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75BCB2" w14:textId="6C7054C6" w:rsidR="00CD1ADA" w:rsidRDefault="00DF7269" w:rsidP="00DF7269">
      <w:pPr>
        <w:pStyle w:val="NormalWeb"/>
        <w:spacing w:before="0" w:beforeAutospacing="0" w:after="120" w:afterAutospacing="0" w:line="360" w:lineRule="auto"/>
        <w:rPr>
          <w:b/>
          <w:bCs/>
          <w:sz w:val="32"/>
          <w:szCs w:val="32"/>
        </w:rPr>
      </w:pPr>
      <w:r>
        <w:rPr>
          <w:noProof/>
        </w:rPr>
        <w:drawing>
          <wp:inline distT="0" distB="0" distL="0" distR="0" wp14:anchorId="7FE51B15" wp14:editId="5A3449B4">
            <wp:extent cx="2924347" cy="11815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36145" cy="1186362"/>
                    </a:xfrm>
                    <a:prstGeom prst="rect">
                      <a:avLst/>
                    </a:prstGeom>
                    <a:noFill/>
                    <a:ln>
                      <a:noFill/>
                    </a:ln>
                  </pic:spPr>
                </pic:pic>
              </a:graphicData>
            </a:graphic>
          </wp:inline>
        </w:drawing>
      </w:r>
    </w:p>
    <w:p w14:paraId="48341BA4" w14:textId="77777777" w:rsidR="00CD1ADA" w:rsidRDefault="00CD1ADA" w:rsidP="007D48B4">
      <w:pPr>
        <w:pStyle w:val="NormalWeb"/>
        <w:spacing w:before="0" w:beforeAutospacing="0" w:after="120" w:afterAutospacing="0" w:line="360" w:lineRule="auto"/>
        <w:jc w:val="center"/>
        <w:rPr>
          <w:b/>
          <w:bCs/>
          <w:sz w:val="32"/>
          <w:szCs w:val="32"/>
        </w:rPr>
      </w:pPr>
    </w:p>
    <w:p w14:paraId="37584A9F" w14:textId="0DC5019C" w:rsidR="007D48B4" w:rsidRDefault="0068438D" w:rsidP="007D48B4">
      <w:pPr>
        <w:pStyle w:val="NormalWeb"/>
        <w:spacing w:before="0" w:beforeAutospacing="0" w:after="120" w:afterAutospacing="0" w:line="360" w:lineRule="auto"/>
        <w:jc w:val="center"/>
        <w:rPr>
          <w:b/>
          <w:bCs/>
          <w:sz w:val="32"/>
          <w:szCs w:val="32"/>
        </w:rPr>
      </w:pPr>
      <w:r>
        <w:rPr>
          <w:b/>
          <w:bCs/>
          <w:sz w:val="32"/>
          <w:szCs w:val="32"/>
        </w:rPr>
        <w:t xml:space="preserve">Academic </w:t>
      </w:r>
      <w:r w:rsidR="00284197">
        <w:rPr>
          <w:b/>
          <w:bCs/>
          <w:sz w:val="32"/>
          <w:szCs w:val="32"/>
        </w:rPr>
        <w:t>‘</w:t>
      </w:r>
      <w:r w:rsidR="00036F70">
        <w:rPr>
          <w:b/>
          <w:bCs/>
          <w:sz w:val="32"/>
          <w:szCs w:val="32"/>
        </w:rPr>
        <w:t>B</w:t>
      </w:r>
      <w:r>
        <w:rPr>
          <w:b/>
          <w:bCs/>
          <w:sz w:val="32"/>
          <w:szCs w:val="32"/>
        </w:rPr>
        <w:t>oundaries</w:t>
      </w:r>
      <w:r w:rsidR="00284197">
        <w:rPr>
          <w:b/>
          <w:bCs/>
          <w:sz w:val="32"/>
          <w:szCs w:val="32"/>
        </w:rPr>
        <w:t>’</w:t>
      </w:r>
      <w:r>
        <w:rPr>
          <w:b/>
          <w:bCs/>
          <w:sz w:val="32"/>
          <w:szCs w:val="32"/>
        </w:rPr>
        <w:t xml:space="preserve"> in the </w:t>
      </w:r>
      <w:r w:rsidR="00036F70">
        <w:rPr>
          <w:b/>
          <w:bCs/>
          <w:sz w:val="32"/>
          <w:szCs w:val="32"/>
        </w:rPr>
        <w:t>C</w:t>
      </w:r>
      <w:r>
        <w:rPr>
          <w:b/>
          <w:bCs/>
          <w:sz w:val="32"/>
          <w:szCs w:val="32"/>
        </w:rPr>
        <w:t xml:space="preserve">ontext of the UK </w:t>
      </w:r>
      <w:r w:rsidR="00321502">
        <w:rPr>
          <w:b/>
          <w:bCs/>
          <w:sz w:val="32"/>
          <w:szCs w:val="32"/>
        </w:rPr>
        <w:t>I</w:t>
      </w:r>
      <w:r>
        <w:rPr>
          <w:b/>
          <w:bCs/>
          <w:sz w:val="32"/>
          <w:szCs w:val="32"/>
        </w:rPr>
        <w:t xml:space="preserve">mpact </w:t>
      </w:r>
      <w:r w:rsidR="00321502">
        <w:rPr>
          <w:b/>
          <w:bCs/>
          <w:sz w:val="32"/>
          <w:szCs w:val="32"/>
        </w:rPr>
        <w:t>A</w:t>
      </w:r>
      <w:r>
        <w:rPr>
          <w:b/>
          <w:bCs/>
          <w:sz w:val="32"/>
          <w:szCs w:val="32"/>
        </w:rPr>
        <w:t>genda</w:t>
      </w:r>
      <w:r w:rsidR="003F1FAE">
        <w:rPr>
          <w:b/>
          <w:bCs/>
          <w:sz w:val="32"/>
          <w:szCs w:val="32"/>
        </w:rPr>
        <w:t>:</w:t>
      </w:r>
      <w:r w:rsidR="00801F17">
        <w:rPr>
          <w:b/>
          <w:bCs/>
          <w:sz w:val="32"/>
          <w:szCs w:val="32"/>
        </w:rPr>
        <w:t xml:space="preserve"> </w:t>
      </w:r>
      <w:r w:rsidR="00036F70">
        <w:rPr>
          <w:b/>
          <w:bCs/>
          <w:sz w:val="32"/>
          <w:szCs w:val="32"/>
        </w:rPr>
        <w:t>A</w:t>
      </w:r>
      <w:r>
        <w:rPr>
          <w:b/>
          <w:bCs/>
          <w:sz w:val="32"/>
          <w:szCs w:val="32"/>
        </w:rPr>
        <w:t xml:space="preserve"> </w:t>
      </w:r>
      <w:r w:rsidR="00036F70">
        <w:rPr>
          <w:b/>
          <w:bCs/>
          <w:sz w:val="32"/>
          <w:szCs w:val="32"/>
        </w:rPr>
        <w:t>S</w:t>
      </w:r>
      <w:r>
        <w:rPr>
          <w:b/>
          <w:bCs/>
          <w:sz w:val="32"/>
          <w:szCs w:val="32"/>
        </w:rPr>
        <w:t>tudy of ‘</w:t>
      </w:r>
      <w:r w:rsidR="00036F70">
        <w:rPr>
          <w:b/>
          <w:bCs/>
          <w:sz w:val="32"/>
          <w:szCs w:val="32"/>
        </w:rPr>
        <w:t>P</w:t>
      </w:r>
      <w:r>
        <w:rPr>
          <w:b/>
          <w:bCs/>
          <w:sz w:val="32"/>
          <w:szCs w:val="32"/>
        </w:rPr>
        <w:t>ower’ and ‘</w:t>
      </w:r>
      <w:r w:rsidR="00036F70">
        <w:rPr>
          <w:b/>
          <w:bCs/>
          <w:sz w:val="32"/>
          <w:szCs w:val="32"/>
        </w:rPr>
        <w:t>C</w:t>
      </w:r>
      <w:r>
        <w:rPr>
          <w:b/>
          <w:bCs/>
          <w:sz w:val="32"/>
          <w:szCs w:val="32"/>
        </w:rPr>
        <w:t>ontrol’ in</w:t>
      </w:r>
      <w:r w:rsidR="00825AF9">
        <w:rPr>
          <w:b/>
          <w:bCs/>
          <w:sz w:val="32"/>
          <w:szCs w:val="32"/>
        </w:rPr>
        <w:t xml:space="preserve"> </w:t>
      </w:r>
      <w:r w:rsidR="00036F70">
        <w:rPr>
          <w:b/>
          <w:bCs/>
          <w:sz w:val="32"/>
          <w:szCs w:val="32"/>
        </w:rPr>
        <w:t>A</w:t>
      </w:r>
      <w:r w:rsidR="00825AF9">
        <w:rPr>
          <w:b/>
          <w:bCs/>
          <w:sz w:val="32"/>
          <w:szCs w:val="32"/>
        </w:rPr>
        <w:t>cademic</w:t>
      </w:r>
      <w:r>
        <w:rPr>
          <w:b/>
          <w:bCs/>
          <w:sz w:val="32"/>
          <w:szCs w:val="32"/>
        </w:rPr>
        <w:t xml:space="preserve"> </w:t>
      </w:r>
      <w:r w:rsidR="00801F17">
        <w:rPr>
          <w:b/>
          <w:bCs/>
          <w:sz w:val="32"/>
          <w:szCs w:val="32"/>
        </w:rPr>
        <w:t xml:space="preserve">STEMM </w:t>
      </w:r>
      <w:r w:rsidR="00036F70">
        <w:rPr>
          <w:b/>
          <w:bCs/>
          <w:sz w:val="32"/>
          <w:szCs w:val="32"/>
        </w:rPr>
        <w:t>R</w:t>
      </w:r>
      <w:r w:rsidR="00801F17">
        <w:rPr>
          <w:b/>
          <w:bCs/>
          <w:sz w:val="32"/>
          <w:szCs w:val="32"/>
        </w:rPr>
        <w:t>esearch</w:t>
      </w:r>
    </w:p>
    <w:p w14:paraId="5EF8EFD7" w14:textId="1293F1FE" w:rsidR="00286DF4" w:rsidRDefault="00286DF4" w:rsidP="007D48B4">
      <w:pPr>
        <w:pStyle w:val="NormalWeb"/>
        <w:spacing w:before="0" w:beforeAutospacing="0" w:after="120" w:afterAutospacing="0" w:line="360" w:lineRule="auto"/>
        <w:jc w:val="center"/>
        <w:rPr>
          <w:sz w:val="32"/>
          <w:szCs w:val="32"/>
        </w:rPr>
      </w:pPr>
    </w:p>
    <w:p w14:paraId="50B752B2" w14:textId="0470B460" w:rsidR="00286DF4" w:rsidRPr="00286DF4" w:rsidRDefault="00446815" w:rsidP="007D48B4">
      <w:pPr>
        <w:pStyle w:val="NormalWeb"/>
        <w:spacing w:before="0" w:beforeAutospacing="0" w:after="120" w:afterAutospacing="0" w:line="360" w:lineRule="auto"/>
        <w:jc w:val="center"/>
        <w:rPr>
          <w:sz w:val="32"/>
          <w:szCs w:val="32"/>
        </w:rPr>
      </w:pPr>
      <w:r>
        <w:rPr>
          <w:sz w:val="32"/>
          <w:szCs w:val="32"/>
        </w:rPr>
        <w:t xml:space="preserve">By </w:t>
      </w:r>
      <w:r w:rsidR="00286DF4">
        <w:rPr>
          <w:sz w:val="32"/>
          <w:szCs w:val="32"/>
        </w:rPr>
        <w:t>Eliel Cohen</w:t>
      </w:r>
    </w:p>
    <w:p w14:paraId="290FF462" w14:textId="77777777" w:rsidR="00321A6A" w:rsidRDefault="00321A6A" w:rsidP="007D48B4">
      <w:pPr>
        <w:pStyle w:val="NormalWeb"/>
        <w:spacing w:before="0" w:beforeAutospacing="0" w:after="120" w:afterAutospacing="0" w:line="360" w:lineRule="auto"/>
        <w:jc w:val="center"/>
        <w:rPr>
          <w:sz w:val="32"/>
          <w:szCs w:val="32"/>
        </w:rPr>
      </w:pPr>
    </w:p>
    <w:p w14:paraId="34AA35F1" w14:textId="43B20C20" w:rsidR="00CD1ADA" w:rsidRDefault="00CD1ADA" w:rsidP="007D48B4">
      <w:pPr>
        <w:pStyle w:val="NormalWeb"/>
        <w:spacing w:before="0" w:beforeAutospacing="0" w:after="120" w:afterAutospacing="0" w:line="360" w:lineRule="auto"/>
        <w:jc w:val="center"/>
        <w:rPr>
          <w:sz w:val="32"/>
          <w:szCs w:val="32"/>
        </w:rPr>
      </w:pPr>
      <w:r>
        <w:rPr>
          <w:sz w:val="32"/>
          <w:szCs w:val="32"/>
        </w:rPr>
        <w:t>A thesis submitted in partial fulfilment of the requirements for the degree of Doctor of Philosophy</w:t>
      </w:r>
    </w:p>
    <w:p w14:paraId="20881061" w14:textId="1EE90A2B" w:rsidR="00CD1ADA" w:rsidRDefault="00CD1ADA" w:rsidP="007D48B4">
      <w:pPr>
        <w:pStyle w:val="NormalWeb"/>
        <w:spacing w:before="0" w:beforeAutospacing="0" w:after="120" w:afterAutospacing="0" w:line="360" w:lineRule="auto"/>
        <w:jc w:val="center"/>
        <w:rPr>
          <w:sz w:val="32"/>
          <w:szCs w:val="32"/>
        </w:rPr>
      </w:pPr>
    </w:p>
    <w:p w14:paraId="5ADF5154" w14:textId="2204E94C" w:rsidR="00286DF4" w:rsidRDefault="00CD1ADA" w:rsidP="007D48B4">
      <w:pPr>
        <w:pStyle w:val="NormalWeb"/>
        <w:spacing w:before="0" w:beforeAutospacing="0" w:after="120" w:afterAutospacing="0" w:line="360" w:lineRule="auto"/>
        <w:jc w:val="center"/>
        <w:rPr>
          <w:sz w:val="32"/>
          <w:szCs w:val="32"/>
        </w:rPr>
      </w:pPr>
      <w:r>
        <w:rPr>
          <w:sz w:val="32"/>
          <w:szCs w:val="32"/>
        </w:rPr>
        <w:t>The</w:t>
      </w:r>
      <w:r w:rsidR="00286DF4">
        <w:rPr>
          <w:sz w:val="32"/>
          <w:szCs w:val="32"/>
        </w:rPr>
        <w:t xml:space="preserve"> University of Sheffield</w:t>
      </w:r>
    </w:p>
    <w:p w14:paraId="3176CA06" w14:textId="28E7F361" w:rsidR="00CD1ADA" w:rsidRDefault="00CD1ADA" w:rsidP="007D48B4">
      <w:pPr>
        <w:pStyle w:val="NormalWeb"/>
        <w:spacing w:before="0" w:beforeAutospacing="0" w:after="120" w:afterAutospacing="0" w:line="360" w:lineRule="auto"/>
        <w:jc w:val="center"/>
        <w:rPr>
          <w:sz w:val="32"/>
          <w:szCs w:val="32"/>
        </w:rPr>
      </w:pPr>
      <w:r>
        <w:rPr>
          <w:sz w:val="32"/>
          <w:szCs w:val="32"/>
        </w:rPr>
        <w:t>Faculty of Social Sciences</w:t>
      </w:r>
    </w:p>
    <w:p w14:paraId="257AED0F" w14:textId="5CAB7A10" w:rsidR="00321A6A" w:rsidRDefault="00CD1ADA" w:rsidP="00286DF4">
      <w:pPr>
        <w:pStyle w:val="NormalWeb"/>
        <w:spacing w:before="0" w:beforeAutospacing="0" w:after="120" w:afterAutospacing="0" w:line="360" w:lineRule="auto"/>
        <w:jc w:val="center"/>
        <w:rPr>
          <w:sz w:val="32"/>
          <w:szCs w:val="32"/>
        </w:rPr>
      </w:pPr>
      <w:r>
        <w:rPr>
          <w:sz w:val="32"/>
          <w:szCs w:val="32"/>
        </w:rPr>
        <w:t>School of Education</w:t>
      </w:r>
    </w:p>
    <w:p w14:paraId="39768C7B" w14:textId="77777777" w:rsidR="00CD1ADA" w:rsidRDefault="00CD1ADA" w:rsidP="00286DF4">
      <w:pPr>
        <w:pStyle w:val="NormalWeb"/>
        <w:spacing w:before="0" w:beforeAutospacing="0" w:after="120" w:afterAutospacing="0" w:line="360" w:lineRule="auto"/>
        <w:jc w:val="center"/>
        <w:rPr>
          <w:sz w:val="32"/>
          <w:szCs w:val="32"/>
        </w:rPr>
      </w:pPr>
    </w:p>
    <w:p w14:paraId="19366FB6" w14:textId="77777777" w:rsidR="00321A6A" w:rsidRDefault="00321A6A" w:rsidP="00286DF4">
      <w:pPr>
        <w:pStyle w:val="NormalWeb"/>
        <w:spacing w:before="0" w:beforeAutospacing="0" w:after="120" w:afterAutospacing="0" w:line="360" w:lineRule="auto"/>
        <w:jc w:val="center"/>
        <w:rPr>
          <w:sz w:val="32"/>
          <w:szCs w:val="32"/>
        </w:rPr>
      </w:pPr>
    </w:p>
    <w:p w14:paraId="35F79EA7" w14:textId="0A58DCBF" w:rsidR="00286DF4" w:rsidRDefault="00547F91" w:rsidP="00286DF4">
      <w:pPr>
        <w:pStyle w:val="NormalWeb"/>
        <w:spacing w:before="0" w:beforeAutospacing="0" w:after="120" w:afterAutospacing="0" w:line="360" w:lineRule="auto"/>
        <w:jc w:val="center"/>
        <w:rPr>
          <w:sz w:val="32"/>
          <w:szCs w:val="32"/>
        </w:rPr>
      </w:pPr>
      <w:r>
        <w:rPr>
          <w:sz w:val="32"/>
          <w:szCs w:val="32"/>
        </w:rPr>
        <w:t>September</w:t>
      </w:r>
      <w:r w:rsidR="00286DF4">
        <w:rPr>
          <w:sz w:val="32"/>
          <w:szCs w:val="32"/>
        </w:rPr>
        <w:t xml:space="preserve"> 2019</w:t>
      </w:r>
    </w:p>
    <w:p w14:paraId="33837D2A" w14:textId="77777777" w:rsidR="00286DF4" w:rsidRPr="00286DF4" w:rsidRDefault="00286DF4" w:rsidP="00286DF4">
      <w:pPr>
        <w:pStyle w:val="NormalWeb"/>
        <w:spacing w:before="0" w:beforeAutospacing="0" w:after="120" w:afterAutospacing="0" w:line="360" w:lineRule="auto"/>
        <w:jc w:val="center"/>
        <w:rPr>
          <w:sz w:val="32"/>
          <w:szCs w:val="32"/>
        </w:rPr>
      </w:pPr>
    </w:p>
    <w:p w14:paraId="5133876F" w14:textId="77777777" w:rsidR="007D48B4" w:rsidRDefault="007D48B4" w:rsidP="007D48B4">
      <w:pPr>
        <w:tabs>
          <w:tab w:val="left" w:pos="3919"/>
        </w:tabs>
        <w:spacing w:after="120" w:line="360" w:lineRule="auto"/>
      </w:pPr>
      <w:bookmarkStart w:id="0" w:name="_Ref520385893"/>
      <w:r>
        <w:tab/>
      </w:r>
    </w:p>
    <w:p w14:paraId="40DF86B7" w14:textId="77777777" w:rsidR="007D48B4" w:rsidRDefault="007D48B4" w:rsidP="007D48B4">
      <w:pPr>
        <w:tabs>
          <w:tab w:val="left" w:pos="3919"/>
        </w:tabs>
        <w:spacing w:after="120" w:line="360" w:lineRule="auto"/>
        <w:rPr>
          <w:rFonts w:asciiTheme="majorHAnsi" w:eastAsiaTheme="majorEastAsia" w:hAnsiTheme="majorHAnsi" w:cstheme="majorBidi"/>
          <w:color w:val="2F5496" w:themeColor="accent1" w:themeShade="BF"/>
          <w:sz w:val="32"/>
          <w:szCs w:val="32"/>
        </w:rPr>
      </w:pPr>
      <w:r w:rsidRPr="00C61C6B">
        <w:br w:type="page"/>
      </w:r>
      <w:r>
        <w:lastRenderedPageBreak/>
        <w:tab/>
      </w:r>
    </w:p>
    <w:p w14:paraId="391F5EBD" w14:textId="1EBEB532" w:rsidR="000B66FE" w:rsidRDefault="000B66FE" w:rsidP="007D48B4">
      <w:pPr>
        <w:pStyle w:val="Heading1"/>
        <w:spacing w:before="0"/>
      </w:pPr>
      <w:bookmarkStart w:id="1" w:name="_Toc536717897"/>
      <w:bookmarkStart w:id="2" w:name="_Toc31701923"/>
      <w:r>
        <w:t>Acknowledgments</w:t>
      </w:r>
      <w:bookmarkEnd w:id="2"/>
    </w:p>
    <w:p w14:paraId="121C9462" w14:textId="147C086C" w:rsidR="006D4992" w:rsidRDefault="006D4992" w:rsidP="006D4992">
      <w:pPr>
        <w:spacing w:after="120" w:line="360" w:lineRule="auto"/>
        <w:rPr>
          <w:sz w:val="24"/>
          <w:szCs w:val="24"/>
        </w:rPr>
      </w:pPr>
      <w:r w:rsidRPr="009C0A4B">
        <w:rPr>
          <w:sz w:val="24"/>
          <w:szCs w:val="24"/>
        </w:rPr>
        <w:t>I want to acknowledge the University of Sheffield Faculty of Social Science Scholarship</w:t>
      </w:r>
      <w:r>
        <w:rPr>
          <w:sz w:val="24"/>
          <w:szCs w:val="24"/>
        </w:rPr>
        <w:t>,</w:t>
      </w:r>
      <w:r w:rsidRPr="009C0A4B">
        <w:rPr>
          <w:sz w:val="24"/>
          <w:szCs w:val="24"/>
        </w:rPr>
        <w:t xml:space="preserve"> which supported me financially during my studies.</w:t>
      </w:r>
      <w:r w:rsidR="00241E22">
        <w:rPr>
          <w:sz w:val="24"/>
          <w:szCs w:val="24"/>
        </w:rPr>
        <w:t xml:space="preserve"> </w:t>
      </w:r>
      <w:r w:rsidR="00705DDA">
        <w:rPr>
          <w:sz w:val="24"/>
          <w:szCs w:val="24"/>
        </w:rPr>
        <w:t xml:space="preserve">I am lucky to have had several excellent and supportive colleagues in the School of Education </w:t>
      </w:r>
      <w:r w:rsidR="000604CD">
        <w:rPr>
          <w:sz w:val="24"/>
          <w:szCs w:val="24"/>
        </w:rPr>
        <w:t xml:space="preserve">who </w:t>
      </w:r>
      <w:r w:rsidR="00705DDA">
        <w:rPr>
          <w:sz w:val="24"/>
          <w:szCs w:val="24"/>
        </w:rPr>
        <w:t xml:space="preserve">have helped me to grow as a </w:t>
      </w:r>
      <w:r w:rsidR="00633086">
        <w:rPr>
          <w:sz w:val="24"/>
          <w:szCs w:val="24"/>
        </w:rPr>
        <w:t>researcher, a professional and a person.</w:t>
      </w:r>
    </w:p>
    <w:p w14:paraId="6D752E31" w14:textId="7D1FE146" w:rsidR="006D4992" w:rsidRDefault="006D4992" w:rsidP="006D4992">
      <w:pPr>
        <w:spacing w:after="120" w:line="360" w:lineRule="auto"/>
        <w:rPr>
          <w:sz w:val="24"/>
          <w:szCs w:val="24"/>
        </w:rPr>
      </w:pPr>
      <w:r>
        <w:rPr>
          <w:sz w:val="24"/>
          <w:szCs w:val="24"/>
        </w:rPr>
        <w:t xml:space="preserve">I am deeply thankful to my supervisor, Dr Vassiliki Papatsiba. I know that several other of </w:t>
      </w:r>
      <w:r w:rsidR="004E74E3">
        <w:rPr>
          <w:sz w:val="24"/>
          <w:szCs w:val="24"/>
        </w:rPr>
        <w:t>her</w:t>
      </w:r>
      <w:r>
        <w:rPr>
          <w:sz w:val="24"/>
          <w:szCs w:val="24"/>
        </w:rPr>
        <w:t xml:space="preserve"> doctoral students would join me in expressing gratitude for her individualised approach to supervision – this takes an impressive commitment and shows the level of care she has for her students and the pride she takes in the supervisor role. She has also been much more than a supervisor to me. She is a mentor, collaborator and a friend. I hope I have done her proud.  </w:t>
      </w:r>
    </w:p>
    <w:p w14:paraId="437A0FA7" w14:textId="287C0257" w:rsidR="006D4992" w:rsidRDefault="006D4992" w:rsidP="006D4992">
      <w:pPr>
        <w:spacing w:after="120" w:line="360" w:lineRule="auto"/>
        <w:rPr>
          <w:sz w:val="24"/>
          <w:szCs w:val="24"/>
        </w:rPr>
      </w:pPr>
      <w:r>
        <w:rPr>
          <w:sz w:val="24"/>
          <w:szCs w:val="24"/>
        </w:rPr>
        <w:t>I also want to acknowledge other teachers over the years whose kind words and constructive feedback encouraged me to embark on postgraduate studies and researc</w:t>
      </w:r>
      <w:r w:rsidR="007444EC">
        <w:rPr>
          <w:sz w:val="24"/>
          <w:szCs w:val="24"/>
        </w:rPr>
        <w:t>h</w:t>
      </w:r>
      <w:r w:rsidR="0087191F">
        <w:rPr>
          <w:sz w:val="24"/>
          <w:szCs w:val="24"/>
        </w:rPr>
        <w:t>. T</w:t>
      </w:r>
      <w:r>
        <w:rPr>
          <w:sz w:val="24"/>
          <w:szCs w:val="24"/>
        </w:rPr>
        <w:t xml:space="preserve">hese include Dr Geoff Payne, Dr Sandra Leaton Gray, Dr Fiona Rodger, Dr Clare Brooks, Dr Simon Susen and Professor Jackie Leach Scully. </w:t>
      </w:r>
      <w:r w:rsidR="00241E22">
        <w:rPr>
          <w:sz w:val="24"/>
          <w:szCs w:val="24"/>
        </w:rPr>
        <w:t>I am also very grateful to Professor Martyn Kingsbury for giving me flexibility at work to finalise this thesis.</w:t>
      </w:r>
    </w:p>
    <w:p w14:paraId="29AB2B9E" w14:textId="77777777" w:rsidR="000604CD" w:rsidRDefault="009D2CD2" w:rsidP="007B10AB">
      <w:pPr>
        <w:spacing w:after="120" w:line="360" w:lineRule="auto"/>
        <w:rPr>
          <w:sz w:val="24"/>
          <w:szCs w:val="24"/>
        </w:rPr>
      </w:pPr>
      <w:r>
        <w:rPr>
          <w:sz w:val="24"/>
          <w:szCs w:val="24"/>
        </w:rPr>
        <w:t>L</w:t>
      </w:r>
      <w:r w:rsidR="006D4992">
        <w:rPr>
          <w:sz w:val="24"/>
          <w:szCs w:val="24"/>
        </w:rPr>
        <w:t xml:space="preserve">ove to </w:t>
      </w:r>
      <w:r>
        <w:rPr>
          <w:sz w:val="24"/>
          <w:szCs w:val="24"/>
        </w:rPr>
        <w:t xml:space="preserve">all </w:t>
      </w:r>
      <w:r w:rsidR="006D4992">
        <w:rPr>
          <w:sz w:val="24"/>
          <w:szCs w:val="24"/>
        </w:rPr>
        <w:t>my family</w:t>
      </w:r>
      <w:r w:rsidR="009602DB">
        <w:rPr>
          <w:sz w:val="24"/>
          <w:szCs w:val="24"/>
        </w:rPr>
        <w:t>. S</w:t>
      </w:r>
      <w:r>
        <w:rPr>
          <w:sz w:val="24"/>
          <w:szCs w:val="24"/>
        </w:rPr>
        <w:t>pecial thanks</w:t>
      </w:r>
      <w:r w:rsidR="00A06977">
        <w:rPr>
          <w:sz w:val="24"/>
          <w:szCs w:val="24"/>
        </w:rPr>
        <w:t xml:space="preserve"> to my wife (</w:t>
      </w:r>
      <w:r w:rsidR="00CA61EF">
        <w:rPr>
          <w:sz w:val="24"/>
          <w:szCs w:val="24"/>
        </w:rPr>
        <w:t xml:space="preserve">and </w:t>
      </w:r>
      <w:r w:rsidR="00A06977">
        <w:rPr>
          <w:sz w:val="24"/>
          <w:szCs w:val="24"/>
        </w:rPr>
        <w:t>best friend)</w:t>
      </w:r>
      <w:r w:rsidR="009528F4">
        <w:rPr>
          <w:sz w:val="24"/>
          <w:szCs w:val="24"/>
        </w:rPr>
        <w:t>,</w:t>
      </w:r>
      <w:r w:rsidR="003E480D">
        <w:rPr>
          <w:sz w:val="24"/>
          <w:szCs w:val="24"/>
        </w:rPr>
        <w:t xml:space="preserve"> to my mum</w:t>
      </w:r>
      <w:r w:rsidR="00E36B44">
        <w:rPr>
          <w:sz w:val="24"/>
          <w:szCs w:val="24"/>
        </w:rPr>
        <w:t xml:space="preserve"> </w:t>
      </w:r>
      <w:r w:rsidR="003E480D">
        <w:rPr>
          <w:sz w:val="24"/>
          <w:szCs w:val="24"/>
        </w:rPr>
        <w:t>an</w:t>
      </w:r>
      <w:r w:rsidR="00506D8E">
        <w:rPr>
          <w:sz w:val="24"/>
          <w:szCs w:val="24"/>
        </w:rPr>
        <w:t>d</w:t>
      </w:r>
      <w:r w:rsidR="00B7289B">
        <w:rPr>
          <w:sz w:val="24"/>
          <w:szCs w:val="24"/>
        </w:rPr>
        <w:t xml:space="preserve"> to</w:t>
      </w:r>
      <w:r w:rsidR="00506D8E">
        <w:rPr>
          <w:sz w:val="24"/>
          <w:szCs w:val="24"/>
        </w:rPr>
        <w:t xml:space="preserve"> my grandm</w:t>
      </w:r>
      <w:r w:rsidR="00BE6599">
        <w:rPr>
          <w:sz w:val="24"/>
          <w:szCs w:val="24"/>
        </w:rPr>
        <w:t>a</w:t>
      </w:r>
      <w:r w:rsidR="00506D8E">
        <w:rPr>
          <w:sz w:val="24"/>
          <w:szCs w:val="24"/>
        </w:rPr>
        <w:t xml:space="preserve">s. They </w:t>
      </w:r>
      <w:r w:rsidR="00302570">
        <w:rPr>
          <w:sz w:val="24"/>
          <w:szCs w:val="24"/>
        </w:rPr>
        <w:t xml:space="preserve">have all given me so much. If the world were a fairer place, this would be dedicated to </w:t>
      </w:r>
      <w:r w:rsidR="00C1023E">
        <w:rPr>
          <w:sz w:val="24"/>
          <w:szCs w:val="24"/>
        </w:rPr>
        <w:t>them</w:t>
      </w:r>
      <w:r w:rsidR="00302570">
        <w:rPr>
          <w:sz w:val="24"/>
          <w:szCs w:val="24"/>
        </w:rPr>
        <w:t xml:space="preserve">. </w:t>
      </w:r>
    </w:p>
    <w:p w14:paraId="38404213" w14:textId="64E4695E" w:rsidR="000604CD" w:rsidRDefault="00302570" w:rsidP="007B10AB">
      <w:pPr>
        <w:spacing w:after="120" w:line="360" w:lineRule="auto"/>
        <w:rPr>
          <w:sz w:val="24"/>
          <w:szCs w:val="24"/>
        </w:rPr>
      </w:pPr>
      <w:r>
        <w:rPr>
          <w:sz w:val="24"/>
          <w:szCs w:val="24"/>
        </w:rPr>
        <w:t xml:space="preserve">Sadly, </w:t>
      </w:r>
      <w:r w:rsidR="00615E54">
        <w:rPr>
          <w:sz w:val="24"/>
          <w:szCs w:val="24"/>
        </w:rPr>
        <w:t>the world is not fai</w:t>
      </w:r>
      <w:r w:rsidR="008475AD">
        <w:rPr>
          <w:sz w:val="24"/>
          <w:szCs w:val="24"/>
        </w:rPr>
        <w:t>r</w:t>
      </w:r>
      <w:r w:rsidR="00382BEF">
        <w:rPr>
          <w:sz w:val="24"/>
          <w:szCs w:val="24"/>
        </w:rPr>
        <w:t xml:space="preserve">. </w:t>
      </w:r>
    </w:p>
    <w:p w14:paraId="60BBF377" w14:textId="77777777" w:rsidR="004E560D" w:rsidRDefault="004E560D" w:rsidP="004E560D">
      <w:pPr>
        <w:spacing w:after="120" w:line="360" w:lineRule="auto"/>
        <w:jc w:val="center"/>
        <w:rPr>
          <w:sz w:val="24"/>
          <w:szCs w:val="24"/>
        </w:rPr>
      </w:pPr>
    </w:p>
    <w:p w14:paraId="405AF6D6" w14:textId="03D6C122" w:rsidR="006D4992" w:rsidRDefault="000604CD" w:rsidP="004E560D">
      <w:pPr>
        <w:spacing w:after="120" w:line="360" w:lineRule="auto"/>
        <w:jc w:val="center"/>
        <w:rPr>
          <w:sz w:val="24"/>
          <w:szCs w:val="24"/>
        </w:rPr>
      </w:pPr>
      <w:r>
        <w:rPr>
          <w:sz w:val="24"/>
          <w:szCs w:val="24"/>
        </w:rPr>
        <w:t>D</w:t>
      </w:r>
      <w:r w:rsidR="006D4992">
        <w:rPr>
          <w:sz w:val="24"/>
          <w:szCs w:val="24"/>
        </w:rPr>
        <w:t>edicate</w:t>
      </w:r>
      <w:r w:rsidR="0028081E">
        <w:rPr>
          <w:sz w:val="24"/>
          <w:szCs w:val="24"/>
        </w:rPr>
        <w:t>d</w:t>
      </w:r>
      <w:r w:rsidR="006D4992">
        <w:rPr>
          <w:sz w:val="24"/>
          <w:szCs w:val="24"/>
        </w:rPr>
        <w:t xml:space="preserve"> to </w:t>
      </w:r>
      <w:r w:rsidR="00486C4A">
        <w:rPr>
          <w:sz w:val="24"/>
          <w:szCs w:val="24"/>
        </w:rPr>
        <w:t>D</w:t>
      </w:r>
      <w:r w:rsidR="006D4992">
        <w:rPr>
          <w:sz w:val="24"/>
          <w:szCs w:val="24"/>
        </w:rPr>
        <w:t>ad</w:t>
      </w:r>
      <w:r w:rsidR="001C16E6">
        <w:rPr>
          <w:sz w:val="24"/>
          <w:szCs w:val="24"/>
        </w:rPr>
        <w:t>, wish</w:t>
      </w:r>
      <w:r w:rsidR="006D4992">
        <w:rPr>
          <w:sz w:val="24"/>
          <w:szCs w:val="24"/>
        </w:rPr>
        <w:t xml:space="preserve"> you were here.</w:t>
      </w:r>
    </w:p>
    <w:p w14:paraId="0FE1C151" w14:textId="091C4B9C" w:rsidR="000B66FE" w:rsidRPr="00BA7F9A" w:rsidRDefault="000B66FE" w:rsidP="00F94254">
      <w:pPr>
        <w:spacing w:after="120"/>
        <w:rPr>
          <w:sz w:val="24"/>
          <w:szCs w:val="24"/>
        </w:rPr>
      </w:pPr>
      <w:r w:rsidRPr="009C0A4B">
        <w:rPr>
          <w:sz w:val="24"/>
          <w:szCs w:val="24"/>
        </w:rPr>
        <w:br w:type="page"/>
      </w:r>
    </w:p>
    <w:p w14:paraId="5A3FE8B4" w14:textId="1F15FF00" w:rsidR="007D48B4" w:rsidRDefault="007D48B4" w:rsidP="007D48B4">
      <w:pPr>
        <w:pStyle w:val="Heading1"/>
        <w:spacing w:before="0"/>
      </w:pPr>
      <w:bookmarkStart w:id="3" w:name="_Toc31701924"/>
      <w:r>
        <w:lastRenderedPageBreak/>
        <w:t>Abstract</w:t>
      </w:r>
      <w:bookmarkEnd w:id="0"/>
      <w:bookmarkEnd w:id="1"/>
      <w:bookmarkEnd w:id="3"/>
    </w:p>
    <w:p w14:paraId="62E3FC9C" w14:textId="77777777" w:rsidR="00681D2F" w:rsidRDefault="00681D2F" w:rsidP="00681D2F">
      <w:pPr>
        <w:spacing w:after="120" w:line="360" w:lineRule="auto"/>
        <w:rPr>
          <w:rFonts w:eastAsia="Times New Roman"/>
          <w:sz w:val="24"/>
          <w:szCs w:val="24"/>
          <w:lang w:eastAsia="ko-KR"/>
        </w:rPr>
      </w:pPr>
      <w:r>
        <w:rPr>
          <w:rFonts w:eastAsia="Times New Roman"/>
          <w:sz w:val="24"/>
          <w:szCs w:val="24"/>
          <w:lang w:eastAsia="ko-KR"/>
        </w:rPr>
        <w:t>The ‘impact agenda’ for academic research denotes a set of policies which encourage and incentivise academic institutions and researchers to shift focus towards more societally and economically ‘relevant’ problems. This reflects how important an institution academia has become to addressing social, economic and global challenges. However, the impact agenda is perceived by some to represent a challenge to academia’s autonomy and value. This has provoked analytical and normative debate about the extent to which ‘academic boundaries’ are being/should be loosened, weakened or re-shaped to be more responsive to non-academic objectives and interests.</w:t>
      </w:r>
    </w:p>
    <w:p w14:paraId="5F5EE8D4" w14:textId="77777777" w:rsidR="00681D2F" w:rsidRDefault="00681D2F" w:rsidP="00681D2F">
      <w:pPr>
        <w:spacing w:after="120" w:line="360" w:lineRule="auto"/>
        <w:rPr>
          <w:rFonts w:eastAsia="Times New Roman"/>
          <w:sz w:val="24"/>
          <w:szCs w:val="24"/>
          <w:lang w:eastAsia="ko-KR"/>
        </w:rPr>
      </w:pPr>
      <w:r>
        <w:rPr>
          <w:rFonts w:eastAsia="Times New Roman"/>
          <w:sz w:val="24"/>
          <w:szCs w:val="24"/>
          <w:lang w:eastAsia="ko-KR"/>
        </w:rPr>
        <w:t xml:space="preserve">My study brings empirical evidence to bear on these debates. Drawing on sociologist Basil Bernstein, I use the ‘boundary’ metaphor as a lens through which to analyse the ‘power’ and ‘control’ over academic research. The sample is 19 bodies of research from ten departments across nine UK universities, covering a range of institutional contexts and a range of science, technology, engineering, mathematics and medicine (STEMM) disciplines. The analysis, based on 345 documentary sources supplemented by 10 interviews with key academics, focuses on the interaction between academic and non-academic ‘power’ and ‘control’ over research knowledge, </w:t>
      </w:r>
      <w:bookmarkStart w:id="4" w:name="_GoBack"/>
      <w:bookmarkEnd w:id="4"/>
      <w:r>
        <w:rPr>
          <w:rFonts w:eastAsia="Times New Roman"/>
          <w:sz w:val="24"/>
          <w:szCs w:val="24"/>
          <w:lang w:eastAsia="ko-KR"/>
        </w:rPr>
        <w:t xml:space="preserve">and considers the implications for ‘academic boundaries’. </w:t>
      </w:r>
    </w:p>
    <w:p w14:paraId="36F36638" w14:textId="23F92A9D" w:rsidR="004657EF" w:rsidRPr="00573415" w:rsidRDefault="00681D2F" w:rsidP="007D48B4">
      <w:pPr>
        <w:spacing w:after="120" w:line="360" w:lineRule="auto"/>
        <w:rPr>
          <w:rFonts w:eastAsia="Times New Roman"/>
          <w:sz w:val="24"/>
          <w:szCs w:val="24"/>
          <w:lang w:eastAsia="ko-KR"/>
        </w:rPr>
      </w:pPr>
      <w:r>
        <w:rPr>
          <w:rFonts w:eastAsia="Times New Roman"/>
          <w:sz w:val="24"/>
          <w:szCs w:val="24"/>
          <w:lang w:eastAsia="ko-KR"/>
        </w:rPr>
        <w:t xml:space="preserve">The analysis </w:t>
      </w:r>
      <w:r w:rsidR="0094695E">
        <w:rPr>
          <w:rFonts w:eastAsia="Times New Roman"/>
          <w:sz w:val="24"/>
          <w:szCs w:val="24"/>
          <w:lang w:eastAsia="ko-KR"/>
        </w:rPr>
        <w:t>find</w:t>
      </w:r>
      <w:r>
        <w:rPr>
          <w:rFonts w:eastAsia="Times New Roman"/>
          <w:sz w:val="24"/>
          <w:szCs w:val="24"/>
          <w:lang w:eastAsia="ko-KR"/>
        </w:rPr>
        <w:t xml:space="preserve">s greater evidence of academic boundaries being maintained and reproduced than of their being weakened, </w:t>
      </w:r>
      <w:r w:rsidR="00156519">
        <w:rPr>
          <w:rFonts w:eastAsia="Times New Roman"/>
          <w:sz w:val="24"/>
          <w:szCs w:val="24"/>
          <w:lang w:eastAsia="ko-KR"/>
        </w:rPr>
        <w:t>and</w:t>
      </w:r>
      <w:r w:rsidR="0094695E">
        <w:rPr>
          <w:rFonts w:eastAsia="Times New Roman"/>
          <w:sz w:val="24"/>
          <w:szCs w:val="24"/>
          <w:lang w:eastAsia="ko-KR"/>
        </w:rPr>
        <w:t xml:space="preserve"> that</w:t>
      </w:r>
      <w:r>
        <w:rPr>
          <w:rFonts w:eastAsia="Times New Roman"/>
          <w:sz w:val="24"/>
          <w:szCs w:val="24"/>
          <w:lang w:eastAsia="ko-KR"/>
        </w:rPr>
        <w:t xml:space="preserve"> this is largely because the non-academic ‘impact’ of academic research contributes to the perceived legitimacy of, and therefore strength of, academic ‘boundaries’. However, the findings also demonstrate that ‘power’ and ‘control’ over academic research is unevenly distributed, both within and beyond academic ‘boundaries’, so that certain types of university, discipline, and non-academic actor exhibit greater ‘power’ and ‘control’ than others, such that there remains cause to be concerned about the future </w:t>
      </w:r>
      <w:r w:rsidRPr="00573415">
        <w:rPr>
          <w:rFonts w:eastAsia="Times New Roman"/>
          <w:sz w:val="24"/>
          <w:szCs w:val="24"/>
          <w:lang w:eastAsia="ko-KR"/>
        </w:rPr>
        <w:t>integrity</w:t>
      </w:r>
      <w:r>
        <w:rPr>
          <w:rFonts w:eastAsia="Times New Roman"/>
          <w:i/>
          <w:sz w:val="24"/>
          <w:szCs w:val="24"/>
          <w:lang w:eastAsia="ko-KR"/>
        </w:rPr>
        <w:t xml:space="preserve"> </w:t>
      </w:r>
      <w:r>
        <w:rPr>
          <w:rFonts w:eastAsia="Times New Roman"/>
          <w:sz w:val="24"/>
          <w:szCs w:val="24"/>
          <w:lang w:eastAsia="ko-KR"/>
        </w:rPr>
        <w:t xml:space="preserve">of academic boundaries, and for academic researchers to resist and take ownership over the impact agenda. </w:t>
      </w:r>
    </w:p>
    <w:p w14:paraId="69B55D72" w14:textId="77777777" w:rsidR="0009161F" w:rsidRDefault="0009161F">
      <w:pPr>
        <w:rPr>
          <w:rFonts w:eastAsia="Times New Roman"/>
          <w:sz w:val="24"/>
          <w:szCs w:val="24"/>
          <w:lang w:eastAsia="ko-KR"/>
        </w:rPr>
      </w:pPr>
      <w:r>
        <w:rPr>
          <w:rFonts w:eastAsia="Times New Roman"/>
          <w:sz w:val="24"/>
          <w:szCs w:val="24"/>
          <w:lang w:eastAsia="ko-KR"/>
        </w:rPr>
        <w:br w:type="page"/>
      </w:r>
    </w:p>
    <w:bookmarkStart w:id="5" w:name="_Toc31701925" w:displacedByCustomXml="next"/>
    <w:sdt>
      <w:sdtPr>
        <w:rPr>
          <w:rFonts w:ascii="Times New Roman" w:eastAsiaTheme="minorHAnsi" w:hAnsi="Times New Roman" w:cs="Times New Roman"/>
          <w:color w:val="auto"/>
          <w:sz w:val="22"/>
          <w:szCs w:val="22"/>
        </w:rPr>
        <w:id w:val="-576364331"/>
        <w:docPartObj>
          <w:docPartGallery w:val="Table of Contents"/>
          <w:docPartUnique/>
        </w:docPartObj>
      </w:sdtPr>
      <w:sdtEndPr>
        <w:rPr>
          <w:b/>
          <w:bCs/>
          <w:noProof/>
        </w:rPr>
      </w:sdtEndPr>
      <w:sdtContent>
        <w:p w14:paraId="6DCEDA6B" w14:textId="77777777" w:rsidR="007239D9" w:rsidRPr="00943FCD" w:rsidRDefault="007239D9" w:rsidP="000E1042">
          <w:pPr>
            <w:pStyle w:val="Heading1"/>
            <w:rPr>
              <w:rStyle w:val="Heading1Char"/>
              <w:sz w:val="22"/>
              <w:szCs w:val="22"/>
            </w:rPr>
          </w:pPr>
          <w:r w:rsidRPr="00943FCD">
            <w:rPr>
              <w:rStyle w:val="Heading1Char"/>
              <w:sz w:val="22"/>
              <w:szCs w:val="22"/>
            </w:rPr>
            <w:t>Contents</w:t>
          </w:r>
          <w:bookmarkEnd w:id="5"/>
        </w:p>
        <w:p w14:paraId="3DFBF2F2" w14:textId="53D2B899" w:rsidR="0011424E" w:rsidRDefault="00233012">
          <w:pPr>
            <w:pStyle w:val="TOC1"/>
            <w:tabs>
              <w:tab w:val="right" w:leader="dot" w:pos="9514"/>
            </w:tabs>
            <w:rPr>
              <w:rFonts w:asciiTheme="minorHAnsi" w:eastAsiaTheme="minorEastAsia" w:hAnsiTheme="minorHAnsi" w:cstheme="minorBidi"/>
              <w:noProof/>
              <w:sz w:val="22"/>
              <w:szCs w:val="22"/>
              <w:lang w:eastAsia="en-GB"/>
            </w:rPr>
          </w:pPr>
          <w:r w:rsidRPr="00943FCD">
            <w:rPr>
              <w:b/>
              <w:bCs/>
              <w:noProof/>
              <w:sz w:val="22"/>
              <w:szCs w:val="22"/>
            </w:rPr>
            <w:fldChar w:fldCharType="begin"/>
          </w:r>
          <w:r w:rsidR="007239D9" w:rsidRPr="00943FCD">
            <w:rPr>
              <w:b/>
              <w:bCs/>
              <w:noProof/>
              <w:sz w:val="22"/>
              <w:szCs w:val="22"/>
            </w:rPr>
            <w:instrText xml:space="preserve"> TOC \o "1-3" \h \z \u </w:instrText>
          </w:r>
          <w:r w:rsidRPr="00943FCD">
            <w:rPr>
              <w:b/>
              <w:bCs/>
              <w:noProof/>
              <w:sz w:val="22"/>
              <w:szCs w:val="22"/>
            </w:rPr>
            <w:fldChar w:fldCharType="separate"/>
          </w:r>
          <w:hyperlink w:anchor="_Toc31701923" w:history="1">
            <w:r w:rsidR="0011424E" w:rsidRPr="00855085">
              <w:rPr>
                <w:rStyle w:val="Hyperlink"/>
                <w:noProof/>
              </w:rPr>
              <w:t>Acknowledgments</w:t>
            </w:r>
            <w:r w:rsidR="0011424E">
              <w:rPr>
                <w:noProof/>
                <w:webHidden/>
              </w:rPr>
              <w:tab/>
            </w:r>
            <w:r w:rsidR="0011424E">
              <w:rPr>
                <w:noProof/>
                <w:webHidden/>
              </w:rPr>
              <w:fldChar w:fldCharType="begin"/>
            </w:r>
            <w:r w:rsidR="0011424E">
              <w:rPr>
                <w:noProof/>
                <w:webHidden/>
              </w:rPr>
              <w:instrText xml:space="preserve"> PAGEREF _Toc31701923 \h </w:instrText>
            </w:r>
            <w:r w:rsidR="0011424E">
              <w:rPr>
                <w:noProof/>
                <w:webHidden/>
              </w:rPr>
            </w:r>
            <w:r w:rsidR="0011424E">
              <w:rPr>
                <w:noProof/>
                <w:webHidden/>
              </w:rPr>
              <w:fldChar w:fldCharType="separate"/>
            </w:r>
            <w:r w:rsidR="0011424E">
              <w:rPr>
                <w:noProof/>
                <w:webHidden/>
              </w:rPr>
              <w:t>1</w:t>
            </w:r>
            <w:r w:rsidR="0011424E">
              <w:rPr>
                <w:noProof/>
                <w:webHidden/>
              </w:rPr>
              <w:fldChar w:fldCharType="end"/>
            </w:r>
          </w:hyperlink>
        </w:p>
        <w:p w14:paraId="05A3FE04" w14:textId="707053E9" w:rsidR="0011424E" w:rsidRDefault="0011424E">
          <w:pPr>
            <w:pStyle w:val="TOC1"/>
            <w:tabs>
              <w:tab w:val="right" w:leader="dot" w:pos="9514"/>
            </w:tabs>
            <w:rPr>
              <w:rFonts w:asciiTheme="minorHAnsi" w:eastAsiaTheme="minorEastAsia" w:hAnsiTheme="minorHAnsi" w:cstheme="minorBidi"/>
              <w:noProof/>
              <w:sz w:val="22"/>
              <w:szCs w:val="22"/>
              <w:lang w:eastAsia="en-GB"/>
            </w:rPr>
          </w:pPr>
          <w:hyperlink w:anchor="_Toc31701924" w:history="1">
            <w:r w:rsidRPr="00855085">
              <w:rPr>
                <w:rStyle w:val="Hyperlink"/>
                <w:noProof/>
              </w:rPr>
              <w:t>Abstract</w:t>
            </w:r>
            <w:r>
              <w:rPr>
                <w:noProof/>
                <w:webHidden/>
              </w:rPr>
              <w:tab/>
            </w:r>
            <w:r>
              <w:rPr>
                <w:noProof/>
                <w:webHidden/>
              </w:rPr>
              <w:fldChar w:fldCharType="begin"/>
            </w:r>
            <w:r>
              <w:rPr>
                <w:noProof/>
                <w:webHidden/>
              </w:rPr>
              <w:instrText xml:space="preserve"> PAGEREF _Toc31701924 \h </w:instrText>
            </w:r>
            <w:r>
              <w:rPr>
                <w:noProof/>
                <w:webHidden/>
              </w:rPr>
            </w:r>
            <w:r>
              <w:rPr>
                <w:noProof/>
                <w:webHidden/>
              </w:rPr>
              <w:fldChar w:fldCharType="separate"/>
            </w:r>
            <w:r>
              <w:rPr>
                <w:noProof/>
                <w:webHidden/>
              </w:rPr>
              <w:t>2</w:t>
            </w:r>
            <w:r>
              <w:rPr>
                <w:noProof/>
                <w:webHidden/>
              </w:rPr>
              <w:fldChar w:fldCharType="end"/>
            </w:r>
          </w:hyperlink>
        </w:p>
        <w:p w14:paraId="7F549998" w14:textId="077687F1" w:rsidR="0011424E" w:rsidRDefault="0011424E">
          <w:pPr>
            <w:pStyle w:val="TOC1"/>
            <w:tabs>
              <w:tab w:val="right" w:leader="dot" w:pos="9514"/>
            </w:tabs>
            <w:rPr>
              <w:rFonts w:asciiTheme="minorHAnsi" w:eastAsiaTheme="minorEastAsia" w:hAnsiTheme="minorHAnsi" w:cstheme="minorBidi"/>
              <w:noProof/>
              <w:sz w:val="22"/>
              <w:szCs w:val="22"/>
              <w:lang w:eastAsia="en-GB"/>
            </w:rPr>
          </w:pPr>
          <w:hyperlink w:anchor="_Toc31701925" w:history="1">
            <w:r w:rsidRPr="00855085">
              <w:rPr>
                <w:rStyle w:val="Hyperlink"/>
                <w:noProof/>
              </w:rPr>
              <w:t>Contents</w:t>
            </w:r>
            <w:r>
              <w:rPr>
                <w:noProof/>
                <w:webHidden/>
              </w:rPr>
              <w:tab/>
            </w:r>
            <w:r>
              <w:rPr>
                <w:noProof/>
                <w:webHidden/>
              </w:rPr>
              <w:fldChar w:fldCharType="begin"/>
            </w:r>
            <w:r>
              <w:rPr>
                <w:noProof/>
                <w:webHidden/>
              </w:rPr>
              <w:instrText xml:space="preserve"> PAGEREF _Toc31701925 \h </w:instrText>
            </w:r>
            <w:r>
              <w:rPr>
                <w:noProof/>
                <w:webHidden/>
              </w:rPr>
            </w:r>
            <w:r>
              <w:rPr>
                <w:noProof/>
                <w:webHidden/>
              </w:rPr>
              <w:fldChar w:fldCharType="separate"/>
            </w:r>
            <w:r>
              <w:rPr>
                <w:noProof/>
                <w:webHidden/>
              </w:rPr>
              <w:t>3</w:t>
            </w:r>
            <w:r>
              <w:rPr>
                <w:noProof/>
                <w:webHidden/>
              </w:rPr>
              <w:fldChar w:fldCharType="end"/>
            </w:r>
          </w:hyperlink>
        </w:p>
        <w:p w14:paraId="6B955A9F" w14:textId="067C99C6" w:rsidR="0011424E" w:rsidRDefault="0011424E">
          <w:pPr>
            <w:pStyle w:val="TOC1"/>
            <w:tabs>
              <w:tab w:val="right" w:leader="dot" w:pos="9514"/>
            </w:tabs>
            <w:rPr>
              <w:rFonts w:asciiTheme="minorHAnsi" w:eastAsiaTheme="minorEastAsia" w:hAnsiTheme="minorHAnsi" w:cstheme="minorBidi"/>
              <w:noProof/>
              <w:sz w:val="22"/>
              <w:szCs w:val="22"/>
              <w:lang w:eastAsia="en-GB"/>
            </w:rPr>
          </w:pPr>
          <w:hyperlink w:anchor="_Toc31701926" w:history="1">
            <w:r w:rsidRPr="00855085">
              <w:rPr>
                <w:rStyle w:val="Hyperlink"/>
                <w:noProof/>
                <w:lang w:eastAsia="ko-KR"/>
              </w:rPr>
              <w:t>List of Tables</w:t>
            </w:r>
            <w:r>
              <w:rPr>
                <w:noProof/>
                <w:webHidden/>
              </w:rPr>
              <w:tab/>
            </w:r>
            <w:r>
              <w:rPr>
                <w:noProof/>
                <w:webHidden/>
              </w:rPr>
              <w:fldChar w:fldCharType="begin"/>
            </w:r>
            <w:r>
              <w:rPr>
                <w:noProof/>
                <w:webHidden/>
              </w:rPr>
              <w:instrText xml:space="preserve"> PAGEREF _Toc31701926 \h </w:instrText>
            </w:r>
            <w:r>
              <w:rPr>
                <w:noProof/>
                <w:webHidden/>
              </w:rPr>
            </w:r>
            <w:r>
              <w:rPr>
                <w:noProof/>
                <w:webHidden/>
              </w:rPr>
              <w:fldChar w:fldCharType="separate"/>
            </w:r>
            <w:r>
              <w:rPr>
                <w:noProof/>
                <w:webHidden/>
              </w:rPr>
              <w:t>6</w:t>
            </w:r>
            <w:r>
              <w:rPr>
                <w:noProof/>
                <w:webHidden/>
              </w:rPr>
              <w:fldChar w:fldCharType="end"/>
            </w:r>
          </w:hyperlink>
        </w:p>
        <w:p w14:paraId="5BC27015" w14:textId="4728B406" w:rsidR="0011424E" w:rsidRDefault="0011424E">
          <w:pPr>
            <w:pStyle w:val="TOC1"/>
            <w:tabs>
              <w:tab w:val="right" w:leader="dot" w:pos="9514"/>
            </w:tabs>
            <w:rPr>
              <w:rFonts w:asciiTheme="minorHAnsi" w:eastAsiaTheme="minorEastAsia" w:hAnsiTheme="minorHAnsi" w:cstheme="minorBidi"/>
              <w:noProof/>
              <w:sz w:val="22"/>
              <w:szCs w:val="22"/>
              <w:lang w:eastAsia="en-GB"/>
            </w:rPr>
          </w:pPr>
          <w:hyperlink w:anchor="_Toc31701927" w:history="1">
            <w:r w:rsidRPr="00855085">
              <w:rPr>
                <w:rStyle w:val="Hyperlink"/>
                <w:noProof/>
                <w:lang w:eastAsia="ko-KR"/>
              </w:rPr>
              <w:t>List of Figures</w:t>
            </w:r>
            <w:r>
              <w:rPr>
                <w:noProof/>
                <w:webHidden/>
              </w:rPr>
              <w:tab/>
            </w:r>
            <w:r>
              <w:rPr>
                <w:noProof/>
                <w:webHidden/>
              </w:rPr>
              <w:fldChar w:fldCharType="begin"/>
            </w:r>
            <w:r>
              <w:rPr>
                <w:noProof/>
                <w:webHidden/>
              </w:rPr>
              <w:instrText xml:space="preserve"> PAGEREF _Toc31701927 \h </w:instrText>
            </w:r>
            <w:r>
              <w:rPr>
                <w:noProof/>
                <w:webHidden/>
              </w:rPr>
            </w:r>
            <w:r>
              <w:rPr>
                <w:noProof/>
                <w:webHidden/>
              </w:rPr>
              <w:fldChar w:fldCharType="separate"/>
            </w:r>
            <w:r>
              <w:rPr>
                <w:noProof/>
                <w:webHidden/>
              </w:rPr>
              <w:t>6</w:t>
            </w:r>
            <w:r>
              <w:rPr>
                <w:noProof/>
                <w:webHidden/>
              </w:rPr>
              <w:fldChar w:fldCharType="end"/>
            </w:r>
          </w:hyperlink>
        </w:p>
        <w:p w14:paraId="4D52CC3D" w14:textId="539048C1" w:rsidR="0011424E" w:rsidRDefault="0011424E">
          <w:pPr>
            <w:pStyle w:val="TOC1"/>
            <w:tabs>
              <w:tab w:val="right" w:leader="dot" w:pos="9514"/>
            </w:tabs>
            <w:rPr>
              <w:rFonts w:asciiTheme="minorHAnsi" w:eastAsiaTheme="minorEastAsia" w:hAnsiTheme="minorHAnsi" w:cstheme="minorBidi"/>
              <w:noProof/>
              <w:sz w:val="22"/>
              <w:szCs w:val="22"/>
              <w:lang w:eastAsia="en-GB"/>
            </w:rPr>
          </w:pPr>
          <w:hyperlink w:anchor="_Toc31701928" w:history="1">
            <w:r w:rsidRPr="00855085">
              <w:rPr>
                <w:rStyle w:val="Hyperlink"/>
                <w:noProof/>
              </w:rPr>
              <w:t>Glossary</w:t>
            </w:r>
            <w:r>
              <w:rPr>
                <w:noProof/>
                <w:webHidden/>
              </w:rPr>
              <w:tab/>
            </w:r>
            <w:r>
              <w:rPr>
                <w:noProof/>
                <w:webHidden/>
              </w:rPr>
              <w:fldChar w:fldCharType="begin"/>
            </w:r>
            <w:r>
              <w:rPr>
                <w:noProof/>
                <w:webHidden/>
              </w:rPr>
              <w:instrText xml:space="preserve"> PAGEREF _Toc31701928 \h </w:instrText>
            </w:r>
            <w:r>
              <w:rPr>
                <w:noProof/>
                <w:webHidden/>
              </w:rPr>
            </w:r>
            <w:r>
              <w:rPr>
                <w:noProof/>
                <w:webHidden/>
              </w:rPr>
              <w:fldChar w:fldCharType="separate"/>
            </w:r>
            <w:r>
              <w:rPr>
                <w:noProof/>
                <w:webHidden/>
              </w:rPr>
              <w:t>8</w:t>
            </w:r>
            <w:r>
              <w:rPr>
                <w:noProof/>
                <w:webHidden/>
              </w:rPr>
              <w:fldChar w:fldCharType="end"/>
            </w:r>
          </w:hyperlink>
        </w:p>
        <w:p w14:paraId="7C722E9A" w14:textId="44626A38" w:rsidR="0011424E" w:rsidRDefault="0011424E">
          <w:pPr>
            <w:pStyle w:val="TOC1"/>
            <w:tabs>
              <w:tab w:val="right" w:leader="dot" w:pos="9514"/>
            </w:tabs>
            <w:rPr>
              <w:rFonts w:asciiTheme="minorHAnsi" w:eastAsiaTheme="minorEastAsia" w:hAnsiTheme="minorHAnsi" w:cstheme="minorBidi"/>
              <w:noProof/>
              <w:sz w:val="22"/>
              <w:szCs w:val="22"/>
              <w:lang w:eastAsia="en-GB"/>
            </w:rPr>
          </w:pPr>
          <w:hyperlink w:anchor="_Toc31701929" w:history="1">
            <w:r w:rsidRPr="00855085">
              <w:rPr>
                <w:rStyle w:val="Hyperlink"/>
                <w:noProof/>
              </w:rPr>
              <w:t>Chapter 1. Introduction</w:t>
            </w:r>
            <w:r>
              <w:rPr>
                <w:noProof/>
                <w:webHidden/>
              </w:rPr>
              <w:tab/>
            </w:r>
            <w:r>
              <w:rPr>
                <w:noProof/>
                <w:webHidden/>
              </w:rPr>
              <w:fldChar w:fldCharType="begin"/>
            </w:r>
            <w:r>
              <w:rPr>
                <w:noProof/>
                <w:webHidden/>
              </w:rPr>
              <w:instrText xml:space="preserve"> PAGEREF _Toc31701929 \h </w:instrText>
            </w:r>
            <w:r>
              <w:rPr>
                <w:noProof/>
                <w:webHidden/>
              </w:rPr>
            </w:r>
            <w:r>
              <w:rPr>
                <w:noProof/>
                <w:webHidden/>
              </w:rPr>
              <w:fldChar w:fldCharType="separate"/>
            </w:r>
            <w:r>
              <w:rPr>
                <w:noProof/>
                <w:webHidden/>
              </w:rPr>
              <w:t>13</w:t>
            </w:r>
            <w:r>
              <w:rPr>
                <w:noProof/>
                <w:webHidden/>
              </w:rPr>
              <w:fldChar w:fldCharType="end"/>
            </w:r>
          </w:hyperlink>
        </w:p>
        <w:p w14:paraId="4372C01B" w14:textId="65AB11AE"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30" w:history="1">
            <w:r w:rsidRPr="00855085">
              <w:rPr>
                <w:rStyle w:val="Hyperlink"/>
                <w:noProof/>
              </w:rPr>
              <w:t>Rationale</w:t>
            </w:r>
            <w:r>
              <w:rPr>
                <w:noProof/>
                <w:webHidden/>
              </w:rPr>
              <w:tab/>
            </w:r>
            <w:r>
              <w:rPr>
                <w:noProof/>
                <w:webHidden/>
              </w:rPr>
              <w:fldChar w:fldCharType="begin"/>
            </w:r>
            <w:r>
              <w:rPr>
                <w:noProof/>
                <w:webHidden/>
              </w:rPr>
              <w:instrText xml:space="preserve"> PAGEREF _Toc31701930 \h </w:instrText>
            </w:r>
            <w:r>
              <w:rPr>
                <w:noProof/>
                <w:webHidden/>
              </w:rPr>
            </w:r>
            <w:r>
              <w:rPr>
                <w:noProof/>
                <w:webHidden/>
              </w:rPr>
              <w:fldChar w:fldCharType="separate"/>
            </w:r>
            <w:r>
              <w:rPr>
                <w:noProof/>
                <w:webHidden/>
              </w:rPr>
              <w:t>13</w:t>
            </w:r>
            <w:r>
              <w:rPr>
                <w:noProof/>
                <w:webHidden/>
              </w:rPr>
              <w:fldChar w:fldCharType="end"/>
            </w:r>
          </w:hyperlink>
        </w:p>
        <w:p w14:paraId="2440B6E2" w14:textId="3E18A39F"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31" w:history="1">
            <w:r w:rsidRPr="00855085">
              <w:rPr>
                <w:rStyle w:val="Hyperlink"/>
                <w:noProof/>
              </w:rPr>
              <w:t>Key concepts</w:t>
            </w:r>
            <w:r>
              <w:rPr>
                <w:noProof/>
                <w:webHidden/>
              </w:rPr>
              <w:tab/>
            </w:r>
            <w:r>
              <w:rPr>
                <w:noProof/>
                <w:webHidden/>
              </w:rPr>
              <w:fldChar w:fldCharType="begin"/>
            </w:r>
            <w:r>
              <w:rPr>
                <w:noProof/>
                <w:webHidden/>
              </w:rPr>
              <w:instrText xml:space="preserve"> PAGEREF _Toc31701931 \h </w:instrText>
            </w:r>
            <w:r>
              <w:rPr>
                <w:noProof/>
                <w:webHidden/>
              </w:rPr>
            </w:r>
            <w:r>
              <w:rPr>
                <w:noProof/>
                <w:webHidden/>
              </w:rPr>
              <w:fldChar w:fldCharType="separate"/>
            </w:r>
            <w:r>
              <w:rPr>
                <w:noProof/>
                <w:webHidden/>
              </w:rPr>
              <w:t>15</w:t>
            </w:r>
            <w:r>
              <w:rPr>
                <w:noProof/>
                <w:webHidden/>
              </w:rPr>
              <w:fldChar w:fldCharType="end"/>
            </w:r>
          </w:hyperlink>
        </w:p>
        <w:p w14:paraId="61B4C53B" w14:textId="0EC4AC5C"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32" w:history="1">
            <w:r w:rsidRPr="00855085">
              <w:rPr>
                <w:rStyle w:val="Hyperlink"/>
                <w:noProof/>
              </w:rPr>
              <w:t>The ‘boundary lens’</w:t>
            </w:r>
            <w:r>
              <w:rPr>
                <w:noProof/>
                <w:webHidden/>
              </w:rPr>
              <w:tab/>
            </w:r>
            <w:r>
              <w:rPr>
                <w:noProof/>
                <w:webHidden/>
              </w:rPr>
              <w:fldChar w:fldCharType="begin"/>
            </w:r>
            <w:r>
              <w:rPr>
                <w:noProof/>
                <w:webHidden/>
              </w:rPr>
              <w:instrText xml:space="preserve"> PAGEREF _Toc31701932 \h </w:instrText>
            </w:r>
            <w:r>
              <w:rPr>
                <w:noProof/>
                <w:webHidden/>
              </w:rPr>
            </w:r>
            <w:r>
              <w:rPr>
                <w:noProof/>
                <w:webHidden/>
              </w:rPr>
              <w:fldChar w:fldCharType="separate"/>
            </w:r>
            <w:r>
              <w:rPr>
                <w:noProof/>
                <w:webHidden/>
              </w:rPr>
              <w:t>15</w:t>
            </w:r>
            <w:r>
              <w:rPr>
                <w:noProof/>
                <w:webHidden/>
              </w:rPr>
              <w:fldChar w:fldCharType="end"/>
            </w:r>
          </w:hyperlink>
        </w:p>
        <w:p w14:paraId="6EFF4D0F" w14:textId="2FDEA783"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33" w:history="1">
            <w:r w:rsidRPr="00855085">
              <w:rPr>
                <w:rStyle w:val="Hyperlink"/>
                <w:noProof/>
              </w:rPr>
              <w:t>The ‘knowledge-based’ view of the university</w:t>
            </w:r>
            <w:r>
              <w:rPr>
                <w:noProof/>
                <w:webHidden/>
              </w:rPr>
              <w:tab/>
            </w:r>
            <w:r>
              <w:rPr>
                <w:noProof/>
                <w:webHidden/>
              </w:rPr>
              <w:fldChar w:fldCharType="begin"/>
            </w:r>
            <w:r>
              <w:rPr>
                <w:noProof/>
                <w:webHidden/>
              </w:rPr>
              <w:instrText xml:space="preserve"> PAGEREF _Toc31701933 \h </w:instrText>
            </w:r>
            <w:r>
              <w:rPr>
                <w:noProof/>
                <w:webHidden/>
              </w:rPr>
            </w:r>
            <w:r>
              <w:rPr>
                <w:noProof/>
                <w:webHidden/>
              </w:rPr>
              <w:fldChar w:fldCharType="separate"/>
            </w:r>
            <w:r>
              <w:rPr>
                <w:noProof/>
                <w:webHidden/>
              </w:rPr>
              <w:t>17</w:t>
            </w:r>
            <w:r>
              <w:rPr>
                <w:noProof/>
                <w:webHidden/>
              </w:rPr>
              <w:fldChar w:fldCharType="end"/>
            </w:r>
          </w:hyperlink>
        </w:p>
        <w:p w14:paraId="533C367A" w14:textId="2BE6391F"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34" w:history="1">
            <w:r w:rsidRPr="00855085">
              <w:rPr>
                <w:rStyle w:val="Hyperlink"/>
                <w:noProof/>
              </w:rPr>
              <w:t>Contemporary context: The ‘impact agenda’ and the Research Excellence Framework</w:t>
            </w:r>
            <w:r>
              <w:rPr>
                <w:noProof/>
                <w:webHidden/>
              </w:rPr>
              <w:tab/>
            </w:r>
            <w:r>
              <w:rPr>
                <w:noProof/>
                <w:webHidden/>
              </w:rPr>
              <w:fldChar w:fldCharType="begin"/>
            </w:r>
            <w:r>
              <w:rPr>
                <w:noProof/>
                <w:webHidden/>
              </w:rPr>
              <w:instrText xml:space="preserve"> PAGEREF _Toc31701934 \h </w:instrText>
            </w:r>
            <w:r>
              <w:rPr>
                <w:noProof/>
                <w:webHidden/>
              </w:rPr>
            </w:r>
            <w:r>
              <w:rPr>
                <w:noProof/>
                <w:webHidden/>
              </w:rPr>
              <w:fldChar w:fldCharType="separate"/>
            </w:r>
            <w:r>
              <w:rPr>
                <w:noProof/>
                <w:webHidden/>
              </w:rPr>
              <w:t>19</w:t>
            </w:r>
            <w:r>
              <w:rPr>
                <w:noProof/>
                <w:webHidden/>
              </w:rPr>
              <w:fldChar w:fldCharType="end"/>
            </w:r>
          </w:hyperlink>
        </w:p>
        <w:p w14:paraId="4802D43D" w14:textId="115E84F2"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35" w:history="1">
            <w:r w:rsidRPr="00855085">
              <w:rPr>
                <w:rStyle w:val="Hyperlink"/>
                <w:noProof/>
              </w:rPr>
              <w:t>Impact in the Research Excellence Framework and its relevance to my study</w:t>
            </w:r>
            <w:r>
              <w:rPr>
                <w:noProof/>
                <w:webHidden/>
              </w:rPr>
              <w:tab/>
            </w:r>
            <w:r>
              <w:rPr>
                <w:noProof/>
                <w:webHidden/>
              </w:rPr>
              <w:fldChar w:fldCharType="begin"/>
            </w:r>
            <w:r>
              <w:rPr>
                <w:noProof/>
                <w:webHidden/>
              </w:rPr>
              <w:instrText xml:space="preserve"> PAGEREF _Toc31701935 \h </w:instrText>
            </w:r>
            <w:r>
              <w:rPr>
                <w:noProof/>
                <w:webHidden/>
              </w:rPr>
            </w:r>
            <w:r>
              <w:rPr>
                <w:noProof/>
                <w:webHidden/>
              </w:rPr>
              <w:fldChar w:fldCharType="separate"/>
            </w:r>
            <w:r>
              <w:rPr>
                <w:noProof/>
                <w:webHidden/>
              </w:rPr>
              <w:t>19</w:t>
            </w:r>
            <w:r>
              <w:rPr>
                <w:noProof/>
                <w:webHidden/>
              </w:rPr>
              <w:fldChar w:fldCharType="end"/>
            </w:r>
          </w:hyperlink>
        </w:p>
        <w:p w14:paraId="2F9513E9" w14:textId="671D96EE"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36" w:history="1">
            <w:r w:rsidRPr="00855085">
              <w:rPr>
                <w:rStyle w:val="Hyperlink"/>
                <w:noProof/>
              </w:rPr>
              <w:t>Background to and institutionalisation of the UK ‘impact agenda’</w:t>
            </w:r>
            <w:r>
              <w:rPr>
                <w:noProof/>
                <w:webHidden/>
              </w:rPr>
              <w:tab/>
            </w:r>
            <w:r>
              <w:rPr>
                <w:noProof/>
                <w:webHidden/>
              </w:rPr>
              <w:fldChar w:fldCharType="begin"/>
            </w:r>
            <w:r>
              <w:rPr>
                <w:noProof/>
                <w:webHidden/>
              </w:rPr>
              <w:instrText xml:space="preserve"> PAGEREF _Toc31701936 \h </w:instrText>
            </w:r>
            <w:r>
              <w:rPr>
                <w:noProof/>
                <w:webHidden/>
              </w:rPr>
            </w:r>
            <w:r>
              <w:rPr>
                <w:noProof/>
                <w:webHidden/>
              </w:rPr>
              <w:fldChar w:fldCharType="separate"/>
            </w:r>
            <w:r>
              <w:rPr>
                <w:noProof/>
                <w:webHidden/>
              </w:rPr>
              <w:t>22</w:t>
            </w:r>
            <w:r>
              <w:rPr>
                <w:noProof/>
                <w:webHidden/>
              </w:rPr>
              <w:fldChar w:fldCharType="end"/>
            </w:r>
          </w:hyperlink>
        </w:p>
        <w:p w14:paraId="05298CC4" w14:textId="41E2B2A0"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37" w:history="1">
            <w:r w:rsidRPr="00855085">
              <w:rPr>
                <w:rStyle w:val="Hyperlink"/>
                <w:noProof/>
              </w:rPr>
              <w:t>Analysing the impact agenda through a Bernsteinian ‘boundary’ lens</w:t>
            </w:r>
            <w:r>
              <w:rPr>
                <w:noProof/>
                <w:webHidden/>
              </w:rPr>
              <w:tab/>
            </w:r>
            <w:r>
              <w:rPr>
                <w:noProof/>
                <w:webHidden/>
              </w:rPr>
              <w:fldChar w:fldCharType="begin"/>
            </w:r>
            <w:r>
              <w:rPr>
                <w:noProof/>
                <w:webHidden/>
              </w:rPr>
              <w:instrText xml:space="preserve"> PAGEREF _Toc31701937 \h </w:instrText>
            </w:r>
            <w:r>
              <w:rPr>
                <w:noProof/>
                <w:webHidden/>
              </w:rPr>
            </w:r>
            <w:r>
              <w:rPr>
                <w:noProof/>
                <w:webHidden/>
              </w:rPr>
              <w:fldChar w:fldCharType="separate"/>
            </w:r>
            <w:r>
              <w:rPr>
                <w:noProof/>
                <w:webHidden/>
              </w:rPr>
              <w:t>25</w:t>
            </w:r>
            <w:r>
              <w:rPr>
                <w:noProof/>
                <w:webHidden/>
              </w:rPr>
              <w:fldChar w:fldCharType="end"/>
            </w:r>
          </w:hyperlink>
        </w:p>
        <w:p w14:paraId="2609FABF" w14:textId="5B4B2984"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38" w:history="1">
            <w:r w:rsidRPr="00855085">
              <w:rPr>
                <w:rStyle w:val="Hyperlink"/>
                <w:noProof/>
              </w:rPr>
              <w:t>The study</w:t>
            </w:r>
            <w:r>
              <w:rPr>
                <w:noProof/>
                <w:webHidden/>
              </w:rPr>
              <w:tab/>
            </w:r>
            <w:r>
              <w:rPr>
                <w:noProof/>
                <w:webHidden/>
              </w:rPr>
              <w:fldChar w:fldCharType="begin"/>
            </w:r>
            <w:r>
              <w:rPr>
                <w:noProof/>
                <w:webHidden/>
              </w:rPr>
              <w:instrText xml:space="preserve"> PAGEREF _Toc31701938 \h </w:instrText>
            </w:r>
            <w:r>
              <w:rPr>
                <w:noProof/>
                <w:webHidden/>
              </w:rPr>
            </w:r>
            <w:r>
              <w:rPr>
                <w:noProof/>
                <w:webHidden/>
              </w:rPr>
              <w:fldChar w:fldCharType="separate"/>
            </w:r>
            <w:r>
              <w:rPr>
                <w:noProof/>
                <w:webHidden/>
              </w:rPr>
              <w:t>26</w:t>
            </w:r>
            <w:r>
              <w:rPr>
                <w:noProof/>
                <w:webHidden/>
              </w:rPr>
              <w:fldChar w:fldCharType="end"/>
            </w:r>
          </w:hyperlink>
        </w:p>
        <w:p w14:paraId="67E5260F" w14:textId="5B94DFFC"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39" w:history="1">
            <w:r w:rsidRPr="00855085">
              <w:rPr>
                <w:rStyle w:val="Hyperlink"/>
                <w:noProof/>
              </w:rPr>
              <w:t>Research questions, assumptions and expectations</w:t>
            </w:r>
            <w:r>
              <w:rPr>
                <w:noProof/>
                <w:webHidden/>
              </w:rPr>
              <w:tab/>
            </w:r>
            <w:r>
              <w:rPr>
                <w:noProof/>
                <w:webHidden/>
              </w:rPr>
              <w:fldChar w:fldCharType="begin"/>
            </w:r>
            <w:r>
              <w:rPr>
                <w:noProof/>
                <w:webHidden/>
              </w:rPr>
              <w:instrText xml:space="preserve"> PAGEREF _Toc31701939 \h </w:instrText>
            </w:r>
            <w:r>
              <w:rPr>
                <w:noProof/>
                <w:webHidden/>
              </w:rPr>
            </w:r>
            <w:r>
              <w:rPr>
                <w:noProof/>
                <w:webHidden/>
              </w:rPr>
              <w:fldChar w:fldCharType="separate"/>
            </w:r>
            <w:r>
              <w:rPr>
                <w:noProof/>
                <w:webHidden/>
              </w:rPr>
              <w:t>26</w:t>
            </w:r>
            <w:r>
              <w:rPr>
                <w:noProof/>
                <w:webHidden/>
              </w:rPr>
              <w:fldChar w:fldCharType="end"/>
            </w:r>
          </w:hyperlink>
        </w:p>
        <w:p w14:paraId="5CF201E3" w14:textId="30CEDC23"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40" w:history="1">
            <w:r w:rsidRPr="00855085">
              <w:rPr>
                <w:rStyle w:val="Hyperlink"/>
                <w:noProof/>
              </w:rPr>
              <w:t>Approach and importance of the study</w:t>
            </w:r>
            <w:r>
              <w:rPr>
                <w:noProof/>
                <w:webHidden/>
              </w:rPr>
              <w:tab/>
            </w:r>
            <w:r>
              <w:rPr>
                <w:noProof/>
                <w:webHidden/>
              </w:rPr>
              <w:fldChar w:fldCharType="begin"/>
            </w:r>
            <w:r>
              <w:rPr>
                <w:noProof/>
                <w:webHidden/>
              </w:rPr>
              <w:instrText xml:space="preserve"> PAGEREF _Toc31701940 \h </w:instrText>
            </w:r>
            <w:r>
              <w:rPr>
                <w:noProof/>
                <w:webHidden/>
              </w:rPr>
            </w:r>
            <w:r>
              <w:rPr>
                <w:noProof/>
                <w:webHidden/>
              </w:rPr>
              <w:fldChar w:fldCharType="separate"/>
            </w:r>
            <w:r>
              <w:rPr>
                <w:noProof/>
                <w:webHidden/>
              </w:rPr>
              <w:t>28</w:t>
            </w:r>
            <w:r>
              <w:rPr>
                <w:noProof/>
                <w:webHidden/>
              </w:rPr>
              <w:fldChar w:fldCharType="end"/>
            </w:r>
          </w:hyperlink>
        </w:p>
        <w:p w14:paraId="4B3F45A5" w14:textId="511B9DCA"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41" w:history="1">
            <w:r w:rsidRPr="00855085">
              <w:rPr>
                <w:rStyle w:val="Hyperlink"/>
                <w:noProof/>
              </w:rPr>
              <w:t>Thesis structure</w:t>
            </w:r>
            <w:r>
              <w:rPr>
                <w:noProof/>
                <w:webHidden/>
              </w:rPr>
              <w:tab/>
            </w:r>
            <w:r>
              <w:rPr>
                <w:noProof/>
                <w:webHidden/>
              </w:rPr>
              <w:fldChar w:fldCharType="begin"/>
            </w:r>
            <w:r>
              <w:rPr>
                <w:noProof/>
                <w:webHidden/>
              </w:rPr>
              <w:instrText xml:space="preserve"> PAGEREF _Toc31701941 \h </w:instrText>
            </w:r>
            <w:r>
              <w:rPr>
                <w:noProof/>
                <w:webHidden/>
              </w:rPr>
            </w:r>
            <w:r>
              <w:rPr>
                <w:noProof/>
                <w:webHidden/>
              </w:rPr>
              <w:fldChar w:fldCharType="separate"/>
            </w:r>
            <w:r>
              <w:rPr>
                <w:noProof/>
                <w:webHidden/>
              </w:rPr>
              <w:t>29</w:t>
            </w:r>
            <w:r>
              <w:rPr>
                <w:noProof/>
                <w:webHidden/>
              </w:rPr>
              <w:fldChar w:fldCharType="end"/>
            </w:r>
          </w:hyperlink>
        </w:p>
        <w:p w14:paraId="555F9F29" w14:textId="7F45AFC3" w:rsidR="0011424E" w:rsidRDefault="0011424E">
          <w:pPr>
            <w:pStyle w:val="TOC1"/>
            <w:tabs>
              <w:tab w:val="right" w:leader="dot" w:pos="9514"/>
            </w:tabs>
            <w:rPr>
              <w:rFonts w:asciiTheme="minorHAnsi" w:eastAsiaTheme="minorEastAsia" w:hAnsiTheme="minorHAnsi" w:cstheme="minorBidi"/>
              <w:noProof/>
              <w:sz w:val="22"/>
              <w:szCs w:val="22"/>
              <w:lang w:eastAsia="en-GB"/>
            </w:rPr>
          </w:pPr>
          <w:hyperlink w:anchor="_Toc31701942" w:history="1">
            <w:r w:rsidRPr="00855085">
              <w:rPr>
                <w:rStyle w:val="Hyperlink"/>
                <w:noProof/>
              </w:rPr>
              <w:t>Chapter 2. The ‘Boundary’ Lens: Empirical and Theoretical Literature and an Analytical Framework</w:t>
            </w:r>
            <w:r>
              <w:rPr>
                <w:noProof/>
                <w:webHidden/>
              </w:rPr>
              <w:tab/>
            </w:r>
            <w:r>
              <w:rPr>
                <w:noProof/>
                <w:webHidden/>
              </w:rPr>
              <w:fldChar w:fldCharType="begin"/>
            </w:r>
            <w:r>
              <w:rPr>
                <w:noProof/>
                <w:webHidden/>
              </w:rPr>
              <w:instrText xml:space="preserve"> PAGEREF _Toc31701942 \h </w:instrText>
            </w:r>
            <w:r>
              <w:rPr>
                <w:noProof/>
                <w:webHidden/>
              </w:rPr>
            </w:r>
            <w:r>
              <w:rPr>
                <w:noProof/>
                <w:webHidden/>
              </w:rPr>
              <w:fldChar w:fldCharType="separate"/>
            </w:r>
            <w:r>
              <w:rPr>
                <w:noProof/>
                <w:webHidden/>
              </w:rPr>
              <w:t>32</w:t>
            </w:r>
            <w:r>
              <w:rPr>
                <w:noProof/>
                <w:webHidden/>
              </w:rPr>
              <w:fldChar w:fldCharType="end"/>
            </w:r>
          </w:hyperlink>
        </w:p>
        <w:p w14:paraId="5069C807" w14:textId="41D2407A"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43" w:history="1">
            <w:r w:rsidRPr="00855085">
              <w:rPr>
                <w:rStyle w:val="Hyperlink"/>
                <w:noProof/>
              </w:rPr>
              <w:t>Introduction</w:t>
            </w:r>
            <w:r>
              <w:rPr>
                <w:noProof/>
                <w:webHidden/>
              </w:rPr>
              <w:tab/>
            </w:r>
            <w:r>
              <w:rPr>
                <w:noProof/>
                <w:webHidden/>
              </w:rPr>
              <w:fldChar w:fldCharType="begin"/>
            </w:r>
            <w:r>
              <w:rPr>
                <w:noProof/>
                <w:webHidden/>
              </w:rPr>
              <w:instrText xml:space="preserve"> PAGEREF _Toc31701943 \h </w:instrText>
            </w:r>
            <w:r>
              <w:rPr>
                <w:noProof/>
                <w:webHidden/>
              </w:rPr>
            </w:r>
            <w:r>
              <w:rPr>
                <w:noProof/>
                <w:webHidden/>
              </w:rPr>
              <w:fldChar w:fldCharType="separate"/>
            </w:r>
            <w:r>
              <w:rPr>
                <w:noProof/>
                <w:webHidden/>
              </w:rPr>
              <w:t>32</w:t>
            </w:r>
            <w:r>
              <w:rPr>
                <w:noProof/>
                <w:webHidden/>
              </w:rPr>
              <w:fldChar w:fldCharType="end"/>
            </w:r>
          </w:hyperlink>
        </w:p>
        <w:p w14:paraId="052B901C" w14:textId="452EE03A"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44" w:history="1">
            <w:r w:rsidRPr="00855085">
              <w:rPr>
                <w:rStyle w:val="Hyperlink"/>
                <w:noProof/>
              </w:rPr>
              <w:t>Power and control through the ‘boundary’ lens</w:t>
            </w:r>
            <w:r>
              <w:rPr>
                <w:noProof/>
                <w:webHidden/>
              </w:rPr>
              <w:tab/>
            </w:r>
            <w:r>
              <w:rPr>
                <w:noProof/>
                <w:webHidden/>
              </w:rPr>
              <w:fldChar w:fldCharType="begin"/>
            </w:r>
            <w:r>
              <w:rPr>
                <w:noProof/>
                <w:webHidden/>
              </w:rPr>
              <w:instrText xml:space="preserve"> PAGEREF _Toc31701944 \h </w:instrText>
            </w:r>
            <w:r>
              <w:rPr>
                <w:noProof/>
                <w:webHidden/>
              </w:rPr>
            </w:r>
            <w:r>
              <w:rPr>
                <w:noProof/>
                <w:webHidden/>
              </w:rPr>
              <w:fldChar w:fldCharType="separate"/>
            </w:r>
            <w:r>
              <w:rPr>
                <w:noProof/>
                <w:webHidden/>
              </w:rPr>
              <w:t>33</w:t>
            </w:r>
            <w:r>
              <w:rPr>
                <w:noProof/>
                <w:webHidden/>
              </w:rPr>
              <w:fldChar w:fldCharType="end"/>
            </w:r>
          </w:hyperlink>
        </w:p>
        <w:p w14:paraId="7344344C" w14:textId="0AFD0707"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45" w:history="1">
            <w:r w:rsidRPr="00855085">
              <w:rPr>
                <w:rStyle w:val="Hyperlink"/>
                <w:noProof/>
              </w:rPr>
              <w:t>Boundaries and ‘power’</w:t>
            </w:r>
            <w:r>
              <w:rPr>
                <w:noProof/>
                <w:webHidden/>
              </w:rPr>
              <w:tab/>
            </w:r>
            <w:r>
              <w:rPr>
                <w:noProof/>
                <w:webHidden/>
              </w:rPr>
              <w:fldChar w:fldCharType="begin"/>
            </w:r>
            <w:r>
              <w:rPr>
                <w:noProof/>
                <w:webHidden/>
              </w:rPr>
              <w:instrText xml:space="preserve"> PAGEREF _Toc31701945 \h </w:instrText>
            </w:r>
            <w:r>
              <w:rPr>
                <w:noProof/>
                <w:webHidden/>
              </w:rPr>
            </w:r>
            <w:r>
              <w:rPr>
                <w:noProof/>
                <w:webHidden/>
              </w:rPr>
              <w:fldChar w:fldCharType="separate"/>
            </w:r>
            <w:r>
              <w:rPr>
                <w:noProof/>
                <w:webHidden/>
              </w:rPr>
              <w:t>33</w:t>
            </w:r>
            <w:r>
              <w:rPr>
                <w:noProof/>
                <w:webHidden/>
              </w:rPr>
              <w:fldChar w:fldCharType="end"/>
            </w:r>
          </w:hyperlink>
        </w:p>
        <w:p w14:paraId="1A97354F" w14:textId="486CDDF5"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46" w:history="1">
            <w:r w:rsidRPr="00855085">
              <w:rPr>
                <w:rStyle w:val="Hyperlink"/>
                <w:noProof/>
              </w:rPr>
              <w:t>‘Boundary transactions’ and ‘control’</w:t>
            </w:r>
            <w:r>
              <w:rPr>
                <w:noProof/>
                <w:webHidden/>
              </w:rPr>
              <w:tab/>
            </w:r>
            <w:r>
              <w:rPr>
                <w:noProof/>
                <w:webHidden/>
              </w:rPr>
              <w:fldChar w:fldCharType="begin"/>
            </w:r>
            <w:r>
              <w:rPr>
                <w:noProof/>
                <w:webHidden/>
              </w:rPr>
              <w:instrText xml:space="preserve"> PAGEREF _Toc31701946 \h </w:instrText>
            </w:r>
            <w:r>
              <w:rPr>
                <w:noProof/>
                <w:webHidden/>
              </w:rPr>
            </w:r>
            <w:r>
              <w:rPr>
                <w:noProof/>
                <w:webHidden/>
              </w:rPr>
              <w:fldChar w:fldCharType="separate"/>
            </w:r>
            <w:r>
              <w:rPr>
                <w:noProof/>
                <w:webHidden/>
              </w:rPr>
              <w:t>39</w:t>
            </w:r>
            <w:r>
              <w:rPr>
                <w:noProof/>
                <w:webHidden/>
              </w:rPr>
              <w:fldChar w:fldCharType="end"/>
            </w:r>
          </w:hyperlink>
        </w:p>
        <w:p w14:paraId="35E4C82E" w14:textId="6589B622"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47" w:history="1">
            <w:r w:rsidRPr="00855085">
              <w:rPr>
                <w:rStyle w:val="Hyperlink"/>
                <w:noProof/>
              </w:rPr>
              <w:t>Differential power and control: institutional and disciplinary characteristics</w:t>
            </w:r>
            <w:r>
              <w:rPr>
                <w:noProof/>
                <w:webHidden/>
              </w:rPr>
              <w:tab/>
            </w:r>
            <w:r>
              <w:rPr>
                <w:noProof/>
                <w:webHidden/>
              </w:rPr>
              <w:fldChar w:fldCharType="begin"/>
            </w:r>
            <w:r>
              <w:rPr>
                <w:noProof/>
                <w:webHidden/>
              </w:rPr>
              <w:instrText xml:space="preserve"> PAGEREF _Toc31701947 \h </w:instrText>
            </w:r>
            <w:r>
              <w:rPr>
                <w:noProof/>
                <w:webHidden/>
              </w:rPr>
            </w:r>
            <w:r>
              <w:rPr>
                <w:noProof/>
                <w:webHidden/>
              </w:rPr>
              <w:fldChar w:fldCharType="separate"/>
            </w:r>
            <w:r>
              <w:rPr>
                <w:noProof/>
                <w:webHidden/>
              </w:rPr>
              <w:t>42</w:t>
            </w:r>
            <w:r>
              <w:rPr>
                <w:noProof/>
                <w:webHidden/>
              </w:rPr>
              <w:fldChar w:fldCharType="end"/>
            </w:r>
          </w:hyperlink>
        </w:p>
        <w:p w14:paraId="24E05432" w14:textId="70C69D1A"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48" w:history="1">
            <w:r w:rsidRPr="00855085">
              <w:rPr>
                <w:rStyle w:val="Hyperlink"/>
                <w:noProof/>
              </w:rPr>
              <w:t>Forms of boundary transaction: a literature review</w:t>
            </w:r>
            <w:r>
              <w:rPr>
                <w:noProof/>
                <w:webHidden/>
              </w:rPr>
              <w:tab/>
            </w:r>
            <w:r>
              <w:rPr>
                <w:noProof/>
                <w:webHidden/>
              </w:rPr>
              <w:fldChar w:fldCharType="begin"/>
            </w:r>
            <w:r>
              <w:rPr>
                <w:noProof/>
                <w:webHidden/>
              </w:rPr>
              <w:instrText xml:space="preserve"> PAGEREF _Toc31701948 \h </w:instrText>
            </w:r>
            <w:r>
              <w:rPr>
                <w:noProof/>
                <w:webHidden/>
              </w:rPr>
            </w:r>
            <w:r>
              <w:rPr>
                <w:noProof/>
                <w:webHidden/>
              </w:rPr>
              <w:fldChar w:fldCharType="separate"/>
            </w:r>
            <w:r>
              <w:rPr>
                <w:noProof/>
                <w:webHidden/>
              </w:rPr>
              <w:t>45</w:t>
            </w:r>
            <w:r>
              <w:rPr>
                <w:noProof/>
                <w:webHidden/>
              </w:rPr>
              <w:fldChar w:fldCharType="end"/>
            </w:r>
          </w:hyperlink>
        </w:p>
        <w:p w14:paraId="4D0AC094" w14:textId="34409BE7"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49" w:history="1">
            <w:r w:rsidRPr="00855085">
              <w:rPr>
                <w:rStyle w:val="Hyperlink"/>
                <w:noProof/>
              </w:rPr>
              <w:t>Outreach: new networks and activities for the university’s ‘third mission’</w:t>
            </w:r>
            <w:r>
              <w:rPr>
                <w:noProof/>
                <w:webHidden/>
              </w:rPr>
              <w:tab/>
            </w:r>
            <w:r>
              <w:rPr>
                <w:noProof/>
                <w:webHidden/>
              </w:rPr>
              <w:fldChar w:fldCharType="begin"/>
            </w:r>
            <w:r>
              <w:rPr>
                <w:noProof/>
                <w:webHidden/>
              </w:rPr>
              <w:instrText xml:space="preserve"> PAGEREF _Toc31701949 \h </w:instrText>
            </w:r>
            <w:r>
              <w:rPr>
                <w:noProof/>
                <w:webHidden/>
              </w:rPr>
            </w:r>
            <w:r>
              <w:rPr>
                <w:noProof/>
                <w:webHidden/>
              </w:rPr>
              <w:fldChar w:fldCharType="separate"/>
            </w:r>
            <w:r>
              <w:rPr>
                <w:noProof/>
                <w:webHidden/>
              </w:rPr>
              <w:t>46</w:t>
            </w:r>
            <w:r>
              <w:rPr>
                <w:noProof/>
                <w:webHidden/>
              </w:rPr>
              <w:fldChar w:fldCharType="end"/>
            </w:r>
          </w:hyperlink>
        </w:p>
        <w:p w14:paraId="308AD35F" w14:textId="26A4836F"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50" w:history="1">
            <w:r w:rsidRPr="00855085">
              <w:rPr>
                <w:rStyle w:val="Hyperlink"/>
                <w:noProof/>
              </w:rPr>
              <w:t>Collaboration: knowledge exchange and the ‘new’ epistemologies of academic science</w:t>
            </w:r>
            <w:r>
              <w:rPr>
                <w:noProof/>
                <w:webHidden/>
              </w:rPr>
              <w:tab/>
            </w:r>
            <w:r>
              <w:rPr>
                <w:noProof/>
                <w:webHidden/>
              </w:rPr>
              <w:fldChar w:fldCharType="begin"/>
            </w:r>
            <w:r>
              <w:rPr>
                <w:noProof/>
                <w:webHidden/>
              </w:rPr>
              <w:instrText xml:space="preserve"> PAGEREF _Toc31701950 \h </w:instrText>
            </w:r>
            <w:r>
              <w:rPr>
                <w:noProof/>
                <w:webHidden/>
              </w:rPr>
            </w:r>
            <w:r>
              <w:rPr>
                <w:noProof/>
                <w:webHidden/>
              </w:rPr>
              <w:fldChar w:fldCharType="separate"/>
            </w:r>
            <w:r>
              <w:rPr>
                <w:noProof/>
                <w:webHidden/>
              </w:rPr>
              <w:t>48</w:t>
            </w:r>
            <w:r>
              <w:rPr>
                <w:noProof/>
                <w:webHidden/>
              </w:rPr>
              <w:fldChar w:fldCharType="end"/>
            </w:r>
          </w:hyperlink>
        </w:p>
        <w:p w14:paraId="58DBA2AD" w14:textId="716B8EF9"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51" w:history="1">
            <w:r w:rsidRPr="00855085">
              <w:rPr>
                <w:rStyle w:val="Hyperlink"/>
                <w:noProof/>
              </w:rPr>
              <w:t>Use-oriented outputs (‘boundary objects’)</w:t>
            </w:r>
            <w:r>
              <w:rPr>
                <w:noProof/>
                <w:webHidden/>
              </w:rPr>
              <w:tab/>
            </w:r>
            <w:r>
              <w:rPr>
                <w:noProof/>
                <w:webHidden/>
              </w:rPr>
              <w:fldChar w:fldCharType="begin"/>
            </w:r>
            <w:r>
              <w:rPr>
                <w:noProof/>
                <w:webHidden/>
              </w:rPr>
              <w:instrText xml:space="preserve"> PAGEREF _Toc31701951 \h </w:instrText>
            </w:r>
            <w:r>
              <w:rPr>
                <w:noProof/>
                <w:webHidden/>
              </w:rPr>
            </w:r>
            <w:r>
              <w:rPr>
                <w:noProof/>
                <w:webHidden/>
              </w:rPr>
              <w:fldChar w:fldCharType="separate"/>
            </w:r>
            <w:r>
              <w:rPr>
                <w:noProof/>
                <w:webHidden/>
              </w:rPr>
              <w:t>50</w:t>
            </w:r>
            <w:r>
              <w:rPr>
                <w:noProof/>
                <w:webHidden/>
              </w:rPr>
              <w:fldChar w:fldCharType="end"/>
            </w:r>
          </w:hyperlink>
        </w:p>
        <w:p w14:paraId="7CFCA567" w14:textId="391DF19E"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52" w:history="1">
            <w:r w:rsidRPr="00855085">
              <w:rPr>
                <w:rStyle w:val="Hyperlink"/>
                <w:noProof/>
              </w:rPr>
              <w:t>Boundary structures</w:t>
            </w:r>
            <w:r>
              <w:rPr>
                <w:noProof/>
                <w:webHidden/>
              </w:rPr>
              <w:tab/>
            </w:r>
            <w:r>
              <w:rPr>
                <w:noProof/>
                <w:webHidden/>
              </w:rPr>
              <w:fldChar w:fldCharType="begin"/>
            </w:r>
            <w:r>
              <w:rPr>
                <w:noProof/>
                <w:webHidden/>
              </w:rPr>
              <w:instrText xml:space="preserve"> PAGEREF _Toc31701952 \h </w:instrText>
            </w:r>
            <w:r>
              <w:rPr>
                <w:noProof/>
                <w:webHidden/>
              </w:rPr>
            </w:r>
            <w:r>
              <w:rPr>
                <w:noProof/>
                <w:webHidden/>
              </w:rPr>
              <w:fldChar w:fldCharType="separate"/>
            </w:r>
            <w:r>
              <w:rPr>
                <w:noProof/>
                <w:webHidden/>
              </w:rPr>
              <w:t>53</w:t>
            </w:r>
            <w:r>
              <w:rPr>
                <w:noProof/>
                <w:webHidden/>
              </w:rPr>
              <w:fldChar w:fldCharType="end"/>
            </w:r>
          </w:hyperlink>
        </w:p>
        <w:p w14:paraId="03626977" w14:textId="7573B402"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53" w:history="1">
            <w:r w:rsidRPr="00855085">
              <w:rPr>
                <w:rStyle w:val="Hyperlink"/>
                <w:noProof/>
              </w:rPr>
              <w:t>Boundary-spanners</w:t>
            </w:r>
            <w:r>
              <w:rPr>
                <w:noProof/>
                <w:webHidden/>
              </w:rPr>
              <w:tab/>
            </w:r>
            <w:r>
              <w:rPr>
                <w:noProof/>
                <w:webHidden/>
              </w:rPr>
              <w:fldChar w:fldCharType="begin"/>
            </w:r>
            <w:r>
              <w:rPr>
                <w:noProof/>
                <w:webHidden/>
              </w:rPr>
              <w:instrText xml:space="preserve"> PAGEREF _Toc31701953 \h </w:instrText>
            </w:r>
            <w:r>
              <w:rPr>
                <w:noProof/>
                <w:webHidden/>
              </w:rPr>
            </w:r>
            <w:r>
              <w:rPr>
                <w:noProof/>
                <w:webHidden/>
              </w:rPr>
              <w:fldChar w:fldCharType="separate"/>
            </w:r>
            <w:r>
              <w:rPr>
                <w:noProof/>
                <w:webHidden/>
              </w:rPr>
              <w:t>56</w:t>
            </w:r>
            <w:r>
              <w:rPr>
                <w:noProof/>
                <w:webHidden/>
              </w:rPr>
              <w:fldChar w:fldCharType="end"/>
            </w:r>
          </w:hyperlink>
        </w:p>
        <w:p w14:paraId="7174B63F" w14:textId="66A31C83"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54" w:history="1">
            <w:r w:rsidRPr="00855085">
              <w:rPr>
                <w:rStyle w:val="Hyperlink"/>
                <w:noProof/>
              </w:rPr>
              <w:t>Boundary transactions in context: the multi-dimensionality of research</w:t>
            </w:r>
            <w:r>
              <w:rPr>
                <w:noProof/>
                <w:webHidden/>
              </w:rPr>
              <w:tab/>
            </w:r>
            <w:r>
              <w:rPr>
                <w:noProof/>
                <w:webHidden/>
              </w:rPr>
              <w:fldChar w:fldCharType="begin"/>
            </w:r>
            <w:r>
              <w:rPr>
                <w:noProof/>
                <w:webHidden/>
              </w:rPr>
              <w:instrText xml:space="preserve"> PAGEREF _Toc31701954 \h </w:instrText>
            </w:r>
            <w:r>
              <w:rPr>
                <w:noProof/>
                <w:webHidden/>
              </w:rPr>
            </w:r>
            <w:r>
              <w:rPr>
                <w:noProof/>
                <w:webHidden/>
              </w:rPr>
              <w:fldChar w:fldCharType="separate"/>
            </w:r>
            <w:r>
              <w:rPr>
                <w:noProof/>
                <w:webHidden/>
              </w:rPr>
              <w:t>59</w:t>
            </w:r>
            <w:r>
              <w:rPr>
                <w:noProof/>
                <w:webHidden/>
              </w:rPr>
              <w:fldChar w:fldCharType="end"/>
            </w:r>
          </w:hyperlink>
        </w:p>
        <w:p w14:paraId="25807BAF" w14:textId="250F75B7"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55" w:history="1">
            <w:r w:rsidRPr="00855085">
              <w:rPr>
                <w:rStyle w:val="Hyperlink"/>
                <w:noProof/>
              </w:rPr>
              <w:t>The complexity of research and research knowledge</w:t>
            </w:r>
            <w:r>
              <w:rPr>
                <w:noProof/>
                <w:webHidden/>
              </w:rPr>
              <w:tab/>
            </w:r>
            <w:r>
              <w:rPr>
                <w:noProof/>
                <w:webHidden/>
              </w:rPr>
              <w:fldChar w:fldCharType="begin"/>
            </w:r>
            <w:r>
              <w:rPr>
                <w:noProof/>
                <w:webHidden/>
              </w:rPr>
              <w:instrText xml:space="preserve"> PAGEREF _Toc31701955 \h </w:instrText>
            </w:r>
            <w:r>
              <w:rPr>
                <w:noProof/>
                <w:webHidden/>
              </w:rPr>
            </w:r>
            <w:r>
              <w:rPr>
                <w:noProof/>
                <w:webHidden/>
              </w:rPr>
              <w:fldChar w:fldCharType="separate"/>
            </w:r>
            <w:r>
              <w:rPr>
                <w:noProof/>
                <w:webHidden/>
              </w:rPr>
              <w:t>59</w:t>
            </w:r>
            <w:r>
              <w:rPr>
                <w:noProof/>
                <w:webHidden/>
              </w:rPr>
              <w:fldChar w:fldCharType="end"/>
            </w:r>
          </w:hyperlink>
        </w:p>
        <w:p w14:paraId="4D15B886" w14:textId="47CA5BE5"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56" w:history="1">
            <w:r w:rsidRPr="00855085">
              <w:rPr>
                <w:rStyle w:val="Hyperlink"/>
                <w:noProof/>
                <w:lang w:eastAsia="zh-TW"/>
              </w:rPr>
              <w:t>The typology: fifteen attributes and activities of research and their boundary implications</w:t>
            </w:r>
            <w:r>
              <w:rPr>
                <w:noProof/>
                <w:webHidden/>
              </w:rPr>
              <w:tab/>
            </w:r>
            <w:r>
              <w:rPr>
                <w:noProof/>
                <w:webHidden/>
              </w:rPr>
              <w:fldChar w:fldCharType="begin"/>
            </w:r>
            <w:r>
              <w:rPr>
                <w:noProof/>
                <w:webHidden/>
              </w:rPr>
              <w:instrText xml:space="preserve"> PAGEREF _Toc31701956 \h </w:instrText>
            </w:r>
            <w:r>
              <w:rPr>
                <w:noProof/>
                <w:webHidden/>
              </w:rPr>
            </w:r>
            <w:r>
              <w:rPr>
                <w:noProof/>
                <w:webHidden/>
              </w:rPr>
              <w:fldChar w:fldCharType="separate"/>
            </w:r>
            <w:r>
              <w:rPr>
                <w:noProof/>
                <w:webHidden/>
              </w:rPr>
              <w:t>60</w:t>
            </w:r>
            <w:r>
              <w:rPr>
                <w:noProof/>
                <w:webHidden/>
              </w:rPr>
              <w:fldChar w:fldCharType="end"/>
            </w:r>
          </w:hyperlink>
        </w:p>
        <w:p w14:paraId="5554BF40" w14:textId="532F4078"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57" w:history="1">
            <w:r w:rsidRPr="00855085">
              <w:rPr>
                <w:rStyle w:val="Hyperlink"/>
                <w:noProof/>
              </w:rPr>
              <w:t>Analytical framework</w:t>
            </w:r>
            <w:r>
              <w:rPr>
                <w:noProof/>
                <w:webHidden/>
              </w:rPr>
              <w:tab/>
            </w:r>
            <w:r>
              <w:rPr>
                <w:noProof/>
                <w:webHidden/>
              </w:rPr>
              <w:fldChar w:fldCharType="begin"/>
            </w:r>
            <w:r>
              <w:rPr>
                <w:noProof/>
                <w:webHidden/>
              </w:rPr>
              <w:instrText xml:space="preserve"> PAGEREF _Toc31701957 \h </w:instrText>
            </w:r>
            <w:r>
              <w:rPr>
                <w:noProof/>
                <w:webHidden/>
              </w:rPr>
            </w:r>
            <w:r>
              <w:rPr>
                <w:noProof/>
                <w:webHidden/>
              </w:rPr>
              <w:fldChar w:fldCharType="separate"/>
            </w:r>
            <w:r>
              <w:rPr>
                <w:noProof/>
                <w:webHidden/>
              </w:rPr>
              <w:t>67</w:t>
            </w:r>
            <w:r>
              <w:rPr>
                <w:noProof/>
                <w:webHidden/>
              </w:rPr>
              <w:fldChar w:fldCharType="end"/>
            </w:r>
          </w:hyperlink>
        </w:p>
        <w:p w14:paraId="2F39DA89" w14:textId="57B72ECE"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58" w:history="1">
            <w:r w:rsidRPr="00855085">
              <w:rPr>
                <w:rStyle w:val="Hyperlink"/>
                <w:noProof/>
                <w:lang w:eastAsia="zh-TW"/>
              </w:rPr>
              <w:t>Chapter summary</w:t>
            </w:r>
            <w:r>
              <w:rPr>
                <w:noProof/>
                <w:webHidden/>
              </w:rPr>
              <w:tab/>
            </w:r>
            <w:r>
              <w:rPr>
                <w:noProof/>
                <w:webHidden/>
              </w:rPr>
              <w:fldChar w:fldCharType="begin"/>
            </w:r>
            <w:r>
              <w:rPr>
                <w:noProof/>
                <w:webHidden/>
              </w:rPr>
              <w:instrText xml:space="preserve"> PAGEREF _Toc31701958 \h </w:instrText>
            </w:r>
            <w:r>
              <w:rPr>
                <w:noProof/>
                <w:webHidden/>
              </w:rPr>
            </w:r>
            <w:r>
              <w:rPr>
                <w:noProof/>
                <w:webHidden/>
              </w:rPr>
              <w:fldChar w:fldCharType="separate"/>
            </w:r>
            <w:r>
              <w:rPr>
                <w:noProof/>
                <w:webHidden/>
              </w:rPr>
              <w:t>69</w:t>
            </w:r>
            <w:r>
              <w:rPr>
                <w:noProof/>
                <w:webHidden/>
              </w:rPr>
              <w:fldChar w:fldCharType="end"/>
            </w:r>
          </w:hyperlink>
        </w:p>
        <w:p w14:paraId="59817CE7" w14:textId="1B149275" w:rsidR="0011424E" w:rsidRDefault="0011424E">
          <w:pPr>
            <w:pStyle w:val="TOC1"/>
            <w:tabs>
              <w:tab w:val="right" w:leader="dot" w:pos="9514"/>
            </w:tabs>
            <w:rPr>
              <w:rFonts w:asciiTheme="minorHAnsi" w:eastAsiaTheme="minorEastAsia" w:hAnsiTheme="minorHAnsi" w:cstheme="minorBidi"/>
              <w:noProof/>
              <w:sz w:val="22"/>
              <w:szCs w:val="22"/>
              <w:lang w:eastAsia="en-GB"/>
            </w:rPr>
          </w:pPr>
          <w:hyperlink w:anchor="_Toc31701959" w:history="1">
            <w:r w:rsidRPr="00855085">
              <w:rPr>
                <w:rStyle w:val="Hyperlink"/>
                <w:noProof/>
                <w:lang w:eastAsia="ko-KR"/>
              </w:rPr>
              <w:t>Chapter 3. Methodology</w:t>
            </w:r>
            <w:r>
              <w:rPr>
                <w:noProof/>
                <w:webHidden/>
              </w:rPr>
              <w:tab/>
            </w:r>
            <w:r>
              <w:rPr>
                <w:noProof/>
                <w:webHidden/>
              </w:rPr>
              <w:fldChar w:fldCharType="begin"/>
            </w:r>
            <w:r>
              <w:rPr>
                <w:noProof/>
                <w:webHidden/>
              </w:rPr>
              <w:instrText xml:space="preserve"> PAGEREF _Toc31701959 \h </w:instrText>
            </w:r>
            <w:r>
              <w:rPr>
                <w:noProof/>
                <w:webHidden/>
              </w:rPr>
            </w:r>
            <w:r>
              <w:rPr>
                <w:noProof/>
                <w:webHidden/>
              </w:rPr>
              <w:fldChar w:fldCharType="separate"/>
            </w:r>
            <w:r>
              <w:rPr>
                <w:noProof/>
                <w:webHidden/>
              </w:rPr>
              <w:t>71</w:t>
            </w:r>
            <w:r>
              <w:rPr>
                <w:noProof/>
                <w:webHidden/>
              </w:rPr>
              <w:fldChar w:fldCharType="end"/>
            </w:r>
          </w:hyperlink>
        </w:p>
        <w:p w14:paraId="57A1A087" w14:textId="20F6A855"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60" w:history="1">
            <w:r w:rsidRPr="00855085">
              <w:rPr>
                <w:rStyle w:val="Hyperlink"/>
                <w:noProof/>
                <w:lang w:eastAsia="ko-KR"/>
              </w:rPr>
              <w:t>Introduction</w:t>
            </w:r>
            <w:r>
              <w:rPr>
                <w:noProof/>
                <w:webHidden/>
              </w:rPr>
              <w:tab/>
            </w:r>
            <w:r>
              <w:rPr>
                <w:noProof/>
                <w:webHidden/>
              </w:rPr>
              <w:fldChar w:fldCharType="begin"/>
            </w:r>
            <w:r>
              <w:rPr>
                <w:noProof/>
                <w:webHidden/>
              </w:rPr>
              <w:instrText xml:space="preserve"> PAGEREF _Toc31701960 \h </w:instrText>
            </w:r>
            <w:r>
              <w:rPr>
                <w:noProof/>
                <w:webHidden/>
              </w:rPr>
            </w:r>
            <w:r>
              <w:rPr>
                <w:noProof/>
                <w:webHidden/>
              </w:rPr>
              <w:fldChar w:fldCharType="separate"/>
            </w:r>
            <w:r>
              <w:rPr>
                <w:noProof/>
                <w:webHidden/>
              </w:rPr>
              <w:t>71</w:t>
            </w:r>
            <w:r>
              <w:rPr>
                <w:noProof/>
                <w:webHidden/>
              </w:rPr>
              <w:fldChar w:fldCharType="end"/>
            </w:r>
          </w:hyperlink>
        </w:p>
        <w:p w14:paraId="6E98497C" w14:textId="6A07A59F"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61" w:history="1">
            <w:r w:rsidRPr="00855085">
              <w:rPr>
                <w:rStyle w:val="Hyperlink"/>
                <w:noProof/>
              </w:rPr>
              <w:t>A critical realist approach to social science</w:t>
            </w:r>
            <w:r>
              <w:rPr>
                <w:noProof/>
                <w:webHidden/>
              </w:rPr>
              <w:tab/>
            </w:r>
            <w:r>
              <w:rPr>
                <w:noProof/>
                <w:webHidden/>
              </w:rPr>
              <w:fldChar w:fldCharType="begin"/>
            </w:r>
            <w:r>
              <w:rPr>
                <w:noProof/>
                <w:webHidden/>
              </w:rPr>
              <w:instrText xml:space="preserve"> PAGEREF _Toc31701961 \h </w:instrText>
            </w:r>
            <w:r>
              <w:rPr>
                <w:noProof/>
                <w:webHidden/>
              </w:rPr>
            </w:r>
            <w:r>
              <w:rPr>
                <w:noProof/>
                <w:webHidden/>
              </w:rPr>
              <w:fldChar w:fldCharType="separate"/>
            </w:r>
            <w:r>
              <w:rPr>
                <w:noProof/>
                <w:webHidden/>
              </w:rPr>
              <w:t>73</w:t>
            </w:r>
            <w:r>
              <w:rPr>
                <w:noProof/>
                <w:webHidden/>
              </w:rPr>
              <w:fldChar w:fldCharType="end"/>
            </w:r>
          </w:hyperlink>
        </w:p>
        <w:p w14:paraId="63481035" w14:textId="496C265F"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62" w:history="1">
            <w:r w:rsidRPr="00855085">
              <w:rPr>
                <w:rStyle w:val="Hyperlink"/>
                <w:noProof/>
              </w:rPr>
              <w:t>A three-layered framework of reality: the ‘empirical’, the ‘actual’ and the ‘real’</w:t>
            </w:r>
            <w:r>
              <w:rPr>
                <w:noProof/>
                <w:webHidden/>
              </w:rPr>
              <w:tab/>
            </w:r>
            <w:r>
              <w:rPr>
                <w:noProof/>
                <w:webHidden/>
              </w:rPr>
              <w:fldChar w:fldCharType="begin"/>
            </w:r>
            <w:r>
              <w:rPr>
                <w:noProof/>
                <w:webHidden/>
              </w:rPr>
              <w:instrText xml:space="preserve"> PAGEREF _Toc31701962 \h </w:instrText>
            </w:r>
            <w:r>
              <w:rPr>
                <w:noProof/>
                <w:webHidden/>
              </w:rPr>
            </w:r>
            <w:r>
              <w:rPr>
                <w:noProof/>
                <w:webHidden/>
              </w:rPr>
              <w:fldChar w:fldCharType="separate"/>
            </w:r>
            <w:r>
              <w:rPr>
                <w:noProof/>
                <w:webHidden/>
              </w:rPr>
              <w:t>73</w:t>
            </w:r>
            <w:r>
              <w:rPr>
                <w:noProof/>
                <w:webHidden/>
              </w:rPr>
              <w:fldChar w:fldCharType="end"/>
            </w:r>
          </w:hyperlink>
        </w:p>
        <w:p w14:paraId="5EA2AC53" w14:textId="42F7B19C"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63" w:history="1">
            <w:r w:rsidRPr="00855085">
              <w:rPr>
                <w:rStyle w:val="Hyperlink"/>
                <w:noProof/>
              </w:rPr>
              <w:t>A critical realist research design</w:t>
            </w:r>
            <w:r>
              <w:rPr>
                <w:noProof/>
                <w:webHidden/>
              </w:rPr>
              <w:tab/>
            </w:r>
            <w:r>
              <w:rPr>
                <w:noProof/>
                <w:webHidden/>
              </w:rPr>
              <w:fldChar w:fldCharType="begin"/>
            </w:r>
            <w:r>
              <w:rPr>
                <w:noProof/>
                <w:webHidden/>
              </w:rPr>
              <w:instrText xml:space="preserve"> PAGEREF _Toc31701963 \h </w:instrText>
            </w:r>
            <w:r>
              <w:rPr>
                <w:noProof/>
                <w:webHidden/>
              </w:rPr>
            </w:r>
            <w:r>
              <w:rPr>
                <w:noProof/>
                <w:webHidden/>
              </w:rPr>
              <w:fldChar w:fldCharType="separate"/>
            </w:r>
            <w:r>
              <w:rPr>
                <w:noProof/>
                <w:webHidden/>
              </w:rPr>
              <w:t>74</w:t>
            </w:r>
            <w:r>
              <w:rPr>
                <w:noProof/>
                <w:webHidden/>
              </w:rPr>
              <w:fldChar w:fldCharType="end"/>
            </w:r>
          </w:hyperlink>
        </w:p>
        <w:p w14:paraId="21B9DBA6" w14:textId="34261F4B"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64" w:history="1">
            <w:r w:rsidRPr="00855085">
              <w:rPr>
                <w:rStyle w:val="Hyperlink"/>
                <w:noProof/>
              </w:rPr>
              <w:t>Implications of critical realism for social science research</w:t>
            </w:r>
            <w:r>
              <w:rPr>
                <w:noProof/>
                <w:webHidden/>
              </w:rPr>
              <w:tab/>
            </w:r>
            <w:r>
              <w:rPr>
                <w:noProof/>
                <w:webHidden/>
              </w:rPr>
              <w:fldChar w:fldCharType="begin"/>
            </w:r>
            <w:r>
              <w:rPr>
                <w:noProof/>
                <w:webHidden/>
              </w:rPr>
              <w:instrText xml:space="preserve"> PAGEREF _Toc31701964 \h </w:instrText>
            </w:r>
            <w:r>
              <w:rPr>
                <w:noProof/>
                <w:webHidden/>
              </w:rPr>
            </w:r>
            <w:r>
              <w:rPr>
                <w:noProof/>
                <w:webHidden/>
              </w:rPr>
              <w:fldChar w:fldCharType="separate"/>
            </w:r>
            <w:r>
              <w:rPr>
                <w:noProof/>
                <w:webHidden/>
              </w:rPr>
              <w:t>75</w:t>
            </w:r>
            <w:r>
              <w:rPr>
                <w:noProof/>
                <w:webHidden/>
              </w:rPr>
              <w:fldChar w:fldCharType="end"/>
            </w:r>
          </w:hyperlink>
        </w:p>
        <w:p w14:paraId="722C2D91" w14:textId="705D9043"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65" w:history="1">
            <w:r w:rsidRPr="00855085">
              <w:rPr>
                <w:rStyle w:val="Hyperlink"/>
                <w:noProof/>
              </w:rPr>
              <w:t>Methods</w:t>
            </w:r>
            <w:r>
              <w:rPr>
                <w:noProof/>
                <w:webHidden/>
              </w:rPr>
              <w:tab/>
            </w:r>
            <w:r>
              <w:rPr>
                <w:noProof/>
                <w:webHidden/>
              </w:rPr>
              <w:fldChar w:fldCharType="begin"/>
            </w:r>
            <w:r>
              <w:rPr>
                <w:noProof/>
                <w:webHidden/>
              </w:rPr>
              <w:instrText xml:space="preserve"> PAGEREF _Toc31701965 \h </w:instrText>
            </w:r>
            <w:r>
              <w:rPr>
                <w:noProof/>
                <w:webHidden/>
              </w:rPr>
            </w:r>
            <w:r>
              <w:rPr>
                <w:noProof/>
                <w:webHidden/>
              </w:rPr>
              <w:fldChar w:fldCharType="separate"/>
            </w:r>
            <w:r>
              <w:rPr>
                <w:noProof/>
                <w:webHidden/>
              </w:rPr>
              <w:t>77</w:t>
            </w:r>
            <w:r>
              <w:rPr>
                <w:noProof/>
                <w:webHidden/>
              </w:rPr>
              <w:fldChar w:fldCharType="end"/>
            </w:r>
          </w:hyperlink>
        </w:p>
        <w:p w14:paraId="23DD11B5" w14:textId="3707A304"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66" w:history="1">
            <w:r w:rsidRPr="00855085">
              <w:rPr>
                <w:rStyle w:val="Hyperlink"/>
                <w:noProof/>
              </w:rPr>
              <w:t>Sample and sampling strategy</w:t>
            </w:r>
            <w:r>
              <w:rPr>
                <w:noProof/>
                <w:webHidden/>
              </w:rPr>
              <w:tab/>
            </w:r>
            <w:r>
              <w:rPr>
                <w:noProof/>
                <w:webHidden/>
              </w:rPr>
              <w:fldChar w:fldCharType="begin"/>
            </w:r>
            <w:r>
              <w:rPr>
                <w:noProof/>
                <w:webHidden/>
              </w:rPr>
              <w:instrText xml:space="preserve"> PAGEREF _Toc31701966 \h </w:instrText>
            </w:r>
            <w:r>
              <w:rPr>
                <w:noProof/>
                <w:webHidden/>
              </w:rPr>
            </w:r>
            <w:r>
              <w:rPr>
                <w:noProof/>
                <w:webHidden/>
              </w:rPr>
              <w:fldChar w:fldCharType="separate"/>
            </w:r>
            <w:r>
              <w:rPr>
                <w:noProof/>
                <w:webHidden/>
              </w:rPr>
              <w:t>77</w:t>
            </w:r>
            <w:r>
              <w:rPr>
                <w:noProof/>
                <w:webHidden/>
              </w:rPr>
              <w:fldChar w:fldCharType="end"/>
            </w:r>
          </w:hyperlink>
        </w:p>
        <w:p w14:paraId="72FD144F" w14:textId="3D9FFD51"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67" w:history="1">
            <w:r w:rsidRPr="00855085">
              <w:rPr>
                <w:rStyle w:val="Hyperlink"/>
                <w:noProof/>
              </w:rPr>
              <w:t>Data collection</w:t>
            </w:r>
            <w:r>
              <w:rPr>
                <w:noProof/>
                <w:webHidden/>
              </w:rPr>
              <w:tab/>
            </w:r>
            <w:r>
              <w:rPr>
                <w:noProof/>
                <w:webHidden/>
              </w:rPr>
              <w:fldChar w:fldCharType="begin"/>
            </w:r>
            <w:r>
              <w:rPr>
                <w:noProof/>
                <w:webHidden/>
              </w:rPr>
              <w:instrText xml:space="preserve"> PAGEREF _Toc31701967 \h </w:instrText>
            </w:r>
            <w:r>
              <w:rPr>
                <w:noProof/>
                <w:webHidden/>
              </w:rPr>
            </w:r>
            <w:r>
              <w:rPr>
                <w:noProof/>
                <w:webHidden/>
              </w:rPr>
              <w:fldChar w:fldCharType="separate"/>
            </w:r>
            <w:r>
              <w:rPr>
                <w:noProof/>
                <w:webHidden/>
              </w:rPr>
              <w:t>80</w:t>
            </w:r>
            <w:r>
              <w:rPr>
                <w:noProof/>
                <w:webHidden/>
              </w:rPr>
              <w:fldChar w:fldCharType="end"/>
            </w:r>
          </w:hyperlink>
        </w:p>
        <w:p w14:paraId="72010672" w14:textId="541341C6"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68" w:history="1">
            <w:r w:rsidRPr="00855085">
              <w:rPr>
                <w:rStyle w:val="Hyperlink"/>
                <w:noProof/>
              </w:rPr>
              <w:t>Analytical procedures</w:t>
            </w:r>
            <w:r>
              <w:rPr>
                <w:noProof/>
                <w:webHidden/>
              </w:rPr>
              <w:tab/>
            </w:r>
            <w:r>
              <w:rPr>
                <w:noProof/>
                <w:webHidden/>
              </w:rPr>
              <w:fldChar w:fldCharType="begin"/>
            </w:r>
            <w:r>
              <w:rPr>
                <w:noProof/>
                <w:webHidden/>
              </w:rPr>
              <w:instrText xml:space="preserve"> PAGEREF _Toc31701968 \h </w:instrText>
            </w:r>
            <w:r>
              <w:rPr>
                <w:noProof/>
                <w:webHidden/>
              </w:rPr>
            </w:r>
            <w:r>
              <w:rPr>
                <w:noProof/>
                <w:webHidden/>
              </w:rPr>
              <w:fldChar w:fldCharType="separate"/>
            </w:r>
            <w:r>
              <w:rPr>
                <w:noProof/>
                <w:webHidden/>
              </w:rPr>
              <w:t>84</w:t>
            </w:r>
            <w:r>
              <w:rPr>
                <w:noProof/>
                <w:webHidden/>
              </w:rPr>
              <w:fldChar w:fldCharType="end"/>
            </w:r>
          </w:hyperlink>
        </w:p>
        <w:p w14:paraId="2C61250C" w14:textId="0EAA430D"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69" w:history="1">
            <w:r w:rsidRPr="00855085">
              <w:rPr>
                <w:rStyle w:val="Hyperlink"/>
                <w:noProof/>
              </w:rPr>
              <w:t>Analysis of n=19 bodies of research (BoRs): the ‘surface-level’ of research boundedness</w:t>
            </w:r>
            <w:r>
              <w:rPr>
                <w:noProof/>
                <w:webHidden/>
              </w:rPr>
              <w:tab/>
            </w:r>
            <w:r>
              <w:rPr>
                <w:noProof/>
                <w:webHidden/>
              </w:rPr>
              <w:fldChar w:fldCharType="begin"/>
            </w:r>
            <w:r>
              <w:rPr>
                <w:noProof/>
                <w:webHidden/>
              </w:rPr>
              <w:instrText xml:space="preserve"> PAGEREF _Toc31701969 \h </w:instrText>
            </w:r>
            <w:r>
              <w:rPr>
                <w:noProof/>
                <w:webHidden/>
              </w:rPr>
            </w:r>
            <w:r>
              <w:rPr>
                <w:noProof/>
                <w:webHidden/>
              </w:rPr>
              <w:fldChar w:fldCharType="separate"/>
            </w:r>
            <w:r>
              <w:rPr>
                <w:noProof/>
                <w:webHidden/>
              </w:rPr>
              <w:t>84</w:t>
            </w:r>
            <w:r>
              <w:rPr>
                <w:noProof/>
                <w:webHidden/>
              </w:rPr>
              <w:fldChar w:fldCharType="end"/>
            </w:r>
          </w:hyperlink>
        </w:p>
        <w:p w14:paraId="25D70AE9" w14:textId="22D4E015"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70" w:history="1">
            <w:r w:rsidRPr="00855085">
              <w:rPr>
                <w:rStyle w:val="Hyperlink"/>
                <w:noProof/>
              </w:rPr>
              <w:t>Analysis of boundary transactions in the BoRs: operational mechanisms</w:t>
            </w:r>
            <w:r>
              <w:rPr>
                <w:noProof/>
                <w:webHidden/>
              </w:rPr>
              <w:tab/>
            </w:r>
            <w:r>
              <w:rPr>
                <w:noProof/>
                <w:webHidden/>
              </w:rPr>
              <w:fldChar w:fldCharType="begin"/>
            </w:r>
            <w:r>
              <w:rPr>
                <w:noProof/>
                <w:webHidden/>
              </w:rPr>
              <w:instrText xml:space="preserve"> PAGEREF _Toc31701970 \h </w:instrText>
            </w:r>
            <w:r>
              <w:rPr>
                <w:noProof/>
                <w:webHidden/>
              </w:rPr>
            </w:r>
            <w:r>
              <w:rPr>
                <w:noProof/>
                <w:webHidden/>
              </w:rPr>
              <w:fldChar w:fldCharType="separate"/>
            </w:r>
            <w:r>
              <w:rPr>
                <w:noProof/>
                <w:webHidden/>
              </w:rPr>
              <w:t>88</w:t>
            </w:r>
            <w:r>
              <w:rPr>
                <w:noProof/>
                <w:webHidden/>
              </w:rPr>
              <w:fldChar w:fldCharType="end"/>
            </w:r>
          </w:hyperlink>
        </w:p>
        <w:p w14:paraId="45CA6669" w14:textId="5AFCFC5E"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71" w:history="1">
            <w:r w:rsidRPr="00855085">
              <w:rPr>
                <w:rStyle w:val="Hyperlink"/>
                <w:noProof/>
              </w:rPr>
              <w:t>Interpretive, explanatory investigation: underpinning structures and realities</w:t>
            </w:r>
            <w:r>
              <w:rPr>
                <w:noProof/>
                <w:webHidden/>
              </w:rPr>
              <w:tab/>
            </w:r>
            <w:r>
              <w:rPr>
                <w:noProof/>
                <w:webHidden/>
              </w:rPr>
              <w:fldChar w:fldCharType="begin"/>
            </w:r>
            <w:r>
              <w:rPr>
                <w:noProof/>
                <w:webHidden/>
              </w:rPr>
              <w:instrText xml:space="preserve"> PAGEREF _Toc31701971 \h </w:instrText>
            </w:r>
            <w:r>
              <w:rPr>
                <w:noProof/>
                <w:webHidden/>
              </w:rPr>
            </w:r>
            <w:r>
              <w:rPr>
                <w:noProof/>
                <w:webHidden/>
              </w:rPr>
              <w:fldChar w:fldCharType="separate"/>
            </w:r>
            <w:r>
              <w:rPr>
                <w:noProof/>
                <w:webHidden/>
              </w:rPr>
              <w:t>90</w:t>
            </w:r>
            <w:r>
              <w:rPr>
                <w:noProof/>
                <w:webHidden/>
              </w:rPr>
              <w:fldChar w:fldCharType="end"/>
            </w:r>
          </w:hyperlink>
        </w:p>
        <w:p w14:paraId="00C794DA" w14:textId="2CA809F7"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72" w:history="1">
            <w:r w:rsidRPr="00855085">
              <w:rPr>
                <w:rStyle w:val="Hyperlink"/>
                <w:noProof/>
              </w:rPr>
              <w:t>Validity and generalisability</w:t>
            </w:r>
            <w:r>
              <w:rPr>
                <w:noProof/>
                <w:webHidden/>
              </w:rPr>
              <w:tab/>
            </w:r>
            <w:r>
              <w:rPr>
                <w:noProof/>
                <w:webHidden/>
              </w:rPr>
              <w:fldChar w:fldCharType="begin"/>
            </w:r>
            <w:r>
              <w:rPr>
                <w:noProof/>
                <w:webHidden/>
              </w:rPr>
              <w:instrText xml:space="preserve"> PAGEREF _Toc31701972 \h </w:instrText>
            </w:r>
            <w:r>
              <w:rPr>
                <w:noProof/>
                <w:webHidden/>
              </w:rPr>
            </w:r>
            <w:r>
              <w:rPr>
                <w:noProof/>
                <w:webHidden/>
              </w:rPr>
              <w:fldChar w:fldCharType="separate"/>
            </w:r>
            <w:r>
              <w:rPr>
                <w:noProof/>
                <w:webHidden/>
              </w:rPr>
              <w:t>92</w:t>
            </w:r>
            <w:r>
              <w:rPr>
                <w:noProof/>
                <w:webHidden/>
              </w:rPr>
              <w:fldChar w:fldCharType="end"/>
            </w:r>
          </w:hyperlink>
        </w:p>
        <w:p w14:paraId="03A62659" w14:textId="15715619"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73" w:history="1">
            <w:r w:rsidRPr="00855085">
              <w:rPr>
                <w:rStyle w:val="Hyperlink"/>
                <w:noProof/>
              </w:rPr>
              <w:t>Ethics</w:t>
            </w:r>
            <w:r>
              <w:rPr>
                <w:noProof/>
                <w:webHidden/>
              </w:rPr>
              <w:tab/>
            </w:r>
            <w:r>
              <w:rPr>
                <w:noProof/>
                <w:webHidden/>
              </w:rPr>
              <w:fldChar w:fldCharType="begin"/>
            </w:r>
            <w:r>
              <w:rPr>
                <w:noProof/>
                <w:webHidden/>
              </w:rPr>
              <w:instrText xml:space="preserve"> PAGEREF _Toc31701973 \h </w:instrText>
            </w:r>
            <w:r>
              <w:rPr>
                <w:noProof/>
                <w:webHidden/>
              </w:rPr>
            </w:r>
            <w:r>
              <w:rPr>
                <w:noProof/>
                <w:webHidden/>
              </w:rPr>
              <w:fldChar w:fldCharType="separate"/>
            </w:r>
            <w:r>
              <w:rPr>
                <w:noProof/>
                <w:webHidden/>
              </w:rPr>
              <w:t>94</w:t>
            </w:r>
            <w:r>
              <w:rPr>
                <w:noProof/>
                <w:webHidden/>
              </w:rPr>
              <w:fldChar w:fldCharType="end"/>
            </w:r>
          </w:hyperlink>
        </w:p>
        <w:p w14:paraId="1819CBD3" w14:textId="1D1983C9"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74" w:history="1">
            <w:r w:rsidRPr="00855085">
              <w:rPr>
                <w:rStyle w:val="Hyperlink"/>
                <w:noProof/>
              </w:rPr>
              <w:t>Demographic issues and ethics</w:t>
            </w:r>
            <w:r>
              <w:rPr>
                <w:noProof/>
                <w:webHidden/>
              </w:rPr>
              <w:tab/>
            </w:r>
            <w:r>
              <w:rPr>
                <w:noProof/>
                <w:webHidden/>
              </w:rPr>
              <w:fldChar w:fldCharType="begin"/>
            </w:r>
            <w:r>
              <w:rPr>
                <w:noProof/>
                <w:webHidden/>
              </w:rPr>
              <w:instrText xml:space="preserve"> PAGEREF _Toc31701974 \h </w:instrText>
            </w:r>
            <w:r>
              <w:rPr>
                <w:noProof/>
                <w:webHidden/>
              </w:rPr>
            </w:r>
            <w:r>
              <w:rPr>
                <w:noProof/>
                <w:webHidden/>
              </w:rPr>
              <w:fldChar w:fldCharType="separate"/>
            </w:r>
            <w:r>
              <w:rPr>
                <w:noProof/>
                <w:webHidden/>
              </w:rPr>
              <w:t>96</w:t>
            </w:r>
            <w:r>
              <w:rPr>
                <w:noProof/>
                <w:webHidden/>
              </w:rPr>
              <w:fldChar w:fldCharType="end"/>
            </w:r>
          </w:hyperlink>
        </w:p>
        <w:p w14:paraId="30AD1210" w14:textId="40FCDB92" w:rsidR="0011424E" w:rsidRDefault="0011424E">
          <w:pPr>
            <w:pStyle w:val="TOC1"/>
            <w:tabs>
              <w:tab w:val="right" w:leader="dot" w:pos="9514"/>
            </w:tabs>
            <w:rPr>
              <w:rFonts w:asciiTheme="minorHAnsi" w:eastAsiaTheme="minorEastAsia" w:hAnsiTheme="minorHAnsi" w:cstheme="minorBidi"/>
              <w:noProof/>
              <w:sz w:val="22"/>
              <w:szCs w:val="22"/>
              <w:lang w:eastAsia="en-GB"/>
            </w:rPr>
          </w:pPr>
          <w:hyperlink w:anchor="_Toc31701975" w:history="1">
            <w:r w:rsidRPr="00855085">
              <w:rPr>
                <w:rStyle w:val="Hyperlink"/>
                <w:noProof/>
              </w:rPr>
              <w:t>Chapter 4. Findings and Analysis</w:t>
            </w:r>
            <w:r>
              <w:rPr>
                <w:noProof/>
                <w:webHidden/>
              </w:rPr>
              <w:tab/>
            </w:r>
            <w:r>
              <w:rPr>
                <w:noProof/>
                <w:webHidden/>
              </w:rPr>
              <w:fldChar w:fldCharType="begin"/>
            </w:r>
            <w:r>
              <w:rPr>
                <w:noProof/>
                <w:webHidden/>
              </w:rPr>
              <w:instrText xml:space="preserve"> PAGEREF _Toc31701975 \h </w:instrText>
            </w:r>
            <w:r>
              <w:rPr>
                <w:noProof/>
                <w:webHidden/>
              </w:rPr>
            </w:r>
            <w:r>
              <w:rPr>
                <w:noProof/>
                <w:webHidden/>
              </w:rPr>
              <w:fldChar w:fldCharType="separate"/>
            </w:r>
            <w:r>
              <w:rPr>
                <w:noProof/>
                <w:webHidden/>
              </w:rPr>
              <w:t>98</w:t>
            </w:r>
            <w:r>
              <w:rPr>
                <w:noProof/>
                <w:webHidden/>
              </w:rPr>
              <w:fldChar w:fldCharType="end"/>
            </w:r>
          </w:hyperlink>
        </w:p>
        <w:p w14:paraId="7A9AB10E" w14:textId="61EC948F"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76" w:history="1">
            <w:r w:rsidRPr="00855085">
              <w:rPr>
                <w:rStyle w:val="Hyperlink"/>
                <w:noProof/>
              </w:rPr>
              <w:t>Introduction</w:t>
            </w:r>
            <w:r>
              <w:rPr>
                <w:noProof/>
                <w:webHidden/>
              </w:rPr>
              <w:tab/>
            </w:r>
            <w:r>
              <w:rPr>
                <w:noProof/>
                <w:webHidden/>
              </w:rPr>
              <w:fldChar w:fldCharType="begin"/>
            </w:r>
            <w:r>
              <w:rPr>
                <w:noProof/>
                <w:webHidden/>
              </w:rPr>
              <w:instrText xml:space="preserve"> PAGEREF _Toc31701976 \h </w:instrText>
            </w:r>
            <w:r>
              <w:rPr>
                <w:noProof/>
                <w:webHidden/>
              </w:rPr>
            </w:r>
            <w:r>
              <w:rPr>
                <w:noProof/>
                <w:webHidden/>
              </w:rPr>
              <w:fldChar w:fldCharType="separate"/>
            </w:r>
            <w:r>
              <w:rPr>
                <w:noProof/>
                <w:webHidden/>
              </w:rPr>
              <w:t>98</w:t>
            </w:r>
            <w:r>
              <w:rPr>
                <w:noProof/>
                <w:webHidden/>
              </w:rPr>
              <w:fldChar w:fldCharType="end"/>
            </w:r>
          </w:hyperlink>
        </w:p>
        <w:p w14:paraId="1B874FD0" w14:textId="6D7F7329"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77" w:history="1">
            <w:r w:rsidRPr="00855085">
              <w:rPr>
                <w:rStyle w:val="Hyperlink"/>
                <w:noProof/>
              </w:rPr>
              <w:t>Boundaries and boundary transactions in the sampled research</w:t>
            </w:r>
            <w:r>
              <w:rPr>
                <w:noProof/>
                <w:webHidden/>
              </w:rPr>
              <w:tab/>
            </w:r>
            <w:r>
              <w:rPr>
                <w:noProof/>
                <w:webHidden/>
              </w:rPr>
              <w:fldChar w:fldCharType="begin"/>
            </w:r>
            <w:r>
              <w:rPr>
                <w:noProof/>
                <w:webHidden/>
              </w:rPr>
              <w:instrText xml:space="preserve"> PAGEREF _Toc31701977 \h </w:instrText>
            </w:r>
            <w:r>
              <w:rPr>
                <w:noProof/>
                <w:webHidden/>
              </w:rPr>
            </w:r>
            <w:r>
              <w:rPr>
                <w:noProof/>
                <w:webHidden/>
              </w:rPr>
              <w:fldChar w:fldCharType="separate"/>
            </w:r>
            <w:r>
              <w:rPr>
                <w:noProof/>
                <w:webHidden/>
              </w:rPr>
              <w:t>100</w:t>
            </w:r>
            <w:r>
              <w:rPr>
                <w:noProof/>
                <w:webHidden/>
              </w:rPr>
              <w:fldChar w:fldCharType="end"/>
            </w:r>
          </w:hyperlink>
        </w:p>
        <w:p w14:paraId="310D9D6E" w14:textId="771488AE"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78" w:history="1">
            <w:r w:rsidRPr="00855085">
              <w:rPr>
                <w:rStyle w:val="Hyperlink"/>
                <w:noProof/>
              </w:rPr>
              <w:t>Analysis of the typology data</w:t>
            </w:r>
            <w:r>
              <w:rPr>
                <w:noProof/>
                <w:webHidden/>
              </w:rPr>
              <w:tab/>
            </w:r>
            <w:r>
              <w:rPr>
                <w:noProof/>
                <w:webHidden/>
              </w:rPr>
              <w:fldChar w:fldCharType="begin"/>
            </w:r>
            <w:r>
              <w:rPr>
                <w:noProof/>
                <w:webHidden/>
              </w:rPr>
              <w:instrText xml:space="preserve"> PAGEREF _Toc31701978 \h </w:instrText>
            </w:r>
            <w:r>
              <w:rPr>
                <w:noProof/>
                <w:webHidden/>
              </w:rPr>
            </w:r>
            <w:r>
              <w:rPr>
                <w:noProof/>
                <w:webHidden/>
              </w:rPr>
              <w:fldChar w:fldCharType="separate"/>
            </w:r>
            <w:r>
              <w:rPr>
                <w:noProof/>
                <w:webHidden/>
              </w:rPr>
              <w:t>100</w:t>
            </w:r>
            <w:r>
              <w:rPr>
                <w:noProof/>
                <w:webHidden/>
              </w:rPr>
              <w:fldChar w:fldCharType="end"/>
            </w:r>
          </w:hyperlink>
        </w:p>
        <w:p w14:paraId="725D47A5" w14:textId="201E4A81"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79" w:history="1">
            <w:r w:rsidRPr="00855085">
              <w:rPr>
                <w:rStyle w:val="Hyperlink"/>
                <w:noProof/>
              </w:rPr>
              <w:t>The role of boundary transactions</w:t>
            </w:r>
            <w:r>
              <w:rPr>
                <w:noProof/>
                <w:webHidden/>
              </w:rPr>
              <w:tab/>
            </w:r>
            <w:r>
              <w:rPr>
                <w:noProof/>
                <w:webHidden/>
              </w:rPr>
              <w:fldChar w:fldCharType="begin"/>
            </w:r>
            <w:r>
              <w:rPr>
                <w:noProof/>
                <w:webHidden/>
              </w:rPr>
              <w:instrText xml:space="preserve"> PAGEREF _Toc31701979 \h </w:instrText>
            </w:r>
            <w:r>
              <w:rPr>
                <w:noProof/>
                <w:webHidden/>
              </w:rPr>
            </w:r>
            <w:r>
              <w:rPr>
                <w:noProof/>
                <w:webHidden/>
              </w:rPr>
              <w:fldChar w:fldCharType="separate"/>
            </w:r>
            <w:r>
              <w:rPr>
                <w:noProof/>
                <w:webHidden/>
              </w:rPr>
              <w:t>105</w:t>
            </w:r>
            <w:r>
              <w:rPr>
                <w:noProof/>
                <w:webHidden/>
              </w:rPr>
              <w:fldChar w:fldCharType="end"/>
            </w:r>
          </w:hyperlink>
        </w:p>
        <w:p w14:paraId="7F92781A" w14:textId="646CD8A0"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80" w:history="1">
            <w:r w:rsidRPr="00855085">
              <w:rPr>
                <w:rStyle w:val="Hyperlink"/>
                <w:noProof/>
                <w:lang w:eastAsia="zh-TW"/>
              </w:rPr>
              <w:t>Summary of academic boundaries and boundary transactions in the sampled research</w:t>
            </w:r>
            <w:r>
              <w:rPr>
                <w:noProof/>
                <w:webHidden/>
              </w:rPr>
              <w:tab/>
            </w:r>
            <w:r>
              <w:rPr>
                <w:noProof/>
                <w:webHidden/>
              </w:rPr>
              <w:fldChar w:fldCharType="begin"/>
            </w:r>
            <w:r>
              <w:rPr>
                <w:noProof/>
                <w:webHidden/>
              </w:rPr>
              <w:instrText xml:space="preserve"> PAGEREF _Toc31701980 \h </w:instrText>
            </w:r>
            <w:r>
              <w:rPr>
                <w:noProof/>
                <w:webHidden/>
              </w:rPr>
            </w:r>
            <w:r>
              <w:rPr>
                <w:noProof/>
                <w:webHidden/>
              </w:rPr>
              <w:fldChar w:fldCharType="separate"/>
            </w:r>
            <w:r>
              <w:rPr>
                <w:noProof/>
                <w:webHidden/>
              </w:rPr>
              <w:t>109</w:t>
            </w:r>
            <w:r>
              <w:rPr>
                <w:noProof/>
                <w:webHidden/>
              </w:rPr>
              <w:fldChar w:fldCharType="end"/>
            </w:r>
          </w:hyperlink>
        </w:p>
        <w:p w14:paraId="311684B1" w14:textId="1EDB84FA"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81" w:history="1">
            <w:r w:rsidRPr="00855085">
              <w:rPr>
                <w:rStyle w:val="Hyperlink"/>
                <w:noProof/>
              </w:rPr>
              <w:t>In-depth illustrative analysis: three bodies of research (BoRs)</w:t>
            </w:r>
            <w:r>
              <w:rPr>
                <w:noProof/>
                <w:webHidden/>
              </w:rPr>
              <w:tab/>
            </w:r>
            <w:r>
              <w:rPr>
                <w:noProof/>
                <w:webHidden/>
              </w:rPr>
              <w:fldChar w:fldCharType="begin"/>
            </w:r>
            <w:r>
              <w:rPr>
                <w:noProof/>
                <w:webHidden/>
              </w:rPr>
              <w:instrText xml:space="preserve"> PAGEREF _Toc31701981 \h </w:instrText>
            </w:r>
            <w:r>
              <w:rPr>
                <w:noProof/>
                <w:webHidden/>
              </w:rPr>
            </w:r>
            <w:r>
              <w:rPr>
                <w:noProof/>
                <w:webHidden/>
              </w:rPr>
              <w:fldChar w:fldCharType="separate"/>
            </w:r>
            <w:r>
              <w:rPr>
                <w:noProof/>
                <w:webHidden/>
              </w:rPr>
              <w:t>109</w:t>
            </w:r>
            <w:r>
              <w:rPr>
                <w:noProof/>
                <w:webHidden/>
              </w:rPr>
              <w:fldChar w:fldCharType="end"/>
            </w:r>
          </w:hyperlink>
        </w:p>
        <w:p w14:paraId="47ED4EE5" w14:textId="386ED494"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82" w:history="1">
            <w:r w:rsidRPr="00855085">
              <w:rPr>
                <w:rStyle w:val="Hyperlink"/>
                <w:noProof/>
              </w:rPr>
              <w:t>Illustrative case 1. ‘Unbounded’ research (BoR11.1)</w:t>
            </w:r>
            <w:r>
              <w:rPr>
                <w:noProof/>
                <w:webHidden/>
              </w:rPr>
              <w:tab/>
            </w:r>
            <w:r>
              <w:rPr>
                <w:noProof/>
                <w:webHidden/>
              </w:rPr>
              <w:fldChar w:fldCharType="begin"/>
            </w:r>
            <w:r>
              <w:rPr>
                <w:noProof/>
                <w:webHidden/>
              </w:rPr>
              <w:instrText xml:space="preserve"> PAGEREF _Toc31701982 \h </w:instrText>
            </w:r>
            <w:r>
              <w:rPr>
                <w:noProof/>
                <w:webHidden/>
              </w:rPr>
            </w:r>
            <w:r>
              <w:rPr>
                <w:noProof/>
                <w:webHidden/>
              </w:rPr>
              <w:fldChar w:fldCharType="separate"/>
            </w:r>
            <w:r>
              <w:rPr>
                <w:noProof/>
                <w:webHidden/>
              </w:rPr>
              <w:t>110</w:t>
            </w:r>
            <w:r>
              <w:rPr>
                <w:noProof/>
                <w:webHidden/>
              </w:rPr>
              <w:fldChar w:fldCharType="end"/>
            </w:r>
          </w:hyperlink>
        </w:p>
        <w:p w14:paraId="75F883CD" w14:textId="1AFE65D7"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83" w:history="1">
            <w:r w:rsidRPr="00855085">
              <w:rPr>
                <w:rStyle w:val="Hyperlink"/>
                <w:noProof/>
              </w:rPr>
              <w:t>Illustrative case 2. ‘Moderately bounded’ research (BoR5)</w:t>
            </w:r>
            <w:r>
              <w:rPr>
                <w:noProof/>
                <w:webHidden/>
              </w:rPr>
              <w:tab/>
            </w:r>
            <w:r>
              <w:rPr>
                <w:noProof/>
                <w:webHidden/>
              </w:rPr>
              <w:fldChar w:fldCharType="begin"/>
            </w:r>
            <w:r>
              <w:rPr>
                <w:noProof/>
                <w:webHidden/>
              </w:rPr>
              <w:instrText xml:space="preserve"> PAGEREF _Toc31701983 \h </w:instrText>
            </w:r>
            <w:r>
              <w:rPr>
                <w:noProof/>
                <w:webHidden/>
              </w:rPr>
            </w:r>
            <w:r>
              <w:rPr>
                <w:noProof/>
                <w:webHidden/>
              </w:rPr>
              <w:fldChar w:fldCharType="separate"/>
            </w:r>
            <w:r>
              <w:rPr>
                <w:noProof/>
                <w:webHidden/>
              </w:rPr>
              <w:t>120</w:t>
            </w:r>
            <w:r>
              <w:rPr>
                <w:noProof/>
                <w:webHidden/>
              </w:rPr>
              <w:fldChar w:fldCharType="end"/>
            </w:r>
          </w:hyperlink>
        </w:p>
        <w:p w14:paraId="59E53CCB" w14:textId="6644ED9B"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84" w:history="1">
            <w:r w:rsidRPr="00855085">
              <w:rPr>
                <w:rStyle w:val="Hyperlink"/>
                <w:noProof/>
              </w:rPr>
              <w:t>Illustrative case 3. ‘Bounded’ research (BoR4.2)</w:t>
            </w:r>
            <w:r>
              <w:rPr>
                <w:noProof/>
                <w:webHidden/>
              </w:rPr>
              <w:tab/>
            </w:r>
            <w:r>
              <w:rPr>
                <w:noProof/>
                <w:webHidden/>
              </w:rPr>
              <w:fldChar w:fldCharType="begin"/>
            </w:r>
            <w:r>
              <w:rPr>
                <w:noProof/>
                <w:webHidden/>
              </w:rPr>
              <w:instrText xml:space="preserve"> PAGEREF _Toc31701984 \h </w:instrText>
            </w:r>
            <w:r>
              <w:rPr>
                <w:noProof/>
                <w:webHidden/>
              </w:rPr>
            </w:r>
            <w:r>
              <w:rPr>
                <w:noProof/>
                <w:webHidden/>
              </w:rPr>
              <w:fldChar w:fldCharType="separate"/>
            </w:r>
            <w:r>
              <w:rPr>
                <w:noProof/>
                <w:webHidden/>
              </w:rPr>
              <w:t>128</w:t>
            </w:r>
            <w:r>
              <w:rPr>
                <w:noProof/>
                <w:webHidden/>
              </w:rPr>
              <w:fldChar w:fldCharType="end"/>
            </w:r>
          </w:hyperlink>
        </w:p>
        <w:p w14:paraId="4A5A122F" w14:textId="713FB339"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85" w:history="1">
            <w:r w:rsidRPr="00855085">
              <w:rPr>
                <w:rStyle w:val="Hyperlink"/>
                <w:noProof/>
              </w:rPr>
              <w:t>Towards an explanatory analysis</w:t>
            </w:r>
            <w:r>
              <w:rPr>
                <w:noProof/>
                <w:webHidden/>
              </w:rPr>
              <w:tab/>
            </w:r>
            <w:r>
              <w:rPr>
                <w:noProof/>
                <w:webHidden/>
              </w:rPr>
              <w:fldChar w:fldCharType="begin"/>
            </w:r>
            <w:r>
              <w:rPr>
                <w:noProof/>
                <w:webHidden/>
              </w:rPr>
              <w:instrText xml:space="preserve"> PAGEREF _Toc31701985 \h </w:instrText>
            </w:r>
            <w:r>
              <w:rPr>
                <w:noProof/>
                <w:webHidden/>
              </w:rPr>
            </w:r>
            <w:r>
              <w:rPr>
                <w:noProof/>
                <w:webHidden/>
              </w:rPr>
              <w:fldChar w:fldCharType="separate"/>
            </w:r>
            <w:r>
              <w:rPr>
                <w:noProof/>
                <w:webHidden/>
              </w:rPr>
              <w:t>135</w:t>
            </w:r>
            <w:r>
              <w:rPr>
                <w:noProof/>
                <w:webHidden/>
              </w:rPr>
              <w:fldChar w:fldCharType="end"/>
            </w:r>
          </w:hyperlink>
        </w:p>
        <w:p w14:paraId="7C787820" w14:textId="2059D0D3"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86" w:history="1">
            <w:r w:rsidRPr="00855085">
              <w:rPr>
                <w:rStyle w:val="Hyperlink"/>
                <w:noProof/>
              </w:rPr>
              <w:t>Institutional context (departmental status): variation by ‘ownership’ of knowledge production</w:t>
            </w:r>
            <w:r>
              <w:rPr>
                <w:noProof/>
                <w:webHidden/>
              </w:rPr>
              <w:tab/>
            </w:r>
            <w:r>
              <w:rPr>
                <w:noProof/>
                <w:webHidden/>
              </w:rPr>
              <w:fldChar w:fldCharType="begin"/>
            </w:r>
            <w:r>
              <w:rPr>
                <w:noProof/>
                <w:webHidden/>
              </w:rPr>
              <w:instrText xml:space="preserve"> PAGEREF _Toc31701986 \h </w:instrText>
            </w:r>
            <w:r>
              <w:rPr>
                <w:noProof/>
                <w:webHidden/>
              </w:rPr>
            </w:r>
            <w:r>
              <w:rPr>
                <w:noProof/>
                <w:webHidden/>
              </w:rPr>
              <w:fldChar w:fldCharType="separate"/>
            </w:r>
            <w:r>
              <w:rPr>
                <w:noProof/>
                <w:webHidden/>
              </w:rPr>
              <w:t>136</w:t>
            </w:r>
            <w:r>
              <w:rPr>
                <w:noProof/>
                <w:webHidden/>
              </w:rPr>
              <w:fldChar w:fldCharType="end"/>
            </w:r>
          </w:hyperlink>
        </w:p>
        <w:p w14:paraId="34A568C6" w14:textId="4D27C5FA"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87" w:history="1">
            <w:r w:rsidRPr="00855085">
              <w:rPr>
                <w:rStyle w:val="Hyperlink"/>
                <w:noProof/>
              </w:rPr>
              <w:t>Epistemic context (branch of science): variation by expertise of external collaborator</w:t>
            </w:r>
            <w:r>
              <w:rPr>
                <w:noProof/>
                <w:webHidden/>
              </w:rPr>
              <w:tab/>
            </w:r>
            <w:r>
              <w:rPr>
                <w:noProof/>
                <w:webHidden/>
              </w:rPr>
              <w:fldChar w:fldCharType="begin"/>
            </w:r>
            <w:r>
              <w:rPr>
                <w:noProof/>
                <w:webHidden/>
              </w:rPr>
              <w:instrText xml:space="preserve"> PAGEREF _Toc31701987 \h </w:instrText>
            </w:r>
            <w:r>
              <w:rPr>
                <w:noProof/>
                <w:webHidden/>
              </w:rPr>
            </w:r>
            <w:r>
              <w:rPr>
                <w:noProof/>
                <w:webHidden/>
              </w:rPr>
              <w:fldChar w:fldCharType="separate"/>
            </w:r>
            <w:r>
              <w:rPr>
                <w:noProof/>
                <w:webHidden/>
              </w:rPr>
              <w:t>143</w:t>
            </w:r>
            <w:r>
              <w:rPr>
                <w:noProof/>
                <w:webHidden/>
              </w:rPr>
              <w:fldChar w:fldCharType="end"/>
            </w:r>
          </w:hyperlink>
        </w:p>
        <w:p w14:paraId="48B1453A" w14:textId="54B978B7"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88" w:history="1">
            <w:r w:rsidRPr="00855085">
              <w:rPr>
                <w:rStyle w:val="Hyperlink"/>
                <w:noProof/>
              </w:rPr>
              <w:t>Epistemic context (research orientation): various systems of knowledge (production)</w:t>
            </w:r>
            <w:r>
              <w:rPr>
                <w:noProof/>
                <w:webHidden/>
              </w:rPr>
              <w:tab/>
            </w:r>
            <w:r>
              <w:rPr>
                <w:noProof/>
                <w:webHidden/>
              </w:rPr>
              <w:fldChar w:fldCharType="begin"/>
            </w:r>
            <w:r>
              <w:rPr>
                <w:noProof/>
                <w:webHidden/>
              </w:rPr>
              <w:instrText xml:space="preserve"> PAGEREF _Toc31701988 \h </w:instrText>
            </w:r>
            <w:r>
              <w:rPr>
                <w:noProof/>
                <w:webHidden/>
              </w:rPr>
            </w:r>
            <w:r>
              <w:rPr>
                <w:noProof/>
                <w:webHidden/>
              </w:rPr>
              <w:fldChar w:fldCharType="separate"/>
            </w:r>
            <w:r>
              <w:rPr>
                <w:noProof/>
                <w:webHidden/>
              </w:rPr>
              <w:t>148</w:t>
            </w:r>
            <w:r>
              <w:rPr>
                <w:noProof/>
                <w:webHidden/>
              </w:rPr>
              <w:fldChar w:fldCharType="end"/>
            </w:r>
          </w:hyperlink>
        </w:p>
        <w:p w14:paraId="53B99EFB" w14:textId="26F46B50"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89" w:history="1">
            <w:r w:rsidRPr="00855085">
              <w:rPr>
                <w:rStyle w:val="Hyperlink"/>
                <w:noProof/>
              </w:rPr>
              <w:t>Chapter summary</w:t>
            </w:r>
            <w:r>
              <w:rPr>
                <w:noProof/>
                <w:webHidden/>
              </w:rPr>
              <w:tab/>
            </w:r>
            <w:r>
              <w:rPr>
                <w:noProof/>
                <w:webHidden/>
              </w:rPr>
              <w:fldChar w:fldCharType="begin"/>
            </w:r>
            <w:r>
              <w:rPr>
                <w:noProof/>
                <w:webHidden/>
              </w:rPr>
              <w:instrText xml:space="preserve"> PAGEREF _Toc31701989 \h </w:instrText>
            </w:r>
            <w:r>
              <w:rPr>
                <w:noProof/>
                <w:webHidden/>
              </w:rPr>
            </w:r>
            <w:r>
              <w:rPr>
                <w:noProof/>
                <w:webHidden/>
              </w:rPr>
              <w:fldChar w:fldCharType="separate"/>
            </w:r>
            <w:r>
              <w:rPr>
                <w:noProof/>
                <w:webHidden/>
              </w:rPr>
              <w:t>157</w:t>
            </w:r>
            <w:r>
              <w:rPr>
                <w:noProof/>
                <w:webHidden/>
              </w:rPr>
              <w:fldChar w:fldCharType="end"/>
            </w:r>
          </w:hyperlink>
        </w:p>
        <w:p w14:paraId="1314E604" w14:textId="5D47F5A3" w:rsidR="0011424E" w:rsidRDefault="0011424E">
          <w:pPr>
            <w:pStyle w:val="TOC1"/>
            <w:tabs>
              <w:tab w:val="right" w:leader="dot" w:pos="9514"/>
            </w:tabs>
            <w:rPr>
              <w:rFonts w:asciiTheme="minorHAnsi" w:eastAsiaTheme="minorEastAsia" w:hAnsiTheme="minorHAnsi" w:cstheme="minorBidi"/>
              <w:noProof/>
              <w:sz w:val="22"/>
              <w:szCs w:val="22"/>
              <w:lang w:eastAsia="en-GB"/>
            </w:rPr>
          </w:pPr>
          <w:hyperlink w:anchor="_Toc31701990" w:history="1">
            <w:r w:rsidRPr="00855085">
              <w:rPr>
                <w:rStyle w:val="Hyperlink"/>
                <w:noProof/>
              </w:rPr>
              <w:t>Chapter 5. Discussion</w:t>
            </w:r>
            <w:r>
              <w:rPr>
                <w:noProof/>
                <w:webHidden/>
              </w:rPr>
              <w:tab/>
            </w:r>
            <w:r>
              <w:rPr>
                <w:noProof/>
                <w:webHidden/>
              </w:rPr>
              <w:fldChar w:fldCharType="begin"/>
            </w:r>
            <w:r>
              <w:rPr>
                <w:noProof/>
                <w:webHidden/>
              </w:rPr>
              <w:instrText xml:space="preserve"> PAGEREF _Toc31701990 \h </w:instrText>
            </w:r>
            <w:r>
              <w:rPr>
                <w:noProof/>
                <w:webHidden/>
              </w:rPr>
            </w:r>
            <w:r>
              <w:rPr>
                <w:noProof/>
                <w:webHidden/>
              </w:rPr>
              <w:fldChar w:fldCharType="separate"/>
            </w:r>
            <w:r>
              <w:rPr>
                <w:noProof/>
                <w:webHidden/>
              </w:rPr>
              <w:t>160</w:t>
            </w:r>
            <w:r>
              <w:rPr>
                <w:noProof/>
                <w:webHidden/>
              </w:rPr>
              <w:fldChar w:fldCharType="end"/>
            </w:r>
          </w:hyperlink>
        </w:p>
        <w:p w14:paraId="23C8F156" w14:textId="11F2A8F2"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91" w:history="1">
            <w:r w:rsidRPr="00855085">
              <w:rPr>
                <w:rStyle w:val="Hyperlink"/>
                <w:noProof/>
              </w:rPr>
              <w:t>Introduction</w:t>
            </w:r>
            <w:r>
              <w:rPr>
                <w:noProof/>
                <w:webHidden/>
              </w:rPr>
              <w:tab/>
            </w:r>
            <w:r>
              <w:rPr>
                <w:noProof/>
                <w:webHidden/>
              </w:rPr>
              <w:fldChar w:fldCharType="begin"/>
            </w:r>
            <w:r>
              <w:rPr>
                <w:noProof/>
                <w:webHidden/>
              </w:rPr>
              <w:instrText xml:space="preserve"> PAGEREF _Toc31701991 \h </w:instrText>
            </w:r>
            <w:r>
              <w:rPr>
                <w:noProof/>
                <w:webHidden/>
              </w:rPr>
            </w:r>
            <w:r>
              <w:rPr>
                <w:noProof/>
                <w:webHidden/>
              </w:rPr>
              <w:fldChar w:fldCharType="separate"/>
            </w:r>
            <w:r>
              <w:rPr>
                <w:noProof/>
                <w:webHidden/>
              </w:rPr>
              <w:t>160</w:t>
            </w:r>
            <w:r>
              <w:rPr>
                <w:noProof/>
                <w:webHidden/>
              </w:rPr>
              <w:fldChar w:fldCharType="end"/>
            </w:r>
          </w:hyperlink>
        </w:p>
        <w:p w14:paraId="6EDF2776" w14:textId="2A260498"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92" w:history="1">
            <w:r w:rsidRPr="00855085">
              <w:rPr>
                <w:rStyle w:val="Hyperlink"/>
                <w:noProof/>
              </w:rPr>
              <w:t>Explanatory themes</w:t>
            </w:r>
            <w:r>
              <w:rPr>
                <w:noProof/>
                <w:webHidden/>
              </w:rPr>
              <w:tab/>
            </w:r>
            <w:r>
              <w:rPr>
                <w:noProof/>
                <w:webHidden/>
              </w:rPr>
              <w:fldChar w:fldCharType="begin"/>
            </w:r>
            <w:r>
              <w:rPr>
                <w:noProof/>
                <w:webHidden/>
              </w:rPr>
              <w:instrText xml:space="preserve"> PAGEREF _Toc31701992 \h </w:instrText>
            </w:r>
            <w:r>
              <w:rPr>
                <w:noProof/>
                <w:webHidden/>
              </w:rPr>
            </w:r>
            <w:r>
              <w:rPr>
                <w:noProof/>
                <w:webHidden/>
              </w:rPr>
              <w:fldChar w:fldCharType="separate"/>
            </w:r>
            <w:r>
              <w:rPr>
                <w:noProof/>
                <w:webHidden/>
              </w:rPr>
              <w:t>161</w:t>
            </w:r>
            <w:r>
              <w:rPr>
                <w:noProof/>
                <w:webHidden/>
              </w:rPr>
              <w:fldChar w:fldCharType="end"/>
            </w:r>
          </w:hyperlink>
        </w:p>
        <w:p w14:paraId="01F9D50E" w14:textId="5C4A5C53"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93" w:history="1">
            <w:r w:rsidRPr="00855085">
              <w:rPr>
                <w:rStyle w:val="Hyperlink"/>
                <w:noProof/>
              </w:rPr>
              <w:t>Educational function</w:t>
            </w:r>
            <w:r>
              <w:rPr>
                <w:noProof/>
                <w:webHidden/>
              </w:rPr>
              <w:tab/>
            </w:r>
            <w:r>
              <w:rPr>
                <w:noProof/>
                <w:webHidden/>
              </w:rPr>
              <w:fldChar w:fldCharType="begin"/>
            </w:r>
            <w:r>
              <w:rPr>
                <w:noProof/>
                <w:webHidden/>
              </w:rPr>
              <w:instrText xml:space="preserve"> PAGEREF _Toc31701993 \h </w:instrText>
            </w:r>
            <w:r>
              <w:rPr>
                <w:noProof/>
                <w:webHidden/>
              </w:rPr>
            </w:r>
            <w:r>
              <w:rPr>
                <w:noProof/>
                <w:webHidden/>
              </w:rPr>
              <w:fldChar w:fldCharType="separate"/>
            </w:r>
            <w:r>
              <w:rPr>
                <w:noProof/>
                <w:webHidden/>
              </w:rPr>
              <w:t>161</w:t>
            </w:r>
            <w:r>
              <w:rPr>
                <w:noProof/>
                <w:webHidden/>
              </w:rPr>
              <w:fldChar w:fldCharType="end"/>
            </w:r>
          </w:hyperlink>
        </w:p>
        <w:p w14:paraId="686F1EE0" w14:textId="30997E82"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94" w:history="1">
            <w:r w:rsidRPr="00855085">
              <w:rPr>
                <w:rStyle w:val="Hyperlink"/>
                <w:noProof/>
              </w:rPr>
              <w:t>The academic trajectory</w:t>
            </w:r>
            <w:r>
              <w:rPr>
                <w:noProof/>
                <w:webHidden/>
              </w:rPr>
              <w:tab/>
            </w:r>
            <w:r>
              <w:rPr>
                <w:noProof/>
                <w:webHidden/>
              </w:rPr>
              <w:fldChar w:fldCharType="begin"/>
            </w:r>
            <w:r>
              <w:rPr>
                <w:noProof/>
                <w:webHidden/>
              </w:rPr>
              <w:instrText xml:space="preserve"> PAGEREF _Toc31701994 \h </w:instrText>
            </w:r>
            <w:r>
              <w:rPr>
                <w:noProof/>
                <w:webHidden/>
              </w:rPr>
            </w:r>
            <w:r>
              <w:rPr>
                <w:noProof/>
                <w:webHidden/>
              </w:rPr>
              <w:fldChar w:fldCharType="separate"/>
            </w:r>
            <w:r>
              <w:rPr>
                <w:noProof/>
                <w:webHidden/>
              </w:rPr>
              <w:t>164</w:t>
            </w:r>
            <w:r>
              <w:rPr>
                <w:noProof/>
                <w:webHidden/>
              </w:rPr>
              <w:fldChar w:fldCharType="end"/>
            </w:r>
          </w:hyperlink>
        </w:p>
        <w:p w14:paraId="0A005857" w14:textId="4B22AC81"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95" w:history="1">
            <w:r w:rsidRPr="00855085">
              <w:rPr>
                <w:rStyle w:val="Hyperlink"/>
                <w:noProof/>
              </w:rPr>
              <w:t>Academic identity</w:t>
            </w:r>
            <w:r>
              <w:rPr>
                <w:noProof/>
                <w:webHidden/>
              </w:rPr>
              <w:tab/>
            </w:r>
            <w:r>
              <w:rPr>
                <w:noProof/>
                <w:webHidden/>
              </w:rPr>
              <w:fldChar w:fldCharType="begin"/>
            </w:r>
            <w:r>
              <w:rPr>
                <w:noProof/>
                <w:webHidden/>
              </w:rPr>
              <w:instrText xml:space="preserve"> PAGEREF _Toc31701995 \h </w:instrText>
            </w:r>
            <w:r>
              <w:rPr>
                <w:noProof/>
                <w:webHidden/>
              </w:rPr>
            </w:r>
            <w:r>
              <w:rPr>
                <w:noProof/>
                <w:webHidden/>
              </w:rPr>
              <w:fldChar w:fldCharType="separate"/>
            </w:r>
            <w:r>
              <w:rPr>
                <w:noProof/>
                <w:webHidden/>
              </w:rPr>
              <w:t>166</w:t>
            </w:r>
            <w:r>
              <w:rPr>
                <w:noProof/>
                <w:webHidden/>
              </w:rPr>
              <w:fldChar w:fldCharType="end"/>
            </w:r>
          </w:hyperlink>
        </w:p>
        <w:p w14:paraId="4A49A75E" w14:textId="5ED0C5A6"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1996" w:history="1">
            <w:r w:rsidRPr="00855085">
              <w:rPr>
                <w:rStyle w:val="Hyperlink"/>
                <w:noProof/>
              </w:rPr>
              <w:t>Power and control over (academic) science</w:t>
            </w:r>
            <w:r>
              <w:rPr>
                <w:noProof/>
                <w:webHidden/>
              </w:rPr>
              <w:tab/>
            </w:r>
            <w:r>
              <w:rPr>
                <w:noProof/>
                <w:webHidden/>
              </w:rPr>
              <w:fldChar w:fldCharType="begin"/>
            </w:r>
            <w:r>
              <w:rPr>
                <w:noProof/>
                <w:webHidden/>
              </w:rPr>
              <w:instrText xml:space="preserve"> PAGEREF _Toc31701996 \h </w:instrText>
            </w:r>
            <w:r>
              <w:rPr>
                <w:noProof/>
                <w:webHidden/>
              </w:rPr>
            </w:r>
            <w:r>
              <w:rPr>
                <w:noProof/>
                <w:webHidden/>
              </w:rPr>
              <w:fldChar w:fldCharType="separate"/>
            </w:r>
            <w:r>
              <w:rPr>
                <w:noProof/>
                <w:webHidden/>
              </w:rPr>
              <w:t>169</w:t>
            </w:r>
            <w:r>
              <w:rPr>
                <w:noProof/>
                <w:webHidden/>
              </w:rPr>
              <w:fldChar w:fldCharType="end"/>
            </w:r>
          </w:hyperlink>
        </w:p>
        <w:p w14:paraId="06A6AFF9" w14:textId="4E3A31AA"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97" w:history="1">
            <w:r w:rsidRPr="00855085">
              <w:rPr>
                <w:rStyle w:val="Hyperlink"/>
                <w:noProof/>
              </w:rPr>
              <w:t>Chapter summary</w:t>
            </w:r>
            <w:r>
              <w:rPr>
                <w:noProof/>
                <w:webHidden/>
              </w:rPr>
              <w:tab/>
            </w:r>
            <w:r>
              <w:rPr>
                <w:noProof/>
                <w:webHidden/>
              </w:rPr>
              <w:fldChar w:fldCharType="begin"/>
            </w:r>
            <w:r>
              <w:rPr>
                <w:noProof/>
                <w:webHidden/>
              </w:rPr>
              <w:instrText xml:space="preserve"> PAGEREF _Toc31701997 \h </w:instrText>
            </w:r>
            <w:r>
              <w:rPr>
                <w:noProof/>
                <w:webHidden/>
              </w:rPr>
            </w:r>
            <w:r>
              <w:rPr>
                <w:noProof/>
                <w:webHidden/>
              </w:rPr>
              <w:fldChar w:fldCharType="separate"/>
            </w:r>
            <w:r>
              <w:rPr>
                <w:noProof/>
                <w:webHidden/>
              </w:rPr>
              <w:t>173</w:t>
            </w:r>
            <w:r>
              <w:rPr>
                <w:noProof/>
                <w:webHidden/>
              </w:rPr>
              <w:fldChar w:fldCharType="end"/>
            </w:r>
          </w:hyperlink>
        </w:p>
        <w:p w14:paraId="43B9895F" w14:textId="4F5EF0C2" w:rsidR="0011424E" w:rsidRDefault="0011424E">
          <w:pPr>
            <w:pStyle w:val="TOC1"/>
            <w:tabs>
              <w:tab w:val="right" w:leader="dot" w:pos="9514"/>
            </w:tabs>
            <w:rPr>
              <w:rFonts w:asciiTheme="minorHAnsi" w:eastAsiaTheme="minorEastAsia" w:hAnsiTheme="minorHAnsi" w:cstheme="minorBidi"/>
              <w:noProof/>
              <w:sz w:val="22"/>
              <w:szCs w:val="22"/>
              <w:lang w:eastAsia="en-GB"/>
            </w:rPr>
          </w:pPr>
          <w:hyperlink w:anchor="_Toc31701998" w:history="1">
            <w:r w:rsidRPr="00855085">
              <w:rPr>
                <w:rStyle w:val="Hyperlink"/>
                <w:noProof/>
              </w:rPr>
              <w:t>Chapter 6. Conclusion</w:t>
            </w:r>
            <w:r>
              <w:rPr>
                <w:noProof/>
                <w:webHidden/>
              </w:rPr>
              <w:tab/>
            </w:r>
            <w:r>
              <w:rPr>
                <w:noProof/>
                <w:webHidden/>
              </w:rPr>
              <w:fldChar w:fldCharType="begin"/>
            </w:r>
            <w:r>
              <w:rPr>
                <w:noProof/>
                <w:webHidden/>
              </w:rPr>
              <w:instrText xml:space="preserve"> PAGEREF _Toc31701998 \h </w:instrText>
            </w:r>
            <w:r>
              <w:rPr>
                <w:noProof/>
                <w:webHidden/>
              </w:rPr>
            </w:r>
            <w:r>
              <w:rPr>
                <w:noProof/>
                <w:webHidden/>
              </w:rPr>
              <w:fldChar w:fldCharType="separate"/>
            </w:r>
            <w:r>
              <w:rPr>
                <w:noProof/>
                <w:webHidden/>
              </w:rPr>
              <w:t>175</w:t>
            </w:r>
            <w:r>
              <w:rPr>
                <w:noProof/>
                <w:webHidden/>
              </w:rPr>
              <w:fldChar w:fldCharType="end"/>
            </w:r>
          </w:hyperlink>
        </w:p>
        <w:p w14:paraId="3FD7D7E8" w14:textId="080030F2"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1999" w:history="1">
            <w:r w:rsidRPr="00855085">
              <w:rPr>
                <w:rStyle w:val="Hyperlink"/>
                <w:noProof/>
              </w:rPr>
              <w:t>Introduction</w:t>
            </w:r>
            <w:r>
              <w:rPr>
                <w:noProof/>
                <w:webHidden/>
              </w:rPr>
              <w:tab/>
            </w:r>
            <w:r>
              <w:rPr>
                <w:noProof/>
                <w:webHidden/>
              </w:rPr>
              <w:fldChar w:fldCharType="begin"/>
            </w:r>
            <w:r>
              <w:rPr>
                <w:noProof/>
                <w:webHidden/>
              </w:rPr>
              <w:instrText xml:space="preserve"> PAGEREF _Toc31701999 \h </w:instrText>
            </w:r>
            <w:r>
              <w:rPr>
                <w:noProof/>
                <w:webHidden/>
              </w:rPr>
            </w:r>
            <w:r>
              <w:rPr>
                <w:noProof/>
                <w:webHidden/>
              </w:rPr>
              <w:fldChar w:fldCharType="separate"/>
            </w:r>
            <w:r>
              <w:rPr>
                <w:noProof/>
                <w:webHidden/>
              </w:rPr>
              <w:t>175</w:t>
            </w:r>
            <w:r>
              <w:rPr>
                <w:noProof/>
                <w:webHidden/>
              </w:rPr>
              <w:fldChar w:fldCharType="end"/>
            </w:r>
          </w:hyperlink>
        </w:p>
        <w:p w14:paraId="5682A351" w14:textId="47EAAA5C"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2000" w:history="1">
            <w:r w:rsidRPr="00855085">
              <w:rPr>
                <w:rStyle w:val="Hyperlink"/>
                <w:noProof/>
              </w:rPr>
              <w:t>Findings</w:t>
            </w:r>
            <w:r>
              <w:rPr>
                <w:noProof/>
                <w:webHidden/>
              </w:rPr>
              <w:tab/>
            </w:r>
            <w:r>
              <w:rPr>
                <w:noProof/>
                <w:webHidden/>
              </w:rPr>
              <w:fldChar w:fldCharType="begin"/>
            </w:r>
            <w:r>
              <w:rPr>
                <w:noProof/>
                <w:webHidden/>
              </w:rPr>
              <w:instrText xml:space="preserve"> PAGEREF _Toc31702000 \h </w:instrText>
            </w:r>
            <w:r>
              <w:rPr>
                <w:noProof/>
                <w:webHidden/>
              </w:rPr>
            </w:r>
            <w:r>
              <w:rPr>
                <w:noProof/>
                <w:webHidden/>
              </w:rPr>
              <w:fldChar w:fldCharType="separate"/>
            </w:r>
            <w:r>
              <w:rPr>
                <w:noProof/>
                <w:webHidden/>
              </w:rPr>
              <w:t>178</w:t>
            </w:r>
            <w:r>
              <w:rPr>
                <w:noProof/>
                <w:webHidden/>
              </w:rPr>
              <w:fldChar w:fldCharType="end"/>
            </w:r>
          </w:hyperlink>
        </w:p>
        <w:p w14:paraId="6CC03191" w14:textId="3D60F4E6"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01" w:history="1">
            <w:r w:rsidRPr="00855085">
              <w:rPr>
                <w:rStyle w:val="Hyperlink"/>
                <w:noProof/>
              </w:rPr>
              <w:t>Tensions in boundary reproduction: Non-academic sources of power and control of over science</w:t>
            </w:r>
            <w:r>
              <w:rPr>
                <w:noProof/>
                <w:webHidden/>
              </w:rPr>
              <w:tab/>
            </w:r>
            <w:r>
              <w:rPr>
                <w:noProof/>
                <w:webHidden/>
              </w:rPr>
              <w:fldChar w:fldCharType="begin"/>
            </w:r>
            <w:r>
              <w:rPr>
                <w:noProof/>
                <w:webHidden/>
              </w:rPr>
              <w:instrText xml:space="preserve"> PAGEREF _Toc31702001 \h </w:instrText>
            </w:r>
            <w:r>
              <w:rPr>
                <w:noProof/>
                <w:webHidden/>
              </w:rPr>
            </w:r>
            <w:r>
              <w:rPr>
                <w:noProof/>
                <w:webHidden/>
              </w:rPr>
              <w:fldChar w:fldCharType="separate"/>
            </w:r>
            <w:r>
              <w:rPr>
                <w:noProof/>
                <w:webHidden/>
              </w:rPr>
              <w:t>179</w:t>
            </w:r>
            <w:r>
              <w:rPr>
                <w:noProof/>
                <w:webHidden/>
              </w:rPr>
              <w:fldChar w:fldCharType="end"/>
            </w:r>
          </w:hyperlink>
        </w:p>
        <w:p w14:paraId="243A6B08" w14:textId="17B4F6E9"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02" w:history="1">
            <w:r w:rsidRPr="00855085">
              <w:rPr>
                <w:rStyle w:val="Hyperlink"/>
                <w:noProof/>
              </w:rPr>
              <w:t>Tensions in boundary reproduction: Variation and imbalance in internal sources of power</w:t>
            </w:r>
            <w:r>
              <w:rPr>
                <w:noProof/>
                <w:webHidden/>
              </w:rPr>
              <w:tab/>
            </w:r>
            <w:r>
              <w:rPr>
                <w:noProof/>
                <w:webHidden/>
              </w:rPr>
              <w:fldChar w:fldCharType="begin"/>
            </w:r>
            <w:r>
              <w:rPr>
                <w:noProof/>
                <w:webHidden/>
              </w:rPr>
              <w:instrText xml:space="preserve"> PAGEREF _Toc31702002 \h </w:instrText>
            </w:r>
            <w:r>
              <w:rPr>
                <w:noProof/>
                <w:webHidden/>
              </w:rPr>
            </w:r>
            <w:r>
              <w:rPr>
                <w:noProof/>
                <w:webHidden/>
              </w:rPr>
              <w:fldChar w:fldCharType="separate"/>
            </w:r>
            <w:r>
              <w:rPr>
                <w:noProof/>
                <w:webHidden/>
              </w:rPr>
              <w:t>180</w:t>
            </w:r>
            <w:r>
              <w:rPr>
                <w:noProof/>
                <w:webHidden/>
              </w:rPr>
              <w:fldChar w:fldCharType="end"/>
            </w:r>
          </w:hyperlink>
        </w:p>
        <w:p w14:paraId="7028E659" w14:textId="245E7037"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03" w:history="1">
            <w:r w:rsidRPr="00855085">
              <w:rPr>
                <w:rStyle w:val="Hyperlink"/>
                <w:noProof/>
              </w:rPr>
              <w:t>Boundary mechanisms and underpinning structures</w:t>
            </w:r>
            <w:r>
              <w:rPr>
                <w:noProof/>
                <w:webHidden/>
              </w:rPr>
              <w:tab/>
            </w:r>
            <w:r>
              <w:rPr>
                <w:noProof/>
                <w:webHidden/>
              </w:rPr>
              <w:fldChar w:fldCharType="begin"/>
            </w:r>
            <w:r>
              <w:rPr>
                <w:noProof/>
                <w:webHidden/>
              </w:rPr>
              <w:instrText xml:space="preserve"> PAGEREF _Toc31702003 \h </w:instrText>
            </w:r>
            <w:r>
              <w:rPr>
                <w:noProof/>
                <w:webHidden/>
              </w:rPr>
            </w:r>
            <w:r>
              <w:rPr>
                <w:noProof/>
                <w:webHidden/>
              </w:rPr>
              <w:fldChar w:fldCharType="separate"/>
            </w:r>
            <w:r>
              <w:rPr>
                <w:noProof/>
                <w:webHidden/>
              </w:rPr>
              <w:t>181</w:t>
            </w:r>
            <w:r>
              <w:rPr>
                <w:noProof/>
                <w:webHidden/>
              </w:rPr>
              <w:fldChar w:fldCharType="end"/>
            </w:r>
          </w:hyperlink>
        </w:p>
        <w:p w14:paraId="6C19D95E" w14:textId="550BC246"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2004" w:history="1">
            <w:r w:rsidRPr="00855085">
              <w:rPr>
                <w:rStyle w:val="Hyperlink"/>
                <w:noProof/>
              </w:rPr>
              <w:t>Implications</w:t>
            </w:r>
            <w:r>
              <w:rPr>
                <w:noProof/>
                <w:webHidden/>
              </w:rPr>
              <w:tab/>
            </w:r>
            <w:r>
              <w:rPr>
                <w:noProof/>
                <w:webHidden/>
              </w:rPr>
              <w:fldChar w:fldCharType="begin"/>
            </w:r>
            <w:r>
              <w:rPr>
                <w:noProof/>
                <w:webHidden/>
              </w:rPr>
              <w:instrText xml:space="preserve"> PAGEREF _Toc31702004 \h </w:instrText>
            </w:r>
            <w:r>
              <w:rPr>
                <w:noProof/>
                <w:webHidden/>
              </w:rPr>
            </w:r>
            <w:r>
              <w:rPr>
                <w:noProof/>
                <w:webHidden/>
              </w:rPr>
              <w:fldChar w:fldCharType="separate"/>
            </w:r>
            <w:r>
              <w:rPr>
                <w:noProof/>
                <w:webHidden/>
              </w:rPr>
              <w:t>184</w:t>
            </w:r>
            <w:r>
              <w:rPr>
                <w:noProof/>
                <w:webHidden/>
              </w:rPr>
              <w:fldChar w:fldCharType="end"/>
            </w:r>
          </w:hyperlink>
        </w:p>
        <w:p w14:paraId="36B4E0DD" w14:textId="1C363DC7"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05" w:history="1">
            <w:r w:rsidRPr="00855085">
              <w:rPr>
                <w:rStyle w:val="Hyperlink"/>
                <w:noProof/>
              </w:rPr>
              <w:t xml:space="preserve">Here to stay? The necessity of boundary transactions and </w:t>
            </w:r>
            <w:r w:rsidRPr="00855085">
              <w:rPr>
                <w:rStyle w:val="Hyperlink"/>
                <w:i/>
                <w:iCs/>
                <w:noProof/>
              </w:rPr>
              <w:t xml:space="preserve">some form </w:t>
            </w:r>
            <w:r w:rsidRPr="00855085">
              <w:rPr>
                <w:rStyle w:val="Hyperlink"/>
                <w:noProof/>
              </w:rPr>
              <w:t>of ‘impact agenda’</w:t>
            </w:r>
            <w:r>
              <w:rPr>
                <w:noProof/>
                <w:webHidden/>
              </w:rPr>
              <w:tab/>
            </w:r>
            <w:r>
              <w:rPr>
                <w:noProof/>
                <w:webHidden/>
              </w:rPr>
              <w:fldChar w:fldCharType="begin"/>
            </w:r>
            <w:r>
              <w:rPr>
                <w:noProof/>
                <w:webHidden/>
              </w:rPr>
              <w:instrText xml:space="preserve"> PAGEREF _Toc31702005 \h </w:instrText>
            </w:r>
            <w:r>
              <w:rPr>
                <w:noProof/>
                <w:webHidden/>
              </w:rPr>
            </w:r>
            <w:r>
              <w:rPr>
                <w:noProof/>
                <w:webHidden/>
              </w:rPr>
              <w:fldChar w:fldCharType="separate"/>
            </w:r>
            <w:r>
              <w:rPr>
                <w:noProof/>
                <w:webHidden/>
              </w:rPr>
              <w:t>184</w:t>
            </w:r>
            <w:r>
              <w:rPr>
                <w:noProof/>
                <w:webHidden/>
              </w:rPr>
              <w:fldChar w:fldCharType="end"/>
            </w:r>
          </w:hyperlink>
        </w:p>
        <w:p w14:paraId="54233F8C" w14:textId="54797831"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06" w:history="1">
            <w:r w:rsidRPr="00855085">
              <w:rPr>
                <w:rStyle w:val="Hyperlink"/>
                <w:noProof/>
              </w:rPr>
              <w:t>Challenging the impact agenda: mismanagement and ‘misrecognition’</w:t>
            </w:r>
            <w:r>
              <w:rPr>
                <w:noProof/>
                <w:webHidden/>
              </w:rPr>
              <w:tab/>
            </w:r>
            <w:r>
              <w:rPr>
                <w:noProof/>
                <w:webHidden/>
              </w:rPr>
              <w:fldChar w:fldCharType="begin"/>
            </w:r>
            <w:r>
              <w:rPr>
                <w:noProof/>
                <w:webHidden/>
              </w:rPr>
              <w:instrText xml:space="preserve"> PAGEREF _Toc31702006 \h </w:instrText>
            </w:r>
            <w:r>
              <w:rPr>
                <w:noProof/>
                <w:webHidden/>
              </w:rPr>
            </w:r>
            <w:r>
              <w:rPr>
                <w:noProof/>
                <w:webHidden/>
              </w:rPr>
              <w:fldChar w:fldCharType="separate"/>
            </w:r>
            <w:r>
              <w:rPr>
                <w:noProof/>
                <w:webHidden/>
              </w:rPr>
              <w:t>185</w:t>
            </w:r>
            <w:r>
              <w:rPr>
                <w:noProof/>
                <w:webHidden/>
              </w:rPr>
              <w:fldChar w:fldCharType="end"/>
            </w:r>
          </w:hyperlink>
        </w:p>
        <w:p w14:paraId="6749BFB7" w14:textId="654A9A15"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07" w:history="1">
            <w:r w:rsidRPr="00855085">
              <w:rPr>
                <w:rStyle w:val="Hyperlink"/>
                <w:noProof/>
              </w:rPr>
              <w:t>‘Entrepreneurial’? ‘Ecological’? Towards a “boundary-creating self-conception for the university”</w:t>
            </w:r>
            <w:r>
              <w:rPr>
                <w:noProof/>
                <w:webHidden/>
              </w:rPr>
              <w:tab/>
            </w:r>
            <w:r>
              <w:rPr>
                <w:noProof/>
                <w:webHidden/>
              </w:rPr>
              <w:fldChar w:fldCharType="begin"/>
            </w:r>
            <w:r>
              <w:rPr>
                <w:noProof/>
                <w:webHidden/>
              </w:rPr>
              <w:instrText xml:space="preserve"> PAGEREF _Toc31702007 \h </w:instrText>
            </w:r>
            <w:r>
              <w:rPr>
                <w:noProof/>
                <w:webHidden/>
              </w:rPr>
            </w:r>
            <w:r>
              <w:rPr>
                <w:noProof/>
                <w:webHidden/>
              </w:rPr>
              <w:fldChar w:fldCharType="separate"/>
            </w:r>
            <w:r>
              <w:rPr>
                <w:noProof/>
                <w:webHidden/>
              </w:rPr>
              <w:t>186</w:t>
            </w:r>
            <w:r>
              <w:rPr>
                <w:noProof/>
                <w:webHidden/>
              </w:rPr>
              <w:fldChar w:fldCharType="end"/>
            </w:r>
          </w:hyperlink>
        </w:p>
        <w:p w14:paraId="134CB1DD" w14:textId="093FAA35" w:rsidR="0011424E" w:rsidRDefault="0011424E">
          <w:pPr>
            <w:pStyle w:val="TOC1"/>
            <w:tabs>
              <w:tab w:val="right" w:leader="dot" w:pos="9514"/>
            </w:tabs>
            <w:rPr>
              <w:rFonts w:asciiTheme="minorHAnsi" w:eastAsiaTheme="minorEastAsia" w:hAnsiTheme="minorHAnsi" w:cstheme="minorBidi"/>
              <w:noProof/>
              <w:sz w:val="22"/>
              <w:szCs w:val="22"/>
              <w:lang w:eastAsia="en-GB"/>
            </w:rPr>
          </w:pPr>
          <w:hyperlink w:anchor="_Toc31702008" w:history="1">
            <w:r w:rsidRPr="00855085">
              <w:rPr>
                <w:rStyle w:val="Hyperlink"/>
                <w:noProof/>
              </w:rPr>
              <w:t>References</w:t>
            </w:r>
            <w:r>
              <w:rPr>
                <w:noProof/>
                <w:webHidden/>
              </w:rPr>
              <w:tab/>
            </w:r>
            <w:r>
              <w:rPr>
                <w:noProof/>
                <w:webHidden/>
              </w:rPr>
              <w:fldChar w:fldCharType="begin"/>
            </w:r>
            <w:r>
              <w:rPr>
                <w:noProof/>
                <w:webHidden/>
              </w:rPr>
              <w:instrText xml:space="preserve"> PAGEREF _Toc31702008 \h </w:instrText>
            </w:r>
            <w:r>
              <w:rPr>
                <w:noProof/>
                <w:webHidden/>
              </w:rPr>
            </w:r>
            <w:r>
              <w:rPr>
                <w:noProof/>
                <w:webHidden/>
              </w:rPr>
              <w:fldChar w:fldCharType="separate"/>
            </w:r>
            <w:r>
              <w:rPr>
                <w:noProof/>
                <w:webHidden/>
              </w:rPr>
              <w:t>189</w:t>
            </w:r>
            <w:r>
              <w:rPr>
                <w:noProof/>
                <w:webHidden/>
              </w:rPr>
              <w:fldChar w:fldCharType="end"/>
            </w:r>
          </w:hyperlink>
        </w:p>
        <w:p w14:paraId="005031B9" w14:textId="47FBD44D" w:rsidR="0011424E" w:rsidRDefault="0011424E">
          <w:pPr>
            <w:pStyle w:val="TOC1"/>
            <w:tabs>
              <w:tab w:val="right" w:leader="dot" w:pos="9514"/>
            </w:tabs>
            <w:rPr>
              <w:rFonts w:asciiTheme="minorHAnsi" w:eastAsiaTheme="minorEastAsia" w:hAnsiTheme="minorHAnsi" w:cstheme="minorBidi"/>
              <w:noProof/>
              <w:sz w:val="22"/>
              <w:szCs w:val="22"/>
              <w:lang w:eastAsia="en-GB"/>
            </w:rPr>
          </w:pPr>
          <w:hyperlink w:anchor="_Toc31702009" w:history="1">
            <w:r w:rsidRPr="00855085">
              <w:rPr>
                <w:rStyle w:val="Hyperlink"/>
                <w:noProof/>
              </w:rPr>
              <w:t>Appendices</w:t>
            </w:r>
            <w:r>
              <w:rPr>
                <w:noProof/>
                <w:webHidden/>
              </w:rPr>
              <w:tab/>
            </w:r>
            <w:r>
              <w:rPr>
                <w:noProof/>
                <w:webHidden/>
              </w:rPr>
              <w:fldChar w:fldCharType="begin"/>
            </w:r>
            <w:r>
              <w:rPr>
                <w:noProof/>
                <w:webHidden/>
              </w:rPr>
              <w:instrText xml:space="preserve"> PAGEREF _Toc31702009 \h </w:instrText>
            </w:r>
            <w:r>
              <w:rPr>
                <w:noProof/>
                <w:webHidden/>
              </w:rPr>
            </w:r>
            <w:r>
              <w:rPr>
                <w:noProof/>
                <w:webHidden/>
              </w:rPr>
              <w:fldChar w:fldCharType="separate"/>
            </w:r>
            <w:r>
              <w:rPr>
                <w:noProof/>
                <w:webHidden/>
              </w:rPr>
              <w:t>199</w:t>
            </w:r>
            <w:r>
              <w:rPr>
                <w:noProof/>
                <w:webHidden/>
              </w:rPr>
              <w:fldChar w:fldCharType="end"/>
            </w:r>
          </w:hyperlink>
        </w:p>
        <w:p w14:paraId="1F902FCB" w14:textId="4F72D4B0"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2010" w:history="1">
            <w:r w:rsidRPr="00855085">
              <w:rPr>
                <w:rStyle w:val="Hyperlink"/>
                <w:noProof/>
              </w:rPr>
              <w:t>Appendix A. Definitions of REF starred ratings</w:t>
            </w:r>
            <w:r>
              <w:rPr>
                <w:noProof/>
                <w:webHidden/>
              </w:rPr>
              <w:tab/>
            </w:r>
            <w:r>
              <w:rPr>
                <w:noProof/>
                <w:webHidden/>
              </w:rPr>
              <w:fldChar w:fldCharType="begin"/>
            </w:r>
            <w:r>
              <w:rPr>
                <w:noProof/>
                <w:webHidden/>
              </w:rPr>
              <w:instrText xml:space="preserve"> PAGEREF _Toc31702010 \h </w:instrText>
            </w:r>
            <w:r>
              <w:rPr>
                <w:noProof/>
                <w:webHidden/>
              </w:rPr>
            </w:r>
            <w:r>
              <w:rPr>
                <w:noProof/>
                <w:webHidden/>
              </w:rPr>
              <w:fldChar w:fldCharType="separate"/>
            </w:r>
            <w:r>
              <w:rPr>
                <w:noProof/>
                <w:webHidden/>
              </w:rPr>
              <w:t>199</w:t>
            </w:r>
            <w:r>
              <w:rPr>
                <w:noProof/>
                <w:webHidden/>
              </w:rPr>
              <w:fldChar w:fldCharType="end"/>
            </w:r>
          </w:hyperlink>
        </w:p>
        <w:p w14:paraId="79865151" w14:textId="1BA43DD5"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2011" w:history="1">
            <w:r w:rsidRPr="00855085">
              <w:rPr>
                <w:rStyle w:val="Hyperlink"/>
                <w:noProof/>
              </w:rPr>
              <w:t>Appendix B. Methodological details</w:t>
            </w:r>
            <w:r>
              <w:rPr>
                <w:noProof/>
                <w:webHidden/>
              </w:rPr>
              <w:tab/>
            </w:r>
            <w:r>
              <w:rPr>
                <w:noProof/>
                <w:webHidden/>
              </w:rPr>
              <w:fldChar w:fldCharType="begin"/>
            </w:r>
            <w:r>
              <w:rPr>
                <w:noProof/>
                <w:webHidden/>
              </w:rPr>
              <w:instrText xml:space="preserve"> PAGEREF _Toc31702011 \h </w:instrText>
            </w:r>
            <w:r>
              <w:rPr>
                <w:noProof/>
                <w:webHidden/>
              </w:rPr>
            </w:r>
            <w:r>
              <w:rPr>
                <w:noProof/>
                <w:webHidden/>
              </w:rPr>
              <w:fldChar w:fldCharType="separate"/>
            </w:r>
            <w:r>
              <w:rPr>
                <w:noProof/>
                <w:webHidden/>
              </w:rPr>
              <w:t>200</w:t>
            </w:r>
            <w:r>
              <w:rPr>
                <w:noProof/>
                <w:webHidden/>
              </w:rPr>
              <w:fldChar w:fldCharType="end"/>
            </w:r>
          </w:hyperlink>
        </w:p>
        <w:p w14:paraId="30EA7F19" w14:textId="5958BE5E"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12" w:history="1">
            <w:r w:rsidRPr="00855085">
              <w:rPr>
                <w:rStyle w:val="Hyperlink"/>
                <w:noProof/>
              </w:rPr>
              <w:t>Appendix B.1. Sampling</w:t>
            </w:r>
            <w:r>
              <w:rPr>
                <w:noProof/>
                <w:webHidden/>
              </w:rPr>
              <w:tab/>
            </w:r>
            <w:r>
              <w:rPr>
                <w:noProof/>
                <w:webHidden/>
              </w:rPr>
              <w:fldChar w:fldCharType="begin"/>
            </w:r>
            <w:r>
              <w:rPr>
                <w:noProof/>
                <w:webHidden/>
              </w:rPr>
              <w:instrText xml:space="preserve"> PAGEREF _Toc31702012 \h </w:instrText>
            </w:r>
            <w:r>
              <w:rPr>
                <w:noProof/>
                <w:webHidden/>
              </w:rPr>
            </w:r>
            <w:r>
              <w:rPr>
                <w:noProof/>
                <w:webHidden/>
              </w:rPr>
              <w:fldChar w:fldCharType="separate"/>
            </w:r>
            <w:r>
              <w:rPr>
                <w:noProof/>
                <w:webHidden/>
              </w:rPr>
              <w:t>200</w:t>
            </w:r>
            <w:r>
              <w:rPr>
                <w:noProof/>
                <w:webHidden/>
              </w:rPr>
              <w:fldChar w:fldCharType="end"/>
            </w:r>
          </w:hyperlink>
        </w:p>
        <w:p w14:paraId="2F1AA080" w14:textId="56034F74"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13" w:history="1">
            <w:r w:rsidRPr="00855085">
              <w:rPr>
                <w:rStyle w:val="Hyperlink"/>
                <w:noProof/>
              </w:rPr>
              <w:t>Appendix B.2. Letter to potential interview participants</w:t>
            </w:r>
            <w:r>
              <w:rPr>
                <w:noProof/>
                <w:webHidden/>
              </w:rPr>
              <w:tab/>
            </w:r>
            <w:r>
              <w:rPr>
                <w:noProof/>
                <w:webHidden/>
              </w:rPr>
              <w:fldChar w:fldCharType="begin"/>
            </w:r>
            <w:r>
              <w:rPr>
                <w:noProof/>
                <w:webHidden/>
              </w:rPr>
              <w:instrText xml:space="preserve"> PAGEREF _Toc31702013 \h </w:instrText>
            </w:r>
            <w:r>
              <w:rPr>
                <w:noProof/>
                <w:webHidden/>
              </w:rPr>
            </w:r>
            <w:r>
              <w:rPr>
                <w:noProof/>
                <w:webHidden/>
              </w:rPr>
              <w:fldChar w:fldCharType="separate"/>
            </w:r>
            <w:r>
              <w:rPr>
                <w:noProof/>
                <w:webHidden/>
              </w:rPr>
              <w:t>202</w:t>
            </w:r>
            <w:r>
              <w:rPr>
                <w:noProof/>
                <w:webHidden/>
              </w:rPr>
              <w:fldChar w:fldCharType="end"/>
            </w:r>
          </w:hyperlink>
        </w:p>
        <w:p w14:paraId="2B8C0DBE" w14:textId="1C87A3EF"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14" w:history="1">
            <w:r w:rsidRPr="00855085">
              <w:rPr>
                <w:rStyle w:val="Hyperlink"/>
                <w:noProof/>
              </w:rPr>
              <w:t>Appendix B.3. Information Sheet</w:t>
            </w:r>
            <w:r>
              <w:rPr>
                <w:noProof/>
                <w:webHidden/>
              </w:rPr>
              <w:tab/>
            </w:r>
            <w:r>
              <w:rPr>
                <w:noProof/>
                <w:webHidden/>
              </w:rPr>
              <w:fldChar w:fldCharType="begin"/>
            </w:r>
            <w:r>
              <w:rPr>
                <w:noProof/>
                <w:webHidden/>
              </w:rPr>
              <w:instrText xml:space="preserve"> PAGEREF _Toc31702014 \h </w:instrText>
            </w:r>
            <w:r>
              <w:rPr>
                <w:noProof/>
                <w:webHidden/>
              </w:rPr>
            </w:r>
            <w:r>
              <w:rPr>
                <w:noProof/>
                <w:webHidden/>
              </w:rPr>
              <w:fldChar w:fldCharType="separate"/>
            </w:r>
            <w:r>
              <w:rPr>
                <w:noProof/>
                <w:webHidden/>
              </w:rPr>
              <w:t>204</w:t>
            </w:r>
            <w:r>
              <w:rPr>
                <w:noProof/>
                <w:webHidden/>
              </w:rPr>
              <w:fldChar w:fldCharType="end"/>
            </w:r>
          </w:hyperlink>
        </w:p>
        <w:p w14:paraId="36F7F130" w14:textId="2CB95573"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15" w:history="1">
            <w:r w:rsidRPr="00855085">
              <w:rPr>
                <w:rStyle w:val="Hyperlink"/>
                <w:noProof/>
              </w:rPr>
              <w:t>Appendix B.4. Consent Form</w:t>
            </w:r>
            <w:r>
              <w:rPr>
                <w:noProof/>
                <w:webHidden/>
              </w:rPr>
              <w:tab/>
            </w:r>
            <w:r>
              <w:rPr>
                <w:noProof/>
                <w:webHidden/>
              </w:rPr>
              <w:fldChar w:fldCharType="begin"/>
            </w:r>
            <w:r>
              <w:rPr>
                <w:noProof/>
                <w:webHidden/>
              </w:rPr>
              <w:instrText xml:space="preserve"> PAGEREF _Toc31702015 \h </w:instrText>
            </w:r>
            <w:r>
              <w:rPr>
                <w:noProof/>
                <w:webHidden/>
              </w:rPr>
            </w:r>
            <w:r>
              <w:rPr>
                <w:noProof/>
                <w:webHidden/>
              </w:rPr>
              <w:fldChar w:fldCharType="separate"/>
            </w:r>
            <w:r>
              <w:rPr>
                <w:noProof/>
                <w:webHidden/>
              </w:rPr>
              <w:t>206</w:t>
            </w:r>
            <w:r>
              <w:rPr>
                <w:noProof/>
                <w:webHidden/>
              </w:rPr>
              <w:fldChar w:fldCharType="end"/>
            </w:r>
          </w:hyperlink>
        </w:p>
        <w:p w14:paraId="60EC9CFF" w14:textId="5AFFA89E"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16" w:history="1">
            <w:r w:rsidRPr="00855085">
              <w:rPr>
                <w:rStyle w:val="Hyperlink"/>
                <w:noProof/>
              </w:rPr>
              <w:t>Appendix B.5 Ethics approval letter</w:t>
            </w:r>
            <w:r>
              <w:rPr>
                <w:noProof/>
                <w:webHidden/>
              </w:rPr>
              <w:tab/>
            </w:r>
            <w:r>
              <w:rPr>
                <w:noProof/>
                <w:webHidden/>
              </w:rPr>
              <w:fldChar w:fldCharType="begin"/>
            </w:r>
            <w:r>
              <w:rPr>
                <w:noProof/>
                <w:webHidden/>
              </w:rPr>
              <w:instrText xml:space="preserve"> PAGEREF _Toc31702016 \h </w:instrText>
            </w:r>
            <w:r>
              <w:rPr>
                <w:noProof/>
                <w:webHidden/>
              </w:rPr>
            </w:r>
            <w:r>
              <w:rPr>
                <w:noProof/>
                <w:webHidden/>
              </w:rPr>
              <w:fldChar w:fldCharType="separate"/>
            </w:r>
            <w:r>
              <w:rPr>
                <w:noProof/>
                <w:webHidden/>
              </w:rPr>
              <w:t>207</w:t>
            </w:r>
            <w:r>
              <w:rPr>
                <w:noProof/>
                <w:webHidden/>
              </w:rPr>
              <w:fldChar w:fldCharType="end"/>
            </w:r>
          </w:hyperlink>
        </w:p>
        <w:p w14:paraId="704FC551" w14:textId="69ED2BAE"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2017" w:history="1">
            <w:r w:rsidRPr="00855085">
              <w:rPr>
                <w:rStyle w:val="Hyperlink"/>
                <w:noProof/>
              </w:rPr>
              <w:t>Appendix C. Document and webpage database</w:t>
            </w:r>
            <w:r>
              <w:rPr>
                <w:noProof/>
                <w:webHidden/>
              </w:rPr>
              <w:tab/>
            </w:r>
            <w:r>
              <w:rPr>
                <w:noProof/>
                <w:webHidden/>
              </w:rPr>
              <w:fldChar w:fldCharType="begin"/>
            </w:r>
            <w:r>
              <w:rPr>
                <w:noProof/>
                <w:webHidden/>
              </w:rPr>
              <w:instrText xml:space="preserve"> PAGEREF _Toc31702017 \h </w:instrText>
            </w:r>
            <w:r>
              <w:rPr>
                <w:noProof/>
                <w:webHidden/>
              </w:rPr>
            </w:r>
            <w:r>
              <w:rPr>
                <w:noProof/>
                <w:webHidden/>
              </w:rPr>
              <w:fldChar w:fldCharType="separate"/>
            </w:r>
            <w:r>
              <w:rPr>
                <w:noProof/>
                <w:webHidden/>
              </w:rPr>
              <w:t>208</w:t>
            </w:r>
            <w:r>
              <w:rPr>
                <w:noProof/>
                <w:webHidden/>
              </w:rPr>
              <w:fldChar w:fldCharType="end"/>
            </w:r>
          </w:hyperlink>
        </w:p>
        <w:p w14:paraId="3F5196BB" w14:textId="7A9D1B1E"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2018" w:history="1">
            <w:r w:rsidRPr="00855085">
              <w:rPr>
                <w:rStyle w:val="Hyperlink"/>
                <w:noProof/>
              </w:rPr>
              <w:t>Appendix D. Narrative accounts and plotted typologies of sampled Bodies of Research (BoRs)</w:t>
            </w:r>
            <w:r>
              <w:rPr>
                <w:noProof/>
                <w:webHidden/>
              </w:rPr>
              <w:tab/>
            </w:r>
            <w:r>
              <w:rPr>
                <w:noProof/>
                <w:webHidden/>
              </w:rPr>
              <w:fldChar w:fldCharType="begin"/>
            </w:r>
            <w:r>
              <w:rPr>
                <w:noProof/>
                <w:webHidden/>
              </w:rPr>
              <w:instrText xml:space="preserve"> PAGEREF _Toc31702018 \h </w:instrText>
            </w:r>
            <w:r>
              <w:rPr>
                <w:noProof/>
                <w:webHidden/>
              </w:rPr>
            </w:r>
            <w:r>
              <w:rPr>
                <w:noProof/>
                <w:webHidden/>
              </w:rPr>
              <w:fldChar w:fldCharType="separate"/>
            </w:r>
            <w:r>
              <w:rPr>
                <w:noProof/>
                <w:webHidden/>
              </w:rPr>
              <w:t>223</w:t>
            </w:r>
            <w:r>
              <w:rPr>
                <w:noProof/>
                <w:webHidden/>
              </w:rPr>
              <w:fldChar w:fldCharType="end"/>
            </w:r>
          </w:hyperlink>
        </w:p>
        <w:p w14:paraId="381069C3" w14:textId="164519BD"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19" w:history="1">
            <w:r w:rsidRPr="00855085">
              <w:rPr>
                <w:rStyle w:val="Hyperlink"/>
                <w:noProof/>
              </w:rPr>
              <w:t>BoRs sampled from UoA 1</w:t>
            </w:r>
            <w:r>
              <w:rPr>
                <w:noProof/>
                <w:webHidden/>
              </w:rPr>
              <w:tab/>
            </w:r>
            <w:r>
              <w:rPr>
                <w:noProof/>
                <w:webHidden/>
              </w:rPr>
              <w:fldChar w:fldCharType="begin"/>
            </w:r>
            <w:r>
              <w:rPr>
                <w:noProof/>
                <w:webHidden/>
              </w:rPr>
              <w:instrText xml:space="preserve"> PAGEREF _Toc31702019 \h </w:instrText>
            </w:r>
            <w:r>
              <w:rPr>
                <w:noProof/>
                <w:webHidden/>
              </w:rPr>
            </w:r>
            <w:r>
              <w:rPr>
                <w:noProof/>
                <w:webHidden/>
              </w:rPr>
              <w:fldChar w:fldCharType="separate"/>
            </w:r>
            <w:r>
              <w:rPr>
                <w:noProof/>
                <w:webHidden/>
              </w:rPr>
              <w:t>223</w:t>
            </w:r>
            <w:r>
              <w:rPr>
                <w:noProof/>
                <w:webHidden/>
              </w:rPr>
              <w:fldChar w:fldCharType="end"/>
            </w:r>
          </w:hyperlink>
        </w:p>
        <w:p w14:paraId="68B631E8" w14:textId="01687BD0"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20" w:history="1">
            <w:r w:rsidRPr="00855085">
              <w:rPr>
                <w:rStyle w:val="Hyperlink"/>
                <w:noProof/>
              </w:rPr>
              <w:t>BoRs sampled from UoA 4</w:t>
            </w:r>
            <w:r>
              <w:rPr>
                <w:noProof/>
                <w:webHidden/>
              </w:rPr>
              <w:tab/>
            </w:r>
            <w:r>
              <w:rPr>
                <w:noProof/>
                <w:webHidden/>
              </w:rPr>
              <w:fldChar w:fldCharType="begin"/>
            </w:r>
            <w:r>
              <w:rPr>
                <w:noProof/>
                <w:webHidden/>
              </w:rPr>
              <w:instrText xml:space="preserve"> PAGEREF _Toc31702020 \h </w:instrText>
            </w:r>
            <w:r>
              <w:rPr>
                <w:noProof/>
                <w:webHidden/>
              </w:rPr>
            </w:r>
            <w:r>
              <w:rPr>
                <w:noProof/>
                <w:webHidden/>
              </w:rPr>
              <w:fldChar w:fldCharType="separate"/>
            </w:r>
            <w:r>
              <w:rPr>
                <w:noProof/>
                <w:webHidden/>
              </w:rPr>
              <w:t>227</w:t>
            </w:r>
            <w:r>
              <w:rPr>
                <w:noProof/>
                <w:webHidden/>
              </w:rPr>
              <w:fldChar w:fldCharType="end"/>
            </w:r>
          </w:hyperlink>
        </w:p>
        <w:p w14:paraId="30A589D8" w14:textId="71463E84"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21" w:history="1">
            <w:r w:rsidRPr="00855085">
              <w:rPr>
                <w:rStyle w:val="Hyperlink"/>
                <w:noProof/>
              </w:rPr>
              <w:t>BoRs sampled from UoA 5</w:t>
            </w:r>
            <w:r>
              <w:rPr>
                <w:noProof/>
                <w:webHidden/>
              </w:rPr>
              <w:tab/>
            </w:r>
            <w:r>
              <w:rPr>
                <w:noProof/>
                <w:webHidden/>
              </w:rPr>
              <w:fldChar w:fldCharType="begin"/>
            </w:r>
            <w:r>
              <w:rPr>
                <w:noProof/>
                <w:webHidden/>
              </w:rPr>
              <w:instrText xml:space="preserve"> PAGEREF _Toc31702021 \h </w:instrText>
            </w:r>
            <w:r>
              <w:rPr>
                <w:noProof/>
                <w:webHidden/>
              </w:rPr>
            </w:r>
            <w:r>
              <w:rPr>
                <w:noProof/>
                <w:webHidden/>
              </w:rPr>
              <w:fldChar w:fldCharType="separate"/>
            </w:r>
            <w:r>
              <w:rPr>
                <w:noProof/>
                <w:webHidden/>
              </w:rPr>
              <w:t>231</w:t>
            </w:r>
            <w:r>
              <w:rPr>
                <w:noProof/>
                <w:webHidden/>
              </w:rPr>
              <w:fldChar w:fldCharType="end"/>
            </w:r>
          </w:hyperlink>
        </w:p>
        <w:p w14:paraId="59A5E0E9" w14:textId="4D5363AB"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22" w:history="1">
            <w:r w:rsidRPr="00855085">
              <w:rPr>
                <w:rStyle w:val="Hyperlink"/>
                <w:noProof/>
              </w:rPr>
              <w:t>BoRs sampled from UoA 7</w:t>
            </w:r>
            <w:r>
              <w:rPr>
                <w:noProof/>
                <w:webHidden/>
              </w:rPr>
              <w:tab/>
            </w:r>
            <w:r>
              <w:rPr>
                <w:noProof/>
                <w:webHidden/>
              </w:rPr>
              <w:fldChar w:fldCharType="begin"/>
            </w:r>
            <w:r>
              <w:rPr>
                <w:noProof/>
                <w:webHidden/>
              </w:rPr>
              <w:instrText xml:space="preserve"> PAGEREF _Toc31702022 \h </w:instrText>
            </w:r>
            <w:r>
              <w:rPr>
                <w:noProof/>
                <w:webHidden/>
              </w:rPr>
            </w:r>
            <w:r>
              <w:rPr>
                <w:noProof/>
                <w:webHidden/>
              </w:rPr>
              <w:fldChar w:fldCharType="separate"/>
            </w:r>
            <w:r>
              <w:rPr>
                <w:noProof/>
                <w:webHidden/>
              </w:rPr>
              <w:t>234</w:t>
            </w:r>
            <w:r>
              <w:rPr>
                <w:noProof/>
                <w:webHidden/>
              </w:rPr>
              <w:fldChar w:fldCharType="end"/>
            </w:r>
          </w:hyperlink>
        </w:p>
        <w:p w14:paraId="4BB22263" w14:textId="407CFCAA"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23" w:history="1">
            <w:r w:rsidRPr="00855085">
              <w:rPr>
                <w:rStyle w:val="Hyperlink"/>
                <w:noProof/>
              </w:rPr>
              <w:t>BoRs sampled from UoA 8</w:t>
            </w:r>
            <w:r>
              <w:rPr>
                <w:noProof/>
                <w:webHidden/>
              </w:rPr>
              <w:tab/>
            </w:r>
            <w:r>
              <w:rPr>
                <w:noProof/>
                <w:webHidden/>
              </w:rPr>
              <w:fldChar w:fldCharType="begin"/>
            </w:r>
            <w:r>
              <w:rPr>
                <w:noProof/>
                <w:webHidden/>
              </w:rPr>
              <w:instrText xml:space="preserve"> PAGEREF _Toc31702023 \h </w:instrText>
            </w:r>
            <w:r>
              <w:rPr>
                <w:noProof/>
                <w:webHidden/>
              </w:rPr>
            </w:r>
            <w:r>
              <w:rPr>
                <w:noProof/>
                <w:webHidden/>
              </w:rPr>
              <w:fldChar w:fldCharType="separate"/>
            </w:r>
            <w:r>
              <w:rPr>
                <w:noProof/>
                <w:webHidden/>
              </w:rPr>
              <w:t>238</w:t>
            </w:r>
            <w:r>
              <w:rPr>
                <w:noProof/>
                <w:webHidden/>
              </w:rPr>
              <w:fldChar w:fldCharType="end"/>
            </w:r>
          </w:hyperlink>
        </w:p>
        <w:p w14:paraId="0BDDFE58" w14:textId="1154078E"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24" w:history="1">
            <w:r w:rsidRPr="00855085">
              <w:rPr>
                <w:rStyle w:val="Hyperlink"/>
                <w:noProof/>
              </w:rPr>
              <w:t>BoRs sampled from UoA 9</w:t>
            </w:r>
            <w:r>
              <w:rPr>
                <w:noProof/>
                <w:webHidden/>
              </w:rPr>
              <w:tab/>
            </w:r>
            <w:r>
              <w:rPr>
                <w:noProof/>
                <w:webHidden/>
              </w:rPr>
              <w:fldChar w:fldCharType="begin"/>
            </w:r>
            <w:r>
              <w:rPr>
                <w:noProof/>
                <w:webHidden/>
              </w:rPr>
              <w:instrText xml:space="preserve"> PAGEREF _Toc31702024 \h </w:instrText>
            </w:r>
            <w:r>
              <w:rPr>
                <w:noProof/>
                <w:webHidden/>
              </w:rPr>
            </w:r>
            <w:r>
              <w:rPr>
                <w:noProof/>
                <w:webHidden/>
              </w:rPr>
              <w:fldChar w:fldCharType="separate"/>
            </w:r>
            <w:r>
              <w:rPr>
                <w:noProof/>
                <w:webHidden/>
              </w:rPr>
              <w:t>243</w:t>
            </w:r>
            <w:r>
              <w:rPr>
                <w:noProof/>
                <w:webHidden/>
              </w:rPr>
              <w:fldChar w:fldCharType="end"/>
            </w:r>
          </w:hyperlink>
        </w:p>
        <w:p w14:paraId="5E73294B" w14:textId="74A9E579"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25" w:history="1">
            <w:r w:rsidRPr="00855085">
              <w:rPr>
                <w:rStyle w:val="Hyperlink"/>
                <w:noProof/>
              </w:rPr>
              <w:t>BoRs sampled from UoA 10</w:t>
            </w:r>
            <w:r>
              <w:rPr>
                <w:noProof/>
                <w:webHidden/>
              </w:rPr>
              <w:tab/>
            </w:r>
            <w:r>
              <w:rPr>
                <w:noProof/>
                <w:webHidden/>
              </w:rPr>
              <w:fldChar w:fldCharType="begin"/>
            </w:r>
            <w:r>
              <w:rPr>
                <w:noProof/>
                <w:webHidden/>
              </w:rPr>
              <w:instrText xml:space="preserve"> PAGEREF _Toc31702025 \h </w:instrText>
            </w:r>
            <w:r>
              <w:rPr>
                <w:noProof/>
                <w:webHidden/>
              </w:rPr>
            </w:r>
            <w:r>
              <w:rPr>
                <w:noProof/>
                <w:webHidden/>
              </w:rPr>
              <w:fldChar w:fldCharType="separate"/>
            </w:r>
            <w:r>
              <w:rPr>
                <w:noProof/>
                <w:webHidden/>
              </w:rPr>
              <w:t>247</w:t>
            </w:r>
            <w:r>
              <w:rPr>
                <w:noProof/>
                <w:webHidden/>
              </w:rPr>
              <w:fldChar w:fldCharType="end"/>
            </w:r>
          </w:hyperlink>
        </w:p>
        <w:p w14:paraId="03040C59" w14:textId="41EBBCE4"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26" w:history="1">
            <w:r w:rsidRPr="00855085">
              <w:rPr>
                <w:rStyle w:val="Hyperlink"/>
                <w:noProof/>
              </w:rPr>
              <w:t>BoRs sampled from UoA 11</w:t>
            </w:r>
            <w:r>
              <w:rPr>
                <w:noProof/>
                <w:webHidden/>
              </w:rPr>
              <w:tab/>
            </w:r>
            <w:r>
              <w:rPr>
                <w:noProof/>
                <w:webHidden/>
              </w:rPr>
              <w:fldChar w:fldCharType="begin"/>
            </w:r>
            <w:r>
              <w:rPr>
                <w:noProof/>
                <w:webHidden/>
              </w:rPr>
              <w:instrText xml:space="preserve"> PAGEREF _Toc31702026 \h </w:instrText>
            </w:r>
            <w:r>
              <w:rPr>
                <w:noProof/>
                <w:webHidden/>
              </w:rPr>
            </w:r>
            <w:r>
              <w:rPr>
                <w:noProof/>
                <w:webHidden/>
              </w:rPr>
              <w:fldChar w:fldCharType="separate"/>
            </w:r>
            <w:r>
              <w:rPr>
                <w:noProof/>
                <w:webHidden/>
              </w:rPr>
              <w:t>252</w:t>
            </w:r>
            <w:r>
              <w:rPr>
                <w:noProof/>
                <w:webHidden/>
              </w:rPr>
              <w:fldChar w:fldCharType="end"/>
            </w:r>
          </w:hyperlink>
        </w:p>
        <w:p w14:paraId="4D5A6D9A" w14:textId="4E8D4114"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27" w:history="1">
            <w:r w:rsidRPr="00855085">
              <w:rPr>
                <w:rStyle w:val="Hyperlink"/>
                <w:noProof/>
              </w:rPr>
              <w:t>BoRs sampled from UoA 13</w:t>
            </w:r>
            <w:r>
              <w:rPr>
                <w:noProof/>
                <w:webHidden/>
              </w:rPr>
              <w:tab/>
            </w:r>
            <w:r>
              <w:rPr>
                <w:noProof/>
                <w:webHidden/>
              </w:rPr>
              <w:fldChar w:fldCharType="begin"/>
            </w:r>
            <w:r>
              <w:rPr>
                <w:noProof/>
                <w:webHidden/>
              </w:rPr>
              <w:instrText xml:space="preserve"> PAGEREF _Toc31702027 \h </w:instrText>
            </w:r>
            <w:r>
              <w:rPr>
                <w:noProof/>
                <w:webHidden/>
              </w:rPr>
            </w:r>
            <w:r>
              <w:rPr>
                <w:noProof/>
                <w:webHidden/>
              </w:rPr>
              <w:fldChar w:fldCharType="separate"/>
            </w:r>
            <w:r>
              <w:rPr>
                <w:noProof/>
                <w:webHidden/>
              </w:rPr>
              <w:t>256</w:t>
            </w:r>
            <w:r>
              <w:rPr>
                <w:noProof/>
                <w:webHidden/>
              </w:rPr>
              <w:fldChar w:fldCharType="end"/>
            </w:r>
          </w:hyperlink>
        </w:p>
        <w:p w14:paraId="212B7A6D" w14:textId="43ADA530" w:rsidR="0011424E" w:rsidRDefault="0011424E">
          <w:pPr>
            <w:pStyle w:val="TOC3"/>
            <w:tabs>
              <w:tab w:val="right" w:leader="dot" w:pos="9514"/>
            </w:tabs>
            <w:rPr>
              <w:rFonts w:asciiTheme="minorHAnsi" w:eastAsiaTheme="minorEastAsia" w:hAnsiTheme="minorHAnsi" w:cstheme="minorBidi"/>
              <w:noProof/>
              <w:sz w:val="22"/>
              <w:szCs w:val="22"/>
              <w:lang w:eastAsia="en-GB"/>
            </w:rPr>
          </w:pPr>
          <w:hyperlink w:anchor="_Toc31702028" w:history="1">
            <w:r w:rsidRPr="00855085">
              <w:rPr>
                <w:rStyle w:val="Hyperlink"/>
                <w:noProof/>
              </w:rPr>
              <w:t>BoRs sampled from UoA 14</w:t>
            </w:r>
            <w:r>
              <w:rPr>
                <w:noProof/>
                <w:webHidden/>
              </w:rPr>
              <w:tab/>
            </w:r>
            <w:r>
              <w:rPr>
                <w:noProof/>
                <w:webHidden/>
              </w:rPr>
              <w:fldChar w:fldCharType="begin"/>
            </w:r>
            <w:r>
              <w:rPr>
                <w:noProof/>
                <w:webHidden/>
              </w:rPr>
              <w:instrText xml:space="preserve"> PAGEREF _Toc31702028 \h </w:instrText>
            </w:r>
            <w:r>
              <w:rPr>
                <w:noProof/>
                <w:webHidden/>
              </w:rPr>
            </w:r>
            <w:r>
              <w:rPr>
                <w:noProof/>
                <w:webHidden/>
              </w:rPr>
              <w:fldChar w:fldCharType="separate"/>
            </w:r>
            <w:r>
              <w:rPr>
                <w:noProof/>
                <w:webHidden/>
              </w:rPr>
              <w:t>260</w:t>
            </w:r>
            <w:r>
              <w:rPr>
                <w:noProof/>
                <w:webHidden/>
              </w:rPr>
              <w:fldChar w:fldCharType="end"/>
            </w:r>
          </w:hyperlink>
        </w:p>
        <w:p w14:paraId="1C046B09" w14:textId="30F74040" w:rsidR="0011424E" w:rsidRDefault="0011424E">
          <w:pPr>
            <w:pStyle w:val="TOC2"/>
            <w:tabs>
              <w:tab w:val="right" w:leader="dot" w:pos="9514"/>
            </w:tabs>
            <w:rPr>
              <w:rFonts w:asciiTheme="minorHAnsi" w:eastAsiaTheme="minorEastAsia" w:hAnsiTheme="minorHAnsi" w:cstheme="minorBidi"/>
              <w:noProof/>
              <w:sz w:val="22"/>
              <w:szCs w:val="22"/>
              <w:lang w:eastAsia="en-GB"/>
            </w:rPr>
          </w:pPr>
          <w:hyperlink w:anchor="_Toc31702029" w:history="1">
            <w:r w:rsidRPr="00855085">
              <w:rPr>
                <w:rStyle w:val="Hyperlink"/>
                <w:noProof/>
                <w:lang w:eastAsia="zh-TW"/>
              </w:rPr>
              <w:t>Appendix E. McNie, Parris and Sarewitz’s (2016) original typology</w:t>
            </w:r>
            <w:r>
              <w:rPr>
                <w:noProof/>
                <w:webHidden/>
              </w:rPr>
              <w:tab/>
            </w:r>
            <w:r>
              <w:rPr>
                <w:noProof/>
                <w:webHidden/>
              </w:rPr>
              <w:fldChar w:fldCharType="begin"/>
            </w:r>
            <w:r>
              <w:rPr>
                <w:noProof/>
                <w:webHidden/>
              </w:rPr>
              <w:instrText xml:space="preserve"> PAGEREF _Toc31702029 \h </w:instrText>
            </w:r>
            <w:r>
              <w:rPr>
                <w:noProof/>
                <w:webHidden/>
              </w:rPr>
            </w:r>
            <w:r>
              <w:rPr>
                <w:noProof/>
                <w:webHidden/>
              </w:rPr>
              <w:fldChar w:fldCharType="separate"/>
            </w:r>
            <w:r>
              <w:rPr>
                <w:noProof/>
                <w:webHidden/>
              </w:rPr>
              <w:t>264</w:t>
            </w:r>
            <w:r>
              <w:rPr>
                <w:noProof/>
                <w:webHidden/>
              </w:rPr>
              <w:fldChar w:fldCharType="end"/>
            </w:r>
          </w:hyperlink>
        </w:p>
        <w:p w14:paraId="32D97DF6" w14:textId="7259C638" w:rsidR="007239D9" w:rsidRDefault="00233012">
          <w:r w:rsidRPr="00943FCD">
            <w:rPr>
              <w:b/>
              <w:bCs/>
              <w:noProof/>
              <w:sz w:val="22"/>
              <w:szCs w:val="22"/>
            </w:rPr>
            <w:fldChar w:fldCharType="end"/>
          </w:r>
        </w:p>
      </w:sdtContent>
    </w:sdt>
    <w:p w14:paraId="0A37EE4A" w14:textId="77777777" w:rsidR="006973A0" w:rsidRDefault="006973A0">
      <w:pPr>
        <w:rPr>
          <w:rFonts w:asciiTheme="majorHAnsi" w:eastAsiaTheme="majorEastAsia" w:hAnsiTheme="majorHAnsi" w:cstheme="majorBidi"/>
          <w:color w:val="2F5496" w:themeColor="accent1" w:themeShade="BF"/>
          <w:sz w:val="32"/>
          <w:szCs w:val="32"/>
          <w:lang w:eastAsia="ko-KR"/>
        </w:rPr>
      </w:pPr>
      <w:r>
        <w:rPr>
          <w:lang w:eastAsia="ko-KR"/>
        </w:rPr>
        <w:br w:type="page"/>
      </w:r>
    </w:p>
    <w:p w14:paraId="7BC99526" w14:textId="6F25755D" w:rsidR="00A677CD" w:rsidRDefault="00A677CD" w:rsidP="00A677CD">
      <w:pPr>
        <w:pStyle w:val="Heading1"/>
        <w:rPr>
          <w:lang w:eastAsia="ko-KR"/>
        </w:rPr>
      </w:pPr>
      <w:bookmarkStart w:id="6" w:name="_Toc31701926"/>
      <w:r>
        <w:rPr>
          <w:lang w:eastAsia="ko-KR"/>
        </w:rPr>
        <w:lastRenderedPageBreak/>
        <w:t>List of Tables</w:t>
      </w:r>
      <w:bookmarkEnd w:id="6"/>
    </w:p>
    <w:p w14:paraId="344D0483" w14:textId="4B979A8C" w:rsidR="0011424E" w:rsidRDefault="00A677CD">
      <w:pPr>
        <w:pStyle w:val="TableofFigures"/>
        <w:tabs>
          <w:tab w:val="right" w:leader="dot" w:pos="9514"/>
        </w:tabs>
        <w:rPr>
          <w:rFonts w:asciiTheme="minorHAnsi" w:eastAsiaTheme="minorEastAsia" w:hAnsiTheme="minorHAnsi" w:cstheme="minorBidi"/>
          <w:noProof/>
          <w:sz w:val="22"/>
          <w:szCs w:val="22"/>
          <w:lang w:eastAsia="en-GB"/>
        </w:rPr>
      </w:pPr>
      <w:r>
        <w:rPr>
          <w:rFonts w:ascii="Calibri" w:eastAsia="Times New Roman" w:hAnsi="Calibri" w:cs="Calibri"/>
          <w:lang w:eastAsia="ko-KR"/>
        </w:rPr>
        <w:fldChar w:fldCharType="begin"/>
      </w:r>
      <w:r>
        <w:rPr>
          <w:rFonts w:ascii="Calibri" w:eastAsia="Times New Roman" w:hAnsi="Calibri" w:cs="Calibri"/>
          <w:lang w:eastAsia="ko-KR"/>
        </w:rPr>
        <w:instrText xml:space="preserve"> TOC \h \z \c "Table" </w:instrText>
      </w:r>
      <w:r>
        <w:rPr>
          <w:rFonts w:ascii="Calibri" w:eastAsia="Times New Roman" w:hAnsi="Calibri" w:cs="Calibri"/>
          <w:lang w:eastAsia="ko-KR"/>
        </w:rPr>
        <w:fldChar w:fldCharType="separate"/>
      </w:r>
      <w:hyperlink w:anchor="_Toc31702030" w:history="1">
        <w:r w:rsidR="0011424E" w:rsidRPr="00E360DB">
          <w:rPr>
            <w:rStyle w:val="Hyperlink"/>
            <w:noProof/>
          </w:rPr>
          <w:t>Table 1. Example of REF2014 submission result (all figures are percentages)</w:t>
        </w:r>
        <w:r w:rsidR="0011424E">
          <w:rPr>
            <w:noProof/>
            <w:webHidden/>
          </w:rPr>
          <w:tab/>
        </w:r>
        <w:r w:rsidR="0011424E">
          <w:rPr>
            <w:noProof/>
            <w:webHidden/>
          </w:rPr>
          <w:fldChar w:fldCharType="begin"/>
        </w:r>
        <w:r w:rsidR="0011424E">
          <w:rPr>
            <w:noProof/>
            <w:webHidden/>
          </w:rPr>
          <w:instrText xml:space="preserve"> PAGEREF _Toc31702030 \h </w:instrText>
        </w:r>
        <w:r w:rsidR="0011424E">
          <w:rPr>
            <w:noProof/>
            <w:webHidden/>
          </w:rPr>
        </w:r>
        <w:r w:rsidR="0011424E">
          <w:rPr>
            <w:noProof/>
            <w:webHidden/>
          </w:rPr>
          <w:fldChar w:fldCharType="separate"/>
        </w:r>
        <w:r w:rsidR="0011424E">
          <w:rPr>
            <w:noProof/>
            <w:webHidden/>
          </w:rPr>
          <w:t>20</w:t>
        </w:r>
        <w:r w:rsidR="0011424E">
          <w:rPr>
            <w:noProof/>
            <w:webHidden/>
          </w:rPr>
          <w:fldChar w:fldCharType="end"/>
        </w:r>
      </w:hyperlink>
    </w:p>
    <w:p w14:paraId="09B2DFD9" w14:textId="6074F683"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31" w:history="1">
        <w:r w:rsidRPr="00E360DB">
          <w:rPr>
            <w:rStyle w:val="Hyperlink"/>
            <w:noProof/>
          </w:rPr>
          <w:t>Table 2. ‘Low’ and ‘high’ value descriptors adapted from McNie et al.’s (2016) typology</w:t>
        </w:r>
        <w:r>
          <w:rPr>
            <w:noProof/>
            <w:webHidden/>
          </w:rPr>
          <w:tab/>
        </w:r>
        <w:r>
          <w:rPr>
            <w:noProof/>
            <w:webHidden/>
          </w:rPr>
          <w:fldChar w:fldCharType="begin"/>
        </w:r>
        <w:r>
          <w:rPr>
            <w:noProof/>
            <w:webHidden/>
          </w:rPr>
          <w:instrText xml:space="preserve"> PAGEREF _Toc31702031 \h </w:instrText>
        </w:r>
        <w:r>
          <w:rPr>
            <w:noProof/>
            <w:webHidden/>
          </w:rPr>
        </w:r>
        <w:r>
          <w:rPr>
            <w:noProof/>
            <w:webHidden/>
          </w:rPr>
          <w:fldChar w:fldCharType="separate"/>
        </w:r>
        <w:r>
          <w:rPr>
            <w:noProof/>
            <w:webHidden/>
          </w:rPr>
          <w:t>61</w:t>
        </w:r>
        <w:r>
          <w:rPr>
            <w:noProof/>
            <w:webHidden/>
          </w:rPr>
          <w:fldChar w:fldCharType="end"/>
        </w:r>
      </w:hyperlink>
    </w:p>
    <w:p w14:paraId="2E423B89" w14:textId="0A82A538"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32" w:history="1">
        <w:r w:rsidRPr="00E360DB">
          <w:rPr>
            <w:rStyle w:val="Hyperlink"/>
            <w:noProof/>
          </w:rPr>
          <w:t>Table 3. Characteristics of sampled departments</w:t>
        </w:r>
        <w:r>
          <w:rPr>
            <w:noProof/>
            <w:webHidden/>
          </w:rPr>
          <w:tab/>
        </w:r>
        <w:r>
          <w:rPr>
            <w:noProof/>
            <w:webHidden/>
          </w:rPr>
          <w:fldChar w:fldCharType="begin"/>
        </w:r>
        <w:r>
          <w:rPr>
            <w:noProof/>
            <w:webHidden/>
          </w:rPr>
          <w:instrText xml:space="preserve"> PAGEREF _Toc31702032 \h </w:instrText>
        </w:r>
        <w:r>
          <w:rPr>
            <w:noProof/>
            <w:webHidden/>
          </w:rPr>
        </w:r>
        <w:r>
          <w:rPr>
            <w:noProof/>
            <w:webHidden/>
          </w:rPr>
          <w:fldChar w:fldCharType="separate"/>
        </w:r>
        <w:r>
          <w:rPr>
            <w:noProof/>
            <w:webHidden/>
          </w:rPr>
          <w:t>80</w:t>
        </w:r>
        <w:r>
          <w:rPr>
            <w:noProof/>
            <w:webHidden/>
          </w:rPr>
          <w:fldChar w:fldCharType="end"/>
        </w:r>
      </w:hyperlink>
    </w:p>
    <w:p w14:paraId="3DF2B6FC" w14:textId="4E861C50"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33" w:history="1">
        <w:r w:rsidRPr="00E360DB">
          <w:rPr>
            <w:rStyle w:val="Hyperlink"/>
            <w:noProof/>
          </w:rPr>
          <w:t>Table 4. Main forms and sub-forms of boundary transaction</w:t>
        </w:r>
        <w:r>
          <w:rPr>
            <w:noProof/>
            <w:webHidden/>
          </w:rPr>
          <w:tab/>
        </w:r>
        <w:r>
          <w:rPr>
            <w:noProof/>
            <w:webHidden/>
          </w:rPr>
          <w:fldChar w:fldCharType="begin"/>
        </w:r>
        <w:r>
          <w:rPr>
            <w:noProof/>
            <w:webHidden/>
          </w:rPr>
          <w:instrText xml:space="preserve"> PAGEREF _Toc31702033 \h </w:instrText>
        </w:r>
        <w:r>
          <w:rPr>
            <w:noProof/>
            <w:webHidden/>
          </w:rPr>
        </w:r>
        <w:r>
          <w:rPr>
            <w:noProof/>
            <w:webHidden/>
          </w:rPr>
          <w:fldChar w:fldCharType="separate"/>
        </w:r>
        <w:r>
          <w:rPr>
            <w:noProof/>
            <w:webHidden/>
          </w:rPr>
          <w:t>89</w:t>
        </w:r>
        <w:r>
          <w:rPr>
            <w:noProof/>
            <w:webHidden/>
          </w:rPr>
          <w:fldChar w:fldCharType="end"/>
        </w:r>
      </w:hyperlink>
    </w:p>
    <w:p w14:paraId="2362AE93" w14:textId="0F3069F0"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34" w:history="1">
        <w:r w:rsidRPr="00E360DB">
          <w:rPr>
            <w:rStyle w:val="Hyperlink"/>
            <w:noProof/>
          </w:rPr>
          <w:t>Table 5. Average values for the fifteen attributes</w:t>
        </w:r>
        <w:r>
          <w:rPr>
            <w:noProof/>
            <w:webHidden/>
          </w:rPr>
          <w:tab/>
        </w:r>
        <w:r>
          <w:rPr>
            <w:noProof/>
            <w:webHidden/>
          </w:rPr>
          <w:fldChar w:fldCharType="begin"/>
        </w:r>
        <w:r>
          <w:rPr>
            <w:noProof/>
            <w:webHidden/>
          </w:rPr>
          <w:instrText xml:space="preserve"> PAGEREF _Toc31702034 \h </w:instrText>
        </w:r>
        <w:r>
          <w:rPr>
            <w:noProof/>
            <w:webHidden/>
          </w:rPr>
        </w:r>
        <w:r>
          <w:rPr>
            <w:noProof/>
            <w:webHidden/>
          </w:rPr>
          <w:fldChar w:fldCharType="separate"/>
        </w:r>
        <w:r>
          <w:rPr>
            <w:noProof/>
            <w:webHidden/>
          </w:rPr>
          <w:t>101</w:t>
        </w:r>
        <w:r>
          <w:rPr>
            <w:noProof/>
            <w:webHidden/>
          </w:rPr>
          <w:fldChar w:fldCharType="end"/>
        </w:r>
      </w:hyperlink>
    </w:p>
    <w:p w14:paraId="1BD00CC1" w14:textId="157E8CFF"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35" w:history="1">
        <w:r w:rsidRPr="00E360DB">
          <w:rPr>
            <w:rStyle w:val="Hyperlink"/>
            <w:noProof/>
          </w:rPr>
          <w:t>Table 6. Typology values (averages) by contextual dimension (institutional and epistemic context) and research practice dimensions ('social context', 'knowledge content' and 'intermediary' attributes/activities)</w:t>
        </w:r>
        <w:r>
          <w:rPr>
            <w:noProof/>
            <w:webHidden/>
          </w:rPr>
          <w:tab/>
        </w:r>
        <w:r>
          <w:rPr>
            <w:noProof/>
            <w:webHidden/>
          </w:rPr>
          <w:fldChar w:fldCharType="begin"/>
        </w:r>
        <w:r>
          <w:rPr>
            <w:noProof/>
            <w:webHidden/>
          </w:rPr>
          <w:instrText xml:space="preserve"> PAGEREF _Toc31702035 \h </w:instrText>
        </w:r>
        <w:r>
          <w:rPr>
            <w:noProof/>
            <w:webHidden/>
          </w:rPr>
        </w:r>
        <w:r>
          <w:rPr>
            <w:noProof/>
            <w:webHidden/>
          </w:rPr>
          <w:fldChar w:fldCharType="separate"/>
        </w:r>
        <w:r>
          <w:rPr>
            <w:noProof/>
            <w:webHidden/>
          </w:rPr>
          <w:t>104</w:t>
        </w:r>
        <w:r>
          <w:rPr>
            <w:noProof/>
            <w:webHidden/>
          </w:rPr>
          <w:fldChar w:fldCharType="end"/>
        </w:r>
      </w:hyperlink>
    </w:p>
    <w:p w14:paraId="1786094E" w14:textId="1097D886"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36" w:history="1">
        <w:r w:rsidRPr="00E360DB">
          <w:rPr>
            <w:rStyle w:val="Hyperlink"/>
            <w:noProof/>
          </w:rPr>
          <w:t>Table 7. No. of BoRs exhibiting each form of boundary transaction</w:t>
        </w:r>
        <w:r>
          <w:rPr>
            <w:noProof/>
            <w:webHidden/>
          </w:rPr>
          <w:tab/>
        </w:r>
        <w:r>
          <w:rPr>
            <w:noProof/>
            <w:webHidden/>
          </w:rPr>
          <w:fldChar w:fldCharType="begin"/>
        </w:r>
        <w:r>
          <w:rPr>
            <w:noProof/>
            <w:webHidden/>
          </w:rPr>
          <w:instrText xml:space="preserve"> PAGEREF _Toc31702036 \h </w:instrText>
        </w:r>
        <w:r>
          <w:rPr>
            <w:noProof/>
            <w:webHidden/>
          </w:rPr>
        </w:r>
        <w:r>
          <w:rPr>
            <w:noProof/>
            <w:webHidden/>
          </w:rPr>
          <w:fldChar w:fldCharType="separate"/>
        </w:r>
        <w:r>
          <w:rPr>
            <w:noProof/>
            <w:webHidden/>
          </w:rPr>
          <w:t>106</w:t>
        </w:r>
        <w:r>
          <w:rPr>
            <w:noProof/>
            <w:webHidden/>
          </w:rPr>
          <w:fldChar w:fldCharType="end"/>
        </w:r>
      </w:hyperlink>
    </w:p>
    <w:p w14:paraId="0C1FA9DD" w14:textId="2FB97A54"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37" w:history="1">
        <w:r w:rsidRPr="00E360DB">
          <w:rPr>
            <w:rStyle w:val="Hyperlink"/>
            <w:noProof/>
          </w:rPr>
          <w:t>Table 8. Average typology values by 'Phase'</w:t>
        </w:r>
        <w:r>
          <w:rPr>
            <w:noProof/>
            <w:webHidden/>
          </w:rPr>
          <w:tab/>
        </w:r>
        <w:r>
          <w:rPr>
            <w:noProof/>
            <w:webHidden/>
          </w:rPr>
          <w:fldChar w:fldCharType="begin"/>
        </w:r>
        <w:r>
          <w:rPr>
            <w:noProof/>
            <w:webHidden/>
          </w:rPr>
          <w:instrText xml:space="preserve"> PAGEREF _Toc31702037 \h </w:instrText>
        </w:r>
        <w:r>
          <w:rPr>
            <w:noProof/>
            <w:webHidden/>
          </w:rPr>
        </w:r>
        <w:r>
          <w:rPr>
            <w:noProof/>
            <w:webHidden/>
          </w:rPr>
          <w:fldChar w:fldCharType="separate"/>
        </w:r>
        <w:r>
          <w:rPr>
            <w:noProof/>
            <w:webHidden/>
          </w:rPr>
          <w:t>107</w:t>
        </w:r>
        <w:r>
          <w:rPr>
            <w:noProof/>
            <w:webHidden/>
          </w:rPr>
          <w:fldChar w:fldCharType="end"/>
        </w:r>
      </w:hyperlink>
    </w:p>
    <w:p w14:paraId="35C4436D" w14:textId="13C48FF8"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38" w:history="1">
        <w:r w:rsidRPr="00E360DB">
          <w:rPr>
            <w:rStyle w:val="Hyperlink"/>
            <w:noProof/>
          </w:rPr>
          <w:t>Table 9. BoR overall typology values</w:t>
        </w:r>
        <w:r>
          <w:rPr>
            <w:noProof/>
            <w:webHidden/>
          </w:rPr>
          <w:tab/>
        </w:r>
        <w:r>
          <w:rPr>
            <w:noProof/>
            <w:webHidden/>
          </w:rPr>
          <w:fldChar w:fldCharType="begin"/>
        </w:r>
        <w:r>
          <w:rPr>
            <w:noProof/>
            <w:webHidden/>
          </w:rPr>
          <w:instrText xml:space="preserve"> PAGEREF _Toc31702038 \h </w:instrText>
        </w:r>
        <w:r>
          <w:rPr>
            <w:noProof/>
            <w:webHidden/>
          </w:rPr>
        </w:r>
        <w:r>
          <w:rPr>
            <w:noProof/>
            <w:webHidden/>
          </w:rPr>
          <w:fldChar w:fldCharType="separate"/>
        </w:r>
        <w:r>
          <w:rPr>
            <w:noProof/>
            <w:webHidden/>
          </w:rPr>
          <w:t>110</w:t>
        </w:r>
        <w:r>
          <w:rPr>
            <w:noProof/>
            <w:webHidden/>
          </w:rPr>
          <w:fldChar w:fldCharType="end"/>
        </w:r>
      </w:hyperlink>
    </w:p>
    <w:p w14:paraId="455B72A8" w14:textId="5BEDD2C3"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39" w:history="1">
        <w:r w:rsidRPr="00E360DB">
          <w:rPr>
            <w:rStyle w:val="Hyperlink"/>
            <w:noProof/>
          </w:rPr>
          <w:t>Table 10. BoR11.1 typology values by 'research dimension' (with comparator values)</w:t>
        </w:r>
        <w:r>
          <w:rPr>
            <w:noProof/>
            <w:webHidden/>
          </w:rPr>
          <w:tab/>
        </w:r>
        <w:r>
          <w:rPr>
            <w:noProof/>
            <w:webHidden/>
          </w:rPr>
          <w:fldChar w:fldCharType="begin"/>
        </w:r>
        <w:r>
          <w:rPr>
            <w:noProof/>
            <w:webHidden/>
          </w:rPr>
          <w:instrText xml:space="preserve"> PAGEREF _Toc31702039 \h </w:instrText>
        </w:r>
        <w:r>
          <w:rPr>
            <w:noProof/>
            <w:webHidden/>
          </w:rPr>
        </w:r>
        <w:r>
          <w:rPr>
            <w:noProof/>
            <w:webHidden/>
          </w:rPr>
          <w:fldChar w:fldCharType="separate"/>
        </w:r>
        <w:r>
          <w:rPr>
            <w:noProof/>
            <w:webHidden/>
          </w:rPr>
          <w:t>111</w:t>
        </w:r>
        <w:r>
          <w:rPr>
            <w:noProof/>
            <w:webHidden/>
          </w:rPr>
          <w:fldChar w:fldCharType="end"/>
        </w:r>
      </w:hyperlink>
    </w:p>
    <w:p w14:paraId="604A6A80" w14:textId="14A19150"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40" w:history="1">
        <w:r w:rsidRPr="00E360DB">
          <w:rPr>
            <w:rStyle w:val="Hyperlink"/>
            <w:noProof/>
          </w:rPr>
          <w:t>Table 11. BoR11.1 'social context' values - Phase 1</w:t>
        </w:r>
        <w:r>
          <w:rPr>
            <w:noProof/>
            <w:webHidden/>
          </w:rPr>
          <w:tab/>
        </w:r>
        <w:r>
          <w:rPr>
            <w:noProof/>
            <w:webHidden/>
          </w:rPr>
          <w:fldChar w:fldCharType="begin"/>
        </w:r>
        <w:r>
          <w:rPr>
            <w:noProof/>
            <w:webHidden/>
          </w:rPr>
          <w:instrText xml:space="preserve"> PAGEREF _Toc31702040 \h </w:instrText>
        </w:r>
        <w:r>
          <w:rPr>
            <w:noProof/>
            <w:webHidden/>
          </w:rPr>
        </w:r>
        <w:r>
          <w:rPr>
            <w:noProof/>
            <w:webHidden/>
          </w:rPr>
          <w:fldChar w:fldCharType="separate"/>
        </w:r>
        <w:r>
          <w:rPr>
            <w:noProof/>
            <w:webHidden/>
          </w:rPr>
          <w:t>112</w:t>
        </w:r>
        <w:r>
          <w:rPr>
            <w:noProof/>
            <w:webHidden/>
          </w:rPr>
          <w:fldChar w:fldCharType="end"/>
        </w:r>
      </w:hyperlink>
    </w:p>
    <w:p w14:paraId="21E497AE" w14:textId="0A1D3AD6"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41" w:history="1">
        <w:r w:rsidRPr="00E360DB">
          <w:rPr>
            <w:rStyle w:val="Hyperlink"/>
            <w:noProof/>
          </w:rPr>
          <w:t>Table 12. BoR11.1 'social context' values – Phases 1 &amp; 2</w:t>
        </w:r>
        <w:r>
          <w:rPr>
            <w:noProof/>
            <w:webHidden/>
          </w:rPr>
          <w:tab/>
        </w:r>
        <w:r>
          <w:rPr>
            <w:noProof/>
            <w:webHidden/>
          </w:rPr>
          <w:fldChar w:fldCharType="begin"/>
        </w:r>
        <w:r>
          <w:rPr>
            <w:noProof/>
            <w:webHidden/>
          </w:rPr>
          <w:instrText xml:space="preserve"> PAGEREF _Toc31702041 \h </w:instrText>
        </w:r>
        <w:r>
          <w:rPr>
            <w:noProof/>
            <w:webHidden/>
          </w:rPr>
        </w:r>
        <w:r>
          <w:rPr>
            <w:noProof/>
            <w:webHidden/>
          </w:rPr>
          <w:fldChar w:fldCharType="separate"/>
        </w:r>
        <w:r>
          <w:rPr>
            <w:noProof/>
            <w:webHidden/>
          </w:rPr>
          <w:t>113</w:t>
        </w:r>
        <w:r>
          <w:rPr>
            <w:noProof/>
            <w:webHidden/>
          </w:rPr>
          <w:fldChar w:fldCharType="end"/>
        </w:r>
      </w:hyperlink>
    </w:p>
    <w:p w14:paraId="599BA642" w14:textId="07E23AE6"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42" w:history="1">
        <w:r w:rsidRPr="00E360DB">
          <w:rPr>
            <w:rStyle w:val="Hyperlink"/>
            <w:noProof/>
          </w:rPr>
          <w:t>Table 13. BoR11.1 'social context' values – Phases 1-3</w:t>
        </w:r>
        <w:r>
          <w:rPr>
            <w:noProof/>
            <w:webHidden/>
          </w:rPr>
          <w:tab/>
        </w:r>
        <w:r>
          <w:rPr>
            <w:noProof/>
            <w:webHidden/>
          </w:rPr>
          <w:fldChar w:fldCharType="begin"/>
        </w:r>
        <w:r>
          <w:rPr>
            <w:noProof/>
            <w:webHidden/>
          </w:rPr>
          <w:instrText xml:space="preserve"> PAGEREF _Toc31702042 \h </w:instrText>
        </w:r>
        <w:r>
          <w:rPr>
            <w:noProof/>
            <w:webHidden/>
          </w:rPr>
        </w:r>
        <w:r>
          <w:rPr>
            <w:noProof/>
            <w:webHidden/>
          </w:rPr>
          <w:fldChar w:fldCharType="separate"/>
        </w:r>
        <w:r>
          <w:rPr>
            <w:noProof/>
            <w:webHidden/>
          </w:rPr>
          <w:t>113</w:t>
        </w:r>
        <w:r>
          <w:rPr>
            <w:noProof/>
            <w:webHidden/>
          </w:rPr>
          <w:fldChar w:fldCharType="end"/>
        </w:r>
      </w:hyperlink>
    </w:p>
    <w:p w14:paraId="434606B8" w14:textId="788719B1"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43" w:history="1">
        <w:r w:rsidRPr="00E360DB">
          <w:rPr>
            <w:rStyle w:val="Hyperlink"/>
            <w:noProof/>
          </w:rPr>
          <w:t>Table 14. BoR11.1 'knowledge content' values - Phase 1</w:t>
        </w:r>
        <w:r>
          <w:rPr>
            <w:noProof/>
            <w:webHidden/>
          </w:rPr>
          <w:tab/>
        </w:r>
        <w:r>
          <w:rPr>
            <w:noProof/>
            <w:webHidden/>
          </w:rPr>
          <w:fldChar w:fldCharType="begin"/>
        </w:r>
        <w:r>
          <w:rPr>
            <w:noProof/>
            <w:webHidden/>
          </w:rPr>
          <w:instrText xml:space="preserve"> PAGEREF _Toc31702043 \h </w:instrText>
        </w:r>
        <w:r>
          <w:rPr>
            <w:noProof/>
            <w:webHidden/>
          </w:rPr>
        </w:r>
        <w:r>
          <w:rPr>
            <w:noProof/>
            <w:webHidden/>
          </w:rPr>
          <w:fldChar w:fldCharType="separate"/>
        </w:r>
        <w:r>
          <w:rPr>
            <w:noProof/>
            <w:webHidden/>
          </w:rPr>
          <w:t>114</w:t>
        </w:r>
        <w:r>
          <w:rPr>
            <w:noProof/>
            <w:webHidden/>
          </w:rPr>
          <w:fldChar w:fldCharType="end"/>
        </w:r>
      </w:hyperlink>
    </w:p>
    <w:p w14:paraId="707CAB64" w14:textId="56DD2031"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44" w:history="1">
        <w:r w:rsidRPr="00E360DB">
          <w:rPr>
            <w:rStyle w:val="Hyperlink"/>
            <w:noProof/>
          </w:rPr>
          <w:t>Table 15. BoR11.1 'knowledge content' values – Phases 1 &amp; 2</w:t>
        </w:r>
        <w:r>
          <w:rPr>
            <w:noProof/>
            <w:webHidden/>
          </w:rPr>
          <w:tab/>
        </w:r>
        <w:r>
          <w:rPr>
            <w:noProof/>
            <w:webHidden/>
          </w:rPr>
          <w:fldChar w:fldCharType="begin"/>
        </w:r>
        <w:r>
          <w:rPr>
            <w:noProof/>
            <w:webHidden/>
          </w:rPr>
          <w:instrText xml:space="preserve"> PAGEREF _Toc31702044 \h </w:instrText>
        </w:r>
        <w:r>
          <w:rPr>
            <w:noProof/>
            <w:webHidden/>
          </w:rPr>
        </w:r>
        <w:r>
          <w:rPr>
            <w:noProof/>
            <w:webHidden/>
          </w:rPr>
          <w:fldChar w:fldCharType="separate"/>
        </w:r>
        <w:r>
          <w:rPr>
            <w:noProof/>
            <w:webHidden/>
          </w:rPr>
          <w:t>114</w:t>
        </w:r>
        <w:r>
          <w:rPr>
            <w:noProof/>
            <w:webHidden/>
          </w:rPr>
          <w:fldChar w:fldCharType="end"/>
        </w:r>
      </w:hyperlink>
    </w:p>
    <w:p w14:paraId="79C80067" w14:textId="06CE85BD"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45" w:history="1">
        <w:r w:rsidRPr="00E360DB">
          <w:rPr>
            <w:rStyle w:val="Hyperlink"/>
            <w:noProof/>
          </w:rPr>
          <w:t>Table 16. BoR11.1 'knowledge content' values – Phases 1-3</w:t>
        </w:r>
        <w:r>
          <w:rPr>
            <w:noProof/>
            <w:webHidden/>
          </w:rPr>
          <w:tab/>
        </w:r>
        <w:r>
          <w:rPr>
            <w:noProof/>
            <w:webHidden/>
          </w:rPr>
          <w:fldChar w:fldCharType="begin"/>
        </w:r>
        <w:r>
          <w:rPr>
            <w:noProof/>
            <w:webHidden/>
          </w:rPr>
          <w:instrText xml:space="preserve"> PAGEREF _Toc31702045 \h </w:instrText>
        </w:r>
        <w:r>
          <w:rPr>
            <w:noProof/>
            <w:webHidden/>
          </w:rPr>
        </w:r>
        <w:r>
          <w:rPr>
            <w:noProof/>
            <w:webHidden/>
          </w:rPr>
          <w:fldChar w:fldCharType="separate"/>
        </w:r>
        <w:r>
          <w:rPr>
            <w:noProof/>
            <w:webHidden/>
          </w:rPr>
          <w:t>115</w:t>
        </w:r>
        <w:r>
          <w:rPr>
            <w:noProof/>
            <w:webHidden/>
          </w:rPr>
          <w:fldChar w:fldCharType="end"/>
        </w:r>
      </w:hyperlink>
    </w:p>
    <w:p w14:paraId="08C470F9" w14:textId="617AE0C2"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46" w:history="1">
        <w:r w:rsidRPr="00E360DB">
          <w:rPr>
            <w:rStyle w:val="Hyperlink"/>
            <w:noProof/>
          </w:rPr>
          <w:t>Table 17. BoR11.1 'intermediary' values - Phase 1</w:t>
        </w:r>
        <w:r>
          <w:rPr>
            <w:noProof/>
            <w:webHidden/>
          </w:rPr>
          <w:tab/>
        </w:r>
        <w:r>
          <w:rPr>
            <w:noProof/>
            <w:webHidden/>
          </w:rPr>
          <w:fldChar w:fldCharType="begin"/>
        </w:r>
        <w:r>
          <w:rPr>
            <w:noProof/>
            <w:webHidden/>
          </w:rPr>
          <w:instrText xml:space="preserve"> PAGEREF _Toc31702046 \h </w:instrText>
        </w:r>
        <w:r>
          <w:rPr>
            <w:noProof/>
            <w:webHidden/>
          </w:rPr>
        </w:r>
        <w:r>
          <w:rPr>
            <w:noProof/>
            <w:webHidden/>
          </w:rPr>
          <w:fldChar w:fldCharType="separate"/>
        </w:r>
        <w:r>
          <w:rPr>
            <w:noProof/>
            <w:webHidden/>
          </w:rPr>
          <w:t>116</w:t>
        </w:r>
        <w:r>
          <w:rPr>
            <w:noProof/>
            <w:webHidden/>
          </w:rPr>
          <w:fldChar w:fldCharType="end"/>
        </w:r>
      </w:hyperlink>
    </w:p>
    <w:p w14:paraId="732EB62E" w14:textId="793F07D9"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47" w:history="1">
        <w:r w:rsidRPr="00E360DB">
          <w:rPr>
            <w:rStyle w:val="Hyperlink"/>
            <w:noProof/>
          </w:rPr>
          <w:t>Table 18. BoR11.1 'intermediary' values – Phases 1 &amp; 2</w:t>
        </w:r>
        <w:r>
          <w:rPr>
            <w:noProof/>
            <w:webHidden/>
          </w:rPr>
          <w:tab/>
        </w:r>
        <w:r>
          <w:rPr>
            <w:noProof/>
            <w:webHidden/>
          </w:rPr>
          <w:fldChar w:fldCharType="begin"/>
        </w:r>
        <w:r>
          <w:rPr>
            <w:noProof/>
            <w:webHidden/>
          </w:rPr>
          <w:instrText xml:space="preserve"> PAGEREF _Toc31702047 \h </w:instrText>
        </w:r>
        <w:r>
          <w:rPr>
            <w:noProof/>
            <w:webHidden/>
          </w:rPr>
        </w:r>
        <w:r>
          <w:rPr>
            <w:noProof/>
            <w:webHidden/>
          </w:rPr>
          <w:fldChar w:fldCharType="separate"/>
        </w:r>
        <w:r>
          <w:rPr>
            <w:noProof/>
            <w:webHidden/>
          </w:rPr>
          <w:t>117</w:t>
        </w:r>
        <w:r>
          <w:rPr>
            <w:noProof/>
            <w:webHidden/>
          </w:rPr>
          <w:fldChar w:fldCharType="end"/>
        </w:r>
      </w:hyperlink>
    </w:p>
    <w:p w14:paraId="620FE59D" w14:textId="6F59EC26"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48" w:history="1">
        <w:r w:rsidRPr="00E360DB">
          <w:rPr>
            <w:rStyle w:val="Hyperlink"/>
            <w:noProof/>
          </w:rPr>
          <w:t>Table 19. BoR11.1 'intermediary' values – Phases 1-3</w:t>
        </w:r>
        <w:r>
          <w:rPr>
            <w:noProof/>
            <w:webHidden/>
          </w:rPr>
          <w:tab/>
        </w:r>
        <w:r>
          <w:rPr>
            <w:noProof/>
            <w:webHidden/>
          </w:rPr>
          <w:fldChar w:fldCharType="begin"/>
        </w:r>
        <w:r>
          <w:rPr>
            <w:noProof/>
            <w:webHidden/>
          </w:rPr>
          <w:instrText xml:space="preserve"> PAGEREF _Toc31702048 \h </w:instrText>
        </w:r>
        <w:r>
          <w:rPr>
            <w:noProof/>
            <w:webHidden/>
          </w:rPr>
        </w:r>
        <w:r>
          <w:rPr>
            <w:noProof/>
            <w:webHidden/>
          </w:rPr>
          <w:fldChar w:fldCharType="separate"/>
        </w:r>
        <w:r>
          <w:rPr>
            <w:noProof/>
            <w:webHidden/>
          </w:rPr>
          <w:t>118</w:t>
        </w:r>
        <w:r>
          <w:rPr>
            <w:noProof/>
            <w:webHidden/>
          </w:rPr>
          <w:fldChar w:fldCharType="end"/>
        </w:r>
      </w:hyperlink>
    </w:p>
    <w:p w14:paraId="16E8AF40" w14:textId="2B4B3B3B"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49" w:history="1">
        <w:r w:rsidRPr="00E360DB">
          <w:rPr>
            <w:rStyle w:val="Hyperlink"/>
            <w:noProof/>
          </w:rPr>
          <w:t>Table 20. BoR5 typology values by 'research dimension' (with comparator values)</w:t>
        </w:r>
        <w:r>
          <w:rPr>
            <w:noProof/>
            <w:webHidden/>
          </w:rPr>
          <w:tab/>
        </w:r>
        <w:r>
          <w:rPr>
            <w:noProof/>
            <w:webHidden/>
          </w:rPr>
          <w:fldChar w:fldCharType="begin"/>
        </w:r>
        <w:r>
          <w:rPr>
            <w:noProof/>
            <w:webHidden/>
          </w:rPr>
          <w:instrText xml:space="preserve"> PAGEREF _Toc31702049 \h </w:instrText>
        </w:r>
        <w:r>
          <w:rPr>
            <w:noProof/>
            <w:webHidden/>
          </w:rPr>
        </w:r>
        <w:r>
          <w:rPr>
            <w:noProof/>
            <w:webHidden/>
          </w:rPr>
          <w:fldChar w:fldCharType="separate"/>
        </w:r>
        <w:r>
          <w:rPr>
            <w:noProof/>
            <w:webHidden/>
          </w:rPr>
          <w:t>120</w:t>
        </w:r>
        <w:r>
          <w:rPr>
            <w:noProof/>
            <w:webHidden/>
          </w:rPr>
          <w:fldChar w:fldCharType="end"/>
        </w:r>
      </w:hyperlink>
    </w:p>
    <w:p w14:paraId="7797DD59" w14:textId="67EE356A"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50" w:history="1">
        <w:r w:rsidRPr="00E360DB">
          <w:rPr>
            <w:rStyle w:val="Hyperlink"/>
            <w:noProof/>
          </w:rPr>
          <w:t>Table 21. BoR5 'social context' values - Phase 1</w:t>
        </w:r>
        <w:r>
          <w:rPr>
            <w:noProof/>
            <w:webHidden/>
          </w:rPr>
          <w:tab/>
        </w:r>
        <w:r>
          <w:rPr>
            <w:noProof/>
            <w:webHidden/>
          </w:rPr>
          <w:fldChar w:fldCharType="begin"/>
        </w:r>
        <w:r>
          <w:rPr>
            <w:noProof/>
            <w:webHidden/>
          </w:rPr>
          <w:instrText xml:space="preserve"> PAGEREF _Toc31702050 \h </w:instrText>
        </w:r>
        <w:r>
          <w:rPr>
            <w:noProof/>
            <w:webHidden/>
          </w:rPr>
        </w:r>
        <w:r>
          <w:rPr>
            <w:noProof/>
            <w:webHidden/>
          </w:rPr>
          <w:fldChar w:fldCharType="separate"/>
        </w:r>
        <w:r>
          <w:rPr>
            <w:noProof/>
            <w:webHidden/>
          </w:rPr>
          <w:t>121</w:t>
        </w:r>
        <w:r>
          <w:rPr>
            <w:noProof/>
            <w:webHidden/>
          </w:rPr>
          <w:fldChar w:fldCharType="end"/>
        </w:r>
      </w:hyperlink>
    </w:p>
    <w:p w14:paraId="18139AE4" w14:textId="6C764658"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51" w:history="1">
        <w:r w:rsidRPr="00E360DB">
          <w:rPr>
            <w:rStyle w:val="Hyperlink"/>
            <w:noProof/>
          </w:rPr>
          <w:t>Table 22. BoR5 'social context' values – Phases 1 &amp; 2</w:t>
        </w:r>
        <w:r>
          <w:rPr>
            <w:noProof/>
            <w:webHidden/>
          </w:rPr>
          <w:tab/>
        </w:r>
        <w:r>
          <w:rPr>
            <w:noProof/>
            <w:webHidden/>
          </w:rPr>
          <w:fldChar w:fldCharType="begin"/>
        </w:r>
        <w:r>
          <w:rPr>
            <w:noProof/>
            <w:webHidden/>
          </w:rPr>
          <w:instrText xml:space="preserve"> PAGEREF _Toc31702051 \h </w:instrText>
        </w:r>
        <w:r>
          <w:rPr>
            <w:noProof/>
            <w:webHidden/>
          </w:rPr>
        </w:r>
        <w:r>
          <w:rPr>
            <w:noProof/>
            <w:webHidden/>
          </w:rPr>
          <w:fldChar w:fldCharType="separate"/>
        </w:r>
        <w:r>
          <w:rPr>
            <w:noProof/>
            <w:webHidden/>
          </w:rPr>
          <w:t>122</w:t>
        </w:r>
        <w:r>
          <w:rPr>
            <w:noProof/>
            <w:webHidden/>
          </w:rPr>
          <w:fldChar w:fldCharType="end"/>
        </w:r>
      </w:hyperlink>
    </w:p>
    <w:p w14:paraId="4329E489" w14:textId="5CC8D60A"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52" w:history="1">
        <w:r w:rsidRPr="00E360DB">
          <w:rPr>
            <w:rStyle w:val="Hyperlink"/>
            <w:noProof/>
          </w:rPr>
          <w:t>Table 23. BoR5 'social context' values – Phases 1-3</w:t>
        </w:r>
        <w:r>
          <w:rPr>
            <w:noProof/>
            <w:webHidden/>
          </w:rPr>
          <w:tab/>
        </w:r>
        <w:r>
          <w:rPr>
            <w:noProof/>
            <w:webHidden/>
          </w:rPr>
          <w:fldChar w:fldCharType="begin"/>
        </w:r>
        <w:r>
          <w:rPr>
            <w:noProof/>
            <w:webHidden/>
          </w:rPr>
          <w:instrText xml:space="preserve"> PAGEREF _Toc31702052 \h </w:instrText>
        </w:r>
        <w:r>
          <w:rPr>
            <w:noProof/>
            <w:webHidden/>
          </w:rPr>
        </w:r>
        <w:r>
          <w:rPr>
            <w:noProof/>
            <w:webHidden/>
          </w:rPr>
          <w:fldChar w:fldCharType="separate"/>
        </w:r>
        <w:r>
          <w:rPr>
            <w:noProof/>
            <w:webHidden/>
          </w:rPr>
          <w:t>122</w:t>
        </w:r>
        <w:r>
          <w:rPr>
            <w:noProof/>
            <w:webHidden/>
          </w:rPr>
          <w:fldChar w:fldCharType="end"/>
        </w:r>
      </w:hyperlink>
    </w:p>
    <w:p w14:paraId="39312F17" w14:textId="71BF48E0"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53" w:history="1">
        <w:r w:rsidRPr="00E360DB">
          <w:rPr>
            <w:rStyle w:val="Hyperlink"/>
            <w:noProof/>
          </w:rPr>
          <w:t>Table 24. BoR5 'social context' values - Phases 1-3</w:t>
        </w:r>
        <w:r>
          <w:rPr>
            <w:noProof/>
            <w:webHidden/>
          </w:rPr>
          <w:tab/>
        </w:r>
        <w:r>
          <w:rPr>
            <w:noProof/>
            <w:webHidden/>
          </w:rPr>
          <w:fldChar w:fldCharType="begin"/>
        </w:r>
        <w:r>
          <w:rPr>
            <w:noProof/>
            <w:webHidden/>
          </w:rPr>
          <w:instrText xml:space="preserve"> PAGEREF _Toc31702053 \h </w:instrText>
        </w:r>
        <w:r>
          <w:rPr>
            <w:noProof/>
            <w:webHidden/>
          </w:rPr>
        </w:r>
        <w:r>
          <w:rPr>
            <w:noProof/>
            <w:webHidden/>
          </w:rPr>
          <w:fldChar w:fldCharType="separate"/>
        </w:r>
        <w:r>
          <w:rPr>
            <w:noProof/>
            <w:webHidden/>
          </w:rPr>
          <w:t>123</w:t>
        </w:r>
        <w:r>
          <w:rPr>
            <w:noProof/>
            <w:webHidden/>
          </w:rPr>
          <w:fldChar w:fldCharType="end"/>
        </w:r>
      </w:hyperlink>
    </w:p>
    <w:p w14:paraId="2EE85E99" w14:textId="36BF2634"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54" w:history="1">
        <w:r w:rsidRPr="00E360DB">
          <w:rPr>
            <w:rStyle w:val="Hyperlink"/>
            <w:noProof/>
          </w:rPr>
          <w:t>Table 25. BoR5 ‘intermediary’ values – Phase 1</w:t>
        </w:r>
        <w:r>
          <w:rPr>
            <w:noProof/>
            <w:webHidden/>
          </w:rPr>
          <w:tab/>
        </w:r>
        <w:r>
          <w:rPr>
            <w:noProof/>
            <w:webHidden/>
          </w:rPr>
          <w:fldChar w:fldCharType="begin"/>
        </w:r>
        <w:r>
          <w:rPr>
            <w:noProof/>
            <w:webHidden/>
          </w:rPr>
          <w:instrText xml:space="preserve"> PAGEREF _Toc31702054 \h </w:instrText>
        </w:r>
        <w:r>
          <w:rPr>
            <w:noProof/>
            <w:webHidden/>
          </w:rPr>
        </w:r>
        <w:r>
          <w:rPr>
            <w:noProof/>
            <w:webHidden/>
          </w:rPr>
          <w:fldChar w:fldCharType="separate"/>
        </w:r>
        <w:r>
          <w:rPr>
            <w:noProof/>
            <w:webHidden/>
          </w:rPr>
          <w:t>125</w:t>
        </w:r>
        <w:r>
          <w:rPr>
            <w:noProof/>
            <w:webHidden/>
          </w:rPr>
          <w:fldChar w:fldCharType="end"/>
        </w:r>
      </w:hyperlink>
    </w:p>
    <w:p w14:paraId="2381D3DF" w14:textId="519FC7BB"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55" w:history="1">
        <w:r w:rsidRPr="00E360DB">
          <w:rPr>
            <w:rStyle w:val="Hyperlink"/>
            <w:noProof/>
          </w:rPr>
          <w:t>Table 26. BoR5 ‘intermediary’ values – Phases 1 &amp; 2</w:t>
        </w:r>
        <w:r>
          <w:rPr>
            <w:noProof/>
            <w:webHidden/>
          </w:rPr>
          <w:tab/>
        </w:r>
        <w:r>
          <w:rPr>
            <w:noProof/>
            <w:webHidden/>
          </w:rPr>
          <w:fldChar w:fldCharType="begin"/>
        </w:r>
        <w:r>
          <w:rPr>
            <w:noProof/>
            <w:webHidden/>
          </w:rPr>
          <w:instrText xml:space="preserve"> PAGEREF _Toc31702055 \h </w:instrText>
        </w:r>
        <w:r>
          <w:rPr>
            <w:noProof/>
            <w:webHidden/>
          </w:rPr>
        </w:r>
        <w:r>
          <w:rPr>
            <w:noProof/>
            <w:webHidden/>
          </w:rPr>
          <w:fldChar w:fldCharType="separate"/>
        </w:r>
        <w:r>
          <w:rPr>
            <w:noProof/>
            <w:webHidden/>
          </w:rPr>
          <w:t>126</w:t>
        </w:r>
        <w:r>
          <w:rPr>
            <w:noProof/>
            <w:webHidden/>
          </w:rPr>
          <w:fldChar w:fldCharType="end"/>
        </w:r>
      </w:hyperlink>
    </w:p>
    <w:p w14:paraId="46A9E602" w14:textId="3857C816"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56" w:history="1">
        <w:r w:rsidRPr="00E360DB">
          <w:rPr>
            <w:rStyle w:val="Hyperlink"/>
            <w:noProof/>
          </w:rPr>
          <w:t>Table 27. BoR5 ‘intermediary’ values – Phases 1-3</w:t>
        </w:r>
        <w:r>
          <w:rPr>
            <w:noProof/>
            <w:webHidden/>
          </w:rPr>
          <w:tab/>
        </w:r>
        <w:r>
          <w:rPr>
            <w:noProof/>
            <w:webHidden/>
          </w:rPr>
          <w:fldChar w:fldCharType="begin"/>
        </w:r>
        <w:r>
          <w:rPr>
            <w:noProof/>
            <w:webHidden/>
          </w:rPr>
          <w:instrText xml:space="preserve"> PAGEREF _Toc31702056 \h </w:instrText>
        </w:r>
        <w:r>
          <w:rPr>
            <w:noProof/>
            <w:webHidden/>
          </w:rPr>
        </w:r>
        <w:r>
          <w:rPr>
            <w:noProof/>
            <w:webHidden/>
          </w:rPr>
          <w:fldChar w:fldCharType="separate"/>
        </w:r>
        <w:r>
          <w:rPr>
            <w:noProof/>
            <w:webHidden/>
          </w:rPr>
          <w:t>126</w:t>
        </w:r>
        <w:r>
          <w:rPr>
            <w:noProof/>
            <w:webHidden/>
          </w:rPr>
          <w:fldChar w:fldCharType="end"/>
        </w:r>
      </w:hyperlink>
    </w:p>
    <w:p w14:paraId="7EE9A5F3" w14:textId="7B3F6D11"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57" w:history="1">
        <w:r w:rsidRPr="00E360DB">
          <w:rPr>
            <w:rStyle w:val="Hyperlink"/>
            <w:noProof/>
          </w:rPr>
          <w:t>Table 28. BoR4.2 typology values by 'research dimension' (with comparator values)</w:t>
        </w:r>
        <w:r>
          <w:rPr>
            <w:noProof/>
            <w:webHidden/>
          </w:rPr>
          <w:tab/>
        </w:r>
        <w:r>
          <w:rPr>
            <w:noProof/>
            <w:webHidden/>
          </w:rPr>
          <w:fldChar w:fldCharType="begin"/>
        </w:r>
        <w:r>
          <w:rPr>
            <w:noProof/>
            <w:webHidden/>
          </w:rPr>
          <w:instrText xml:space="preserve"> PAGEREF _Toc31702057 \h </w:instrText>
        </w:r>
        <w:r>
          <w:rPr>
            <w:noProof/>
            <w:webHidden/>
          </w:rPr>
        </w:r>
        <w:r>
          <w:rPr>
            <w:noProof/>
            <w:webHidden/>
          </w:rPr>
          <w:fldChar w:fldCharType="separate"/>
        </w:r>
        <w:r>
          <w:rPr>
            <w:noProof/>
            <w:webHidden/>
          </w:rPr>
          <w:t>128</w:t>
        </w:r>
        <w:r>
          <w:rPr>
            <w:noProof/>
            <w:webHidden/>
          </w:rPr>
          <w:fldChar w:fldCharType="end"/>
        </w:r>
      </w:hyperlink>
    </w:p>
    <w:p w14:paraId="64906990" w14:textId="34455AF3"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58" w:history="1">
        <w:r w:rsidRPr="00E360DB">
          <w:rPr>
            <w:rStyle w:val="Hyperlink"/>
            <w:noProof/>
          </w:rPr>
          <w:t>Table 29. BoR4.2 'social context' values - Phase 1</w:t>
        </w:r>
        <w:r>
          <w:rPr>
            <w:noProof/>
            <w:webHidden/>
          </w:rPr>
          <w:tab/>
        </w:r>
        <w:r>
          <w:rPr>
            <w:noProof/>
            <w:webHidden/>
          </w:rPr>
          <w:fldChar w:fldCharType="begin"/>
        </w:r>
        <w:r>
          <w:rPr>
            <w:noProof/>
            <w:webHidden/>
          </w:rPr>
          <w:instrText xml:space="preserve"> PAGEREF _Toc31702058 \h </w:instrText>
        </w:r>
        <w:r>
          <w:rPr>
            <w:noProof/>
            <w:webHidden/>
          </w:rPr>
        </w:r>
        <w:r>
          <w:rPr>
            <w:noProof/>
            <w:webHidden/>
          </w:rPr>
          <w:fldChar w:fldCharType="separate"/>
        </w:r>
        <w:r>
          <w:rPr>
            <w:noProof/>
            <w:webHidden/>
          </w:rPr>
          <w:t>129</w:t>
        </w:r>
        <w:r>
          <w:rPr>
            <w:noProof/>
            <w:webHidden/>
          </w:rPr>
          <w:fldChar w:fldCharType="end"/>
        </w:r>
      </w:hyperlink>
    </w:p>
    <w:p w14:paraId="132EB71F" w14:textId="786D3E3E"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59" w:history="1">
        <w:r w:rsidRPr="00E360DB">
          <w:rPr>
            <w:rStyle w:val="Hyperlink"/>
            <w:noProof/>
          </w:rPr>
          <w:t>Table 30. BoR4.2 'social context' values – Phases 1 &amp; 2</w:t>
        </w:r>
        <w:r>
          <w:rPr>
            <w:noProof/>
            <w:webHidden/>
          </w:rPr>
          <w:tab/>
        </w:r>
        <w:r>
          <w:rPr>
            <w:noProof/>
            <w:webHidden/>
          </w:rPr>
          <w:fldChar w:fldCharType="begin"/>
        </w:r>
        <w:r>
          <w:rPr>
            <w:noProof/>
            <w:webHidden/>
          </w:rPr>
          <w:instrText xml:space="preserve"> PAGEREF _Toc31702059 \h </w:instrText>
        </w:r>
        <w:r>
          <w:rPr>
            <w:noProof/>
            <w:webHidden/>
          </w:rPr>
        </w:r>
        <w:r>
          <w:rPr>
            <w:noProof/>
            <w:webHidden/>
          </w:rPr>
          <w:fldChar w:fldCharType="separate"/>
        </w:r>
        <w:r>
          <w:rPr>
            <w:noProof/>
            <w:webHidden/>
          </w:rPr>
          <w:t>130</w:t>
        </w:r>
        <w:r>
          <w:rPr>
            <w:noProof/>
            <w:webHidden/>
          </w:rPr>
          <w:fldChar w:fldCharType="end"/>
        </w:r>
      </w:hyperlink>
    </w:p>
    <w:p w14:paraId="0233D2C4" w14:textId="7F18E538"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60" w:history="1">
        <w:r w:rsidRPr="00E360DB">
          <w:rPr>
            <w:rStyle w:val="Hyperlink"/>
            <w:noProof/>
          </w:rPr>
          <w:t>Table 31. BoR4.2 'social context' values – Phases 1-3</w:t>
        </w:r>
        <w:r>
          <w:rPr>
            <w:noProof/>
            <w:webHidden/>
          </w:rPr>
          <w:tab/>
        </w:r>
        <w:r>
          <w:rPr>
            <w:noProof/>
            <w:webHidden/>
          </w:rPr>
          <w:fldChar w:fldCharType="begin"/>
        </w:r>
        <w:r>
          <w:rPr>
            <w:noProof/>
            <w:webHidden/>
          </w:rPr>
          <w:instrText xml:space="preserve"> PAGEREF _Toc31702060 \h </w:instrText>
        </w:r>
        <w:r>
          <w:rPr>
            <w:noProof/>
            <w:webHidden/>
          </w:rPr>
        </w:r>
        <w:r>
          <w:rPr>
            <w:noProof/>
            <w:webHidden/>
          </w:rPr>
          <w:fldChar w:fldCharType="separate"/>
        </w:r>
        <w:r>
          <w:rPr>
            <w:noProof/>
            <w:webHidden/>
          </w:rPr>
          <w:t>130</w:t>
        </w:r>
        <w:r>
          <w:rPr>
            <w:noProof/>
            <w:webHidden/>
          </w:rPr>
          <w:fldChar w:fldCharType="end"/>
        </w:r>
      </w:hyperlink>
    </w:p>
    <w:p w14:paraId="19296D04" w14:textId="1403993A"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61" w:history="1">
        <w:r w:rsidRPr="00E360DB">
          <w:rPr>
            <w:rStyle w:val="Hyperlink"/>
            <w:noProof/>
          </w:rPr>
          <w:t>Table 32. BoR4.2 ‘knowledge content’ values – Phases 1 &amp; 2</w:t>
        </w:r>
        <w:r>
          <w:rPr>
            <w:noProof/>
            <w:webHidden/>
          </w:rPr>
          <w:tab/>
        </w:r>
        <w:r>
          <w:rPr>
            <w:noProof/>
            <w:webHidden/>
          </w:rPr>
          <w:fldChar w:fldCharType="begin"/>
        </w:r>
        <w:r>
          <w:rPr>
            <w:noProof/>
            <w:webHidden/>
          </w:rPr>
          <w:instrText xml:space="preserve"> PAGEREF _Toc31702061 \h </w:instrText>
        </w:r>
        <w:r>
          <w:rPr>
            <w:noProof/>
            <w:webHidden/>
          </w:rPr>
        </w:r>
        <w:r>
          <w:rPr>
            <w:noProof/>
            <w:webHidden/>
          </w:rPr>
          <w:fldChar w:fldCharType="separate"/>
        </w:r>
        <w:r>
          <w:rPr>
            <w:noProof/>
            <w:webHidden/>
          </w:rPr>
          <w:t>131</w:t>
        </w:r>
        <w:r>
          <w:rPr>
            <w:noProof/>
            <w:webHidden/>
          </w:rPr>
          <w:fldChar w:fldCharType="end"/>
        </w:r>
      </w:hyperlink>
    </w:p>
    <w:p w14:paraId="6547F4B1" w14:textId="4BEC1137"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62" w:history="1">
        <w:r w:rsidRPr="00E360DB">
          <w:rPr>
            <w:rStyle w:val="Hyperlink"/>
            <w:noProof/>
          </w:rPr>
          <w:t>Table 33. BoR4.2 ‘knowledge content’ values – Phases 1-3</w:t>
        </w:r>
        <w:r>
          <w:rPr>
            <w:noProof/>
            <w:webHidden/>
          </w:rPr>
          <w:tab/>
        </w:r>
        <w:r>
          <w:rPr>
            <w:noProof/>
            <w:webHidden/>
          </w:rPr>
          <w:fldChar w:fldCharType="begin"/>
        </w:r>
        <w:r>
          <w:rPr>
            <w:noProof/>
            <w:webHidden/>
          </w:rPr>
          <w:instrText xml:space="preserve"> PAGEREF _Toc31702062 \h </w:instrText>
        </w:r>
        <w:r>
          <w:rPr>
            <w:noProof/>
            <w:webHidden/>
          </w:rPr>
        </w:r>
        <w:r>
          <w:rPr>
            <w:noProof/>
            <w:webHidden/>
          </w:rPr>
          <w:fldChar w:fldCharType="separate"/>
        </w:r>
        <w:r>
          <w:rPr>
            <w:noProof/>
            <w:webHidden/>
          </w:rPr>
          <w:t>131</w:t>
        </w:r>
        <w:r>
          <w:rPr>
            <w:noProof/>
            <w:webHidden/>
          </w:rPr>
          <w:fldChar w:fldCharType="end"/>
        </w:r>
      </w:hyperlink>
    </w:p>
    <w:p w14:paraId="14830AA9" w14:textId="3E925DDB"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63" w:history="1">
        <w:r w:rsidRPr="00E360DB">
          <w:rPr>
            <w:rStyle w:val="Hyperlink"/>
            <w:noProof/>
          </w:rPr>
          <w:t>Table 34. BoR4.2 ‘intermediary’ values – Phase 1</w:t>
        </w:r>
        <w:r>
          <w:rPr>
            <w:noProof/>
            <w:webHidden/>
          </w:rPr>
          <w:tab/>
        </w:r>
        <w:r>
          <w:rPr>
            <w:noProof/>
            <w:webHidden/>
          </w:rPr>
          <w:fldChar w:fldCharType="begin"/>
        </w:r>
        <w:r>
          <w:rPr>
            <w:noProof/>
            <w:webHidden/>
          </w:rPr>
          <w:instrText xml:space="preserve"> PAGEREF _Toc31702063 \h </w:instrText>
        </w:r>
        <w:r>
          <w:rPr>
            <w:noProof/>
            <w:webHidden/>
          </w:rPr>
        </w:r>
        <w:r>
          <w:rPr>
            <w:noProof/>
            <w:webHidden/>
          </w:rPr>
          <w:fldChar w:fldCharType="separate"/>
        </w:r>
        <w:r>
          <w:rPr>
            <w:noProof/>
            <w:webHidden/>
          </w:rPr>
          <w:t>132</w:t>
        </w:r>
        <w:r>
          <w:rPr>
            <w:noProof/>
            <w:webHidden/>
          </w:rPr>
          <w:fldChar w:fldCharType="end"/>
        </w:r>
      </w:hyperlink>
    </w:p>
    <w:p w14:paraId="023CBF81" w14:textId="1C41F609"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64" w:history="1">
        <w:r w:rsidRPr="00E360DB">
          <w:rPr>
            <w:rStyle w:val="Hyperlink"/>
            <w:noProof/>
          </w:rPr>
          <w:t>Table 35. BoR4.2 ‘intermediary’ values – Phases 1 &amp; 2</w:t>
        </w:r>
        <w:r>
          <w:rPr>
            <w:noProof/>
            <w:webHidden/>
          </w:rPr>
          <w:tab/>
        </w:r>
        <w:r>
          <w:rPr>
            <w:noProof/>
            <w:webHidden/>
          </w:rPr>
          <w:fldChar w:fldCharType="begin"/>
        </w:r>
        <w:r>
          <w:rPr>
            <w:noProof/>
            <w:webHidden/>
          </w:rPr>
          <w:instrText xml:space="preserve"> PAGEREF _Toc31702064 \h </w:instrText>
        </w:r>
        <w:r>
          <w:rPr>
            <w:noProof/>
            <w:webHidden/>
          </w:rPr>
        </w:r>
        <w:r>
          <w:rPr>
            <w:noProof/>
            <w:webHidden/>
          </w:rPr>
          <w:fldChar w:fldCharType="separate"/>
        </w:r>
        <w:r>
          <w:rPr>
            <w:noProof/>
            <w:webHidden/>
          </w:rPr>
          <w:t>133</w:t>
        </w:r>
        <w:r>
          <w:rPr>
            <w:noProof/>
            <w:webHidden/>
          </w:rPr>
          <w:fldChar w:fldCharType="end"/>
        </w:r>
      </w:hyperlink>
    </w:p>
    <w:p w14:paraId="6F8B5DA0" w14:textId="47B64BB9"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65" w:history="1">
        <w:r w:rsidRPr="00E360DB">
          <w:rPr>
            <w:rStyle w:val="Hyperlink"/>
            <w:noProof/>
          </w:rPr>
          <w:t>Table 36. BoR4.2 ‘intermediary’ values – Phases 1-3</w:t>
        </w:r>
        <w:r>
          <w:rPr>
            <w:noProof/>
            <w:webHidden/>
          </w:rPr>
          <w:tab/>
        </w:r>
        <w:r>
          <w:rPr>
            <w:noProof/>
            <w:webHidden/>
          </w:rPr>
          <w:fldChar w:fldCharType="begin"/>
        </w:r>
        <w:r>
          <w:rPr>
            <w:noProof/>
            <w:webHidden/>
          </w:rPr>
          <w:instrText xml:space="preserve"> PAGEREF _Toc31702065 \h </w:instrText>
        </w:r>
        <w:r>
          <w:rPr>
            <w:noProof/>
            <w:webHidden/>
          </w:rPr>
        </w:r>
        <w:r>
          <w:rPr>
            <w:noProof/>
            <w:webHidden/>
          </w:rPr>
          <w:fldChar w:fldCharType="separate"/>
        </w:r>
        <w:r>
          <w:rPr>
            <w:noProof/>
            <w:webHidden/>
          </w:rPr>
          <w:t>133</w:t>
        </w:r>
        <w:r>
          <w:rPr>
            <w:noProof/>
            <w:webHidden/>
          </w:rPr>
          <w:fldChar w:fldCharType="end"/>
        </w:r>
      </w:hyperlink>
    </w:p>
    <w:p w14:paraId="5093B1F2" w14:textId="2FAC8554"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66" w:history="1">
        <w:r w:rsidRPr="00E360DB">
          <w:rPr>
            <w:rStyle w:val="Hyperlink"/>
            <w:noProof/>
          </w:rPr>
          <w:t>Table 37. Typology values by contextual dimension/categories and research dimensions</w:t>
        </w:r>
        <w:r>
          <w:rPr>
            <w:noProof/>
            <w:webHidden/>
          </w:rPr>
          <w:tab/>
        </w:r>
        <w:r>
          <w:rPr>
            <w:noProof/>
            <w:webHidden/>
          </w:rPr>
          <w:fldChar w:fldCharType="begin"/>
        </w:r>
        <w:r>
          <w:rPr>
            <w:noProof/>
            <w:webHidden/>
          </w:rPr>
          <w:instrText xml:space="preserve"> PAGEREF _Toc31702066 \h </w:instrText>
        </w:r>
        <w:r>
          <w:rPr>
            <w:noProof/>
            <w:webHidden/>
          </w:rPr>
        </w:r>
        <w:r>
          <w:rPr>
            <w:noProof/>
            <w:webHidden/>
          </w:rPr>
          <w:fldChar w:fldCharType="separate"/>
        </w:r>
        <w:r>
          <w:rPr>
            <w:noProof/>
            <w:webHidden/>
          </w:rPr>
          <w:t>136</w:t>
        </w:r>
        <w:r>
          <w:rPr>
            <w:noProof/>
            <w:webHidden/>
          </w:rPr>
          <w:fldChar w:fldCharType="end"/>
        </w:r>
      </w:hyperlink>
    </w:p>
    <w:p w14:paraId="4D1E7432" w14:textId="5C670009"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67" w:history="1">
        <w:r w:rsidRPr="00E360DB">
          <w:rPr>
            <w:rStyle w:val="Hyperlink"/>
            <w:noProof/>
          </w:rPr>
          <w:t>Table 38. Total Case Studies and Sampled Case Studies from the ten submissions</w:t>
        </w:r>
        <w:r>
          <w:rPr>
            <w:noProof/>
            <w:webHidden/>
          </w:rPr>
          <w:tab/>
        </w:r>
        <w:r>
          <w:rPr>
            <w:noProof/>
            <w:webHidden/>
          </w:rPr>
          <w:fldChar w:fldCharType="begin"/>
        </w:r>
        <w:r>
          <w:rPr>
            <w:noProof/>
            <w:webHidden/>
          </w:rPr>
          <w:instrText xml:space="preserve"> PAGEREF _Toc31702067 \h </w:instrText>
        </w:r>
        <w:r>
          <w:rPr>
            <w:noProof/>
            <w:webHidden/>
          </w:rPr>
        </w:r>
        <w:r>
          <w:rPr>
            <w:noProof/>
            <w:webHidden/>
          </w:rPr>
          <w:fldChar w:fldCharType="separate"/>
        </w:r>
        <w:r>
          <w:rPr>
            <w:noProof/>
            <w:webHidden/>
          </w:rPr>
          <w:t>200</w:t>
        </w:r>
        <w:r>
          <w:rPr>
            <w:noProof/>
            <w:webHidden/>
          </w:rPr>
          <w:fldChar w:fldCharType="end"/>
        </w:r>
      </w:hyperlink>
    </w:p>
    <w:p w14:paraId="245C6F7E" w14:textId="1410D01D"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68" w:history="1">
        <w:r w:rsidRPr="00E360DB">
          <w:rPr>
            <w:rStyle w:val="Hyperlink"/>
            <w:noProof/>
          </w:rPr>
          <w:t>Table 39. Relative representation (%) of each parameter/category in sampled Case Studies</w:t>
        </w:r>
        <w:r>
          <w:rPr>
            <w:noProof/>
            <w:webHidden/>
          </w:rPr>
          <w:tab/>
        </w:r>
        <w:r>
          <w:rPr>
            <w:noProof/>
            <w:webHidden/>
          </w:rPr>
          <w:fldChar w:fldCharType="begin"/>
        </w:r>
        <w:r>
          <w:rPr>
            <w:noProof/>
            <w:webHidden/>
          </w:rPr>
          <w:instrText xml:space="preserve"> PAGEREF _Toc31702068 \h </w:instrText>
        </w:r>
        <w:r>
          <w:rPr>
            <w:noProof/>
            <w:webHidden/>
          </w:rPr>
        </w:r>
        <w:r>
          <w:rPr>
            <w:noProof/>
            <w:webHidden/>
          </w:rPr>
          <w:fldChar w:fldCharType="separate"/>
        </w:r>
        <w:r>
          <w:rPr>
            <w:noProof/>
            <w:webHidden/>
          </w:rPr>
          <w:t>201</w:t>
        </w:r>
        <w:r>
          <w:rPr>
            <w:noProof/>
            <w:webHidden/>
          </w:rPr>
          <w:fldChar w:fldCharType="end"/>
        </w:r>
      </w:hyperlink>
    </w:p>
    <w:p w14:paraId="092DF9A3" w14:textId="604B9D19"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69" w:history="1">
        <w:r w:rsidRPr="00E360DB">
          <w:rPr>
            <w:rStyle w:val="Hyperlink"/>
            <w:noProof/>
          </w:rPr>
          <w:t>Table 40. Relative representation (%) of each parameter/category among sampled interviewees</w:t>
        </w:r>
        <w:r>
          <w:rPr>
            <w:noProof/>
            <w:webHidden/>
          </w:rPr>
          <w:tab/>
        </w:r>
        <w:r>
          <w:rPr>
            <w:noProof/>
            <w:webHidden/>
          </w:rPr>
          <w:fldChar w:fldCharType="begin"/>
        </w:r>
        <w:r>
          <w:rPr>
            <w:noProof/>
            <w:webHidden/>
          </w:rPr>
          <w:instrText xml:space="preserve"> PAGEREF _Toc31702069 \h </w:instrText>
        </w:r>
        <w:r>
          <w:rPr>
            <w:noProof/>
            <w:webHidden/>
          </w:rPr>
        </w:r>
        <w:r>
          <w:rPr>
            <w:noProof/>
            <w:webHidden/>
          </w:rPr>
          <w:fldChar w:fldCharType="separate"/>
        </w:r>
        <w:r>
          <w:rPr>
            <w:noProof/>
            <w:webHidden/>
          </w:rPr>
          <w:t>201</w:t>
        </w:r>
        <w:r>
          <w:rPr>
            <w:noProof/>
            <w:webHidden/>
          </w:rPr>
          <w:fldChar w:fldCharType="end"/>
        </w:r>
      </w:hyperlink>
    </w:p>
    <w:p w14:paraId="31309E5E" w14:textId="6C4715A5" w:rsidR="0011424E" w:rsidRDefault="00A677CD" w:rsidP="00A677CD">
      <w:pPr>
        <w:pStyle w:val="Heading1"/>
        <w:rPr>
          <w:noProof/>
        </w:rPr>
      </w:pPr>
      <w:r>
        <w:rPr>
          <w:lang w:eastAsia="ko-KR"/>
        </w:rPr>
        <w:fldChar w:fldCharType="end"/>
      </w:r>
      <w:bookmarkStart w:id="7" w:name="_Toc31701927"/>
      <w:r>
        <w:rPr>
          <w:lang w:eastAsia="ko-KR"/>
        </w:rPr>
        <w:t>List of Figures</w:t>
      </w:r>
      <w:bookmarkEnd w:id="7"/>
      <w:r>
        <w:rPr>
          <w:lang w:eastAsia="ko-KR"/>
        </w:rPr>
        <w:fldChar w:fldCharType="begin"/>
      </w:r>
      <w:r>
        <w:rPr>
          <w:lang w:eastAsia="ko-KR"/>
        </w:rPr>
        <w:instrText xml:space="preserve"> TOC \h \z \c "Figure" </w:instrText>
      </w:r>
      <w:r>
        <w:rPr>
          <w:lang w:eastAsia="ko-KR"/>
        </w:rPr>
        <w:fldChar w:fldCharType="separate"/>
      </w:r>
    </w:p>
    <w:p w14:paraId="3138595C" w14:textId="57EE4F92"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70" w:history="1">
        <w:r w:rsidRPr="00615DD9">
          <w:rPr>
            <w:rStyle w:val="Hyperlink"/>
            <w:noProof/>
          </w:rPr>
          <w:t>Figure 1. Conceptual framework of the functioning of research-related boundary transactions</w:t>
        </w:r>
        <w:r>
          <w:rPr>
            <w:noProof/>
            <w:webHidden/>
          </w:rPr>
          <w:tab/>
        </w:r>
        <w:r>
          <w:rPr>
            <w:noProof/>
            <w:webHidden/>
          </w:rPr>
          <w:fldChar w:fldCharType="begin"/>
        </w:r>
        <w:r>
          <w:rPr>
            <w:noProof/>
            <w:webHidden/>
          </w:rPr>
          <w:instrText xml:space="preserve"> PAGEREF _Toc31702070 \h </w:instrText>
        </w:r>
        <w:r>
          <w:rPr>
            <w:noProof/>
            <w:webHidden/>
          </w:rPr>
        </w:r>
        <w:r>
          <w:rPr>
            <w:noProof/>
            <w:webHidden/>
          </w:rPr>
          <w:fldChar w:fldCharType="separate"/>
        </w:r>
        <w:r>
          <w:rPr>
            <w:noProof/>
            <w:webHidden/>
          </w:rPr>
          <w:t>69</w:t>
        </w:r>
        <w:r>
          <w:rPr>
            <w:noProof/>
            <w:webHidden/>
          </w:rPr>
          <w:fldChar w:fldCharType="end"/>
        </w:r>
      </w:hyperlink>
    </w:p>
    <w:p w14:paraId="59C8F6C3" w14:textId="38AE9036"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71" w:history="1">
        <w:r w:rsidRPr="00615DD9">
          <w:rPr>
            <w:rStyle w:val="Hyperlink"/>
            <w:noProof/>
          </w:rPr>
          <w:t>Figure 2. Example plotted typology</w:t>
        </w:r>
        <w:r>
          <w:rPr>
            <w:noProof/>
            <w:webHidden/>
          </w:rPr>
          <w:tab/>
        </w:r>
        <w:r>
          <w:rPr>
            <w:noProof/>
            <w:webHidden/>
          </w:rPr>
          <w:fldChar w:fldCharType="begin"/>
        </w:r>
        <w:r>
          <w:rPr>
            <w:noProof/>
            <w:webHidden/>
          </w:rPr>
          <w:instrText xml:space="preserve"> PAGEREF _Toc31702071 \h </w:instrText>
        </w:r>
        <w:r>
          <w:rPr>
            <w:noProof/>
            <w:webHidden/>
          </w:rPr>
        </w:r>
        <w:r>
          <w:rPr>
            <w:noProof/>
            <w:webHidden/>
          </w:rPr>
          <w:fldChar w:fldCharType="separate"/>
        </w:r>
        <w:r>
          <w:rPr>
            <w:noProof/>
            <w:webHidden/>
          </w:rPr>
          <w:t>72</w:t>
        </w:r>
        <w:r>
          <w:rPr>
            <w:noProof/>
            <w:webHidden/>
          </w:rPr>
          <w:fldChar w:fldCharType="end"/>
        </w:r>
      </w:hyperlink>
    </w:p>
    <w:p w14:paraId="0DAF769A" w14:textId="42B18832"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72" w:history="1">
        <w:r w:rsidRPr="00615DD9">
          <w:rPr>
            <w:rStyle w:val="Hyperlink"/>
            <w:noProof/>
          </w:rPr>
          <w:t>Figure 3. Visualisation of epistemic categories of sampled REF2014 UoAs</w:t>
        </w:r>
        <w:r>
          <w:rPr>
            <w:noProof/>
            <w:webHidden/>
          </w:rPr>
          <w:tab/>
        </w:r>
        <w:r>
          <w:rPr>
            <w:noProof/>
            <w:webHidden/>
          </w:rPr>
          <w:fldChar w:fldCharType="begin"/>
        </w:r>
        <w:r>
          <w:rPr>
            <w:noProof/>
            <w:webHidden/>
          </w:rPr>
          <w:instrText xml:space="preserve"> PAGEREF _Toc31702072 \h </w:instrText>
        </w:r>
        <w:r>
          <w:rPr>
            <w:noProof/>
            <w:webHidden/>
          </w:rPr>
        </w:r>
        <w:r>
          <w:rPr>
            <w:noProof/>
            <w:webHidden/>
          </w:rPr>
          <w:fldChar w:fldCharType="separate"/>
        </w:r>
        <w:r>
          <w:rPr>
            <w:noProof/>
            <w:webHidden/>
          </w:rPr>
          <w:t>79</w:t>
        </w:r>
        <w:r>
          <w:rPr>
            <w:noProof/>
            <w:webHidden/>
          </w:rPr>
          <w:fldChar w:fldCharType="end"/>
        </w:r>
      </w:hyperlink>
    </w:p>
    <w:p w14:paraId="1F65AAAB" w14:textId="49970BD6"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73" w:history="1">
        <w:r w:rsidRPr="00615DD9">
          <w:rPr>
            <w:rStyle w:val="Hyperlink"/>
            <w:noProof/>
          </w:rPr>
          <w:t>Figure 4. Documentary and web-based data sources</w:t>
        </w:r>
        <w:r>
          <w:rPr>
            <w:noProof/>
            <w:webHidden/>
          </w:rPr>
          <w:tab/>
        </w:r>
        <w:r>
          <w:rPr>
            <w:noProof/>
            <w:webHidden/>
          </w:rPr>
          <w:fldChar w:fldCharType="begin"/>
        </w:r>
        <w:r>
          <w:rPr>
            <w:noProof/>
            <w:webHidden/>
          </w:rPr>
          <w:instrText xml:space="preserve"> PAGEREF _Toc31702073 \h </w:instrText>
        </w:r>
        <w:r>
          <w:rPr>
            <w:noProof/>
            <w:webHidden/>
          </w:rPr>
        </w:r>
        <w:r>
          <w:rPr>
            <w:noProof/>
            <w:webHidden/>
          </w:rPr>
          <w:fldChar w:fldCharType="separate"/>
        </w:r>
        <w:r>
          <w:rPr>
            <w:noProof/>
            <w:webHidden/>
          </w:rPr>
          <w:t>81</w:t>
        </w:r>
        <w:r>
          <w:rPr>
            <w:noProof/>
            <w:webHidden/>
          </w:rPr>
          <w:fldChar w:fldCharType="end"/>
        </w:r>
      </w:hyperlink>
    </w:p>
    <w:p w14:paraId="1A5128DB" w14:textId="690E689B"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74" w:history="1">
        <w:r w:rsidRPr="00615DD9">
          <w:rPr>
            <w:rStyle w:val="Hyperlink"/>
            <w:noProof/>
          </w:rPr>
          <w:t>Figure 5. Conceptual framework of the functioning of research-related boundary transactions</w:t>
        </w:r>
        <w:r>
          <w:rPr>
            <w:noProof/>
            <w:webHidden/>
          </w:rPr>
          <w:tab/>
        </w:r>
        <w:r>
          <w:rPr>
            <w:noProof/>
            <w:webHidden/>
          </w:rPr>
          <w:fldChar w:fldCharType="begin"/>
        </w:r>
        <w:r>
          <w:rPr>
            <w:noProof/>
            <w:webHidden/>
          </w:rPr>
          <w:instrText xml:space="preserve"> PAGEREF _Toc31702074 \h </w:instrText>
        </w:r>
        <w:r>
          <w:rPr>
            <w:noProof/>
            <w:webHidden/>
          </w:rPr>
        </w:r>
        <w:r>
          <w:rPr>
            <w:noProof/>
            <w:webHidden/>
          </w:rPr>
          <w:fldChar w:fldCharType="separate"/>
        </w:r>
        <w:r>
          <w:rPr>
            <w:noProof/>
            <w:webHidden/>
          </w:rPr>
          <w:t>85</w:t>
        </w:r>
        <w:r>
          <w:rPr>
            <w:noProof/>
            <w:webHidden/>
          </w:rPr>
          <w:fldChar w:fldCharType="end"/>
        </w:r>
      </w:hyperlink>
    </w:p>
    <w:p w14:paraId="36991F05" w14:textId="1B501B62"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75" w:history="1">
        <w:r w:rsidRPr="00615DD9">
          <w:rPr>
            <w:rStyle w:val="Hyperlink"/>
            <w:noProof/>
          </w:rPr>
          <w:t>Figure 6. Example plotted typology</w:t>
        </w:r>
        <w:r>
          <w:rPr>
            <w:noProof/>
            <w:webHidden/>
          </w:rPr>
          <w:tab/>
        </w:r>
        <w:r>
          <w:rPr>
            <w:noProof/>
            <w:webHidden/>
          </w:rPr>
          <w:fldChar w:fldCharType="begin"/>
        </w:r>
        <w:r>
          <w:rPr>
            <w:noProof/>
            <w:webHidden/>
          </w:rPr>
          <w:instrText xml:space="preserve"> PAGEREF _Toc31702075 \h </w:instrText>
        </w:r>
        <w:r>
          <w:rPr>
            <w:noProof/>
            <w:webHidden/>
          </w:rPr>
        </w:r>
        <w:r>
          <w:rPr>
            <w:noProof/>
            <w:webHidden/>
          </w:rPr>
          <w:fldChar w:fldCharType="separate"/>
        </w:r>
        <w:r>
          <w:rPr>
            <w:noProof/>
            <w:webHidden/>
          </w:rPr>
          <w:t>86</w:t>
        </w:r>
        <w:r>
          <w:rPr>
            <w:noProof/>
            <w:webHidden/>
          </w:rPr>
          <w:fldChar w:fldCharType="end"/>
        </w:r>
      </w:hyperlink>
    </w:p>
    <w:p w14:paraId="2B47C4E8" w14:textId="58EF9FAD"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76" w:history="1">
        <w:r w:rsidRPr="00615DD9">
          <w:rPr>
            <w:rStyle w:val="Hyperlink"/>
            <w:noProof/>
          </w:rPr>
          <w:t>Figure 7. Interview participant response rate and demographic information</w:t>
        </w:r>
        <w:r>
          <w:rPr>
            <w:noProof/>
            <w:webHidden/>
          </w:rPr>
          <w:tab/>
        </w:r>
        <w:r>
          <w:rPr>
            <w:noProof/>
            <w:webHidden/>
          </w:rPr>
          <w:fldChar w:fldCharType="begin"/>
        </w:r>
        <w:r>
          <w:rPr>
            <w:noProof/>
            <w:webHidden/>
          </w:rPr>
          <w:instrText xml:space="preserve"> PAGEREF _Toc31702076 \h </w:instrText>
        </w:r>
        <w:r>
          <w:rPr>
            <w:noProof/>
            <w:webHidden/>
          </w:rPr>
        </w:r>
        <w:r>
          <w:rPr>
            <w:noProof/>
            <w:webHidden/>
          </w:rPr>
          <w:fldChar w:fldCharType="separate"/>
        </w:r>
        <w:r>
          <w:rPr>
            <w:noProof/>
            <w:webHidden/>
          </w:rPr>
          <w:t>97</w:t>
        </w:r>
        <w:r>
          <w:rPr>
            <w:noProof/>
            <w:webHidden/>
          </w:rPr>
          <w:fldChar w:fldCharType="end"/>
        </w:r>
      </w:hyperlink>
    </w:p>
    <w:p w14:paraId="7B59B3B2" w14:textId="7CE60F2C"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77" w:history="1">
        <w:r w:rsidRPr="00615DD9">
          <w:rPr>
            <w:rStyle w:val="Hyperlink"/>
            <w:noProof/>
          </w:rPr>
          <w:t>Figure 8. Relationship between the three classifications/research dimensions: the role of ‘intermediary’ activities and attributes</w:t>
        </w:r>
        <w:r>
          <w:rPr>
            <w:noProof/>
            <w:webHidden/>
          </w:rPr>
          <w:tab/>
        </w:r>
        <w:r>
          <w:rPr>
            <w:noProof/>
            <w:webHidden/>
          </w:rPr>
          <w:fldChar w:fldCharType="begin"/>
        </w:r>
        <w:r>
          <w:rPr>
            <w:noProof/>
            <w:webHidden/>
          </w:rPr>
          <w:instrText xml:space="preserve"> PAGEREF _Toc31702077 \h </w:instrText>
        </w:r>
        <w:r>
          <w:rPr>
            <w:noProof/>
            <w:webHidden/>
          </w:rPr>
        </w:r>
        <w:r>
          <w:rPr>
            <w:noProof/>
            <w:webHidden/>
          </w:rPr>
          <w:fldChar w:fldCharType="separate"/>
        </w:r>
        <w:r>
          <w:rPr>
            <w:noProof/>
            <w:webHidden/>
          </w:rPr>
          <w:t>103</w:t>
        </w:r>
        <w:r>
          <w:rPr>
            <w:noProof/>
            <w:webHidden/>
          </w:rPr>
          <w:fldChar w:fldCharType="end"/>
        </w:r>
      </w:hyperlink>
    </w:p>
    <w:p w14:paraId="3B4FB571" w14:textId="5302710F"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78" w:history="1">
        <w:r w:rsidRPr="00615DD9">
          <w:rPr>
            <w:rStyle w:val="Hyperlink"/>
            <w:noProof/>
          </w:rPr>
          <w:t>Figure 9. Frequency of 'co-authorship’ and ‘use-focused outputs’ across the three 'Phases' of the sampled BoRs</w:t>
        </w:r>
        <w:r>
          <w:rPr>
            <w:noProof/>
            <w:webHidden/>
          </w:rPr>
          <w:tab/>
        </w:r>
        <w:r>
          <w:rPr>
            <w:noProof/>
            <w:webHidden/>
          </w:rPr>
          <w:fldChar w:fldCharType="begin"/>
        </w:r>
        <w:r>
          <w:rPr>
            <w:noProof/>
            <w:webHidden/>
          </w:rPr>
          <w:instrText xml:space="preserve"> PAGEREF _Toc31702078 \h </w:instrText>
        </w:r>
        <w:r>
          <w:rPr>
            <w:noProof/>
            <w:webHidden/>
          </w:rPr>
        </w:r>
        <w:r>
          <w:rPr>
            <w:noProof/>
            <w:webHidden/>
          </w:rPr>
          <w:fldChar w:fldCharType="separate"/>
        </w:r>
        <w:r>
          <w:rPr>
            <w:noProof/>
            <w:webHidden/>
          </w:rPr>
          <w:t>107</w:t>
        </w:r>
        <w:r>
          <w:rPr>
            <w:noProof/>
            <w:webHidden/>
          </w:rPr>
          <w:fldChar w:fldCharType="end"/>
        </w:r>
      </w:hyperlink>
    </w:p>
    <w:p w14:paraId="7BF07A9A" w14:textId="296F442F"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79" w:history="1">
        <w:r w:rsidRPr="00615DD9">
          <w:rPr>
            <w:rStyle w:val="Hyperlink"/>
            <w:noProof/>
          </w:rPr>
          <w:t>Figure 10. Percentage of selected boundary transactions contributing to different university missions</w:t>
        </w:r>
        <w:r>
          <w:rPr>
            <w:noProof/>
            <w:webHidden/>
          </w:rPr>
          <w:tab/>
        </w:r>
        <w:r>
          <w:rPr>
            <w:noProof/>
            <w:webHidden/>
          </w:rPr>
          <w:fldChar w:fldCharType="begin"/>
        </w:r>
        <w:r>
          <w:rPr>
            <w:noProof/>
            <w:webHidden/>
          </w:rPr>
          <w:instrText xml:space="preserve"> PAGEREF _Toc31702079 \h </w:instrText>
        </w:r>
        <w:r>
          <w:rPr>
            <w:noProof/>
            <w:webHidden/>
          </w:rPr>
        </w:r>
        <w:r>
          <w:rPr>
            <w:noProof/>
            <w:webHidden/>
          </w:rPr>
          <w:fldChar w:fldCharType="separate"/>
        </w:r>
        <w:r>
          <w:rPr>
            <w:noProof/>
            <w:webHidden/>
          </w:rPr>
          <w:t>108</w:t>
        </w:r>
        <w:r>
          <w:rPr>
            <w:noProof/>
            <w:webHidden/>
          </w:rPr>
          <w:fldChar w:fldCharType="end"/>
        </w:r>
      </w:hyperlink>
    </w:p>
    <w:p w14:paraId="539C5BE2" w14:textId="770BC9C4"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80" w:history="1">
        <w:r w:rsidRPr="00615DD9">
          <w:rPr>
            <w:rStyle w:val="Hyperlink"/>
            <w:noProof/>
          </w:rPr>
          <w:t>Figure 11. BoR11.1 typology</w:t>
        </w:r>
        <w:r>
          <w:rPr>
            <w:noProof/>
            <w:webHidden/>
          </w:rPr>
          <w:tab/>
        </w:r>
        <w:r>
          <w:rPr>
            <w:noProof/>
            <w:webHidden/>
          </w:rPr>
          <w:fldChar w:fldCharType="begin"/>
        </w:r>
        <w:r>
          <w:rPr>
            <w:noProof/>
            <w:webHidden/>
          </w:rPr>
          <w:instrText xml:space="preserve"> PAGEREF _Toc31702080 \h </w:instrText>
        </w:r>
        <w:r>
          <w:rPr>
            <w:noProof/>
            <w:webHidden/>
          </w:rPr>
        </w:r>
        <w:r>
          <w:rPr>
            <w:noProof/>
            <w:webHidden/>
          </w:rPr>
          <w:fldChar w:fldCharType="separate"/>
        </w:r>
        <w:r>
          <w:rPr>
            <w:noProof/>
            <w:webHidden/>
          </w:rPr>
          <w:t>118</w:t>
        </w:r>
        <w:r>
          <w:rPr>
            <w:noProof/>
            <w:webHidden/>
          </w:rPr>
          <w:fldChar w:fldCharType="end"/>
        </w:r>
      </w:hyperlink>
    </w:p>
    <w:p w14:paraId="307DC358" w14:textId="54FE82B1"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81" w:history="1">
        <w:r w:rsidRPr="00615DD9">
          <w:rPr>
            <w:rStyle w:val="Hyperlink"/>
            <w:noProof/>
          </w:rPr>
          <w:t>Figure 12. BoR5 typology</w:t>
        </w:r>
        <w:r>
          <w:rPr>
            <w:noProof/>
            <w:webHidden/>
          </w:rPr>
          <w:tab/>
        </w:r>
        <w:r>
          <w:rPr>
            <w:noProof/>
            <w:webHidden/>
          </w:rPr>
          <w:fldChar w:fldCharType="begin"/>
        </w:r>
        <w:r>
          <w:rPr>
            <w:noProof/>
            <w:webHidden/>
          </w:rPr>
          <w:instrText xml:space="preserve"> PAGEREF _Toc31702081 \h </w:instrText>
        </w:r>
        <w:r>
          <w:rPr>
            <w:noProof/>
            <w:webHidden/>
          </w:rPr>
        </w:r>
        <w:r>
          <w:rPr>
            <w:noProof/>
            <w:webHidden/>
          </w:rPr>
          <w:fldChar w:fldCharType="separate"/>
        </w:r>
        <w:r>
          <w:rPr>
            <w:noProof/>
            <w:webHidden/>
          </w:rPr>
          <w:t>127</w:t>
        </w:r>
        <w:r>
          <w:rPr>
            <w:noProof/>
            <w:webHidden/>
          </w:rPr>
          <w:fldChar w:fldCharType="end"/>
        </w:r>
      </w:hyperlink>
    </w:p>
    <w:p w14:paraId="63BBE36E" w14:textId="6F707EB5"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82" w:history="1">
        <w:r w:rsidRPr="00615DD9">
          <w:rPr>
            <w:rStyle w:val="Hyperlink"/>
            <w:noProof/>
          </w:rPr>
          <w:t>Figure 13. BoR4.2 typology</w:t>
        </w:r>
        <w:r>
          <w:rPr>
            <w:noProof/>
            <w:webHidden/>
          </w:rPr>
          <w:tab/>
        </w:r>
        <w:r>
          <w:rPr>
            <w:noProof/>
            <w:webHidden/>
          </w:rPr>
          <w:fldChar w:fldCharType="begin"/>
        </w:r>
        <w:r>
          <w:rPr>
            <w:noProof/>
            <w:webHidden/>
          </w:rPr>
          <w:instrText xml:space="preserve"> PAGEREF _Toc31702082 \h </w:instrText>
        </w:r>
        <w:r>
          <w:rPr>
            <w:noProof/>
            <w:webHidden/>
          </w:rPr>
        </w:r>
        <w:r>
          <w:rPr>
            <w:noProof/>
            <w:webHidden/>
          </w:rPr>
          <w:fldChar w:fldCharType="separate"/>
        </w:r>
        <w:r>
          <w:rPr>
            <w:noProof/>
            <w:webHidden/>
          </w:rPr>
          <w:t>134</w:t>
        </w:r>
        <w:r>
          <w:rPr>
            <w:noProof/>
            <w:webHidden/>
          </w:rPr>
          <w:fldChar w:fldCharType="end"/>
        </w:r>
      </w:hyperlink>
    </w:p>
    <w:p w14:paraId="3A10D258" w14:textId="54BFEB50"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83" w:history="1">
        <w:r w:rsidRPr="00615DD9">
          <w:rPr>
            <w:rStyle w:val="Hyperlink"/>
            <w:noProof/>
          </w:rPr>
          <w:t>Figure 14. Percentage of ‘co-authorship’ and ‘use-focused outputs’ by departmental status</w:t>
        </w:r>
        <w:r>
          <w:rPr>
            <w:noProof/>
            <w:webHidden/>
          </w:rPr>
          <w:tab/>
        </w:r>
        <w:r>
          <w:rPr>
            <w:noProof/>
            <w:webHidden/>
          </w:rPr>
          <w:fldChar w:fldCharType="begin"/>
        </w:r>
        <w:r>
          <w:rPr>
            <w:noProof/>
            <w:webHidden/>
          </w:rPr>
          <w:instrText xml:space="preserve"> PAGEREF _Toc31702083 \h </w:instrText>
        </w:r>
        <w:r>
          <w:rPr>
            <w:noProof/>
            <w:webHidden/>
          </w:rPr>
        </w:r>
        <w:r>
          <w:rPr>
            <w:noProof/>
            <w:webHidden/>
          </w:rPr>
          <w:fldChar w:fldCharType="separate"/>
        </w:r>
        <w:r>
          <w:rPr>
            <w:noProof/>
            <w:webHidden/>
          </w:rPr>
          <w:t>139</w:t>
        </w:r>
        <w:r>
          <w:rPr>
            <w:noProof/>
            <w:webHidden/>
          </w:rPr>
          <w:fldChar w:fldCharType="end"/>
        </w:r>
      </w:hyperlink>
    </w:p>
    <w:p w14:paraId="32625C93" w14:textId="593410AD"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84" w:history="1">
        <w:r w:rsidRPr="00615DD9">
          <w:rPr>
            <w:rStyle w:val="Hyperlink"/>
            <w:noProof/>
          </w:rPr>
          <w:t>Figure 15. Percentage (stacked) of BoRs collaborating with non-doctorate holders by branch of science</w:t>
        </w:r>
        <w:r>
          <w:rPr>
            <w:noProof/>
            <w:webHidden/>
          </w:rPr>
          <w:tab/>
        </w:r>
        <w:r>
          <w:rPr>
            <w:noProof/>
            <w:webHidden/>
          </w:rPr>
          <w:fldChar w:fldCharType="begin"/>
        </w:r>
        <w:r>
          <w:rPr>
            <w:noProof/>
            <w:webHidden/>
          </w:rPr>
          <w:instrText xml:space="preserve"> PAGEREF _Toc31702084 \h </w:instrText>
        </w:r>
        <w:r>
          <w:rPr>
            <w:noProof/>
            <w:webHidden/>
          </w:rPr>
        </w:r>
        <w:r>
          <w:rPr>
            <w:noProof/>
            <w:webHidden/>
          </w:rPr>
          <w:fldChar w:fldCharType="separate"/>
        </w:r>
        <w:r>
          <w:rPr>
            <w:noProof/>
            <w:webHidden/>
          </w:rPr>
          <w:t>147</w:t>
        </w:r>
        <w:r>
          <w:rPr>
            <w:noProof/>
            <w:webHidden/>
          </w:rPr>
          <w:fldChar w:fldCharType="end"/>
        </w:r>
      </w:hyperlink>
    </w:p>
    <w:p w14:paraId="02864EBE" w14:textId="62CE2342"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85" w:history="1">
        <w:r w:rsidRPr="00615DD9">
          <w:rPr>
            <w:rStyle w:val="Hyperlink"/>
            <w:noProof/>
          </w:rPr>
          <w:t>Figure 16. Percentage of BoRs exhibiting different forms of boundary transaction by research orientation</w:t>
        </w:r>
        <w:r>
          <w:rPr>
            <w:noProof/>
            <w:webHidden/>
          </w:rPr>
          <w:tab/>
        </w:r>
        <w:r>
          <w:rPr>
            <w:noProof/>
            <w:webHidden/>
          </w:rPr>
          <w:fldChar w:fldCharType="begin"/>
        </w:r>
        <w:r>
          <w:rPr>
            <w:noProof/>
            <w:webHidden/>
          </w:rPr>
          <w:instrText xml:space="preserve"> PAGEREF _Toc31702085 \h </w:instrText>
        </w:r>
        <w:r>
          <w:rPr>
            <w:noProof/>
            <w:webHidden/>
          </w:rPr>
        </w:r>
        <w:r>
          <w:rPr>
            <w:noProof/>
            <w:webHidden/>
          </w:rPr>
          <w:fldChar w:fldCharType="separate"/>
        </w:r>
        <w:r>
          <w:rPr>
            <w:noProof/>
            <w:webHidden/>
          </w:rPr>
          <w:t>155</w:t>
        </w:r>
        <w:r>
          <w:rPr>
            <w:noProof/>
            <w:webHidden/>
          </w:rPr>
          <w:fldChar w:fldCharType="end"/>
        </w:r>
      </w:hyperlink>
    </w:p>
    <w:p w14:paraId="7587929B" w14:textId="0278BCD9"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86" w:history="1">
        <w:r w:rsidRPr="00615DD9">
          <w:rPr>
            <w:rStyle w:val="Hyperlink"/>
            <w:noProof/>
          </w:rPr>
          <w:t>Figure 17. Plotted typology. BoR1.1</w:t>
        </w:r>
        <w:r>
          <w:rPr>
            <w:noProof/>
            <w:webHidden/>
          </w:rPr>
          <w:tab/>
        </w:r>
        <w:r>
          <w:rPr>
            <w:noProof/>
            <w:webHidden/>
          </w:rPr>
          <w:fldChar w:fldCharType="begin"/>
        </w:r>
        <w:r>
          <w:rPr>
            <w:noProof/>
            <w:webHidden/>
          </w:rPr>
          <w:instrText xml:space="preserve"> PAGEREF _Toc31702086 \h </w:instrText>
        </w:r>
        <w:r>
          <w:rPr>
            <w:noProof/>
            <w:webHidden/>
          </w:rPr>
        </w:r>
        <w:r>
          <w:rPr>
            <w:noProof/>
            <w:webHidden/>
          </w:rPr>
          <w:fldChar w:fldCharType="separate"/>
        </w:r>
        <w:r>
          <w:rPr>
            <w:noProof/>
            <w:webHidden/>
          </w:rPr>
          <w:t>225</w:t>
        </w:r>
        <w:r>
          <w:rPr>
            <w:noProof/>
            <w:webHidden/>
          </w:rPr>
          <w:fldChar w:fldCharType="end"/>
        </w:r>
      </w:hyperlink>
    </w:p>
    <w:p w14:paraId="6D103E5E" w14:textId="1C94B264"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87" w:history="1">
        <w:r w:rsidRPr="00615DD9">
          <w:rPr>
            <w:rStyle w:val="Hyperlink"/>
            <w:noProof/>
          </w:rPr>
          <w:t>Figure 18. Plotted typology. BoR1.2</w:t>
        </w:r>
        <w:r>
          <w:rPr>
            <w:noProof/>
            <w:webHidden/>
          </w:rPr>
          <w:tab/>
        </w:r>
        <w:r>
          <w:rPr>
            <w:noProof/>
            <w:webHidden/>
          </w:rPr>
          <w:fldChar w:fldCharType="begin"/>
        </w:r>
        <w:r>
          <w:rPr>
            <w:noProof/>
            <w:webHidden/>
          </w:rPr>
          <w:instrText xml:space="preserve"> PAGEREF _Toc31702087 \h </w:instrText>
        </w:r>
        <w:r>
          <w:rPr>
            <w:noProof/>
            <w:webHidden/>
          </w:rPr>
        </w:r>
        <w:r>
          <w:rPr>
            <w:noProof/>
            <w:webHidden/>
          </w:rPr>
          <w:fldChar w:fldCharType="separate"/>
        </w:r>
        <w:r>
          <w:rPr>
            <w:noProof/>
            <w:webHidden/>
          </w:rPr>
          <w:t>226</w:t>
        </w:r>
        <w:r>
          <w:rPr>
            <w:noProof/>
            <w:webHidden/>
          </w:rPr>
          <w:fldChar w:fldCharType="end"/>
        </w:r>
      </w:hyperlink>
    </w:p>
    <w:p w14:paraId="233588DF" w14:textId="2DFA9E8B"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88" w:history="1">
        <w:r w:rsidRPr="00615DD9">
          <w:rPr>
            <w:rStyle w:val="Hyperlink"/>
            <w:noProof/>
          </w:rPr>
          <w:t>Figure 19. Plotted typology. BoR4.1</w:t>
        </w:r>
        <w:r>
          <w:rPr>
            <w:noProof/>
            <w:webHidden/>
          </w:rPr>
          <w:tab/>
        </w:r>
        <w:r>
          <w:rPr>
            <w:noProof/>
            <w:webHidden/>
          </w:rPr>
          <w:fldChar w:fldCharType="begin"/>
        </w:r>
        <w:r>
          <w:rPr>
            <w:noProof/>
            <w:webHidden/>
          </w:rPr>
          <w:instrText xml:space="preserve"> PAGEREF _Toc31702088 \h </w:instrText>
        </w:r>
        <w:r>
          <w:rPr>
            <w:noProof/>
            <w:webHidden/>
          </w:rPr>
        </w:r>
        <w:r>
          <w:rPr>
            <w:noProof/>
            <w:webHidden/>
          </w:rPr>
          <w:fldChar w:fldCharType="separate"/>
        </w:r>
        <w:r>
          <w:rPr>
            <w:noProof/>
            <w:webHidden/>
          </w:rPr>
          <w:t>228</w:t>
        </w:r>
        <w:r>
          <w:rPr>
            <w:noProof/>
            <w:webHidden/>
          </w:rPr>
          <w:fldChar w:fldCharType="end"/>
        </w:r>
      </w:hyperlink>
    </w:p>
    <w:p w14:paraId="57D09C11" w14:textId="0ADC910E"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89" w:history="1">
        <w:r w:rsidRPr="00615DD9">
          <w:rPr>
            <w:rStyle w:val="Hyperlink"/>
            <w:noProof/>
          </w:rPr>
          <w:t>Figure 20. Plotted typology. BoR4.2</w:t>
        </w:r>
        <w:r>
          <w:rPr>
            <w:noProof/>
            <w:webHidden/>
          </w:rPr>
          <w:tab/>
        </w:r>
        <w:r>
          <w:rPr>
            <w:noProof/>
            <w:webHidden/>
          </w:rPr>
          <w:fldChar w:fldCharType="begin"/>
        </w:r>
        <w:r>
          <w:rPr>
            <w:noProof/>
            <w:webHidden/>
          </w:rPr>
          <w:instrText xml:space="preserve"> PAGEREF _Toc31702089 \h </w:instrText>
        </w:r>
        <w:r>
          <w:rPr>
            <w:noProof/>
            <w:webHidden/>
          </w:rPr>
        </w:r>
        <w:r>
          <w:rPr>
            <w:noProof/>
            <w:webHidden/>
          </w:rPr>
          <w:fldChar w:fldCharType="separate"/>
        </w:r>
        <w:r>
          <w:rPr>
            <w:noProof/>
            <w:webHidden/>
          </w:rPr>
          <w:t>230</w:t>
        </w:r>
        <w:r>
          <w:rPr>
            <w:noProof/>
            <w:webHidden/>
          </w:rPr>
          <w:fldChar w:fldCharType="end"/>
        </w:r>
      </w:hyperlink>
    </w:p>
    <w:p w14:paraId="790015D5" w14:textId="71D2CB45"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90" w:history="1">
        <w:r w:rsidRPr="00615DD9">
          <w:rPr>
            <w:rStyle w:val="Hyperlink"/>
            <w:noProof/>
          </w:rPr>
          <w:t>Figure 21. Plotted typology. BoR5</w:t>
        </w:r>
        <w:r>
          <w:rPr>
            <w:noProof/>
            <w:webHidden/>
          </w:rPr>
          <w:tab/>
        </w:r>
        <w:r>
          <w:rPr>
            <w:noProof/>
            <w:webHidden/>
          </w:rPr>
          <w:fldChar w:fldCharType="begin"/>
        </w:r>
        <w:r>
          <w:rPr>
            <w:noProof/>
            <w:webHidden/>
          </w:rPr>
          <w:instrText xml:space="preserve"> PAGEREF _Toc31702090 \h </w:instrText>
        </w:r>
        <w:r>
          <w:rPr>
            <w:noProof/>
            <w:webHidden/>
          </w:rPr>
        </w:r>
        <w:r>
          <w:rPr>
            <w:noProof/>
            <w:webHidden/>
          </w:rPr>
          <w:fldChar w:fldCharType="separate"/>
        </w:r>
        <w:r>
          <w:rPr>
            <w:noProof/>
            <w:webHidden/>
          </w:rPr>
          <w:t>233</w:t>
        </w:r>
        <w:r>
          <w:rPr>
            <w:noProof/>
            <w:webHidden/>
          </w:rPr>
          <w:fldChar w:fldCharType="end"/>
        </w:r>
      </w:hyperlink>
    </w:p>
    <w:p w14:paraId="13528E88" w14:textId="38F6B9EC"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91" w:history="1">
        <w:r w:rsidRPr="00615DD9">
          <w:rPr>
            <w:rStyle w:val="Hyperlink"/>
            <w:noProof/>
          </w:rPr>
          <w:t>Figure 22. Plotted typology. BoR7.1</w:t>
        </w:r>
        <w:r>
          <w:rPr>
            <w:noProof/>
            <w:webHidden/>
          </w:rPr>
          <w:tab/>
        </w:r>
        <w:r>
          <w:rPr>
            <w:noProof/>
            <w:webHidden/>
          </w:rPr>
          <w:fldChar w:fldCharType="begin"/>
        </w:r>
        <w:r>
          <w:rPr>
            <w:noProof/>
            <w:webHidden/>
          </w:rPr>
          <w:instrText xml:space="preserve"> PAGEREF _Toc31702091 \h </w:instrText>
        </w:r>
        <w:r>
          <w:rPr>
            <w:noProof/>
            <w:webHidden/>
          </w:rPr>
        </w:r>
        <w:r>
          <w:rPr>
            <w:noProof/>
            <w:webHidden/>
          </w:rPr>
          <w:fldChar w:fldCharType="separate"/>
        </w:r>
        <w:r>
          <w:rPr>
            <w:noProof/>
            <w:webHidden/>
          </w:rPr>
          <w:t>235</w:t>
        </w:r>
        <w:r>
          <w:rPr>
            <w:noProof/>
            <w:webHidden/>
          </w:rPr>
          <w:fldChar w:fldCharType="end"/>
        </w:r>
      </w:hyperlink>
    </w:p>
    <w:p w14:paraId="6132BE83" w14:textId="142B9ABA"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92" w:history="1">
        <w:r w:rsidRPr="00615DD9">
          <w:rPr>
            <w:rStyle w:val="Hyperlink"/>
            <w:noProof/>
          </w:rPr>
          <w:t>Figure 23. Plotted typology. BoR7.2</w:t>
        </w:r>
        <w:r>
          <w:rPr>
            <w:noProof/>
            <w:webHidden/>
          </w:rPr>
          <w:tab/>
        </w:r>
        <w:r>
          <w:rPr>
            <w:noProof/>
            <w:webHidden/>
          </w:rPr>
          <w:fldChar w:fldCharType="begin"/>
        </w:r>
        <w:r>
          <w:rPr>
            <w:noProof/>
            <w:webHidden/>
          </w:rPr>
          <w:instrText xml:space="preserve"> PAGEREF _Toc31702092 \h </w:instrText>
        </w:r>
        <w:r>
          <w:rPr>
            <w:noProof/>
            <w:webHidden/>
          </w:rPr>
        </w:r>
        <w:r>
          <w:rPr>
            <w:noProof/>
            <w:webHidden/>
          </w:rPr>
          <w:fldChar w:fldCharType="separate"/>
        </w:r>
        <w:r>
          <w:rPr>
            <w:noProof/>
            <w:webHidden/>
          </w:rPr>
          <w:t>237</w:t>
        </w:r>
        <w:r>
          <w:rPr>
            <w:noProof/>
            <w:webHidden/>
          </w:rPr>
          <w:fldChar w:fldCharType="end"/>
        </w:r>
      </w:hyperlink>
    </w:p>
    <w:p w14:paraId="72C38FE3" w14:textId="4D11F6E5"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93" w:history="1">
        <w:r w:rsidRPr="00615DD9">
          <w:rPr>
            <w:rStyle w:val="Hyperlink"/>
            <w:noProof/>
          </w:rPr>
          <w:t>Figure 24. Plotted typology. BoR8.1</w:t>
        </w:r>
        <w:r>
          <w:rPr>
            <w:noProof/>
            <w:webHidden/>
          </w:rPr>
          <w:tab/>
        </w:r>
        <w:r>
          <w:rPr>
            <w:noProof/>
            <w:webHidden/>
          </w:rPr>
          <w:fldChar w:fldCharType="begin"/>
        </w:r>
        <w:r>
          <w:rPr>
            <w:noProof/>
            <w:webHidden/>
          </w:rPr>
          <w:instrText xml:space="preserve"> PAGEREF _Toc31702093 \h </w:instrText>
        </w:r>
        <w:r>
          <w:rPr>
            <w:noProof/>
            <w:webHidden/>
          </w:rPr>
        </w:r>
        <w:r>
          <w:rPr>
            <w:noProof/>
            <w:webHidden/>
          </w:rPr>
          <w:fldChar w:fldCharType="separate"/>
        </w:r>
        <w:r>
          <w:rPr>
            <w:noProof/>
            <w:webHidden/>
          </w:rPr>
          <w:t>239</w:t>
        </w:r>
        <w:r>
          <w:rPr>
            <w:noProof/>
            <w:webHidden/>
          </w:rPr>
          <w:fldChar w:fldCharType="end"/>
        </w:r>
      </w:hyperlink>
    </w:p>
    <w:p w14:paraId="5373F1AC" w14:textId="55E2103D"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94" w:history="1">
        <w:r w:rsidRPr="00615DD9">
          <w:rPr>
            <w:rStyle w:val="Hyperlink"/>
            <w:noProof/>
          </w:rPr>
          <w:t>Figure 25. Plotted typology. BoR8.2</w:t>
        </w:r>
        <w:r>
          <w:rPr>
            <w:noProof/>
            <w:webHidden/>
          </w:rPr>
          <w:tab/>
        </w:r>
        <w:r>
          <w:rPr>
            <w:noProof/>
            <w:webHidden/>
          </w:rPr>
          <w:fldChar w:fldCharType="begin"/>
        </w:r>
        <w:r>
          <w:rPr>
            <w:noProof/>
            <w:webHidden/>
          </w:rPr>
          <w:instrText xml:space="preserve"> PAGEREF _Toc31702094 \h </w:instrText>
        </w:r>
        <w:r>
          <w:rPr>
            <w:noProof/>
            <w:webHidden/>
          </w:rPr>
        </w:r>
        <w:r>
          <w:rPr>
            <w:noProof/>
            <w:webHidden/>
          </w:rPr>
          <w:fldChar w:fldCharType="separate"/>
        </w:r>
        <w:r>
          <w:rPr>
            <w:noProof/>
            <w:webHidden/>
          </w:rPr>
          <w:t>241</w:t>
        </w:r>
        <w:r>
          <w:rPr>
            <w:noProof/>
            <w:webHidden/>
          </w:rPr>
          <w:fldChar w:fldCharType="end"/>
        </w:r>
      </w:hyperlink>
    </w:p>
    <w:p w14:paraId="220B3737" w14:textId="0DACCDB7"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95" w:history="1">
        <w:r w:rsidRPr="00615DD9">
          <w:rPr>
            <w:rStyle w:val="Hyperlink"/>
            <w:noProof/>
          </w:rPr>
          <w:t>Figure 26. Plotted typology. BoR8.3</w:t>
        </w:r>
        <w:r>
          <w:rPr>
            <w:noProof/>
            <w:webHidden/>
          </w:rPr>
          <w:tab/>
        </w:r>
        <w:r>
          <w:rPr>
            <w:noProof/>
            <w:webHidden/>
          </w:rPr>
          <w:fldChar w:fldCharType="begin"/>
        </w:r>
        <w:r>
          <w:rPr>
            <w:noProof/>
            <w:webHidden/>
          </w:rPr>
          <w:instrText xml:space="preserve"> PAGEREF _Toc31702095 \h </w:instrText>
        </w:r>
        <w:r>
          <w:rPr>
            <w:noProof/>
            <w:webHidden/>
          </w:rPr>
        </w:r>
        <w:r>
          <w:rPr>
            <w:noProof/>
            <w:webHidden/>
          </w:rPr>
          <w:fldChar w:fldCharType="separate"/>
        </w:r>
        <w:r>
          <w:rPr>
            <w:noProof/>
            <w:webHidden/>
          </w:rPr>
          <w:t>242</w:t>
        </w:r>
        <w:r>
          <w:rPr>
            <w:noProof/>
            <w:webHidden/>
          </w:rPr>
          <w:fldChar w:fldCharType="end"/>
        </w:r>
      </w:hyperlink>
    </w:p>
    <w:p w14:paraId="235209C1" w14:textId="14C4FFC7"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96" w:history="1">
        <w:r w:rsidRPr="00615DD9">
          <w:rPr>
            <w:rStyle w:val="Hyperlink"/>
            <w:noProof/>
          </w:rPr>
          <w:t>Figure 27. Plotted typology. BoR 9</w:t>
        </w:r>
        <w:r>
          <w:rPr>
            <w:noProof/>
            <w:webHidden/>
          </w:rPr>
          <w:tab/>
        </w:r>
        <w:r>
          <w:rPr>
            <w:noProof/>
            <w:webHidden/>
          </w:rPr>
          <w:fldChar w:fldCharType="begin"/>
        </w:r>
        <w:r>
          <w:rPr>
            <w:noProof/>
            <w:webHidden/>
          </w:rPr>
          <w:instrText xml:space="preserve"> PAGEREF _Toc31702096 \h </w:instrText>
        </w:r>
        <w:r>
          <w:rPr>
            <w:noProof/>
            <w:webHidden/>
          </w:rPr>
        </w:r>
        <w:r>
          <w:rPr>
            <w:noProof/>
            <w:webHidden/>
          </w:rPr>
          <w:fldChar w:fldCharType="separate"/>
        </w:r>
        <w:r>
          <w:rPr>
            <w:noProof/>
            <w:webHidden/>
          </w:rPr>
          <w:t>246</w:t>
        </w:r>
        <w:r>
          <w:rPr>
            <w:noProof/>
            <w:webHidden/>
          </w:rPr>
          <w:fldChar w:fldCharType="end"/>
        </w:r>
      </w:hyperlink>
    </w:p>
    <w:p w14:paraId="1D4D039D" w14:textId="092D91E5"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97" w:history="1">
        <w:r w:rsidRPr="00615DD9">
          <w:rPr>
            <w:rStyle w:val="Hyperlink"/>
            <w:noProof/>
          </w:rPr>
          <w:t>Figure 28. Plotted typology. BoR10.1</w:t>
        </w:r>
        <w:r>
          <w:rPr>
            <w:noProof/>
            <w:webHidden/>
          </w:rPr>
          <w:tab/>
        </w:r>
        <w:r>
          <w:rPr>
            <w:noProof/>
            <w:webHidden/>
          </w:rPr>
          <w:fldChar w:fldCharType="begin"/>
        </w:r>
        <w:r>
          <w:rPr>
            <w:noProof/>
            <w:webHidden/>
          </w:rPr>
          <w:instrText xml:space="preserve"> PAGEREF _Toc31702097 \h </w:instrText>
        </w:r>
        <w:r>
          <w:rPr>
            <w:noProof/>
            <w:webHidden/>
          </w:rPr>
        </w:r>
        <w:r>
          <w:rPr>
            <w:noProof/>
            <w:webHidden/>
          </w:rPr>
          <w:fldChar w:fldCharType="separate"/>
        </w:r>
        <w:r>
          <w:rPr>
            <w:noProof/>
            <w:webHidden/>
          </w:rPr>
          <w:t>248</w:t>
        </w:r>
        <w:r>
          <w:rPr>
            <w:noProof/>
            <w:webHidden/>
          </w:rPr>
          <w:fldChar w:fldCharType="end"/>
        </w:r>
      </w:hyperlink>
    </w:p>
    <w:p w14:paraId="2E9050FD" w14:textId="38719D8B"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98" w:history="1">
        <w:r w:rsidRPr="00615DD9">
          <w:rPr>
            <w:rStyle w:val="Hyperlink"/>
            <w:noProof/>
          </w:rPr>
          <w:t>Figure 29. Plotted typology. BoR10.2</w:t>
        </w:r>
        <w:r>
          <w:rPr>
            <w:noProof/>
            <w:webHidden/>
          </w:rPr>
          <w:tab/>
        </w:r>
        <w:r>
          <w:rPr>
            <w:noProof/>
            <w:webHidden/>
          </w:rPr>
          <w:fldChar w:fldCharType="begin"/>
        </w:r>
        <w:r>
          <w:rPr>
            <w:noProof/>
            <w:webHidden/>
          </w:rPr>
          <w:instrText xml:space="preserve"> PAGEREF _Toc31702098 \h </w:instrText>
        </w:r>
        <w:r>
          <w:rPr>
            <w:noProof/>
            <w:webHidden/>
          </w:rPr>
        </w:r>
        <w:r>
          <w:rPr>
            <w:noProof/>
            <w:webHidden/>
          </w:rPr>
          <w:fldChar w:fldCharType="separate"/>
        </w:r>
        <w:r>
          <w:rPr>
            <w:noProof/>
            <w:webHidden/>
          </w:rPr>
          <w:t>251</w:t>
        </w:r>
        <w:r>
          <w:rPr>
            <w:noProof/>
            <w:webHidden/>
          </w:rPr>
          <w:fldChar w:fldCharType="end"/>
        </w:r>
      </w:hyperlink>
    </w:p>
    <w:p w14:paraId="717FC12A" w14:textId="3CE91BB9"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099" w:history="1">
        <w:r w:rsidRPr="00615DD9">
          <w:rPr>
            <w:rStyle w:val="Hyperlink"/>
            <w:noProof/>
          </w:rPr>
          <w:t>Figure 30. Plotted typology. BoR11.1</w:t>
        </w:r>
        <w:r>
          <w:rPr>
            <w:noProof/>
            <w:webHidden/>
          </w:rPr>
          <w:tab/>
        </w:r>
        <w:r>
          <w:rPr>
            <w:noProof/>
            <w:webHidden/>
          </w:rPr>
          <w:fldChar w:fldCharType="begin"/>
        </w:r>
        <w:r>
          <w:rPr>
            <w:noProof/>
            <w:webHidden/>
          </w:rPr>
          <w:instrText xml:space="preserve"> PAGEREF _Toc31702099 \h </w:instrText>
        </w:r>
        <w:r>
          <w:rPr>
            <w:noProof/>
            <w:webHidden/>
          </w:rPr>
        </w:r>
        <w:r>
          <w:rPr>
            <w:noProof/>
            <w:webHidden/>
          </w:rPr>
          <w:fldChar w:fldCharType="separate"/>
        </w:r>
        <w:r>
          <w:rPr>
            <w:noProof/>
            <w:webHidden/>
          </w:rPr>
          <w:t>253</w:t>
        </w:r>
        <w:r>
          <w:rPr>
            <w:noProof/>
            <w:webHidden/>
          </w:rPr>
          <w:fldChar w:fldCharType="end"/>
        </w:r>
      </w:hyperlink>
    </w:p>
    <w:p w14:paraId="4D225E7F" w14:textId="31C45B5D"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100" w:history="1">
        <w:r w:rsidRPr="00615DD9">
          <w:rPr>
            <w:rStyle w:val="Hyperlink"/>
            <w:noProof/>
          </w:rPr>
          <w:t>Figure 31. Plotted typology. BoR11.2</w:t>
        </w:r>
        <w:r>
          <w:rPr>
            <w:noProof/>
            <w:webHidden/>
          </w:rPr>
          <w:tab/>
        </w:r>
        <w:r>
          <w:rPr>
            <w:noProof/>
            <w:webHidden/>
          </w:rPr>
          <w:fldChar w:fldCharType="begin"/>
        </w:r>
        <w:r>
          <w:rPr>
            <w:noProof/>
            <w:webHidden/>
          </w:rPr>
          <w:instrText xml:space="preserve"> PAGEREF _Toc31702100 \h </w:instrText>
        </w:r>
        <w:r>
          <w:rPr>
            <w:noProof/>
            <w:webHidden/>
          </w:rPr>
        </w:r>
        <w:r>
          <w:rPr>
            <w:noProof/>
            <w:webHidden/>
          </w:rPr>
          <w:fldChar w:fldCharType="separate"/>
        </w:r>
        <w:r>
          <w:rPr>
            <w:noProof/>
            <w:webHidden/>
          </w:rPr>
          <w:t>255</w:t>
        </w:r>
        <w:r>
          <w:rPr>
            <w:noProof/>
            <w:webHidden/>
          </w:rPr>
          <w:fldChar w:fldCharType="end"/>
        </w:r>
      </w:hyperlink>
    </w:p>
    <w:p w14:paraId="3A8FF9E4" w14:textId="1CE9ACFB"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101" w:history="1">
        <w:r w:rsidRPr="00615DD9">
          <w:rPr>
            <w:rStyle w:val="Hyperlink"/>
            <w:noProof/>
          </w:rPr>
          <w:t>Figure 32. Plotted typology. BoR13.1</w:t>
        </w:r>
        <w:r>
          <w:rPr>
            <w:noProof/>
            <w:webHidden/>
          </w:rPr>
          <w:tab/>
        </w:r>
        <w:r>
          <w:rPr>
            <w:noProof/>
            <w:webHidden/>
          </w:rPr>
          <w:fldChar w:fldCharType="begin"/>
        </w:r>
        <w:r>
          <w:rPr>
            <w:noProof/>
            <w:webHidden/>
          </w:rPr>
          <w:instrText xml:space="preserve"> PAGEREF _Toc31702101 \h </w:instrText>
        </w:r>
        <w:r>
          <w:rPr>
            <w:noProof/>
            <w:webHidden/>
          </w:rPr>
        </w:r>
        <w:r>
          <w:rPr>
            <w:noProof/>
            <w:webHidden/>
          </w:rPr>
          <w:fldChar w:fldCharType="separate"/>
        </w:r>
        <w:r>
          <w:rPr>
            <w:noProof/>
            <w:webHidden/>
          </w:rPr>
          <w:t>257</w:t>
        </w:r>
        <w:r>
          <w:rPr>
            <w:noProof/>
            <w:webHidden/>
          </w:rPr>
          <w:fldChar w:fldCharType="end"/>
        </w:r>
      </w:hyperlink>
    </w:p>
    <w:p w14:paraId="40726BCE" w14:textId="676C1663"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102" w:history="1">
        <w:r w:rsidRPr="00615DD9">
          <w:rPr>
            <w:rStyle w:val="Hyperlink"/>
            <w:noProof/>
          </w:rPr>
          <w:t>Figure 33. Plotted typology. BoR13.2</w:t>
        </w:r>
        <w:r>
          <w:rPr>
            <w:noProof/>
            <w:webHidden/>
          </w:rPr>
          <w:tab/>
        </w:r>
        <w:r>
          <w:rPr>
            <w:noProof/>
            <w:webHidden/>
          </w:rPr>
          <w:fldChar w:fldCharType="begin"/>
        </w:r>
        <w:r>
          <w:rPr>
            <w:noProof/>
            <w:webHidden/>
          </w:rPr>
          <w:instrText xml:space="preserve"> PAGEREF _Toc31702102 \h </w:instrText>
        </w:r>
        <w:r>
          <w:rPr>
            <w:noProof/>
            <w:webHidden/>
          </w:rPr>
        </w:r>
        <w:r>
          <w:rPr>
            <w:noProof/>
            <w:webHidden/>
          </w:rPr>
          <w:fldChar w:fldCharType="separate"/>
        </w:r>
        <w:r>
          <w:rPr>
            <w:noProof/>
            <w:webHidden/>
          </w:rPr>
          <w:t>259</w:t>
        </w:r>
        <w:r>
          <w:rPr>
            <w:noProof/>
            <w:webHidden/>
          </w:rPr>
          <w:fldChar w:fldCharType="end"/>
        </w:r>
      </w:hyperlink>
    </w:p>
    <w:p w14:paraId="009E9EB9" w14:textId="3C5A0EAC"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103" w:history="1">
        <w:r w:rsidRPr="00615DD9">
          <w:rPr>
            <w:rStyle w:val="Hyperlink"/>
            <w:noProof/>
          </w:rPr>
          <w:t>Figure 34. Plotted typology. BoR14.1</w:t>
        </w:r>
        <w:r>
          <w:rPr>
            <w:noProof/>
            <w:webHidden/>
          </w:rPr>
          <w:tab/>
        </w:r>
        <w:r>
          <w:rPr>
            <w:noProof/>
            <w:webHidden/>
          </w:rPr>
          <w:fldChar w:fldCharType="begin"/>
        </w:r>
        <w:r>
          <w:rPr>
            <w:noProof/>
            <w:webHidden/>
          </w:rPr>
          <w:instrText xml:space="preserve"> PAGEREF _Toc31702103 \h </w:instrText>
        </w:r>
        <w:r>
          <w:rPr>
            <w:noProof/>
            <w:webHidden/>
          </w:rPr>
        </w:r>
        <w:r>
          <w:rPr>
            <w:noProof/>
            <w:webHidden/>
          </w:rPr>
          <w:fldChar w:fldCharType="separate"/>
        </w:r>
        <w:r>
          <w:rPr>
            <w:noProof/>
            <w:webHidden/>
          </w:rPr>
          <w:t>261</w:t>
        </w:r>
        <w:r>
          <w:rPr>
            <w:noProof/>
            <w:webHidden/>
          </w:rPr>
          <w:fldChar w:fldCharType="end"/>
        </w:r>
      </w:hyperlink>
    </w:p>
    <w:p w14:paraId="603BCD5C" w14:textId="7DC37682" w:rsidR="0011424E" w:rsidRDefault="0011424E">
      <w:pPr>
        <w:pStyle w:val="TableofFigures"/>
        <w:tabs>
          <w:tab w:val="right" w:leader="dot" w:pos="9514"/>
        </w:tabs>
        <w:rPr>
          <w:rFonts w:asciiTheme="minorHAnsi" w:eastAsiaTheme="minorEastAsia" w:hAnsiTheme="minorHAnsi" w:cstheme="minorBidi"/>
          <w:noProof/>
          <w:sz w:val="22"/>
          <w:szCs w:val="22"/>
          <w:lang w:eastAsia="en-GB"/>
        </w:rPr>
      </w:pPr>
      <w:hyperlink w:anchor="_Toc31702104" w:history="1">
        <w:r w:rsidRPr="00615DD9">
          <w:rPr>
            <w:rStyle w:val="Hyperlink"/>
            <w:noProof/>
          </w:rPr>
          <w:t>Figure 35. Plotted typology. BoR14.2</w:t>
        </w:r>
        <w:r>
          <w:rPr>
            <w:noProof/>
            <w:webHidden/>
          </w:rPr>
          <w:tab/>
        </w:r>
        <w:r>
          <w:rPr>
            <w:noProof/>
            <w:webHidden/>
          </w:rPr>
          <w:fldChar w:fldCharType="begin"/>
        </w:r>
        <w:r>
          <w:rPr>
            <w:noProof/>
            <w:webHidden/>
          </w:rPr>
          <w:instrText xml:space="preserve"> PAGEREF _Toc31702104 \h </w:instrText>
        </w:r>
        <w:r>
          <w:rPr>
            <w:noProof/>
            <w:webHidden/>
          </w:rPr>
        </w:r>
        <w:r>
          <w:rPr>
            <w:noProof/>
            <w:webHidden/>
          </w:rPr>
          <w:fldChar w:fldCharType="separate"/>
        </w:r>
        <w:r>
          <w:rPr>
            <w:noProof/>
            <w:webHidden/>
          </w:rPr>
          <w:t>263</w:t>
        </w:r>
        <w:r>
          <w:rPr>
            <w:noProof/>
            <w:webHidden/>
          </w:rPr>
          <w:fldChar w:fldCharType="end"/>
        </w:r>
      </w:hyperlink>
    </w:p>
    <w:p w14:paraId="5CC207EE" w14:textId="09E0EF34" w:rsidR="007239D9" w:rsidRPr="002124AD" w:rsidRDefault="00A677CD" w:rsidP="007D48B4">
      <w:pPr>
        <w:spacing w:after="120" w:line="360" w:lineRule="auto"/>
        <w:rPr>
          <w:rFonts w:ascii="Calibri" w:eastAsia="Times New Roman" w:hAnsi="Calibri" w:cs="Calibri"/>
          <w:lang w:eastAsia="ko-KR"/>
        </w:rPr>
      </w:pPr>
      <w:r>
        <w:rPr>
          <w:rFonts w:ascii="Calibri" w:eastAsia="Times New Roman" w:hAnsi="Calibri" w:cs="Calibri"/>
          <w:lang w:eastAsia="ko-KR"/>
        </w:rPr>
        <w:fldChar w:fldCharType="end"/>
      </w:r>
    </w:p>
    <w:p w14:paraId="6339A8C5" w14:textId="77777777" w:rsidR="006973A0" w:rsidRDefault="006973A0">
      <w:pPr>
        <w:rPr>
          <w:rFonts w:asciiTheme="majorHAnsi" w:eastAsiaTheme="majorEastAsia" w:hAnsiTheme="majorHAnsi" w:cstheme="majorBidi"/>
          <w:color w:val="2F5496" w:themeColor="accent1" w:themeShade="BF"/>
          <w:sz w:val="32"/>
          <w:szCs w:val="32"/>
        </w:rPr>
      </w:pPr>
      <w:bookmarkStart w:id="8" w:name="_Toc536717900"/>
      <w:r>
        <w:br w:type="page"/>
      </w:r>
    </w:p>
    <w:p w14:paraId="1AB70CD4" w14:textId="486F20FE" w:rsidR="00965093" w:rsidRDefault="00965093" w:rsidP="00965093">
      <w:pPr>
        <w:pStyle w:val="Heading1"/>
      </w:pPr>
      <w:bookmarkStart w:id="9" w:name="_Toc31701928"/>
      <w:r>
        <w:t>Glossary</w:t>
      </w:r>
      <w:bookmarkEnd w:id="8"/>
      <w:bookmarkEnd w:id="9"/>
    </w:p>
    <w:p w14:paraId="0C747CEC" w14:textId="1F13E3AC" w:rsidR="00A6667A" w:rsidRDefault="00A6667A" w:rsidP="00965093">
      <w:pPr>
        <w:spacing w:before="120" w:after="120" w:line="360" w:lineRule="auto"/>
        <w:rPr>
          <w:b/>
          <w:sz w:val="24"/>
          <w:szCs w:val="24"/>
        </w:rPr>
      </w:pPr>
      <w:r>
        <w:rPr>
          <w:b/>
          <w:sz w:val="24"/>
          <w:szCs w:val="24"/>
        </w:rPr>
        <w:t xml:space="preserve">AHSS </w:t>
      </w:r>
      <w:r w:rsidRPr="008C57E0">
        <w:rPr>
          <w:sz w:val="24"/>
          <w:szCs w:val="24"/>
        </w:rPr>
        <w:t xml:space="preserve">(Arts, </w:t>
      </w:r>
      <w:r w:rsidR="00CD2170" w:rsidRPr="008C57E0">
        <w:rPr>
          <w:sz w:val="24"/>
          <w:szCs w:val="24"/>
        </w:rPr>
        <w:t>H</w:t>
      </w:r>
      <w:r w:rsidRPr="008C57E0">
        <w:rPr>
          <w:sz w:val="24"/>
          <w:szCs w:val="24"/>
        </w:rPr>
        <w:t xml:space="preserve">umanities, and </w:t>
      </w:r>
      <w:r w:rsidR="00CD2170" w:rsidRPr="008C57E0">
        <w:rPr>
          <w:sz w:val="24"/>
          <w:szCs w:val="24"/>
        </w:rPr>
        <w:t>S</w:t>
      </w:r>
      <w:r w:rsidRPr="008C57E0">
        <w:rPr>
          <w:sz w:val="24"/>
          <w:szCs w:val="24"/>
        </w:rPr>
        <w:t xml:space="preserve">ocial </w:t>
      </w:r>
      <w:r w:rsidR="00CD2170" w:rsidRPr="008C57E0">
        <w:rPr>
          <w:sz w:val="24"/>
          <w:szCs w:val="24"/>
        </w:rPr>
        <w:t>S</w:t>
      </w:r>
      <w:r w:rsidRPr="008C57E0">
        <w:rPr>
          <w:sz w:val="24"/>
          <w:szCs w:val="24"/>
        </w:rPr>
        <w:t>ciences)</w:t>
      </w:r>
    </w:p>
    <w:p w14:paraId="7B73F2E9" w14:textId="35C97404" w:rsidR="00965093" w:rsidRPr="00D23189" w:rsidRDefault="00965093" w:rsidP="00965093">
      <w:pPr>
        <w:spacing w:before="120" w:after="120" w:line="360" w:lineRule="auto"/>
        <w:rPr>
          <w:sz w:val="24"/>
          <w:szCs w:val="24"/>
        </w:rPr>
      </w:pPr>
      <w:r>
        <w:rPr>
          <w:b/>
          <w:sz w:val="24"/>
          <w:szCs w:val="24"/>
        </w:rPr>
        <w:t xml:space="preserve">AIG </w:t>
      </w:r>
      <w:r>
        <w:rPr>
          <w:sz w:val="24"/>
          <w:szCs w:val="24"/>
        </w:rPr>
        <w:t xml:space="preserve">(Astronomy Instrumentation Group): AIG is a research group responsible for the research sampled from Cardiff University. </w:t>
      </w:r>
    </w:p>
    <w:p w14:paraId="2A3AC2F1" w14:textId="77777777" w:rsidR="00965093" w:rsidRPr="004C2938" w:rsidRDefault="00965093" w:rsidP="00965093">
      <w:pPr>
        <w:spacing w:after="120" w:line="360" w:lineRule="auto"/>
        <w:rPr>
          <w:sz w:val="24"/>
          <w:szCs w:val="24"/>
        </w:rPr>
      </w:pPr>
      <w:r>
        <w:rPr>
          <w:b/>
          <w:sz w:val="24"/>
          <w:szCs w:val="24"/>
        </w:rPr>
        <w:t xml:space="preserve">ARG </w:t>
      </w:r>
      <w:r>
        <w:rPr>
          <w:sz w:val="24"/>
          <w:szCs w:val="24"/>
        </w:rPr>
        <w:t>(Astronomy Research Group): ARG is a research group, closely related to AIG, responsible for the research sampled from Cardiff University.</w:t>
      </w:r>
    </w:p>
    <w:p w14:paraId="04540463" w14:textId="13260194" w:rsidR="00965093" w:rsidRDefault="00965093" w:rsidP="00965093">
      <w:pPr>
        <w:spacing w:after="120" w:line="360" w:lineRule="auto"/>
        <w:rPr>
          <w:sz w:val="24"/>
          <w:szCs w:val="24"/>
        </w:rPr>
      </w:pPr>
      <w:r>
        <w:rPr>
          <w:b/>
          <w:sz w:val="24"/>
          <w:szCs w:val="24"/>
        </w:rPr>
        <w:t>B</w:t>
      </w:r>
      <w:r w:rsidR="00354EC8">
        <w:rPr>
          <w:b/>
          <w:sz w:val="24"/>
          <w:szCs w:val="24"/>
        </w:rPr>
        <w:t>o</w:t>
      </w:r>
      <w:r>
        <w:rPr>
          <w:b/>
          <w:sz w:val="24"/>
          <w:szCs w:val="24"/>
        </w:rPr>
        <w:t xml:space="preserve">R </w:t>
      </w:r>
      <w:r>
        <w:rPr>
          <w:sz w:val="24"/>
          <w:szCs w:val="24"/>
        </w:rPr>
        <w:t xml:space="preserve">(Body of Research): This is the unit of analysis adopted in my main analytical procedures. </w:t>
      </w:r>
    </w:p>
    <w:p w14:paraId="26390B61" w14:textId="362C7524" w:rsidR="00965093" w:rsidRPr="000014A1" w:rsidRDefault="00965093" w:rsidP="00965093">
      <w:pPr>
        <w:spacing w:after="120" w:line="360" w:lineRule="auto"/>
        <w:rPr>
          <w:sz w:val="24"/>
          <w:szCs w:val="24"/>
        </w:rPr>
      </w:pPr>
      <w:r>
        <w:rPr>
          <w:b/>
          <w:sz w:val="24"/>
          <w:szCs w:val="24"/>
        </w:rPr>
        <w:t>BPS</w:t>
      </w:r>
      <w:r>
        <w:rPr>
          <w:sz w:val="24"/>
          <w:szCs w:val="24"/>
        </w:rPr>
        <w:t xml:space="preserve"> (British Psychological Society) </w:t>
      </w:r>
    </w:p>
    <w:p w14:paraId="5727E742" w14:textId="77777777" w:rsidR="00965093" w:rsidRPr="007C30EF" w:rsidRDefault="00965093" w:rsidP="00965093">
      <w:pPr>
        <w:spacing w:after="120" w:line="360" w:lineRule="auto"/>
        <w:rPr>
          <w:sz w:val="24"/>
          <w:szCs w:val="24"/>
        </w:rPr>
      </w:pPr>
      <w:r>
        <w:rPr>
          <w:b/>
          <w:sz w:val="24"/>
          <w:szCs w:val="24"/>
        </w:rPr>
        <w:t xml:space="preserve">CEMaSS </w:t>
      </w:r>
      <w:r>
        <w:rPr>
          <w:sz w:val="24"/>
          <w:szCs w:val="24"/>
        </w:rPr>
        <w:t>(Centre for Environmental and Marine Sciences and Services): CEMaSS is a research group at Edinburgh Napier University responsible for research sampled in my study.</w:t>
      </w:r>
    </w:p>
    <w:p w14:paraId="30DFBC99" w14:textId="77777777" w:rsidR="00965093" w:rsidRPr="007C30EF" w:rsidRDefault="00965093" w:rsidP="00965093">
      <w:pPr>
        <w:spacing w:after="120" w:line="360" w:lineRule="auto"/>
        <w:rPr>
          <w:sz w:val="24"/>
          <w:szCs w:val="24"/>
        </w:rPr>
      </w:pPr>
      <w:r w:rsidRPr="00D74236">
        <w:rPr>
          <w:b/>
          <w:sz w:val="24"/>
          <w:szCs w:val="24"/>
        </w:rPr>
        <w:t>CenTACat</w:t>
      </w:r>
      <w:r>
        <w:rPr>
          <w:b/>
          <w:sz w:val="24"/>
          <w:szCs w:val="24"/>
        </w:rPr>
        <w:t xml:space="preserve"> </w:t>
      </w:r>
      <w:r>
        <w:rPr>
          <w:sz w:val="24"/>
          <w:szCs w:val="24"/>
        </w:rPr>
        <w:t>(Centre for Theory and Application of Catalysis): CenTACat is a research group at Queen’s University Belfast responsible for research sampled in my study.</w:t>
      </w:r>
    </w:p>
    <w:p w14:paraId="12530975" w14:textId="77777777" w:rsidR="00965093" w:rsidRPr="00942776" w:rsidRDefault="00965093" w:rsidP="00965093">
      <w:pPr>
        <w:spacing w:after="120" w:line="360" w:lineRule="auto"/>
        <w:rPr>
          <w:sz w:val="24"/>
          <w:szCs w:val="24"/>
        </w:rPr>
      </w:pPr>
      <w:r>
        <w:rPr>
          <w:b/>
          <w:sz w:val="24"/>
          <w:szCs w:val="24"/>
        </w:rPr>
        <w:t xml:space="preserve">CERI </w:t>
      </w:r>
      <w:r>
        <w:rPr>
          <w:sz w:val="24"/>
          <w:szCs w:val="24"/>
        </w:rPr>
        <w:t>(</w:t>
      </w:r>
      <w:r>
        <w:rPr>
          <w:noProof/>
          <w:sz w:val="24"/>
          <w:szCs w:val="24"/>
        </w:rPr>
        <w:t xml:space="preserve">Centre for Educational Research and Innovation): CERI is a centre of the Organisation for Economic Co-operation and Development. </w:t>
      </w:r>
    </w:p>
    <w:p w14:paraId="169E991C" w14:textId="77777777" w:rsidR="00965093" w:rsidRPr="007C30EF" w:rsidRDefault="00965093" w:rsidP="00965093">
      <w:pPr>
        <w:spacing w:after="120" w:line="360" w:lineRule="auto"/>
        <w:rPr>
          <w:sz w:val="24"/>
          <w:szCs w:val="24"/>
        </w:rPr>
      </w:pPr>
      <w:r>
        <w:rPr>
          <w:b/>
          <w:sz w:val="24"/>
          <w:szCs w:val="24"/>
        </w:rPr>
        <w:t xml:space="preserve">CHMI </w:t>
      </w:r>
      <w:r>
        <w:rPr>
          <w:sz w:val="24"/>
          <w:szCs w:val="24"/>
        </w:rPr>
        <w:t>(Centre for Healthcare Modelling and Informatics): CHMI is a research centre at the University of Portsmouth responsible for research sampled in my study.</w:t>
      </w:r>
    </w:p>
    <w:p w14:paraId="5D648536" w14:textId="77777777" w:rsidR="00965093" w:rsidRPr="006F2335" w:rsidRDefault="00965093" w:rsidP="00965093">
      <w:pPr>
        <w:spacing w:after="120" w:line="360" w:lineRule="auto"/>
        <w:rPr>
          <w:sz w:val="24"/>
          <w:szCs w:val="24"/>
        </w:rPr>
      </w:pPr>
      <w:r>
        <w:rPr>
          <w:b/>
          <w:sz w:val="24"/>
          <w:szCs w:val="24"/>
        </w:rPr>
        <w:t xml:space="preserve">DABRG </w:t>
      </w:r>
      <w:r>
        <w:rPr>
          <w:sz w:val="24"/>
          <w:szCs w:val="24"/>
        </w:rPr>
        <w:t>(Drugs and Addictive Behaviour Research Group): is a research group at the University of East London responsible for research sampled in my study.</w:t>
      </w:r>
    </w:p>
    <w:p w14:paraId="745751BD" w14:textId="77777777" w:rsidR="00965093" w:rsidRPr="007C30EF" w:rsidRDefault="00965093" w:rsidP="00965093">
      <w:pPr>
        <w:spacing w:after="120" w:line="360" w:lineRule="auto"/>
        <w:rPr>
          <w:sz w:val="24"/>
          <w:szCs w:val="24"/>
        </w:rPr>
      </w:pPr>
      <w:r>
        <w:rPr>
          <w:b/>
          <w:sz w:val="24"/>
          <w:szCs w:val="24"/>
        </w:rPr>
        <w:t>DMSM</w:t>
      </w:r>
      <w:r>
        <w:rPr>
          <w:sz w:val="24"/>
          <w:szCs w:val="24"/>
        </w:rPr>
        <w:t xml:space="preserve"> (Department for Materials Science and Metallurgy): DMSM is a department at the University of Cambridge responsible for research sampled in my study.</w:t>
      </w:r>
    </w:p>
    <w:p w14:paraId="54E7B9CB" w14:textId="77777777" w:rsidR="00965093" w:rsidRPr="00FF4139" w:rsidRDefault="00965093" w:rsidP="00965093">
      <w:pPr>
        <w:spacing w:after="120" w:line="360" w:lineRule="auto"/>
        <w:rPr>
          <w:b/>
          <w:sz w:val="24"/>
          <w:szCs w:val="24"/>
        </w:rPr>
      </w:pPr>
      <w:r>
        <w:rPr>
          <w:b/>
          <w:sz w:val="24"/>
          <w:szCs w:val="24"/>
        </w:rPr>
        <w:t xml:space="preserve">ENU </w:t>
      </w:r>
      <w:r>
        <w:rPr>
          <w:sz w:val="24"/>
          <w:szCs w:val="24"/>
        </w:rPr>
        <w:t>(Edinburgh Napier University): Edinburgh Napier University is one of the nine institutions whose research is sampled for study in this thesis. In the text, I use the abbreviated form ‘ENU’.</w:t>
      </w:r>
    </w:p>
    <w:p w14:paraId="58CF7D95" w14:textId="77777777" w:rsidR="00965093" w:rsidRPr="00B62A4E" w:rsidRDefault="00965093" w:rsidP="00965093">
      <w:pPr>
        <w:spacing w:after="120" w:line="360" w:lineRule="auto"/>
        <w:rPr>
          <w:sz w:val="24"/>
          <w:szCs w:val="24"/>
        </w:rPr>
      </w:pPr>
      <w:r>
        <w:rPr>
          <w:b/>
          <w:sz w:val="24"/>
          <w:szCs w:val="24"/>
        </w:rPr>
        <w:t xml:space="preserve">EPSRC </w:t>
      </w:r>
      <w:r>
        <w:rPr>
          <w:sz w:val="24"/>
          <w:szCs w:val="24"/>
        </w:rPr>
        <w:t xml:space="preserve">(Engineering and Physical Science Research Council): EPSRC is a UK research funding council responsible for funding some of the research sampled. </w:t>
      </w:r>
    </w:p>
    <w:p w14:paraId="2B1198FE" w14:textId="77777777" w:rsidR="00965093" w:rsidRPr="005646AF" w:rsidRDefault="00965093" w:rsidP="00965093">
      <w:pPr>
        <w:spacing w:after="120" w:line="360" w:lineRule="auto"/>
        <w:rPr>
          <w:sz w:val="24"/>
          <w:szCs w:val="24"/>
        </w:rPr>
      </w:pPr>
      <w:r>
        <w:rPr>
          <w:b/>
          <w:sz w:val="24"/>
          <w:szCs w:val="24"/>
        </w:rPr>
        <w:t xml:space="preserve">ESA </w:t>
      </w:r>
      <w:r>
        <w:rPr>
          <w:sz w:val="24"/>
          <w:szCs w:val="24"/>
        </w:rPr>
        <w:t>(European Space Agency): The ESA is an intergovernmental organisation responsible for funding the research sampled from Cardiff University.</w:t>
      </w:r>
    </w:p>
    <w:p w14:paraId="5D271646" w14:textId="77777777" w:rsidR="00965093" w:rsidRPr="002D2802" w:rsidRDefault="00965093" w:rsidP="00965093">
      <w:pPr>
        <w:spacing w:after="120" w:line="360" w:lineRule="auto"/>
        <w:rPr>
          <w:sz w:val="24"/>
          <w:szCs w:val="24"/>
        </w:rPr>
      </w:pPr>
      <w:r>
        <w:rPr>
          <w:b/>
          <w:sz w:val="24"/>
          <w:szCs w:val="24"/>
        </w:rPr>
        <w:t>EWS</w:t>
      </w:r>
      <w:r>
        <w:rPr>
          <w:sz w:val="24"/>
          <w:szCs w:val="24"/>
        </w:rPr>
        <w:t xml:space="preserve"> (Early Warning System or Early Warning Score): An EWS refers to a system for analysing the vital signs of hospital in-patients in order to provide a score whose value is an indicator for the risk of the given patient suffering a significant deterioration in their medical condition. EWS can also refer to the score, as well as to the system. </w:t>
      </w:r>
    </w:p>
    <w:p w14:paraId="3F8E58A4" w14:textId="77777777" w:rsidR="00965093" w:rsidRPr="00397DAE" w:rsidRDefault="00965093" w:rsidP="00965093">
      <w:pPr>
        <w:spacing w:after="120" w:line="360" w:lineRule="auto"/>
        <w:rPr>
          <w:sz w:val="24"/>
          <w:szCs w:val="24"/>
        </w:rPr>
      </w:pPr>
      <w:r>
        <w:rPr>
          <w:b/>
          <w:sz w:val="24"/>
          <w:szCs w:val="24"/>
        </w:rPr>
        <w:t xml:space="preserve">FSDL </w:t>
      </w:r>
      <w:r>
        <w:rPr>
          <w:sz w:val="24"/>
          <w:szCs w:val="24"/>
        </w:rPr>
        <w:t xml:space="preserve">(Full Scale Dynamics Limited): FSDL is a spin-out company associated with engineering research sampled from the University of Sheffield. </w:t>
      </w:r>
    </w:p>
    <w:p w14:paraId="52EB63EB" w14:textId="77777777" w:rsidR="00965093" w:rsidRPr="00D0602C" w:rsidRDefault="00965093" w:rsidP="00965093">
      <w:pPr>
        <w:spacing w:after="120" w:line="360" w:lineRule="auto"/>
        <w:rPr>
          <w:sz w:val="24"/>
          <w:szCs w:val="24"/>
        </w:rPr>
      </w:pPr>
      <w:r>
        <w:rPr>
          <w:b/>
          <w:sz w:val="24"/>
          <w:szCs w:val="24"/>
        </w:rPr>
        <w:t xml:space="preserve">FSNI </w:t>
      </w:r>
      <w:r>
        <w:rPr>
          <w:sz w:val="24"/>
          <w:szCs w:val="24"/>
        </w:rPr>
        <w:t xml:space="preserve">(Forensic Science Northern Ireland): FSNI is an agency of the Northern Ireland government. FSNI were collaborators in and beneficiaries of research sampled from Queen’s University Belfast. </w:t>
      </w:r>
    </w:p>
    <w:p w14:paraId="2B650E22" w14:textId="77777777" w:rsidR="00965093" w:rsidRPr="00A27575" w:rsidRDefault="00965093" w:rsidP="00965093">
      <w:pPr>
        <w:spacing w:after="120" w:line="360" w:lineRule="auto"/>
        <w:rPr>
          <w:sz w:val="24"/>
          <w:szCs w:val="24"/>
        </w:rPr>
      </w:pPr>
      <w:r>
        <w:rPr>
          <w:b/>
          <w:sz w:val="24"/>
          <w:szCs w:val="24"/>
        </w:rPr>
        <w:t xml:space="preserve">GWSDAT </w:t>
      </w:r>
      <w:r>
        <w:rPr>
          <w:sz w:val="24"/>
          <w:szCs w:val="24"/>
        </w:rPr>
        <w:t xml:space="preserve">(Groundwater Spatiotemporal Data Analysis Tool): GWSDAT is a piece of software developed associated with the impact and underpinning mathematical (statistical) research sampled from the University of Glasgow. </w:t>
      </w:r>
    </w:p>
    <w:p w14:paraId="5EDBE712" w14:textId="77777777" w:rsidR="00965093" w:rsidRDefault="00965093" w:rsidP="00965093">
      <w:pPr>
        <w:spacing w:after="120" w:line="360" w:lineRule="auto"/>
        <w:rPr>
          <w:sz w:val="24"/>
          <w:szCs w:val="24"/>
        </w:rPr>
      </w:pPr>
      <w:r w:rsidRPr="007E7BB1">
        <w:rPr>
          <w:b/>
          <w:sz w:val="24"/>
          <w:szCs w:val="24"/>
        </w:rPr>
        <w:t>HEFCE</w:t>
      </w:r>
      <w:r>
        <w:rPr>
          <w:sz w:val="24"/>
          <w:szCs w:val="24"/>
        </w:rPr>
        <w:t xml:space="preserve"> (Higher Education Funding Council for England): A defunct body responsible, among other things, for overseeing the REF. This responsibility now belongs to Research England, which is itself under the umbrella body UK Research &amp; Innovation.</w:t>
      </w:r>
    </w:p>
    <w:p w14:paraId="353C8AA3" w14:textId="77777777" w:rsidR="00965093" w:rsidRPr="00DE7BF5" w:rsidRDefault="00965093" w:rsidP="00965093">
      <w:pPr>
        <w:spacing w:after="120" w:line="360" w:lineRule="auto"/>
        <w:rPr>
          <w:sz w:val="24"/>
          <w:szCs w:val="24"/>
        </w:rPr>
      </w:pPr>
      <w:r>
        <w:rPr>
          <w:b/>
          <w:sz w:val="24"/>
          <w:szCs w:val="24"/>
        </w:rPr>
        <w:t xml:space="preserve">HESA </w:t>
      </w:r>
      <w:r>
        <w:rPr>
          <w:sz w:val="24"/>
          <w:szCs w:val="24"/>
        </w:rPr>
        <w:t xml:space="preserve">(Higher Education Statistics Agency): HESA collects official higher education statistics for the UK. </w:t>
      </w:r>
    </w:p>
    <w:p w14:paraId="6E9F54AC" w14:textId="77777777" w:rsidR="00965093" w:rsidRPr="00F0433A" w:rsidRDefault="00965093" w:rsidP="00965093">
      <w:pPr>
        <w:spacing w:after="120" w:line="360" w:lineRule="auto"/>
        <w:rPr>
          <w:sz w:val="24"/>
          <w:szCs w:val="24"/>
        </w:rPr>
      </w:pPr>
      <w:r>
        <w:rPr>
          <w:b/>
          <w:sz w:val="24"/>
          <w:szCs w:val="24"/>
        </w:rPr>
        <w:t xml:space="preserve">ICMS </w:t>
      </w:r>
      <w:r>
        <w:rPr>
          <w:sz w:val="24"/>
          <w:szCs w:val="24"/>
        </w:rPr>
        <w:t>(</w:t>
      </w:r>
      <w:r w:rsidRPr="00744AA6">
        <w:rPr>
          <w:sz w:val="24"/>
          <w:szCs w:val="24"/>
        </w:rPr>
        <w:t>Institute of Cardiovascular &amp; Medical Sciences</w:t>
      </w:r>
      <w:r>
        <w:rPr>
          <w:sz w:val="24"/>
          <w:szCs w:val="24"/>
        </w:rPr>
        <w:t xml:space="preserve">): The ICMS is responsible for research sampled from the University of Glasgow. </w:t>
      </w:r>
    </w:p>
    <w:p w14:paraId="718032EF" w14:textId="77777777" w:rsidR="00965093" w:rsidRPr="00F0433A" w:rsidRDefault="00965093" w:rsidP="00965093">
      <w:pPr>
        <w:spacing w:after="120" w:line="360" w:lineRule="auto"/>
        <w:rPr>
          <w:sz w:val="24"/>
          <w:szCs w:val="24"/>
        </w:rPr>
      </w:pPr>
      <w:r>
        <w:rPr>
          <w:b/>
          <w:sz w:val="24"/>
          <w:szCs w:val="24"/>
        </w:rPr>
        <w:t xml:space="preserve">IMMRC </w:t>
      </w:r>
      <w:r>
        <w:rPr>
          <w:sz w:val="24"/>
          <w:szCs w:val="24"/>
        </w:rPr>
        <w:t>(Innovative Molecular Materials Research Centre): IMMRC is a research centre responsible for research sampled from Queen’s University Belfast.</w:t>
      </w:r>
    </w:p>
    <w:p w14:paraId="5E2EDCC1" w14:textId="77777777" w:rsidR="00965093" w:rsidRDefault="00965093" w:rsidP="00965093">
      <w:pPr>
        <w:spacing w:after="120" w:line="360" w:lineRule="auto"/>
        <w:rPr>
          <w:sz w:val="24"/>
          <w:szCs w:val="24"/>
        </w:rPr>
      </w:pPr>
      <w:r w:rsidRPr="007E7BB1">
        <w:rPr>
          <w:b/>
          <w:sz w:val="24"/>
          <w:szCs w:val="24"/>
        </w:rPr>
        <w:t>Impact</w:t>
      </w:r>
      <w:r>
        <w:rPr>
          <w:sz w:val="24"/>
          <w:szCs w:val="24"/>
        </w:rPr>
        <w:t xml:space="preserve"> (including ‘Impact agenda’ and ‘Impact Case Study’): In the context of the Research Excellence Framework (REF – see entry in Glossary), ‘Impact’ is defined as </w:t>
      </w:r>
      <w:r w:rsidRPr="007762F7">
        <w:rPr>
          <w:sz w:val="24"/>
          <w:szCs w:val="24"/>
        </w:rPr>
        <w:t>“an effect on, change or benefit to the economy, society, culture, public policy or services, health, the environment or quality of life, beyond academia”</w:t>
      </w:r>
      <w:r>
        <w:rPr>
          <w:sz w:val="24"/>
          <w:szCs w:val="24"/>
        </w:rPr>
        <w:t>. The ‘impact agenda’ refers to the policy discourse and debates that have underpinned and led to the implementation of specific impact policies and practices, such as its introduction as an element of assessment in the REF.</w:t>
      </w:r>
    </w:p>
    <w:p w14:paraId="46D7C18A" w14:textId="77777777" w:rsidR="00965093" w:rsidRDefault="00965093" w:rsidP="00965093">
      <w:pPr>
        <w:spacing w:after="120" w:line="360" w:lineRule="auto"/>
        <w:rPr>
          <w:sz w:val="24"/>
          <w:szCs w:val="24"/>
        </w:rPr>
      </w:pPr>
      <w:r w:rsidRPr="007E7BB1">
        <w:rPr>
          <w:b/>
          <w:sz w:val="24"/>
          <w:szCs w:val="24"/>
        </w:rPr>
        <w:t>Innovate UK</w:t>
      </w:r>
      <w:r>
        <w:rPr>
          <w:sz w:val="24"/>
          <w:szCs w:val="24"/>
        </w:rPr>
        <w:t>: Innovate UK is the operating name of the Technology Strategy Board (TSB – see entry in Glossary). It is responsible for funding Knowledge Transfer Partnerships (KTP – see entry in Glossary) which were found to play important roles in research and impact sampled from the University of Portsmouth and the University of Cambridge.</w:t>
      </w:r>
    </w:p>
    <w:p w14:paraId="55D272B5" w14:textId="77777777" w:rsidR="00965093" w:rsidRPr="000D1344" w:rsidRDefault="00965093" w:rsidP="00965093">
      <w:pPr>
        <w:spacing w:after="120" w:line="360" w:lineRule="auto"/>
        <w:rPr>
          <w:sz w:val="24"/>
          <w:szCs w:val="24"/>
        </w:rPr>
      </w:pPr>
      <w:r>
        <w:rPr>
          <w:b/>
          <w:sz w:val="24"/>
          <w:szCs w:val="24"/>
        </w:rPr>
        <w:t xml:space="preserve">KMFRI </w:t>
      </w:r>
      <w:r>
        <w:rPr>
          <w:sz w:val="24"/>
          <w:szCs w:val="24"/>
        </w:rPr>
        <w:t>(Kenya Marine and Fisheries Research Institute): KMFRI is an official research institute. KMFRI were collaborators in research sampled from Edinburgh Napier University.</w:t>
      </w:r>
    </w:p>
    <w:p w14:paraId="05877F8C" w14:textId="77777777" w:rsidR="00965093" w:rsidRDefault="00965093" w:rsidP="00965093">
      <w:pPr>
        <w:spacing w:after="120" w:line="360" w:lineRule="auto"/>
        <w:rPr>
          <w:sz w:val="24"/>
          <w:szCs w:val="24"/>
        </w:rPr>
      </w:pPr>
      <w:r w:rsidRPr="007E7BB1">
        <w:rPr>
          <w:b/>
          <w:sz w:val="24"/>
          <w:szCs w:val="24"/>
        </w:rPr>
        <w:t>KTP</w:t>
      </w:r>
      <w:r>
        <w:rPr>
          <w:b/>
          <w:sz w:val="24"/>
          <w:szCs w:val="24"/>
        </w:rPr>
        <w:t xml:space="preserve"> </w:t>
      </w:r>
      <w:r w:rsidRPr="00F26F20">
        <w:rPr>
          <w:sz w:val="24"/>
          <w:szCs w:val="24"/>
        </w:rPr>
        <w:t>(Knowledge Transfer Partnersh</w:t>
      </w:r>
      <w:r>
        <w:rPr>
          <w:sz w:val="24"/>
          <w:szCs w:val="24"/>
        </w:rPr>
        <w:t>ip): KT</w:t>
      </w:r>
      <w:r w:rsidRPr="00E333D9">
        <w:rPr>
          <w:sz w:val="24"/>
          <w:szCs w:val="24"/>
        </w:rPr>
        <w:t>Ps are</w:t>
      </w:r>
      <w:r w:rsidRPr="00E333D9">
        <w:rPr>
          <w:sz w:val="24"/>
          <w:szCs w:val="24"/>
          <w:lang w:eastAsia="zh-TW"/>
        </w:rPr>
        <w:t xml:space="preserve"> public grants used to fund </w:t>
      </w:r>
      <w:r>
        <w:rPr>
          <w:sz w:val="24"/>
          <w:szCs w:val="24"/>
          <w:lang w:eastAsia="zh-TW"/>
        </w:rPr>
        <w:t>a Knowledge Transfer ‘Associate’</w:t>
      </w:r>
      <w:r w:rsidRPr="00E333D9">
        <w:rPr>
          <w:sz w:val="24"/>
          <w:szCs w:val="24"/>
          <w:lang w:eastAsia="zh-TW"/>
        </w:rPr>
        <w:t xml:space="preserve"> who brings academic skills and support into a project in a non-academic organisation</w:t>
      </w:r>
      <w:r>
        <w:rPr>
          <w:sz w:val="24"/>
          <w:szCs w:val="24"/>
        </w:rPr>
        <w:t>. The main sponsor is Innovate UK.</w:t>
      </w:r>
    </w:p>
    <w:p w14:paraId="3A34BFA7" w14:textId="4A5E43E8" w:rsidR="00965093" w:rsidRPr="000D4A04" w:rsidRDefault="00965093" w:rsidP="00965093">
      <w:pPr>
        <w:spacing w:after="120" w:line="360" w:lineRule="auto"/>
        <w:rPr>
          <w:sz w:val="24"/>
          <w:szCs w:val="24"/>
        </w:rPr>
      </w:pPr>
      <w:r>
        <w:rPr>
          <w:b/>
          <w:sz w:val="24"/>
          <w:szCs w:val="24"/>
        </w:rPr>
        <w:t xml:space="preserve">MBE </w:t>
      </w:r>
      <w:r>
        <w:rPr>
          <w:sz w:val="24"/>
          <w:szCs w:val="24"/>
        </w:rPr>
        <w:t>(Member of the</w:t>
      </w:r>
      <w:r w:rsidR="00F14017">
        <w:rPr>
          <w:sz w:val="24"/>
          <w:szCs w:val="24"/>
        </w:rPr>
        <w:t xml:space="preserve"> Most Excellent</w:t>
      </w:r>
      <w:r>
        <w:rPr>
          <w:sz w:val="24"/>
          <w:szCs w:val="24"/>
        </w:rPr>
        <w:t xml:space="preserve"> Order of the British Empire)</w:t>
      </w:r>
    </w:p>
    <w:p w14:paraId="14A94070" w14:textId="77777777" w:rsidR="00965093" w:rsidRPr="00CF384A" w:rsidRDefault="00965093" w:rsidP="00965093">
      <w:pPr>
        <w:spacing w:after="120" w:line="360" w:lineRule="auto"/>
        <w:rPr>
          <w:sz w:val="24"/>
          <w:szCs w:val="24"/>
        </w:rPr>
      </w:pPr>
      <w:r>
        <w:rPr>
          <w:b/>
          <w:sz w:val="24"/>
          <w:szCs w:val="24"/>
        </w:rPr>
        <w:t xml:space="preserve">MCG </w:t>
      </w:r>
      <w:r>
        <w:rPr>
          <w:sz w:val="24"/>
          <w:szCs w:val="24"/>
        </w:rPr>
        <w:t>(Materials Chemistry Group): MCG are responsible for research sampled from the University of Cambridge.</w:t>
      </w:r>
    </w:p>
    <w:p w14:paraId="3C19C934" w14:textId="77777777" w:rsidR="00965093" w:rsidRDefault="00965093" w:rsidP="00965093">
      <w:pPr>
        <w:spacing w:after="120" w:line="360" w:lineRule="auto"/>
        <w:rPr>
          <w:b/>
          <w:sz w:val="24"/>
          <w:szCs w:val="24"/>
        </w:rPr>
      </w:pPr>
      <w:r>
        <w:rPr>
          <w:b/>
          <w:sz w:val="24"/>
          <w:szCs w:val="24"/>
        </w:rPr>
        <w:t xml:space="preserve">MoD </w:t>
      </w:r>
      <w:r>
        <w:rPr>
          <w:sz w:val="24"/>
          <w:szCs w:val="24"/>
        </w:rPr>
        <w:t xml:space="preserve">(Ministry of Defence): The UK MoD were collaborators on research sampled from the University of Cambridge. </w:t>
      </w:r>
    </w:p>
    <w:p w14:paraId="4448926D" w14:textId="77777777" w:rsidR="00965093" w:rsidRPr="00A3522F" w:rsidRDefault="00965093" w:rsidP="00965093">
      <w:pPr>
        <w:spacing w:after="120" w:line="360" w:lineRule="auto"/>
        <w:rPr>
          <w:sz w:val="24"/>
          <w:szCs w:val="24"/>
        </w:rPr>
      </w:pPr>
      <w:r>
        <w:rPr>
          <w:b/>
          <w:sz w:val="24"/>
          <w:szCs w:val="24"/>
        </w:rPr>
        <w:t xml:space="preserve">NCUB </w:t>
      </w:r>
      <w:r>
        <w:rPr>
          <w:sz w:val="24"/>
          <w:szCs w:val="24"/>
        </w:rPr>
        <w:t>(National Centre for Universities and Business): NCUB is a non-governmental organisation aiming to support mutual benefits through interaction between UK universities and UK businesses.</w:t>
      </w:r>
    </w:p>
    <w:p w14:paraId="2F2644D4" w14:textId="77777777" w:rsidR="00965093" w:rsidRPr="0015329E" w:rsidRDefault="00965093" w:rsidP="00965093">
      <w:pPr>
        <w:spacing w:after="120" w:line="360" w:lineRule="auto"/>
        <w:rPr>
          <w:sz w:val="24"/>
          <w:szCs w:val="24"/>
        </w:rPr>
      </w:pPr>
      <w:r>
        <w:rPr>
          <w:b/>
          <w:sz w:val="24"/>
          <w:szCs w:val="24"/>
        </w:rPr>
        <w:t xml:space="preserve">NERC </w:t>
      </w:r>
      <w:r>
        <w:rPr>
          <w:sz w:val="24"/>
          <w:szCs w:val="24"/>
        </w:rPr>
        <w:t xml:space="preserve">(Natural Environment Research Council): NERC is one of the seven UK research councils. NERC is responsible for funding several bodies of research sampled in this study. </w:t>
      </w:r>
    </w:p>
    <w:p w14:paraId="6A2B3BB3" w14:textId="77777777" w:rsidR="00965093" w:rsidRPr="005C3696" w:rsidRDefault="00965093" w:rsidP="00965093">
      <w:pPr>
        <w:spacing w:after="120" w:line="360" w:lineRule="auto"/>
        <w:rPr>
          <w:sz w:val="24"/>
          <w:szCs w:val="24"/>
        </w:rPr>
      </w:pPr>
      <w:r>
        <w:rPr>
          <w:b/>
          <w:sz w:val="24"/>
          <w:szCs w:val="24"/>
        </w:rPr>
        <w:t>NIDA</w:t>
      </w:r>
      <w:r>
        <w:rPr>
          <w:sz w:val="24"/>
          <w:szCs w:val="24"/>
        </w:rPr>
        <w:t xml:space="preserve"> (National Institute for Drug Abuse): NIDA is a United States government institute which was responsible for funding sampled research at the University of East London.</w:t>
      </w:r>
    </w:p>
    <w:p w14:paraId="179E3532" w14:textId="77777777" w:rsidR="00965093" w:rsidRPr="00E758F2" w:rsidRDefault="00965093" w:rsidP="00965093">
      <w:pPr>
        <w:spacing w:after="120" w:line="360" w:lineRule="auto"/>
        <w:rPr>
          <w:sz w:val="24"/>
          <w:szCs w:val="24"/>
        </w:rPr>
      </w:pPr>
      <w:r>
        <w:rPr>
          <w:b/>
          <w:sz w:val="24"/>
          <w:szCs w:val="24"/>
        </w:rPr>
        <w:t xml:space="preserve">PODDS </w:t>
      </w:r>
      <w:r>
        <w:rPr>
          <w:sz w:val="24"/>
          <w:szCs w:val="24"/>
        </w:rPr>
        <w:t>(‘Prediction and management Of Discolouration in Distribution Systems’): PODDS is the name of the long-term project which underpinned sampled engineering research and impact from the University of Sheffield.</w:t>
      </w:r>
    </w:p>
    <w:p w14:paraId="2B6B799C" w14:textId="77777777" w:rsidR="00965093" w:rsidRPr="005B36F0" w:rsidRDefault="00965093" w:rsidP="00965093">
      <w:pPr>
        <w:tabs>
          <w:tab w:val="left" w:pos="2196"/>
        </w:tabs>
        <w:spacing w:after="120" w:line="360" w:lineRule="auto"/>
        <w:rPr>
          <w:sz w:val="24"/>
          <w:szCs w:val="24"/>
        </w:rPr>
      </w:pPr>
      <w:r>
        <w:rPr>
          <w:b/>
          <w:sz w:val="24"/>
          <w:szCs w:val="24"/>
        </w:rPr>
        <w:t xml:space="preserve">POSSUM </w:t>
      </w:r>
      <w:r>
        <w:rPr>
          <w:sz w:val="24"/>
          <w:szCs w:val="24"/>
        </w:rPr>
        <w:t xml:space="preserve">(Physiological and Operative Severity Score for the enUmeration of Morbidity and mortality): POSSUM refers to an audit system used to measure and compare rates of morbidity and mortality in different hospitals. It is relevant to health research sampled from the University of Portsmouth. </w:t>
      </w:r>
    </w:p>
    <w:p w14:paraId="55252339" w14:textId="77777777" w:rsidR="00965093" w:rsidRPr="009808AC" w:rsidRDefault="00965093" w:rsidP="00965093">
      <w:pPr>
        <w:spacing w:after="120" w:line="360" w:lineRule="auto"/>
        <w:rPr>
          <w:sz w:val="24"/>
          <w:szCs w:val="24"/>
        </w:rPr>
      </w:pPr>
      <w:r>
        <w:rPr>
          <w:b/>
          <w:sz w:val="24"/>
          <w:szCs w:val="24"/>
        </w:rPr>
        <w:t xml:space="preserve">QMCI </w:t>
      </w:r>
      <w:r>
        <w:rPr>
          <w:sz w:val="24"/>
          <w:szCs w:val="24"/>
        </w:rPr>
        <w:t>(Queen Mary College Instruments): QMCI is a spin-out originally based at Queen Mary College, London. QMCI kept its brand name even after it was relocated to Cardiff University along with its key individuals. It is associated with instrumentation research and impact sampled from Cardiff University.</w:t>
      </w:r>
    </w:p>
    <w:p w14:paraId="0CC51B79" w14:textId="77777777" w:rsidR="00965093" w:rsidRDefault="00965093" w:rsidP="00965093">
      <w:pPr>
        <w:spacing w:after="120" w:line="360" w:lineRule="auto"/>
        <w:rPr>
          <w:sz w:val="24"/>
          <w:szCs w:val="24"/>
        </w:rPr>
      </w:pPr>
      <w:r>
        <w:rPr>
          <w:b/>
          <w:sz w:val="24"/>
          <w:szCs w:val="24"/>
        </w:rPr>
        <w:t xml:space="preserve">QR funding </w:t>
      </w:r>
      <w:r>
        <w:rPr>
          <w:sz w:val="24"/>
          <w:szCs w:val="24"/>
        </w:rPr>
        <w:t>(Quality-related Research funding): QR funding refers to block research funding distributed to universities, where funding allocation is based on performance in some system of measuring research ‘quality’, such as the REF.</w:t>
      </w:r>
    </w:p>
    <w:p w14:paraId="00BBBBAA" w14:textId="77777777" w:rsidR="00965093" w:rsidRPr="00257507" w:rsidRDefault="00965093" w:rsidP="00965093">
      <w:pPr>
        <w:spacing w:after="120" w:line="360" w:lineRule="auto"/>
        <w:rPr>
          <w:sz w:val="24"/>
          <w:szCs w:val="24"/>
        </w:rPr>
      </w:pPr>
      <w:r>
        <w:rPr>
          <w:b/>
          <w:sz w:val="24"/>
          <w:szCs w:val="24"/>
        </w:rPr>
        <w:t xml:space="preserve">QUB </w:t>
      </w:r>
      <w:r>
        <w:rPr>
          <w:sz w:val="24"/>
          <w:szCs w:val="24"/>
        </w:rPr>
        <w:t>(Queen’s University Belfast): Queen’s University Belfast is one of the nine institutions whose research is sampled for study in this thesis. In the text, I use the abbreviated form ‘QUB’.</w:t>
      </w:r>
    </w:p>
    <w:p w14:paraId="3D1B1FE8" w14:textId="77777777" w:rsidR="00965093" w:rsidRPr="00976468" w:rsidRDefault="00965093" w:rsidP="00965093">
      <w:pPr>
        <w:spacing w:after="120" w:line="360" w:lineRule="auto"/>
        <w:rPr>
          <w:sz w:val="24"/>
          <w:szCs w:val="24"/>
        </w:rPr>
      </w:pPr>
      <w:r>
        <w:rPr>
          <w:b/>
          <w:sz w:val="24"/>
          <w:szCs w:val="24"/>
        </w:rPr>
        <w:t xml:space="preserve">QUILL </w:t>
      </w:r>
      <w:r>
        <w:rPr>
          <w:sz w:val="24"/>
          <w:szCs w:val="24"/>
        </w:rPr>
        <w:t>(Queen’s University Ionic Liquids Laboratory): QUILL is a university-industry consortium associated with research and impact sampled from Queen’s University Belfast.</w:t>
      </w:r>
    </w:p>
    <w:p w14:paraId="54A3D522" w14:textId="77777777" w:rsidR="00965093" w:rsidRDefault="00965093" w:rsidP="00965093">
      <w:pPr>
        <w:spacing w:after="120" w:line="360" w:lineRule="auto"/>
        <w:rPr>
          <w:sz w:val="24"/>
          <w:szCs w:val="24"/>
        </w:rPr>
      </w:pPr>
      <w:r w:rsidRPr="007E7BB1">
        <w:rPr>
          <w:b/>
          <w:sz w:val="24"/>
          <w:szCs w:val="24"/>
        </w:rPr>
        <w:t>RAE</w:t>
      </w:r>
      <w:r>
        <w:rPr>
          <w:b/>
          <w:sz w:val="24"/>
          <w:szCs w:val="24"/>
        </w:rPr>
        <w:t xml:space="preserve"> </w:t>
      </w:r>
      <w:r>
        <w:rPr>
          <w:sz w:val="24"/>
          <w:szCs w:val="24"/>
        </w:rPr>
        <w:t>(Research Assessment Exercise): The RAE was the precursor to the Research Excellence Framework (REF – see entry in Glossary). It was last conducted in 2008 and was followed by the first REF in 2014.</w:t>
      </w:r>
    </w:p>
    <w:p w14:paraId="2C345417" w14:textId="361F89EC" w:rsidR="00965093" w:rsidRPr="00CA5900" w:rsidRDefault="00965093" w:rsidP="00965093">
      <w:pPr>
        <w:spacing w:after="120" w:line="360" w:lineRule="auto"/>
        <w:rPr>
          <w:sz w:val="24"/>
          <w:szCs w:val="24"/>
        </w:rPr>
      </w:pPr>
      <w:r>
        <w:rPr>
          <w:b/>
          <w:sz w:val="24"/>
          <w:szCs w:val="24"/>
        </w:rPr>
        <w:t xml:space="preserve">RCP </w:t>
      </w:r>
      <w:r>
        <w:rPr>
          <w:sz w:val="24"/>
          <w:szCs w:val="24"/>
        </w:rPr>
        <w:t>(Royal College of Physicians)</w:t>
      </w:r>
    </w:p>
    <w:p w14:paraId="6E8ACEEB" w14:textId="77777777" w:rsidR="00965093" w:rsidRPr="00665937" w:rsidRDefault="00965093" w:rsidP="00965093">
      <w:pPr>
        <w:spacing w:after="120" w:line="360" w:lineRule="auto"/>
        <w:rPr>
          <w:sz w:val="24"/>
          <w:szCs w:val="24"/>
        </w:rPr>
      </w:pPr>
      <w:r>
        <w:rPr>
          <w:b/>
          <w:sz w:val="24"/>
          <w:szCs w:val="24"/>
        </w:rPr>
        <w:t xml:space="preserve">RCUK </w:t>
      </w:r>
      <w:r>
        <w:rPr>
          <w:sz w:val="24"/>
          <w:szCs w:val="24"/>
        </w:rPr>
        <w:t>(Research Councils UK): RCUK was an overarching body which incorporated all seven UK research councils. These are now incorporated under the larger overarching body, UK Research &amp; Innovation.</w:t>
      </w:r>
    </w:p>
    <w:p w14:paraId="5E310208" w14:textId="77777777" w:rsidR="00965093" w:rsidRDefault="00965093" w:rsidP="00965093">
      <w:pPr>
        <w:spacing w:after="120" w:line="360" w:lineRule="auto"/>
        <w:rPr>
          <w:sz w:val="24"/>
          <w:szCs w:val="24"/>
        </w:rPr>
      </w:pPr>
      <w:r w:rsidRPr="007E7BB1">
        <w:rPr>
          <w:b/>
          <w:sz w:val="24"/>
          <w:szCs w:val="24"/>
        </w:rPr>
        <w:t>REF</w:t>
      </w:r>
      <w:r>
        <w:rPr>
          <w:sz w:val="24"/>
          <w:szCs w:val="24"/>
        </w:rPr>
        <w:t xml:space="preserve"> (Research Excellence Framework): The REF is the UK’s QR funding allocation mechanism. It assesses research at UK universities according to the quality of their outputs, research environment, and non-academic impact resulting from research.</w:t>
      </w:r>
    </w:p>
    <w:p w14:paraId="1927E611" w14:textId="77777777" w:rsidR="00965093" w:rsidRDefault="00965093" w:rsidP="00965093">
      <w:pPr>
        <w:spacing w:after="120" w:line="360" w:lineRule="auto"/>
        <w:rPr>
          <w:sz w:val="24"/>
          <w:szCs w:val="24"/>
        </w:rPr>
      </w:pPr>
      <w:r>
        <w:rPr>
          <w:b/>
          <w:sz w:val="24"/>
          <w:szCs w:val="24"/>
        </w:rPr>
        <w:t>Research England</w:t>
      </w:r>
      <w:r>
        <w:rPr>
          <w:sz w:val="24"/>
          <w:szCs w:val="24"/>
        </w:rPr>
        <w:t>: A non-governmental body under the umbrella organisation UK Research &amp; Innovation. Research England took over some of the functions of HEFCE, including oversight of the REF.</w:t>
      </w:r>
    </w:p>
    <w:p w14:paraId="2AB1E901" w14:textId="77777777" w:rsidR="00965093" w:rsidRPr="00AF1E87" w:rsidRDefault="00965093" w:rsidP="00965093">
      <w:pPr>
        <w:spacing w:after="120" w:line="360" w:lineRule="auto"/>
        <w:rPr>
          <w:sz w:val="24"/>
          <w:szCs w:val="24"/>
        </w:rPr>
      </w:pPr>
      <w:r>
        <w:rPr>
          <w:b/>
          <w:sz w:val="24"/>
          <w:szCs w:val="24"/>
        </w:rPr>
        <w:t xml:space="preserve">SERG </w:t>
      </w:r>
      <w:r>
        <w:rPr>
          <w:sz w:val="24"/>
          <w:szCs w:val="24"/>
        </w:rPr>
        <w:t xml:space="preserve">(Systems Engineering Research Group): SERG is a research group responsible for research sampled from the University of Portsmouth. </w:t>
      </w:r>
    </w:p>
    <w:p w14:paraId="06448224" w14:textId="77777777" w:rsidR="00965093" w:rsidRPr="001B690D" w:rsidRDefault="00965093" w:rsidP="00965093">
      <w:pPr>
        <w:spacing w:after="120" w:line="360" w:lineRule="auto"/>
        <w:rPr>
          <w:sz w:val="24"/>
          <w:szCs w:val="24"/>
        </w:rPr>
      </w:pPr>
      <w:r>
        <w:rPr>
          <w:b/>
          <w:sz w:val="24"/>
          <w:szCs w:val="24"/>
        </w:rPr>
        <w:t xml:space="preserve">SMRU </w:t>
      </w:r>
      <w:r>
        <w:rPr>
          <w:sz w:val="24"/>
          <w:szCs w:val="24"/>
        </w:rPr>
        <w:t xml:space="preserve">(Sea Mammals Research Unit): SMRU is a research unit responsible for research sampled from St Andrews University. </w:t>
      </w:r>
    </w:p>
    <w:p w14:paraId="0D414A17" w14:textId="77777777" w:rsidR="00965093" w:rsidRPr="00EC6487" w:rsidRDefault="00965093" w:rsidP="00965093">
      <w:pPr>
        <w:spacing w:after="120" w:line="360" w:lineRule="auto"/>
        <w:rPr>
          <w:sz w:val="24"/>
          <w:szCs w:val="24"/>
        </w:rPr>
      </w:pPr>
      <w:r>
        <w:rPr>
          <w:b/>
          <w:sz w:val="24"/>
          <w:szCs w:val="24"/>
        </w:rPr>
        <w:t xml:space="preserve">SPIRE </w:t>
      </w:r>
      <w:r>
        <w:rPr>
          <w:sz w:val="24"/>
          <w:szCs w:val="24"/>
        </w:rPr>
        <w:t>(Spectral and Photometric Imaging Receiver): SPIRE was the name of an instrument attached to a satellite launched by the ESA.</w:t>
      </w:r>
    </w:p>
    <w:p w14:paraId="1CC411E0" w14:textId="696CFC93" w:rsidR="00965093" w:rsidRDefault="00965093" w:rsidP="00965093">
      <w:pPr>
        <w:spacing w:after="120" w:line="360" w:lineRule="auto"/>
        <w:rPr>
          <w:sz w:val="24"/>
          <w:szCs w:val="24"/>
        </w:rPr>
      </w:pPr>
      <w:r>
        <w:rPr>
          <w:b/>
          <w:sz w:val="24"/>
          <w:szCs w:val="24"/>
        </w:rPr>
        <w:t xml:space="preserve">STEMM </w:t>
      </w:r>
      <w:r>
        <w:rPr>
          <w:sz w:val="24"/>
          <w:szCs w:val="24"/>
        </w:rPr>
        <w:t xml:space="preserve">(Science, Technology, Engineering, Mathematics and Medicine): Scientific disciplines (or subjects) are often grouped together in the acronym STEM. Medicine is sometimes also included to create STEMM. My empirical focus is on research based in STEMM disciplines. </w:t>
      </w:r>
    </w:p>
    <w:p w14:paraId="28EE76B9" w14:textId="77777777" w:rsidR="00965093" w:rsidRPr="00E94A87" w:rsidRDefault="00965093" w:rsidP="00965093">
      <w:pPr>
        <w:spacing w:after="120" w:line="360" w:lineRule="auto"/>
        <w:rPr>
          <w:sz w:val="24"/>
          <w:szCs w:val="24"/>
        </w:rPr>
      </w:pPr>
      <w:r>
        <w:rPr>
          <w:b/>
          <w:sz w:val="24"/>
          <w:szCs w:val="24"/>
        </w:rPr>
        <w:t xml:space="preserve">SUM network </w:t>
      </w:r>
      <w:r>
        <w:rPr>
          <w:sz w:val="24"/>
          <w:szCs w:val="24"/>
        </w:rPr>
        <w:t xml:space="preserve">(Substance Use and Misuse): The SUM network is associated with research and impact sampled from the University of East London. </w:t>
      </w:r>
    </w:p>
    <w:p w14:paraId="5F4D6176" w14:textId="77777777" w:rsidR="00965093" w:rsidRPr="00D00FF2" w:rsidRDefault="00965093" w:rsidP="00965093">
      <w:pPr>
        <w:spacing w:after="120" w:line="360" w:lineRule="auto"/>
        <w:rPr>
          <w:sz w:val="24"/>
          <w:szCs w:val="24"/>
        </w:rPr>
      </w:pPr>
      <w:r>
        <w:rPr>
          <w:b/>
          <w:sz w:val="24"/>
          <w:szCs w:val="24"/>
        </w:rPr>
        <w:t>Third Mission</w:t>
      </w:r>
      <w:r>
        <w:rPr>
          <w:sz w:val="24"/>
          <w:szCs w:val="24"/>
        </w:rPr>
        <w:t xml:space="preserve">: The third mission denotes a mission of universities to ensure their activities and outputs contribute to the economy and wider society. This is distinct from its first two missions, teaching and research. </w:t>
      </w:r>
    </w:p>
    <w:p w14:paraId="36A0C5EF" w14:textId="77777777" w:rsidR="00965093" w:rsidRDefault="00965093" w:rsidP="00965093">
      <w:pPr>
        <w:spacing w:after="120" w:line="360" w:lineRule="auto"/>
        <w:rPr>
          <w:sz w:val="24"/>
          <w:szCs w:val="24"/>
        </w:rPr>
      </w:pPr>
      <w:r w:rsidRPr="007E7BB1">
        <w:rPr>
          <w:b/>
          <w:sz w:val="24"/>
          <w:szCs w:val="24"/>
        </w:rPr>
        <w:t>TSB</w:t>
      </w:r>
      <w:r>
        <w:rPr>
          <w:sz w:val="24"/>
          <w:szCs w:val="24"/>
        </w:rPr>
        <w:t xml:space="preserve"> (Technology Strategy Board): TSB is the official innovation agency of the UK. It is under the umbrella organisation UK Research &amp; Innovation. TSB’s operating name is Innovate UK. It is responsible for funding Knowledge Transfer Partnerships which were found to play important roles in research and impact sampled from the University of Portsmouth and the University of Cambridge.</w:t>
      </w:r>
    </w:p>
    <w:p w14:paraId="50D62209" w14:textId="77777777" w:rsidR="00965093" w:rsidRDefault="00965093" w:rsidP="00965093">
      <w:pPr>
        <w:spacing w:after="120" w:line="360" w:lineRule="auto"/>
        <w:rPr>
          <w:sz w:val="24"/>
          <w:szCs w:val="24"/>
        </w:rPr>
      </w:pPr>
      <w:r w:rsidRPr="007E7BB1">
        <w:rPr>
          <w:b/>
          <w:sz w:val="24"/>
          <w:szCs w:val="24"/>
        </w:rPr>
        <w:t>TTO</w:t>
      </w:r>
      <w:r>
        <w:rPr>
          <w:sz w:val="24"/>
          <w:szCs w:val="24"/>
        </w:rPr>
        <w:t xml:space="preserve"> (Technology Transfer Office): ‘Technology transfer’ is the process by which technology developed in the context of academic research is ‘transferred’ to contexts of application or directly marketed. Some universities have their own Technology Transfer Offices to assist with this market process, for example in the creation of spin-out companies or application and licensing of patented technologies. </w:t>
      </w:r>
    </w:p>
    <w:p w14:paraId="41E4A6A9" w14:textId="77777777" w:rsidR="00965093" w:rsidRPr="00257507" w:rsidRDefault="00965093" w:rsidP="00965093">
      <w:pPr>
        <w:spacing w:after="120" w:line="360" w:lineRule="auto"/>
        <w:rPr>
          <w:sz w:val="24"/>
          <w:szCs w:val="24"/>
        </w:rPr>
      </w:pPr>
      <w:r>
        <w:rPr>
          <w:b/>
          <w:sz w:val="24"/>
          <w:szCs w:val="24"/>
        </w:rPr>
        <w:t xml:space="preserve">UEL </w:t>
      </w:r>
      <w:r>
        <w:rPr>
          <w:sz w:val="24"/>
          <w:szCs w:val="24"/>
        </w:rPr>
        <w:t>(University of East London): The University of East London is one of the nine institutions whose research is sampled for study in this thesis. In the text, I use the abbreviated form ‘UEL’.</w:t>
      </w:r>
    </w:p>
    <w:p w14:paraId="7BDA70BE" w14:textId="77777777" w:rsidR="00965093" w:rsidRDefault="00965093" w:rsidP="00965093">
      <w:pPr>
        <w:spacing w:after="120" w:line="360" w:lineRule="auto"/>
        <w:rPr>
          <w:sz w:val="24"/>
          <w:szCs w:val="24"/>
        </w:rPr>
      </w:pPr>
      <w:r>
        <w:rPr>
          <w:b/>
          <w:sz w:val="24"/>
          <w:szCs w:val="24"/>
        </w:rPr>
        <w:t xml:space="preserve">UKRI </w:t>
      </w:r>
      <w:r>
        <w:rPr>
          <w:sz w:val="24"/>
          <w:szCs w:val="24"/>
        </w:rPr>
        <w:t xml:space="preserve">(UK Research &amp; Innovation): UKRI is an official umbrella organisation designed to increase the strategic co-ordination of nine relatively distinct bodies related to research and innovation in the UK: Research England, TSB (Innovate UK) and the seven research councils.  </w:t>
      </w:r>
    </w:p>
    <w:p w14:paraId="06241094" w14:textId="77777777" w:rsidR="00965093" w:rsidRDefault="00965093" w:rsidP="00965093">
      <w:pPr>
        <w:spacing w:after="120" w:line="360" w:lineRule="auto"/>
        <w:rPr>
          <w:sz w:val="24"/>
          <w:szCs w:val="24"/>
        </w:rPr>
      </w:pPr>
      <w:r>
        <w:rPr>
          <w:b/>
          <w:sz w:val="24"/>
          <w:szCs w:val="24"/>
        </w:rPr>
        <w:t xml:space="preserve">UoA </w:t>
      </w:r>
      <w:r>
        <w:rPr>
          <w:sz w:val="24"/>
          <w:szCs w:val="24"/>
        </w:rPr>
        <w:t>(Unit of Assessment): UoAs are the units at which UK university’s research is assessed within the REF (see entry in Glossary). In REF2014, there were 36 UoAs, broken down into four Main Panels, labelled A, B, C and D. STEMM disciplines are covered by UoAs 1-15, which fall under Main Panels A and B. I sample BoRs (see entry in Glossary) from ten UoAs.</w:t>
      </w:r>
    </w:p>
    <w:p w14:paraId="309CB271" w14:textId="77777777" w:rsidR="00965093" w:rsidRPr="000C294E" w:rsidRDefault="00965093" w:rsidP="00965093">
      <w:pPr>
        <w:spacing w:after="120" w:line="360" w:lineRule="auto"/>
        <w:rPr>
          <w:sz w:val="24"/>
          <w:szCs w:val="24"/>
        </w:rPr>
      </w:pPr>
      <w:r>
        <w:rPr>
          <w:b/>
          <w:sz w:val="24"/>
          <w:szCs w:val="24"/>
        </w:rPr>
        <w:t xml:space="preserve">VES </w:t>
      </w:r>
      <w:r>
        <w:rPr>
          <w:sz w:val="24"/>
          <w:szCs w:val="24"/>
        </w:rPr>
        <w:t>(Vibration Engineering Section): VES is a research unit responsible for research sampled from the University of Sheffield.</w:t>
      </w:r>
    </w:p>
    <w:p w14:paraId="06766721" w14:textId="77777777" w:rsidR="00965093" w:rsidRDefault="00965093" w:rsidP="00965093">
      <w:pPr>
        <w:spacing w:after="120" w:line="360" w:lineRule="auto"/>
        <w:rPr>
          <w:sz w:val="24"/>
          <w:szCs w:val="24"/>
        </w:rPr>
      </w:pPr>
      <w:r>
        <w:rPr>
          <w:b/>
          <w:sz w:val="24"/>
          <w:szCs w:val="24"/>
        </w:rPr>
        <w:t>WEG</w:t>
      </w:r>
      <w:r>
        <w:rPr>
          <w:sz w:val="24"/>
          <w:szCs w:val="24"/>
        </w:rPr>
        <w:t xml:space="preserve"> (Water Engineering Group): WEG is a research group responsible for engineering research sampled from the University of Sheffield. </w:t>
      </w:r>
    </w:p>
    <w:p w14:paraId="075F1ACF" w14:textId="77777777" w:rsidR="00965093" w:rsidRPr="004711E6" w:rsidRDefault="00965093" w:rsidP="00965093">
      <w:pPr>
        <w:spacing w:after="120" w:line="360" w:lineRule="auto"/>
        <w:rPr>
          <w:sz w:val="24"/>
          <w:szCs w:val="24"/>
        </w:rPr>
      </w:pPr>
      <w:r>
        <w:rPr>
          <w:b/>
          <w:sz w:val="24"/>
          <w:szCs w:val="24"/>
        </w:rPr>
        <w:t xml:space="preserve">WOSCOPS </w:t>
      </w:r>
      <w:r>
        <w:rPr>
          <w:sz w:val="24"/>
          <w:szCs w:val="24"/>
        </w:rPr>
        <w:t xml:space="preserve">(West of Scotland Coronary Prevention Study): WOSCOPS is the name of a long-term research project spanning over two decades. It has been sampled in this study from the University of Glasgow. </w:t>
      </w:r>
    </w:p>
    <w:p w14:paraId="6694250E" w14:textId="77777777" w:rsidR="00965093" w:rsidRPr="002671F6" w:rsidRDefault="00965093" w:rsidP="00965093">
      <w:pPr>
        <w:spacing w:after="120" w:line="360" w:lineRule="auto"/>
        <w:rPr>
          <w:sz w:val="24"/>
          <w:szCs w:val="24"/>
        </w:rPr>
      </w:pPr>
      <w:r>
        <w:br w:type="page"/>
      </w:r>
    </w:p>
    <w:p w14:paraId="5C5E6A38" w14:textId="0DB111C3" w:rsidR="00965093" w:rsidRDefault="00965093" w:rsidP="00965093">
      <w:pPr>
        <w:pStyle w:val="Heading1"/>
        <w:spacing w:before="0"/>
      </w:pPr>
      <w:bookmarkStart w:id="10" w:name="_Toc536717901"/>
      <w:bookmarkStart w:id="11" w:name="_Toc31701929"/>
      <w:r>
        <w:t>Chapter 1. Introduction</w:t>
      </w:r>
      <w:bookmarkEnd w:id="10"/>
      <w:bookmarkEnd w:id="11"/>
    </w:p>
    <w:p w14:paraId="5F81B3C5" w14:textId="4CEF82DA" w:rsidR="00251799" w:rsidRPr="00251799" w:rsidRDefault="00765156" w:rsidP="00251799">
      <w:pPr>
        <w:pStyle w:val="Heading2"/>
        <w:spacing w:before="0"/>
      </w:pPr>
      <w:bookmarkStart w:id="12" w:name="_Toc31701930"/>
      <w:r>
        <w:t>Rationale</w:t>
      </w:r>
      <w:bookmarkEnd w:id="12"/>
    </w:p>
    <w:p w14:paraId="231C9ABF" w14:textId="4A64826F" w:rsidR="000A6D27" w:rsidRDefault="007553E8" w:rsidP="0068463D">
      <w:pPr>
        <w:pStyle w:val="NormalWeb"/>
        <w:spacing w:before="0" w:beforeAutospacing="0" w:after="120" w:afterAutospacing="0" w:line="360" w:lineRule="auto"/>
      </w:pPr>
      <w:r>
        <w:t xml:space="preserve">This study is situated in the context of the ‘impact agenda’ for </w:t>
      </w:r>
      <w:r w:rsidR="006843A0">
        <w:t>academic research</w:t>
      </w:r>
      <w:r w:rsidR="00A05597">
        <w:t>,</w:t>
      </w:r>
      <w:r>
        <w:t xml:space="preserve"> </w:t>
      </w:r>
      <w:r w:rsidR="005342F7">
        <w:t>especially</w:t>
      </w:r>
      <w:r>
        <w:t xml:space="preserve"> as this </w:t>
      </w:r>
      <w:r w:rsidR="002A2F7D">
        <w:t xml:space="preserve">agenda </w:t>
      </w:r>
      <w:r>
        <w:t>has emerged and been institutionalised</w:t>
      </w:r>
      <w:r w:rsidR="00A11FDA">
        <w:t xml:space="preserve"> in</w:t>
      </w:r>
      <w:r>
        <w:t xml:space="preserve"> the </w:t>
      </w:r>
      <w:r w:rsidR="00A11FDA">
        <w:t>United Kingdom (UK). The UK’s</w:t>
      </w:r>
      <w:r w:rsidR="00E74AD5">
        <w:t xml:space="preserve"> </w:t>
      </w:r>
      <w:r w:rsidR="0076330E">
        <w:t>performance-related research funding system,</w:t>
      </w:r>
      <w:r w:rsidR="00E74AD5">
        <w:t xml:space="preserve"> known as</w:t>
      </w:r>
      <w:r w:rsidR="0076330E">
        <w:t xml:space="preserve"> the Research Excellence Framework (REF)</w:t>
      </w:r>
      <w:r w:rsidR="00E74AD5">
        <w:t xml:space="preserve">, </w:t>
      </w:r>
      <w:r w:rsidR="00A11FDA">
        <w:t>incentivises universities to conduct research and related activities that lead to demonstrable benefits for wider society</w:t>
      </w:r>
      <w:r w:rsidR="0076330E">
        <w:t>.</w:t>
      </w:r>
      <w:r>
        <w:t xml:space="preserve"> </w:t>
      </w:r>
      <w:r w:rsidR="000D5107">
        <w:t>As discussed in greater detail later, this agenda emerged in the context of a ‘knowledge society’</w:t>
      </w:r>
      <w:r w:rsidR="00821E5E">
        <w:t xml:space="preserve"> </w:t>
      </w:r>
      <w:r w:rsidR="000D5107" w:rsidRPr="00590F06">
        <w:fldChar w:fldCharType="begin"/>
      </w:r>
      <w:r w:rsidR="000D5107" w:rsidRPr="00590F06">
        <w:instrText xml:space="preserve"> ADDIN EN.CITE &lt;EndNote&gt;&lt;Cite&gt;&lt;Author&gt;Etzkowitz&lt;/Author&gt;&lt;Year&gt;1995&lt;/Year&gt;&lt;IDText&gt;The Triple Helix--University-industry-government relations: A laboratory for knowledge based economic development&lt;/IDText&gt;&lt;DisplayText&gt;(Etzkowitz &amp;amp; Leydesdorff, 1995; Wright, 2016)&lt;/DisplayText&gt;&lt;record&gt;&lt;titles&gt;&lt;title&gt;The Triple Helix--University-industry-government relations: A laboratory for knowledge based economic development&lt;/title&gt;&lt;secondary-title&gt;EASST review&lt;/secondary-title&gt;&lt;/titles&gt;&lt;pages&gt;14-19&lt;/pages&gt;&lt;number&gt;1&lt;/number&gt;&lt;contributors&gt;&lt;authors&gt;&lt;author&gt;Etzkowitz, Henry&lt;/author&gt;&lt;author&gt;Leydesdorff, Loet&lt;/author&gt;&lt;/authors&gt;&lt;/contributors&gt;&lt;added-date format="utc"&gt;1466170427&lt;/added-date&gt;&lt;ref-type name="Journal Article"&gt;17&lt;/ref-type&gt;&lt;dates&gt;&lt;year&gt;1995&lt;/year&gt;&lt;/dates&gt;&lt;rec-number&gt;394&lt;/rec-number&gt;&lt;last-updated-date format="utc"&gt;1469215468&lt;/last-updated-date&gt;&lt;volume&gt;14&lt;/volume&gt;&lt;/record&gt;&lt;/Cite&gt;&lt;Cite&gt;&lt;Author&gt;Wright&lt;/Author&gt;&lt;Year&gt;2016&lt;/Year&gt;&lt;IDText&gt;Universities in a knowledge economy or ecology? Policy, contestation and abjection&lt;/IDText&gt;&lt;record&gt;&lt;keywords&gt;&lt;keyword&gt;Article&lt;/keyword&gt;&lt;keyword&gt;Nthropology Of Policy&lt;/keyword&gt;&lt;keyword&gt;University Reform&lt;/keyword&gt;&lt;keyword&gt;Global Knowledge Economy&lt;/keyword&gt;&lt;keyword&gt;Substantive Ecology&lt;/keyword&gt;&lt;keyword&gt;Freedom&lt;/keyword&gt;&lt;keyword&gt;Contestation&lt;/keyword&gt;&lt;keyword&gt;Leadership&lt;/keyword&gt;&lt;/keywords&gt;&lt;isbn&gt;1946-0171&lt;/isbn&gt;&lt;titles&gt;&lt;title&gt;Universities in a knowledge economy or ecology? Policy, contestation and abjection&lt;/title&gt;&lt;secondary-title&gt;Critical Policy Studies&lt;/secondary-title&gt;&lt;/titles&gt;&lt;pages&gt;59-78&lt;/pages&gt;&lt;number&gt;1&lt;/number&gt;&lt;contributors&gt;&lt;authors&gt;&lt;author&gt;Wright, Susan&lt;/author&gt;&lt;/authors&gt;&lt;/contributors&gt;&lt;added-date format="utc"&gt;1523192048&lt;/added-date&gt;&lt;ref-type name="Journal Article"&gt;17&lt;/ref-type&gt;&lt;dates&gt;&lt;year&gt;2016&lt;/year&gt;&lt;/dates&gt;&lt;rec-number&gt;7461&lt;/rec-number&gt;&lt;publisher&gt;Routledge&lt;/publisher&gt;&lt;last-updated-date format="utc"&gt;1523192048&lt;/last-updated-date&gt;&lt;electronic-resource-num&gt;10.1080/19460171.2016.1142457&lt;/electronic-resource-num&gt;&lt;volume&gt;10&lt;/volume&gt;&lt;/record&gt;&lt;/Cite&gt;&lt;/EndNote&gt;</w:instrText>
      </w:r>
      <w:r w:rsidR="000D5107" w:rsidRPr="00590F06">
        <w:fldChar w:fldCharType="separate"/>
      </w:r>
      <w:r w:rsidR="000D5107" w:rsidRPr="00590F06">
        <w:rPr>
          <w:noProof/>
        </w:rPr>
        <w:t>(Etzkowitz &amp; Leydesdorff, 1995; Wright, 2016)</w:t>
      </w:r>
      <w:r w:rsidR="000D5107" w:rsidRPr="00590F06">
        <w:fldChar w:fldCharType="end"/>
      </w:r>
      <w:r w:rsidR="000D5107">
        <w:t xml:space="preserve">, in which </w:t>
      </w:r>
      <w:r w:rsidR="002B66AA">
        <w:t>t</w:t>
      </w:r>
      <w:r w:rsidR="008F3985">
        <w:t>he research output of universities</w:t>
      </w:r>
      <w:r w:rsidR="00F40420">
        <w:t xml:space="preserve"> </w:t>
      </w:r>
      <w:r w:rsidR="009F3CCA">
        <w:t>is</w:t>
      </w:r>
      <w:r w:rsidR="00F40420">
        <w:t xml:space="preserve"> </w:t>
      </w:r>
      <w:r w:rsidR="009F3CCA">
        <w:t>perceived</w:t>
      </w:r>
      <w:r w:rsidR="00DB41B7">
        <w:t xml:space="preserve"> to be </w:t>
      </w:r>
      <w:r w:rsidR="00213E9E">
        <w:t xml:space="preserve">key </w:t>
      </w:r>
      <w:r w:rsidR="00F40420">
        <w:t xml:space="preserve">to many </w:t>
      </w:r>
      <w:r w:rsidR="00082429">
        <w:t>of society’s</w:t>
      </w:r>
      <w:r w:rsidR="002B66AA">
        <w:t xml:space="preserve"> </w:t>
      </w:r>
      <w:r w:rsidR="00082429">
        <w:t>needs and</w:t>
      </w:r>
      <w:r w:rsidR="00F40420">
        <w:t xml:space="preserve"> goals, </w:t>
      </w:r>
      <w:r w:rsidR="00A41E91">
        <w:t>such as</w:t>
      </w:r>
      <w:r w:rsidR="00F40420">
        <w:t xml:space="preserve"> related to the economy,</w:t>
      </w:r>
      <w:r w:rsidR="008B10DD">
        <w:t xml:space="preserve"> communication, defence,</w:t>
      </w:r>
      <w:r w:rsidR="00F40420">
        <w:t xml:space="preserve"> health</w:t>
      </w:r>
      <w:r w:rsidR="005E2433">
        <w:t xml:space="preserve"> and</w:t>
      </w:r>
      <w:r w:rsidR="00F40420">
        <w:t xml:space="preserve"> </w:t>
      </w:r>
      <w:r w:rsidR="005E2433">
        <w:t>environmental sustainability</w:t>
      </w:r>
      <w:r w:rsidR="005E2433" w:rsidRPr="00B33BCF">
        <w:t xml:space="preserve">. </w:t>
      </w:r>
      <w:r w:rsidR="008B10DD" w:rsidRPr="00B33BCF">
        <w:t>Th</w:t>
      </w:r>
      <w:r w:rsidR="00B353BE" w:rsidRPr="00B33BCF">
        <w:t>e result has been that, since at least the early 1980s,</w:t>
      </w:r>
      <w:r w:rsidR="008B10DD" w:rsidRPr="00B33BCF">
        <w:t xml:space="preserve"> </w:t>
      </w:r>
      <w:r w:rsidR="0080037A" w:rsidRPr="00B33BCF">
        <w:t>academic</w:t>
      </w:r>
      <w:r w:rsidR="003A6A2B" w:rsidRPr="00B33BCF">
        <w:t xml:space="preserve"> </w:t>
      </w:r>
      <w:r w:rsidR="0080037A" w:rsidRPr="00B33BCF">
        <w:t>research and r</w:t>
      </w:r>
      <w:r w:rsidR="003A6A2B" w:rsidRPr="00B33BCF">
        <w:t>elated</w:t>
      </w:r>
      <w:r w:rsidR="00437AFD" w:rsidRPr="00B33BCF">
        <w:t xml:space="preserve"> activities</w:t>
      </w:r>
      <w:r w:rsidR="0080037A" w:rsidRPr="00B33BCF">
        <w:t>, as well as</w:t>
      </w:r>
      <w:r w:rsidR="00437AFD" w:rsidRPr="00B33BCF">
        <w:t xml:space="preserve"> </w:t>
      </w:r>
      <w:r w:rsidR="00F25659" w:rsidRPr="00B33BCF">
        <w:t xml:space="preserve">the </w:t>
      </w:r>
      <w:r w:rsidR="00437AFD" w:rsidRPr="00B33BCF">
        <w:t>governance of</w:t>
      </w:r>
      <w:r w:rsidR="00C5736E" w:rsidRPr="00B33BCF">
        <w:t xml:space="preserve"> academic institutions</w:t>
      </w:r>
      <w:r w:rsidR="00B353BE" w:rsidRPr="00B33BCF">
        <w:t xml:space="preserve"> more generally</w:t>
      </w:r>
      <w:r w:rsidR="00DA4AA5" w:rsidRPr="00B33BCF">
        <w:t>,</w:t>
      </w:r>
      <w:r w:rsidR="00B353BE" w:rsidRPr="00B33BCF">
        <w:t xml:space="preserve"> have become</w:t>
      </w:r>
      <w:r w:rsidR="00C5736E" w:rsidRPr="00B33BCF">
        <w:t xml:space="preserve"> </w:t>
      </w:r>
      <w:r w:rsidR="00B2719C" w:rsidRPr="00B33BCF">
        <w:t>matters</w:t>
      </w:r>
      <w:r w:rsidR="00437AFD" w:rsidRPr="00B33BCF">
        <w:t xml:space="preserve"> of </w:t>
      </w:r>
      <w:r w:rsidR="00F0669D" w:rsidRPr="00B33BCF">
        <w:t xml:space="preserve">heightened </w:t>
      </w:r>
      <w:r w:rsidR="00437AFD" w:rsidRPr="00B33BCF">
        <w:t xml:space="preserve">political </w:t>
      </w:r>
      <w:r w:rsidR="000E26EB" w:rsidRPr="00B33BCF">
        <w:t>and social significance</w:t>
      </w:r>
      <w:r w:rsidR="009E47DA" w:rsidRPr="00B33BCF">
        <w:t xml:space="preserve">, and so too of political intervention in terms of influencing how </w:t>
      </w:r>
      <w:r w:rsidR="00A42B3A" w:rsidRPr="00B33BCF">
        <w:t>academic institutions and</w:t>
      </w:r>
      <w:r w:rsidR="009E47DA" w:rsidRPr="00B33BCF">
        <w:t xml:space="preserve"> activities are managed</w:t>
      </w:r>
      <w:r w:rsidR="00B353BE" w:rsidRPr="00B33BCF">
        <w:t xml:space="preserve"> </w:t>
      </w:r>
      <w:r w:rsidR="00B353BE" w:rsidRPr="00B33BCF">
        <w:fldChar w:fldCharType="begin">
          <w:fldData xml:space="preserve">PEVuZE5vdGU+PENpdGU+PEF1dGhvcj5EZWVtPC9BdXRob3I+PFllYXI+MjAwNzwvWWVhcj48SURU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</w:fldData>
        </w:fldChar>
      </w:r>
      <w:r w:rsidR="0095296C" w:rsidRPr="00B33BCF">
        <w:instrText xml:space="preserve"> ADDIN EN.CITE </w:instrText>
      </w:r>
      <w:r w:rsidR="0095296C" w:rsidRPr="00B33BCF">
        <w:fldChar w:fldCharType="begin">
          <w:fldData xml:space="preserve">PEVuZE5vdGU+PENpdGU+PEF1dGhvcj5EZWVtPC9BdXRob3I+PFllYXI+MjAwNzwvWWVhcj48SURU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</w:fldData>
        </w:fldChar>
      </w:r>
      <w:r w:rsidR="0095296C" w:rsidRPr="00B33BCF">
        <w:instrText xml:space="preserve"> ADDIN EN.CITE.DATA </w:instrText>
      </w:r>
      <w:r w:rsidR="0095296C" w:rsidRPr="00B33BCF">
        <w:fldChar w:fldCharType="end"/>
      </w:r>
      <w:r w:rsidR="00B353BE" w:rsidRPr="00B33BCF">
        <w:fldChar w:fldCharType="separate"/>
      </w:r>
      <w:r w:rsidR="0095296C" w:rsidRPr="00B33BCF">
        <w:rPr>
          <w:noProof/>
        </w:rPr>
        <w:t>(Deem, Hillyard, &amp; Reed, 2007; Martin, 2011)</w:t>
      </w:r>
      <w:r w:rsidR="00B353BE" w:rsidRPr="00B33BCF">
        <w:fldChar w:fldCharType="end"/>
      </w:r>
      <w:r w:rsidR="008263CA" w:rsidRPr="00B33BCF">
        <w:t>.</w:t>
      </w:r>
      <w:r w:rsidR="00F85587" w:rsidRPr="00B33BCF">
        <w:t xml:space="preserve"> </w:t>
      </w:r>
      <w:r w:rsidR="0075553B" w:rsidRPr="00B33BCF">
        <w:t xml:space="preserve">Key to this </w:t>
      </w:r>
      <w:r w:rsidR="006A2690" w:rsidRPr="00B33BCF">
        <w:t>has been the logic</w:t>
      </w:r>
      <w:r w:rsidR="00964822" w:rsidRPr="00B33BCF">
        <w:t xml:space="preserve"> of New Public Management</w:t>
      </w:r>
      <w:r w:rsidR="00F85587" w:rsidRPr="00B33BCF">
        <w:t xml:space="preserve"> that has characterised the last three or more decades of </w:t>
      </w:r>
      <w:r w:rsidR="005606EA" w:rsidRPr="00B33BCF">
        <w:t>t</w:t>
      </w:r>
      <w:r w:rsidR="00F85587" w:rsidRPr="00B33BCF">
        <w:t>he UK higher education sector</w:t>
      </w:r>
      <w:r w:rsidR="00B04D00" w:rsidRPr="00B33BCF">
        <w:t xml:space="preserve"> (and other sectors)</w:t>
      </w:r>
      <w:r w:rsidR="00F85587" w:rsidRPr="00B33BCF">
        <w:t>, and that has parallel</w:t>
      </w:r>
      <w:r w:rsidR="005606EA" w:rsidRPr="00B33BCF">
        <w:t>s across the globe</w:t>
      </w:r>
      <w:r w:rsidR="003A0D1B" w:rsidRPr="00B33BCF">
        <w:t xml:space="preserve"> </w:t>
      </w:r>
      <w:r w:rsidR="003A0D1B" w:rsidRPr="00B33BCF">
        <w:fldChar w:fldCharType="begin">
          <w:fldData xml:space="preserve">PEVuZE5vdGU+PENpdGU+PEF1dGhvcj5DbGFyazwvQXV0aG9yPjxZZWFyPjE5OTg8L1llYXI+PElE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=
</w:fldData>
        </w:fldChar>
      </w:r>
      <w:r w:rsidR="008C5381" w:rsidRPr="00B33BCF">
        <w:instrText xml:space="preserve"> ADDIN EN.CITE </w:instrText>
      </w:r>
      <w:r w:rsidR="008C5381" w:rsidRPr="00B33BCF">
        <w:fldChar w:fldCharType="begin">
          <w:fldData xml:space="preserve">PEVuZE5vdGU+PENpdGU+PEF1dGhvcj5DbGFyazwvQXV0aG9yPjxZZWFyPjE5OTg8L1llYXI+PElE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=
</w:fldData>
        </w:fldChar>
      </w:r>
      <w:r w:rsidR="008C5381" w:rsidRPr="00B33BCF">
        <w:instrText xml:space="preserve"> ADDIN EN.CITE.DATA </w:instrText>
      </w:r>
      <w:r w:rsidR="008C5381" w:rsidRPr="00B33BCF">
        <w:fldChar w:fldCharType="end"/>
      </w:r>
      <w:r w:rsidR="003A0D1B" w:rsidRPr="00B33BCF">
        <w:fldChar w:fldCharType="separate"/>
      </w:r>
      <w:r w:rsidR="008C5381" w:rsidRPr="00B33BCF">
        <w:rPr>
          <w:noProof/>
        </w:rPr>
        <w:t>(B. R. Clark, 1998, 2004b; Deem, 2004; Lambert, 2003; Shattock, 2017; Watermeyer &amp; Olssen, 2016)</w:t>
      </w:r>
      <w:r w:rsidR="003A0D1B" w:rsidRPr="00B33BCF">
        <w:fldChar w:fldCharType="end"/>
      </w:r>
      <w:r w:rsidR="00F85587" w:rsidRPr="00B33BCF">
        <w:t xml:space="preserve">. Under these conditions, the behaviour of </w:t>
      </w:r>
      <w:r w:rsidR="005606EA" w:rsidRPr="00B33BCF">
        <w:t>non-profit organisations</w:t>
      </w:r>
      <w:r w:rsidR="00632A5C" w:rsidRPr="00B33BCF">
        <w:t>,</w:t>
      </w:r>
      <w:r w:rsidR="005606EA" w:rsidRPr="00B33BCF">
        <w:t xml:space="preserve"> such as universities</w:t>
      </w:r>
      <w:r w:rsidR="00632A5C" w:rsidRPr="00B33BCF">
        <w:t>,</w:t>
      </w:r>
      <w:r w:rsidR="005606EA" w:rsidRPr="00B33BCF">
        <w:t xml:space="preserve"> is </w:t>
      </w:r>
      <w:r w:rsidR="00F85587" w:rsidRPr="00B33BCF">
        <w:t xml:space="preserve">increasingly akin to that of businesses strategically steered by managers in response to perceived market dynamics and budget pressures </w:t>
      </w:r>
      <w:r w:rsidR="00F85587" w:rsidRPr="00B33BCF">
        <w:fldChar w:fldCharType="begin"/>
      </w:r>
      <w:r w:rsidR="00F85587" w:rsidRPr="00B33BCF">
        <w:instrText xml:space="preserve"> ADDIN EN.CITE &lt;EndNote&gt;&lt;Cite&gt;&lt;Author&gt;Rhoades&lt;/Author&gt;&lt;Year&gt;2011&lt;/Year&gt;&lt;IDText&gt;A national campaign of academic labor: Reframing the politics of scarcity in higher education&lt;/IDText&gt;&lt;DisplayText&gt;(Rhoades, 2011; Slaughter &amp;amp; Rhoades, 2010)&lt;/DisplayText&gt;&lt;record&gt;&lt;isbn&gt;0739-3148&lt;/isbn&gt;&lt;titles&gt;&lt;title&gt;A national campaign of academic labor: Reframing the politics of scarcity in higher education&lt;/title&gt;&lt;secondary-title&gt;New Political Science&lt;/secondary-title&gt;&lt;/titles&gt;&lt;pages&gt;101-117&lt;/pages&gt;&lt;number&gt;01&lt;/number&gt;&lt;contributors&gt;&lt;authors&gt;&lt;author&gt;Rhoades, Gary&lt;/author&gt;&lt;/authors&gt;&lt;/contributors&gt;&lt;added-date format="utc"&gt;1575921569&lt;/added-date&gt;&lt;ref-type name="Journal Article"&gt;17&lt;/ref-type&gt;&lt;dates&gt;&lt;year&gt;2011&lt;/year&gt;&lt;/dates&gt;&lt;rec-number&gt;8396&lt;/rec-number&gt;&lt;last-updated-date format="utc"&gt;1575921569&lt;/last-updated-date&gt;&lt;volume&gt;33&lt;/volume&gt;&lt;/record&gt;&lt;/Cite&gt;&lt;Cite&gt;&lt;Author&gt;Slaughter&lt;/Author&gt;&lt;Year&gt;2010&lt;/Year&gt;&lt;IDText&gt;Academic capitalism and the new economy: markets, state, and higher education&lt;/IDText&gt;&lt;record&gt;&lt;keywords&gt;&lt;keyword&gt;Education, Higher -- Economic aspects -- United States&lt;/keyword&gt;&lt;keyword&gt;Business and education -- United States&lt;/keyword&gt;&lt;keyword&gt;Universities and colleges -- United States -- Sociological aspects&lt;/keyword&gt;&lt;/keywords&gt;&lt;titles&gt;&lt;title&gt;Academic capitalism and the new economy: markets, state, and higher education&lt;/title&gt;&lt;/titles&gt;&lt;contributors&gt;&lt;authors&gt;&lt;author&gt;Slaughter, Sheila&lt;/author&gt;&lt;author&gt;Rhoades, Gary&lt;/author&gt;&lt;/authors&gt;&lt;/contributors&gt;&lt;added-date format="utc"&gt;1463079391&lt;/added-date&gt;&lt;pub-location&gt;Baltimore, MD&lt;/pub-location&gt;&lt;ref-type name="Book"&gt;6&lt;/ref-type&gt;&lt;dates&gt;&lt;year&gt;2010&lt;/year&gt;&lt;/dates&gt;&lt;rec-number&gt;383&lt;/rec-number&gt;&lt;publisher&gt;Johns Hopkins University Press&lt;/publisher&gt;&lt;last-updated-date format="utc"&gt;1477782063&lt;/last-updated-date&gt;&lt;/record&gt;&lt;/Cite&gt;&lt;/EndNote&gt;</w:instrText>
      </w:r>
      <w:r w:rsidR="00F85587" w:rsidRPr="00B33BCF">
        <w:fldChar w:fldCharType="separate"/>
      </w:r>
      <w:r w:rsidR="00F85587" w:rsidRPr="00B33BCF">
        <w:rPr>
          <w:noProof/>
        </w:rPr>
        <w:t>(Rhoades, 2011; Slaughter &amp; Rhoades, 2010)</w:t>
      </w:r>
      <w:r w:rsidR="00F85587" w:rsidRPr="00B33BCF">
        <w:fldChar w:fldCharType="end"/>
      </w:r>
      <w:r w:rsidR="00F85587" w:rsidRPr="00B33BCF">
        <w:t xml:space="preserve">, and where the objective of this steering is less the creation of conditions for academics to enact traditional values of free and critical inquiry, and more ‘productivity’ </w:t>
      </w:r>
      <w:r w:rsidR="00F85587" w:rsidRPr="00B33BCF">
        <w:fldChar w:fldCharType="begin"/>
      </w:r>
      <w:r w:rsidR="00F85587" w:rsidRPr="00B33BCF">
        <w:instrText xml:space="preserve"> ADDIN EN.CITE &lt;EndNote&gt;&lt;Cite&gt;&lt;Author&gt;Rhoades&lt;/Author&gt;&lt;Year&gt;2001&lt;/Year&gt;&lt;IDText&gt;Managing productivity in an academic institution: Rethinking the whom, which, what, and whose of productivity&lt;/IDText&gt;&lt;DisplayText&gt;(Rhoades, 2001)&lt;/DisplayText&gt;&lt;record&gt;&lt;isbn&gt;0361-0365&lt;/isbn&gt;&lt;titles&gt;&lt;title&gt;Managing productivity in an academic institution: Rethinking the whom, which, what, and whose of productivity&lt;/title&gt;&lt;secondary-title&gt;Research in higher education&lt;/secondary-title&gt;&lt;/titles&gt;&lt;pages&gt;619-632&lt;/pages&gt;&lt;number&gt;5&lt;/number&gt;&lt;contributors&gt;&lt;authors&gt;&lt;author&gt;Rhoades, Gary&lt;/author&gt;&lt;/authors&gt;&lt;/contributors&gt;&lt;added-date format="utc"&gt;1575920612&lt;/added-date&gt;&lt;ref-type name="Journal Article"&gt;17&lt;/ref-type&gt;&lt;dates&gt;&lt;year&gt;2001&lt;/year&gt;&lt;/dates&gt;&lt;rec-number&gt;8395&lt;/rec-number&gt;&lt;last-updated-date format="utc"&gt;1575920612&lt;/last-updated-date&gt;&lt;volume&gt;42&lt;/volume&gt;&lt;/record&gt;&lt;/Cite&gt;&lt;/EndNote&gt;</w:instrText>
      </w:r>
      <w:r w:rsidR="00F85587" w:rsidRPr="00B33BCF">
        <w:fldChar w:fldCharType="separate"/>
      </w:r>
      <w:r w:rsidR="00F85587" w:rsidRPr="00B33BCF">
        <w:rPr>
          <w:noProof/>
        </w:rPr>
        <w:t>(Rhoades, 2001)</w:t>
      </w:r>
      <w:r w:rsidR="00F85587" w:rsidRPr="00B33BCF">
        <w:fldChar w:fldCharType="end"/>
      </w:r>
      <w:r w:rsidR="00F85587" w:rsidRPr="00B33BCF">
        <w:t xml:space="preserve"> gains vis-à-vis the indicators measured by assessments and league tables</w:t>
      </w:r>
      <w:r w:rsidR="006D59D3" w:rsidRPr="00B33BCF">
        <w:t xml:space="preserve"> </w:t>
      </w:r>
      <w:r w:rsidR="006D59D3" w:rsidRPr="00B33BCF">
        <w:fldChar w:fldCharType="begin">
          <w:fldData xml:space="preserve">PEVuZE5vdGU+PENpdGU+PEF1dGhvcj5EZWVtPC9BdXRob3I+PFllYXI+MjAwNzwvWWVhcj48SURU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</w:fldData>
        </w:fldChar>
      </w:r>
      <w:r w:rsidR="004E1802" w:rsidRPr="00B33BCF">
        <w:instrText xml:space="preserve"> ADDIN EN.CITE </w:instrText>
      </w:r>
      <w:r w:rsidR="004E1802" w:rsidRPr="00B33BCF">
        <w:fldChar w:fldCharType="begin">
          <w:fldData xml:space="preserve">PEVuZE5vdGU+PENpdGU+PEF1dGhvcj5EZWVtPC9BdXRob3I+PFllYXI+MjAwNzwvWWVhcj48SURU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</w:fldData>
        </w:fldChar>
      </w:r>
      <w:r w:rsidR="004E1802" w:rsidRPr="00B33BCF">
        <w:instrText xml:space="preserve"> ADDIN EN.CITE.DATA </w:instrText>
      </w:r>
      <w:r w:rsidR="004E1802" w:rsidRPr="00B33BCF">
        <w:fldChar w:fldCharType="end"/>
      </w:r>
      <w:r w:rsidR="006D59D3" w:rsidRPr="00B33BCF">
        <w:fldChar w:fldCharType="separate"/>
      </w:r>
      <w:r w:rsidR="004E1802" w:rsidRPr="00B33BCF">
        <w:rPr>
          <w:noProof/>
        </w:rPr>
        <w:t>(Deem et al., 2007; Hazelkorn, 2007, 2008; Marginson &amp; van der Wende, 2007)</w:t>
      </w:r>
      <w:r w:rsidR="006D59D3" w:rsidRPr="00B33BCF">
        <w:fldChar w:fldCharType="end"/>
      </w:r>
      <w:r w:rsidR="004E1802" w:rsidRPr="00B33BCF">
        <w:t xml:space="preserve">. </w:t>
      </w:r>
      <w:r w:rsidR="00A4086E" w:rsidRPr="00B33BCF">
        <w:t xml:space="preserve">This has important implications for academia, </w:t>
      </w:r>
      <w:r w:rsidR="004E1802" w:rsidRPr="00B33BCF">
        <w:t>not least the</w:t>
      </w:r>
      <w:r w:rsidR="00A4086E" w:rsidRPr="00B33BCF">
        <w:t xml:space="preserve"> shift in the locus of authority and autonomy within universities</w:t>
      </w:r>
      <w:r w:rsidR="00FF3E66" w:rsidRPr="00B33BCF">
        <w:t>; w</w:t>
      </w:r>
      <w:r w:rsidR="00F85587" w:rsidRPr="00B33BCF">
        <w:t>hile academic managers are incentivised and empowered to exert influence on their institutions, autonomy for individual academics “is … secured through compliance with the … expectations of their institutions and funders” (Shields &amp; Watermeyer, 2018, p. 10)</w:t>
      </w:r>
      <w:r w:rsidR="00D34899" w:rsidRPr="00B33BCF">
        <w:t xml:space="preserve">. </w:t>
      </w:r>
      <w:r w:rsidR="00D75044" w:rsidRPr="00B33BCF">
        <w:t xml:space="preserve">This, however, is possible </w:t>
      </w:r>
      <w:r w:rsidR="00FB70B0" w:rsidRPr="00B33BCF">
        <w:t xml:space="preserve">only for a </w:t>
      </w:r>
      <w:r w:rsidR="00AE7AAD" w:rsidRPr="00B33BCF">
        <w:t>part</w:t>
      </w:r>
      <w:r w:rsidR="00F85587" w:rsidRPr="00B33BCF">
        <w:t xml:space="preserve"> of the </w:t>
      </w:r>
      <w:r w:rsidR="00556AE2" w:rsidRPr="00B33BCF">
        <w:t>academic</w:t>
      </w:r>
      <w:r w:rsidR="00F85587" w:rsidRPr="00B33BCF">
        <w:t xml:space="preserve"> workforce, which is increasingly populated by fixed-term contract researchers tied to specific projects, academics who do not receive institutional support or time for research, and a loosely defined group of support professionals, many of whom have doctoral degrees and are involved in contributing importantly to academic ‘production’ but are not in traditional academic posts </w:t>
      </w:r>
      <w:r w:rsidR="00F85587" w:rsidRPr="00B33BCF">
        <w:fldChar w:fldCharType="begin">
          <w:fldData xml:space="preserve">PEVuZE5vdGU+PENpdGU+PEF1dGhvcj5TY2hhZmVyPC9BdXRob3I+PFllYXI+MjAxNjwvWWVhcj48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==
</w:fldData>
        </w:fldChar>
      </w:r>
      <w:r w:rsidR="00F85587" w:rsidRPr="00B33BCF">
        <w:instrText xml:space="preserve"> ADDIN EN.CITE </w:instrText>
      </w:r>
      <w:r w:rsidR="00F85587" w:rsidRPr="00B33BCF">
        <w:fldChar w:fldCharType="begin">
          <w:fldData xml:space="preserve">PEVuZE5vdGU+PENpdGU+PEF1dGhvcj5TY2hhZmVyPC9BdXRob3I+PFllYXI+MjAxNjwvWWVhcj48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==
</w:fldData>
        </w:fldChar>
      </w:r>
      <w:r w:rsidR="00F85587" w:rsidRPr="00B33BCF">
        <w:instrText xml:space="preserve"> ADDIN EN.CITE.DATA </w:instrText>
      </w:r>
      <w:r w:rsidR="00F85587" w:rsidRPr="00B33BCF">
        <w:fldChar w:fldCharType="end"/>
      </w:r>
      <w:r w:rsidR="00F85587" w:rsidRPr="00B33BCF">
        <w:fldChar w:fldCharType="separate"/>
      </w:r>
      <w:r w:rsidR="00F85587" w:rsidRPr="00B33BCF">
        <w:rPr>
          <w:noProof/>
        </w:rPr>
        <w:t>(Rhoades, 2001, 2011; Schafer, 2016; Watermeyer &amp; Olssen, 2016)</w:t>
      </w:r>
      <w:r w:rsidR="00F85587" w:rsidRPr="00B33BCF">
        <w:fldChar w:fldCharType="end"/>
      </w:r>
      <w:r w:rsidR="00F85587" w:rsidRPr="00B33BCF">
        <w:t>.</w:t>
      </w:r>
      <w:r w:rsidR="003A0D1B">
        <w:t xml:space="preserve"> </w:t>
      </w:r>
    </w:p>
    <w:p w14:paraId="6D61EFFA" w14:textId="45B09A4F" w:rsidR="0068463D" w:rsidRDefault="003A0D1B" w:rsidP="0068463D">
      <w:pPr>
        <w:pStyle w:val="NormalWeb"/>
        <w:spacing w:before="0" w:beforeAutospacing="0" w:after="120" w:afterAutospacing="0" w:line="360" w:lineRule="auto"/>
      </w:pPr>
      <w:r>
        <w:t>There have been a whole range of analyses, critiques and studies around these developments and conditions</w:t>
      </w:r>
      <w:r w:rsidR="00E628EA">
        <w:t xml:space="preserve">. I want to emphasise two </w:t>
      </w:r>
      <w:r w:rsidR="002079CC">
        <w:t>features in particular</w:t>
      </w:r>
      <w:r w:rsidR="00E628EA">
        <w:t xml:space="preserve"> which, </w:t>
      </w:r>
      <w:r w:rsidR="00173547">
        <w:t>I arg</w:t>
      </w:r>
      <w:r w:rsidR="0052379F">
        <w:t>ue,</w:t>
      </w:r>
      <w:r w:rsidR="00D307B6">
        <w:t xml:space="preserve"> create a somewhat paradoxical situation for universities</w:t>
      </w:r>
      <w:r w:rsidR="002079CC">
        <w:t>, and which helps to set the context for my own study</w:t>
      </w:r>
      <w:r w:rsidR="00D307B6">
        <w:t xml:space="preserve">. First, universities </w:t>
      </w:r>
      <w:r w:rsidR="00BE480C">
        <w:t>today are arguably more autonomous and independent than has historically been the case, a</w:t>
      </w:r>
      <w:r w:rsidR="00D307B6">
        <w:t>t least at the level of individual institutions</w:t>
      </w:r>
      <w:r w:rsidR="0015107C">
        <w:t xml:space="preserve">, as universities </w:t>
      </w:r>
      <w:r w:rsidR="0060023B">
        <w:t xml:space="preserve">compete with </w:t>
      </w:r>
      <w:r w:rsidR="00C86679">
        <w:t>one</w:t>
      </w:r>
      <w:r w:rsidR="0060023B">
        <w:t xml:space="preserve"> another for, among other things, research funding and prestige</w:t>
      </w:r>
      <w:r w:rsidR="00163E16">
        <w:t xml:space="preserve"> (</w:t>
      </w:r>
      <w:r w:rsidR="00382869">
        <w:t xml:space="preserve">B. R. Clark, </w:t>
      </w:r>
      <w:r w:rsidR="00354572">
        <w:t>1998</w:t>
      </w:r>
      <w:r w:rsidR="00382869">
        <w:t xml:space="preserve">; </w:t>
      </w:r>
      <w:r w:rsidR="00163E16">
        <w:t xml:space="preserve">Slaughter &amp; Rhoades, </w:t>
      </w:r>
      <w:r w:rsidR="00483E23">
        <w:t>2010)</w:t>
      </w:r>
      <w:r w:rsidR="00861695">
        <w:t>.</w:t>
      </w:r>
      <w:r w:rsidR="001040AB">
        <w:t xml:space="preserve"> </w:t>
      </w:r>
      <w:r w:rsidR="003B167B">
        <w:t xml:space="preserve">Second, </w:t>
      </w:r>
      <w:r w:rsidR="00C573D9">
        <w:t>academia</w:t>
      </w:r>
      <w:r w:rsidR="004C28DF">
        <w:t xml:space="preserve"> is more dependent than ever on the ability to </w:t>
      </w:r>
      <w:r w:rsidR="001822E9">
        <w:t>produce knowledge</w:t>
      </w:r>
      <w:r w:rsidR="00773154">
        <w:t xml:space="preserve"> and knowledge-related outputs</w:t>
      </w:r>
      <w:r w:rsidR="001822E9">
        <w:t xml:space="preserve"> of practical value to sponsors and other non-academic stakeholders</w:t>
      </w:r>
      <w:r w:rsidR="00BB2C7F">
        <w:t xml:space="preserve"> </w:t>
      </w:r>
      <w:r w:rsidR="0037568C">
        <w:t>(Cooper, 2009; Watermeyer &amp; Chubb, 2018)</w:t>
      </w:r>
      <w:r w:rsidR="001822E9">
        <w:t xml:space="preserve">. </w:t>
      </w:r>
      <w:r w:rsidR="00C20D0C">
        <w:t>The paradoxical situation this creates</w:t>
      </w:r>
      <w:r w:rsidR="00030161">
        <w:t xml:space="preserve">, then, </w:t>
      </w:r>
      <w:r w:rsidR="00C20D0C">
        <w:t>is that</w:t>
      </w:r>
      <w:r w:rsidR="007861BC">
        <w:t>, at the institutional level,</w:t>
      </w:r>
      <w:r w:rsidR="00B760C4">
        <w:t xml:space="preserve"> universities</w:t>
      </w:r>
      <w:r w:rsidR="001E5562">
        <w:t xml:space="preserve"> </w:t>
      </w:r>
      <w:r w:rsidR="00C20D0C">
        <w:t>appear to be enjoying</w:t>
      </w:r>
      <w:r w:rsidR="00136055">
        <w:t xml:space="preserve"> significant</w:t>
      </w:r>
      <w:r w:rsidR="00DA49B0">
        <w:t>, arguably</w:t>
      </w:r>
      <w:r w:rsidR="005E219F">
        <w:t xml:space="preserve"> even</w:t>
      </w:r>
      <w:r w:rsidR="00DA49B0">
        <w:t xml:space="preserve"> heightened</w:t>
      </w:r>
      <w:r w:rsidR="00136055">
        <w:t xml:space="preserve"> status</w:t>
      </w:r>
      <w:r w:rsidR="00440735">
        <w:t>, relevance</w:t>
      </w:r>
      <w:r w:rsidR="00C20D0C">
        <w:t xml:space="preserve"> and autonomy</w:t>
      </w:r>
      <w:r w:rsidR="00F72587">
        <w:t xml:space="preserve">, </w:t>
      </w:r>
      <w:r w:rsidR="001E5562">
        <w:t>but</w:t>
      </w:r>
      <w:r w:rsidR="00CB7DB5">
        <w:t xml:space="preserve"> they</w:t>
      </w:r>
      <w:r w:rsidR="001E5562">
        <w:t xml:space="preserve"> </w:t>
      </w:r>
      <w:r w:rsidR="009A50FE">
        <w:t>(are expected to) use this autonomy to address goals which are derived externally rather than internally</w:t>
      </w:r>
      <w:r w:rsidR="00BA156F">
        <w:t xml:space="preserve"> </w:t>
      </w:r>
      <w:r w:rsidR="00BA156F">
        <w:fldChar w:fldCharType="begin"/>
      </w:r>
      <w:r w:rsidR="00BA156F">
        <w:instrText xml:space="preserve"> ADDIN EN.CITE &lt;EndNote&gt;&lt;Cite&gt;&lt;Author&gt;Henkel&lt;/Author&gt;&lt;Year&gt;2007&lt;/Year&gt;&lt;IDText&gt;Can academic autonomy survive in the knowledge society? A perspective from Britain&lt;/IDText&gt;&lt;DisplayText&gt;(Henkel, 2007)&lt;/DisplayText&gt;&lt;record&gt;&lt;keywords&gt;&lt;keyword&gt;Higher Education&lt;/keyword&gt;&lt;keyword&gt;Governance&lt;/keyword&gt;&lt;keyword&gt;Institutional Autonomy&lt;/keyword&gt;&lt;keyword&gt;Freedom&lt;/keyword&gt;&lt;keyword&gt;Self Determination&lt;/keyword&gt;&lt;keyword&gt;Higher Education&lt;/keyword&gt;&lt;/keywords&gt;&lt;isbn&gt;0729-4360&lt;/isbn&gt;&lt;titles&gt;&lt;title&gt;Can academic autonomy survive in the knowledge society? A perspective from Britain&lt;/title&gt;&lt;secondary-title&gt;Higher Education Research &amp;amp; Development&lt;/secondary-title&gt;&lt;/titles&gt;&lt;pages&gt;87-99&lt;/pages&gt;&lt;number&gt;1&lt;/number&gt;&lt;contributors&gt;&lt;authors&gt;&lt;author&gt;Henkel, Mary&lt;/author&gt;&lt;/authors&gt;&lt;/contributors&gt;&lt;added-date format="utc"&gt;1559082381&lt;/added-date&gt;&lt;ref-type name="Journal Article"&gt;17&lt;/ref-type&gt;&lt;dates&gt;&lt;year&gt;2007&lt;/year&gt;&lt;/dates&gt;&lt;rec-number&gt;7793&lt;/rec-number&gt;&lt;publisher&gt;Routledge&lt;/publisher&gt;&lt;last-updated-date format="utc"&gt;1559082381&lt;/last-updated-date&gt;&lt;electronic-resource-num&gt;10.1080/07294360601166836&lt;/electronic-resource-num&gt;&lt;volume&gt;26&lt;/volume&gt;&lt;/record&gt;&lt;/Cite&gt;&lt;/EndNote&gt;</w:instrText>
      </w:r>
      <w:r w:rsidR="00BA156F">
        <w:fldChar w:fldCharType="separate"/>
      </w:r>
      <w:r w:rsidR="00BA156F">
        <w:rPr>
          <w:noProof/>
        </w:rPr>
        <w:t>(Henkel, 2007)</w:t>
      </w:r>
      <w:r w:rsidR="00BA156F">
        <w:fldChar w:fldCharType="end"/>
      </w:r>
      <w:r w:rsidR="00355CFE">
        <w:t>.</w:t>
      </w:r>
      <w:r w:rsidR="0068463D">
        <w:t xml:space="preserve"> </w:t>
      </w:r>
      <w:r w:rsidR="007F1467">
        <w:t xml:space="preserve">This raises two types of problem. </w:t>
      </w:r>
    </w:p>
    <w:p w14:paraId="06D16D2F" w14:textId="57078E10" w:rsidR="002E149C" w:rsidRDefault="00793F09" w:rsidP="00F53F4F">
      <w:pPr>
        <w:pStyle w:val="NormalWeb"/>
        <w:spacing w:before="0" w:beforeAutospacing="0" w:after="120" w:afterAutospacing="0" w:line="360" w:lineRule="auto"/>
      </w:pPr>
      <w:r>
        <w:t>First is</w:t>
      </w:r>
      <w:r w:rsidR="00355CFE">
        <w:t xml:space="preserve"> an analytical proble</w:t>
      </w:r>
      <w:r>
        <w:t>m, particularly a sociological problem</w:t>
      </w:r>
      <w:r w:rsidR="002A3E53">
        <w:t xml:space="preserve">: </w:t>
      </w:r>
      <w:r w:rsidR="00DB1670">
        <w:t xml:space="preserve">in the context of </w:t>
      </w:r>
      <w:r w:rsidR="00355CFE">
        <w:t>threat</w:t>
      </w:r>
      <w:r w:rsidR="00AF61AB">
        <w:t>s</w:t>
      </w:r>
      <w:r w:rsidR="00355CFE">
        <w:t xml:space="preserve"> to </w:t>
      </w:r>
      <w:r w:rsidR="00D63C71">
        <w:t>academic</w:t>
      </w:r>
      <w:r w:rsidR="00355CFE">
        <w:t xml:space="preserve"> </w:t>
      </w:r>
      <w:r w:rsidR="008F1C70">
        <w:t xml:space="preserve">autonomy and </w:t>
      </w:r>
      <w:r w:rsidR="00446E23">
        <w:t>“</w:t>
      </w:r>
      <w:r w:rsidR="008F1C70" w:rsidRPr="00446E23">
        <w:t>integrity</w:t>
      </w:r>
      <w:r w:rsidR="00446E23" w:rsidRPr="00446E23">
        <w:t>”</w:t>
      </w:r>
      <w:r w:rsidR="00446E23">
        <w:t xml:space="preserve"> </w:t>
      </w:r>
      <w:r w:rsidR="00446E23">
        <w:fldChar w:fldCharType="begin"/>
      </w:r>
      <w:r w:rsidR="00B353BE">
        <w:instrText xml:space="preserve"> ADDIN EN.CITE &lt;EndNote&gt;&lt;Cite&gt;&lt;Author&gt;Deem&lt;/Author&gt;&lt;Year&gt;2007&lt;/Year&gt;&lt;IDText&gt;Knowledge, higher education, and the new managerialism: the changing management of UK universities&lt;/IDText&gt;&lt;Pages&gt;166&lt;/Pages&gt;&lt;DisplayText&gt;(Deem et al., 2007, p. 166)&lt;/DisplayText&gt;&lt;record&gt;&lt;keywords&gt;&lt;keyword&gt;Universities and colleges -- Great Britain -- Administration&lt;/keyword&gt;&lt;keyword&gt;Educational change -- Great Britain&lt;/keyword&gt;&lt;keyword&gt;Electronic books&lt;/keyword&gt;&lt;/keywords&gt;&lt;titles&gt;&lt;title&gt;Knowledge, higher education, and the new managerialism: the changing management of UK universities&lt;/title&gt;&lt;secondary-title&gt;Knowledge, higher education, and the new managerialism&lt;/secondary-title&gt;&lt;/titles&gt;&lt;contributors&gt;&lt;authors&gt;&lt;author&gt;Deem, R.&lt;/author&gt;&lt;author&gt;Hillyard, S.&lt;/author&gt;&lt;author&gt;Reed, M.&lt;/author&gt;&lt;/authors&gt;&lt;/contributors&gt;&lt;added-date format="utc"&gt;1522942963&lt;/added-date&gt;&lt;pub-location&gt;Oxford&lt;/pub-location&gt;&lt;ref-type name="Book"&gt;6&lt;/ref-type&gt;&lt;dates&gt;&lt;year&gt;2007&lt;/year&gt;&lt;/dates&gt;&lt;rec-number&gt;7449&lt;/rec-number&gt;&lt;publisher&gt;Oxford University Press&lt;/publisher&gt;&lt;last-updated-date format="utc"&gt;1522947622&lt;/last-updated-date&gt;&lt;/record&gt;&lt;/Cite&gt;&lt;/EndNote&gt;</w:instrText>
      </w:r>
      <w:r w:rsidR="00446E23">
        <w:fldChar w:fldCharType="separate"/>
      </w:r>
      <w:r w:rsidR="00B353BE">
        <w:rPr>
          <w:noProof/>
        </w:rPr>
        <w:t>(Deem et al., 2007, p. 166)</w:t>
      </w:r>
      <w:r w:rsidR="00446E23">
        <w:fldChar w:fldCharType="end"/>
      </w:r>
      <w:r w:rsidR="00D63C71" w:rsidRPr="00446E23">
        <w:t>,</w:t>
      </w:r>
      <w:r w:rsidR="00D63C71">
        <w:t xml:space="preserve"> in the </w:t>
      </w:r>
      <w:r w:rsidR="002E065E">
        <w:t>sense of that which</w:t>
      </w:r>
      <w:r w:rsidR="008F1C70">
        <w:t xml:space="preserve"> </w:t>
      </w:r>
      <w:r w:rsidR="008F1C70">
        <w:rPr>
          <w:i/>
        </w:rPr>
        <w:t>integrates</w:t>
      </w:r>
      <w:r w:rsidR="008F1C70">
        <w:t xml:space="preserve"> and </w:t>
      </w:r>
      <w:r w:rsidR="00AF61AB">
        <w:t>gives a</w:t>
      </w:r>
      <w:r w:rsidR="002E065E">
        <w:t xml:space="preserve"> </w:t>
      </w:r>
      <w:r w:rsidR="002E065E">
        <w:rPr>
          <w:i/>
        </w:rPr>
        <w:t xml:space="preserve">wholeness </w:t>
      </w:r>
      <w:r w:rsidR="002E065E">
        <w:t>of</w:t>
      </w:r>
      <w:r w:rsidR="00AF61AB">
        <w:t xml:space="preserve"> meaning to the many parts and participants of the university,</w:t>
      </w:r>
      <w:r w:rsidR="006553DD">
        <w:t xml:space="preserve"> </w:t>
      </w:r>
      <w:r w:rsidR="00DB1670">
        <w:t>a sociological explanation is needed for why</w:t>
      </w:r>
      <w:r w:rsidR="008C32CB">
        <w:t xml:space="preserve"> the university </w:t>
      </w:r>
      <w:r w:rsidR="00DB1670">
        <w:t>persists as a distinct and</w:t>
      </w:r>
      <w:r w:rsidR="008C32CB">
        <w:t xml:space="preserve"> central</w:t>
      </w:r>
      <w:r w:rsidR="007149B8">
        <w:t xml:space="preserve"> </w:t>
      </w:r>
      <w:r w:rsidR="00DB1670">
        <w:t>institution and how</w:t>
      </w:r>
      <w:r w:rsidR="00AE174A">
        <w:t xml:space="preserve"> it</w:t>
      </w:r>
      <w:r w:rsidR="00DB1670">
        <w:t xml:space="preserve"> continues to more or less successfully integrate disparate sets of actors</w:t>
      </w:r>
      <w:r w:rsidR="00295CAF">
        <w:t xml:space="preserve"> </w:t>
      </w:r>
      <w:r w:rsidR="00295CAF">
        <w:fldChar w:fldCharType="begin">
          <w:fldData xml:space="preserve">PEVuZE5vdGU+PENpdGU+PEF1dGhvcj5QYXJzb25zPC9BdXRob3I+PFllYXI+MTk2NzwvWWVhcj48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==
</w:fldData>
        </w:fldChar>
      </w:r>
      <w:r w:rsidR="00295CAF">
        <w:instrText xml:space="preserve"> ADDIN EN.CITE </w:instrText>
      </w:r>
      <w:r w:rsidR="00295CAF">
        <w:fldChar w:fldCharType="begin">
          <w:fldData xml:space="preserve">PEVuZE5vdGU+PENpdGU+PEF1dGhvcj5QYXJzb25zPC9BdXRob3I+PFllYXI+MTk2NzwvWWVhcj48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==
</w:fldData>
        </w:fldChar>
      </w:r>
      <w:r w:rsidR="00295CAF">
        <w:instrText xml:space="preserve"> ADDIN EN.CITE.DATA </w:instrText>
      </w:r>
      <w:r w:rsidR="00295CAF">
        <w:fldChar w:fldCharType="end"/>
      </w:r>
      <w:r w:rsidR="00295CAF">
        <w:fldChar w:fldCharType="separate"/>
      </w:r>
      <w:r w:rsidR="00295CAF">
        <w:rPr>
          <w:noProof/>
        </w:rPr>
        <w:t>(B. R. Clark, 1983; Gumport, 2000; Parsons, 1967; Parsons &amp; Platt, 1973)</w:t>
      </w:r>
      <w:r w:rsidR="00295CAF">
        <w:fldChar w:fldCharType="end"/>
      </w:r>
      <w:r w:rsidR="007A5CB5">
        <w:t>.</w:t>
      </w:r>
      <w:r w:rsidR="009F30B9">
        <w:t xml:space="preserve"> </w:t>
      </w:r>
      <w:r w:rsidR="00C67F3C">
        <w:t xml:space="preserve">The issue is not </w:t>
      </w:r>
      <w:r>
        <w:t>necessarily that such paradoxes should or could be done awa</w:t>
      </w:r>
      <w:r w:rsidR="00C757B5">
        <w:t xml:space="preserve">y with, but whether and how such paradoxes </w:t>
      </w:r>
      <w:r w:rsidR="007861BC">
        <w:t>can</w:t>
      </w:r>
      <w:r w:rsidR="00C757B5">
        <w:t xml:space="preserve"> “act as a source of stability” (Shields &amp; Watermeyer, 2018, p. 11)</w:t>
      </w:r>
      <w:r w:rsidR="008E43CD">
        <w:t>.</w:t>
      </w:r>
      <w:r w:rsidR="00B734C0">
        <w:t xml:space="preserve"> </w:t>
      </w:r>
      <w:r w:rsidR="00BF5311">
        <w:t xml:space="preserve">To address this sociological problem, </w:t>
      </w:r>
      <w:r w:rsidR="00C41452">
        <w:t xml:space="preserve">my main </w:t>
      </w:r>
      <w:r w:rsidR="00224C28">
        <w:t>inspiration</w:t>
      </w:r>
      <w:r w:rsidR="00C41452">
        <w:t xml:space="preserve"> is the work of</w:t>
      </w:r>
      <w:r w:rsidR="00BF5311">
        <w:t xml:space="preserve"> sociologist of education, Basil Bernstein. The above</w:t>
      </w:r>
      <w:r w:rsidR="00B66F61">
        <w:t xml:space="preserve"> brief account of the current</w:t>
      </w:r>
      <w:r w:rsidR="00BF5311">
        <w:t xml:space="preserve"> </w:t>
      </w:r>
      <w:r w:rsidR="001869E3">
        <w:t xml:space="preserve">situation </w:t>
      </w:r>
      <w:r w:rsidR="004B1253">
        <w:t xml:space="preserve">is suggestive of </w:t>
      </w:r>
      <w:r w:rsidR="001869E3">
        <w:t>a complex interplay between academia and society in terms of the loci of ‘power’ and ‘control’ (Bernstein, 2000) over universities’ organisation, activities and external relations</w:t>
      </w:r>
      <w:r w:rsidR="004B1253">
        <w:t xml:space="preserve">, that is, over </w:t>
      </w:r>
      <w:r w:rsidR="00755760">
        <w:t>the</w:t>
      </w:r>
      <w:r w:rsidR="004B1253">
        <w:t xml:space="preserve"> </w:t>
      </w:r>
      <w:r w:rsidR="004B1253">
        <w:rPr>
          <w:i/>
        </w:rPr>
        <w:t>boundaries</w:t>
      </w:r>
      <w:r w:rsidR="00755760">
        <w:t xml:space="preserve"> of academia</w:t>
      </w:r>
      <w:r w:rsidR="009F29C4">
        <w:t xml:space="preserve">. </w:t>
      </w:r>
      <w:r w:rsidR="00CF283E">
        <w:t xml:space="preserve">In this complex interplay, power and control could, on the </w:t>
      </w:r>
      <w:r w:rsidR="001869E3">
        <w:t xml:space="preserve">one hand, be said to lie with academic institutions </w:t>
      </w:r>
      <w:r w:rsidR="001276B7">
        <w:t>as they</w:t>
      </w:r>
      <w:r w:rsidR="001869E3">
        <w:t xml:space="preserve"> make autonomous choices about the extent to which their objectives, interests and activities should align with, address, or be guided by those of other, non-academic institutions and sectors</w:t>
      </w:r>
      <w:r w:rsidR="005340DB">
        <w:t>; b</w:t>
      </w:r>
      <w:r w:rsidR="001869E3">
        <w:t>ut on the other hand, power and control could be said to lie more with those external actors whose interests and objectives are shaping academic research.</w:t>
      </w:r>
    </w:p>
    <w:p w14:paraId="3942B382" w14:textId="454CC98E" w:rsidR="00DA4F42" w:rsidRDefault="00D25F28" w:rsidP="00AC71BD">
      <w:pPr>
        <w:pStyle w:val="NormalWeb"/>
        <w:spacing w:before="120" w:beforeAutospacing="0" w:after="120" w:afterAutospacing="0" w:line="360" w:lineRule="auto"/>
      </w:pPr>
      <w:r>
        <w:t>The second problem is normative. Q</w:t>
      </w:r>
      <w:r w:rsidR="001869E3">
        <w:t xml:space="preserve">uestions about </w:t>
      </w:r>
      <w:r w:rsidR="008F69F0">
        <w:t>whether the power and control over</w:t>
      </w:r>
      <w:r w:rsidR="00F92B7B">
        <w:t xml:space="preserve"> </w:t>
      </w:r>
      <w:r w:rsidR="001869E3">
        <w:t>academic research</w:t>
      </w:r>
      <w:r w:rsidR="008F69F0">
        <w:t xml:space="preserve"> are predominantly internal </w:t>
      </w:r>
      <w:r w:rsidR="00D052EA">
        <w:t>or</w:t>
      </w:r>
      <w:r w:rsidR="008F69F0">
        <w:t xml:space="preserve"> external to academia</w:t>
      </w:r>
      <w:r w:rsidR="001869E3">
        <w:t xml:space="preserve"> go to the heart of debates around what counts as legitimate activit</w:t>
      </w:r>
      <w:r w:rsidR="007C1D76">
        <w:t>y</w:t>
      </w:r>
      <w:r w:rsidR="001869E3">
        <w:t xml:space="preserve"> for universities, who counts as a legitimate shaper of academic research, </w:t>
      </w:r>
      <w:r w:rsidR="00164C98">
        <w:t xml:space="preserve">what is meant by </w:t>
      </w:r>
      <w:r w:rsidR="00077456">
        <w:t>‘</w:t>
      </w:r>
      <w:r w:rsidR="001869E3">
        <w:t>academic freedom</w:t>
      </w:r>
      <w:r w:rsidR="00077456">
        <w:t>’</w:t>
      </w:r>
      <w:r w:rsidR="00164C98">
        <w:t xml:space="preserve"> and autonomy</w:t>
      </w:r>
      <w:r w:rsidR="001869E3">
        <w:t>, and how we should understand the university’s institutional identity and role</w:t>
      </w:r>
      <w:r w:rsidR="00E909DF">
        <w:t xml:space="preserve"> </w:t>
      </w:r>
      <w:r w:rsidR="00E909DF">
        <w:fldChar w:fldCharType="begin"/>
      </w:r>
      <w:r w:rsidR="00E909DF">
        <w:instrText xml:space="preserve"> ADDIN EN.CITE &lt;EndNote&gt;&lt;Cite&gt;&lt;Author&gt;Gunn&lt;/Author&gt;&lt;Year&gt;2017&lt;/Year&gt;&lt;IDText&gt;Evaluating the non-academic impact of academic research: design considerations&lt;/IDText&gt;&lt;DisplayText&gt;(Barnett, 2017; Gunn &amp;amp; Mintrom, 2017)&lt;/DisplayText&gt;&lt;record&gt;&lt;keywords&gt;&lt;keyword&gt;Article&lt;/keyword&gt;&lt;keyword&gt;Academic Research&lt;/keyword&gt;&lt;keyword&gt;Evaluation Methods&lt;/keyword&gt;&lt;keyword&gt;Policy Design&lt;/keyword&gt;&lt;keyword&gt;Research Assessment&lt;/keyword&gt;&lt;keyword&gt;Research Funding Cycles&lt;/keyword&gt;&lt;keyword&gt;Research Impact&lt;/keyword&gt;&lt;keyword&gt;Non- Academic Impact&lt;/keyword&gt;&lt;/keywords&gt;&lt;isbn&gt;1360-080X&lt;/isbn&gt;&lt;titles&gt;&lt;title&gt;Evaluating the non-academic impact of academic research: design considerations&lt;/title&gt;&lt;secondary-title&gt;Journal of Higher Education Policy and Management&lt;/secondary-title&gt;&lt;/titles&gt;&lt;pages&gt;20-30&lt;/pages&gt;&lt;number&gt;1&lt;/number&gt;&lt;contributors&gt;&lt;authors&gt;&lt;author&gt;Gunn, Andrew&lt;/author&gt;&lt;author&gt;Mintrom, Michael&lt;/author&gt;&lt;/authors&gt;&lt;/contributors&gt;&lt;added-date format="utc"&gt;1555753584&lt;/added-date&gt;&lt;ref-type name="Journal Article"&gt;17&lt;/ref-type&gt;&lt;dates&gt;&lt;year&gt;2017&lt;/year&gt;&lt;/dates&gt;&lt;rec-number&gt;7768&lt;/rec-number&gt;&lt;publisher&gt;Routledge&lt;/publisher&gt;&lt;last-updated-date format="utc"&gt;1559080979&lt;/last-updated-date&gt;&lt;electronic-resource-num&gt;10.1080/1360080X.2016.1254429&lt;/electronic-resource-num&gt;&lt;volume&gt;39&lt;/volume&gt;&lt;/record&gt;&lt;/Cite&gt;&lt;Cite&gt;&lt;Author&gt;Barnett&lt;/Author&gt;&lt;Year&gt;2017&lt;/Year&gt;&lt;IDText&gt;The Ecological University: A Feasible Utopia&lt;/IDText&gt;&lt;record&gt;&lt;urls&gt;&lt;related-urls&gt;&lt;url&gt;https://www.amazon.co.uk/Ecological-University-Feasible-Utopia-ebook/dp/B076DF4C9H/ref=tmm_kin_swatch_0?_encoding=UTF8&amp;amp;qid=&amp;amp;sr=&lt;/url&gt;&lt;/related-urls&gt;&lt;/urls&gt;&lt;titles&gt;&lt;title&gt;The Ecological University: A Feasible Utopia&lt;/title&gt;&lt;/titles&gt;&lt;contributors&gt;&lt;authors&gt;&lt;author&gt;Barnett, Ronald&lt;/author&gt;&lt;/authors&gt;&lt;/contributors&gt;&lt;added-date format="utc"&gt;1520019979&lt;/added-date&gt;&lt;pub-location&gt;London&lt;/pub-location&gt;&lt;ref-type name="Book"&gt;6&lt;/ref-type&gt;&lt;dates&gt;&lt;year&gt;2017&lt;/year&gt;&lt;/dates&gt;&lt;rec-number&gt;7377&lt;/rec-number&gt;&lt;publisher&gt;Routledge&lt;/publisher&gt;&lt;last-updated-date format="utc"&gt;1520020147&lt;/last-updated-date&gt;&lt;/record&gt;&lt;/Cite&gt;&lt;/EndNote&gt;</w:instrText>
      </w:r>
      <w:r w:rsidR="00E909DF">
        <w:fldChar w:fldCharType="separate"/>
      </w:r>
      <w:r w:rsidR="00E909DF">
        <w:rPr>
          <w:noProof/>
        </w:rPr>
        <w:t>(Barnett, 2017; Gunn &amp; Mintrom, 2017)</w:t>
      </w:r>
      <w:r w:rsidR="00E909DF">
        <w:fldChar w:fldCharType="end"/>
      </w:r>
      <w:r w:rsidR="001869E3">
        <w:t xml:space="preserve">. </w:t>
      </w:r>
      <w:r w:rsidR="008D771A">
        <w:t xml:space="preserve">The point of departure for this thesis is my aim to bring empirical evidence to bear on the balance of power and control over the operation of academic research. </w:t>
      </w:r>
      <w:r w:rsidR="001869E3">
        <w:t xml:space="preserve">To this end, I deploy the metaphor of academic ‘boundaries’ as a theoretical lens to frame </w:t>
      </w:r>
      <w:r w:rsidR="00A021D9">
        <w:t xml:space="preserve">my </w:t>
      </w:r>
      <w:r w:rsidR="00666F4B">
        <w:t>research.</w:t>
      </w:r>
      <w:r w:rsidR="00155B5D">
        <w:t xml:space="preserve"> </w:t>
      </w:r>
    </w:p>
    <w:p w14:paraId="471041F9" w14:textId="1F8DD57F" w:rsidR="00617E3B" w:rsidRDefault="00155B5D" w:rsidP="00AC71BD">
      <w:pPr>
        <w:pStyle w:val="NormalWeb"/>
        <w:spacing w:before="120" w:beforeAutospacing="0" w:after="120" w:afterAutospacing="0" w:line="360" w:lineRule="auto"/>
      </w:pPr>
      <w:r>
        <w:t xml:space="preserve">The </w:t>
      </w:r>
      <w:r w:rsidR="00666F4B">
        <w:t>substantive study</w:t>
      </w:r>
      <w:r>
        <w:t xml:space="preserve"> involves an analysis of </w:t>
      </w:r>
      <w:r w:rsidR="00A021D9">
        <w:t xml:space="preserve">documentary </w:t>
      </w:r>
      <w:r>
        <w:t>material</w:t>
      </w:r>
      <w:r w:rsidR="00A021D9">
        <w:t xml:space="preserve">s, supplemented by </w:t>
      </w:r>
      <w:r>
        <w:t xml:space="preserve">participant interviews, </w:t>
      </w:r>
      <w:r w:rsidR="002C584C">
        <w:t xml:space="preserve">related to </w:t>
      </w:r>
      <w:r w:rsidR="00295F49">
        <w:t>research based at a sample of ten UK</w:t>
      </w:r>
      <w:r w:rsidR="007C60DF">
        <w:t xml:space="preserve"> </w:t>
      </w:r>
      <w:r w:rsidR="00A05D6A">
        <w:t>science, technology, engineering, mathematics and medicine (</w:t>
      </w:r>
      <w:r w:rsidR="007C60DF">
        <w:t>STEMM</w:t>
      </w:r>
      <w:r w:rsidR="00A05D6A">
        <w:t>)</w:t>
      </w:r>
      <w:r w:rsidR="00820D29">
        <w:t xml:space="preserve"> academic</w:t>
      </w:r>
      <w:r w:rsidR="007C60DF">
        <w:t xml:space="preserve"> departments</w:t>
      </w:r>
      <w:r w:rsidR="009E508D">
        <w:t xml:space="preserve"> across nine universities</w:t>
      </w:r>
      <w:r w:rsidR="00AE67BA">
        <w:t xml:space="preserve">. </w:t>
      </w:r>
      <w:r w:rsidR="004104EA">
        <w:t xml:space="preserve">The analysis </w:t>
      </w:r>
      <w:r w:rsidR="00843C1E">
        <w:t>is driven by the aim of</w:t>
      </w:r>
      <w:r w:rsidR="00857BD9">
        <w:t xml:space="preserve"> </w:t>
      </w:r>
      <w:r w:rsidR="009226FA">
        <w:t>ascertaining</w:t>
      </w:r>
      <w:r w:rsidR="00857BD9">
        <w:t xml:space="preserve"> the</w:t>
      </w:r>
      <w:r w:rsidR="009226FA">
        <w:t xml:space="preserve"> nature</w:t>
      </w:r>
      <w:r w:rsidR="00D2255F">
        <w:t>,</w:t>
      </w:r>
      <w:r w:rsidR="00857BD9">
        <w:t xml:space="preserve"> intensity and challenges </w:t>
      </w:r>
      <w:r w:rsidR="00D2255F">
        <w:t>of</w:t>
      </w:r>
      <w:r w:rsidR="00857BD9">
        <w:t xml:space="preserve"> </w:t>
      </w:r>
      <w:r w:rsidR="008C38AC">
        <w:t xml:space="preserve">‘boundary transactions’ (see later theoretical discussion) </w:t>
      </w:r>
      <w:r w:rsidR="00D2255F">
        <w:t xml:space="preserve">associated with </w:t>
      </w:r>
      <w:r w:rsidR="00D44B47">
        <w:t>my sampled</w:t>
      </w:r>
      <w:r w:rsidR="009F4871">
        <w:t xml:space="preserve"> bodies of research (BoRs)</w:t>
      </w:r>
      <w:r w:rsidR="00BA3DB9">
        <w:t>.</w:t>
      </w:r>
      <w:r w:rsidR="00D17E9E">
        <w:t xml:space="preserve"> </w:t>
      </w:r>
      <w:r w:rsidR="00796730">
        <w:t xml:space="preserve">By adopting </w:t>
      </w:r>
      <w:r w:rsidR="00593AE1">
        <w:t xml:space="preserve">a </w:t>
      </w:r>
      <w:r w:rsidR="00796730">
        <w:t>‘</w:t>
      </w:r>
      <w:r w:rsidR="00593AE1">
        <w:t>bottom-up approach</w:t>
      </w:r>
      <w:r w:rsidR="00796730">
        <w:t>’</w:t>
      </w:r>
      <w:r w:rsidR="00593AE1">
        <w:t xml:space="preserve"> which starts by </w:t>
      </w:r>
      <w:r w:rsidR="00F35871">
        <w:t>analysing</w:t>
      </w:r>
      <w:r w:rsidR="00263260">
        <w:t xml:space="preserve"> the implications of</w:t>
      </w:r>
      <w:r w:rsidR="00593AE1">
        <w:t xml:space="preserve"> specific</w:t>
      </w:r>
      <w:r w:rsidR="00D17E9E">
        <w:t xml:space="preserve"> ‘boundary transactions’</w:t>
      </w:r>
      <w:r w:rsidR="00263260">
        <w:t xml:space="preserve"> in</w:t>
      </w:r>
      <w:r w:rsidR="00F35871">
        <w:t xml:space="preserve"> their</w:t>
      </w:r>
      <w:r w:rsidR="00263260">
        <w:t xml:space="preserve"> concrete contexts</w:t>
      </w:r>
      <w:r w:rsidR="00F35871">
        <w:t xml:space="preserve"> and then </w:t>
      </w:r>
      <w:r w:rsidR="007F4653">
        <w:t xml:space="preserve">analysing </w:t>
      </w:r>
      <w:r w:rsidR="00F35871">
        <w:t xml:space="preserve">these at a more aggregate level, </w:t>
      </w:r>
      <w:r w:rsidR="00D17E9E">
        <w:t>I am able to increase the specificity and empirical basis for claims about the extent to which, and ways in which, academic boundaries may be being crossed, weakened and reshaped, or, alternatively, reinforced, strengthened, and reproduced</w:t>
      </w:r>
      <w:r w:rsidR="00F35871">
        <w:t xml:space="preserve"> – or, as it turns out, both simultaneously. </w:t>
      </w:r>
      <w:r w:rsidR="001431F0">
        <w:t xml:space="preserve">In turn, this sheds light on the </w:t>
      </w:r>
      <w:r w:rsidR="005011EC">
        <w:t xml:space="preserve">locus of power and control over academic research. </w:t>
      </w:r>
      <w:r w:rsidR="001431F0">
        <w:t xml:space="preserve"> </w:t>
      </w:r>
    </w:p>
    <w:p w14:paraId="6807B7EE" w14:textId="09ABC107" w:rsidR="00965093" w:rsidRDefault="0001360D" w:rsidP="00BC5598">
      <w:pPr>
        <w:pStyle w:val="Heading2"/>
      </w:pPr>
      <w:bookmarkStart w:id="13" w:name="_Toc31701931"/>
      <w:r>
        <w:t>Key concepts</w:t>
      </w:r>
      <w:bookmarkEnd w:id="13"/>
      <w:r w:rsidR="00F53086">
        <w:t xml:space="preserve"> </w:t>
      </w:r>
    </w:p>
    <w:p w14:paraId="28574A04" w14:textId="6B513168" w:rsidR="00976AED" w:rsidRPr="00976AED" w:rsidRDefault="00976AED" w:rsidP="000060BE">
      <w:pPr>
        <w:pStyle w:val="Heading3"/>
      </w:pPr>
      <w:bookmarkStart w:id="14" w:name="_Toc31701932"/>
      <w:r>
        <w:t xml:space="preserve">The </w:t>
      </w:r>
      <w:r w:rsidR="009B077A">
        <w:t>‘</w:t>
      </w:r>
      <w:r>
        <w:t xml:space="preserve">boundary </w:t>
      </w:r>
      <w:r w:rsidR="009B077A">
        <w:t>lens’</w:t>
      </w:r>
      <w:bookmarkEnd w:id="14"/>
    </w:p>
    <w:p w14:paraId="78856320" w14:textId="70CE53D7" w:rsidR="00F310A1" w:rsidRDefault="00061C34" w:rsidP="000060BE">
      <w:pPr>
        <w:pStyle w:val="NormalWeb"/>
        <w:spacing w:before="0" w:beforeAutospacing="0" w:after="120" w:afterAutospacing="0" w:line="360" w:lineRule="auto"/>
      </w:pPr>
      <w:r>
        <w:t xml:space="preserve">My understanding of social boundaries draws mainly from the “neo-Durkheimian” </w:t>
      </w:r>
      <w:r>
        <w:fldChar w:fldCharType="begin"/>
      </w:r>
      <w:r>
        <w:instrText xml:space="preserve"> ADDIN EN.CITE &lt;EndNote&gt;&lt;Cite&gt;&lt;Author&gt;Fenton&lt;/Author&gt;&lt;Year&gt;1984&lt;/Year&gt;&lt;IDText&gt;Durkheim and modern sociology&lt;/IDText&gt;&lt;Pages&gt;166&lt;/Pages&gt;&lt;DisplayText&gt;(Fenton, 1984, p. 166)&lt;/DisplayText&gt;&lt;record&gt;&lt;keywords&gt;&lt;keyword&gt;Durkheim, Émile, 1858-1917&lt;/keyword&gt;&lt;keyword&gt;Sociology -- France -- History&lt;/keyword&gt;&lt;keyword&gt;Sociology Theories of Durkheim, Emile&lt;/keyword&gt;&lt;/keywords&gt;&lt;titles&gt;&lt;title&gt;Durkheim and modern sociology&lt;/title&gt;&lt;/titles&gt;&lt;contributors&gt;&lt;authors&gt;&lt;author&gt;Fenton, Steve&lt;/author&gt;&lt;/authors&gt;&lt;/contributors&gt;&lt;added-date format="utc"&gt;1541516712&lt;/added-date&gt;&lt;pub-location&gt;Cambridge&lt;/pub-location&gt;&lt;ref-type name="Book"&gt;6&lt;/ref-type&gt;&lt;dates&gt;&lt;year&gt;1984&lt;/year&gt;&lt;/dates&gt;&lt;rec-number&gt;7677&lt;/rec-number&gt;&lt;publisher&gt;Cambridge University Press&lt;/publisher&gt;&lt;last-updated-date format="utc"&gt;1541517174&lt;/last-updated-date&gt;&lt;/record&gt;&lt;/Cite&gt;&lt;/EndNote&gt;</w:instrText>
      </w:r>
      <w:r>
        <w:fldChar w:fldCharType="separate"/>
      </w:r>
      <w:r>
        <w:rPr>
          <w:noProof/>
        </w:rPr>
        <w:t>(Fenton, 1984, p. 166)</w:t>
      </w:r>
      <w:r>
        <w:fldChar w:fldCharType="end"/>
      </w:r>
      <w:r>
        <w:t xml:space="preserve"> sociologist of education, Basil Bernstein, who provides a useful ‘boundary’</w:t>
      </w:r>
      <w:r w:rsidR="00B84965">
        <w:t xml:space="preserve"> (Bernstein, 2000, p. xiii) lens</w:t>
      </w:r>
      <w:r>
        <w:t xml:space="preserve"> for understanding </w:t>
      </w:r>
      <w:r w:rsidR="00E9747A">
        <w:t>c</w:t>
      </w:r>
      <w:r>
        <w:t>ontemporary systems, institutions and categories of knowledge, including academic knowledge</w:t>
      </w:r>
      <w:r w:rsidR="003F4F75">
        <w:rPr>
          <w:rStyle w:val="FootnoteReference"/>
        </w:rPr>
        <w:footnoteReference w:id="1"/>
      </w:r>
      <w:r>
        <w:t>.</w:t>
      </w:r>
      <w:r w:rsidR="006B00BD">
        <w:t xml:space="preserve"> However, I have also drawn from other sociological accounts of boundaries, including organisational and economic sociology and the sociology of science</w:t>
      </w:r>
      <w:r w:rsidR="00F4565D">
        <w:t>, as these provide somewhat more concrete theoretical insights into the interactions across boundaries.</w:t>
      </w:r>
      <w:r w:rsidR="00F310A1">
        <w:t xml:space="preserve"> Briefly</w:t>
      </w:r>
      <w:r w:rsidR="007B77D8">
        <w:t xml:space="preserve"> a</w:t>
      </w:r>
      <w:r w:rsidR="009B199A" w:rsidRPr="009B199A">
        <w:t xml:space="preserve"> </w:t>
      </w:r>
      <w:r w:rsidR="009B199A">
        <w:t>social boundary</w:t>
      </w:r>
      <w:r w:rsidR="00F310A1">
        <w:t>,</w:t>
      </w:r>
      <w:r w:rsidR="00F310A1" w:rsidRPr="00F310A1">
        <w:t xml:space="preserve"> </w:t>
      </w:r>
      <w:r w:rsidR="00F310A1">
        <w:t xml:space="preserve">is a </w:t>
      </w:r>
      <w:r w:rsidR="00A022A5">
        <w:t>socially constructed</w:t>
      </w:r>
      <w:r w:rsidR="00F310A1">
        <w:t xml:space="preserve"> device for regulating a relationship between two (or potentially more) categories, such as two categories of actor or group, or two categories of activity or domains of knowledge. For example, the discipline of physics is relatively bounded from that of chemistry or history, and we call those who hold authority over these knowledge domains ‘physicists’, ‘chemists’ and ‘historians’. At a higher order, ‘academic knowledge’ is relatively </w:t>
      </w:r>
      <w:r w:rsidR="007A26C6">
        <w:t>“</w:t>
      </w:r>
      <w:r w:rsidR="00F310A1">
        <w:t>bounded</w:t>
      </w:r>
      <w:r w:rsidR="007A26C6">
        <w:t xml:space="preserve">” </w:t>
      </w:r>
      <w:r w:rsidR="007A26C6">
        <w:fldChar w:fldCharType="begin"/>
      </w:r>
      <w:r w:rsidR="007E23C0">
        <w:instrText xml:space="preserve"> ADDIN EN.CITE &lt;EndNote&gt;&lt;Cite&gt;&lt;Author&gt;Henkel&lt;/Author&gt;&lt;Year&gt;2004&lt;/Year&gt;&lt;IDText&gt;Current Science Policies and their Implications for the Formation and Maintenance of Academic Identity&lt;/IDText&gt;&lt;Pages&gt;168&lt;/Pages&gt;&lt;DisplayText&gt;(Henkel, 2004, p. 168)&lt;/DisplayText&gt;&lt;record&gt;&lt;isbn&gt;0952-8733&lt;/isbn&gt;&lt;titles&gt;&lt;title&gt;Current Science Policies and their Implications for the Formation and Maintenance of Academic Identity&lt;/title&gt;&lt;secondary-title&gt;Higher Education Policy&lt;/secondary-title&gt;&lt;/titles&gt;&lt;pages&gt;167&lt;/pages&gt;&lt;number&gt;2&lt;/number&gt;&lt;contributors&gt;&lt;authors&gt;&lt;author&gt;Henkel, Mary&lt;/author&gt;&lt;/authors&gt;&lt;/contributors&gt;&lt;added-date format="utc"&gt;1526076465&lt;/added-date&gt;&lt;ref-type name="Journal Article"&gt;17&lt;/ref-type&gt;&lt;dates&gt;&lt;year&gt;2004&lt;/year&gt;&lt;/dates&gt;&lt;rec-number&gt;7519&lt;/rec-number&gt;&lt;last-updated-date format="utc"&gt;1526077164&lt;/last-updated-date&gt;&lt;electronic-resource-num&gt;10.1057/palgrave.hep.8300049&lt;/electronic-resource-num&gt;&lt;volume&gt;17&lt;/volume&gt;&lt;/record&gt;&lt;/Cite&gt;&lt;/EndNote&gt;</w:instrText>
      </w:r>
      <w:r w:rsidR="007A26C6">
        <w:fldChar w:fldCharType="separate"/>
      </w:r>
      <w:r w:rsidR="007E23C0">
        <w:rPr>
          <w:noProof/>
        </w:rPr>
        <w:t>(Henkel, 2004, p. 168)</w:t>
      </w:r>
      <w:r w:rsidR="007A26C6">
        <w:fldChar w:fldCharType="end"/>
      </w:r>
      <w:r w:rsidR="00F310A1">
        <w:t xml:space="preserve"> from non-academic knowledge, and we can use the collective term ‘academics’ to distinguish academic physicists, chemists and historians, etc., from those who hold no such authority over </w:t>
      </w:r>
      <w:r w:rsidR="003C33F8">
        <w:t xml:space="preserve">any </w:t>
      </w:r>
      <w:r w:rsidR="00F310A1">
        <w:t xml:space="preserve">domain of academic knowledge.  </w:t>
      </w:r>
    </w:p>
    <w:p w14:paraId="1BCC62EB" w14:textId="6DAE30CC" w:rsidR="001D6FF7" w:rsidRDefault="00F310A1" w:rsidP="008B7F85">
      <w:pPr>
        <w:pStyle w:val="NormalWeb"/>
        <w:spacing w:before="0" w:beforeAutospacing="0" w:after="120" w:afterAutospacing="0" w:line="360" w:lineRule="auto"/>
      </w:pPr>
      <w:r>
        <w:t>Boundaries reflect, and aim to preserve, the ‘power’ (Bernstein, 2000) held by a given group over some social asset or position.</w:t>
      </w:r>
      <w:r w:rsidR="00ED5C0B">
        <w:t xml:space="preserve"> </w:t>
      </w:r>
      <w:r w:rsidR="00F96E1E">
        <w:t>A</w:t>
      </w:r>
      <w:r w:rsidR="00FA264A">
        <w:t xml:space="preserve">cademic </w:t>
      </w:r>
      <w:r w:rsidR="00ED5C0B">
        <w:t xml:space="preserve">boundaries </w:t>
      </w:r>
      <w:r w:rsidR="00FA264A">
        <w:t>“</w:t>
      </w:r>
      <w:r w:rsidR="00ED5C0B">
        <w:t>are conceptual and normative, as well as organizational</w:t>
      </w:r>
      <w:r w:rsidR="004D7C51">
        <w:t>. They serve to reinforce identification by highlighting differences from other groups</w:t>
      </w:r>
      <w:r w:rsidR="00ED5C0B">
        <w:t>” (</w:t>
      </w:r>
      <w:r w:rsidR="00F96E1E">
        <w:t xml:space="preserve">Henkel, 2004, </w:t>
      </w:r>
      <w:r w:rsidR="00ED5C0B">
        <w:t>p. 168).</w:t>
      </w:r>
      <w:r>
        <w:t xml:space="preserve"> However, there is no guarantee that boundaries will perform this function perfectly or indefinitely. As I will explain in greater theoretical detail later, a boundary is never a complete </w:t>
      </w:r>
      <w:r w:rsidR="00EA06E8">
        <w:t>“</w:t>
      </w:r>
      <w:r>
        <w:t>insulation</w:t>
      </w:r>
      <w:r w:rsidR="00EA06E8">
        <w:t>”</w:t>
      </w:r>
      <w:r>
        <w:t xml:space="preserve"> from wider society or social phenomena</w:t>
      </w:r>
      <w:r w:rsidR="00EA06E8">
        <w:t xml:space="preserve"> – boundaries “attempt to regulate those who have access ... bu</w:t>
      </w:r>
      <w:r w:rsidR="00F96E1E">
        <w:t>t</w:t>
      </w:r>
      <w:r w:rsidR="00EA06E8">
        <w:t>, paradoxically, the device cannot do this effectively</w:t>
      </w:r>
      <w:r w:rsidR="00F96E1E">
        <w:t>” since, “in controlling or attempting to control” access to a bounded space, the “power relations ... are ... necessarily subject to change”</w:t>
      </w:r>
      <w:r w:rsidR="00EA06E8">
        <w:t xml:space="preserve"> (Bernstein, 2000</w:t>
      </w:r>
      <w:r w:rsidR="00F96E1E">
        <w:t>, pp. 30-31, 99</w:t>
      </w:r>
      <w:r w:rsidR="00EA06E8">
        <w:t>)</w:t>
      </w:r>
      <w:r>
        <w:t xml:space="preserve">. As such, that which is </w:t>
      </w:r>
      <w:r w:rsidR="002D7468">
        <w:t>“</w:t>
      </w:r>
      <w:r>
        <w:t>bounded</w:t>
      </w:r>
      <w:r w:rsidR="002D7468">
        <w:t>” (Bernstein, 2000, p. 99)</w:t>
      </w:r>
      <w:r>
        <w:t xml:space="preserve"> is only partially protected from the complexities, politics and problems of wider society</w:t>
      </w:r>
      <w:r w:rsidR="00BF039C">
        <w:t>. N</w:t>
      </w:r>
      <w:r>
        <w:t>o boundary can be completely self-sustaining</w:t>
      </w:r>
      <w:r w:rsidR="005652CD">
        <w:t>;</w:t>
      </w:r>
      <w:r>
        <w:t xml:space="preserve"> all social boundaries require some external validation and legitimacy</w:t>
      </w:r>
      <w:r w:rsidR="005652CD">
        <w:t>;</w:t>
      </w:r>
      <w:r w:rsidR="00830920">
        <w:t xml:space="preserve"> </w:t>
      </w:r>
      <w:r>
        <w:t>and all ‘bounded groups’</w:t>
      </w:r>
      <w:r w:rsidR="00896BEA">
        <w:t xml:space="preserve">, </w:t>
      </w:r>
      <w:r>
        <w:t>including groups whose boundedness is tied to their authority over a ‘bounded’ activity or</w:t>
      </w:r>
      <w:r w:rsidR="00EC7A38">
        <w:t xml:space="preserve"> “territory” </w:t>
      </w:r>
      <w:r w:rsidR="007A70CB">
        <w:fldChar w:fldCharType="begin"/>
      </w:r>
      <w:r w:rsidR="0042605A">
        <w:instrText xml:space="preserve"> ADDIN EN.CITE &lt;EndNote&gt;&lt;Cite&gt;&lt;Author&gt;Henkel&lt;/Author&gt;&lt;Year&gt;2007&lt;/Year&gt;&lt;IDText&gt;Can academic autonomy survive in the knowledge society? A perspective from Britain&lt;/IDText&gt;&lt;Pages&gt;87&lt;/Pages&gt;&lt;DisplayText&gt;(Henkel, 2007, p. 87)&lt;/DisplayText&gt;&lt;record&gt;&lt;keywords&gt;&lt;keyword&gt;Higher Education&lt;/keyword&gt;&lt;keyword&gt;Governance&lt;/keyword&gt;&lt;keyword&gt;Institutional Autonomy&lt;/keyword&gt;&lt;keyword&gt;Freedom&lt;/keyword&gt;&lt;keyword&gt;Self Determination&lt;/keyword&gt;&lt;keyword&gt;Higher Education&lt;/keyword&gt;&lt;/keywords&gt;&lt;isbn&gt;0729-4360&lt;/isbn&gt;&lt;titles&gt;&lt;title&gt;Can academic autonomy survive in the knowledge society? A perspective from Britain&lt;/title&gt;&lt;secondary-title&gt;Higher Education Research &amp;amp; Development&lt;/secondary-title&gt;&lt;/titles&gt;&lt;pages&gt;87-99&lt;/pages&gt;&lt;number&gt;1&lt;/number&gt;&lt;contributors&gt;&lt;authors&gt;&lt;author&gt;Henkel, Mary&lt;/author&gt;&lt;/authors&gt;&lt;/contributors&gt;&lt;added-date format="utc"&gt;1559082381&lt;/added-date&gt;&lt;ref-type name="Journal Article"&gt;17&lt;/ref-type&gt;&lt;dates&gt;&lt;year&gt;2007&lt;/year&gt;&lt;/dates&gt;&lt;rec-number&gt;7793&lt;/rec-number&gt;&lt;publisher&gt;Routledge&lt;/publisher&gt;&lt;last-updated-date format="utc"&gt;1559082381&lt;/last-updated-date&gt;&lt;electronic-resource-num&gt;10.1080/07294360601166836&lt;/electronic-resource-num&gt;&lt;volume&gt;26&lt;/volume&gt;&lt;/record&gt;&lt;/Cite&gt;&lt;/EndNote&gt;</w:instrText>
      </w:r>
      <w:r w:rsidR="007A70CB">
        <w:fldChar w:fldCharType="separate"/>
      </w:r>
      <w:r w:rsidR="0042605A">
        <w:rPr>
          <w:noProof/>
        </w:rPr>
        <w:t>(Henkel, 2007, p. 87)</w:t>
      </w:r>
      <w:r w:rsidR="007A70CB">
        <w:fldChar w:fldCharType="end"/>
      </w:r>
      <w:r>
        <w:t xml:space="preserve"> </w:t>
      </w:r>
      <w:r w:rsidR="00896BEA">
        <w:t>(</w:t>
      </w:r>
      <w:r>
        <w:t>domain of knowledge, such as physicists, history, etc.)</w:t>
      </w:r>
      <w:r w:rsidR="00D426E0">
        <w:t xml:space="preserve">, </w:t>
      </w:r>
      <w:r>
        <w:t xml:space="preserve">have some pressure to show their value to wider society, or at least </w:t>
      </w:r>
      <w:r w:rsidR="00215BCE">
        <w:t xml:space="preserve">to some </w:t>
      </w:r>
      <w:r w:rsidR="0095719F">
        <w:t>(</w:t>
      </w:r>
      <w:r w:rsidR="00215BCE">
        <w:t>relatively powerful</w:t>
      </w:r>
      <w:r w:rsidR="0095719F">
        <w:t>)</w:t>
      </w:r>
      <w:r>
        <w:t xml:space="preserve"> sections of it</w:t>
      </w:r>
      <w:r w:rsidR="0016172A">
        <w:t xml:space="preserve">. </w:t>
      </w:r>
      <w:r>
        <w:t>In short, the reproduction of academic boundaries requires that academia</w:t>
      </w:r>
      <w:r w:rsidR="002B0B35">
        <w:t xml:space="preserve"> continually</w:t>
      </w:r>
      <w:r>
        <w:t xml:space="preserve"> has something to offer to </w:t>
      </w:r>
      <w:r w:rsidR="005652CD">
        <w:t xml:space="preserve">(some of) </w:t>
      </w:r>
      <w:r w:rsidR="00DB6064">
        <w:t>those beyond its boundaries</w:t>
      </w:r>
      <w:r w:rsidR="00E47BF6">
        <w:t>.</w:t>
      </w:r>
    </w:p>
    <w:p w14:paraId="07BE0CDC" w14:textId="0FBD9023" w:rsidR="002874F9" w:rsidRDefault="00F310A1" w:rsidP="008B7F85">
      <w:pPr>
        <w:pStyle w:val="NormalWeb"/>
        <w:spacing w:before="0" w:beforeAutospacing="0" w:after="120" w:afterAutospacing="0" w:line="360" w:lineRule="auto"/>
      </w:pPr>
      <w:r>
        <w:t>Any specific instance of this can be thought of as a ‘boundary transaction’.</w:t>
      </w:r>
      <w:r w:rsidR="001D6FF7">
        <w:t xml:space="preserve"> This is a key concept in my analysis. One example of a boundary transaction is </w:t>
      </w:r>
      <w:r>
        <w:t xml:space="preserve">the dissemination of an output of academic research to a non-academic site of activity. In this instance, what is given, what is ‘transacted’, is useful knowledge. Another ‘transaction’ could be the mobility of a graduate taking and applying academic skills in a non-academic workplace. Such transactions allow the bounded group to show its broader social value, thereby contributing to </w:t>
      </w:r>
      <w:r w:rsidR="00744480">
        <w:t xml:space="preserve">the legitimacy of, and therefore reproduction of, </w:t>
      </w:r>
      <w:r>
        <w:t>its boundaries.</w:t>
      </w:r>
      <w:r w:rsidR="0094412E">
        <w:t xml:space="preserve"> </w:t>
      </w:r>
      <w:r w:rsidR="00843E80">
        <w:t>B</w:t>
      </w:r>
      <w:r w:rsidR="003C2B02">
        <w:t>oundary transactions do not have to take the form of outputs</w:t>
      </w:r>
      <w:r w:rsidR="002761CD">
        <w:t xml:space="preserve"> (</w:t>
      </w:r>
      <w:r w:rsidR="00521A49">
        <w:t xml:space="preserve">either </w:t>
      </w:r>
      <w:r w:rsidR="002761CD">
        <w:t xml:space="preserve">of research or </w:t>
      </w:r>
      <w:r w:rsidR="007A66E3">
        <w:t>of graduates</w:t>
      </w:r>
      <w:r w:rsidR="002761CD">
        <w:t>)</w:t>
      </w:r>
      <w:r w:rsidR="003C2B02">
        <w:t xml:space="preserve">. </w:t>
      </w:r>
      <w:r w:rsidR="009B6421">
        <w:t>The</w:t>
      </w:r>
      <w:r w:rsidR="008B7F85">
        <w:t xml:space="preserve"> appointment of an honorary</w:t>
      </w:r>
      <w:r w:rsidR="00460F79" w:rsidRPr="00590F06">
        <w:t xml:space="preserve"> professor based on their reputation in </w:t>
      </w:r>
      <w:r w:rsidR="00460F79">
        <w:t>a</w:t>
      </w:r>
      <w:r w:rsidR="008B7F85">
        <w:t xml:space="preserve"> non-academic</w:t>
      </w:r>
      <w:r w:rsidR="00460F79">
        <w:t xml:space="preserve"> sector</w:t>
      </w:r>
      <w:r w:rsidR="004B5023">
        <w:t xml:space="preserve"> </w:t>
      </w:r>
      <w:r w:rsidR="0043069D">
        <w:t>fits my definition of a boundary</w:t>
      </w:r>
      <w:r w:rsidR="004B5023">
        <w:t xml:space="preserve"> transaction</w:t>
      </w:r>
      <w:r w:rsidR="0043069D">
        <w:t>,</w:t>
      </w:r>
      <w:r w:rsidR="004B5023">
        <w:t xml:space="preserve"> in the sense that the university bestows symbolic status and, more instrumentally, provides the external actor the opportunity to shape the educational and/or research content of the relevant department. </w:t>
      </w:r>
      <w:r w:rsidR="0075587F">
        <w:t>A n</w:t>
      </w:r>
      <w:r w:rsidR="00BB3681">
        <w:t xml:space="preserve">ew ‘boundary structure’ may also be understood as a kind of </w:t>
      </w:r>
      <w:r w:rsidR="004B5023">
        <w:t>transaction</w:t>
      </w:r>
      <w:r w:rsidR="00BB3681">
        <w:t xml:space="preserve"> with wider society</w:t>
      </w:r>
      <w:r w:rsidR="004B5023">
        <w:t xml:space="preserve">, as </w:t>
      </w:r>
      <w:r w:rsidR="00BB3681">
        <w:t>they are</w:t>
      </w:r>
      <w:r w:rsidR="004B5023">
        <w:t xml:space="preserve"> symbolic and institutional announcement</w:t>
      </w:r>
      <w:r w:rsidR="00BB3681">
        <w:t>s</w:t>
      </w:r>
      <w:r w:rsidR="004B5023">
        <w:t xml:space="preserve"> of the university’s entry, or at least partial entry, into a non-academic space. For example, a technology transfer office or a spin-out company signifies the university’s entry into the market as potential competitors with private companies.</w:t>
      </w:r>
      <w:r w:rsidR="00CD3855">
        <w:t xml:space="preserve"> </w:t>
      </w:r>
      <w:r w:rsidR="001D6D93">
        <w:t xml:space="preserve">Similarly, a </w:t>
      </w:r>
      <w:r w:rsidR="00CD3855">
        <w:t xml:space="preserve">problem-focused research centre </w:t>
      </w:r>
      <w:r w:rsidR="009A3A98">
        <w:t>can</w:t>
      </w:r>
      <w:r w:rsidR="00CD3855">
        <w:t xml:space="preserve"> signify entry into</w:t>
      </w:r>
      <w:r w:rsidR="009A3A98">
        <w:t>, say,</w:t>
      </w:r>
      <w:r w:rsidR="008108EF">
        <w:t xml:space="preserve"> areas of</w:t>
      </w:r>
      <w:r w:rsidR="009A3A98">
        <w:t xml:space="preserve"> conservation management</w:t>
      </w:r>
      <w:r w:rsidR="008108EF">
        <w:t xml:space="preserve"> or</w:t>
      </w:r>
      <w:r w:rsidR="009A3A98">
        <w:t xml:space="preserve"> </w:t>
      </w:r>
      <w:r w:rsidR="00C10E43">
        <w:t xml:space="preserve">commercial </w:t>
      </w:r>
      <w:r w:rsidR="009A3A98">
        <w:t>consultancy,</w:t>
      </w:r>
      <w:r w:rsidR="008108EF">
        <w:t xml:space="preserve"> </w:t>
      </w:r>
      <w:r w:rsidR="00593ED1">
        <w:t>to take examples from my own research</w:t>
      </w:r>
      <w:r w:rsidR="000178A4">
        <w:t>.</w:t>
      </w:r>
    </w:p>
    <w:p w14:paraId="11AB84F4" w14:textId="7A43A046" w:rsidR="00241C9D" w:rsidRDefault="00C334A5" w:rsidP="008B7F85">
      <w:pPr>
        <w:pStyle w:val="NormalWeb"/>
        <w:spacing w:before="0" w:beforeAutospacing="0" w:after="120" w:afterAutospacing="0" w:line="360" w:lineRule="auto"/>
      </w:pPr>
      <w:r>
        <w:t>One of the central ideas underpinning my study is that t</w:t>
      </w:r>
      <w:r w:rsidR="002874F9">
        <w:t xml:space="preserve">here is a constant interplay of ‘power’ and ‘control’ (Bernstein, 2000) between academia and wider society over the ‘transactions’ across academic boundaries. </w:t>
      </w:r>
      <w:r>
        <w:t xml:space="preserve">From the perspective of the boundary lens adopted, </w:t>
      </w:r>
      <w:r w:rsidR="00AD01CC">
        <w:t>academia’s</w:t>
      </w:r>
      <w:r>
        <w:t xml:space="preserve"> </w:t>
      </w:r>
      <w:r w:rsidR="002874F9">
        <w:t>interest in transactions is the reproduction of its boundaries</w:t>
      </w:r>
      <w:r w:rsidR="00AD01CC">
        <w:t>. B</w:t>
      </w:r>
      <w:r w:rsidR="002874F9">
        <w:t xml:space="preserve">y contrast, non-academic actors’ interest in transactions is the extraction of value from the bounded group. Although there is </w:t>
      </w:r>
      <w:r w:rsidR="00042795">
        <w:t xml:space="preserve">often </w:t>
      </w:r>
      <w:r w:rsidR="002874F9">
        <w:t xml:space="preserve">a reciprocity between these two goals, they are not necessarily equivalent. As such, boundary transactions </w:t>
      </w:r>
      <w:r w:rsidR="002874F9">
        <w:rPr>
          <w:i/>
        </w:rPr>
        <w:t xml:space="preserve">may </w:t>
      </w:r>
      <w:r w:rsidR="002874F9">
        <w:t xml:space="preserve">serve to reproduce a given boundary, but they may also, over time, act as mechanisms for the </w:t>
      </w:r>
      <w:r w:rsidR="00FF01ED">
        <w:t>“</w:t>
      </w:r>
      <w:r w:rsidR="002874F9">
        <w:t>weakening</w:t>
      </w:r>
      <w:r w:rsidR="00FF01ED">
        <w:t>” (Henkel, 2004, p. 168)</w:t>
      </w:r>
      <w:r w:rsidR="002874F9">
        <w:t xml:space="preserve"> of boundaries.</w:t>
      </w:r>
      <w:r w:rsidR="00DA2146">
        <w:t xml:space="preserve"> </w:t>
      </w:r>
      <w:r w:rsidR="00F05CE0">
        <w:t>I</w:t>
      </w:r>
      <w:r w:rsidR="0063131F">
        <w:t>f the</w:t>
      </w:r>
      <w:r w:rsidR="002874F9">
        <w:t xml:space="preserve"> bounded group becomes </w:t>
      </w:r>
      <w:r w:rsidR="00D714AE">
        <w:t xml:space="preserve">overly </w:t>
      </w:r>
      <w:r w:rsidR="002874F9">
        <w:t>preoccupied with its external validation and valuation</w:t>
      </w:r>
      <w:r w:rsidR="0063131F">
        <w:t>,</w:t>
      </w:r>
      <w:r w:rsidR="00940D98">
        <w:t xml:space="preserve"> </w:t>
      </w:r>
      <w:r w:rsidR="00FE06DF">
        <w:t xml:space="preserve">there is </w:t>
      </w:r>
      <w:r w:rsidR="00C16216">
        <w:t>a possibility</w:t>
      </w:r>
      <w:r w:rsidR="00FE06DF">
        <w:t xml:space="preserve"> that</w:t>
      </w:r>
      <w:r w:rsidR="002874F9">
        <w:t xml:space="preserve"> its activities</w:t>
      </w:r>
      <w:r w:rsidR="00FE06DF">
        <w:t>, objectives and interests</w:t>
      </w:r>
      <w:r w:rsidR="002874F9">
        <w:t xml:space="preserve"> come to be almost identical with those of </w:t>
      </w:r>
      <w:r w:rsidR="00FE06DF">
        <w:t>external actors</w:t>
      </w:r>
      <w:r w:rsidR="003E4585">
        <w:t xml:space="preserve">, thereby losing its </w:t>
      </w:r>
      <w:r w:rsidR="001F2E01">
        <w:t>distinctive identity and potential value</w:t>
      </w:r>
      <w:r w:rsidR="00ED264F">
        <w:t>.</w:t>
      </w:r>
      <w:r w:rsidR="00241C9D">
        <w:t xml:space="preserve"> A diagrammatic representation of these key conceptual relationships is presented in Chapter </w:t>
      </w:r>
      <w:r w:rsidR="00191047">
        <w:t>2</w:t>
      </w:r>
      <w:r w:rsidR="00241C9D">
        <w:t xml:space="preserve"> (</w:t>
      </w:r>
      <w:r w:rsidR="00241C9D">
        <w:fldChar w:fldCharType="begin"/>
      </w:r>
      <w:r w:rsidR="00241C9D">
        <w:instrText xml:space="preserve"> REF _Ref11859168 \h </w:instrText>
      </w:r>
      <w:r w:rsidR="00241C9D">
        <w:fldChar w:fldCharType="separate"/>
      </w:r>
      <w:r w:rsidR="0011424E">
        <w:t xml:space="preserve">Figure </w:t>
      </w:r>
      <w:r w:rsidR="0011424E">
        <w:rPr>
          <w:noProof/>
        </w:rPr>
        <w:t>1</w:t>
      </w:r>
      <w:r w:rsidR="00241C9D">
        <w:fldChar w:fldCharType="end"/>
      </w:r>
      <w:r w:rsidR="00241C9D">
        <w:t>, p.</w:t>
      </w:r>
      <w:r w:rsidR="00241C9D">
        <w:fldChar w:fldCharType="begin"/>
      </w:r>
      <w:r w:rsidR="00241C9D">
        <w:instrText xml:space="preserve"> PAGEREF _Ref11906417 \h </w:instrText>
      </w:r>
      <w:r w:rsidR="00241C9D">
        <w:fldChar w:fldCharType="separate"/>
      </w:r>
      <w:r w:rsidR="0011424E">
        <w:rPr>
          <w:noProof/>
        </w:rPr>
        <w:t>69</w:t>
      </w:r>
      <w:r w:rsidR="00241C9D">
        <w:fldChar w:fldCharType="end"/>
      </w:r>
      <w:r w:rsidR="00241C9D">
        <w:t>) when discussing the analytical framework.</w:t>
      </w:r>
      <w:r w:rsidR="00ED264F">
        <w:t xml:space="preserve"> </w:t>
      </w:r>
    </w:p>
    <w:p w14:paraId="523F3B85" w14:textId="46438DE1" w:rsidR="004B5023" w:rsidRDefault="009B077A" w:rsidP="008B7F85">
      <w:pPr>
        <w:pStyle w:val="NormalWeb"/>
        <w:spacing w:before="0" w:beforeAutospacing="0" w:after="120" w:afterAutospacing="0" w:line="360" w:lineRule="auto"/>
      </w:pPr>
      <w:r>
        <w:t xml:space="preserve">My study </w:t>
      </w:r>
      <w:r w:rsidR="005576F0">
        <w:t>presents</w:t>
      </w:r>
      <w:r>
        <w:t xml:space="preserve"> empirical evidence of how this interplay</w:t>
      </w:r>
      <w:r w:rsidR="00D12AD1">
        <w:t xml:space="preserve"> between power and control</w:t>
      </w:r>
      <w:r>
        <w:t xml:space="preserve"> operates</w:t>
      </w:r>
      <w:r w:rsidR="003129EB">
        <w:t xml:space="preserve"> </w:t>
      </w:r>
      <w:r>
        <w:t>and</w:t>
      </w:r>
      <w:r w:rsidR="003129EB">
        <w:t>, in doing so, contributes to</w:t>
      </w:r>
      <w:r>
        <w:t xml:space="preserve"> </w:t>
      </w:r>
      <w:r w:rsidR="003129EB">
        <w:t xml:space="preserve">(the often </w:t>
      </w:r>
      <w:r>
        <w:t>normative</w:t>
      </w:r>
      <w:r w:rsidR="003129EB">
        <w:t>)</w:t>
      </w:r>
      <w:r>
        <w:t xml:space="preserve"> debates around the current status of universities and academic research. </w:t>
      </w:r>
    </w:p>
    <w:p w14:paraId="6C3552AB" w14:textId="56948BD5" w:rsidR="00157A05" w:rsidRDefault="009B077A" w:rsidP="001241E8">
      <w:pPr>
        <w:pStyle w:val="Heading3"/>
      </w:pPr>
      <w:bookmarkStart w:id="15" w:name="_Toc31701933"/>
      <w:r>
        <w:t>The ‘knowledge-based’ view of the university</w:t>
      </w:r>
      <w:bookmarkEnd w:id="15"/>
    </w:p>
    <w:p w14:paraId="363CF255" w14:textId="43512F59" w:rsidR="00D66280" w:rsidRPr="00EB45DD" w:rsidRDefault="00920335" w:rsidP="001241E8">
      <w:pPr>
        <w:pStyle w:val="NormalWeb"/>
        <w:spacing w:before="0" w:beforeAutospacing="0" w:after="120" w:afterAutospacing="0" w:line="360" w:lineRule="auto"/>
      </w:pPr>
      <w:r>
        <w:t xml:space="preserve">Underpinning my discussion so far has been </w:t>
      </w:r>
      <w:r w:rsidR="00F05CA7">
        <w:t xml:space="preserve">an emphasis on </w:t>
      </w:r>
      <w:r w:rsidR="00DF0578">
        <w:t>universities as</w:t>
      </w:r>
      <w:r w:rsidR="00F05CA7">
        <w:t xml:space="preserve"> “knowledge-processing” (Gumport &amp; Snydman, 2002, p. 380)</w:t>
      </w:r>
      <w:r w:rsidR="00DF0578">
        <w:t xml:space="preserve"> institutions. </w:t>
      </w:r>
      <w:r w:rsidR="00445572">
        <w:t>This reflects</w:t>
      </w:r>
      <w:r w:rsidR="00F000D3">
        <w:t xml:space="preserve"> </w:t>
      </w:r>
      <w:r w:rsidR="00E54EB3">
        <w:t>the</w:t>
      </w:r>
      <w:r w:rsidR="00F000D3">
        <w:t xml:space="preserve"> conceptualisation </w:t>
      </w:r>
      <w:r w:rsidR="00445572">
        <w:t xml:space="preserve">of the university as an institution grounded on its unique relation to knowledge, in particular what might be called ‘transcendental’ </w:t>
      </w:r>
      <w:r w:rsidR="00445572">
        <w:fldChar w:fldCharType="begin">
          <w:fldData xml:space="preserve">PEVuZE5vdGU+PENpdGU+PEF1dGhvcj5CZXJuc3RlaW48L0F1dGhvcj48WWVhcj4yMDAwPC9ZZWFy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</w:fldData>
        </w:fldChar>
      </w:r>
      <w:r w:rsidR="00A85FB5">
        <w:instrText xml:space="preserve"> ADDIN EN.CITE </w:instrText>
      </w:r>
      <w:r w:rsidR="00A85FB5">
        <w:fldChar w:fldCharType="begin">
          <w:fldData xml:space="preserve">PEVuZE5vdGU+PENpdGU+PEF1dGhvcj5CZXJuc3RlaW48L0F1dGhvcj48WWVhcj4yMDAwPC9ZZWFy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</w:fldData>
        </w:fldChar>
      </w:r>
      <w:r w:rsidR="00A85FB5">
        <w:instrText xml:space="preserve"> ADDIN EN.CITE.DATA </w:instrText>
      </w:r>
      <w:r w:rsidR="00A85FB5">
        <w:fldChar w:fldCharType="end"/>
      </w:r>
      <w:r w:rsidR="00445572">
        <w:fldChar w:fldCharType="separate"/>
      </w:r>
      <w:r w:rsidR="00A85FB5">
        <w:rPr>
          <w:noProof/>
        </w:rPr>
        <w:t>(Bernstein, 2000; see also Nickolai et al., 2012)</w:t>
      </w:r>
      <w:r w:rsidR="00445572">
        <w:fldChar w:fldCharType="end"/>
      </w:r>
      <w:r w:rsidR="00482F84">
        <w:t xml:space="preserve"> knowledge, or what Young </w:t>
      </w:r>
      <w:r w:rsidR="00482F84">
        <w:fldChar w:fldCharType="begin"/>
      </w:r>
      <w:r w:rsidR="00482F84">
        <w:instrText xml:space="preserve"> ADDIN EN.CITE &lt;EndNote&gt;&lt;Cite ExcludeAuth="1"&gt;&lt;Author&gt;Young&lt;/Author&gt;&lt;Year&gt;2008&lt;/Year&gt;&lt;IDText&gt;Bringing knowledge back in: from social constructivism to social realism in the sociology of education&lt;/IDText&gt;&lt;DisplayText&gt;(2008)&lt;/DisplayText&gt;&lt;record&gt;&lt;keywords&gt;&lt;keyword&gt;Educational sociology&lt;/keyword&gt;&lt;keyword&gt;Education -- Curricula&lt;/keyword&gt;&lt;keyword&gt;Constructivism (Education)&lt;/keyword&gt;&lt;/keywords&gt;&lt;titles&gt;&lt;title&gt;Bringing knowledge back in: from social constructivism to social realism in the sociology of education&lt;/title&gt;&lt;/titles&gt;&lt;contributors&gt;&lt;authors&gt;&lt;author&gt;Young, Michael F. D.&lt;/author&gt;&lt;/authors&gt;&lt;/contributors&gt;&lt;added-date format="utc"&gt;1452829937&lt;/added-date&gt;&lt;pub-location&gt;London&lt;/pub-location&gt;&lt;ref-type name="Book"&gt;6&lt;/ref-type&gt;&lt;dates&gt;&lt;year&gt;2008&lt;/year&gt;&lt;/dates&gt;&lt;rec-number&gt;208&lt;/rec-number&gt;&lt;publisher&gt;Routledge&lt;/publisher&gt;&lt;last-updated-date format="utc"&gt;1469229868&lt;/last-updated-date&gt;&lt;/record&gt;&lt;/Cite&gt;&lt;/EndNote&gt;</w:instrText>
      </w:r>
      <w:r w:rsidR="00482F84">
        <w:fldChar w:fldCharType="separate"/>
      </w:r>
      <w:r w:rsidR="00482F84">
        <w:rPr>
          <w:noProof/>
        </w:rPr>
        <w:t>(2008)</w:t>
      </w:r>
      <w:r w:rsidR="00482F84">
        <w:fldChar w:fldCharType="end"/>
      </w:r>
      <w:r w:rsidR="00482F84">
        <w:t xml:space="preserve"> calls ‘powerful’ knowledge. </w:t>
      </w:r>
      <w:r w:rsidR="00274115">
        <w:rPr>
          <w:color w:val="000000" w:themeColor="text1"/>
        </w:rPr>
        <w:t>This</w:t>
      </w:r>
      <w:r w:rsidR="00D66280" w:rsidRPr="00831BA0">
        <w:rPr>
          <w:color w:val="000000" w:themeColor="text1"/>
        </w:rPr>
        <w:t xml:space="preserve"> has implications for </w:t>
      </w:r>
      <w:r w:rsidR="00D66280">
        <w:rPr>
          <w:color w:val="000000" w:themeColor="text1"/>
        </w:rPr>
        <w:t>the</w:t>
      </w:r>
      <w:r w:rsidR="00D66280" w:rsidRPr="00831BA0">
        <w:rPr>
          <w:color w:val="000000" w:themeColor="text1"/>
        </w:rPr>
        <w:t xml:space="preserve"> conceptualis</w:t>
      </w:r>
      <w:r w:rsidR="00D66280">
        <w:rPr>
          <w:color w:val="000000" w:themeColor="text1"/>
        </w:rPr>
        <w:t>ation and study of</w:t>
      </w:r>
      <w:r w:rsidR="00D66280" w:rsidRPr="00831BA0">
        <w:rPr>
          <w:color w:val="000000" w:themeColor="text1"/>
        </w:rPr>
        <w:t xml:space="preserve"> universities. </w:t>
      </w:r>
      <w:r w:rsidR="00D66280">
        <w:rPr>
          <w:color w:val="000000" w:themeColor="text1"/>
        </w:rPr>
        <w:t xml:space="preserve">Perhaps most significantly, it </w:t>
      </w:r>
      <w:r w:rsidR="00274115">
        <w:rPr>
          <w:color w:val="000000" w:themeColor="text1"/>
        </w:rPr>
        <w:t>suggests</w:t>
      </w:r>
      <w:r w:rsidR="00D66280">
        <w:rPr>
          <w:color w:val="000000" w:themeColor="text1"/>
        </w:rPr>
        <w:t xml:space="preserve"> that the main factor determining the development and evolution of </w:t>
      </w:r>
      <w:r w:rsidR="00AD19F6">
        <w:rPr>
          <w:color w:val="000000" w:themeColor="text1"/>
        </w:rPr>
        <w:t>universities</w:t>
      </w:r>
      <w:r w:rsidR="00D66280">
        <w:rPr>
          <w:color w:val="000000" w:themeColor="text1"/>
        </w:rPr>
        <w:t xml:space="preserve"> is the proliferation and advancement of academic knowledge (B. R. Clark, 1983</w:t>
      </w:r>
      <w:r w:rsidR="005B3D07">
        <w:rPr>
          <w:color w:val="000000" w:themeColor="text1"/>
        </w:rPr>
        <w:t>)</w:t>
      </w:r>
      <w:r w:rsidR="00D66280">
        <w:rPr>
          <w:color w:val="000000" w:themeColor="text1"/>
        </w:rPr>
        <w:t xml:space="preserve">. </w:t>
      </w:r>
      <w:r w:rsidR="00D66280" w:rsidRPr="00831BA0">
        <w:t>This</w:t>
      </w:r>
      <w:r w:rsidR="00D66280" w:rsidRPr="00EB45DD">
        <w:t xml:space="preserve"> was emphasised </w:t>
      </w:r>
      <w:r w:rsidR="00D66280">
        <w:t>as far back as</w:t>
      </w:r>
      <w:r w:rsidR="00D66280" w:rsidRPr="00EB45DD">
        <w:t xml:space="preserve"> Durkheim’s (2013) lectures on the university</w:t>
      </w:r>
      <w:r w:rsidR="00E54EB3">
        <w:t xml:space="preserve"> –</w:t>
      </w:r>
      <w:r w:rsidR="00D66280" w:rsidRPr="00EB45DD">
        <w:t xml:space="preserve"> arguably the </w:t>
      </w:r>
      <w:r w:rsidR="00D66280">
        <w:t>first</w:t>
      </w:r>
      <w:r w:rsidR="00D66280" w:rsidRPr="00EB45DD">
        <w:t xml:space="preserve"> sociolog</w:t>
      </w:r>
      <w:r w:rsidR="00D66280">
        <w:t>ical analysis</w:t>
      </w:r>
      <w:r w:rsidR="00D66280" w:rsidRPr="00EB45DD">
        <w:t xml:space="preserve"> of higher education</w:t>
      </w:r>
      <w:r w:rsidR="00E54EB3">
        <w:t xml:space="preserve"> –</w:t>
      </w:r>
      <w:r w:rsidR="00D66280" w:rsidRPr="00EB45DD">
        <w:t xml:space="preserve"> </w:t>
      </w:r>
      <w:r w:rsidR="00D66280">
        <w:t xml:space="preserve">in which </w:t>
      </w:r>
      <w:r w:rsidR="00D66280" w:rsidRPr="00EB45DD">
        <w:t>he argued that the “</w:t>
      </w:r>
      <w:r w:rsidR="00D66280" w:rsidRPr="00EB45DD">
        <w:rPr>
          <w:i/>
        </w:rPr>
        <w:t>sui generis</w:t>
      </w:r>
      <w:r w:rsidR="00D66280" w:rsidRPr="00EB45DD">
        <w:t xml:space="preserve">” (p. 93, original emphasis) driving force of the European university had always been </w:t>
      </w:r>
    </w:p>
    <w:p w14:paraId="5B297002" w14:textId="77777777" w:rsidR="00D66280" w:rsidRPr="00EB45DD" w:rsidRDefault="00D66280" w:rsidP="001F5DB2">
      <w:pPr>
        <w:spacing w:after="120" w:line="240" w:lineRule="auto"/>
        <w:ind w:left="720"/>
        <w:rPr>
          <w:sz w:val="24"/>
          <w:szCs w:val="24"/>
        </w:rPr>
      </w:pPr>
      <w:r w:rsidRPr="00EB45DD">
        <w:rPr>
          <w:sz w:val="24"/>
          <w:szCs w:val="24"/>
          <w:lang w:eastAsia="ko-KR"/>
        </w:rPr>
        <w:t xml:space="preserve">“a profound feeling ... that the university would never fulfil its true destiny, would never achieve its true identity except in so far as it comprised a plurality or even the totality of the branches of human learning. It was ... an ideal ... towards which the university strove and was expected to strive. This is what we must not overlook if we wish to understand accurately the formation and development of the university. Over and above the external factors which brought it into existence and however these contingent factors affected it, as they certainly did with respect to the organisation of the university, there was still an </w:t>
      </w:r>
      <w:r w:rsidRPr="00EB45DD">
        <w:rPr>
          <w:i/>
          <w:sz w:val="24"/>
          <w:szCs w:val="24"/>
          <w:lang w:eastAsia="ko-KR"/>
        </w:rPr>
        <w:t>inter</w:t>
      </w:r>
      <w:r w:rsidRPr="00EB45DD">
        <w:rPr>
          <w:i/>
          <w:sz w:val="24"/>
          <w:szCs w:val="24"/>
        </w:rPr>
        <w:t xml:space="preserve">nal </w:t>
      </w:r>
      <w:r w:rsidRPr="00EB45DD">
        <w:rPr>
          <w:sz w:val="24"/>
          <w:szCs w:val="24"/>
        </w:rPr>
        <w:t>phenomenon without which they would have remained more or less sterile” (p. 93, original emphasis).</w:t>
      </w:r>
      <w:r w:rsidRPr="00EB45DD">
        <w:rPr>
          <w:i/>
          <w:sz w:val="24"/>
          <w:szCs w:val="24"/>
        </w:rPr>
        <w:t xml:space="preserve"> </w:t>
      </w:r>
    </w:p>
    <w:p w14:paraId="1BB655AC" w14:textId="0A1C35ED" w:rsidR="001E358C" w:rsidRDefault="00634D0E" w:rsidP="00D66280">
      <w:pPr>
        <w:pStyle w:val="NormalWeb"/>
        <w:spacing w:before="0" w:beforeAutospacing="0" w:after="120" w:afterAutospacing="0" w:line="360" w:lineRule="auto"/>
      </w:pPr>
      <w:r>
        <w:rPr>
          <w:color w:val="000000" w:themeColor="text1"/>
        </w:rPr>
        <w:t xml:space="preserve">This internal phenomenon is intimately tied up with the university’s unique relation to knowledge, whereby </w:t>
      </w:r>
      <w:r w:rsidR="00D66280">
        <w:rPr>
          <w:color w:val="000000" w:themeColor="text1"/>
        </w:rPr>
        <w:t xml:space="preserve">“knowledge is the ends as well as the means” </w:t>
      </w:r>
      <w:r w:rsidR="00D66280">
        <w:rPr>
          <w:color w:val="000000" w:themeColor="text1"/>
        </w:rPr>
        <w:fldChar w:fldCharType="begin"/>
      </w:r>
      <w:r w:rsidR="00D66280">
        <w:rPr>
          <w:color w:val="000000" w:themeColor="text1"/>
        </w:rPr>
        <w:instrText xml:space="preserve"> ADDIN EN.CITE &lt;EndNote&gt;&lt;Cite&gt;&lt;Author&gt;Clark&lt;/Author&gt;&lt;Year&gt;1987&lt;/Year&gt;&lt;IDText&gt;The Academic Life. Small Worlds, Different Worlds. A Carnegie Foundation Special Report&lt;/IDText&gt;&lt;Pages&gt;268&lt;/Pages&gt;&lt;DisplayText&gt;(B. R. Clark, 1987, p. 268)&lt;/DisplayText&gt;&lt;record&gt;&lt;urls&gt;&lt;related-urls&gt;&lt;url&gt;https://eric.ed.gov/?id=ED299902&lt;/url&gt;&lt;/related-urls&gt;&lt;/urls&gt;&lt;isbn&gt;0931050324&lt;/isbn&gt;&lt;titles&gt;&lt;title&gt;The Academic Life. Small Worlds, Different Worlds. A Carnegie Foundation Special Report&lt;/title&gt;&lt;/titles&gt;&lt;contributors&gt;&lt;authors&gt;&lt;author&gt;Clark, Burton R.&lt;/author&gt;&lt;/authors&gt;&lt;/contributors&gt;&lt;added-date format="utc"&gt;1537224151&lt;/added-date&gt;&lt;ref-type name="Report"&gt;27&lt;/ref-type&gt;&lt;dates&gt;&lt;year&gt;1987&lt;/year&gt;&lt;/dates&gt;&lt;rec-number&gt;7653&lt;/rec-number&gt;&lt;publisher&gt;Carnegie Foundation for the Advancement of Teaching&lt;/publisher&gt;&lt;last-updated-date format="utc"&gt;1537224498&lt;/last-updated-date&gt;&lt;/record&gt;&lt;/Cite&gt;&lt;/EndNote&gt;</w:instrText>
      </w:r>
      <w:r w:rsidR="00D66280">
        <w:rPr>
          <w:color w:val="000000" w:themeColor="text1"/>
        </w:rPr>
        <w:fldChar w:fldCharType="separate"/>
      </w:r>
      <w:r w:rsidR="00D66280">
        <w:rPr>
          <w:noProof/>
          <w:color w:val="000000" w:themeColor="text1"/>
        </w:rPr>
        <w:t>(B. R. Clark, 1987, p. 268)</w:t>
      </w:r>
      <w:r w:rsidR="00D66280">
        <w:rPr>
          <w:color w:val="000000" w:themeColor="text1"/>
        </w:rPr>
        <w:fldChar w:fldCharType="end"/>
      </w:r>
      <w:r w:rsidR="00D20FB3">
        <w:rPr>
          <w:color w:val="000000" w:themeColor="text1"/>
        </w:rPr>
        <w:t xml:space="preserve">. </w:t>
      </w:r>
      <w:r w:rsidR="00ED5BD9">
        <w:rPr>
          <w:color w:val="000000" w:themeColor="text1"/>
        </w:rPr>
        <w:t>B. R. Clark</w:t>
      </w:r>
      <w:r w:rsidR="009B3B7B">
        <w:rPr>
          <w:color w:val="000000" w:themeColor="text1"/>
        </w:rPr>
        <w:t xml:space="preserve"> </w:t>
      </w:r>
      <w:r w:rsidR="009B3B7B" w:rsidRPr="00590F06">
        <w:fldChar w:fldCharType="begin"/>
      </w:r>
      <w:r w:rsidR="00AF7243">
        <w:instrText xml:space="preserve"> ADDIN EN.CITE &lt;EndNote&gt;&lt;Cite ExcludeAuth="1"&gt;&lt;Author&gt;Clark&lt;/Author&gt;&lt;Year&gt;1983&lt;/Year&gt;&lt;IDText&gt;The higher education system: academic organisation in cross-national perspective&lt;/IDText&gt;&lt;DisplayText&gt;(1983)&lt;/DisplayText&gt;&lt;record&gt;&lt;keywords&gt;&lt;keyword&gt;Education, Higher&lt;/keyword&gt;&lt;keyword&gt;Education, Higher&lt;/keyword&gt;&lt;keyword&gt;Higher education Comparative studies&lt;/keyword&gt;&lt;/keywords&gt;&lt;titles&gt;&lt;title&gt;The higher education system: academic organisation in cross-national perspective&lt;/title&gt;&lt;/titles&gt;&lt;contributors&gt;&lt;authors&gt;&lt;author&gt;Clark, Burton R.&lt;/author&gt;&lt;/authors&gt;&lt;/contributors&gt;&lt;added-date format="utc"&gt;1458139548&lt;/added-date&gt;&lt;pub-location&gt;London&lt;/pub-location&gt;&lt;ref-type name="Book"&gt;6&lt;/ref-type&gt;&lt;dates&gt;&lt;year&gt;1983&lt;/year&gt;&lt;/dates&gt;&lt;rec-number&gt;294&lt;/rec-number&gt;&lt;publisher&gt;University of California Press&lt;/publisher&gt;&lt;last-updated-date format="utc"&gt;1470996932&lt;/last-updated-date&gt;&lt;/record&gt;&lt;/Cite&gt;&lt;/EndNote&gt;</w:instrText>
      </w:r>
      <w:r w:rsidR="009B3B7B" w:rsidRPr="00590F06">
        <w:fldChar w:fldCharType="separate"/>
      </w:r>
      <w:r w:rsidR="00AF7243">
        <w:rPr>
          <w:noProof/>
        </w:rPr>
        <w:t>(1983)</w:t>
      </w:r>
      <w:r w:rsidR="009B3B7B" w:rsidRPr="00590F06">
        <w:fldChar w:fldCharType="end"/>
      </w:r>
      <w:r w:rsidR="002927D9">
        <w:t xml:space="preserve"> has</w:t>
      </w:r>
      <w:r w:rsidR="009B3B7B" w:rsidRPr="00590F06">
        <w:t xml:space="preserve"> characterise</w:t>
      </w:r>
      <w:r w:rsidR="009B3B7B">
        <w:t>d</w:t>
      </w:r>
      <w:r w:rsidR="009B3B7B" w:rsidRPr="00590F06">
        <w:t xml:space="preserve"> knowledge as the “invisible material”</w:t>
      </w:r>
      <w:r w:rsidR="009B3B7B">
        <w:t xml:space="preserve"> </w:t>
      </w:r>
      <w:r w:rsidR="009B3B7B" w:rsidRPr="00590F06">
        <w:fldChar w:fldCharType="begin"/>
      </w:r>
      <w:r w:rsidR="009B3B7B">
        <w:instrText xml:space="preserve"> ADDIN EN.CITE &lt;EndNote&gt;&lt;Cite ExcludeAuth="1" ExcludeYear="1"&gt;&lt;Author&gt;Clark&lt;/Author&gt;&lt;Year&gt;1983&lt;/Year&gt;&lt;IDText&gt;The higher education system: academic organisation in cross-national perspective&lt;/IDText&gt;&lt;Pages&gt;12&lt;/Pages&gt;&lt;DisplayText&gt;(p. 12)&lt;/DisplayText&gt;&lt;record&gt;&lt;keywords&gt;&lt;keyword&gt;Education, Higher&lt;/keyword&gt;&lt;keyword&gt;Education, Higher&lt;/keyword&gt;&lt;keyword&gt;Higher education Comparative studies&lt;/keyword&gt;&lt;/keywords&gt;&lt;titles&gt;&lt;title&gt;The higher education system: academic organisation in cross-national perspective&lt;/title&gt;&lt;/titles&gt;&lt;contributors&gt;&lt;authors&gt;&lt;author&gt;Clark, Burton R.&lt;/author&gt;&lt;/authors&gt;&lt;/contributors&gt;&lt;added-date format="utc"&gt;1458139548&lt;/added-date&gt;&lt;pub-location&gt;London&lt;/pub-location&gt;&lt;ref-type name="Book"&gt;6&lt;/ref-type&gt;&lt;dates&gt;&lt;year&gt;1983&lt;/year&gt;&lt;/dates&gt;&lt;rec-number&gt;294&lt;/rec-number&gt;&lt;publisher&gt;University of California Press&lt;/publisher&gt;&lt;last-updated-date format="utc"&gt;1470996932&lt;/last-updated-date&gt;&lt;/record&gt;&lt;/Cite&gt;&lt;/EndNote&gt;</w:instrText>
      </w:r>
      <w:r w:rsidR="009B3B7B" w:rsidRPr="00590F06">
        <w:fldChar w:fldCharType="separate"/>
      </w:r>
      <w:r w:rsidR="009B3B7B">
        <w:rPr>
          <w:noProof/>
        </w:rPr>
        <w:t>(p. 12)</w:t>
      </w:r>
      <w:r w:rsidR="009B3B7B" w:rsidRPr="00590F06">
        <w:fldChar w:fldCharType="end"/>
      </w:r>
      <w:r w:rsidR="009B3B7B" w:rsidRPr="00590F06">
        <w:t xml:space="preserve"> upon which universities are founded</w:t>
      </w:r>
      <w:r w:rsidR="001002E7">
        <w:t>. Si</w:t>
      </w:r>
      <w:r w:rsidR="00C35A10">
        <w:t xml:space="preserve">milarly, knowledge might be thought of as the invisible </w:t>
      </w:r>
      <w:r w:rsidR="00C35A10" w:rsidRPr="00F763F8">
        <w:rPr>
          <w:i/>
        </w:rPr>
        <w:t>character</w:t>
      </w:r>
      <w:r w:rsidR="00C35A10">
        <w:t xml:space="preserve"> in</w:t>
      </w:r>
      <w:r w:rsidR="0057010B">
        <w:t xml:space="preserve"> my study</w:t>
      </w:r>
      <w:r w:rsidR="001002E7">
        <w:t>:</w:t>
      </w:r>
      <w:r w:rsidR="00516B46">
        <w:t xml:space="preserve"> </w:t>
      </w:r>
      <w:r w:rsidR="00520AD1">
        <w:t>the issue of how the knowledge base of society is organised, nurtured and mobilised</w:t>
      </w:r>
      <w:r w:rsidR="00DF2E21">
        <w:t xml:space="preserve"> (e.g. Bernstein, 2000; B. R. Clark, 1983; Etzkowitz &amp; Viale, 2010; Gumport, 2000)</w:t>
      </w:r>
      <w:r w:rsidR="00520AD1">
        <w:t xml:space="preserve"> underpins my interest in the topic</w:t>
      </w:r>
      <w:r w:rsidR="00F33B8E">
        <w:t>, while the</w:t>
      </w:r>
      <w:r w:rsidR="00DC504F">
        <w:t xml:space="preserve"> </w:t>
      </w:r>
      <w:r w:rsidR="00F33B8E">
        <w:t xml:space="preserve">knowledge-centred view of the university has shaped many aspects of the study. </w:t>
      </w:r>
      <w:r w:rsidR="00DC504F" w:rsidRPr="00F64D6D">
        <w:t>For example,</w:t>
      </w:r>
      <w:r w:rsidR="003E1AC0" w:rsidRPr="00F64D6D">
        <w:t xml:space="preserve"> my decision to focus on STEMM disciplines was largely grounded in my effort to</w:t>
      </w:r>
      <w:r w:rsidR="009F053F" w:rsidRPr="00F64D6D">
        <w:t xml:space="preserve"> extend the ways in which existing analyses have taken epistemic content into account (</w:t>
      </w:r>
      <w:r w:rsidR="00BF55DB" w:rsidRPr="00F64D6D">
        <w:t xml:space="preserve">see for example </w:t>
      </w:r>
      <w:r w:rsidR="009F053F" w:rsidRPr="00F64D6D">
        <w:t>Hoffman, 2011; Slaughter &amp; Leslie, 1997; Ylijoki, 2003)</w:t>
      </w:r>
      <w:r w:rsidR="00013D2E" w:rsidRPr="00F64D6D">
        <w:t xml:space="preserve">. By limiting my study to </w:t>
      </w:r>
      <w:r w:rsidR="003E1AC0" w:rsidRPr="00F64D6D">
        <w:t xml:space="preserve">STEMM fields, I </w:t>
      </w:r>
      <w:r w:rsidR="00013D2E" w:rsidRPr="00F64D6D">
        <w:t>have had greater</w:t>
      </w:r>
      <w:r w:rsidR="003E1AC0" w:rsidRPr="00F64D6D">
        <w:t xml:space="preserve"> scope to go into detail about the variation in knowledge content within STEMM, and </w:t>
      </w:r>
      <w:r w:rsidR="009457B9" w:rsidRPr="00F64D6D">
        <w:t>made myself</w:t>
      </w:r>
      <w:r w:rsidR="003E1AC0" w:rsidRPr="00F64D6D">
        <w:t xml:space="preserve"> well-placed to explore the impacts of </w:t>
      </w:r>
      <w:r w:rsidR="00CE0CB3" w:rsidRPr="00F64D6D">
        <w:t xml:space="preserve">(relatively subtle) </w:t>
      </w:r>
      <w:r w:rsidR="003E1AC0" w:rsidRPr="00F64D6D">
        <w:t>variations in knowledge content.</w:t>
      </w:r>
      <w:r w:rsidR="00587D37" w:rsidRPr="00F64D6D">
        <w:t xml:space="preserve"> My interest in knowledge content also informed my empirical approach, which was focused on capturing the </w:t>
      </w:r>
      <w:r w:rsidR="00587D37" w:rsidRPr="00F64D6D">
        <w:rPr>
          <w:i/>
        </w:rPr>
        <w:t>material traces</w:t>
      </w:r>
      <w:r w:rsidR="00587D37" w:rsidRPr="00F64D6D">
        <w:t xml:space="preserve"> of this “invisible material” </w:t>
      </w:r>
      <w:r w:rsidR="00587D37" w:rsidRPr="00F64D6D">
        <w:rPr>
          <w:color w:val="000000" w:themeColor="text1"/>
        </w:rPr>
        <w:fldChar w:fldCharType="begin"/>
      </w:r>
      <w:r w:rsidR="00587D37" w:rsidRPr="00F64D6D">
        <w:rPr>
          <w:color w:val="000000" w:themeColor="text1"/>
        </w:rPr>
        <w:instrText xml:space="preserve"> ADDIN EN.CITE &lt;EndNote&gt;&lt;Cite&gt;&lt;Author&gt;Clark&lt;/Author&gt;&lt;Year&gt;1987&lt;/Year&gt;&lt;IDText&gt;The Academic Life. Small Worlds, Different Worlds. A Carnegie Foundation Special Report&lt;/IDText&gt;&lt;Pages&gt;268&lt;/Pages&gt;&lt;DisplayText&gt;(B. R. Clark, 1987, p. 268)&lt;/DisplayText&gt;&lt;record&gt;&lt;urls&gt;&lt;related-urls&gt;&lt;url&gt;https://eric.ed.gov/?id=ED299902&lt;/url&gt;&lt;/related-urls&gt;&lt;/urls&gt;&lt;isbn&gt;0931050324&lt;/isbn&gt;&lt;titles&gt;&lt;title&gt;The Academic Life. Small Worlds, Different Worlds. A Carnegie Foundation Special Report&lt;/title&gt;&lt;/titles&gt;&lt;contributors&gt;&lt;authors&gt;&lt;author&gt;Clark, Burton R.&lt;/author&gt;&lt;/authors&gt;&lt;/contributors&gt;&lt;added-date format="utc"&gt;1537224151&lt;/added-date&gt;&lt;ref-type name="Report"&gt;27&lt;/ref-type&gt;&lt;dates&gt;&lt;year&gt;1987&lt;/year&gt;&lt;/dates&gt;&lt;rec-number&gt;7653&lt;/rec-number&gt;&lt;publisher&gt;Carnegie Foundation for the Advancement of Teaching&lt;/publisher&gt;&lt;last-updated-date format="utc"&gt;1537224498&lt;/last-updated-date&gt;&lt;/record&gt;&lt;/Cite&gt;&lt;/EndNote&gt;</w:instrText>
      </w:r>
      <w:r w:rsidR="00587D37" w:rsidRPr="00F64D6D">
        <w:rPr>
          <w:color w:val="000000" w:themeColor="text1"/>
        </w:rPr>
        <w:fldChar w:fldCharType="separate"/>
      </w:r>
      <w:r w:rsidR="00587D37" w:rsidRPr="00F64D6D">
        <w:rPr>
          <w:noProof/>
          <w:color w:val="000000" w:themeColor="text1"/>
        </w:rPr>
        <w:t>(B. R. Clark, 1987, p. 268)</w:t>
      </w:r>
      <w:r w:rsidR="00587D37" w:rsidRPr="00F64D6D">
        <w:rPr>
          <w:color w:val="000000" w:themeColor="text1"/>
        </w:rPr>
        <w:fldChar w:fldCharType="end"/>
      </w:r>
      <w:r w:rsidR="00587D37" w:rsidRPr="00F64D6D">
        <w:rPr>
          <w:color w:val="000000" w:themeColor="text1"/>
        </w:rPr>
        <w:t xml:space="preserve">, specifically, seeking </w:t>
      </w:r>
      <w:r w:rsidR="00587D37" w:rsidRPr="00F64D6D">
        <w:t>these material traces in documents and webpages pertaining to the design, purposes, context, production, dissemination and application of STEMM academic knowledge</w:t>
      </w:r>
      <w:r w:rsidR="00DE06FF" w:rsidRPr="00F64D6D">
        <w:t xml:space="preserve"> (</w:t>
      </w:r>
      <w:r w:rsidR="00587D37" w:rsidRPr="00F64D6D">
        <w:t>and supplement</w:t>
      </w:r>
      <w:r w:rsidR="00DE06FF" w:rsidRPr="00F64D6D">
        <w:t>ing</w:t>
      </w:r>
      <w:r w:rsidR="00587D37" w:rsidRPr="00F64D6D">
        <w:t xml:space="preserve"> these searches with participant interviews</w:t>
      </w:r>
      <w:r w:rsidR="00DE06FF" w:rsidRPr="00F64D6D">
        <w:t>)</w:t>
      </w:r>
      <w:r w:rsidR="00587D37" w:rsidRPr="00F64D6D">
        <w:t xml:space="preserve">. Such documentary-led approaches, although not a majority, are becoming more common in higher education research </w:t>
      </w:r>
      <w:r w:rsidR="00587D37" w:rsidRPr="00F64D6D">
        <w:fldChar w:fldCharType="begin"/>
      </w:r>
      <w:r w:rsidR="00587D37" w:rsidRPr="00F64D6D">
        <w:instrText xml:space="preserve"> ADDIN EN.CITE &lt;EndNote&gt;&lt;Cite&gt;&lt;Author&gt;Brennan&lt;/Author&gt;&lt;Year&gt;2016&lt;/Year&gt;&lt;IDText&gt;Diversity of Higher Education Institutions in Networked Knowledge Societies: A Comparative Examination&lt;/IDText&gt;&lt;DisplayText&gt;(Brennan, Papatsiba, Sousa, &amp;amp; Hoffman, 2016)&lt;/DisplayText&gt;&lt;record&gt;&lt;titles&gt;&lt;title&gt;Diversity of Higher Education Institutions in Networked Knowledge Societies: A Comparative Examination&lt;/title&gt;&lt;secondary-title&gt;Re-becoming universities?: higher education institutions in networked knowledge societies&lt;/secondary-title&gt;&lt;/titles&gt;&lt;contributors&gt;&lt;authors&gt;&lt;author&gt;Brennan, John&lt;/author&gt;&lt;author&gt;Papatsiba, Vassiliki&lt;/author&gt;&lt;author&gt;Sousa, Sofia Branco&lt;/author&gt;&lt;author&gt;Hoffman, David&lt;/author&gt;&lt;/authors&gt;&lt;/contributors&gt;&lt;added-date format="utc"&gt;1458844676&lt;/added-date&gt;&lt;pub-location&gt;Dordrecht&lt;/pub-location&gt;&lt;ref-type name="Book Section"&gt;5&lt;/ref-type&gt;&lt;dates&gt;&lt;year&gt;2016&lt;/year&gt;&lt;/dates&gt;&lt;rec-number&gt;323&lt;/rec-number&gt;&lt;publisher&gt;Springer&lt;/publisher&gt;&lt;last-updated-date format="utc"&gt;1560727286&lt;/last-updated-date&gt;&lt;contributors&gt;&lt;secondary-authors&gt;&lt;author&gt;Hoffman, David M.&lt;/author&gt;&lt;author&gt;Välimaa, Jussi&lt;/author&gt;&lt;/secondary-authors&gt;&lt;/contributors&gt;&lt;/record&gt;&lt;/Cite&gt;&lt;/EndNote&gt;</w:instrText>
      </w:r>
      <w:r w:rsidR="00587D37" w:rsidRPr="00F64D6D">
        <w:fldChar w:fldCharType="separate"/>
      </w:r>
      <w:r w:rsidR="00587D37" w:rsidRPr="00F64D6D">
        <w:rPr>
          <w:noProof/>
        </w:rPr>
        <w:t>(Brennan, Papatsiba, Sousa, &amp; Hoffman, 2016)</w:t>
      </w:r>
      <w:r w:rsidR="00587D37" w:rsidRPr="00F64D6D">
        <w:fldChar w:fldCharType="end"/>
      </w:r>
      <w:r w:rsidR="00587D37" w:rsidRPr="00F64D6D">
        <w:t>. This focus on documentary sources</w:t>
      </w:r>
      <w:r w:rsidR="004209D1" w:rsidRPr="00F64D6D">
        <w:t>,</w:t>
      </w:r>
      <w:r w:rsidR="00587D37" w:rsidRPr="00F64D6D">
        <w:t xml:space="preserve"> bounded by a focus on STEMM disciplines</w:t>
      </w:r>
      <w:r w:rsidR="004209D1" w:rsidRPr="00F64D6D">
        <w:t>,</w:t>
      </w:r>
      <w:r w:rsidR="00587D37" w:rsidRPr="00F64D6D">
        <w:t xml:space="preserve"> enabled me to engage</w:t>
      </w:r>
      <w:r w:rsidR="00040354" w:rsidRPr="00F64D6D">
        <w:t xml:space="preserve"> thoroughly with the </w:t>
      </w:r>
      <w:r w:rsidR="00A4646A" w:rsidRPr="00F64D6D">
        <w:t>epistemic</w:t>
      </w:r>
      <w:r w:rsidR="00040354" w:rsidRPr="00F64D6D">
        <w:t xml:space="preserve"> content of my sampled research (see</w:t>
      </w:r>
      <w:r w:rsidR="00040354">
        <w:t xml:space="preserve">, for example, my narrative accounts of each ‘BoR’ in Appendix </w:t>
      </w:r>
      <w:r w:rsidR="004D3BA5">
        <w:t>D</w:t>
      </w:r>
      <w:r w:rsidR="00040354">
        <w:t>)</w:t>
      </w:r>
      <w:r w:rsidR="00587D37">
        <w:t xml:space="preserve"> </w:t>
      </w:r>
      <w:r w:rsidR="002346DC">
        <w:t>and use tools</w:t>
      </w:r>
      <w:r w:rsidR="00040354">
        <w:t xml:space="preserve"> </w:t>
      </w:r>
      <w:r w:rsidR="0038125F">
        <w:fldChar w:fldCharType="begin"/>
      </w:r>
      <w:r w:rsidR="000C4E25">
        <w:instrText xml:space="preserve"> ADDIN EN.CITE &lt;EndNote&gt;&lt;Cite ExcludeAuth="1" ExcludeYear="1"&gt;&lt;Author&gt;McNie&lt;/Author&gt;&lt;Year&gt;2016&lt;/Year&gt;&lt;IDText&gt;Improving the public value of science: A typology to inform discussion, design and implementation of research&lt;/IDText&gt;&lt;Prefix&gt;i.e.`, the typology constructed by McNie`, Parris and Sarewitz`, 2016&lt;/Prefix&gt;&lt;DisplayText&gt;(i.e., the typology constructed by McNie, Parris and Sarewitz, 2016)&lt;/DisplayText&gt;&lt;record&gt;&lt;urls&gt;&lt;related-urls&gt;&lt;url&gt;https://www.scopus.com/inward/record.uri?eid=2-s2.0-84959431924&amp;amp;partnerID=40&amp;amp;md5=6e4fc01d19d1b61b09084e6d6aa244db&lt;/url&gt;&lt;/related-urls&gt;&lt;/urls&gt;&lt;work-type&gt;Article&lt;/work-type&gt;&lt;titles&gt;&lt;title&gt;Improving the public value of science: A typology to inform discussion, design and implementation of research&lt;/title&gt;&lt;secondary-title&gt;Research Policy&lt;/secondary-title&gt;&lt;/titles&gt;&lt;pages&gt;884-895&lt;/pages&gt;&lt;number&gt;4&lt;/number&gt;&lt;contributors&gt;&lt;authors&gt;&lt;author&gt;McNie, E. C.&lt;/author&gt;&lt;author&gt;Parris, A.&lt;/author&gt;&lt;author&gt;Sarewitz, D.&lt;/author&gt;&lt;/authors&gt;&lt;/contributors&gt;&lt;added-date format="utc"&gt;1473704837&lt;/added-date&gt;&lt;ref-type name="Journal Article"&gt;17&lt;/ref-type&gt;&lt;dates&gt;&lt;year&gt;2016&lt;/year&gt;&lt;/dates&gt;&lt;rec-number&gt;3484&lt;/rec-number&gt;&lt;last-updated-date format="utc"&gt;1473704837&lt;/last-updated-date&gt;&lt;electronic-resource-num&gt;10.1016/j.respol.2016.01.004&lt;/electronic-resource-num&gt;&lt;volume&gt;45&lt;/volume&gt;&lt;remote-database-name&gt;Scopus&lt;/remote-database-name&gt;&lt;/record&gt;&lt;/Cite&gt;&lt;/EndNote&gt;</w:instrText>
      </w:r>
      <w:r w:rsidR="0038125F">
        <w:fldChar w:fldCharType="separate"/>
      </w:r>
      <w:r w:rsidR="000C4E25">
        <w:rPr>
          <w:noProof/>
        </w:rPr>
        <w:t>(i.e., the typology constructed by McNie, Parris and Sarewitz, 2016)</w:t>
      </w:r>
      <w:r w:rsidR="0038125F">
        <w:fldChar w:fldCharType="end"/>
      </w:r>
      <w:r w:rsidR="002346DC">
        <w:t xml:space="preserve"> consistently</w:t>
      </w:r>
      <w:r w:rsidR="00587D37">
        <w:t xml:space="preserve">. </w:t>
      </w:r>
    </w:p>
    <w:p w14:paraId="7D4595FA" w14:textId="65F18D0B" w:rsidR="009B3B7B" w:rsidRDefault="00733DBE" w:rsidP="00D66280">
      <w:pPr>
        <w:pStyle w:val="NormalWeb"/>
        <w:spacing w:before="0" w:beforeAutospacing="0" w:after="120" w:afterAutospacing="0" w:line="360" w:lineRule="auto"/>
      </w:pPr>
      <w:r>
        <w:t>Another</w:t>
      </w:r>
      <w:r w:rsidR="00BA72C6">
        <w:t xml:space="preserve"> </w:t>
      </w:r>
      <w:r w:rsidR="007D221B">
        <w:t xml:space="preserve">important </w:t>
      </w:r>
      <w:r w:rsidR="00BA72C6">
        <w:t xml:space="preserve">concept associated with </w:t>
      </w:r>
      <w:r w:rsidR="00EE61FB">
        <w:t xml:space="preserve">how </w:t>
      </w:r>
      <w:r w:rsidR="00BA72C6">
        <w:t xml:space="preserve">academic </w:t>
      </w:r>
      <w:r w:rsidR="008B3D9D">
        <w:t>boundaries</w:t>
      </w:r>
      <w:r w:rsidR="00376B03">
        <w:t xml:space="preserve"> are confronted, crossed and reproduced</w:t>
      </w:r>
      <w:r w:rsidR="007D221B">
        <w:t xml:space="preserve">, but </w:t>
      </w:r>
      <w:r>
        <w:t xml:space="preserve">one which </w:t>
      </w:r>
      <w:r w:rsidR="00BD43F7">
        <w:t xml:space="preserve">only </w:t>
      </w:r>
      <w:r>
        <w:t xml:space="preserve">emerged from </w:t>
      </w:r>
      <w:r w:rsidR="00BD43F7">
        <w:t xml:space="preserve">later stages of the analysis of my </w:t>
      </w:r>
      <w:r>
        <w:t xml:space="preserve">research findings rather than one which I actively sought to </w:t>
      </w:r>
      <w:r w:rsidR="00BD43F7">
        <w:t>explore</w:t>
      </w:r>
      <w:r w:rsidR="00C257F1">
        <w:t xml:space="preserve"> initially</w:t>
      </w:r>
      <w:r>
        <w:t xml:space="preserve">, </w:t>
      </w:r>
      <w:r w:rsidR="00D965EF">
        <w:t>is</w:t>
      </w:r>
      <w:r w:rsidR="00BA72C6">
        <w:t xml:space="preserve"> that </w:t>
      </w:r>
      <w:r w:rsidR="00D965EF">
        <w:t>of</w:t>
      </w:r>
      <w:r w:rsidR="00BA72C6">
        <w:t xml:space="preserve"> ‘academic identity’ </w:t>
      </w:r>
      <w:r w:rsidR="009F7B6B">
        <w:fldChar w:fldCharType="begin">
          <w:fldData xml:space="preserve">PEVuZE5vdGU+PENpdGU+PEF1dGhvcj5CZXJuc3RlaW48L0F1dGhvcj48WWVhcj4yMDAwPC9ZZWFy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</w:fldData>
        </w:fldChar>
      </w:r>
      <w:r w:rsidR="00AF7243">
        <w:instrText xml:space="preserve"> ADDIN EN.CITE </w:instrText>
      </w:r>
      <w:r w:rsidR="00AF7243">
        <w:fldChar w:fldCharType="begin">
          <w:fldData xml:space="preserve">PEVuZE5vdGU+PENpdGU+PEF1dGhvcj5CZXJuc3RlaW48L0F1dGhvcj48WWVhcj4yMDAwPC9ZZWFy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</w:fldData>
        </w:fldChar>
      </w:r>
      <w:r w:rsidR="00AF7243">
        <w:instrText xml:space="preserve"> ADDIN EN.CITE.DATA </w:instrText>
      </w:r>
      <w:r w:rsidR="00AF7243">
        <w:fldChar w:fldCharType="end"/>
      </w:r>
      <w:r w:rsidR="009F7B6B">
        <w:fldChar w:fldCharType="separate"/>
      </w:r>
      <w:r w:rsidR="00AF7243">
        <w:rPr>
          <w:noProof/>
        </w:rPr>
        <w:t>(Beck, 2002; Bernstein, 2000, 2001; B. R. Clark, 1972, 1983; Considine, 2006; Henkel, 2004)</w:t>
      </w:r>
      <w:r w:rsidR="009F7B6B">
        <w:fldChar w:fldCharType="end"/>
      </w:r>
      <w:r w:rsidR="008B3D9D">
        <w:t xml:space="preserve">. </w:t>
      </w:r>
      <w:r w:rsidR="00C06F71">
        <w:t xml:space="preserve">The interview data </w:t>
      </w:r>
      <w:r w:rsidR="00B5534F">
        <w:t>revealed that the</w:t>
      </w:r>
      <w:r w:rsidR="000D705A">
        <w:t xml:space="preserve"> academic identities of those </w:t>
      </w:r>
      <w:r w:rsidR="00B5534F">
        <w:t xml:space="preserve">academics </w:t>
      </w:r>
      <w:r w:rsidR="000D705A">
        <w:t>involved in my sample of research</w:t>
      </w:r>
      <w:r w:rsidR="00B5534F">
        <w:t>, both in terms of their own sense of their academic identity and in the way that academic identities are perceived by non-academics,</w:t>
      </w:r>
      <w:r w:rsidR="000D705A">
        <w:t xml:space="preserve"> was an important factor </w:t>
      </w:r>
      <w:r w:rsidR="00B5534F">
        <w:t>influencing boundary transactions and, in turn, academic boundaries</w:t>
      </w:r>
      <w:r w:rsidR="000D705A">
        <w:t>.</w:t>
      </w:r>
      <w:r w:rsidR="00BD43F7">
        <w:t xml:space="preserve"> Therefore,</w:t>
      </w:r>
      <w:r w:rsidR="000D705A">
        <w:t xml:space="preserve"> </w:t>
      </w:r>
      <w:r w:rsidR="00BD43F7">
        <w:t xml:space="preserve">although my Discussion (Chapter 5) </w:t>
      </w:r>
      <w:r w:rsidR="007B2B6C">
        <w:t>can</w:t>
      </w:r>
      <w:r w:rsidR="00BD43F7">
        <w:t xml:space="preserve"> draw </w:t>
      </w:r>
      <w:r w:rsidR="007B2B6C">
        <w:t xml:space="preserve">some </w:t>
      </w:r>
      <w:r w:rsidR="00BD43F7">
        <w:t>relevant conclusions</w:t>
      </w:r>
      <w:r w:rsidR="007B2B6C">
        <w:t xml:space="preserve"> about the role of academic identity</w:t>
      </w:r>
      <w:r w:rsidR="00BD43F7">
        <w:t xml:space="preserve">, I am not able to do full justice to the apparent significance of this concept in this thesis. </w:t>
      </w:r>
      <w:r w:rsidR="00376B03">
        <w:t>A greater focus on academic identity</w:t>
      </w:r>
      <w:r w:rsidR="001367AD">
        <w:t xml:space="preserve"> would require </w:t>
      </w:r>
      <w:r w:rsidR="007B2B6C">
        <w:t xml:space="preserve">following in the footsteps of </w:t>
      </w:r>
      <w:r w:rsidR="001367AD">
        <w:t xml:space="preserve">existing </w:t>
      </w:r>
      <w:r w:rsidR="00991020">
        <w:t>research</w:t>
      </w:r>
      <w:r w:rsidR="001367AD">
        <w:t xml:space="preserve"> that has</w:t>
      </w:r>
      <w:r w:rsidR="00C30688">
        <w:t xml:space="preserve"> </w:t>
      </w:r>
      <w:r w:rsidR="001361B5">
        <w:t>made</w:t>
      </w:r>
      <w:r w:rsidR="009C7908">
        <w:t xml:space="preserve"> the perceptions, experiences and narratives of individuals </w:t>
      </w:r>
      <w:r w:rsidR="001361B5">
        <w:t>more central to their</w:t>
      </w:r>
      <w:r w:rsidR="009C7908">
        <w:t xml:space="preserve"> </w:t>
      </w:r>
      <w:r w:rsidR="00305BC4">
        <w:t>analysis</w:t>
      </w:r>
      <w:r w:rsidR="00626E61">
        <w:t xml:space="preserve"> </w:t>
      </w:r>
      <w:r w:rsidR="00626E61">
        <w:fldChar w:fldCharType="begin">
          <w:fldData xml:space="preserve">PEVuZE5vdGU+PENpdGU+PEF1dGhvcj5BcmNoZXI8L0F1dGhvcj48WWVhcj4yMDA4PC9ZZWFyPjxJ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</w:fldData>
        </w:fldChar>
      </w:r>
      <w:r w:rsidR="0034419A">
        <w:instrText xml:space="preserve"> ADDIN EN.CITE </w:instrText>
      </w:r>
      <w:r w:rsidR="0034419A">
        <w:fldChar w:fldCharType="begin">
          <w:fldData xml:space="preserve">PEVuZE5vdGU+PENpdGU+PEF1dGhvcj5BcmNoZXI8L0F1dGhvcj48WWVhcj4yMDA4PC9ZZWFyPjxJ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</w:fldData>
        </w:fldChar>
      </w:r>
      <w:r w:rsidR="0034419A">
        <w:instrText xml:space="preserve"> ADDIN EN.CITE.DATA </w:instrText>
      </w:r>
      <w:r w:rsidR="0034419A">
        <w:fldChar w:fldCharType="end"/>
      </w:r>
      <w:r w:rsidR="00626E61">
        <w:fldChar w:fldCharType="separate"/>
      </w:r>
      <w:r w:rsidR="0034419A">
        <w:rPr>
          <w:noProof/>
        </w:rPr>
        <w:t>(Archer, 2008; Chubb &amp; Watermeyer, 2017; Chubb, Watermeyer, &amp; Wakeling, 2017; Watermeyer, 2015, 2016b)</w:t>
      </w:r>
      <w:r w:rsidR="00626E61">
        <w:fldChar w:fldCharType="end"/>
      </w:r>
      <w:r w:rsidR="001367AD">
        <w:t xml:space="preserve">. </w:t>
      </w:r>
    </w:p>
    <w:p w14:paraId="1CC1C736" w14:textId="4D165C2F" w:rsidR="00835A23" w:rsidRDefault="00CB21C6" w:rsidP="007C5D51">
      <w:pPr>
        <w:pStyle w:val="Heading2"/>
      </w:pPr>
      <w:bookmarkStart w:id="16" w:name="_Toc31701934"/>
      <w:r>
        <w:t xml:space="preserve">Contemporary context: </w:t>
      </w:r>
      <w:r w:rsidR="002D5602">
        <w:t>The</w:t>
      </w:r>
      <w:r w:rsidR="0069633B">
        <w:t xml:space="preserve"> ‘impact agenda’</w:t>
      </w:r>
      <w:r w:rsidR="005F4712">
        <w:t xml:space="preserve"> and the Research Excellence Framework</w:t>
      </w:r>
      <w:bookmarkEnd w:id="16"/>
    </w:p>
    <w:p w14:paraId="726DDCB2" w14:textId="6CEF4BED" w:rsidR="00A25C9C" w:rsidRDefault="00A25C9C" w:rsidP="00AB1978">
      <w:pPr>
        <w:pStyle w:val="NormalWeb"/>
        <w:spacing w:before="0" w:beforeAutospacing="0" w:after="120" w:afterAutospacing="0" w:line="360" w:lineRule="auto"/>
        <w:rPr>
          <w:color w:val="000000"/>
        </w:rPr>
      </w:pPr>
      <w:r>
        <w:t>The REF is t</w:t>
      </w:r>
      <w:r w:rsidRPr="00045016">
        <w:t>he UK’s quality-related research (QR) funding allocation mechanism</w:t>
      </w:r>
      <w:r>
        <w:t>. It runs approximately every seven years, the last being in 2014 and the next in 2021. REF2014</w:t>
      </w:r>
      <w:r w:rsidRPr="418505C0">
        <w:t xml:space="preserve"> </w:t>
      </w:r>
      <w:r>
        <w:t>was the first in which</w:t>
      </w:r>
      <w:r w:rsidR="00172862">
        <w:t xml:space="preserve"> the non-academic</w:t>
      </w:r>
      <w:r>
        <w:t xml:space="preserve"> ‘impact’ </w:t>
      </w:r>
      <w:r w:rsidR="00172862">
        <w:t xml:space="preserve">of academic research </w:t>
      </w:r>
      <w:r>
        <w:t>was assessed.</w:t>
      </w:r>
      <w:r w:rsidRPr="00A25C9C">
        <w:t xml:space="preserve"> </w:t>
      </w:r>
      <w:r>
        <w:t>Although the introduction of the ‘impact’ element of the REF is only recent, it is a culmination of a much</w:t>
      </w:r>
      <w:r w:rsidRPr="00590F06">
        <w:t xml:space="preserve"> longer-term</w:t>
      </w:r>
      <w:r>
        <w:t xml:space="preserve"> politically and economically </w:t>
      </w:r>
      <w:r w:rsidRPr="00590F06">
        <w:t xml:space="preserve">driven </w:t>
      </w:r>
      <w:r>
        <w:t xml:space="preserve">agenda which coalesces under the term ‘impact agenda’. The inclusion of ‘impact’ is a significant manifestation and institutionalisation of the pressures and demands being faced by universities to produce useful or ‘impactful’ </w:t>
      </w:r>
      <w:r>
        <w:fldChar w:fldCharType="begin"/>
      </w:r>
      <w:r>
        <w:instrText xml:space="preserve"> ADDIN EN.CITE &lt;EndNote&gt;&lt;Cite&gt;&lt;Author&gt;Watermeyer&lt;/Author&gt;&lt;Year&gt;2016&lt;/Year&gt;&lt;IDText&gt;Selling ‘impact’: peer reviewer projections of what is needed and what counts in REF impact case studies. A retrospective analysis&lt;/IDText&gt;&lt;Pages&gt;652&lt;/Pages&gt;&lt;DisplayText&gt;(Watermeyer &amp;amp; Hedgecoe, 2016, p. 652)&lt;/DisplayText&gt;&lt;record&gt;&lt;keywords&gt;&lt;keyword&gt;Article&lt;/keyword&gt;&lt;keyword&gt;Critical Analysis&lt;/keyword&gt;&lt;keyword&gt;Actors Institutions&lt;/keyword&gt;&lt;/keywords&gt;&lt;isbn&gt;0268-0939&lt;/isbn&gt;&lt;titles&gt;&lt;title&gt;Selling ‘impact’: peer reviewer projections of what is needed and what counts in REF impact case studies. A retrospective analysis&lt;/title&gt;&lt;secondary-title&gt;Journal of Education Policy&lt;/secondary-title&gt;&lt;/titles&gt;&lt;pages&gt;651-665&lt;/pages&gt;&lt;number&gt;5&lt;/number&gt;&lt;contributors&gt;&lt;authors&gt;&lt;author&gt;Watermeyer, Richard&lt;/author&gt;&lt;author&gt;Hedgecoe, Adam&lt;/author&gt;&lt;/authors&gt;&lt;/contributors&gt;&lt;added-date format="utc"&gt;1530896606&lt;/added-date&gt;&lt;ref-type name="Journal Article"&gt;17&lt;/ref-type&gt;&lt;dates&gt;&lt;year&gt;2016&lt;/year&gt;&lt;/dates&gt;&lt;rec-number&gt;7602&lt;/rec-number&gt;&lt;publisher&gt;Routledge&lt;/publisher&gt;&lt;last-updated-date format="utc"&gt;1530896606&lt;/last-updated-date&gt;&lt;electronic-resource-num&gt;10.1080/02680939.2016.1170885&lt;/electronic-resource-num&gt;&lt;volume&gt;31&lt;/volume&gt;&lt;/record&gt;&lt;/Cite&gt;&lt;/EndNote&gt;</w:instrText>
      </w:r>
      <w:r>
        <w:fldChar w:fldCharType="separate"/>
      </w:r>
      <w:r>
        <w:rPr>
          <w:noProof/>
        </w:rPr>
        <w:t>(Watermeyer &amp; Hedgecoe, 2016, p. 652)</w:t>
      </w:r>
      <w:r>
        <w:fldChar w:fldCharType="end"/>
      </w:r>
      <w:r>
        <w:t xml:space="preserve"> knowledge by re</w:t>
      </w:r>
      <w:r w:rsidRPr="00590F06">
        <w:t>orient</w:t>
      </w:r>
      <w:r>
        <w:t>ing</w:t>
      </w:r>
      <w:r w:rsidRPr="00590F06">
        <w:t xml:space="preserve"> their organisation and practices towards societal rather than solely scientific problems and to </w:t>
      </w:r>
      <w:r>
        <w:t xml:space="preserve">generate and </w:t>
      </w:r>
      <w:r w:rsidRPr="00590F06">
        <w:t>evidence the</w:t>
      </w:r>
      <w:r>
        <w:t>ir</w:t>
      </w:r>
      <w:r w:rsidRPr="00590F06">
        <w:t xml:space="preserve"> non-academic </w:t>
      </w:r>
      <w:r>
        <w:t>research impact</w:t>
      </w:r>
      <w:r w:rsidRPr="00590F06">
        <w:t xml:space="preserve"> </w:t>
      </w:r>
      <w:r w:rsidRPr="00590F06">
        <w:rPr>
          <w:color w:val="000000"/>
        </w:rPr>
        <w:fldChar w:fldCharType="begin">
          <w:fldData xml:space="preserve">PEVuZE5vdGU+PENpdGU+PEF1dGhvcj5NYXJ0aW48L0F1dGhvcj48WWVhcj4yMDExPC9ZZWFyPjxJ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=
</w:fldData>
        </w:fldChar>
      </w:r>
      <w:r>
        <w:rPr>
          <w:color w:val="000000"/>
        </w:rPr>
        <w:instrText xml:space="preserve"> ADDIN EN.CITE </w:instrText>
      </w:r>
      <w:r>
        <w:rPr>
          <w:color w:val="000000"/>
        </w:rPr>
        <w:fldChar w:fldCharType="begin">
          <w:fldData xml:space="preserve">PEVuZE5vdGU+PENpdGU+PEF1dGhvcj5NYXJ0aW48L0F1dGhvcj48WWVhcj4yMDExPC9ZZWFyPjxJ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=
</w:fldData>
        </w:fldChar>
      </w:r>
      <w:r>
        <w:rPr>
          <w:color w:val="000000"/>
        </w:rPr>
        <w:instrText xml:space="preserve"> ADDIN EN.CITE.DATA </w:instrText>
      </w:r>
      <w:r>
        <w:rPr>
          <w:color w:val="000000"/>
        </w:rPr>
      </w:r>
      <w:r>
        <w:rPr>
          <w:color w:val="000000"/>
        </w:rPr>
        <w:fldChar w:fldCharType="end"/>
      </w:r>
      <w:r w:rsidRPr="00590F06">
        <w:rPr>
          <w:color w:val="000000"/>
        </w:rPr>
      </w:r>
      <w:r w:rsidRPr="00590F06">
        <w:rPr>
          <w:color w:val="000000"/>
        </w:rPr>
        <w:fldChar w:fldCharType="separate"/>
      </w:r>
      <w:r>
        <w:rPr>
          <w:noProof/>
          <w:color w:val="000000"/>
        </w:rPr>
        <w:t>(Martin, 2011; Watermeyer, 2016a)</w:t>
      </w:r>
      <w:r w:rsidRPr="00590F06">
        <w:rPr>
          <w:color w:val="000000"/>
        </w:rPr>
        <w:fldChar w:fldCharType="end"/>
      </w:r>
      <w:r w:rsidRPr="00590F06">
        <w:rPr>
          <w:color w:val="000000"/>
        </w:rPr>
        <w:t>.</w:t>
      </w:r>
      <w:r>
        <w:rPr>
          <w:color w:val="000000"/>
        </w:rPr>
        <w:t xml:space="preserve"> </w:t>
      </w:r>
      <w:r w:rsidR="00AB1978">
        <w:rPr>
          <w:color w:val="000000"/>
        </w:rPr>
        <w:t>In the below sections, I</w:t>
      </w:r>
      <w:r w:rsidR="00A6305D">
        <w:rPr>
          <w:color w:val="000000"/>
        </w:rPr>
        <w:t xml:space="preserve"> (i)</w:t>
      </w:r>
      <w:r w:rsidR="00AB1978">
        <w:rPr>
          <w:color w:val="000000"/>
        </w:rPr>
        <w:t xml:space="preserve"> describe the REF</w:t>
      </w:r>
      <w:r w:rsidR="00F52186">
        <w:rPr>
          <w:color w:val="000000"/>
        </w:rPr>
        <w:t>2014</w:t>
      </w:r>
      <w:r w:rsidR="00772201">
        <w:rPr>
          <w:rStyle w:val="FootnoteReference"/>
          <w:color w:val="000000"/>
        </w:rPr>
        <w:footnoteReference w:id="2"/>
      </w:r>
      <w:r w:rsidR="00AB1978">
        <w:rPr>
          <w:color w:val="000000"/>
        </w:rPr>
        <w:t xml:space="preserve"> process and the way in which it assesse</w:t>
      </w:r>
      <w:r w:rsidR="00CD5375">
        <w:rPr>
          <w:color w:val="000000"/>
        </w:rPr>
        <w:t>d</w:t>
      </w:r>
      <w:r w:rsidR="00AB1978">
        <w:rPr>
          <w:color w:val="000000"/>
        </w:rPr>
        <w:t xml:space="preserve"> ‘impact</w:t>
      </w:r>
      <w:r w:rsidR="004E2A43">
        <w:rPr>
          <w:color w:val="000000"/>
        </w:rPr>
        <w:t>’</w:t>
      </w:r>
      <w:r w:rsidR="00A6305D">
        <w:rPr>
          <w:color w:val="000000"/>
        </w:rPr>
        <w:t>, (ii) then</w:t>
      </w:r>
      <w:r w:rsidR="00AB1978">
        <w:rPr>
          <w:color w:val="000000"/>
        </w:rPr>
        <w:t xml:space="preserve"> take a step back </w:t>
      </w:r>
      <w:r w:rsidR="00D57EC5">
        <w:rPr>
          <w:color w:val="000000"/>
        </w:rPr>
        <w:t>to discuss</w:t>
      </w:r>
      <w:r w:rsidR="00AB1978">
        <w:rPr>
          <w:color w:val="000000"/>
        </w:rPr>
        <w:t xml:space="preserve"> the historical background to both the ‘impact agenda’ and the </w:t>
      </w:r>
      <w:r w:rsidR="00AB1978" w:rsidRPr="00B33BCF">
        <w:rPr>
          <w:color w:val="000000"/>
        </w:rPr>
        <w:t>REF</w:t>
      </w:r>
      <w:r w:rsidR="00EA476A" w:rsidRPr="00B33BCF">
        <w:rPr>
          <w:color w:val="000000"/>
        </w:rPr>
        <w:t>, as well as how these developments are part of broader</w:t>
      </w:r>
      <w:r w:rsidR="005B6CAF" w:rsidRPr="00B33BCF">
        <w:rPr>
          <w:color w:val="000000"/>
        </w:rPr>
        <w:t xml:space="preserve"> forces towards increased</w:t>
      </w:r>
      <w:r w:rsidR="00FE7076" w:rsidRPr="00B33BCF">
        <w:rPr>
          <w:color w:val="000000"/>
        </w:rPr>
        <w:t xml:space="preserve"> accountability</w:t>
      </w:r>
      <w:r w:rsidR="0096118B" w:rsidRPr="00B33BCF">
        <w:rPr>
          <w:color w:val="000000"/>
        </w:rPr>
        <w:t xml:space="preserve"> and production pressures</w:t>
      </w:r>
      <w:r w:rsidR="005B6CAF" w:rsidRPr="00B33BCF">
        <w:rPr>
          <w:color w:val="000000"/>
        </w:rPr>
        <w:t xml:space="preserve"> </w:t>
      </w:r>
      <w:r w:rsidR="00D57EC5" w:rsidRPr="00B33BCF">
        <w:rPr>
          <w:color w:val="000000"/>
        </w:rPr>
        <w:t>and</w:t>
      </w:r>
      <w:r w:rsidR="00F76F04" w:rsidRPr="00B33BCF">
        <w:rPr>
          <w:color w:val="000000"/>
        </w:rPr>
        <w:t xml:space="preserve"> (iii)</w:t>
      </w:r>
      <w:r w:rsidR="00D57EC5" w:rsidRPr="00B33BCF">
        <w:rPr>
          <w:color w:val="000000"/>
        </w:rPr>
        <w:t xml:space="preserve"> lastly, </w:t>
      </w:r>
      <w:r w:rsidR="0096118B" w:rsidRPr="00B33BCF">
        <w:rPr>
          <w:color w:val="000000"/>
        </w:rPr>
        <w:t xml:space="preserve">I theorise </w:t>
      </w:r>
      <w:r w:rsidR="00AB1978" w:rsidRPr="00B33BCF">
        <w:rPr>
          <w:color w:val="000000"/>
        </w:rPr>
        <w:t xml:space="preserve">‘impact’ </w:t>
      </w:r>
      <w:r w:rsidR="0096118B" w:rsidRPr="00B33BCF">
        <w:rPr>
          <w:color w:val="000000"/>
        </w:rPr>
        <w:t xml:space="preserve">through </w:t>
      </w:r>
      <w:r w:rsidR="00AB1978" w:rsidRPr="00B33BCF">
        <w:rPr>
          <w:color w:val="000000"/>
        </w:rPr>
        <w:t>the Bernsteinian ‘boundary’ lens adopted.</w:t>
      </w:r>
      <w:r w:rsidR="00AB1978">
        <w:rPr>
          <w:color w:val="000000"/>
        </w:rPr>
        <w:t xml:space="preserve"> </w:t>
      </w:r>
    </w:p>
    <w:p w14:paraId="615AAAEA" w14:textId="75C13977" w:rsidR="00FD7CF3" w:rsidRDefault="00C15E2E" w:rsidP="002A4064">
      <w:pPr>
        <w:pStyle w:val="Heading3"/>
      </w:pPr>
      <w:bookmarkStart w:id="17" w:name="_Toc31701935"/>
      <w:r>
        <w:t xml:space="preserve">Impact in the </w:t>
      </w:r>
      <w:r w:rsidR="002A4064">
        <w:t>R</w:t>
      </w:r>
      <w:r w:rsidR="00FE442B">
        <w:t>esearch Excellence Framework</w:t>
      </w:r>
      <w:r w:rsidR="00292998">
        <w:t xml:space="preserve"> and its relevance to my study</w:t>
      </w:r>
      <w:bookmarkEnd w:id="17"/>
    </w:p>
    <w:p w14:paraId="74C8DC6C" w14:textId="58901825" w:rsidR="00FD7CF3" w:rsidRPr="002F7B3C" w:rsidRDefault="00A25C9C" w:rsidP="00B63342">
      <w:pPr>
        <w:spacing w:after="120" w:line="360" w:lineRule="auto"/>
        <w:rPr>
          <w:sz w:val="24"/>
          <w:szCs w:val="24"/>
        </w:rPr>
      </w:pPr>
      <w:r>
        <w:rPr>
          <w:rFonts w:eastAsia="Times New Roman"/>
          <w:sz w:val="24"/>
          <w:szCs w:val="24"/>
        </w:rPr>
        <w:t xml:space="preserve">REF2014 </w:t>
      </w:r>
      <w:r w:rsidR="00FD7CF3" w:rsidRPr="418505C0">
        <w:rPr>
          <w:rFonts w:eastAsia="Times New Roman"/>
          <w:sz w:val="24"/>
          <w:szCs w:val="24"/>
        </w:rPr>
        <w:t>comprise</w:t>
      </w:r>
      <w:r w:rsidR="00FD7CF3">
        <w:rPr>
          <w:rFonts w:eastAsia="Times New Roman"/>
          <w:sz w:val="24"/>
          <w:szCs w:val="24"/>
        </w:rPr>
        <w:t>d</w:t>
      </w:r>
      <w:r w:rsidR="00FD7CF3" w:rsidRPr="418505C0">
        <w:rPr>
          <w:rFonts w:eastAsia="Times New Roman"/>
          <w:sz w:val="24"/>
          <w:szCs w:val="24"/>
        </w:rPr>
        <w:t xml:space="preserve"> four Main Panels, A to D, which group together a total of 36 Units of Assessment (UoAs), each representing a discipline or research </w:t>
      </w:r>
      <w:r w:rsidR="00FD7CF3">
        <w:rPr>
          <w:rFonts w:eastAsia="Times New Roman"/>
          <w:sz w:val="24"/>
          <w:szCs w:val="24"/>
        </w:rPr>
        <w:t>field, or sometimes</w:t>
      </w:r>
      <w:r w:rsidR="00FD7CF3" w:rsidRPr="418505C0">
        <w:rPr>
          <w:rFonts w:eastAsia="Times New Roman"/>
          <w:sz w:val="24"/>
          <w:szCs w:val="24"/>
        </w:rPr>
        <w:t xml:space="preserve"> a group of related fields. STEM</w:t>
      </w:r>
      <w:r w:rsidR="00FD7CF3">
        <w:rPr>
          <w:rFonts w:eastAsia="Times New Roman"/>
          <w:sz w:val="24"/>
          <w:szCs w:val="24"/>
        </w:rPr>
        <w:t>M</w:t>
      </w:r>
      <w:r w:rsidR="00FD7CF3" w:rsidRPr="418505C0">
        <w:rPr>
          <w:rFonts w:eastAsia="Times New Roman"/>
          <w:sz w:val="24"/>
          <w:szCs w:val="24"/>
        </w:rPr>
        <w:t xml:space="preserve"> fields fall under Main Panels A</w:t>
      </w:r>
      <w:r w:rsidR="00FD7CF3">
        <w:rPr>
          <w:rFonts w:eastAsia="Times New Roman"/>
          <w:sz w:val="24"/>
          <w:szCs w:val="24"/>
        </w:rPr>
        <w:t xml:space="preserve"> and B. Main Panel A</w:t>
      </w:r>
      <w:r w:rsidR="00FD7CF3" w:rsidRPr="418505C0">
        <w:rPr>
          <w:rFonts w:eastAsia="Times New Roman"/>
          <w:sz w:val="24"/>
          <w:szCs w:val="24"/>
        </w:rPr>
        <w:t xml:space="preserve"> (UoAs 1-6) cover</w:t>
      </w:r>
      <w:r w:rsidR="00FD7CF3">
        <w:rPr>
          <w:rFonts w:eastAsia="Times New Roman"/>
          <w:sz w:val="24"/>
          <w:szCs w:val="24"/>
        </w:rPr>
        <w:t>s</w:t>
      </w:r>
      <w:r w:rsidR="00FD7CF3" w:rsidRPr="418505C0">
        <w:rPr>
          <w:rFonts w:eastAsia="Times New Roman"/>
          <w:sz w:val="24"/>
          <w:szCs w:val="24"/>
        </w:rPr>
        <w:t xml:space="preserve"> disciplines related to health, biological and psychological sciences</w:t>
      </w:r>
      <w:r w:rsidR="00FD7CF3">
        <w:rPr>
          <w:rFonts w:eastAsia="Times New Roman"/>
          <w:sz w:val="24"/>
          <w:szCs w:val="24"/>
        </w:rPr>
        <w:t>,</w:t>
      </w:r>
      <w:r w:rsidR="00FD7CF3" w:rsidRPr="418505C0">
        <w:rPr>
          <w:rFonts w:eastAsia="Times New Roman"/>
          <w:sz w:val="24"/>
          <w:szCs w:val="24"/>
        </w:rPr>
        <w:t xml:space="preserve"> and </w:t>
      </w:r>
      <w:r w:rsidR="00FD7CF3">
        <w:rPr>
          <w:rFonts w:eastAsia="Times New Roman"/>
          <w:sz w:val="24"/>
          <w:szCs w:val="24"/>
        </w:rPr>
        <w:t xml:space="preserve">Main Panel </w:t>
      </w:r>
      <w:r w:rsidR="00FD7CF3" w:rsidRPr="418505C0">
        <w:rPr>
          <w:rFonts w:eastAsia="Times New Roman"/>
          <w:sz w:val="24"/>
          <w:szCs w:val="24"/>
        </w:rPr>
        <w:t>B (UoAs 7-15) cover</w:t>
      </w:r>
      <w:r w:rsidR="00FD7CF3">
        <w:rPr>
          <w:rFonts w:eastAsia="Times New Roman"/>
          <w:sz w:val="24"/>
          <w:szCs w:val="24"/>
        </w:rPr>
        <w:t xml:space="preserve">s </w:t>
      </w:r>
      <w:r w:rsidR="00FD7CF3" w:rsidRPr="418505C0">
        <w:rPr>
          <w:rFonts w:eastAsia="Times New Roman"/>
          <w:sz w:val="24"/>
          <w:szCs w:val="24"/>
        </w:rPr>
        <w:t>the physical sciences, mathematics, computer science and engineering fields</w:t>
      </w:r>
      <w:r w:rsidR="00FD7CF3">
        <w:rPr>
          <w:rFonts w:eastAsia="Times New Roman"/>
          <w:sz w:val="24"/>
          <w:szCs w:val="24"/>
        </w:rPr>
        <w:t xml:space="preserve"> (while the social sciences and the arts &amp; humanities are covered primarily in Main Panels C and D, respectively).</w:t>
      </w:r>
    </w:p>
    <w:p w14:paraId="58BD2254" w14:textId="459D33A1" w:rsidR="00FD7CF3" w:rsidRDefault="00FD7CF3" w:rsidP="00B63342">
      <w:pPr>
        <w:spacing w:after="120" w:line="360" w:lineRule="auto"/>
        <w:rPr>
          <w:rFonts w:eastAsia="Times New Roman"/>
          <w:sz w:val="24"/>
          <w:szCs w:val="24"/>
        </w:rPr>
      </w:pPr>
      <w:r>
        <w:rPr>
          <w:rFonts w:eastAsia="Times New Roman"/>
          <w:sz w:val="24"/>
          <w:szCs w:val="24"/>
        </w:rPr>
        <w:t xml:space="preserve">Institutions are not assessed as a whole. Rather, individual departments submit their research to a relevant </w:t>
      </w:r>
      <w:r w:rsidRPr="418505C0">
        <w:rPr>
          <w:rFonts w:eastAsia="Times New Roman"/>
          <w:sz w:val="24"/>
          <w:szCs w:val="24"/>
        </w:rPr>
        <w:t>UoA</w:t>
      </w:r>
      <w:r>
        <w:rPr>
          <w:rFonts w:eastAsia="Times New Roman"/>
          <w:sz w:val="24"/>
          <w:szCs w:val="24"/>
        </w:rPr>
        <w:t>, so that assessments are conducted at the level of individual submitting departments. Departments wishing to be assessed under a given UoA must submit evidence in support of three distinct areas: ‘Outputs’, ‘Environment’ and ‘Impact’. ‘Outputs’ refers to the quality of research outputs, such as journal articles, patents, or in some fields this might also include events such as performances. ‘Impact’ refers to the ‘reach’ and ‘significance’ of the non-academic impact which resulted from research – its o</w:t>
      </w:r>
      <w:r w:rsidRPr="00045016">
        <w:rPr>
          <w:sz w:val="24"/>
          <w:szCs w:val="24"/>
        </w:rPr>
        <w:t>fficial definitio</w:t>
      </w:r>
      <w:r>
        <w:rPr>
          <w:sz w:val="24"/>
          <w:szCs w:val="24"/>
        </w:rPr>
        <w:t>n</w:t>
      </w:r>
      <w:r w:rsidRPr="00045016">
        <w:rPr>
          <w:sz w:val="24"/>
          <w:szCs w:val="24"/>
        </w:rPr>
        <w:t>, as provided by the Higher Education Funding Council for England (HEFCE, 2009), which oversaw the REF until this role was passed on to the new body Research England in 2018, is “an effect on, change or benefit to the economy, society, culture, public policy or services, health, the environment or quality of life, beyond academia”.</w:t>
      </w:r>
      <w:r>
        <w:t xml:space="preserve"> </w:t>
      </w:r>
      <w:r>
        <w:rPr>
          <w:rFonts w:eastAsia="Times New Roman"/>
          <w:sz w:val="24"/>
          <w:szCs w:val="24"/>
        </w:rPr>
        <w:t xml:space="preserve">‘Environment’ refers to the size, sustainability and support for research within the department. The three areas are weighted as follows: the Output score contributes 65% to the total (although this is to be reduced to 60% in the next REF in 2021); </w:t>
      </w:r>
      <w:r w:rsidRPr="418505C0">
        <w:rPr>
          <w:rFonts w:eastAsia="Times New Roman"/>
          <w:sz w:val="24"/>
          <w:szCs w:val="24"/>
        </w:rPr>
        <w:t xml:space="preserve">Impact </w:t>
      </w:r>
      <w:r>
        <w:rPr>
          <w:rFonts w:eastAsia="Times New Roman"/>
          <w:sz w:val="24"/>
          <w:szCs w:val="24"/>
        </w:rPr>
        <w:t>contributes 20% (to be increased to 25% in REF2021),</w:t>
      </w:r>
      <w:r w:rsidRPr="418505C0">
        <w:rPr>
          <w:rFonts w:eastAsia="Times New Roman"/>
          <w:sz w:val="24"/>
          <w:szCs w:val="24"/>
        </w:rPr>
        <w:t xml:space="preserve"> and Environment 15%</w:t>
      </w:r>
      <w:r>
        <w:rPr>
          <w:rFonts w:eastAsia="Times New Roman"/>
          <w:sz w:val="24"/>
          <w:szCs w:val="24"/>
        </w:rPr>
        <w:t xml:space="preserve">. </w:t>
      </w:r>
      <w:r>
        <w:rPr>
          <w:sz w:val="24"/>
          <w:szCs w:val="24"/>
        </w:rPr>
        <w:t xml:space="preserve">Each of these areas are rated by the Panel </w:t>
      </w:r>
      <w:r w:rsidRPr="418505C0">
        <w:rPr>
          <w:rFonts w:eastAsia="Times New Roman"/>
          <w:sz w:val="24"/>
          <w:szCs w:val="24"/>
        </w:rPr>
        <w:t>according to the following classifications</w:t>
      </w:r>
      <w:r>
        <w:rPr>
          <w:rFonts w:eastAsia="Times New Roman"/>
          <w:sz w:val="24"/>
          <w:szCs w:val="24"/>
        </w:rPr>
        <w:t xml:space="preserve"> (detailed definitions of which are presented in Appendix A), </w:t>
      </w:r>
      <w:r w:rsidRPr="418505C0">
        <w:rPr>
          <w:rFonts w:eastAsia="Times New Roman"/>
          <w:sz w:val="24"/>
          <w:szCs w:val="24"/>
        </w:rPr>
        <w:t>in ascending order of quality: Unclassified</w:t>
      </w:r>
      <w:r>
        <w:rPr>
          <w:rFonts w:eastAsia="Times New Roman"/>
          <w:sz w:val="24"/>
          <w:szCs w:val="24"/>
        </w:rPr>
        <w:t xml:space="preserve"> (U/C)</w:t>
      </w:r>
      <w:r w:rsidRPr="418505C0">
        <w:rPr>
          <w:rFonts w:eastAsia="Times New Roman"/>
          <w:sz w:val="24"/>
          <w:szCs w:val="24"/>
        </w:rPr>
        <w:t xml:space="preserve">, 1*, 2*, 3* or 4*. Thus, each submission’s final result takes the form of percentages of </w:t>
      </w:r>
      <w:r>
        <w:rPr>
          <w:rFonts w:eastAsia="Times New Roman"/>
          <w:sz w:val="24"/>
          <w:szCs w:val="24"/>
        </w:rPr>
        <w:t xml:space="preserve">each </w:t>
      </w:r>
      <w:r w:rsidRPr="418505C0">
        <w:rPr>
          <w:rFonts w:eastAsia="Times New Roman"/>
          <w:sz w:val="24"/>
          <w:szCs w:val="24"/>
        </w:rPr>
        <w:t xml:space="preserve">starred level achieved in </w:t>
      </w:r>
      <w:r>
        <w:rPr>
          <w:rFonts w:eastAsia="Times New Roman"/>
          <w:sz w:val="24"/>
          <w:szCs w:val="24"/>
        </w:rPr>
        <w:t>all three</w:t>
      </w:r>
      <w:r w:rsidRPr="418505C0">
        <w:rPr>
          <w:rFonts w:eastAsia="Times New Roman"/>
          <w:sz w:val="24"/>
          <w:szCs w:val="24"/>
        </w:rPr>
        <w:t xml:space="preserve"> sub-profile</w:t>
      </w:r>
      <w:r>
        <w:rPr>
          <w:rFonts w:eastAsia="Times New Roman"/>
          <w:sz w:val="24"/>
          <w:szCs w:val="24"/>
        </w:rPr>
        <w:t>s, contributing to an ‘Overall’ percentage of starred ratings.</w:t>
      </w:r>
      <w:r w:rsidRPr="00DB1F90">
        <w:rPr>
          <w:rFonts w:eastAsia="Times New Roman"/>
          <w:sz w:val="24"/>
          <w:szCs w:val="24"/>
        </w:rPr>
        <w:t xml:space="preserve"> </w:t>
      </w:r>
      <w:r w:rsidR="00DB1F90" w:rsidRPr="00DB1F90">
        <w:rPr>
          <w:sz w:val="24"/>
          <w:szCs w:val="24"/>
        </w:rPr>
        <w:fldChar w:fldCharType="begin"/>
      </w:r>
      <w:r w:rsidR="00DB1F90" w:rsidRPr="00DB1F90">
        <w:rPr>
          <w:rFonts w:eastAsia="Times New Roman"/>
          <w:sz w:val="24"/>
          <w:szCs w:val="24"/>
        </w:rPr>
        <w:instrText xml:space="preserve"> REF _Ref19751701 \h </w:instrText>
      </w:r>
      <w:r w:rsidR="00DB1F90">
        <w:rPr>
          <w:sz w:val="24"/>
          <w:szCs w:val="24"/>
        </w:rPr>
        <w:instrText xml:space="preserve"> \* MERGEFORMAT </w:instrText>
      </w:r>
      <w:r w:rsidR="00DB1F90" w:rsidRPr="00DB1F90">
        <w:rPr>
          <w:sz w:val="24"/>
          <w:szCs w:val="24"/>
        </w:rPr>
      </w:r>
      <w:r w:rsidR="00DB1F90" w:rsidRPr="00DB1F90">
        <w:rPr>
          <w:sz w:val="24"/>
          <w:szCs w:val="24"/>
        </w:rPr>
        <w:fldChar w:fldCharType="separate"/>
      </w:r>
      <w:r w:rsidR="0011424E" w:rsidRPr="0011424E">
        <w:rPr>
          <w:sz w:val="24"/>
          <w:szCs w:val="24"/>
        </w:rPr>
        <w:t xml:space="preserve">Table </w:t>
      </w:r>
      <w:r w:rsidR="0011424E" w:rsidRPr="0011424E">
        <w:rPr>
          <w:noProof/>
          <w:sz w:val="24"/>
          <w:szCs w:val="24"/>
        </w:rPr>
        <w:t>1</w:t>
      </w:r>
      <w:r w:rsidR="00DB1F90" w:rsidRPr="00DB1F90">
        <w:rPr>
          <w:sz w:val="24"/>
          <w:szCs w:val="24"/>
        </w:rPr>
        <w:fldChar w:fldCharType="end"/>
      </w:r>
      <w:r w:rsidR="00DB1F90">
        <w:t xml:space="preserve"> </w:t>
      </w:r>
      <w:r w:rsidRPr="009C142E">
        <w:rPr>
          <w:rFonts w:eastAsia="Times New Roman"/>
          <w:sz w:val="24"/>
          <w:szCs w:val="24"/>
        </w:rPr>
        <w:t>presents an example:</w:t>
      </w:r>
    </w:p>
    <w:tbl>
      <w:tblPr>
        <w:tblStyle w:val="TableGrid"/>
        <w:tblW w:w="0" w:type="auto"/>
        <w:tblLook w:val="04A0" w:firstRow="1" w:lastRow="0" w:firstColumn="1" w:lastColumn="0" w:noHBand="0" w:noVBand="1"/>
      </w:tblPr>
      <w:tblGrid>
        <w:gridCol w:w="1577"/>
        <w:gridCol w:w="1502"/>
        <w:gridCol w:w="1503"/>
        <w:gridCol w:w="1503"/>
        <w:gridCol w:w="1503"/>
        <w:gridCol w:w="1503"/>
      </w:tblGrid>
      <w:tr w:rsidR="00C02355" w14:paraId="16E7A0CE" w14:textId="77777777" w:rsidTr="0004747B">
        <w:tc>
          <w:tcPr>
            <w:tcW w:w="1502" w:type="dxa"/>
            <w:vAlign w:val="bottom"/>
          </w:tcPr>
          <w:p w14:paraId="34039263" w14:textId="385193F5" w:rsidR="00C02355" w:rsidRDefault="00C02355" w:rsidP="00C02355">
            <w:pPr>
              <w:spacing w:after="120" w:line="360" w:lineRule="auto"/>
              <w:rPr>
                <w:sz w:val="24"/>
                <w:szCs w:val="24"/>
              </w:rPr>
            </w:pPr>
            <w:r w:rsidRPr="00B179BF">
              <w:rPr>
                <w:rFonts w:eastAsia="Times New Roman"/>
                <w:b/>
                <w:bCs/>
                <w:sz w:val="24"/>
                <w:szCs w:val="24"/>
              </w:rPr>
              <w:t>Profile Type</w:t>
            </w:r>
          </w:p>
        </w:tc>
        <w:tc>
          <w:tcPr>
            <w:tcW w:w="1502" w:type="dxa"/>
            <w:vAlign w:val="bottom"/>
          </w:tcPr>
          <w:p w14:paraId="0813B756" w14:textId="2CA5F7EB" w:rsidR="00C02355" w:rsidRDefault="00C02355" w:rsidP="00C02355">
            <w:pPr>
              <w:spacing w:after="120" w:line="360" w:lineRule="auto"/>
              <w:rPr>
                <w:sz w:val="24"/>
                <w:szCs w:val="24"/>
              </w:rPr>
            </w:pPr>
            <w:r w:rsidRPr="00B179BF">
              <w:rPr>
                <w:rFonts w:eastAsia="Times New Roman"/>
                <w:b/>
                <w:bCs/>
                <w:sz w:val="24"/>
                <w:szCs w:val="24"/>
              </w:rPr>
              <w:t xml:space="preserve">4* </w:t>
            </w:r>
          </w:p>
        </w:tc>
        <w:tc>
          <w:tcPr>
            <w:tcW w:w="1503" w:type="dxa"/>
            <w:vAlign w:val="bottom"/>
          </w:tcPr>
          <w:p w14:paraId="776D09C6" w14:textId="7624CB02" w:rsidR="00C02355" w:rsidRDefault="00C02355" w:rsidP="00C02355">
            <w:pPr>
              <w:spacing w:after="120" w:line="360" w:lineRule="auto"/>
              <w:rPr>
                <w:sz w:val="24"/>
                <w:szCs w:val="24"/>
              </w:rPr>
            </w:pPr>
            <w:r w:rsidRPr="00B179BF">
              <w:rPr>
                <w:rFonts w:eastAsia="Times New Roman"/>
                <w:b/>
                <w:bCs/>
                <w:sz w:val="24"/>
                <w:szCs w:val="24"/>
              </w:rPr>
              <w:t xml:space="preserve">3* </w:t>
            </w:r>
          </w:p>
        </w:tc>
        <w:tc>
          <w:tcPr>
            <w:tcW w:w="1503" w:type="dxa"/>
            <w:vAlign w:val="bottom"/>
          </w:tcPr>
          <w:p w14:paraId="2D1CDF3A" w14:textId="7C8D075B" w:rsidR="00C02355" w:rsidRDefault="00C02355" w:rsidP="00C02355">
            <w:pPr>
              <w:spacing w:after="120" w:line="360" w:lineRule="auto"/>
              <w:rPr>
                <w:sz w:val="24"/>
                <w:szCs w:val="24"/>
              </w:rPr>
            </w:pPr>
            <w:r w:rsidRPr="00B179BF">
              <w:rPr>
                <w:rFonts w:eastAsia="Times New Roman"/>
                <w:b/>
                <w:bCs/>
                <w:sz w:val="24"/>
                <w:szCs w:val="24"/>
              </w:rPr>
              <w:t xml:space="preserve">2* </w:t>
            </w:r>
          </w:p>
        </w:tc>
        <w:tc>
          <w:tcPr>
            <w:tcW w:w="1503" w:type="dxa"/>
            <w:vAlign w:val="bottom"/>
          </w:tcPr>
          <w:p w14:paraId="47AC75EF" w14:textId="4960232C" w:rsidR="00C02355" w:rsidRDefault="00C02355" w:rsidP="00C02355">
            <w:pPr>
              <w:spacing w:after="120" w:line="360" w:lineRule="auto"/>
              <w:rPr>
                <w:sz w:val="24"/>
                <w:szCs w:val="24"/>
              </w:rPr>
            </w:pPr>
            <w:r w:rsidRPr="00B179BF">
              <w:rPr>
                <w:rFonts w:eastAsia="Times New Roman"/>
                <w:b/>
                <w:bCs/>
                <w:sz w:val="24"/>
                <w:szCs w:val="24"/>
              </w:rPr>
              <w:t xml:space="preserve">1* </w:t>
            </w:r>
          </w:p>
        </w:tc>
        <w:tc>
          <w:tcPr>
            <w:tcW w:w="1503" w:type="dxa"/>
            <w:vAlign w:val="bottom"/>
          </w:tcPr>
          <w:p w14:paraId="3E351EB3" w14:textId="0832253B" w:rsidR="00C02355" w:rsidRDefault="00C02355" w:rsidP="00C02355">
            <w:pPr>
              <w:spacing w:after="120" w:line="360" w:lineRule="auto"/>
              <w:rPr>
                <w:sz w:val="24"/>
                <w:szCs w:val="24"/>
              </w:rPr>
            </w:pPr>
            <w:r w:rsidRPr="00B179BF">
              <w:rPr>
                <w:rFonts w:eastAsia="Times New Roman"/>
                <w:b/>
                <w:bCs/>
                <w:sz w:val="24"/>
                <w:szCs w:val="24"/>
              </w:rPr>
              <w:t xml:space="preserve">U/C </w:t>
            </w:r>
          </w:p>
        </w:tc>
      </w:tr>
      <w:tr w:rsidR="00C02355" w14:paraId="37A55F64" w14:textId="77777777" w:rsidTr="0004747B">
        <w:tc>
          <w:tcPr>
            <w:tcW w:w="1502" w:type="dxa"/>
            <w:vAlign w:val="bottom"/>
          </w:tcPr>
          <w:p w14:paraId="4F10C844" w14:textId="2F493431" w:rsidR="00C02355" w:rsidRPr="00C02355" w:rsidRDefault="00C02355" w:rsidP="00C02355">
            <w:pPr>
              <w:spacing w:after="120" w:line="360" w:lineRule="auto"/>
              <w:rPr>
                <w:b/>
                <w:bCs/>
                <w:sz w:val="24"/>
                <w:szCs w:val="24"/>
              </w:rPr>
            </w:pPr>
            <w:r w:rsidRPr="00C02355">
              <w:rPr>
                <w:rFonts w:eastAsia="Times New Roman"/>
                <w:b/>
                <w:bCs/>
                <w:sz w:val="24"/>
                <w:szCs w:val="24"/>
              </w:rPr>
              <w:t xml:space="preserve">Outputs </w:t>
            </w:r>
          </w:p>
        </w:tc>
        <w:tc>
          <w:tcPr>
            <w:tcW w:w="1502" w:type="dxa"/>
            <w:vAlign w:val="bottom"/>
          </w:tcPr>
          <w:p w14:paraId="51DFB2D7" w14:textId="26641AE3" w:rsidR="00C02355" w:rsidRDefault="00C02355" w:rsidP="00C02355">
            <w:pPr>
              <w:spacing w:after="120" w:line="360" w:lineRule="auto"/>
              <w:rPr>
                <w:sz w:val="24"/>
                <w:szCs w:val="24"/>
              </w:rPr>
            </w:pPr>
            <w:r w:rsidRPr="002F7B3C">
              <w:rPr>
                <w:rFonts w:eastAsia="Times New Roman"/>
                <w:sz w:val="24"/>
                <w:szCs w:val="24"/>
              </w:rPr>
              <w:t>23.9</w:t>
            </w:r>
          </w:p>
        </w:tc>
        <w:tc>
          <w:tcPr>
            <w:tcW w:w="1503" w:type="dxa"/>
            <w:vAlign w:val="bottom"/>
          </w:tcPr>
          <w:p w14:paraId="0DDCCFA7" w14:textId="69683D32" w:rsidR="00C02355" w:rsidRDefault="00C02355" w:rsidP="00C02355">
            <w:pPr>
              <w:spacing w:after="120" w:line="360" w:lineRule="auto"/>
              <w:rPr>
                <w:sz w:val="24"/>
                <w:szCs w:val="24"/>
              </w:rPr>
            </w:pPr>
            <w:r w:rsidRPr="002F7B3C">
              <w:rPr>
                <w:rFonts w:eastAsia="Times New Roman"/>
                <w:sz w:val="24"/>
                <w:szCs w:val="24"/>
              </w:rPr>
              <w:t>51.1</w:t>
            </w:r>
          </w:p>
        </w:tc>
        <w:tc>
          <w:tcPr>
            <w:tcW w:w="1503" w:type="dxa"/>
            <w:vAlign w:val="bottom"/>
          </w:tcPr>
          <w:p w14:paraId="6B170292" w14:textId="5F0092FC" w:rsidR="00C02355" w:rsidRDefault="00C02355" w:rsidP="00C02355">
            <w:pPr>
              <w:spacing w:after="120" w:line="360" w:lineRule="auto"/>
              <w:rPr>
                <w:sz w:val="24"/>
                <w:szCs w:val="24"/>
              </w:rPr>
            </w:pPr>
            <w:r w:rsidRPr="002F7B3C">
              <w:rPr>
                <w:rFonts w:eastAsia="Times New Roman"/>
                <w:sz w:val="24"/>
                <w:szCs w:val="24"/>
              </w:rPr>
              <w:t>22.1</w:t>
            </w:r>
          </w:p>
        </w:tc>
        <w:tc>
          <w:tcPr>
            <w:tcW w:w="1503" w:type="dxa"/>
            <w:vAlign w:val="bottom"/>
          </w:tcPr>
          <w:p w14:paraId="6CCA9120" w14:textId="3413B5FF" w:rsidR="00C02355" w:rsidRDefault="00C02355" w:rsidP="00C02355">
            <w:pPr>
              <w:spacing w:after="120" w:line="360" w:lineRule="auto"/>
              <w:rPr>
                <w:sz w:val="24"/>
                <w:szCs w:val="24"/>
              </w:rPr>
            </w:pPr>
            <w:r w:rsidRPr="002F7B3C">
              <w:rPr>
                <w:rFonts w:eastAsia="Times New Roman"/>
                <w:sz w:val="24"/>
                <w:szCs w:val="24"/>
              </w:rPr>
              <w:t>1.9</w:t>
            </w:r>
          </w:p>
        </w:tc>
        <w:tc>
          <w:tcPr>
            <w:tcW w:w="1503" w:type="dxa"/>
            <w:vAlign w:val="bottom"/>
          </w:tcPr>
          <w:p w14:paraId="322E5CA8" w14:textId="7339D96A" w:rsidR="00C02355" w:rsidRDefault="00C02355" w:rsidP="00C02355">
            <w:pPr>
              <w:spacing w:after="120" w:line="360" w:lineRule="auto"/>
              <w:rPr>
                <w:sz w:val="24"/>
                <w:szCs w:val="24"/>
              </w:rPr>
            </w:pPr>
            <w:r w:rsidRPr="418505C0">
              <w:rPr>
                <w:rFonts w:eastAsia="Times New Roman"/>
                <w:sz w:val="24"/>
                <w:szCs w:val="24"/>
              </w:rPr>
              <w:t>1</w:t>
            </w:r>
          </w:p>
        </w:tc>
      </w:tr>
      <w:tr w:rsidR="00C02355" w14:paraId="51D03495" w14:textId="77777777" w:rsidTr="0004747B">
        <w:tc>
          <w:tcPr>
            <w:tcW w:w="1502" w:type="dxa"/>
            <w:vAlign w:val="bottom"/>
          </w:tcPr>
          <w:p w14:paraId="5E49484F" w14:textId="0D56B949" w:rsidR="00C02355" w:rsidRPr="00C02355" w:rsidRDefault="00C02355" w:rsidP="00C02355">
            <w:pPr>
              <w:spacing w:after="120" w:line="360" w:lineRule="auto"/>
              <w:rPr>
                <w:b/>
                <w:bCs/>
                <w:sz w:val="24"/>
                <w:szCs w:val="24"/>
              </w:rPr>
            </w:pPr>
            <w:r w:rsidRPr="00C02355">
              <w:rPr>
                <w:rFonts w:eastAsia="Times New Roman"/>
                <w:b/>
                <w:bCs/>
                <w:sz w:val="24"/>
                <w:szCs w:val="24"/>
              </w:rPr>
              <w:t xml:space="preserve">Impact </w:t>
            </w:r>
          </w:p>
        </w:tc>
        <w:tc>
          <w:tcPr>
            <w:tcW w:w="1502" w:type="dxa"/>
            <w:vAlign w:val="bottom"/>
          </w:tcPr>
          <w:p w14:paraId="3C67D564" w14:textId="530EF013" w:rsidR="00C02355" w:rsidRDefault="00C02355" w:rsidP="00C02355">
            <w:pPr>
              <w:spacing w:after="120" w:line="360" w:lineRule="auto"/>
              <w:rPr>
                <w:sz w:val="24"/>
                <w:szCs w:val="24"/>
              </w:rPr>
            </w:pPr>
            <w:r w:rsidRPr="002F7B3C">
              <w:rPr>
                <w:rFonts w:eastAsia="Times New Roman"/>
                <w:sz w:val="24"/>
                <w:szCs w:val="24"/>
              </w:rPr>
              <w:t>60.9</w:t>
            </w:r>
          </w:p>
        </w:tc>
        <w:tc>
          <w:tcPr>
            <w:tcW w:w="1503" w:type="dxa"/>
            <w:vAlign w:val="bottom"/>
          </w:tcPr>
          <w:p w14:paraId="76723D3C" w14:textId="7F1CD879" w:rsidR="00C02355" w:rsidRDefault="00C02355" w:rsidP="00C02355">
            <w:pPr>
              <w:spacing w:after="120" w:line="360" w:lineRule="auto"/>
              <w:rPr>
                <w:sz w:val="24"/>
                <w:szCs w:val="24"/>
              </w:rPr>
            </w:pPr>
            <w:r w:rsidRPr="002F7B3C">
              <w:rPr>
                <w:rFonts w:eastAsia="Times New Roman"/>
                <w:sz w:val="24"/>
                <w:szCs w:val="24"/>
              </w:rPr>
              <w:t>30.2</w:t>
            </w:r>
          </w:p>
        </w:tc>
        <w:tc>
          <w:tcPr>
            <w:tcW w:w="1503" w:type="dxa"/>
            <w:vAlign w:val="bottom"/>
          </w:tcPr>
          <w:p w14:paraId="17A413D2" w14:textId="10A9966B" w:rsidR="00C02355" w:rsidRDefault="00C02355" w:rsidP="00C02355">
            <w:pPr>
              <w:spacing w:after="120" w:line="360" w:lineRule="auto"/>
              <w:rPr>
                <w:sz w:val="24"/>
                <w:szCs w:val="24"/>
              </w:rPr>
            </w:pPr>
            <w:r w:rsidRPr="002F7B3C">
              <w:rPr>
                <w:rFonts w:eastAsia="Times New Roman"/>
                <w:sz w:val="24"/>
                <w:szCs w:val="24"/>
              </w:rPr>
              <w:t>7.4</w:t>
            </w:r>
          </w:p>
        </w:tc>
        <w:tc>
          <w:tcPr>
            <w:tcW w:w="1503" w:type="dxa"/>
            <w:vAlign w:val="bottom"/>
          </w:tcPr>
          <w:p w14:paraId="0C991DDC" w14:textId="54FC2F1B" w:rsidR="00C02355" w:rsidRDefault="00C02355" w:rsidP="00C02355">
            <w:pPr>
              <w:spacing w:after="120" w:line="360" w:lineRule="auto"/>
              <w:rPr>
                <w:sz w:val="24"/>
                <w:szCs w:val="24"/>
              </w:rPr>
            </w:pPr>
            <w:r w:rsidRPr="002F7B3C">
              <w:rPr>
                <w:rFonts w:eastAsia="Times New Roman"/>
                <w:sz w:val="24"/>
                <w:szCs w:val="24"/>
              </w:rPr>
              <w:t>0.8</w:t>
            </w:r>
          </w:p>
        </w:tc>
        <w:tc>
          <w:tcPr>
            <w:tcW w:w="1503" w:type="dxa"/>
            <w:vAlign w:val="bottom"/>
          </w:tcPr>
          <w:p w14:paraId="691B27BC" w14:textId="69A80D67" w:rsidR="00C02355" w:rsidRDefault="00C02355" w:rsidP="00C02355">
            <w:pPr>
              <w:spacing w:after="120" w:line="360" w:lineRule="auto"/>
              <w:rPr>
                <w:sz w:val="24"/>
                <w:szCs w:val="24"/>
              </w:rPr>
            </w:pPr>
            <w:r w:rsidRPr="002F7B3C">
              <w:rPr>
                <w:rFonts w:eastAsia="Times New Roman"/>
                <w:sz w:val="24"/>
                <w:szCs w:val="24"/>
              </w:rPr>
              <w:t>0.7</w:t>
            </w:r>
          </w:p>
        </w:tc>
      </w:tr>
      <w:tr w:rsidR="00C02355" w14:paraId="7F17B524" w14:textId="77777777" w:rsidTr="0004747B">
        <w:tc>
          <w:tcPr>
            <w:tcW w:w="1502" w:type="dxa"/>
            <w:vAlign w:val="bottom"/>
          </w:tcPr>
          <w:p w14:paraId="3B7E1770" w14:textId="6F170627" w:rsidR="00C02355" w:rsidRPr="00C02355" w:rsidRDefault="00C02355" w:rsidP="00C02355">
            <w:pPr>
              <w:spacing w:after="120" w:line="360" w:lineRule="auto"/>
              <w:rPr>
                <w:b/>
                <w:bCs/>
                <w:sz w:val="24"/>
                <w:szCs w:val="24"/>
              </w:rPr>
            </w:pPr>
            <w:r w:rsidRPr="00C02355">
              <w:rPr>
                <w:rFonts w:eastAsia="Times New Roman"/>
                <w:b/>
                <w:bCs/>
                <w:sz w:val="24"/>
                <w:szCs w:val="24"/>
              </w:rPr>
              <w:t xml:space="preserve">Environment </w:t>
            </w:r>
          </w:p>
        </w:tc>
        <w:tc>
          <w:tcPr>
            <w:tcW w:w="1502" w:type="dxa"/>
            <w:vAlign w:val="bottom"/>
          </w:tcPr>
          <w:p w14:paraId="6F55FF52" w14:textId="6153E8EC" w:rsidR="00C02355" w:rsidRDefault="00C02355" w:rsidP="00C02355">
            <w:pPr>
              <w:spacing w:after="120" w:line="360" w:lineRule="auto"/>
              <w:rPr>
                <w:sz w:val="24"/>
                <w:szCs w:val="24"/>
              </w:rPr>
            </w:pPr>
            <w:r w:rsidRPr="002F7B3C">
              <w:rPr>
                <w:rFonts w:eastAsia="Times New Roman"/>
                <w:sz w:val="24"/>
                <w:szCs w:val="24"/>
              </w:rPr>
              <w:t>58.9</w:t>
            </w:r>
          </w:p>
        </w:tc>
        <w:tc>
          <w:tcPr>
            <w:tcW w:w="1503" w:type="dxa"/>
            <w:vAlign w:val="bottom"/>
          </w:tcPr>
          <w:p w14:paraId="5130F29C" w14:textId="6B1B8F28" w:rsidR="00C02355" w:rsidRDefault="00C02355" w:rsidP="00C02355">
            <w:pPr>
              <w:spacing w:after="120" w:line="360" w:lineRule="auto"/>
              <w:rPr>
                <w:sz w:val="24"/>
                <w:szCs w:val="24"/>
              </w:rPr>
            </w:pPr>
            <w:r w:rsidRPr="002F7B3C">
              <w:rPr>
                <w:rFonts w:eastAsia="Times New Roman"/>
                <w:sz w:val="24"/>
                <w:szCs w:val="24"/>
              </w:rPr>
              <w:t>32.5</w:t>
            </w:r>
          </w:p>
        </w:tc>
        <w:tc>
          <w:tcPr>
            <w:tcW w:w="1503" w:type="dxa"/>
            <w:vAlign w:val="bottom"/>
          </w:tcPr>
          <w:p w14:paraId="5DD83465" w14:textId="1B4FE12D" w:rsidR="00C02355" w:rsidRDefault="00C02355" w:rsidP="00C02355">
            <w:pPr>
              <w:spacing w:after="120" w:line="360" w:lineRule="auto"/>
              <w:rPr>
                <w:sz w:val="24"/>
                <w:szCs w:val="24"/>
              </w:rPr>
            </w:pPr>
            <w:r w:rsidRPr="002F7B3C">
              <w:rPr>
                <w:rFonts w:eastAsia="Times New Roman"/>
                <w:sz w:val="24"/>
                <w:szCs w:val="24"/>
              </w:rPr>
              <w:t>7.4</w:t>
            </w:r>
          </w:p>
        </w:tc>
        <w:tc>
          <w:tcPr>
            <w:tcW w:w="1503" w:type="dxa"/>
            <w:vAlign w:val="bottom"/>
          </w:tcPr>
          <w:p w14:paraId="4A5EEBD8" w14:textId="627E47B3" w:rsidR="00C02355" w:rsidRDefault="00C02355" w:rsidP="00C02355">
            <w:pPr>
              <w:spacing w:after="120" w:line="360" w:lineRule="auto"/>
              <w:rPr>
                <w:sz w:val="24"/>
                <w:szCs w:val="24"/>
              </w:rPr>
            </w:pPr>
            <w:r w:rsidRPr="002F7B3C">
              <w:rPr>
                <w:rFonts w:eastAsia="Times New Roman"/>
                <w:sz w:val="24"/>
                <w:szCs w:val="24"/>
              </w:rPr>
              <w:t>1.1</w:t>
            </w:r>
          </w:p>
        </w:tc>
        <w:tc>
          <w:tcPr>
            <w:tcW w:w="1503" w:type="dxa"/>
            <w:vAlign w:val="bottom"/>
          </w:tcPr>
          <w:p w14:paraId="368A9F8D" w14:textId="21917B64" w:rsidR="00C02355" w:rsidRDefault="00C02355" w:rsidP="00C02355">
            <w:pPr>
              <w:spacing w:after="120" w:line="360" w:lineRule="auto"/>
              <w:rPr>
                <w:sz w:val="24"/>
                <w:szCs w:val="24"/>
              </w:rPr>
            </w:pPr>
            <w:r w:rsidRPr="002F7B3C">
              <w:rPr>
                <w:rFonts w:eastAsia="Times New Roman"/>
                <w:sz w:val="24"/>
                <w:szCs w:val="24"/>
              </w:rPr>
              <w:t>0.1</w:t>
            </w:r>
          </w:p>
        </w:tc>
      </w:tr>
      <w:tr w:rsidR="00C02355" w14:paraId="55179235" w14:textId="77777777" w:rsidTr="0004747B">
        <w:tc>
          <w:tcPr>
            <w:tcW w:w="1502" w:type="dxa"/>
            <w:vAlign w:val="bottom"/>
          </w:tcPr>
          <w:p w14:paraId="4B8D2CE0" w14:textId="785060E3" w:rsidR="00C02355" w:rsidRPr="00C02355" w:rsidRDefault="00C02355" w:rsidP="00C02355">
            <w:pPr>
              <w:spacing w:after="120" w:line="360" w:lineRule="auto"/>
              <w:rPr>
                <w:b/>
                <w:bCs/>
                <w:sz w:val="24"/>
                <w:szCs w:val="24"/>
              </w:rPr>
            </w:pPr>
            <w:r w:rsidRPr="00C02355">
              <w:rPr>
                <w:rFonts w:eastAsia="Times New Roman"/>
                <w:b/>
                <w:bCs/>
                <w:sz w:val="24"/>
                <w:szCs w:val="24"/>
              </w:rPr>
              <w:t xml:space="preserve">Overall </w:t>
            </w:r>
          </w:p>
        </w:tc>
        <w:tc>
          <w:tcPr>
            <w:tcW w:w="1502" w:type="dxa"/>
            <w:vAlign w:val="bottom"/>
          </w:tcPr>
          <w:p w14:paraId="01FF5E87" w14:textId="3EA1C9EB" w:rsidR="00C02355" w:rsidRPr="00C02355" w:rsidRDefault="00C02355" w:rsidP="00C02355">
            <w:pPr>
              <w:spacing w:after="120" w:line="360" w:lineRule="auto"/>
              <w:rPr>
                <w:b/>
                <w:bCs/>
                <w:sz w:val="24"/>
                <w:szCs w:val="24"/>
              </w:rPr>
            </w:pPr>
            <w:r w:rsidRPr="00C02355">
              <w:rPr>
                <w:rFonts w:eastAsia="Times New Roman"/>
                <w:b/>
                <w:bCs/>
                <w:sz w:val="24"/>
                <w:szCs w:val="24"/>
              </w:rPr>
              <w:t>37</w:t>
            </w:r>
          </w:p>
        </w:tc>
        <w:tc>
          <w:tcPr>
            <w:tcW w:w="1503" w:type="dxa"/>
            <w:vAlign w:val="bottom"/>
          </w:tcPr>
          <w:p w14:paraId="3CDA09A8" w14:textId="5FCC141C" w:rsidR="00C02355" w:rsidRPr="00C02355" w:rsidRDefault="00C02355" w:rsidP="00C02355">
            <w:pPr>
              <w:spacing w:after="120" w:line="360" w:lineRule="auto"/>
              <w:rPr>
                <w:b/>
                <w:bCs/>
                <w:sz w:val="24"/>
                <w:szCs w:val="24"/>
              </w:rPr>
            </w:pPr>
            <w:r w:rsidRPr="00C02355">
              <w:rPr>
                <w:rFonts w:eastAsia="Times New Roman"/>
                <w:b/>
                <w:bCs/>
                <w:sz w:val="24"/>
                <w:szCs w:val="24"/>
              </w:rPr>
              <w:t>44</w:t>
            </w:r>
          </w:p>
        </w:tc>
        <w:tc>
          <w:tcPr>
            <w:tcW w:w="1503" w:type="dxa"/>
            <w:vAlign w:val="bottom"/>
          </w:tcPr>
          <w:p w14:paraId="13B136BF" w14:textId="332C6AE9" w:rsidR="00C02355" w:rsidRPr="00C02355" w:rsidRDefault="00C02355" w:rsidP="00C02355">
            <w:pPr>
              <w:spacing w:after="120" w:line="360" w:lineRule="auto"/>
              <w:rPr>
                <w:b/>
                <w:bCs/>
                <w:sz w:val="24"/>
                <w:szCs w:val="24"/>
              </w:rPr>
            </w:pPr>
            <w:r w:rsidRPr="00C02355">
              <w:rPr>
                <w:rFonts w:eastAsia="Times New Roman"/>
                <w:b/>
                <w:bCs/>
                <w:sz w:val="24"/>
                <w:szCs w:val="24"/>
              </w:rPr>
              <w:t>17</w:t>
            </w:r>
          </w:p>
        </w:tc>
        <w:tc>
          <w:tcPr>
            <w:tcW w:w="1503" w:type="dxa"/>
            <w:vAlign w:val="bottom"/>
          </w:tcPr>
          <w:p w14:paraId="108DF729" w14:textId="4A0E4655" w:rsidR="00C02355" w:rsidRPr="00C02355" w:rsidRDefault="00C02355" w:rsidP="00C02355">
            <w:pPr>
              <w:spacing w:after="120" w:line="360" w:lineRule="auto"/>
              <w:rPr>
                <w:b/>
                <w:bCs/>
                <w:sz w:val="24"/>
                <w:szCs w:val="24"/>
              </w:rPr>
            </w:pPr>
            <w:r w:rsidRPr="00C02355">
              <w:rPr>
                <w:rFonts w:eastAsia="Times New Roman"/>
                <w:b/>
                <w:bCs/>
                <w:sz w:val="24"/>
                <w:szCs w:val="24"/>
              </w:rPr>
              <w:t>1</w:t>
            </w:r>
          </w:p>
        </w:tc>
        <w:tc>
          <w:tcPr>
            <w:tcW w:w="1503" w:type="dxa"/>
            <w:vAlign w:val="bottom"/>
          </w:tcPr>
          <w:p w14:paraId="314F9518" w14:textId="20AD14FB" w:rsidR="00C02355" w:rsidRPr="00C02355" w:rsidRDefault="00C02355" w:rsidP="00DB1F90">
            <w:pPr>
              <w:keepNext/>
              <w:spacing w:after="120" w:line="360" w:lineRule="auto"/>
              <w:rPr>
                <w:b/>
                <w:bCs/>
                <w:sz w:val="24"/>
                <w:szCs w:val="24"/>
              </w:rPr>
            </w:pPr>
            <w:r w:rsidRPr="00C02355">
              <w:rPr>
                <w:rFonts w:eastAsia="Times New Roman"/>
                <w:b/>
                <w:bCs/>
                <w:sz w:val="24"/>
                <w:szCs w:val="24"/>
              </w:rPr>
              <w:t>1</w:t>
            </w:r>
          </w:p>
        </w:tc>
      </w:tr>
    </w:tbl>
    <w:p w14:paraId="675B8FDB" w14:textId="2F1AF07A" w:rsidR="00C02355" w:rsidRPr="00BB0997" w:rsidRDefault="00DB1F90" w:rsidP="00DB1F90">
      <w:pPr>
        <w:pStyle w:val="Caption"/>
        <w:rPr>
          <w:sz w:val="24"/>
          <w:szCs w:val="24"/>
        </w:rPr>
      </w:pPr>
      <w:bookmarkStart w:id="18" w:name="_Ref19751701"/>
      <w:bookmarkStart w:id="19" w:name="_Toc31702030"/>
      <w:r>
        <w:t xml:space="preserve">Table </w:t>
      </w:r>
      <w:r w:rsidR="00A56355">
        <w:fldChar w:fldCharType="begin"/>
      </w:r>
      <w:r w:rsidR="00A56355">
        <w:instrText xml:space="preserve"> SEQ Table \* ARABIC </w:instrText>
      </w:r>
      <w:r w:rsidR="00A56355">
        <w:fldChar w:fldCharType="separate"/>
      </w:r>
      <w:r w:rsidR="0011424E">
        <w:rPr>
          <w:noProof/>
        </w:rPr>
        <w:t>1</w:t>
      </w:r>
      <w:r w:rsidR="00A56355">
        <w:rPr>
          <w:noProof/>
        </w:rPr>
        <w:fldChar w:fldCharType="end"/>
      </w:r>
      <w:bookmarkEnd w:id="18"/>
      <w:r>
        <w:t xml:space="preserve">. </w:t>
      </w:r>
      <w:r w:rsidRPr="001576C2">
        <w:t>Example of REF2014 submission result</w:t>
      </w:r>
      <w:r>
        <w:t xml:space="preserve"> (all figures are percentages</w:t>
      </w:r>
      <w:r w:rsidR="004371DA">
        <w:t>)</w:t>
      </w:r>
      <w:bookmarkEnd w:id="19"/>
    </w:p>
    <w:p w14:paraId="1B185399" w14:textId="3AD28274" w:rsidR="00FD7CF3" w:rsidRDefault="00FD7CF3" w:rsidP="00595B84">
      <w:pPr>
        <w:spacing w:after="120" w:line="360" w:lineRule="auto"/>
        <w:rPr>
          <w:rFonts w:eastAsia="Times New Roman"/>
          <w:sz w:val="24"/>
          <w:szCs w:val="24"/>
        </w:rPr>
      </w:pPr>
      <w:r w:rsidRPr="418505C0">
        <w:rPr>
          <w:rFonts w:eastAsia="Times New Roman"/>
          <w:sz w:val="24"/>
          <w:szCs w:val="24"/>
        </w:rPr>
        <w:t xml:space="preserve">In support of the Impact </w:t>
      </w:r>
      <w:r>
        <w:rPr>
          <w:rFonts w:eastAsia="Times New Roman"/>
          <w:sz w:val="24"/>
          <w:szCs w:val="24"/>
        </w:rPr>
        <w:t>submission</w:t>
      </w:r>
      <w:r w:rsidRPr="418505C0">
        <w:rPr>
          <w:rFonts w:eastAsia="Times New Roman"/>
          <w:sz w:val="24"/>
          <w:szCs w:val="24"/>
        </w:rPr>
        <w:t>, institutions submit Impact Case Studies</w:t>
      </w:r>
      <w:r>
        <w:rPr>
          <w:rFonts w:eastAsia="Times New Roman"/>
          <w:sz w:val="24"/>
          <w:szCs w:val="24"/>
        </w:rPr>
        <w:t>, at a minimum of two Case Studies per submission, with more Case Studies required depending on the size of the submitting department. Impact Case Studies are four-page narrative documents which describe a body of research with references to relevant research outputs, and which detail and evidence specific impacts which resulted from that research.</w:t>
      </w:r>
      <w:r w:rsidRPr="418505C0">
        <w:rPr>
          <w:rFonts w:eastAsia="Times New Roman"/>
          <w:sz w:val="24"/>
          <w:szCs w:val="24"/>
        </w:rPr>
        <w:t xml:space="preserve"> </w:t>
      </w:r>
      <w:r>
        <w:rPr>
          <w:rFonts w:eastAsia="Times New Roman"/>
          <w:sz w:val="24"/>
          <w:szCs w:val="24"/>
        </w:rPr>
        <w:t>The descriptions and evidence of research outputs are provided in order to demonstrate how the submitting department’s contributions were crucial to the impact</w:t>
      </w:r>
      <w:r>
        <w:rPr>
          <w:rStyle w:val="FootnoteReference"/>
          <w:rFonts w:eastAsia="Times New Roman"/>
          <w:sz w:val="24"/>
          <w:szCs w:val="24"/>
        </w:rPr>
        <w:footnoteReference w:id="3"/>
      </w:r>
      <w:r>
        <w:rPr>
          <w:rFonts w:eastAsia="Times New Roman"/>
          <w:sz w:val="24"/>
          <w:szCs w:val="24"/>
        </w:rPr>
        <w:t xml:space="preserve">. </w:t>
      </w:r>
      <w:r w:rsidRPr="009D2C4F">
        <w:rPr>
          <w:rFonts w:eastAsia="Times New Roman"/>
          <w:sz w:val="24"/>
          <w:szCs w:val="24"/>
        </w:rPr>
        <w:t>An online database,</w:t>
      </w:r>
      <w:r>
        <w:rPr>
          <w:rFonts w:eastAsia="Times New Roman"/>
          <w:sz w:val="24"/>
          <w:szCs w:val="24"/>
        </w:rPr>
        <w:t xml:space="preserve"> which is an output of the commissioned work by </w:t>
      </w:r>
      <w:r w:rsidRPr="009D2C4F">
        <w:rPr>
          <w:rFonts w:eastAsia="Times New Roman"/>
          <w:sz w:val="24"/>
          <w:szCs w:val="24"/>
        </w:rPr>
        <w:t>K</w:t>
      </w:r>
      <w:r>
        <w:rPr>
          <w:rFonts w:eastAsia="Times New Roman"/>
          <w:sz w:val="24"/>
          <w:szCs w:val="24"/>
        </w:rPr>
        <w:t>ing’s College London</w:t>
      </w:r>
      <w:r w:rsidRPr="009D2C4F">
        <w:rPr>
          <w:rFonts w:eastAsia="Times New Roman"/>
          <w:sz w:val="24"/>
          <w:szCs w:val="24"/>
        </w:rPr>
        <w:t xml:space="preserve"> and D</w:t>
      </w:r>
      <w:r>
        <w:rPr>
          <w:rFonts w:eastAsia="Times New Roman"/>
          <w:sz w:val="24"/>
          <w:szCs w:val="24"/>
        </w:rPr>
        <w:t xml:space="preserve">igital </w:t>
      </w:r>
      <w:r w:rsidRPr="009D2C4F">
        <w:rPr>
          <w:rFonts w:eastAsia="Times New Roman"/>
          <w:sz w:val="24"/>
          <w:szCs w:val="24"/>
        </w:rPr>
        <w:t>S</w:t>
      </w:r>
      <w:r>
        <w:rPr>
          <w:rFonts w:eastAsia="Times New Roman"/>
          <w:sz w:val="24"/>
          <w:szCs w:val="24"/>
        </w:rPr>
        <w:t>cience</w:t>
      </w:r>
      <w:r w:rsidRPr="009D2C4F">
        <w:rPr>
          <w:rFonts w:eastAsia="Times New Roman"/>
          <w:sz w:val="24"/>
          <w:szCs w:val="24"/>
        </w:rPr>
        <w:t xml:space="preserve"> </w:t>
      </w:r>
      <w:r w:rsidRPr="009D2C4F">
        <w:rPr>
          <w:rFonts w:asciiTheme="majorBidi" w:hAnsiTheme="majorBidi" w:cstheme="majorBidi"/>
          <w:color w:val="000000"/>
          <w:sz w:val="24"/>
          <w:szCs w:val="24"/>
        </w:rPr>
        <w:fldChar w:fldCharType="begin"/>
      </w:r>
      <w:r w:rsidRPr="009D2C4F">
        <w:rPr>
          <w:rFonts w:asciiTheme="majorBidi" w:hAnsiTheme="majorBidi" w:cstheme="majorBidi"/>
          <w:color w:val="000000"/>
          <w:sz w:val="24"/>
          <w:szCs w:val="24"/>
        </w:rPr>
        <w:instrText xml:space="preserve"> ADDIN EN.CITE &lt;EndNote&gt;&lt;Cite ExcludeAuth="1"&gt;&lt;Author&gt;King&amp;apos;s College London&lt;/Author&gt;&lt;Year&gt;2015&lt;/Year&gt;&lt;IDText&gt;The nature, scale and beneficiaries of research impact: An initial analysis of Research Excellence Framework (REF) 2014 impact case studies&lt;/IDText&gt;&lt;DisplayText&gt;(2015)&lt;/DisplayText&gt;&lt;record&gt;&lt;urls&gt;&lt;related-urls&gt;&lt;url&gt;http://www.kcl.ac.uk/sspp/policy-institute/publications/Analysis-of-REF-impact.pdf&lt;/url&gt;&lt;/related-urls&gt;&lt;/urls&gt;&lt;titles&gt;&lt;title&gt;The nature, scale and beneficiaries of research impact: An initial analysis of Research Excellence Framework (REF) 2014 impact case studies&lt;/title&gt;&lt;/titles&gt;&lt;contributors&gt;&lt;authors&gt;&lt;author&gt;King&amp;apos;s College London,&lt;/author&gt;&lt;author&gt;Digital Science,&lt;/author&gt;&lt;/authors&gt;&lt;/contributors&gt;&lt;added-date format="utc"&gt;1480108432&lt;/added-date&gt;&lt;ref-type name="Report"&gt;27&lt;/ref-type&gt;&lt;dates&gt;&lt;year&gt;2015&lt;/year&gt;&lt;/dates&gt;&lt;rec-number&gt;6402&lt;/rec-number&gt;&lt;publisher&gt;King&amp;apos;s College London &amp;amp;amp; Digital Science&lt;/publisher&gt;&lt;last-updated-date format="utc"&gt;1480334598&lt;/last-updated-date&gt;&lt;/record&gt;&lt;/Cite&gt;&lt;/EndNote&gt;</w:instrText>
      </w:r>
      <w:r w:rsidRPr="009D2C4F">
        <w:rPr>
          <w:rFonts w:asciiTheme="majorBidi" w:hAnsiTheme="majorBidi" w:cstheme="majorBidi"/>
          <w:color w:val="000000"/>
          <w:sz w:val="24"/>
          <w:szCs w:val="24"/>
        </w:rPr>
        <w:fldChar w:fldCharType="separate"/>
      </w:r>
      <w:r w:rsidRPr="009D2C4F">
        <w:rPr>
          <w:rFonts w:asciiTheme="majorBidi" w:hAnsiTheme="majorBidi" w:cstheme="majorBidi"/>
          <w:noProof/>
          <w:color w:val="000000"/>
          <w:sz w:val="24"/>
          <w:szCs w:val="24"/>
        </w:rPr>
        <w:t>(2015)</w:t>
      </w:r>
      <w:r w:rsidRPr="009D2C4F">
        <w:rPr>
          <w:rFonts w:asciiTheme="majorBidi" w:hAnsiTheme="majorBidi" w:cstheme="majorBidi"/>
          <w:color w:val="000000"/>
          <w:sz w:val="24"/>
          <w:szCs w:val="24"/>
        </w:rPr>
        <w:fldChar w:fldCharType="end"/>
      </w:r>
      <w:r>
        <w:rPr>
          <w:rFonts w:asciiTheme="majorBidi" w:hAnsiTheme="majorBidi" w:cstheme="majorBidi"/>
          <w:color w:val="000000"/>
          <w:sz w:val="24"/>
          <w:szCs w:val="24"/>
        </w:rPr>
        <w:t>, is</w:t>
      </w:r>
      <w:r w:rsidRPr="009D2C4F">
        <w:rPr>
          <w:rFonts w:eastAsia="Times New Roman"/>
          <w:sz w:val="24"/>
          <w:szCs w:val="24"/>
        </w:rPr>
        <w:t xml:space="preserve"> accessible via the REF website (</w:t>
      </w:r>
      <w:hyperlink r:id="rId9" w:history="1">
        <w:r w:rsidRPr="009D2C4F">
          <w:rPr>
            <w:rStyle w:val="Hyperlink"/>
            <w:rFonts w:eastAsia="Times New Roman"/>
            <w:sz w:val="24"/>
            <w:szCs w:val="24"/>
          </w:rPr>
          <w:t>https://impact.ref.ac.uk/casestudies/</w:t>
        </w:r>
      </w:hyperlink>
      <w:r w:rsidRPr="009D2C4F">
        <w:rPr>
          <w:rStyle w:val="Hyperlink"/>
          <w:rFonts w:eastAsia="Times New Roman"/>
          <w:sz w:val="24"/>
          <w:szCs w:val="24"/>
        </w:rPr>
        <w:t>)</w:t>
      </w:r>
      <w:r>
        <w:rPr>
          <w:rFonts w:eastAsia="Times New Roman"/>
          <w:sz w:val="24"/>
          <w:szCs w:val="24"/>
        </w:rPr>
        <w:t xml:space="preserve"> and </w:t>
      </w:r>
      <w:r w:rsidRPr="009D2C4F">
        <w:rPr>
          <w:rFonts w:eastAsia="Times New Roman"/>
          <w:sz w:val="24"/>
          <w:szCs w:val="24"/>
        </w:rPr>
        <w:t>allows free access to these Case Studies.</w:t>
      </w:r>
    </w:p>
    <w:p w14:paraId="3425B732" w14:textId="0687A448" w:rsidR="00990B34" w:rsidRDefault="00FD7CF3" w:rsidP="005C7D74">
      <w:pPr>
        <w:spacing w:after="120" w:line="360" w:lineRule="auto"/>
        <w:rPr>
          <w:sz w:val="24"/>
          <w:szCs w:val="24"/>
        </w:rPr>
      </w:pPr>
      <w:r>
        <w:rPr>
          <w:rFonts w:eastAsia="Times New Roman"/>
          <w:sz w:val="24"/>
          <w:szCs w:val="24"/>
        </w:rPr>
        <w:t>For the purposes of my research, it is these Case Studies, or more specifically, the</w:t>
      </w:r>
      <w:r w:rsidR="00990B34">
        <w:rPr>
          <w:rFonts w:eastAsia="Times New Roman"/>
          <w:sz w:val="24"/>
          <w:szCs w:val="24"/>
        </w:rPr>
        <w:t xml:space="preserve"> bodies of academic</w:t>
      </w:r>
      <w:r>
        <w:rPr>
          <w:rFonts w:eastAsia="Times New Roman"/>
          <w:sz w:val="24"/>
          <w:szCs w:val="24"/>
        </w:rPr>
        <w:t xml:space="preserve"> research which underpin them, that I am interested in. They represent a ready-made and well-reviewed database of</w:t>
      </w:r>
      <w:r w:rsidR="00F30698">
        <w:rPr>
          <w:rFonts w:eastAsia="Times New Roman"/>
          <w:sz w:val="24"/>
          <w:szCs w:val="24"/>
        </w:rPr>
        <w:t xml:space="preserve"> bodies of</w:t>
      </w:r>
      <w:r>
        <w:rPr>
          <w:rFonts w:eastAsia="Times New Roman"/>
          <w:sz w:val="24"/>
          <w:szCs w:val="24"/>
        </w:rPr>
        <w:t xml:space="preserve"> academic research which ha</w:t>
      </w:r>
      <w:r w:rsidR="00F30698">
        <w:rPr>
          <w:rFonts w:eastAsia="Times New Roman"/>
          <w:sz w:val="24"/>
          <w:szCs w:val="24"/>
        </w:rPr>
        <w:t>ve</w:t>
      </w:r>
      <w:r>
        <w:rPr>
          <w:rFonts w:eastAsia="Times New Roman"/>
          <w:sz w:val="24"/>
          <w:szCs w:val="24"/>
        </w:rPr>
        <w:t xml:space="preserve"> been recognised for </w:t>
      </w:r>
      <w:r w:rsidR="00F30698">
        <w:rPr>
          <w:rFonts w:eastAsia="Times New Roman"/>
          <w:sz w:val="24"/>
          <w:szCs w:val="24"/>
        </w:rPr>
        <w:t>their</w:t>
      </w:r>
      <w:r>
        <w:rPr>
          <w:rFonts w:eastAsia="Times New Roman"/>
          <w:sz w:val="24"/>
          <w:szCs w:val="24"/>
        </w:rPr>
        <w:t xml:space="preserve"> impact</w:t>
      </w:r>
      <w:r w:rsidR="00EB6DD9">
        <w:rPr>
          <w:rFonts w:eastAsia="Times New Roman"/>
          <w:sz w:val="24"/>
          <w:szCs w:val="24"/>
        </w:rPr>
        <w:t xml:space="preserve"> and</w:t>
      </w:r>
      <w:r w:rsidR="00F30698">
        <w:rPr>
          <w:rFonts w:eastAsia="Times New Roman"/>
          <w:sz w:val="24"/>
          <w:szCs w:val="24"/>
        </w:rPr>
        <w:t xml:space="preserve"> which are</w:t>
      </w:r>
      <w:r w:rsidR="00EB6DD9">
        <w:rPr>
          <w:rFonts w:eastAsia="Times New Roman"/>
          <w:sz w:val="24"/>
          <w:szCs w:val="24"/>
        </w:rPr>
        <w:t xml:space="preserve"> </w:t>
      </w:r>
      <w:r w:rsidR="00F30698">
        <w:rPr>
          <w:rFonts w:eastAsia="Times New Roman"/>
          <w:sz w:val="24"/>
          <w:szCs w:val="24"/>
        </w:rPr>
        <w:t xml:space="preserve">therefore </w:t>
      </w:r>
      <w:r w:rsidR="00EB6DD9">
        <w:rPr>
          <w:rFonts w:eastAsia="Times New Roman"/>
          <w:sz w:val="24"/>
          <w:szCs w:val="24"/>
        </w:rPr>
        <w:t xml:space="preserve">likely to include </w:t>
      </w:r>
      <w:r w:rsidR="00EA6A60">
        <w:rPr>
          <w:rFonts w:eastAsia="Times New Roman"/>
          <w:sz w:val="24"/>
          <w:szCs w:val="24"/>
        </w:rPr>
        <w:t>various</w:t>
      </w:r>
      <w:r w:rsidR="00EB6DD9">
        <w:rPr>
          <w:rFonts w:eastAsia="Times New Roman"/>
          <w:sz w:val="24"/>
          <w:szCs w:val="24"/>
        </w:rPr>
        <w:t xml:space="preserve"> boundary transaction</w:t>
      </w:r>
      <w:r w:rsidR="00EA6A60">
        <w:rPr>
          <w:rFonts w:eastAsia="Times New Roman"/>
          <w:sz w:val="24"/>
          <w:szCs w:val="24"/>
        </w:rPr>
        <w:t>s</w:t>
      </w:r>
      <w:r>
        <w:rPr>
          <w:rFonts w:eastAsia="Times New Roman"/>
          <w:sz w:val="24"/>
          <w:szCs w:val="24"/>
        </w:rPr>
        <w:t>.</w:t>
      </w:r>
      <w:r w:rsidR="00973746">
        <w:rPr>
          <w:rFonts w:eastAsia="Times New Roman"/>
          <w:sz w:val="24"/>
          <w:szCs w:val="24"/>
        </w:rPr>
        <w:t xml:space="preserve"> </w:t>
      </w:r>
      <w:r w:rsidR="00973746">
        <w:rPr>
          <w:sz w:val="24"/>
          <w:szCs w:val="24"/>
        </w:rPr>
        <w:t>Moreover, the Case Studies describe</w:t>
      </w:r>
      <w:r w:rsidR="00990B34">
        <w:rPr>
          <w:sz w:val="24"/>
          <w:szCs w:val="24"/>
        </w:rPr>
        <w:t xml:space="preserve"> </w:t>
      </w:r>
      <w:r w:rsidR="00973746">
        <w:rPr>
          <w:sz w:val="24"/>
          <w:szCs w:val="24"/>
        </w:rPr>
        <w:t>the</w:t>
      </w:r>
      <w:r w:rsidR="00990B34">
        <w:rPr>
          <w:sz w:val="24"/>
          <w:szCs w:val="24"/>
        </w:rPr>
        <w:t xml:space="preserve"> underpinning</w:t>
      </w:r>
      <w:r w:rsidR="00973746">
        <w:rPr>
          <w:sz w:val="24"/>
          <w:szCs w:val="24"/>
        </w:rPr>
        <w:t xml:space="preserve"> research </w:t>
      </w:r>
      <w:r w:rsidR="00990B34">
        <w:rPr>
          <w:sz w:val="24"/>
          <w:szCs w:val="24"/>
        </w:rPr>
        <w:t>in non-specialist terms,</w:t>
      </w:r>
      <w:r w:rsidR="00973746">
        <w:rPr>
          <w:sz w:val="24"/>
          <w:szCs w:val="24"/>
        </w:rPr>
        <w:t xml:space="preserve"> provid</w:t>
      </w:r>
      <w:r w:rsidR="005C7D74">
        <w:rPr>
          <w:sz w:val="24"/>
          <w:szCs w:val="24"/>
        </w:rPr>
        <w:t xml:space="preserve">ing </w:t>
      </w:r>
      <w:r w:rsidR="00973746">
        <w:rPr>
          <w:sz w:val="24"/>
          <w:szCs w:val="24"/>
        </w:rPr>
        <w:t xml:space="preserve">me with an </w:t>
      </w:r>
      <w:r w:rsidR="00990B34">
        <w:rPr>
          <w:sz w:val="24"/>
          <w:szCs w:val="24"/>
        </w:rPr>
        <w:t>accessible starting point to understanding the contexts and processes related to</w:t>
      </w:r>
      <w:r w:rsidR="00973746">
        <w:rPr>
          <w:sz w:val="24"/>
          <w:szCs w:val="24"/>
        </w:rPr>
        <w:t xml:space="preserve"> the </w:t>
      </w:r>
      <w:r w:rsidR="005C7D74">
        <w:rPr>
          <w:sz w:val="24"/>
          <w:szCs w:val="24"/>
        </w:rPr>
        <w:t>bodies of research which I then study in greater detail</w:t>
      </w:r>
      <w:r w:rsidR="00990B34">
        <w:rPr>
          <w:sz w:val="24"/>
          <w:szCs w:val="24"/>
        </w:rPr>
        <w:t xml:space="preserve"> in relation to their boundary transactions</w:t>
      </w:r>
      <w:r w:rsidR="005C7D74">
        <w:rPr>
          <w:sz w:val="24"/>
          <w:szCs w:val="24"/>
        </w:rPr>
        <w:t xml:space="preserve">. </w:t>
      </w:r>
      <w:r w:rsidR="00DD40C5">
        <w:rPr>
          <w:sz w:val="24"/>
          <w:szCs w:val="24"/>
        </w:rPr>
        <w:t xml:space="preserve">The Methodology (Chapter </w:t>
      </w:r>
      <w:r w:rsidR="009C6D9B">
        <w:rPr>
          <w:sz w:val="24"/>
          <w:szCs w:val="24"/>
        </w:rPr>
        <w:t>3</w:t>
      </w:r>
      <w:r w:rsidR="00DD40C5">
        <w:rPr>
          <w:sz w:val="24"/>
          <w:szCs w:val="24"/>
        </w:rPr>
        <w:t xml:space="preserve">) explains how I sampled </w:t>
      </w:r>
      <w:r w:rsidR="006D566B">
        <w:rPr>
          <w:sz w:val="24"/>
          <w:szCs w:val="24"/>
        </w:rPr>
        <w:t>Case Studies for analysis and what the analytical procedures entailed.</w:t>
      </w:r>
    </w:p>
    <w:p w14:paraId="4B6CBC0C" w14:textId="7648E618" w:rsidR="0007140A" w:rsidRPr="0052524C" w:rsidRDefault="00ED5A52" w:rsidP="00ED5A52">
      <w:pPr>
        <w:spacing w:after="120" w:line="360" w:lineRule="auto"/>
        <w:rPr>
          <w:sz w:val="24"/>
          <w:szCs w:val="24"/>
        </w:rPr>
      </w:pPr>
      <w:r w:rsidRPr="0052524C">
        <w:rPr>
          <w:sz w:val="24"/>
          <w:szCs w:val="24"/>
        </w:rPr>
        <w:t>In the following section, I contextualise my study by introducing the background and recent history of the impact agenda in the UK. Much of the literature drawn upon</w:t>
      </w:r>
      <w:r w:rsidR="00D7431F" w:rsidRPr="0052524C">
        <w:rPr>
          <w:sz w:val="24"/>
          <w:szCs w:val="24"/>
        </w:rPr>
        <w:t xml:space="preserve"> in the following section</w:t>
      </w:r>
      <w:r w:rsidR="00E651BD" w:rsidRPr="0052524C">
        <w:rPr>
          <w:sz w:val="24"/>
          <w:szCs w:val="24"/>
        </w:rPr>
        <w:t xml:space="preserve"> is</w:t>
      </w:r>
      <w:r w:rsidRPr="0052524C">
        <w:rPr>
          <w:sz w:val="24"/>
          <w:szCs w:val="24"/>
        </w:rPr>
        <w:t xml:space="preserve"> </w:t>
      </w:r>
      <w:r w:rsidR="002821CE" w:rsidRPr="0052524C">
        <w:rPr>
          <w:sz w:val="24"/>
          <w:szCs w:val="24"/>
        </w:rPr>
        <w:t>directly</w:t>
      </w:r>
      <w:r w:rsidR="00E651BD" w:rsidRPr="0052524C">
        <w:rPr>
          <w:sz w:val="24"/>
          <w:szCs w:val="24"/>
        </w:rPr>
        <w:t xml:space="preserve"> focused on</w:t>
      </w:r>
      <w:r w:rsidR="002821CE" w:rsidRPr="0052524C">
        <w:rPr>
          <w:sz w:val="24"/>
          <w:szCs w:val="24"/>
        </w:rPr>
        <w:t xml:space="preserve"> issues arising from the impact agenda</w:t>
      </w:r>
      <w:r w:rsidRPr="0052524C">
        <w:rPr>
          <w:sz w:val="24"/>
          <w:szCs w:val="24"/>
        </w:rPr>
        <w:t xml:space="preserve">: how to operationally define and measure impact; impact policy evaluations; situating ‘impact’ in broader systems, policies and theories of research and academia; discursive or philosophical critique of ‘impact’; experiences of conducting ‘impactful’ research; the ‘impact of impact’, e.g. on research practice and institutional management. </w:t>
      </w:r>
      <w:r w:rsidR="009E5220" w:rsidRPr="0052524C">
        <w:rPr>
          <w:sz w:val="24"/>
          <w:szCs w:val="24"/>
        </w:rPr>
        <w:t>W</w:t>
      </w:r>
      <w:r w:rsidR="0007140A" w:rsidRPr="0052524C">
        <w:rPr>
          <w:sz w:val="24"/>
          <w:szCs w:val="24"/>
        </w:rPr>
        <w:t>hile</w:t>
      </w:r>
      <w:r w:rsidRPr="0052524C">
        <w:rPr>
          <w:sz w:val="24"/>
          <w:szCs w:val="24"/>
        </w:rPr>
        <w:t xml:space="preserve"> this literature helps to contextualise my study and to highlight links </w:t>
      </w:r>
      <w:r w:rsidR="0030501B" w:rsidRPr="0052524C">
        <w:rPr>
          <w:sz w:val="24"/>
          <w:szCs w:val="24"/>
        </w:rPr>
        <w:t xml:space="preserve">to </w:t>
      </w:r>
      <w:r w:rsidRPr="0052524C">
        <w:rPr>
          <w:sz w:val="24"/>
          <w:szCs w:val="24"/>
        </w:rPr>
        <w:t xml:space="preserve">existing work, it is worth noting that, to a large extent, my own research does </w:t>
      </w:r>
      <w:r w:rsidRPr="0052524C">
        <w:rPr>
          <w:i/>
          <w:sz w:val="24"/>
          <w:szCs w:val="24"/>
        </w:rPr>
        <w:t xml:space="preserve">not </w:t>
      </w:r>
      <w:r w:rsidRPr="0052524C">
        <w:rPr>
          <w:iCs/>
          <w:sz w:val="24"/>
          <w:szCs w:val="24"/>
        </w:rPr>
        <w:t>aim to</w:t>
      </w:r>
      <w:r w:rsidRPr="0052524C">
        <w:rPr>
          <w:i/>
          <w:sz w:val="24"/>
          <w:szCs w:val="24"/>
        </w:rPr>
        <w:t xml:space="preserve"> </w:t>
      </w:r>
      <w:r w:rsidRPr="0052524C">
        <w:rPr>
          <w:sz w:val="24"/>
          <w:szCs w:val="24"/>
        </w:rPr>
        <w:t>contribute to th</w:t>
      </w:r>
      <w:r w:rsidR="00ED1970" w:rsidRPr="0052524C">
        <w:rPr>
          <w:sz w:val="24"/>
          <w:szCs w:val="24"/>
        </w:rPr>
        <w:t>is</w:t>
      </w:r>
      <w:r w:rsidR="00EC5C98" w:rsidRPr="0052524C">
        <w:rPr>
          <w:sz w:val="24"/>
          <w:szCs w:val="24"/>
        </w:rPr>
        <w:t xml:space="preserve"> wide-ranging</w:t>
      </w:r>
      <w:r w:rsidR="00B838BA" w:rsidRPr="0052524C">
        <w:rPr>
          <w:sz w:val="24"/>
          <w:szCs w:val="24"/>
        </w:rPr>
        <w:t xml:space="preserve"> body of</w:t>
      </w:r>
      <w:r w:rsidRPr="0052524C">
        <w:rPr>
          <w:sz w:val="24"/>
          <w:szCs w:val="24"/>
        </w:rPr>
        <w:t xml:space="preserve"> ‘impact’ literature. For example, </w:t>
      </w:r>
      <w:r w:rsidR="00DC1F3E" w:rsidRPr="0052524C">
        <w:rPr>
          <w:sz w:val="24"/>
          <w:szCs w:val="24"/>
        </w:rPr>
        <w:t>it is not directly interested in</w:t>
      </w:r>
      <w:r w:rsidRPr="0052524C">
        <w:rPr>
          <w:sz w:val="24"/>
          <w:szCs w:val="24"/>
        </w:rPr>
        <w:t xml:space="preserve"> issues of how to measure impact or how academic researchers and institutions should be assessed on their impact </w:t>
      </w:r>
      <w:r w:rsidRPr="0052524C">
        <w:rPr>
          <w:sz w:val="24"/>
          <w:szCs w:val="24"/>
        </w:rPr>
        <w:fldChar w:fldCharType="begin">
          <w:fldData xml:space="preserve">PEVuZE5vdGU+PENpdGU+PEF1dGhvcj5LaGF6cmFndWk8L0F1dGhvcj48WWVhcj4yMDE1PC9ZZWFy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</w:fldData>
        </w:fldChar>
      </w:r>
      <w:r w:rsidRPr="0052524C">
        <w:rPr>
          <w:sz w:val="24"/>
          <w:szCs w:val="24"/>
        </w:rPr>
        <w:instrText xml:space="preserve"> ADDIN EN.CITE </w:instrText>
      </w:r>
      <w:r w:rsidRPr="0052524C">
        <w:rPr>
          <w:sz w:val="24"/>
          <w:szCs w:val="24"/>
        </w:rPr>
        <w:fldChar w:fldCharType="begin">
          <w:fldData xml:space="preserve">PEVuZE5vdGU+PENpdGU+PEF1dGhvcj5LaGF6cmFndWk8L0F1dGhvcj48WWVhcj4yMDE1PC9ZZWFy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</w:fldData>
        </w:fldChar>
      </w:r>
      <w:r w:rsidRPr="0052524C">
        <w:rPr>
          <w:sz w:val="24"/>
          <w:szCs w:val="24"/>
        </w:rPr>
        <w:instrText xml:space="preserve"> ADDIN EN.CITE.DATA </w:instrText>
      </w:r>
      <w:r w:rsidRPr="0052524C">
        <w:rPr>
          <w:sz w:val="24"/>
          <w:szCs w:val="24"/>
        </w:rPr>
      </w:r>
      <w:r w:rsidRPr="0052524C">
        <w:rPr>
          <w:sz w:val="24"/>
          <w:szCs w:val="24"/>
        </w:rPr>
        <w:fldChar w:fldCharType="end"/>
      </w:r>
      <w:r w:rsidRPr="0052524C">
        <w:rPr>
          <w:sz w:val="24"/>
          <w:szCs w:val="24"/>
        </w:rPr>
      </w:r>
      <w:r w:rsidRPr="0052524C">
        <w:rPr>
          <w:sz w:val="24"/>
          <w:szCs w:val="24"/>
        </w:rPr>
        <w:fldChar w:fldCharType="separate"/>
      </w:r>
      <w:r w:rsidRPr="0052524C">
        <w:rPr>
          <w:noProof/>
          <w:sz w:val="24"/>
          <w:szCs w:val="24"/>
        </w:rPr>
        <w:t>(Chowdhury, Koya, Philipson, &amp; Dorta-González, 2016; Greenhalgh, Raftery, Hanney, &amp; Glover, 2016; Gunn &amp; Mintrom, 2017; Khazragui &amp; Hudson, 2015; Klautzer et al., 2011; Ovseiko, Oancea, &amp; Buchan, 2012)</w:t>
      </w:r>
      <w:r w:rsidRPr="0052524C">
        <w:rPr>
          <w:sz w:val="24"/>
          <w:szCs w:val="24"/>
        </w:rPr>
        <w:fldChar w:fldCharType="end"/>
      </w:r>
      <w:r w:rsidRPr="0052524C">
        <w:rPr>
          <w:sz w:val="24"/>
          <w:szCs w:val="24"/>
        </w:rPr>
        <w:t xml:space="preserve">. </w:t>
      </w:r>
      <w:r w:rsidR="00141994" w:rsidRPr="0052524C">
        <w:rPr>
          <w:sz w:val="24"/>
          <w:szCs w:val="24"/>
        </w:rPr>
        <w:t>Nor do I aim</w:t>
      </w:r>
      <w:r w:rsidRPr="0052524C">
        <w:rPr>
          <w:sz w:val="24"/>
          <w:szCs w:val="24"/>
        </w:rPr>
        <w:t xml:space="preserve"> investigate the conditions for impact or of good practices for generating impact </w:t>
      </w:r>
      <w:r w:rsidRPr="0052524C">
        <w:rPr>
          <w:sz w:val="24"/>
          <w:szCs w:val="24"/>
        </w:rPr>
        <w:fldChar w:fldCharType="begin">
          <w:fldData xml:space="preserve">PEVuZE5vdGU+PENpdGU+PEF1dGhvcj5EZW5pY29sbzwvQXV0aG9yPjxZZWFyPjIwMTQ8L1llYXI+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</w:fldData>
        </w:fldChar>
      </w:r>
      <w:r w:rsidRPr="0052524C">
        <w:rPr>
          <w:sz w:val="24"/>
          <w:szCs w:val="24"/>
        </w:rPr>
        <w:instrText xml:space="preserve"> ADDIN EN.CITE </w:instrText>
      </w:r>
      <w:r w:rsidRPr="0052524C">
        <w:rPr>
          <w:sz w:val="24"/>
          <w:szCs w:val="24"/>
        </w:rPr>
        <w:fldChar w:fldCharType="begin">
          <w:fldData xml:space="preserve">PEVuZE5vdGU+PENpdGU+PEF1dGhvcj5EZW5pY29sbzwvQXV0aG9yPjxZZWFyPjIwMTQ8L1llYXI+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</w:fldData>
        </w:fldChar>
      </w:r>
      <w:r w:rsidRPr="0052524C">
        <w:rPr>
          <w:sz w:val="24"/>
          <w:szCs w:val="24"/>
        </w:rPr>
        <w:instrText xml:space="preserve"> ADDIN EN.CITE.DATA </w:instrText>
      </w:r>
      <w:r w:rsidRPr="0052524C">
        <w:rPr>
          <w:sz w:val="24"/>
          <w:szCs w:val="24"/>
        </w:rPr>
      </w:r>
      <w:r w:rsidRPr="0052524C">
        <w:rPr>
          <w:sz w:val="24"/>
          <w:szCs w:val="24"/>
        </w:rPr>
        <w:fldChar w:fldCharType="end"/>
      </w:r>
      <w:r w:rsidRPr="0052524C">
        <w:rPr>
          <w:sz w:val="24"/>
          <w:szCs w:val="24"/>
        </w:rPr>
      </w:r>
      <w:r w:rsidRPr="0052524C">
        <w:rPr>
          <w:sz w:val="24"/>
          <w:szCs w:val="24"/>
        </w:rPr>
        <w:fldChar w:fldCharType="separate"/>
      </w:r>
      <w:r w:rsidRPr="0052524C">
        <w:rPr>
          <w:noProof/>
          <w:sz w:val="24"/>
          <w:szCs w:val="24"/>
        </w:rPr>
        <w:t>(Denicolo, 2014; Grant, Brutscher, Kirk, Butler, &amp; Wooding, 2010; Reed, 2017; Reed, Bryce, &amp; Machen, 2018)</w:t>
      </w:r>
      <w:r w:rsidRPr="0052524C">
        <w:rPr>
          <w:sz w:val="24"/>
          <w:szCs w:val="24"/>
        </w:rPr>
        <w:fldChar w:fldCharType="end"/>
      </w:r>
      <w:r w:rsidRPr="0052524C">
        <w:rPr>
          <w:sz w:val="24"/>
          <w:szCs w:val="24"/>
        </w:rPr>
        <w:t xml:space="preserve">. Nor is my research an evaluation of impact policy </w:t>
      </w:r>
      <w:r w:rsidRPr="0052524C">
        <w:rPr>
          <w:sz w:val="24"/>
          <w:szCs w:val="24"/>
        </w:rPr>
        <w:fldChar w:fldCharType="begin"/>
      </w:r>
      <w:r w:rsidRPr="0052524C">
        <w:rPr>
          <w:sz w:val="24"/>
          <w:szCs w:val="24"/>
        </w:rPr>
        <w:instrText xml:space="preserve"> ADDIN EN.CITE &lt;EndNote&gt;&lt;Cite&gt;&lt;Author&gt;Martin&lt;/Author&gt;&lt;Year&gt;2011&lt;/Year&gt;&lt;IDText&gt;The Research Excellence Framework and the &amp;apos;impact agenda&amp;apos;: are we creating a Frankenstein monster?&lt;/IDText&gt;&lt;DisplayText&gt;(Martin, 2011)&lt;/DisplayText&gt;&lt;record&gt;&lt;dates&gt;&lt;pub-dates&gt;&lt;date&gt;Sep&lt;/date&gt;&lt;/pub-dates&gt;&lt;year&gt;2011&lt;/year&gt;&lt;/dates&gt;&lt;urls&gt;&lt;related-urls&gt;&lt;url&gt;&amp;lt;Go to ISI&amp;gt;://WOS:000296207200010&lt;/url&gt;&lt;/related-urls&gt;&lt;/urls&gt;&lt;isbn&gt;0958-2029&lt;/isbn&gt;&lt;titles&gt;&lt;title&gt;The Research Excellence Framework and the &amp;apos;impact agenda&amp;apos;: are we creating a Frankenstein monster?&lt;/title&gt;&lt;secondary-title&gt;Research Evaluation&lt;/secondary-title&gt;&lt;/titles&gt;&lt;pages&gt;247-254&lt;/pages&gt;&lt;number&gt;3&lt;/number&gt;&lt;contributors&gt;&lt;authors&gt;&lt;author&gt;Martin, Ben R.&lt;/author&gt;&lt;/authors&gt;&lt;/contributors&gt;&lt;added-date format="utc"&gt;1469230284&lt;/added-date&gt;&lt;ref-type name="Journal Article"&gt;17&lt;/ref-type&gt;&lt;rec-number&gt;716&lt;/rec-number&gt;&lt;last-updated-date format="utc"&gt;1469230334&lt;/last-updated-date&gt;&lt;accession-num&gt;WOS:000296207200010&lt;/accession-num&gt;&lt;electronic-resource-num&gt;10.3152/095820211x13118583635693&lt;/electronic-resource-num&gt;&lt;volume&gt;20&lt;/volume&gt;&lt;/record&gt;&lt;/Cite&gt;&lt;/EndNote&gt;</w:instrText>
      </w:r>
      <w:r w:rsidRPr="0052524C">
        <w:rPr>
          <w:sz w:val="24"/>
          <w:szCs w:val="24"/>
        </w:rPr>
        <w:fldChar w:fldCharType="separate"/>
      </w:r>
      <w:r w:rsidRPr="0052524C">
        <w:rPr>
          <w:noProof/>
          <w:sz w:val="24"/>
          <w:szCs w:val="24"/>
        </w:rPr>
        <w:t>(Martin, 2011)</w:t>
      </w:r>
      <w:r w:rsidRPr="0052524C">
        <w:rPr>
          <w:sz w:val="24"/>
          <w:szCs w:val="24"/>
        </w:rPr>
        <w:fldChar w:fldCharType="end"/>
      </w:r>
      <w:r w:rsidRPr="0052524C">
        <w:rPr>
          <w:sz w:val="24"/>
          <w:szCs w:val="24"/>
        </w:rPr>
        <w:t xml:space="preserve"> or its enactment in practice </w:t>
      </w:r>
      <w:r w:rsidRPr="0052524C">
        <w:rPr>
          <w:sz w:val="24"/>
          <w:szCs w:val="24"/>
        </w:rPr>
        <w:fldChar w:fldCharType="begin">
          <w:fldData xml:space="preserve">PEVuZE5vdGU+PENpdGU+PEF1dGhvcj5EZXJyaWNrPC9BdXRob3I+PFllYXI+MjAxODwvWWVhcj48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</w:fldData>
        </w:fldChar>
      </w:r>
      <w:r w:rsidRPr="0052524C">
        <w:rPr>
          <w:sz w:val="24"/>
          <w:szCs w:val="24"/>
        </w:rPr>
        <w:instrText xml:space="preserve"> ADDIN EN.CITE </w:instrText>
      </w:r>
      <w:r w:rsidRPr="0052524C">
        <w:rPr>
          <w:sz w:val="24"/>
          <w:szCs w:val="24"/>
        </w:rPr>
        <w:fldChar w:fldCharType="begin">
          <w:fldData xml:space="preserve">PEVuZE5vdGU+PENpdGU+PEF1dGhvcj5EZXJyaWNrPC9BdXRob3I+PFllYXI+MjAxODwvWWVhcj48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</w:fldData>
        </w:fldChar>
      </w:r>
      <w:r w:rsidRPr="0052524C">
        <w:rPr>
          <w:sz w:val="24"/>
          <w:szCs w:val="24"/>
        </w:rPr>
        <w:instrText xml:space="preserve"> ADDIN EN.CITE.DATA </w:instrText>
      </w:r>
      <w:r w:rsidRPr="0052524C">
        <w:rPr>
          <w:sz w:val="24"/>
          <w:szCs w:val="24"/>
        </w:rPr>
      </w:r>
      <w:r w:rsidRPr="0052524C">
        <w:rPr>
          <w:sz w:val="24"/>
          <w:szCs w:val="24"/>
        </w:rPr>
        <w:fldChar w:fldCharType="end"/>
      </w:r>
      <w:r w:rsidRPr="0052524C">
        <w:rPr>
          <w:sz w:val="24"/>
          <w:szCs w:val="24"/>
        </w:rPr>
      </w:r>
      <w:r w:rsidRPr="0052524C">
        <w:rPr>
          <w:sz w:val="24"/>
          <w:szCs w:val="24"/>
        </w:rPr>
        <w:fldChar w:fldCharType="separate"/>
      </w:r>
      <w:r w:rsidRPr="0052524C">
        <w:rPr>
          <w:noProof/>
          <w:sz w:val="24"/>
          <w:szCs w:val="24"/>
        </w:rPr>
        <w:t>(Derrick, 2018; Samuel &amp; Derrick, 2015; Watermeyer &amp; Chubb, 2018)</w:t>
      </w:r>
      <w:r w:rsidRPr="0052524C">
        <w:rPr>
          <w:sz w:val="24"/>
          <w:szCs w:val="24"/>
        </w:rPr>
        <w:fldChar w:fldCharType="end"/>
      </w:r>
      <w:r w:rsidRPr="0052524C">
        <w:rPr>
          <w:sz w:val="24"/>
          <w:szCs w:val="24"/>
        </w:rPr>
        <w:t xml:space="preserve"> – although my research does have some implications for impact policy and its critique, as discussed in the Conclusion (Chapter 6). </w:t>
      </w:r>
    </w:p>
    <w:p w14:paraId="1CB61A1A" w14:textId="1A0CD0BA" w:rsidR="00ED5A52" w:rsidRDefault="0007140A" w:rsidP="005C7D74">
      <w:pPr>
        <w:spacing w:after="120" w:line="360" w:lineRule="auto"/>
        <w:rPr>
          <w:sz w:val="24"/>
          <w:szCs w:val="24"/>
        </w:rPr>
      </w:pPr>
      <w:r w:rsidRPr="0052524C">
        <w:rPr>
          <w:sz w:val="24"/>
          <w:szCs w:val="24"/>
        </w:rPr>
        <w:t xml:space="preserve">Having said that, there are also many </w:t>
      </w:r>
      <w:r w:rsidR="00E0457A" w:rsidRPr="0052524C">
        <w:rPr>
          <w:sz w:val="24"/>
          <w:szCs w:val="24"/>
        </w:rPr>
        <w:t>features</w:t>
      </w:r>
      <w:r w:rsidR="00104C63" w:rsidRPr="0052524C">
        <w:rPr>
          <w:sz w:val="24"/>
          <w:szCs w:val="24"/>
        </w:rPr>
        <w:t xml:space="preserve"> and focal points</w:t>
      </w:r>
      <w:r w:rsidR="00E0457A" w:rsidRPr="0052524C">
        <w:rPr>
          <w:sz w:val="24"/>
          <w:szCs w:val="24"/>
        </w:rPr>
        <w:t xml:space="preserve"> </w:t>
      </w:r>
      <w:r w:rsidR="00104C63" w:rsidRPr="0052524C">
        <w:rPr>
          <w:sz w:val="24"/>
          <w:szCs w:val="24"/>
        </w:rPr>
        <w:t xml:space="preserve">that are </w:t>
      </w:r>
      <w:r w:rsidR="00E0457A" w:rsidRPr="0052524C">
        <w:rPr>
          <w:sz w:val="24"/>
          <w:szCs w:val="24"/>
        </w:rPr>
        <w:t>shared between</w:t>
      </w:r>
      <w:r w:rsidRPr="0052524C">
        <w:rPr>
          <w:sz w:val="24"/>
          <w:szCs w:val="24"/>
        </w:rPr>
        <w:t xml:space="preserve"> my research and </w:t>
      </w:r>
      <w:r w:rsidR="00E0457A" w:rsidRPr="0052524C">
        <w:rPr>
          <w:sz w:val="24"/>
          <w:szCs w:val="24"/>
        </w:rPr>
        <w:t>the growing body of ‘impact’</w:t>
      </w:r>
      <w:r w:rsidRPr="0052524C">
        <w:rPr>
          <w:sz w:val="24"/>
          <w:szCs w:val="24"/>
        </w:rPr>
        <w:t xml:space="preserve"> literature</w:t>
      </w:r>
      <w:r w:rsidR="00DE620B" w:rsidRPr="0052524C">
        <w:rPr>
          <w:sz w:val="24"/>
          <w:szCs w:val="24"/>
        </w:rPr>
        <w:t>. These include</w:t>
      </w:r>
      <w:r w:rsidRPr="0052524C">
        <w:rPr>
          <w:sz w:val="24"/>
          <w:szCs w:val="24"/>
        </w:rPr>
        <w:t xml:space="preserve">: a commitment to problematising the notion and role of the ‘user’ in research </w:t>
      </w:r>
      <w:r w:rsidRPr="0052524C">
        <w:rPr>
          <w:sz w:val="24"/>
          <w:szCs w:val="24"/>
        </w:rPr>
        <w:fldChar w:fldCharType="begin"/>
      </w:r>
      <w:r w:rsidRPr="0052524C">
        <w:rPr>
          <w:sz w:val="24"/>
          <w:szCs w:val="24"/>
        </w:rPr>
        <w:instrText xml:space="preserve"> ADDIN EN.CITE &lt;EndNote&gt;&lt;Cite&gt;&lt;Author&gt;Morton&lt;/Author&gt;&lt;Year&gt;2015&lt;/Year&gt;&lt;IDText&gt;Creating research impact: the roles of research users in interactive research mobilisation&lt;/IDText&gt;&lt;DisplayText&gt;(Morton, 2015a, 2015b)&lt;/DisplayText&gt;&lt;record&gt;&lt;dates&gt;&lt;pub-dates&gt;&lt;date&gt;Jan&lt;/date&gt;&lt;/pub-dates&gt;&lt;year&gt;2015&lt;/year&gt;&lt;/dates&gt;&lt;urls&gt;&lt;related-urls&gt;&lt;url&gt;&amp;lt;Go to ISI&amp;gt;://WOS:000351254200004&lt;/url&gt;&lt;/related-urls&gt;&lt;/urls&gt;&lt;isbn&gt;1744-2648&lt;/isbn&gt;&lt;titles&gt;&lt;title&gt;Creating research impact: the roles of research users in interactive research mobilisation&lt;/title&gt;&lt;secondary-title&gt;Evidence &amp;amp; Policy&lt;/secondary-title&gt;&lt;/titles&gt;&lt;pages&gt;35-55&lt;/pages&gt;&lt;number&gt;1&lt;/number&gt;&lt;contributors&gt;&lt;authors&gt;&lt;author&gt;Morton, Sarah&lt;/author&gt;&lt;/authors&gt;&lt;/contributors&gt;&lt;added-date format="utc"&gt;1470863044&lt;/added-date&gt;&lt;ref-type name="Journal Article"&gt;17&lt;/ref-type&gt;&lt;rec-number&gt;1996&lt;/rec-number&gt;&lt;last-updated-date format="utc"&gt;1470863066&lt;/last-updated-date&gt;&lt;accession-num&gt;WOS:000351254200004&lt;/accession-num&gt;&lt;electronic-resource-num&gt;10.1332/174426514x13976529631798&lt;/electronic-resource-num&gt;&lt;volume&gt;11&lt;/volume&gt;&lt;/record&gt;&lt;/Cite&gt;&lt;Cite&gt;&lt;Author&gt;Morton&lt;/Author&gt;&lt;Year&gt;2015&lt;/Year&gt;&lt;IDText&gt;Progressing research impact assessment: A &amp;apos;contributions&amp;apos; approach&lt;/IDText&gt;&lt;record&gt;&lt;dates&gt;&lt;pub-dates&gt;&lt;date&gt;Oct&lt;/date&gt;&lt;/pub-dates&gt;&lt;year&gt;2015&lt;/year&gt;&lt;/dates&gt;&lt;urls&gt;&lt;related-urls&gt;&lt;url&gt;&amp;lt;Go to ISI&amp;gt;://WOS:000365535900007&lt;/url&gt;&lt;/related-urls&gt;&lt;/urls&gt;&lt;isbn&gt;0958-2029&lt;/isbn&gt;&lt;titles&gt;&lt;title&gt;Progressing research impact assessment: A &amp;apos;contributions&amp;apos; approach&lt;/title&gt;&lt;secondary-title&gt;Research Evaluation&lt;/secondary-title&gt;&lt;/titles&gt;&lt;pages&gt;405-419&lt;/pages&gt;&lt;number&gt;4&lt;/number&gt;&lt;contributors&gt;&lt;authors&gt;&lt;author&gt;Morton, Sarah&lt;/author&gt;&lt;/authors&gt;&lt;/contributors&gt;&lt;added-date format="utc"&gt;1470863045&lt;/added-date&gt;&lt;ref-type name="Journal Article"&gt;17&lt;/ref-type&gt;&lt;rec-number&gt;2031&lt;/rec-number&gt;&lt;last-updated-date format="utc"&gt;1470863066&lt;/last-updated-date&gt;&lt;accession-num&gt;WOS:000365535900007&lt;/accession-num&gt;&lt;electronic-resource-num&gt;10.1093/reseval/rvv016&lt;/electronic-resource-num&gt;&lt;volume&gt;24&lt;/volume&gt;&lt;/record&gt;&lt;/Cite&gt;&lt;/EndNote&gt;</w:instrText>
      </w:r>
      <w:r w:rsidRPr="0052524C">
        <w:rPr>
          <w:sz w:val="24"/>
          <w:szCs w:val="24"/>
        </w:rPr>
        <w:fldChar w:fldCharType="separate"/>
      </w:r>
      <w:r w:rsidRPr="0052524C">
        <w:rPr>
          <w:noProof/>
          <w:sz w:val="24"/>
          <w:szCs w:val="24"/>
        </w:rPr>
        <w:t>(Morton, 2015a, 2015b)</w:t>
      </w:r>
      <w:r w:rsidRPr="0052524C">
        <w:rPr>
          <w:sz w:val="24"/>
          <w:szCs w:val="24"/>
        </w:rPr>
        <w:fldChar w:fldCharType="end"/>
      </w:r>
      <w:r w:rsidRPr="0052524C">
        <w:rPr>
          <w:sz w:val="24"/>
          <w:szCs w:val="24"/>
        </w:rPr>
        <w:t>; a methodological decision to focus on research which</w:t>
      </w:r>
      <w:r w:rsidR="00371B3F" w:rsidRPr="0052524C">
        <w:rPr>
          <w:sz w:val="24"/>
          <w:szCs w:val="24"/>
        </w:rPr>
        <w:t xml:space="preserve"> has</w:t>
      </w:r>
      <w:r w:rsidRPr="0052524C">
        <w:rPr>
          <w:sz w:val="24"/>
          <w:szCs w:val="24"/>
        </w:rPr>
        <w:t xml:space="preserve"> received high impact ratings in REF2014 in order to </w:t>
      </w:r>
      <w:r w:rsidRPr="0052524C">
        <w:rPr>
          <w:rFonts w:eastAsia="Times New Roman"/>
          <w:sz w:val="24"/>
          <w:szCs w:val="24"/>
        </w:rPr>
        <w:t xml:space="preserve">“make inferences about the kind of impact that was valued in the REF process, and the kind of research leading to such impact” </w:t>
      </w:r>
      <w:r w:rsidRPr="0052524C">
        <w:rPr>
          <w:rFonts w:eastAsia="Times New Roman"/>
          <w:sz w:val="24"/>
          <w:szCs w:val="24"/>
        </w:rPr>
        <w:fldChar w:fldCharType="begin"/>
      </w:r>
      <w:r w:rsidRPr="0052524C">
        <w:rPr>
          <w:rFonts w:eastAsia="Times New Roman"/>
          <w:sz w:val="24"/>
          <w:szCs w:val="24"/>
        </w:rPr>
        <w:instrText xml:space="preserve"> ADDIN EN.CITE &lt;EndNote&gt;&lt;Cite&gt;&lt;Author&gt;Laing&lt;/Author&gt;&lt;Year&gt;2018&lt;/Year&gt;&lt;IDText&gt;The impact agenda and critical social research in education: Hitting the target but missing the spot?&lt;/IDText&gt;&lt;Pages&gt;175&lt;/Pages&gt;&lt;DisplayText&gt;(Laing, Mazzoli Smith, &amp;amp; Todd, 2018, p. 175)&lt;/DisplayText&gt;&lt;record&gt;&lt;keywords&gt;&lt;keyword&gt;Impact&lt;/keyword&gt;&lt;keyword&gt;Critical Educational Research&lt;/keyword&gt;&lt;keyword&gt;Social Justice&lt;/keyword&gt;&lt;keyword&gt;Bourdieu&lt;/keyword&gt;&lt;keyword&gt;Valorization&lt;/keyword&gt;&lt;/keywords&gt;&lt;isbn&gt;1478-2103&lt;/isbn&gt;&lt;titles&gt;&lt;title&gt;The impact agenda and critical social research in education: Hitting the target but missing the spot?&lt;/title&gt;&lt;secondary-title&gt;Policy Futures in Education&lt;/secondary-title&gt;&lt;/titles&gt;&lt;pages&gt;169-184&lt;/pages&gt;&lt;number&gt;2&lt;/number&gt;&lt;contributors&gt;&lt;authors&gt;&lt;author&gt;Laing, Karen&lt;/author&gt;&lt;author&gt;Mazzoli Smith, Laura&lt;/author&gt;&lt;author&gt;Todd, Liz&lt;/author&gt;&lt;/authors&gt;&lt;/contributors&gt;&lt;added-date format="utc"&gt;1520866013&lt;/added-date&gt;&lt;ref-type name="Journal Article"&gt;17&lt;/ref-type&gt;&lt;dates&gt;&lt;year&gt;2018&lt;/year&gt;&lt;/dates&gt;&lt;rec-number&gt;7393&lt;/rec-number&gt;&lt;last-updated-date format="utc"&gt;1520866013&lt;/last-updated-date&gt;&lt;electronic-resource-num&gt;10.1177/1478210317742214&lt;/electronic-resource-num&gt;&lt;volume&gt;16&lt;/volume&gt;&lt;/record&gt;&lt;/Cite&gt;&lt;/EndNote&gt;</w:instrText>
      </w:r>
      <w:r w:rsidRPr="0052524C">
        <w:rPr>
          <w:rFonts w:eastAsia="Times New Roman"/>
          <w:sz w:val="24"/>
          <w:szCs w:val="24"/>
        </w:rPr>
        <w:fldChar w:fldCharType="separate"/>
      </w:r>
      <w:r w:rsidRPr="0052524C">
        <w:rPr>
          <w:rFonts w:eastAsia="Times New Roman"/>
          <w:noProof/>
          <w:sz w:val="24"/>
          <w:szCs w:val="24"/>
        </w:rPr>
        <w:t>(Laing, Mazzoli Smith, &amp; Todd, 2018, p. 175)</w:t>
      </w:r>
      <w:r w:rsidRPr="0052524C">
        <w:rPr>
          <w:rFonts w:eastAsia="Times New Roman"/>
          <w:sz w:val="24"/>
          <w:szCs w:val="24"/>
        </w:rPr>
        <w:fldChar w:fldCharType="end"/>
      </w:r>
      <w:r w:rsidRPr="0052524C">
        <w:rPr>
          <w:rFonts w:eastAsia="Times New Roman"/>
          <w:sz w:val="24"/>
          <w:szCs w:val="24"/>
        </w:rPr>
        <w:t xml:space="preserve">; </w:t>
      </w:r>
      <w:r w:rsidRPr="0052524C">
        <w:rPr>
          <w:sz w:val="24"/>
          <w:szCs w:val="24"/>
        </w:rPr>
        <w:t xml:space="preserve">a greater interest in the </w:t>
      </w:r>
      <w:r w:rsidRPr="0052524C">
        <w:rPr>
          <w:i/>
          <w:iCs/>
          <w:sz w:val="24"/>
          <w:szCs w:val="24"/>
        </w:rPr>
        <w:t>‘interactions’ (or what I call ‘transactions’) which underpin</w:t>
      </w:r>
      <w:r w:rsidRPr="0052524C">
        <w:rPr>
          <w:i/>
          <w:sz w:val="24"/>
          <w:szCs w:val="24"/>
        </w:rPr>
        <w:t xml:space="preserve"> </w:t>
      </w:r>
      <w:r w:rsidRPr="0052524C">
        <w:rPr>
          <w:sz w:val="24"/>
          <w:szCs w:val="24"/>
        </w:rPr>
        <w:t xml:space="preserve">impacts rather than in the impacts themselves </w:t>
      </w:r>
      <w:r w:rsidRPr="0052524C">
        <w:rPr>
          <w:sz w:val="24"/>
          <w:szCs w:val="24"/>
        </w:rPr>
        <w:fldChar w:fldCharType="begin">
          <w:fldData xml:space="preserve">PEVuZE5vdGU+PENpdGU+PEF1dGhvcj5kZSBKb25nPC9BdXRob3I+PFllYXI+MjAxMzwvWWVhcj48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</w:fldData>
        </w:fldChar>
      </w:r>
      <w:r w:rsidR="00C12E4D">
        <w:rPr>
          <w:sz w:val="24"/>
          <w:szCs w:val="24"/>
        </w:rPr>
        <w:instrText xml:space="preserve"> ADDIN EN.CITE </w:instrText>
      </w:r>
      <w:r w:rsidR="00C12E4D">
        <w:rPr>
          <w:sz w:val="24"/>
          <w:szCs w:val="24"/>
        </w:rPr>
        <w:fldChar w:fldCharType="begin">
          <w:fldData xml:space="preserve">PEVuZE5vdGU+PENpdGU+PEF1dGhvcj5kZSBKb25nPC9BdXRob3I+PFllYXI+MjAxMzwvWWVhcj48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</w:fldData>
        </w:fldChar>
      </w:r>
      <w:r w:rsidR="00C12E4D">
        <w:rPr>
          <w:sz w:val="24"/>
          <w:szCs w:val="24"/>
        </w:rPr>
        <w:instrText xml:space="preserve"> ADDIN EN.CITE.DATA </w:instrText>
      </w:r>
      <w:r w:rsidR="00C12E4D">
        <w:rPr>
          <w:sz w:val="24"/>
          <w:szCs w:val="24"/>
        </w:rPr>
      </w:r>
      <w:r w:rsidR="00C12E4D">
        <w:rPr>
          <w:sz w:val="24"/>
          <w:szCs w:val="24"/>
        </w:rPr>
        <w:fldChar w:fldCharType="end"/>
      </w:r>
      <w:r w:rsidRPr="0052524C">
        <w:rPr>
          <w:sz w:val="24"/>
          <w:szCs w:val="24"/>
        </w:rPr>
      </w:r>
      <w:r w:rsidRPr="0052524C">
        <w:rPr>
          <w:sz w:val="24"/>
          <w:szCs w:val="24"/>
        </w:rPr>
        <w:fldChar w:fldCharType="separate"/>
      </w:r>
      <w:r w:rsidR="00C12E4D">
        <w:rPr>
          <w:noProof/>
          <w:sz w:val="24"/>
          <w:szCs w:val="24"/>
        </w:rPr>
        <w:t>(Akker, 2017; de Jong, Barker, Cox, Sveinsdottir, &amp; Van den Besselaar, 2013; Molas-Gallart &amp; Tang, 2011; Spaapen &amp; van Drooge, 2011; Upton, Vallance, &amp; Goddard, 2014; van den Akker &amp; Spaapen, 2017)</w:t>
      </w:r>
      <w:r w:rsidRPr="0052524C">
        <w:rPr>
          <w:sz w:val="24"/>
          <w:szCs w:val="24"/>
        </w:rPr>
        <w:fldChar w:fldCharType="end"/>
      </w:r>
      <w:r w:rsidR="002B19E7" w:rsidRPr="0052524C">
        <w:rPr>
          <w:sz w:val="24"/>
          <w:szCs w:val="24"/>
        </w:rPr>
        <w:t xml:space="preserve">; and an effort to understand differences in the experience and enactment of research impact across types of institution </w:t>
      </w:r>
      <w:r w:rsidR="0019779D">
        <w:rPr>
          <w:sz w:val="24"/>
          <w:szCs w:val="24"/>
        </w:rPr>
        <w:fldChar w:fldCharType="begin"/>
      </w:r>
      <w:r w:rsidR="0019779D">
        <w:rPr>
          <w:sz w:val="24"/>
          <w:szCs w:val="24"/>
        </w:rPr>
        <w:instrText xml:space="preserve"> ADDIN EN.CITE &lt;EndNote&gt;&lt;Cite&gt;&lt;Author&gt;Papatsiba&lt;/Author&gt;&lt;Year&gt;2019&lt;/Year&gt;&lt;IDText&gt;Institutional hierarchies and research impact: new academic currencies, capital and position-taking in UK higher education&lt;/IDText&gt;&lt;DisplayText&gt;(Papatsiba &amp;amp; Cohen, 2019)&lt;/DisplayText&gt;&lt;record&gt;&lt;isbn&gt;0142-5692&lt;/isbn&gt;&lt;titles&gt;&lt;title&gt;Institutional hierarchies and research impact: new academic currencies, capital and position-taking in UK higher education&lt;/title&gt;&lt;secondary-title&gt;British Journal of Sociology of Education&lt;/secondary-title&gt;&lt;/titles&gt;&lt;pages&gt;1-19&lt;/pages&gt;&lt;contributors&gt;&lt;authors&gt;&lt;author&gt;Papatsiba, Vassiliki&lt;/author&gt;&lt;author&gt;Cohen, Eliel&lt;/author&gt;&lt;/authors&gt;&lt;/contributors&gt;&lt;added-date format="utc"&gt;1575647833&lt;/added-date&gt;&lt;ref-type name="Journal Article"&gt;17&lt;/ref-type&gt;&lt;dates&gt;&lt;year&gt;2019&lt;/year&gt;&lt;/dates&gt;&lt;rec-number&gt;8394&lt;/rec-number&gt;&lt;last-updated-date format="utc"&gt;1575648811&lt;/last-updated-date&gt;&lt;electronic-resource-num&gt;10.1080/01425692.2019.1676700&lt;/electronic-resource-num&gt;&lt;/record&gt;&lt;/Cite&gt;&lt;/EndNote&gt;</w:instrText>
      </w:r>
      <w:r w:rsidR="0019779D">
        <w:rPr>
          <w:sz w:val="24"/>
          <w:szCs w:val="24"/>
        </w:rPr>
        <w:fldChar w:fldCharType="separate"/>
      </w:r>
      <w:r w:rsidR="0019779D">
        <w:rPr>
          <w:noProof/>
          <w:sz w:val="24"/>
          <w:szCs w:val="24"/>
        </w:rPr>
        <w:t>(Papatsiba &amp; Cohen, 2019)</w:t>
      </w:r>
      <w:r w:rsidR="0019779D">
        <w:rPr>
          <w:sz w:val="24"/>
          <w:szCs w:val="24"/>
        </w:rPr>
        <w:fldChar w:fldCharType="end"/>
      </w:r>
      <w:r w:rsidR="0019779D">
        <w:rPr>
          <w:sz w:val="24"/>
          <w:szCs w:val="24"/>
        </w:rPr>
        <w:t xml:space="preserve"> </w:t>
      </w:r>
      <w:r w:rsidR="002B19E7" w:rsidRPr="0052524C">
        <w:rPr>
          <w:sz w:val="24"/>
          <w:szCs w:val="24"/>
        </w:rPr>
        <w:t xml:space="preserve">and discipline </w:t>
      </w:r>
      <w:r w:rsidR="002B19E7" w:rsidRPr="0052524C">
        <w:rPr>
          <w:sz w:val="24"/>
          <w:szCs w:val="24"/>
        </w:rPr>
        <w:fldChar w:fldCharType="begin"/>
      </w:r>
      <w:r w:rsidR="002B19E7" w:rsidRPr="0052524C">
        <w:rPr>
          <w:sz w:val="24"/>
          <w:szCs w:val="24"/>
        </w:rPr>
        <w:instrText xml:space="preserve"> ADDIN EN.CITE &lt;EndNote&gt;&lt;Cite&gt;&lt;Author&gt;Upton&lt;/Author&gt;&lt;Year&gt;2014&lt;/Year&gt;&lt;IDText&gt;From outcomes to process: evidence for a new approach to research impact assessment&lt;/IDText&gt;&lt;DisplayText&gt;(Upton et al., 2014)&lt;/DisplayText&gt;&lt;record&gt;&lt;dates&gt;&lt;pub-dates&gt;&lt;date&gt;Oct&lt;/date&gt;&lt;/pub-dates&gt;&lt;year&gt;2014&lt;/year&gt;&lt;/dates&gt;&lt;urls&gt;&lt;related-urls&gt;&lt;url&gt;&amp;lt;Go to ISI&amp;gt;://WOS:000344238400007&lt;/url&gt;&lt;/related-urls&gt;&lt;/urls&gt;&lt;isbn&gt;0958-2029&lt;/isbn&gt;&lt;titles&gt;&lt;title&gt;From outcomes to process: evidence for a new approach to research impact assessment&lt;/title&gt;&lt;secondary-title&gt;Research Evaluation&lt;/secondary-title&gt;&lt;/titles&gt;&lt;pages&gt;352-365&lt;/pages&gt;&lt;number&gt;4&lt;/number&gt;&lt;contributors&gt;&lt;authors&gt;&lt;author&gt;Upton, Stevie&lt;/author&gt;&lt;author&gt;Vallance, Paul&lt;/author&gt;&lt;author&gt;Goddard, John&lt;/author&gt;&lt;/authors&gt;&lt;/contributors&gt;&lt;added-date format="utc"&gt;1470863044&lt;/added-date&gt;&lt;ref-type name="Journal Article"&gt;17&lt;/ref-type&gt;&lt;rec-number&gt;1982&lt;/rec-number&gt;&lt;last-updated-date format="utc"&gt;1470863066&lt;/last-updated-date&gt;&lt;accession-num&gt;WOS:000344238400007&lt;/accession-num&gt;&lt;electronic-resource-num&gt;10.1093/reseval/rvu021&lt;/electronic-resource-num&gt;&lt;volume&gt;23&lt;/volume&gt;&lt;/record&gt;&lt;/Cite&gt;&lt;/EndNote&gt;</w:instrText>
      </w:r>
      <w:r w:rsidR="002B19E7" w:rsidRPr="0052524C">
        <w:rPr>
          <w:sz w:val="24"/>
          <w:szCs w:val="24"/>
        </w:rPr>
        <w:fldChar w:fldCharType="separate"/>
      </w:r>
      <w:r w:rsidR="002B19E7" w:rsidRPr="0052524C">
        <w:rPr>
          <w:noProof/>
          <w:sz w:val="24"/>
          <w:szCs w:val="24"/>
        </w:rPr>
        <w:t>(Upton et al., 2014)</w:t>
      </w:r>
      <w:r w:rsidR="002B19E7" w:rsidRPr="0052524C">
        <w:rPr>
          <w:sz w:val="24"/>
          <w:szCs w:val="24"/>
        </w:rPr>
        <w:fldChar w:fldCharType="end"/>
      </w:r>
      <w:r w:rsidR="002B19E7" w:rsidRPr="0052524C">
        <w:rPr>
          <w:sz w:val="24"/>
          <w:szCs w:val="24"/>
        </w:rPr>
        <w:t xml:space="preserve">. </w:t>
      </w:r>
      <w:r w:rsidR="00837F27" w:rsidRPr="0052524C">
        <w:rPr>
          <w:sz w:val="24"/>
          <w:szCs w:val="24"/>
        </w:rPr>
        <w:t>These</w:t>
      </w:r>
      <w:r w:rsidR="00E0457A" w:rsidRPr="0052524C">
        <w:rPr>
          <w:sz w:val="24"/>
          <w:szCs w:val="24"/>
        </w:rPr>
        <w:t xml:space="preserve"> shared </w:t>
      </w:r>
      <w:r w:rsidR="006255DC" w:rsidRPr="0052524C">
        <w:rPr>
          <w:sz w:val="24"/>
          <w:szCs w:val="24"/>
        </w:rPr>
        <w:t>features</w:t>
      </w:r>
      <w:r w:rsidR="00E0457A" w:rsidRPr="0052524C">
        <w:rPr>
          <w:sz w:val="24"/>
          <w:szCs w:val="24"/>
        </w:rPr>
        <w:t xml:space="preserve"> </w:t>
      </w:r>
      <w:r w:rsidR="00837F27" w:rsidRPr="0052524C">
        <w:rPr>
          <w:sz w:val="24"/>
          <w:szCs w:val="24"/>
        </w:rPr>
        <w:t>will be highlighted in the following sections and the remainder of Chapter 1.</w:t>
      </w:r>
      <w:r w:rsidR="00837F27">
        <w:rPr>
          <w:sz w:val="24"/>
          <w:szCs w:val="24"/>
        </w:rPr>
        <w:t xml:space="preserve"> </w:t>
      </w:r>
    </w:p>
    <w:p w14:paraId="1FDA899F" w14:textId="3FBFD033" w:rsidR="00FD7CF3" w:rsidRDefault="00FD7CF3" w:rsidP="00B710F3">
      <w:pPr>
        <w:pStyle w:val="Heading3"/>
      </w:pPr>
      <w:bookmarkStart w:id="20" w:name="_Toc31701936"/>
      <w:r>
        <w:t>Background to and institutionalisation of the UK ‘impact agenda’</w:t>
      </w:r>
      <w:bookmarkEnd w:id="20"/>
    </w:p>
    <w:p w14:paraId="78022515" w14:textId="46B2364D" w:rsidR="00FD7CF3" w:rsidRDefault="00FD7CF3" w:rsidP="00FD7CF3">
      <w:pPr>
        <w:pStyle w:val="NormalWeb"/>
        <w:spacing w:before="0" w:beforeAutospacing="0" w:after="120" w:afterAutospacing="0" w:line="360" w:lineRule="auto"/>
        <w:rPr>
          <w:color w:val="000000"/>
        </w:rPr>
      </w:pPr>
      <w:r>
        <w:rPr>
          <w:color w:val="000000"/>
        </w:rPr>
        <w:t xml:space="preserve">The REF’s predecessor, the Research Assessment Exercise (RAE), first ran in 1986, then was repeated every three to seven years. It was based on the view that such a QR funding allocation mechanism would improve the quality and thus the value of academic research at a time when the importance of academic knowledge for economic competitiveness was starting to become apparent to governments and industries across Europe and America, and when the UK government in particular was committed to demanding accountability of institutions in receipt of public funding </w:t>
      </w:r>
      <w:r>
        <w:rPr>
          <w:color w:val="000000"/>
        </w:rPr>
        <w:fldChar w:fldCharType="begin">
          <w:fldData xml:space="preserve">PEVuZE5vdGU+PENpdGU+PEF1dGhvcj5NYXJ0aW48L0F1dGhvcj48WWVhcj4yMDExPC9ZZWFyPjxJ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</w:fldData>
        </w:fldChar>
      </w:r>
      <w:r>
        <w:rPr>
          <w:color w:val="000000"/>
        </w:rPr>
        <w:instrText xml:space="preserve"> ADDIN EN.CITE </w:instrText>
      </w:r>
      <w:r>
        <w:rPr>
          <w:color w:val="000000"/>
        </w:rPr>
        <w:fldChar w:fldCharType="begin">
          <w:fldData xml:space="preserve">PEVuZE5vdGU+PENpdGU+PEF1dGhvcj5NYXJ0aW48L0F1dGhvcj48WWVhcj4yMDExPC9ZZWFyPjxJ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Etzkowitz &amp; Leydesdorff, 1995; Martin, 2011; S. Smith, Ward, &amp; House, 2011)</w:t>
      </w:r>
      <w:r>
        <w:rPr>
          <w:color w:val="000000"/>
        </w:rPr>
        <w:fldChar w:fldCharType="end"/>
      </w:r>
      <w:r>
        <w:rPr>
          <w:color w:val="000000"/>
        </w:rPr>
        <w:t>. Soon after the first RAE, the UK g</w:t>
      </w:r>
      <w:r w:rsidRPr="00590F06">
        <w:rPr>
          <w:color w:val="000000"/>
        </w:rPr>
        <w:t xml:space="preserve">overnment began to </w:t>
      </w:r>
      <w:r>
        <w:rPr>
          <w:color w:val="000000"/>
        </w:rPr>
        <w:t xml:space="preserve">increase their scrutiny of academic research, particularly on its economic impact. Originally, the steering of academic research took place somewhat indirectly, as the government </w:t>
      </w:r>
      <w:r w:rsidRPr="00590F06">
        <w:rPr>
          <w:color w:val="000000"/>
        </w:rPr>
        <w:t>in</w:t>
      </w:r>
      <w:r>
        <w:rPr>
          <w:color w:val="000000"/>
        </w:rPr>
        <w:t>troduce</w:t>
      </w:r>
      <w:r w:rsidRPr="00590F06">
        <w:rPr>
          <w:color w:val="000000"/>
        </w:rPr>
        <w:t xml:space="preserve">d the requirement that research councils </w:t>
      </w:r>
      <w:r>
        <w:rPr>
          <w:color w:val="000000"/>
        </w:rPr>
        <w:t xml:space="preserve">must </w:t>
      </w:r>
      <w:r w:rsidRPr="00590F06">
        <w:rPr>
          <w:color w:val="000000"/>
        </w:rPr>
        <w:t>consider the potential use(rs) of their funded projects and that applicants submit statements outlining intended ‘Pathways to Impact’</w:t>
      </w:r>
      <w:r>
        <w:rPr>
          <w:color w:val="000000"/>
        </w:rPr>
        <w:t xml:space="preserve"> </w:t>
      </w:r>
      <w:r>
        <w:rPr>
          <w:color w:val="000000"/>
        </w:rPr>
        <w:fldChar w:fldCharType="begin">
          <w:fldData xml:space="preserve">PEVuZE5vdGU+PENpdGU+PEF1dGhvcj5NYXJ0aW48L0F1dGhvcj48WWVhcj4yMDAzPC9ZZWFyPjxJ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</w:fldData>
        </w:fldChar>
      </w:r>
      <w:r>
        <w:rPr>
          <w:color w:val="000000"/>
        </w:rPr>
        <w:instrText xml:space="preserve"> ADDIN EN.CITE </w:instrText>
      </w:r>
      <w:r>
        <w:rPr>
          <w:color w:val="000000"/>
        </w:rPr>
        <w:fldChar w:fldCharType="begin">
          <w:fldData xml:space="preserve">PEVuZE5vdGU+PENpdGU+PEF1dGhvcj5NYXJ0aW48L0F1dGhvcj48WWVhcj4yMDAzPC9ZZWFyPjxJ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Kearnes &amp; Wienroth, 2011; Martin, 2003; Watermeyer, 2016a)</w:t>
      </w:r>
      <w:r>
        <w:rPr>
          <w:color w:val="000000"/>
        </w:rPr>
        <w:fldChar w:fldCharType="end"/>
      </w:r>
      <w:r>
        <w:rPr>
          <w:color w:val="000000"/>
        </w:rPr>
        <w:t>. While the focus on the economic impact of research councils continued</w:t>
      </w:r>
      <w:r w:rsidRPr="00590F06">
        <w:rPr>
          <w:color w:val="000000"/>
        </w:rPr>
        <w:t xml:space="preserve"> </w:t>
      </w:r>
      <w:r w:rsidRPr="00590F06">
        <w:rPr>
          <w:color w:val="000000"/>
        </w:rPr>
        <w:fldChar w:fldCharType="begin">
          <w:fldData xml:space="preserve">PEVuZE5vdGU+PENpdGU+PEF1dGhvcj5XYXJyeTwvQXV0aG9yPjxZZWFyPjIwMDY8L1llYXI+PERp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</w:fldData>
        </w:fldChar>
      </w:r>
      <w:r>
        <w:rPr>
          <w:color w:val="000000"/>
        </w:rPr>
        <w:instrText xml:space="preserve"> ADDIN EN.CITE </w:instrText>
      </w:r>
      <w:r>
        <w:rPr>
          <w:color w:val="000000"/>
        </w:rPr>
        <w:fldChar w:fldCharType="begin">
          <w:fldData xml:space="preserve">PEVuZE5vdGU+PENpdGU+PEF1dGhvcj5XYXJyeTwvQXV0aG9yPjxZZWFyPjIwMDY8L1llYXI+PERp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</w:fldData>
        </w:fldChar>
      </w:r>
      <w:r>
        <w:rPr>
          <w:color w:val="000000"/>
        </w:rPr>
        <w:instrText xml:space="preserve"> ADDIN EN.CITE.DATA </w:instrText>
      </w:r>
      <w:r>
        <w:rPr>
          <w:color w:val="000000"/>
        </w:rPr>
      </w:r>
      <w:r>
        <w:rPr>
          <w:color w:val="000000"/>
        </w:rPr>
        <w:fldChar w:fldCharType="end"/>
      </w:r>
      <w:r w:rsidRPr="00590F06">
        <w:rPr>
          <w:color w:val="000000"/>
        </w:rPr>
      </w:r>
      <w:r w:rsidRPr="00590F06">
        <w:rPr>
          <w:color w:val="000000"/>
        </w:rPr>
        <w:fldChar w:fldCharType="separate"/>
      </w:r>
      <w:r>
        <w:rPr>
          <w:noProof/>
          <w:color w:val="000000"/>
        </w:rPr>
        <w:t>(see for example Department for Business Innovation &amp; Skills, 2010; Office of Science and Technology, 1993; Research Councils UK, 2007; Warry, 2006)</w:t>
      </w:r>
      <w:r w:rsidRPr="00590F06">
        <w:rPr>
          <w:color w:val="000000"/>
        </w:rPr>
        <w:fldChar w:fldCharType="end"/>
      </w:r>
      <w:r>
        <w:rPr>
          <w:color w:val="000000"/>
        </w:rPr>
        <w:t>, by 2006</w:t>
      </w:r>
      <w:r w:rsidRPr="00590F06">
        <w:rPr>
          <w:color w:val="000000"/>
        </w:rPr>
        <w:t xml:space="preserve"> the government felt that</w:t>
      </w:r>
      <w:r>
        <w:rPr>
          <w:color w:val="000000"/>
        </w:rPr>
        <w:t xml:space="preserve"> more direct</w:t>
      </w:r>
      <w:r w:rsidRPr="00590F06">
        <w:rPr>
          <w:color w:val="000000"/>
        </w:rPr>
        <w:t xml:space="preserve"> reforms were </w:t>
      </w:r>
      <w:r>
        <w:rPr>
          <w:color w:val="000000"/>
        </w:rPr>
        <w:t>also needed</w:t>
      </w:r>
      <w:r w:rsidRPr="00590F06">
        <w:rPr>
          <w:color w:val="000000"/>
        </w:rPr>
        <w:t xml:space="preserve"> in order to more dramatically reorient academic research towards the potential users of academic knowledge and towards socially and economically useful research</w:t>
      </w:r>
      <w:r>
        <w:rPr>
          <w:color w:val="000000"/>
        </w:rPr>
        <w:t>, and this led, in</w:t>
      </w:r>
      <w:r w:rsidRPr="00590F06">
        <w:rPr>
          <w:color w:val="000000"/>
        </w:rPr>
        <w:t xml:space="preserve"> 2008</w:t>
      </w:r>
      <w:r>
        <w:rPr>
          <w:color w:val="000000"/>
        </w:rPr>
        <w:t>,</w:t>
      </w:r>
      <w:r w:rsidRPr="00590F06">
        <w:rPr>
          <w:color w:val="000000"/>
        </w:rPr>
        <w:t xml:space="preserve"> </w:t>
      </w:r>
      <w:r>
        <w:rPr>
          <w:color w:val="000000"/>
        </w:rPr>
        <w:t xml:space="preserve">to ‘impact’ being </w:t>
      </w:r>
      <w:r w:rsidRPr="00590F06">
        <w:rPr>
          <w:color w:val="000000"/>
        </w:rPr>
        <w:t xml:space="preserve">confirmed as </w:t>
      </w:r>
      <w:r>
        <w:rPr>
          <w:color w:val="000000"/>
        </w:rPr>
        <w:t>a new</w:t>
      </w:r>
      <w:r w:rsidRPr="00590F06">
        <w:rPr>
          <w:color w:val="000000"/>
        </w:rPr>
        <w:t xml:space="preserve"> element of the seventh round </w:t>
      </w:r>
      <w:r>
        <w:rPr>
          <w:color w:val="000000"/>
        </w:rPr>
        <w:t xml:space="preserve">of research assessments, </w:t>
      </w:r>
      <w:r w:rsidRPr="00972E97">
        <w:rPr>
          <w:iCs/>
          <w:color w:val="000000"/>
        </w:rPr>
        <w:t>REF2014</w:t>
      </w:r>
      <w:r>
        <w:rPr>
          <w:color w:val="000000"/>
        </w:rPr>
        <w:t xml:space="preserve"> </w:t>
      </w:r>
      <w:r w:rsidRPr="00590F06">
        <w:rPr>
          <w:color w:val="000000"/>
        </w:rPr>
        <w:fldChar w:fldCharType="begin">
          <w:fldData xml:space="preserve">PEVuZE5vdGU+PENpdGU+PEF1dGhvcj5TbWl0aDwvQXV0aG9yPjxZZWFyPjIwMTE8L1llYXI+PElE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</w:fldData>
        </w:fldChar>
      </w:r>
      <w:r>
        <w:rPr>
          <w:color w:val="000000"/>
        </w:rPr>
        <w:instrText xml:space="preserve"> ADDIN EN.CITE </w:instrText>
      </w:r>
      <w:r>
        <w:rPr>
          <w:color w:val="000000"/>
        </w:rPr>
        <w:fldChar w:fldCharType="begin">
          <w:fldData xml:space="preserve">PEVuZE5vdGU+PENpdGU+PEF1dGhvcj5TbWl0aDwvQXV0aG9yPjxZZWFyPjIwMTE8L1llYXI+PElE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</w:fldData>
        </w:fldChar>
      </w:r>
      <w:r>
        <w:rPr>
          <w:color w:val="000000"/>
        </w:rPr>
        <w:instrText xml:space="preserve"> ADDIN EN.CITE.DATA </w:instrText>
      </w:r>
      <w:r>
        <w:rPr>
          <w:color w:val="000000"/>
        </w:rPr>
      </w:r>
      <w:r>
        <w:rPr>
          <w:color w:val="000000"/>
        </w:rPr>
        <w:fldChar w:fldCharType="end"/>
      </w:r>
      <w:r w:rsidRPr="00590F06">
        <w:rPr>
          <w:color w:val="000000"/>
        </w:rPr>
      </w:r>
      <w:r w:rsidRPr="00590F06">
        <w:rPr>
          <w:color w:val="000000"/>
        </w:rPr>
        <w:fldChar w:fldCharType="separate"/>
      </w:r>
      <w:r>
        <w:rPr>
          <w:noProof/>
          <w:color w:val="000000"/>
        </w:rPr>
        <w:t>(Department for Education &amp; Skills, 2006; HEFCE, 2009; S. Smith et al., 2011)</w:t>
      </w:r>
      <w:r w:rsidRPr="00590F06">
        <w:rPr>
          <w:color w:val="000000"/>
        </w:rPr>
        <w:fldChar w:fldCharType="end"/>
      </w:r>
      <w:r>
        <w:rPr>
          <w:color w:val="000000"/>
        </w:rPr>
        <w:t xml:space="preserve">. </w:t>
      </w:r>
      <w:r w:rsidR="001517AA">
        <w:rPr>
          <w:color w:val="000000"/>
        </w:rPr>
        <w:t>Since 2014, the</w:t>
      </w:r>
      <w:r w:rsidR="00F701AB">
        <w:rPr>
          <w:color w:val="000000"/>
        </w:rPr>
        <w:t xml:space="preserve"> political</w:t>
      </w:r>
      <w:r>
        <w:rPr>
          <w:color w:val="000000"/>
        </w:rPr>
        <w:t xml:space="preserve"> emphasis on impact </w:t>
      </w:r>
      <w:r w:rsidR="00F701AB">
        <w:rPr>
          <w:color w:val="000000"/>
        </w:rPr>
        <w:t>has</w:t>
      </w:r>
      <w:r>
        <w:rPr>
          <w:color w:val="000000"/>
        </w:rPr>
        <w:t xml:space="preserve"> </w:t>
      </w:r>
      <w:r w:rsidR="00F701AB">
        <w:rPr>
          <w:color w:val="000000"/>
        </w:rPr>
        <w:t>continued to grow</w:t>
      </w:r>
      <w:r>
        <w:rPr>
          <w:color w:val="000000"/>
        </w:rPr>
        <w:t xml:space="preserve">, as the weighting of the impact element of </w:t>
      </w:r>
      <w:r w:rsidR="00477AFA">
        <w:rPr>
          <w:color w:val="000000"/>
        </w:rPr>
        <w:t>REF2021</w:t>
      </w:r>
      <w:r>
        <w:rPr>
          <w:color w:val="000000"/>
        </w:rPr>
        <w:t xml:space="preserve"> is increasing to 25%</w:t>
      </w:r>
      <w:r w:rsidRPr="00BB50F2">
        <w:rPr>
          <w:color w:val="000000"/>
        </w:rPr>
        <w:t>,</w:t>
      </w:r>
      <w:r>
        <w:rPr>
          <w:color w:val="000000"/>
        </w:rPr>
        <w:t xml:space="preserve"> up from its original weighting of 20%. The ability to achieve and evidence impact has therefore become increasingly important to the reputation and financial viability of academic departments and therefore to the career progression of researchers. </w:t>
      </w:r>
    </w:p>
    <w:p w14:paraId="05558FF1" w14:textId="70D524BE" w:rsidR="00FD7CF3" w:rsidRPr="00605971" w:rsidRDefault="00FD7CF3" w:rsidP="00FD7CF3">
      <w:pPr>
        <w:pStyle w:val="NormalWeb"/>
        <w:spacing w:before="120" w:beforeAutospacing="0" w:after="120" w:afterAutospacing="0" w:line="360" w:lineRule="auto"/>
      </w:pPr>
      <w:r>
        <w:rPr>
          <w:color w:val="000000"/>
        </w:rPr>
        <w:t>These</w:t>
      </w:r>
      <w:r w:rsidRPr="00590F06">
        <w:rPr>
          <w:color w:val="000000"/>
        </w:rPr>
        <w:t xml:space="preserve"> </w:t>
      </w:r>
      <w:r w:rsidRPr="00590F06">
        <w:t xml:space="preserve">intensified pressures upon universities are </w:t>
      </w:r>
      <w:r>
        <w:t xml:space="preserve">largely </w:t>
      </w:r>
      <w:r w:rsidRPr="00590F06">
        <w:t xml:space="preserve">the result of such significant advancement and success </w:t>
      </w:r>
      <w:r>
        <w:t>for academic science that it has becom</w:t>
      </w:r>
      <w:r w:rsidRPr="00590F06">
        <w:t xml:space="preserve">e too big, expensive and valuable an enterprise to be left to its own progress </w:t>
      </w:r>
      <w:r w:rsidRPr="00590F06">
        <w:fldChar w:fldCharType="begin"/>
      </w:r>
      <w:r>
        <w:instrText xml:space="preserve"> ADDIN EN.CITE &lt;EndNote&gt;&lt;Cite&gt;&lt;Author&gt;Ziman&lt;/Author&gt;&lt;Year&gt;2005/1994&lt;/Year&gt;&lt;IDText&gt;Prometheus bound: science in a dynamic steady state&lt;/IDText&gt;&lt;DisplayText&gt;(Etzkowitz &amp;amp; Leydesdorff, 1999; Ziman, 2005/1994)&lt;/DisplayText&gt;&lt;record&gt;&lt;keywords&gt;&lt;keyword&gt;Science and state&lt;/keyword&gt;&lt;keyword&gt;Science -- Social aspects&lt;/keyword&gt;&lt;keyword&gt;Research -- Management&lt;/keyword&gt;&lt;keyword&gt;Research management&lt;/keyword&gt;&lt;keyword&gt;Science and society&lt;/keyword&gt;&lt;keyword&gt;Sociology of science&lt;/keyword&gt;&lt;keyword&gt;Science -- Government policy&lt;/keyword&gt;&lt;keyword&gt;Science policy&lt;/keyword&gt;&lt;keyword&gt;State and science&lt;/keyword&gt;&lt;keyword&gt;g State, The&lt;/keyword&gt;&lt;/keywords&gt;&lt;titles&gt;&lt;title&gt;Prometheus bound: science in a dynamic steady state&lt;/title&gt;&lt;/titles&gt;&lt;contributors&gt;&lt;authors&gt;&lt;author&gt;Ziman, J. M.&lt;/author&gt;&lt;/authors&gt;&lt;/contributors&gt;&lt;added-date format="utc"&gt;1463063718&lt;/added-date&gt;&lt;pub-location&gt;Cambridge&lt;/pub-location&gt;&lt;ref-type name="Book"&gt;6&lt;/ref-type&gt;&lt;dates&gt;&lt;year&gt;2005/1994&lt;/year&gt;&lt;/dates&gt;&lt;rec-number&gt;382&lt;/rec-number&gt;&lt;publisher&gt;Cambridge University Press&lt;/publisher&gt;&lt;last-updated-date format="utc"&gt;1475319344&lt;/last-updated-date&gt;&lt;/record&gt;&lt;/Cite&gt;&lt;Cite&gt;&lt;Author&gt;Etzkowitz&lt;/Author&gt;&lt;Year&gt;1999&lt;/Year&gt;&lt;IDText&gt;The Future Location of Research and Technology Transfer&lt;/IDText&gt;&lt;record&gt;&lt;isbn&gt;0892-9912&lt;/isbn&gt;&lt;titles&gt;&lt;title&gt;The Future Location of Research and Technology Transfer&lt;/title&gt;&lt;secondary-title&gt;The Journal of Technology Transfer&lt;/secondary-title&gt;&lt;/titles&gt;&lt;pages&gt;111-123&lt;/pages&gt;&lt;number&gt;2&lt;/number&gt;&lt;contributors&gt;&lt;authors&gt;&lt;author&gt;Etzkowitz, Henry&lt;/author&gt;&lt;author&gt;Leydesdorff, Loet&lt;/author&gt;&lt;/authors&gt;&lt;/contributors&gt;&lt;added-date format="utc"&gt;1475278042&lt;/added-date&gt;&lt;pub-location&gt;Boston&lt;/pub-location&gt;&lt;ref-type name="Journal Article"&gt;17&lt;/ref-type&gt;&lt;dates&gt;&lt;year&gt;1999&lt;/year&gt;&lt;/dates&gt;&lt;rec-number&gt;6019&lt;/rec-number&gt;&lt;last-updated-date format="utc"&gt;1477665468&lt;/last-updated-date&gt;&lt;electronic-resource-num&gt;10.1023/A:1007807302841&lt;/electronic-resource-num&gt;&lt;volume&gt;24&lt;/volume&gt;&lt;/record&gt;&lt;/Cite&gt;&lt;/EndNote&gt;</w:instrText>
      </w:r>
      <w:r w:rsidRPr="00590F06">
        <w:fldChar w:fldCharType="separate"/>
      </w:r>
      <w:r>
        <w:rPr>
          <w:noProof/>
        </w:rPr>
        <w:t>(Etzkowitz &amp; Leydesdorff, 1999; Ziman, 2005/1994)</w:t>
      </w:r>
      <w:r w:rsidRPr="00590F06">
        <w:fldChar w:fldCharType="end"/>
      </w:r>
      <w:r w:rsidRPr="00590F06">
        <w:t>. Th</w:t>
      </w:r>
      <w:r>
        <w:t xml:space="preserve">e desire to achieve value for money from such a costly enterprise has meant that the </w:t>
      </w:r>
      <w:r w:rsidRPr="00590F06">
        <w:t xml:space="preserve">‘impact’ agenda has </w:t>
      </w:r>
      <w:r>
        <w:t xml:space="preserve">often </w:t>
      </w:r>
      <w:r w:rsidRPr="00590F06">
        <w:t>been driven in tandem with other policy agendas</w:t>
      </w:r>
      <w:r>
        <w:t>, mostly focused on coordinating STEMM research power</w:t>
      </w:r>
      <w:r w:rsidRPr="00590F06">
        <w:t xml:space="preserve">, such as the notion of research or technology ‘Foresight’ </w:t>
      </w:r>
      <w:r w:rsidRPr="00590F06">
        <w:fldChar w:fldCharType="begin">
          <w:fldData xml:space="preserve">PEVuZE5vdGU+PENpdGU+PEF1dGhvcj5IZW5rZWw8L0F1dGhvcj48WWVhcj4yMDAwPC9ZZWFyPjxJ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</w:fldData>
        </w:fldChar>
      </w:r>
      <w:r>
        <w:instrText xml:space="preserve"> ADDIN EN.CITE </w:instrText>
      </w:r>
      <w:r>
        <w:fldChar w:fldCharType="begin">
          <w:fldData xml:space="preserve">PEVuZE5vdGU+PENpdGU+PEF1dGhvcj5IZW5rZWw8L0F1dGhvcj48WWVhcj4yMDAwPC9ZZWFyPjxJ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</w:fldData>
        </w:fldChar>
      </w:r>
      <w:r>
        <w:instrText xml:space="preserve"> ADDIN EN.CITE.DATA </w:instrText>
      </w:r>
      <w:r>
        <w:fldChar w:fldCharType="end"/>
      </w:r>
      <w:r w:rsidRPr="00590F06">
        <w:fldChar w:fldCharType="separate"/>
      </w:r>
      <w:r>
        <w:rPr>
          <w:noProof/>
        </w:rPr>
        <w:t>(Henkel, 2000; Martin &amp; Irvine, 1989; Nowotny, Scott, &amp; Gibbons, 2003; S. Smith et al., 2011)</w:t>
      </w:r>
      <w:r w:rsidRPr="00590F06">
        <w:fldChar w:fldCharType="end"/>
      </w:r>
      <w:r w:rsidRPr="00590F06">
        <w:t xml:space="preserve"> and</w:t>
      </w:r>
      <w:r>
        <w:t>,</w:t>
      </w:r>
      <w:r w:rsidRPr="00590F06">
        <w:t xml:space="preserve"> more recently in terms of ‘Grand Challenges’ and the ‘Industrial Strategy’ </w:t>
      </w:r>
      <w:r w:rsidRPr="00590F06">
        <w:fldChar w:fldCharType="begin">
          <w:fldData xml:space="preserve">PEVuZE5vdGU+PENpdGU+PEF1dGhvcj5EaWdpdGFsIFNjaWVuY2U8L0F1dGhvcj48WWVhcj4yMDE2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</w:fldData>
        </w:fldChar>
      </w:r>
      <w:r w:rsidRPr="00590F06">
        <w:instrText xml:space="preserve"> ADDIN EN.CITE </w:instrText>
      </w:r>
      <w:r w:rsidRPr="00590F06">
        <w:fldChar w:fldCharType="begin">
          <w:fldData xml:space="preserve">PEVuZE5vdGU+PENpdGU+PEF1dGhvcj5EaWdpdGFsIFNjaWVuY2U8L0F1dGhvcj48WWVhcj4yMDE2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</w:fldData>
        </w:fldChar>
      </w:r>
      <w:r w:rsidRPr="00590F06">
        <w:instrText xml:space="preserve"> ADDIN EN.CITE.DATA </w:instrText>
      </w:r>
      <w:r w:rsidRPr="00590F06">
        <w:fldChar w:fldCharType="end"/>
      </w:r>
      <w:r w:rsidRPr="00590F06">
        <w:fldChar w:fldCharType="separate"/>
      </w:r>
      <w:r w:rsidRPr="00590F06">
        <w:rPr>
          <w:noProof/>
        </w:rPr>
        <w:t>(Department for Business Energy &amp; Industrial Strategy, 2017; Department for Business Innovation &amp; Skills, 2014; Digital Science &amp; Science Policy Research Unit, 2016; Science and Technology Select Committee, 2013; Stern, 2016)</w:t>
      </w:r>
      <w:r w:rsidRPr="00590F06">
        <w:fldChar w:fldCharType="end"/>
      </w:r>
      <w:r w:rsidRPr="00590F06">
        <w:t xml:space="preserve">. </w:t>
      </w:r>
      <w:r>
        <w:t xml:space="preserve">Perhaps most of all, the UK impact agenda can be understood in terms of the more general ‘third mission’ for universities – a parallel that has been drawn by many other authors </w:t>
      </w:r>
      <w:r>
        <w:fldChar w:fldCharType="begin">
          <w:fldData xml:space="preserve">PEVuZE5vdGU+PENpdGU+PEF1dGhvcj5kZSBKb25nPC9BdXRob3I+PFllYXI+MjAxMzwvWWVhcj48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</w:fldData>
        </w:fldChar>
      </w:r>
      <w:r w:rsidR="00C12E4D">
        <w:instrText xml:space="preserve"> ADDIN EN.CITE </w:instrText>
      </w:r>
      <w:r w:rsidR="00C12E4D">
        <w:fldChar w:fldCharType="begin">
          <w:fldData xml:space="preserve">PEVuZE5vdGU+PENpdGU+PEF1dGhvcj5kZSBKb25nPC9BdXRob3I+PFllYXI+MjAxMzwvWWVhcj48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</w:fldData>
        </w:fldChar>
      </w:r>
      <w:r w:rsidR="00C12E4D">
        <w:instrText xml:space="preserve"> ADDIN EN.CITE.DATA </w:instrText>
      </w:r>
      <w:r w:rsidR="00C12E4D">
        <w:fldChar w:fldCharType="end"/>
      </w:r>
      <w:r>
        <w:fldChar w:fldCharType="separate"/>
      </w:r>
      <w:r w:rsidR="00C12E4D">
        <w:rPr>
          <w:noProof/>
        </w:rPr>
        <w:t>(de Jong et al., 2013; Kitagawa &amp; Lightowler, 2013; Perkmann et al., 2013)</w:t>
      </w:r>
      <w:r>
        <w:fldChar w:fldCharType="end"/>
      </w:r>
      <w:r>
        <w:t xml:space="preserve">. As Bacevic (2017) argues, UK universities’ research impact, as assessed in the REF, could be understood as a (partial) “measure” of their third mission </w:t>
      </w:r>
      <w:r>
        <w:fldChar w:fldCharType="begin"/>
      </w:r>
      <w:r>
        <w:instrText xml:space="preserve"> ADDIN EN.CITE &lt;EndNote&gt;&lt;Cite ExcludeAuth="1" ExcludeYear="1"&gt;&lt;Author&gt;Bacevic&lt;/Author&gt;&lt;Year&gt;2017&lt;/Year&gt;&lt;IDText&gt;Beyond the Third Mission: Toward an Actor-Based Account of Universities&amp;apos; Relationship with Society&lt;/IDText&gt;&lt;Pages&gt;8&lt;/Pages&gt;&lt;DisplayText&gt;(p. 8)&lt;/DisplayText&gt;&lt;record&gt;&lt;keywords&gt;&lt;keyword&gt;Neoliberalism&lt;/keyword&gt;&lt;keyword&gt;Neo-liberalism&lt;/keyword&gt;&lt;keyword&gt;Liberalism&lt;/keyword&gt;&lt;/keywords&gt;&lt;titles&gt;&lt;title&gt;Beyond the Third Mission: Toward an Actor-Based Account of Universities&amp;apos; Relationship with Society&lt;/title&gt;&lt;secondary-title&gt;Universities in the  neoliberal  era : academic cultures and critical perspectives&lt;/secondary-title&gt;&lt;/titles&gt;&lt;contributors&gt;&lt;authors&gt;&lt;author&gt;Bacevic, Jana&lt;/author&gt;&lt;/authors&gt;&lt;/contributors&gt;&lt;added-date format="utc"&gt;1541514408&lt;/added-date&gt;&lt;pub-location&gt;London&lt;/pub-location&gt;&lt;ref-type name="Book Section"&gt;5&lt;/ref-type&gt;&lt;dates&gt;&lt;year&gt;2017&lt;/year&gt;&lt;/dates&gt;&lt;rec-number&gt;7676&lt;/rec-number&gt;&lt;publisher&gt;Palgrave Macmillan&lt;/publisher&gt;&lt;last-updated-date format="utc"&gt;1541514527&lt;/last-updated-date&gt;&lt;contributors&gt;&lt;secondary-authors&gt;&lt;author&gt;Ergül, Hakan&lt;/author&gt;&lt;author&gt;Coşar, Simten&lt;/author&gt;&lt;/secondary-authors&gt;&lt;/contributors&gt;&lt;/record&gt;&lt;/Cite&gt;&lt;/EndNote&gt;</w:instrText>
      </w:r>
      <w:r>
        <w:fldChar w:fldCharType="separate"/>
      </w:r>
      <w:r>
        <w:rPr>
          <w:noProof/>
        </w:rPr>
        <w:t>(p. 8)</w:t>
      </w:r>
      <w:r>
        <w:fldChar w:fldCharType="end"/>
      </w:r>
      <w:r>
        <w:t>.</w:t>
      </w:r>
    </w:p>
    <w:p w14:paraId="3E7FC706" w14:textId="4146A813" w:rsidR="00FD7CF3" w:rsidRPr="007B3A7A" w:rsidRDefault="00FD7CF3" w:rsidP="00FD7CF3">
      <w:pPr>
        <w:spacing w:after="120" w:line="360" w:lineRule="auto"/>
        <w:rPr>
          <w:sz w:val="24"/>
          <w:szCs w:val="24"/>
        </w:rPr>
      </w:pPr>
      <w:r w:rsidRPr="00605971">
        <w:rPr>
          <w:sz w:val="24"/>
          <w:szCs w:val="24"/>
        </w:rPr>
        <w:t xml:space="preserve">Although, ultimately, such policies and initiatives cannot force scientists or universities to reorient their work and activities, they do create an environment which, as some theorists have put it, operates “selectively” </w:t>
      </w:r>
      <w:r w:rsidRPr="00605971">
        <w:rPr>
          <w:sz w:val="24"/>
          <w:szCs w:val="24"/>
        </w:rPr>
        <w:fldChar w:fldCharType="begin">
          <w:fldData xml:space="preserve">PEVuZE5vdGU+PENpdGU+PEF1dGhvcj5MZXlkZXNkb3JmZjwvQXV0aG9yPjxZZWFyPjIwMTA8L1ll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</w:fldData>
        </w:fldChar>
      </w:r>
      <w:r w:rsidRPr="00605971">
        <w:rPr>
          <w:sz w:val="24"/>
          <w:szCs w:val="24"/>
        </w:rPr>
        <w:instrText xml:space="preserve"> ADDIN EN.CITE </w:instrText>
      </w:r>
      <w:r w:rsidRPr="00605971">
        <w:rPr>
          <w:sz w:val="24"/>
          <w:szCs w:val="24"/>
        </w:rPr>
        <w:fldChar w:fldCharType="begin">
          <w:fldData xml:space="preserve">PEVuZE5vdGU+PENpdGU+PEF1dGhvcj5MZXlkZXNkb3JmZjwvQXV0aG9yPjxZZWFyPjIwMTA8L1ll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</w:fldData>
        </w:fldChar>
      </w:r>
      <w:r w:rsidRPr="00605971">
        <w:rPr>
          <w:sz w:val="24"/>
          <w:szCs w:val="24"/>
        </w:rPr>
        <w:instrText xml:space="preserve"> ADDIN EN.CITE.DATA </w:instrText>
      </w:r>
      <w:r w:rsidRPr="00605971">
        <w:rPr>
          <w:sz w:val="24"/>
          <w:szCs w:val="24"/>
        </w:rPr>
      </w:r>
      <w:r w:rsidRPr="00605971">
        <w:rPr>
          <w:sz w:val="24"/>
          <w:szCs w:val="24"/>
        </w:rPr>
        <w:fldChar w:fldCharType="end"/>
      </w:r>
      <w:r w:rsidRPr="00605971">
        <w:rPr>
          <w:sz w:val="24"/>
          <w:szCs w:val="24"/>
        </w:rPr>
      </w:r>
      <w:r w:rsidRPr="00605971">
        <w:rPr>
          <w:sz w:val="24"/>
          <w:szCs w:val="24"/>
        </w:rPr>
        <w:fldChar w:fldCharType="separate"/>
      </w:r>
      <w:r w:rsidRPr="00605971">
        <w:rPr>
          <w:noProof/>
          <w:sz w:val="24"/>
          <w:szCs w:val="24"/>
        </w:rPr>
        <w:t>(Bernstein, 2000, p. 55; Leydesdorff, 2010, p. 370; Robertson, 2010, p. 193)</w:t>
      </w:r>
      <w:r w:rsidRPr="00605971">
        <w:rPr>
          <w:sz w:val="24"/>
          <w:szCs w:val="24"/>
        </w:rPr>
        <w:fldChar w:fldCharType="end"/>
      </w:r>
      <w:r w:rsidRPr="00605971">
        <w:rPr>
          <w:sz w:val="24"/>
          <w:szCs w:val="24"/>
        </w:rPr>
        <w:t xml:space="preserve"> upon knowledge production systems. Traditionally, the academic science system has operated as a relatively distinct and autonomous ‘field’ in which the primary aim of academics is to achieve, through published research and scholarship, distinction and prestige amongst other academics, who are at once peers and competitors </w:t>
      </w:r>
      <w:r w:rsidRPr="00605971">
        <w:rPr>
          <w:sz w:val="24"/>
          <w:szCs w:val="24"/>
        </w:rPr>
        <w:fldChar w:fldCharType="begin">
          <w:fldData xml:space="preserve">PEVuZE5vdGU+PENpdGU+PEF1dGhvcj5UdXJuYnVsbDwvQXV0aG9yPjxZZWFyPjIwMDk8L1llYXI+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</w:fldData>
        </w:fldChar>
      </w:r>
      <w:r w:rsidRPr="00605971">
        <w:rPr>
          <w:sz w:val="24"/>
          <w:szCs w:val="24"/>
        </w:rPr>
        <w:instrText xml:space="preserve"> ADDIN EN.CITE </w:instrText>
      </w:r>
      <w:r w:rsidRPr="00605971">
        <w:rPr>
          <w:sz w:val="24"/>
          <w:szCs w:val="24"/>
        </w:rPr>
        <w:fldChar w:fldCharType="begin">
          <w:fldData xml:space="preserve">PEVuZE5vdGU+PENpdGU+PEF1dGhvcj5UdXJuYnVsbDwvQXV0aG9yPjxZZWFyPjIwMDk8L1llYXI+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</w:fldData>
        </w:fldChar>
      </w:r>
      <w:r w:rsidRPr="00605971">
        <w:rPr>
          <w:sz w:val="24"/>
          <w:szCs w:val="24"/>
        </w:rPr>
        <w:instrText xml:space="preserve"> ADDIN EN.CITE.DATA </w:instrText>
      </w:r>
      <w:r w:rsidRPr="00605971">
        <w:rPr>
          <w:sz w:val="24"/>
          <w:szCs w:val="24"/>
        </w:rPr>
      </w:r>
      <w:r w:rsidRPr="00605971">
        <w:rPr>
          <w:sz w:val="24"/>
          <w:szCs w:val="24"/>
        </w:rPr>
        <w:fldChar w:fldCharType="end"/>
      </w:r>
      <w:r w:rsidRPr="00605971">
        <w:rPr>
          <w:sz w:val="24"/>
          <w:szCs w:val="24"/>
        </w:rPr>
      </w:r>
      <w:r w:rsidRPr="00605971">
        <w:rPr>
          <w:sz w:val="24"/>
          <w:szCs w:val="24"/>
        </w:rPr>
        <w:fldChar w:fldCharType="separate"/>
      </w:r>
      <w:r w:rsidRPr="00605971">
        <w:rPr>
          <w:noProof/>
          <w:sz w:val="24"/>
          <w:szCs w:val="24"/>
        </w:rPr>
        <w:t>(Bourdieu, 1975; Cooper, 2009; S. Smith et al., 2011; Turnbull &amp; Antalffy, 2009)</w:t>
      </w:r>
      <w:r w:rsidRPr="00605971">
        <w:rPr>
          <w:sz w:val="24"/>
          <w:szCs w:val="24"/>
        </w:rPr>
        <w:fldChar w:fldCharType="end"/>
      </w:r>
      <w:r w:rsidRPr="00605971">
        <w:rPr>
          <w:sz w:val="24"/>
          <w:szCs w:val="24"/>
        </w:rPr>
        <w:t xml:space="preserve">. However, there has always existed the possibility of achieving success according to external criteria and demands, such as by producing knowledge which is useful to some group or institution or which generates income. For example, researchers’ “creative engagement with shifting structural conditions” </w:t>
      </w:r>
      <w:r w:rsidRPr="00605971">
        <w:rPr>
          <w:sz w:val="24"/>
          <w:szCs w:val="24"/>
        </w:rPr>
        <w:fldChar w:fldCharType="begin"/>
      </w:r>
      <w:r w:rsidRPr="00605971">
        <w:rPr>
          <w:sz w:val="24"/>
          <w:szCs w:val="24"/>
        </w:rPr>
        <w:instrText xml:space="preserve"> ADDIN EN.CITE &lt;EndNote&gt;&lt;Cite&gt;&lt;Author&gt;Cooper&lt;/Author&gt;&lt;Year&gt;2009&lt;/Year&gt;&lt;IDText&gt;Commercialization of the University and Problem Choice by Academic Biological Scientists&lt;/IDText&gt;&lt;Pages&gt;629&lt;/Pages&gt;&lt;DisplayText&gt;(Cooper, 2009, p. 629)&lt;/DisplayText&gt;&lt;record&gt;&lt;keywords&gt;&lt;keyword&gt;Problem Choice&lt;/keyword&gt;&lt;keyword&gt;Commercialization Of The University&lt;/keyword&gt;&lt;keyword&gt;Public Interest&lt;/keyword&gt;&lt;keyword&gt;Biological Science&lt;/keyword&gt;&lt;keyword&gt;Bourdieu&lt;/keyword&gt;&lt;/keywords&gt;&lt;isbn&gt;0162-2439&lt;/isbn&gt;&lt;titles&gt;&lt;title&gt;Commercialization of the University and Problem Choice by Academic Biological Scientists&lt;/title&gt;&lt;secondary-title&gt;Science, Technology, &amp;amp; Human Values&lt;/secondary-title&gt;&lt;/titles&gt;&lt;pages&gt;629-653&lt;/pages&gt;&lt;number&gt;5&lt;/number&gt;&lt;contributors&gt;&lt;authors&gt;&lt;author&gt;Cooper, Mark H.&lt;/author&gt;&lt;/authors&gt;&lt;/contributors&gt;&lt;added-date format="utc"&gt;1522923356&lt;/added-date&gt;&lt;ref-type name="Journal Article"&gt;17&lt;/ref-type&gt;&lt;dates&gt;&lt;year&gt;2009&lt;/year&gt;&lt;/dates&gt;&lt;rec-number&gt;7448&lt;/rec-number&gt;&lt;last-updated-date format="utc"&gt;1522923356&lt;/last-updated-date&gt;&lt;electronic-resource-num&gt;10.1177/0162243908329379&lt;/electronic-resource-num&gt;&lt;volume&gt;34&lt;/volume&gt;&lt;/record&gt;&lt;/Cite&gt;&lt;/EndNote&gt;</w:instrText>
      </w:r>
      <w:r w:rsidRPr="00605971">
        <w:rPr>
          <w:sz w:val="24"/>
          <w:szCs w:val="24"/>
        </w:rPr>
        <w:fldChar w:fldCharType="separate"/>
      </w:r>
      <w:r w:rsidRPr="00605971">
        <w:rPr>
          <w:noProof/>
          <w:sz w:val="24"/>
          <w:szCs w:val="24"/>
        </w:rPr>
        <w:t>(Cooper, 2009, p. 629)</w:t>
      </w:r>
      <w:r w:rsidRPr="00605971">
        <w:rPr>
          <w:sz w:val="24"/>
          <w:szCs w:val="24"/>
        </w:rPr>
        <w:fldChar w:fldCharType="end"/>
      </w:r>
      <w:r w:rsidRPr="00605971">
        <w:rPr>
          <w:sz w:val="24"/>
          <w:szCs w:val="24"/>
        </w:rPr>
        <w:t xml:space="preserve"> such as those presented by the impact agenda has manifested in an increase in the frequency of research which aims to meet both internal and external demands, and to fulfil both scientific and societal/economic criteria. This is reflected in the strong evidence that individual-level indicators of scientific quality and prestige are positive predictors of frequent engagement with non-academic users of research </w:t>
      </w:r>
      <w:r w:rsidRPr="00605971">
        <w:rPr>
          <w:sz w:val="24"/>
          <w:szCs w:val="24"/>
        </w:rPr>
        <w:fldChar w:fldCharType="begin"/>
      </w:r>
      <w:r w:rsidRPr="00605971">
        <w:rPr>
          <w:sz w:val="24"/>
          <w:szCs w:val="24"/>
        </w:rPr>
        <w:instrText xml:space="preserve"> ADDIN EN.CITE &lt;EndNote&gt;&lt;Cite&gt;&lt;Author&gt;Perkmann&lt;/Author&gt;&lt;Year&gt;2013&lt;/Year&gt;&lt;IDText&gt;Academic engagement and commercialisation: A review of the literature on university-industry relations&lt;/IDText&gt;&lt;DisplayText&gt;(Perkmann et al., 2013)&lt;/DisplayText&gt;&lt;record&gt;&lt;dates&gt;&lt;pub-dates&gt;&lt;date&gt;Mar&lt;/date&gt;&lt;/pub-dates&gt;&lt;year&gt;2013&lt;/year&gt;&lt;/dates&gt;&lt;urls&gt;&lt;related-urls&gt;&lt;url&gt;&amp;lt;Go to ISI&amp;gt;://WOS:000316530400010&lt;/url&gt;&lt;/related-urls&gt;&lt;/urls&gt;&lt;isbn&gt;0048-7333&lt;/isbn&gt;&lt;titles&gt;&lt;title&gt;Academic engagement and commercialisation: A review of the literature on university-industry relations&lt;/title&gt;&lt;secondary-title&gt;Research Policy&lt;/secondary-title&gt;&lt;/titles&gt;&lt;pages&gt;423-442&lt;/pages&gt;&lt;number&gt;2&lt;/number&gt;&lt;contributors&gt;&lt;authors&gt;&lt;author&gt;Perkmann, M.&lt;/author&gt;&lt;author&gt;Tartari, V.&lt;/author&gt;&lt;author&gt;McKelvey, M.&lt;/author&gt;&lt;author&gt;Autio, E.&lt;/author&gt;&lt;author&gt;Brostrom, A.&lt;/author&gt;&lt;author&gt;D&amp;apos;Este, P.&lt;/author&gt;&lt;author&gt;Fini, R.&lt;/author&gt;&lt;author&gt;Geuna, A.&lt;/author&gt;&lt;author&gt;Grimaldi, R.&lt;/author&gt;&lt;author&gt;Hughes, A.&lt;/author&gt;&lt;author&gt;Krabel, S.&lt;/author&gt;&lt;author&gt;Kitson, M.&lt;/author&gt;&lt;author&gt;Llerena, P.&lt;/author&gt;&lt;author&gt;Lissoni, F.&lt;/author&gt;&lt;author&gt;Salter, A.&lt;/author&gt;&lt;author&gt;Sobrero, M.&lt;/author&gt;&lt;/authors&gt;&lt;/contributors&gt;&lt;added-date format="utc"&gt;1469459949&lt;/added-date&gt;&lt;ref-type name="Journal Article"&gt;17&lt;/ref-type&gt;&lt;rec-number&gt;1407&lt;/rec-number&gt;&lt;last-updated-date format="utc"&gt;1490111932&lt;/last-updated-date&gt;&lt;accession-num&gt;WOS:000316530400010&lt;/accession-num&gt;&lt;electronic-resource-num&gt;10.1016/j.respol.2012.09.007&lt;/electronic-resource-num&gt;&lt;volume&gt;42&lt;/volume&gt;&lt;/record&gt;&lt;/Cite&gt;&lt;/EndNote&gt;</w:instrText>
      </w:r>
      <w:r w:rsidRPr="00605971">
        <w:rPr>
          <w:sz w:val="24"/>
          <w:szCs w:val="24"/>
        </w:rPr>
        <w:fldChar w:fldCharType="separate"/>
      </w:r>
      <w:r w:rsidRPr="00605971">
        <w:rPr>
          <w:noProof/>
          <w:sz w:val="24"/>
          <w:szCs w:val="24"/>
        </w:rPr>
        <w:t>(Perkmann et al., 2013)</w:t>
      </w:r>
      <w:r w:rsidRPr="00605971">
        <w:rPr>
          <w:sz w:val="24"/>
          <w:szCs w:val="24"/>
        </w:rPr>
        <w:fldChar w:fldCharType="end"/>
      </w:r>
      <w:r w:rsidRPr="00605971">
        <w:rPr>
          <w:sz w:val="24"/>
          <w:szCs w:val="24"/>
        </w:rPr>
        <w:t xml:space="preserve"> and of ‘impact’ </w:t>
      </w:r>
      <w:r w:rsidRPr="00605971">
        <w:rPr>
          <w:sz w:val="24"/>
          <w:szCs w:val="24"/>
        </w:rPr>
        <w:fldChar w:fldCharType="begin"/>
      </w:r>
      <w:r w:rsidRPr="00605971">
        <w:rPr>
          <w:sz w:val="24"/>
          <w:szCs w:val="24"/>
        </w:rPr>
        <w:instrText xml:space="preserve"> ADDIN EN.CITE &lt;EndNote&gt;&lt;Cite&gt;&lt;Author&gt;Terama&lt;/Author&gt;&lt;Year&gt;2016&lt;/Year&gt;&lt;IDText&gt;Beyond academia – interrogating research impact in the Research Excellence Framework&lt;/IDText&gt;&lt;DisplayText&gt;(Terama, Smallman, Lock, Johnson, &amp;amp; Austwick, 2016)&lt;/DisplayText&gt;&lt;record&gt;&lt;keywords&gt;&lt;keyword&gt;Assessment&lt;/keyword&gt;&lt;keyword&gt;Impact&lt;/keyword&gt;&lt;keyword&gt;Non-Academic&lt;/keyword&gt;&lt;keyword&gt;Ref&lt;/keyword&gt;&lt;keyword&gt;Text Mining&lt;/keyword&gt;&lt;keyword&gt;Ucl&lt;/keyword&gt;&lt;keyword&gt;Hefce&lt;/keyword&gt;&lt;keyword&gt;Research Excellence&lt;/keyword&gt;&lt;/keywords&gt;&lt;titles&gt;&lt;title&gt;Beyond academia – interrogating research impact in the Research Excellence Framework&lt;/title&gt;&lt;secondary-title&gt;PLOS One&lt;/secondary-title&gt;&lt;/titles&gt;&lt;contributors&gt;&lt;authors&gt;&lt;author&gt;Terama, E.&lt;/author&gt;&lt;author&gt;Smallman, M.&lt;/author&gt;&lt;author&gt;Lock, S.&lt;/author&gt;&lt;author&gt;Johnson, C.&lt;/author&gt;&lt;author&gt;Austwick, Mrz&lt;/author&gt;&lt;/authors&gt;&lt;/contributors&gt;&lt;added-date format="utc"&gt;1521200544&lt;/added-date&gt;&lt;ref-type name="Journal Article"&gt;17&lt;/ref-type&gt;&lt;dates&gt;&lt;year&gt;2016&lt;/year&gt;&lt;/dates&gt;&lt;rec-number&gt;7397&lt;/rec-number&gt;&lt;last-updated-date format="utc"&gt;1521200544&lt;/last-updated-date&gt;&lt;/record&gt;&lt;/Cite&gt;&lt;/EndNote&gt;</w:instrText>
      </w:r>
      <w:r w:rsidRPr="00605971">
        <w:rPr>
          <w:sz w:val="24"/>
          <w:szCs w:val="24"/>
        </w:rPr>
        <w:fldChar w:fldCharType="separate"/>
      </w:r>
      <w:r w:rsidRPr="00605971">
        <w:rPr>
          <w:noProof/>
          <w:sz w:val="24"/>
          <w:szCs w:val="24"/>
        </w:rPr>
        <w:t>(Terama, Smallman, Lock, Johnson, &amp; Austwick, 2016)</w:t>
      </w:r>
      <w:r w:rsidRPr="00605971">
        <w:rPr>
          <w:sz w:val="24"/>
          <w:szCs w:val="24"/>
        </w:rPr>
        <w:fldChar w:fldCharType="end"/>
      </w:r>
      <w:r w:rsidRPr="00605971">
        <w:rPr>
          <w:sz w:val="24"/>
          <w:szCs w:val="24"/>
        </w:rPr>
        <w:t xml:space="preserve">. The result is a normalisation and legitimisation of the idea that the conduct of ‘impactful’ research and engagement with non-scientific actors provide appropriate sources of financial support and scientific problems and that both sets of criteria ought to be valued and </w:t>
      </w:r>
      <w:r w:rsidRPr="007B3A7A">
        <w:rPr>
          <w:sz w:val="24"/>
          <w:szCs w:val="24"/>
        </w:rPr>
        <w:t xml:space="preserve">simultaneously pursued – indeed consideration of </w:t>
      </w:r>
      <w:r w:rsidRPr="007B3A7A">
        <w:rPr>
          <w:i/>
          <w:sz w:val="24"/>
          <w:szCs w:val="24"/>
        </w:rPr>
        <w:t xml:space="preserve">use(rs) </w:t>
      </w:r>
      <w:r w:rsidRPr="007B3A7A">
        <w:rPr>
          <w:sz w:val="24"/>
          <w:szCs w:val="24"/>
        </w:rPr>
        <w:t>is becoming fundamental to notions of academic research not only among policymakers and applied researchers, but to basic scientists as well, with more than one quarter of the 18,000 academics who responded to a recent survey categoris</w:t>
      </w:r>
      <w:r w:rsidR="00FC3EF1">
        <w:rPr>
          <w:sz w:val="24"/>
          <w:szCs w:val="24"/>
        </w:rPr>
        <w:t>ing</w:t>
      </w:r>
      <w:r w:rsidRPr="007B3A7A">
        <w:rPr>
          <w:sz w:val="24"/>
          <w:szCs w:val="24"/>
        </w:rPr>
        <w:t xml:space="preserve"> their research as ‘user-inspired’ basic research</w:t>
      </w:r>
      <w:r w:rsidRPr="007B3A7A">
        <w:rPr>
          <w:rStyle w:val="FootnoteReference"/>
          <w:sz w:val="24"/>
          <w:szCs w:val="24"/>
        </w:rPr>
        <w:footnoteReference w:id="4"/>
      </w:r>
      <w:r w:rsidR="00D80C74">
        <w:rPr>
          <w:sz w:val="24"/>
          <w:szCs w:val="24"/>
        </w:rPr>
        <w:t xml:space="preserve"> – </w:t>
      </w:r>
      <w:r w:rsidRPr="007B3A7A">
        <w:rPr>
          <w:sz w:val="24"/>
          <w:szCs w:val="24"/>
        </w:rPr>
        <w:t xml:space="preserve">the same proportion as ‘pure basic’ (Hughes et al., 2016, p. 31). This alliance between research ‘quality’ and research ‘impact’ is symbolically and practically institutionalised through the REF, as universities’ impact claims must be underpinned by research outputs of “demonstrable quality” </w:t>
      </w:r>
      <w:r w:rsidRPr="007B3A7A">
        <w:rPr>
          <w:sz w:val="24"/>
          <w:szCs w:val="24"/>
        </w:rPr>
        <w:fldChar w:fldCharType="begin"/>
      </w:r>
      <w:r w:rsidRPr="007B3A7A">
        <w:rPr>
          <w:sz w:val="24"/>
          <w:szCs w:val="24"/>
        </w:rPr>
        <w:instrText xml:space="preserve"> ADDIN EN.CITE &lt;EndNote&gt;&lt;Cite&gt;&lt;Author&gt;Stern&lt;/Author&gt;&lt;Year&gt;2016&lt;/Year&gt;&lt;IDText&gt;Building on Success and Learning from Experience: An Independent Review of the Research Excellence Framework&lt;/IDText&gt;&lt;Pages&gt;22&lt;/Pages&gt;&lt;DisplayText&gt;(Stern, 2016, p. 22)&lt;/DisplayText&gt;&lt;record&gt;&lt;urls&gt;&lt;related-urls&gt;&lt;url&gt;https://www.gov.uk/government/uploads/system/uploads/attachment_data/file/541338/ind-16-9-ref-stern-review.pdf&lt;/url&gt;&lt;/related-urls&gt;&lt;/urls&gt;&lt;titles&gt;&lt;title&gt;Building on Success and Learning from Experience: An Independent Review of the Research Excellence Framework&lt;/title&gt;&lt;/titles&gt;&lt;access-date&gt;6 January 2017&lt;/access-date&gt;&lt;contributors&gt;&lt;authors&gt;&lt;author&gt;Stern, N.&lt;/author&gt;&lt;/authors&gt;&lt;/contributors&gt;&lt;added-date format="utc"&gt;1483718220&lt;/added-date&gt;&lt;ref-type name="Report"&gt;27&lt;/ref-type&gt;&lt;dates&gt;&lt;year&gt;2016&lt;/year&gt;&lt;/dates&gt;&lt;rec-number&gt;6453&lt;/rec-number&gt;&lt;last-updated-date format="utc"&gt;1483719849&lt;/last-updated-date&gt;&lt;/record&gt;&lt;/Cite&gt;&lt;/EndNote&gt;</w:instrText>
      </w:r>
      <w:r w:rsidRPr="007B3A7A">
        <w:rPr>
          <w:sz w:val="24"/>
          <w:szCs w:val="24"/>
        </w:rPr>
        <w:fldChar w:fldCharType="separate"/>
      </w:r>
      <w:r w:rsidRPr="007B3A7A">
        <w:rPr>
          <w:noProof/>
          <w:sz w:val="24"/>
          <w:szCs w:val="24"/>
        </w:rPr>
        <w:t>(Stern, 2016, p. 22)</w:t>
      </w:r>
      <w:r w:rsidRPr="007B3A7A">
        <w:rPr>
          <w:sz w:val="24"/>
          <w:szCs w:val="24"/>
        </w:rPr>
        <w:fldChar w:fldCharType="end"/>
      </w:r>
      <w:r w:rsidRPr="007B3A7A">
        <w:rPr>
          <w:sz w:val="24"/>
          <w:szCs w:val="24"/>
        </w:rPr>
        <w:t xml:space="preserve">. The ‘impact agenda’, while it does not de-legitimise academic standards of excellence, can therefore be said to operate selectively upon the system in such a way as to increasingly privilege and celebrate research which achieves or is oriented towards external goals and values, or in other words, towards impact. My academic interview respondents reveal some stark instances and effects of this (see Chapter </w:t>
      </w:r>
      <w:r w:rsidR="009845B0">
        <w:rPr>
          <w:sz w:val="24"/>
          <w:szCs w:val="24"/>
        </w:rPr>
        <w:t>4</w:t>
      </w:r>
      <w:r w:rsidRPr="007B3A7A">
        <w:rPr>
          <w:sz w:val="24"/>
          <w:szCs w:val="24"/>
        </w:rPr>
        <w:t xml:space="preserve">). </w:t>
      </w:r>
    </w:p>
    <w:p w14:paraId="47030D0B" w14:textId="169D35C7" w:rsidR="00FD7CF3" w:rsidRDefault="00FD7CF3" w:rsidP="00FD7CF3">
      <w:pPr>
        <w:pStyle w:val="NormalWeb"/>
        <w:spacing w:before="120" w:beforeAutospacing="0" w:after="0" w:afterAutospacing="0" w:line="360" w:lineRule="auto"/>
      </w:pPr>
      <w:r w:rsidRPr="00590F06">
        <w:t>Mediating these policy-driven structural conditions and individual-level effects is the crucial and increasing</w:t>
      </w:r>
      <w:r>
        <w:t>ly visible and active</w:t>
      </w:r>
      <w:r w:rsidRPr="00590F06">
        <w:t xml:space="preserve"> role of institution-level management and administration. In the UK, the increasing prevalence and transparency of the terms of institutional competition, such as the ratings and rankings associated with the RAE/REF and global and national league tables </w:t>
      </w:r>
      <w:r w:rsidRPr="00590F06">
        <w:fldChar w:fldCharType="begin">
          <w:fldData xml:space="preserve">PEVuZE5vdGU+PENpdGU+PEF1dGhvcj5NYXJnaW5zb248L0F1dGhvcj48WWVhcj4yMDA3PC9ZZWFy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</w:fldData>
        </w:fldChar>
      </w:r>
      <w:r w:rsidRPr="00590F06">
        <w:instrText xml:space="preserve"> ADDIN EN.CITE </w:instrText>
      </w:r>
      <w:r w:rsidRPr="00590F06">
        <w:fldChar w:fldCharType="begin">
          <w:fldData xml:space="preserve">PEVuZE5vdGU+PENpdGU+PEF1dGhvcj5NYXJnaW5zb248L0F1dGhvcj48WWVhcj4yMDA3PC9ZZWFy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</w:fldData>
        </w:fldChar>
      </w:r>
      <w:r w:rsidRPr="00590F06">
        <w:instrText xml:space="preserve"> ADDIN EN.CITE.DATA </w:instrText>
      </w:r>
      <w:r w:rsidRPr="00590F06">
        <w:fldChar w:fldCharType="end"/>
      </w:r>
      <w:r w:rsidRPr="00590F06">
        <w:fldChar w:fldCharType="separate"/>
      </w:r>
      <w:r w:rsidRPr="00590F06">
        <w:rPr>
          <w:noProof/>
        </w:rPr>
        <w:t>(Hazelkorn, 2007, 2008; Marginson &amp; van der Wende, 2007)</w:t>
      </w:r>
      <w:r w:rsidRPr="00590F06">
        <w:fldChar w:fldCharType="end"/>
      </w:r>
      <w:r w:rsidRPr="00590F06">
        <w:t xml:space="preserve"> has been matched by the increasing centralisation of academic management capacity </w:t>
      </w:r>
      <w:r w:rsidRPr="00590F06">
        <w:fldChar w:fldCharType="begin">
          <w:fldData xml:space="preserve">PEVuZE5vdGU+PENpdGU+PEF1dGhvcj5TaGF0dG9jazwvQXV0aG9yPjxZZWFyPjIwMTQ8L1llYXI+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</w:fldData>
        </w:fldChar>
      </w:r>
      <w:r w:rsidRPr="00590F06">
        <w:instrText xml:space="preserve"> ADDIN EN.CITE </w:instrText>
      </w:r>
      <w:r w:rsidRPr="00590F06">
        <w:fldChar w:fldCharType="begin">
          <w:fldData xml:space="preserve">PEVuZE5vdGU+PENpdGU+PEF1dGhvcj5TaGF0dG9jazwvQXV0aG9yPjxZZWFyPjIwMTQ8L1llYXI+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</w:fldData>
        </w:fldChar>
      </w:r>
      <w:r w:rsidRPr="00590F06">
        <w:instrText xml:space="preserve"> ADDIN EN.CITE.DATA </w:instrText>
      </w:r>
      <w:r w:rsidRPr="00590F06">
        <w:fldChar w:fldCharType="end"/>
      </w:r>
      <w:r w:rsidRPr="00590F06">
        <w:fldChar w:fldCharType="separate"/>
      </w:r>
      <w:r w:rsidRPr="00590F06">
        <w:rPr>
          <w:noProof/>
        </w:rPr>
        <w:t>(Shattock, 2014, 2017)</w:t>
      </w:r>
      <w:r w:rsidRPr="00590F06">
        <w:fldChar w:fldCharType="end"/>
      </w:r>
      <w:r w:rsidRPr="00590F06">
        <w:t xml:space="preserve">. The ‘Jarratt Report’ </w:t>
      </w:r>
      <w:r w:rsidRPr="00590F06">
        <w:fldChar w:fldCharType="begin"/>
      </w:r>
      <w:r w:rsidRPr="00590F06">
        <w:instrText xml:space="preserve"> ADDIN EN.CITE &lt;EndNote&gt;&lt;Cite&gt;&lt;Author&gt;Committee of Vice Chancellors and Principals&lt;/Author&gt;&lt;Year&gt;1985&lt;/Year&gt;&lt;IDText&gt;Report of the Steering Committee for Efficiency Studies in Universities. The Jarratt Report (1985)&lt;/IDText&gt;&lt;DisplayText&gt;(Committee of Vice Chancellors and Principals, 1985)&lt;/DisplayText&gt;&lt;record&gt;&lt;keywords&gt;&lt;keyword&gt;Alex Jarratt, Universities, Vice Chancellors, Principals, efficiency, resource allocation, accountability, University Grants Committee&lt;/keyword&gt;&lt;/keywords&gt;&lt;urls&gt;&lt;related-urls&gt;&lt;url&gt;http://www.educationengland.org.uk/documents/jarratt1985/index.html&lt;/url&gt;&lt;/related-urls&gt;&lt;/urls&gt;&lt;titles&gt;&lt;title&gt;Report of the Steering Committee for Efficiency Studies in Universities. The Jarratt Report (1985)&lt;/title&gt;&lt;/titles&gt;&lt;contributors&gt;&lt;authors&gt;&lt;author&gt;Committee of Vice Chancellors and Principals,&lt;/author&gt;&lt;/authors&gt;&lt;/contributors&gt;&lt;added-date format="utc"&gt;1523000022&lt;/added-date&gt;&lt;pub-location&gt;London&lt;/pub-location&gt;&lt;ref-type name="Report"&gt;27&lt;/ref-type&gt;&lt;dates&gt;&lt;year&gt;1985&lt;/year&gt;&lt;/dates&gt;&lt;rec-number&gt;7458&lt;/rec-number&gt;&lt;publisher&gt;Committee of Vice Chancellors and Principals&lt;/publisher&gt;&lt;last-updated-date format="utc"&gt;1523000022&lt;/last-updated-date&gt;&lt;/record&gt;&lt;/Cite&gt;&lt;/EndNote&gt;</w:instrText>
      </w:r>
      <w:r w:rsidRPr="00590F06">
        <w:fldChar w:fldCharType="separate"/>
      </w:r>
      <w:r w:rsidRPr="00590F06">
        <w:rPr>
          <w:noProof/>
        </w:rPr>
        <w:t>(Committee of Vice Chancellors and Principals, 1985)</w:t>
      </w:r>
      <w:r w:rsidRPr="00590F06">
        <w:fldChar w:fldCharType="end"/>
      </w:r>
      <w:r w:rsidRPr="00590F06">
        <w:t xml:space="preserve">, </w:t>
      </w:r>
      <w:r>
        <w:t xml:space="preserve">the </w:t>
      </w:r>
      <w:r w:rsidRPr="00590F06">
        <w:t xml:space="preserve">‘Dearing Report’ </w:t>
      </w:r>
      <w:r w:rsidRPr="00590F06">
        <w:fldChar w:fldCharType="begin"/>
      </w:r>
      <w:r w:rsidRPr="00590F06">
        <w:instrText xml:space="preserve"> ADDIN EN.CITE &lt;EndNote&gt;&lt;Cite&gt;&lt;Author&gt;National Committee of Inquiry into Higher Education&lt;/Author&gt;&lt;Year&gt;1997&lt;/Year&gt;&lt;IDText&gt;Higher Education in the Learning Society. The Dearing Report&lt;/IDText&gt;&lt;DisplayText&gt;(National Committee of Inquiry into Higher Education, 1997)&lt;/DisplayText&gt;&lt;record&gt;&lt;keywords&gt;&lt;keyword&gt;Sir Ron Dearing, higher education, universities, students, teaching, learning society, communications and information technology, England, Scotland, Wales, Northern Ireland, employment, research, lifelong learning, diversity, undergraduate, public funding, OECD, ethnic minorities, disabilities, top-up fees, student loans, vocational qualifications, science, engineering, small and medium-sized enterprises, local education authorities, Robbins report&lt;/keyword&gt;&lt;/keywords&gt;&lt;urls&gt;&lt;related-urls&gt;&lt;url&gt;http://www.educationengland.org.uk/documents/dearing1997/dearing1997.html&lt;/url&gt;&lt;/related-urls&gt;&lt;/urls&gt;&lt;titles&gt;&lt;title&gt;Higher Education in the Learning Society. The Dearing Report&lt;/title&gt;&lt;/titles&gt;&lt;contributors&gt;&lt;authors&gt;&lt;author&gt;National Committee of Inquiry into Higher Education,&lt;/author&gt;&lt;/authors&gt;&lt;/contributors&gt;&lt;added-date format="utc"&gt;1522999835&lt;/added-date&gt;&lt;pub-location&gt;London&lt;/pub-location&gt;&lt;ref-type name="Government Document"&gt;46&lt;/ref-type&gt;&lt;dates&gt;&lt;year&gt;1997&lt;/year&gt;&lt;/dates&gt;&lt;rec-number&gt;7457&lt;/rec-number&gt;&lt;publisher&gt;HMSO&lt;/publisher&gt;&lt;last-updated-date format="utc"&gt;1522999835&lt;/last-updated-date&gt;&lt;contributors&gt;&lt;secondary-authors&gt;&lt;author&gt;HMSO&lt;/author&gt;&lt;/secondary-authors&gt;&lt;/contributors&gt;&lt;/record&gt;&lt;/Cite&gt;&lt;/EndNote&gt;</w:instrText>
      </w:r>
      <w:r w:rsidRPr="00590F06">
        <w:fldChar w:fldCharType="separate"/>
      </w:r>
      <w:r w:rsidRPr="00590F06">
        <w:rPr>
          <w:noProof/>
        </w:rPr>
        <w:t>(National Committee of Inquiry into Higher Education, 1997)</w:t>
      </w:r>
      <w:r w:rsidRPr="00590F06">
        <w:fldChar w:fldCharType="end"/>
      </w:r>
      <w:r w:rsidRPr="00590F06">
        <w:t xml:space="preserve"> and</w:t>
      </w:r>
      <w:r>
        <w:t xml:space="preserve"> the</w:t>
      </w:r>
      <w:r w:rsidRPr="00590F06">
        <w:t xml:space="preserve"> ‘Lambert Report’ </w:t>
      </w:r>
      <w:r w:rsidRPr="00590F06">
        <w:fldChar w:fldCharType="begin"/>
      </w:r>
      <w:r w:rsidRPr="00590F06">
        <w:instrText xml:space="preserve"> ADDIN EN.CITE &lt;EndNote&gt;&lt;Cite&gt;&lt;Author&gt;Lambert&lt;/Author&gt;&lt;Year&gt;2003&lt;/Year&gt;&lt;IDText&gt;Lambert review of business-university collaboration: Final report&lt;/IDText&gt;&lt;DisplayText&gt;(Lambert, 2003)&lt;/DisplayText&gt;&lt;record&gt;&lt;titles&gt;&lt;title&gt;Lambert review of business-university collaboration: Final report&lt;/title&gt;&lt;secondary-title&gt;University of Illinois at Urbana-Champaign&amp;apos;s Academy for Entrepreneurial Leadership Historical Research Reference in Entrepreneurship&lt;/secondary-title&gt;&lt;/titles&gt;&lt;contributors&gt;&lt;authors&gt;&lt;author&gt;Lambert, Richard&lt;/author&gt;&lt;/authors&gt;&lt;/contributors&gt;&lt;added-date format="utc"&gt;1479247483&lt;/added-date&gt;&lt;ref-type name="Journal Article"&gt;17&lt;/ref-type&gt;&lt;dates&gt;&lt;year&gt;2003&lt;/year&gt;&lt;/dates&gt;&lt;rec-number&gt;6302&lt;/rec-number&gt;&lt;last-updated-date format="utc"&gt;1479250319&lt;/last-updated-date&gt;&lt;/record&gt;&lt;/Cite&gt;&lt;/EndNote&gt;</w:instrText>
      </w:r>
      <w:r w:rsidRPr="00590F06">
        <w:fldChar w:fldCharType="separate"/>
      </w:r>
      <w:r w:rsidRPr="00590F06">
        <w:rPr>
          <w:noProof/>
        </w:rPr>
        <w:t>(Lambert, 2003)</w:t>
      </w:r>
      <w:r w:rsidRPr="00590F06">
        <w:fldChar w:fldCharType="end"/>
      </w:r>
      <w:r w:rsidRPr="00590F06">
        <w:t xml:space="preserve"> represent three decades of officially-sanctioned landmarks in this tendency towar</w:t>
      </w:r>
      <w:r>
        <w:t xml:space="preserve">ds a stronger central authority – </w:t>
      </w:r>
      <w:r w:rsidRPr="00590F06">
        <w:t xml:space="preserve">the first and third of which </w:t>
      </w:r>
      <w:r>
        <w:t>also explicitly focus</w:t>
      </w:r>
      <w:r w:rsidRPr="00590F06">
        <w:t xml:space="preserve"> on how university management can promote university-industry relations. </w:t>
      </w:r>
      <w:r>
        <w:t>Across Northwestern Europe and English-speaking nations</w:t>
      </w:r>
      <w:r w:rsidRPr="00590F06">
        <w:t xml:space="preserve">, academic managers are increasingly incentivised and empowered to exert influence on their institutions and staff in pursuit of externally-generated income and markers of prestige </w:t>
      </w:r>
      <w:r w:rsidRPr="00590F06">
        <w:fldChar w:fldCharType="begin">
          <w:fldData xml:space="preserve">PEVuZE5vdGU+PENpdGU+PEF1dGhvcj5EZWVtPC9BdXRob3I+PFllYXI+MjAwNzwvWWVhcj48SURU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</w:fldData>
        </w:fldChar>
      </w:r>
      <w:r w:rsidR="00446E23">
        <w:instrText xml:space="preserve"> ADDIN EN.CITE </w:instrText>
      </w:r>
      <w:r w:rsidR="00446E23">
        <w:fldChar w:fldCharType="begin">
          <w:fldData xml:space="preserve">PEVuZE5vdGU+PENpdGU+PEF1dGhvcj5EZWVtPC9BdXRob3I+PFllYXI+MjAwNzwvWWVhcj48SURU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</w:fldData>
        </w:fldChar>
      </w:r>
      <w:r w:rsidR="00446E23">
        <w:instrText xml:space="preserve"> ADDIN EN.CITE.DATA </w:instrText>
      </w:r>
      <w:r w:rsidR="00446E23">
        <w:fldChar w:fldCharType="end"/>
      </w:r>
      <w:r w:rsidRPr="00590F06">
        <w:fldChar w:fldCharType="separate"/>
      </w:r>
      <w:r w:rsidR="00446E23">
        <w:rPr>
          <w:noProof/>
        </w:rPr>
        <w:t>(Bleiklie, 1998; B. R. Clark, 1998; Deem et al., 2007; Graham, 2014; Marginson, 2008; Marginson &amp; Considine, 2000; Slaughter &amp; Cantwell, 2012)</w:t>
      </w:r>
      <w:r w:rsidRPr="00590F06">
        <w:fldChar w:fldCharType="end"/>
      </w:r>
      <w:r w:rsidRPr="00590F06">
        <w:t>.</w:t>
      </w:r>
      <w:r>
        <w:t xml:space="preserve"> While universities in these countries have in the past often been able to obviate difficult decisions about reducing or removing certain activities simply by adding</w:t>
      </w:r>
      <w:r w:rsidRPr="00590F06">
        <w:t xml:space="preserve"> to existing structures and activities </w:t>
      </w:r>
      <w:r>
        <w:t>whenever a new demand perceived to be significant and legitimate emerges, the current climate calls for a more strategic and professionalised approach to organisational management and innovation</w:t>
      </w:r>
      <w:r w:rsidRPr="00590F06">
        <w:t xml:space="preserve"> </w:t>
      </w:r>
      <w:r w:rsidRPr="00590F06">
        <w:fldChar w:fldCharType="begin">
          <w:fldData xml:space="preserve">PEVuZE5vdGU+PENpdGU+PEF1dGhvcj5TcG9ybjwvQXV0aG9yPjxZZWFyPjE5OTU8L1llYXI+PElE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</w:fldData>
        </w:fldChar>
      </w:r>
      <w:r>
        <w:instrText xml:space="preserve"> ADDIN EN.CITE </w:instrText>
      </w:r>
      <w:r>
        <w:fldChar w:fldCharType="begin">
          <w:fldData xml:space="preserve">PEVuZE5vdGU+PENpdGU+PEF1dGhvcj5TcG9ybjwvQXV0aG9yPjxZZWFyPjE5OTU8L1llYXI+PElE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</w:fldData>
        </w:fldChar>
      </w:r>
      <w:r>
        <w:instrText xml:space="preserve"> ADDIN EN.CITE.DATA </w:instrText>
      </w:r>
      <w:r>
        <w:fldChar w:fldCharType="end"/>
      </w:r>
      <w:r w:rsidRPr="00590F06">
        <w:fldChar w:fldCharType="separate"/>
      </w:r>
      <w:r>
        <w:rPr>
          <w:noProof/>
        </w:rPr>
        <w:t>(Ben-David, 1977; B. R. Clark, 1983, 2008/1961; Gumport, 2000; Nelles &amp; Vorley, 2011; Sporn, 1995)</w:t>
      </w:r>
      <w:r w:rsidRPr="00590F06">
        <w:fldChar w:fldCharType="end"/>
      </w:r>
      <w:r w:rsidRPr="00590F06">
        <w:t xml:space="preserve">. For example: human resource </w:t>
      </w:r>
      <w:r>
        <w:t>decisions</w:t>
      </w:r>
      <w:r w:rsidRPr="00590F06">
        <w:t xml:space="preserve"> shift from being guided by internally-defined academic criteria</w:t>
      </w:r>
      <w:r>
        <w:t xml:space="preserve"> to being guided by externally-defined criteria, taking a m</w:t>
      </w:r>
      <w:r w:rsidRPr="00590F06">
        <w:t>ore strategic and proactive</w:t>
      </w:r>
      <w:r>
        <w:t xml:space="preserve"> effort to </w:t>
      </w:r>
      <w:r w:rsidRPr="00590F06">
        <w:t>attract</w:t>
      </w:r>
      <w:r>
        <w:t xml:space="preserve"> </w:t>
      </w:r>
      <w:r w:rsidRPr="00590F06">
        <w:t xml:space="preserve">personnel who will improve </w:t>
      </w:r>
      <w:r>
        <w:t>performance on, say, the REF</w:t>
      </w:r>
      <w:r w:rsidRPr="00590F06">
        <w:t xml:space="preserve"> (and excluding staff who will not) </w:t>
      </w:r>
      <w:r w:rsidRPr="00590F06">
        <w:fldChar w:fldCharType="begin">
          <w:fldData xml:space="preserve">PEVuZE5vdGU+PENpdGU+PEF1dGhvcj5TY2hhZmVyPC9BdXRob3I+PFllYXI+MjAxNjwvWWVhcj48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</w:fldData>
        </w:fldChar>
      </w:r>
      <w:r w:rsidR="00794385">
        <w:instrText xml:space="preserve"> ADDIN EN.CITE </w:instrText>
      </w:r>
      <w:r w:rsidR="00794385">
        <w:fldChar w:fldCharType="begin">
          <w:fldData xml:space="preserve">PEVuZE5vdGU+PENpdGU+PEF1dGhvcj5TY2hhZmVyPC9BdXRob3I+PFllYXI+MjAxNjwvWWVhcj48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</w:fldData>
        </w:fldChar>
      </w:r>
      <w:r w:rsidR="00794385">
        <w:instrText xml:space="preserve"> ADDIN EN.CITE.DATA </w:instrText>
      </w:r>
      <w:r w:rsidR="00794385">
        <w:fldChar w:fldCharType="end"/>
      </w:r>
      <w:r w:rsidRPr="00590F06">
        <w:fldChar w:fldCharType="separate"/>
      </w:r>
      <w:r w:rsidR="00794385">
        <w:rPr>
          <w:noProof/>
        </w:rPr>
        <w:t>(Schafer, 2016; Stern, 2016; Watermeyer &amp; Olssen, 2016)</w:t>
      </w:r>
      <w:r w:rsidRPr="00590F06">
        <w:fldChar w:fldCharType="end"/>
      </w:r>
      <w:r w:rsidRPr="00590F06">
        <w:t xml:space="preserve">; </w:t>
      </w:r>
      <w:r>
        <w:t>institutions experiment with organisational</w:t>
      </w:r>
      <w:r w:rsidRPr="00590F06">
        <w:t xml:space="preserve"> innovation</w:t>
      </w:r>
      <w:r>
        <w:t>s</w:t>
      </w:r>
      <w:r w:rsidRPr="00590F06">
        <w:t xml:space="preserve"> such as the integration of sub-disciplinary research groups into interdisciplinary</w:t>
      </w:r>
      <w:r>
        <w:t>,</w:t>
      </w:r>
      <w:r w:rsidRPr="00590F06">
        <w:t xml:space="preserve"> problem-oriented research centres </w:t>
      </w:r>
      <w:r w:rsidRPr="00590F06">
        <w:fldChar w:fldCharType="begin">
          <w:fldData xml:space="preserve">PEVuZE5vdGU+PENpdGU+PEF1dGhvcj5Vbml2ZXJzaXR5IENvbGxlZ2UgTG9uZG9uPC9BdXRob3I+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</w:fldData>
        </w:fldChar>
      </w:r>
      <w:r w:rsidR="003A0D1B">
        <w:instrText xml:space="preserve"> ADDIN EN.CITE </w:instrText>
      </w:r>
      <w:r w:rsidR="003A0D1B">
        <w:fldChar w:fldCharType="begin">
          <w:fldData xml:space="preserve">PEVuZE5vdGU+PENpdGU+PEF1dGhvcj5Vbml2ZXJzaXR5IENvbGxlZ2UgTG9uZG9uPC9BdXRob3I+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</w:fldData>
        </w:fldChar>
      </w:r>
      <w:r w:rsidR="003A0D1B">
        <w:instrText xml:space="preserve"> ADDIN EN.CITE.DATA </w:instrText>
      </w:r>
      <w:r w:rsidR="003A0D1B">
        <w:fldChar w:fldCharType="end"/>
      </w:r>
      <w:r w:rsidRPr="00590F06">
        <w:fldChar w:fldCharType="separate"/>
      </w:r>
      <w:r w:rsidR="003A0D1B">
        <w:rPr>
          <w:noProof/>
        </w:rPr>
        <w:t>(B. R. Clark, 2004a; Ponomariov &amp; Boardman, 2010; University College London, n.d.)</w:t>
      </w:r>
      <w:r w:rsidRPr="00590F06">
        <w:fldChar w:fldCharType="end"/>
      </w:r>
      <w:r w:rsidRPr="00590F06">
        <w:t xml:space="preserve">; universities </w:t>
      </w:r>
      <w:r>
        <w:t xml:space="preserve">seek new sources of revenue and prestige or ‘scholarly distinction’ </w:t>
      </w:r>
      <w:r>
        <w:fldChar w:fldCharType="begin"/>
      </w:r>
      <w:r>
        <w:instrText xml:space="preserve"> ADDIN EN.CITE &lt;EndNote&gt;&lt;Cite&gt;&lt;Author&gt;Watermeyer&lt;/Author&gt;&lt;Year&gt;2018&lt;/Year&gt;&lt;IDText&gt;Evaluating ‘impact’ in the UK’s Research Excellence Framework (REF): liminality, looseness and new modalities of scholarly distinction&lt;/IDText&gt;&lt;DisplayText&gt;(Watermeyer &amp;amp; Chubb, 2018)&lt;/DisplayText&gt;&lt;record&gt;&lt;keywords&gt;&lt;keyword&gt;Article&lt;/keyword&gt;&lt;keyword&gt;Research Funding And Evaluation&lt;/keyword&gt;&lt;keyword&gt;Research Policy&lt;/keyword&gt;&lt;keyword&gt;Research Impact&lt;/keyword&gt;&lt;keyword&gt;Accountability&lt;/keyword&gt;&lt;keyword&gt;Research Excellence&lt;/keyword&gt;&lt;/keywords&gt;&lt;isbn&gt;0307-5079&lt;/isbn&gt;&lt;titles&gt;&lt;title&gt;Evaluating ‘impact’ in the UK’s Research Excellence Framework (REF): liminality, looseness and new modalities of scholarly distinction&lt;/title&gt;&lt;secondary-title&gt;Studies in Higher Education&lt;/secondary-title&gt;&lt;/titles&gt;&lt;pages&gt;1-13&lt;/pages&gt;&lt;contributors&gt;&lt;authors&gt;&lt;author&gt;Watermeyer, Richard&lt;/author&gt;&lt;author&gt;Chubb, Jennifer&lt;/author&gt;&lt;/authors&gt;&lt;/contributors&gt;&lt;added-date format="utc"&gt;1530882295&lt;/added-date&gt;&lt;ref-type name="Journal Article"&gt;17&lt;/ref-type&gt;&lt;dates&gt;&lt;year&gt;2018&lt;/year&gt;&lt;/dates&gt;&lt;rec-number&gt;7603&lt;/rec-number&gt;&lt;publisher&gt;Routledge&lt;/publisher&gt;&lt;last-updated-date format="utc"&gt;1530882295&lt;/last-updated-date&gt;&lt;electronic-resource-num&gt;10.1080/03075079.2018.1455082&lt;/electronic-resource-num&gt;&lt;/record&gt;&lt;/Cite&gt;&lt;/EndNote&gt;</w:instrText>
      </w:r>
      <w:r>
        <w:fldChar w:fldCharType="separate"/>
      </w:r>
      <w:r>
        <w:rPr>
          <w:noProof/>
        </w:rPr>
        <w:t>(Watermeyer &amp; Chubb, 2018)</w:t>
      </w:r>
      <w:r>
        <w:fldChar w:fldCharType="end"/>
      </w:r>
      <w:r>
        <w:t xml:space="preserve"> through ‘impact’,</w:t>
      </w:r>
      <w:r w:rsidRPr="00590F06">
        <w:t xml:space="preserve"> knowledge transfer and commercialisation</w:t>
      </w:r>
      <w:r>
        <w:t xml:space="preserve"> </w:t>
      </w:r>
      <w:r w:rsidRPr="00590F06">
        <w:t xml:space="preserve">with the support of technology transfer offices </w:t>
      </w:r>
      <w:r w:rsidRPr="00590F06">
        <w:fldChar w:fldCharType="begin">
          <w:fldData xml:space="preserve">PEVuZE5vdGU+PENpdGU+PEF1dGhvcj5TbGF1Z2h0ZXI8L0F1dGhvcj48WWVhcj4yMDEwPC9ZZWFy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</w:fldData>
        </w:fldChar>
      </w:r>
      <w:r w:rsidRPr="00590F06">
        <w:instrText xml:space="preserve"> ADDIN EN.CITE </w:instrText>
      </w:r>
      <w:r w:rsidRPr="00590F06">
        <w:fldChar w:fldCharType="begin">
          <w:fldData xml:space="preserve">PEVuZE5vdGU+PENpdGU+PEF1dGhvcj5TbGF1Z2h0ZXI8L0F1dGhvcj48WWVhcj4yMDEwPC9ZZWFy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</w:fldData>
        </w:fldChar>
      </w:r>
      <w:r w:rsidRPr="00590F06">
        <w:instrText xml:space="preserve"> ADDIN EN.CITE.DATA </w:instrText>
      </w:r>
      <w:r w:rsidRPr="00590F06">
        <w:fldChar w:fldCharType="end"/>
      </w:r>
      <w:r w:rsidRPr="00590F06">
        <w:fldChar w:fldCharType="separate"/>
      </w:r>
      <w:r w:rsidRPr="00590F06">
        <w:rPr>
          <w:noProof/>
        </w:rPr>
        <w:t>(Etzkowitz, 1983; Glenna, Lacy, Welsh, &amp; Biscotti, 2007; Slaughter &amp; Rhoades, 2010)</w:t>
      </w:r>
      <w:r w:rsidRPr="00590F06">
        <w:fldChar w:fldCharType="end"/>
      </w:r>
      <w:r w:rsidRPr="00590F06">
        <w:t>; marketing offices</w:t>
      </w:r>
      <w:r>
        <w:t xml:space="preserve"> and their campaigns</w:t>
      </w:r>
      <w:r w:rsidRPr="00590F06">
        <w:t xml:space="preserve"> are expanded</w:t>
      </w:r>
      <w:r>
        <w:t xml:space="preserve"> and increasingly </w:t>
      </w:r>
      <w:r w:rsidRPr="00590F06">
        <w:t xml:space="preserve">professionalised and strategic </w:t>
      </w:r>
      <w:r w:rsidRPr="00590F06">
        <w:fldChar w:fldCharType="begin">
          <w:fldData xml:space="preserve">PEVuZE5vdGU+PENpdGU+PEF1dGhvcj5SaG9hZGVzPC9BdXRob3I+PFllYXI+MjAxNjwvWWVhcj48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</w:fldData>
        </w:fldChar>
      </w:r>
      <w:r w:rsidRPr="00590F06">
        <w:instrText xml:space="preserve"> ADDIN EN.CITE </w:instrText>
      </w:r>
      <w:r w:rsidRPr="00590F06">
        <w:fldChar w:fldCharType="begin">
          <w:fldData xml:space="preserve">PEVuZE5vdGU+PENpdGU+PEF1dGhvcj5SaG9hZGVzPC9BdXRob3I+PFllYXI+MjAxNjwvWWVhcj48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</w:fldData>
        </w:fldChar>
      </w:r>
      <w:r w:rsidRPr="00590F06">
        <w:instrText xml:space="preserve"> ADDIN EN.CITE.DATA </w:instrText>
      </w:r>
      <w:r w:rsidRPr="00590F06">
        <w:fldChar w:fldCharType="end"/>
      </w:r>
      <w:r w:rsidRPr="00590F06">
        <w:fldChar w:fldCharType="separate"/>
      </w:r>
      <w:r w:rsidRPr="00590F06">
        <w:rPr>
          <w:noProof/>
        </w:rPr>
        <w:t>(Pusser &amp; Marginson, 2013; Rhoades, 2016)</w:t>
      </w:r>
      <w:r w:rsidRPr="00590F06">
        <w:fldChar w:fldCharType="end"/>
      </w:r>
      <w:r w:rsidRPr="00590F06">
        <w:t xml:space="preserve">. </w:t>
      </w:r>
      <w:r>
        <w:t>Each of</w:t>
      </w:r>
      <w:r w:rsidRPr="00590F06">
        <w:t xml:space="preserve"> these adaptations</w:t>
      </w:r>
      <w:r>
        <w:t xml:space="preserve"> and innovations</w:t>
      </w:r>
      <w:r w:rsidRPr="00590F06">
        <w:t xml:space="preserve"> are symbols of an organisation’s commitment to the legitimacy held by</w:t>
      </w:r>
      <w:r>
        <w:t xml:space="preserve"> and, they hope,</w:t>
      </w:r>
      <w:r w:rsidRPr="00590F06">
        <w:t xml:space="preserve"> bestowed by</w:t>
      </w:r>
      <w:r>
        <w:t>,</w:t>
      </w:r>
      <w:r w:rsidRPr="00590F06">
        <w:t xml:space="preserve"> externally-generated discourses </w:t>
      </w:r>
      <w:r w:rsidRPr="00590F06">
        <w:fldChar w:fldCharType="begin">
          <w:fldData xml:space="preserve">PEVuZE5vdGU+PENpdGU+PEF1dGhvcj5HdW1wb3J0PC9BdXRob3I+PFllYXI+MjAwMjwvWWVhcj48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</w:fldData>
        </w:fldChar>
      </w:r>
      <w:r>
        <w:instrText xml:space="preserve"> ADDIN EN.CITE </w:instrText>
      </w:r>
      <w:r>
        <w:fldChar w:fldCharType="begin">
          <w:fldData xml:space="preserve">PEVuZE5vdGU+PENpdGU+PEF1dGhvcj5HdW1wb3J0PC9BdXRob3I+PFllYXI+MjAwMjwvWWVhcj48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</w:fldData>
        </w:fldChar>
      </w:r>
      <w:r>
        <w:instrText xml:space="preserve"> ADDIN EN.CITE.DATA </w:instrText>
      </w:r>
      <w:r>
        <w:fldChar w:fldCharType="end"/>
      </w:r>
      <w:r w:rsidRPr="00590F06">
        <w:fldChar w:fldCharType="separate"/>
      </w:r>
      <w:r>
        <w:rPr>
          <w:noProof/>
        </w:rPr>
        <w:t>(B. R. Clark, 1983; Gumport, 2002; Hoffman, 2011; J. W. Meyer &amp; Rowan, 1977; Pettigrew &amp; Starkey, 2016)</w:t>
      </w:r>
      <w:r w:rsidRPr="00590F06">
        <w:fldChar w:fldCharType="end"/>
      </w:r>
      <w:r w:rsidRPr="00590F06">
        <w:t xml:space="preserve">. </w:t>
      </w:r>
    </w:p>
    <w:p w14:paraId="5B182CFF" w14:textId="106C8136" w:rsidR="00FD7CF3" w:rsidRDefault="00876764" w:rsidP="00B710F3">
      <w:pPr>
        <w:pStyle w:val="Heading3"/>
      </w:pPr>
      <w:bookmarkStart w:id="21" w:name="_Toc31701937"/>
      <w:r>
        <w:t>Analysing the impact agenda</w:t>
      </w:r>
      <w:r w:rsidR="00FD7CF3">
        <w:t xml:space="preserve"> through </w:t>
      </w:r>
      <w:r w:rsidR="00844A96">
        <w:t>a</w:t>
      </w:r>
      <w:r w:rsidR="00FD7CF3">
        <w:t xml:space="preserve"> Bernsteinian ‘boundary’ lens</w:t>
      </w:r>
      <w:bookmarkEnd w:id="21"/>
    </w:p>
    <w:p w14:paraId="46230D49" w14:textId="031524D8" w:rsidR="00F8139A" w:rsidRDefault="00FD7CF3" w:rsidP="00F8139A">
      <w:pPr>
        <w:spacing w:after="120" w:line="360" w:lineRule="auto"/>
        <w:rPr>
          <w:sz w:val="24"/>
          <w:szCs w:val="24"/>
        </w:rPr>
      </w:pPr>
      <w:r>
        <w:rPr>
          <w:sz w:val="24"/>
          <w:szCs w:val="24"/>
        </w:rPr>
        <w:t>Commentators have noted</w:t>
      </w:r>
      <w:r w:rsidRPr="00020D5A">
        <w:rPr>
          <w:sz w:val="24"/>
          <w:szCs w:val="24"/>
        </w:rPr>
        <w:t xml:space="preserve"> “ambiguities” </w:t>
      </w:r>
      <w:r w:rsidRPr="00020D5A">
        <w:rPr>
          <w:sz w:val="24"/>
          <w:szCs w:val="24"/>
        </w:rPr>
        <w:fldChar w:fldCharType="begin">
          <w:fldData xml:space="preserve">PEVuZE5vdGU+PENpdGU+PEF1dGhvcj5XYXRlcm1leWVyPC9BdXRob3I+PFllYXI+MjAxODwvWWVh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</w:fldData>
        </w:fldChar>
      </w:r>
      <w:r w:rsidRPr="00020D5A">
        <w:rPr>
          <w:sz w:val="24"/>
          <w:szCs w:val="24"/>
        </w:rPr>
        <w:instrText xml:space="preserve"> ADDIN EN.CITE </w:instrText>
      </w:r>
      <w:r w:rsidRPr="00020D5A">
        <w:rPr>
          <w:sz w:val="24"/>
          <w:szCs w:val="24"/>
        </w:rPr>
        <w:fldChar w:fldCharType="begin">
          <w:fldData xml:space="preserve">PEVuZE5vdGU+PENpdGU+PEF1dGhvcj5XYXRlcm1leWVyPC9BdXRob3I+PFllYXI+MjAxODwvWWVh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</w:fldData>
        </w:fldChar>
      </w:r>
      <w:r w:rsidRPr="00020D5A">
        <w:rPr>
          <w:sz w:val="24"/>
          <w:szCs w:val="24"/>
        </w:rPr>
        <w:instrText xml:space="preserve"> ADDIN EN.CITE.DATA </w:instrText>
      </w:r>
      <w:r w:rsidRPr="00020D5A">
        <w:rPr>
          <w:sz w:val="24"/>
          <w:szCs w:val="24"/>
        </w:rPr>
      </w:r>
      <w:r w:rsidRPr="00020D5A">
        <w:rPr>
          <w:sz w:val="24"/>
          <w:szCs w:val="24"/>
        </w:rPr>
        <w:fldChar w:fldCharType="end"/>
      </w:r>
      <w:r w:rsidRPr="00020D5A">
        <w:rPr>
          <w:sz w:val="24"/>
          <w:szCs w:val="24"/>
        </w:rPr>
      </w:r>
      <w:r w:rsidRPr="00020D5A">
        <w:rPr>
          <w:sz w:val="24"/>
          <w:szCs w:val="24"/>
        </w:rPr>
        <w:fldChar w:fldCharType="separate"/>
      </w:r>
      <w:r w:rsidRPr="00020D5A">
        <w:rPr>
          <w:noProof/>
          <w:sz w:val="24"/>
          <w:szCs w:val="24"/>
        </w:rPr>
        <w:t>(Pinheiro, Benneworth, &amp; Jones, 2012, p. 13; Watermeyer &amp; Chubb, 2018, p. 10)</w:t>
      </w:r>
      <w:r w:rsidRPr="00020D5A">
        <w:rPr>
          <w:sz w:val="24"/>
          <w:szCs w:val="24"/>
        </w:rPr>
        <w:fldChar w:fldCharType="end"/>
      </w:r>
      <w:r w:rsidRPr="00020D5A">
        <w:rPr>
          <w:sz w:val="24"/>
          <w:szCs w:val="24"/>
        </w:rPr>
        <w:t xml:space="preserve"> </w:t>
      </w:r>
      <w:r>
        <w:rPr>
          <w:sz w:val="24"/>
          <w:szCs w:val="24"/>
        </w:rPr>
        <w:t>associated with the</w:t>
      </w:r>
      <w:r w:rsidRPr="00020D5A">
        <w:rPr>
          <w:sz w:val="24"/>
          <w:szCs w:val="24"/>
        </w:rPr>
        <w:t xml:space="preserve"> impact agenda</w:t>
      </w:r>
      <w:r>
        <w:rPr>
          <w:sz w:val="24"/>
          <w:szCs w:val="24"/>
        </w:rPr>
        <w:t xml:space="preserve"> and related imperatives, ultimately deriving from the paradoxical situation whereby</w:t>
      </w:r>
      <w:r w:rsidRPr="00020D5A">
        <w:rPr>
          <w:sz w:val="24"/>
          <w:szCs w:val="24"/>
        </w:rPr>
        <w:t xml:space="preserve"> academia is</w:t>
      </w:r>
      <w:r>
        <w:rPr>
          <w:sz w:val="24"/>
          <w:szCs w:val="24"/>
        </w:rPr>
        <w:t>,</w:t>
      </w:r>
      <w:r w:rsidRPr="00020D5A">
        <w:rPr>
          <w:sz w:val="24"/>
          <w:szCs w:val="24"/>
        </w:rPr>
        <w:t xml:space="preserve"> on the one hand</w:t>
      </w:r>
      <w:r>
        <w:rPr>
          <w:sz w:val="24"/>
          <w:szCs w:val="24"/>
        </w:rPr>
        <w:t>,</w:t>
      </w:r>
      <w:r w:rsidRPr="00020D5A">
        <w:rPr>
          <w:sz w:val="24"/>
          <w:szCs w:val="24"/>
        </w:rPr>
        <w:t xml:space="preserve"> bounded from wider society and operates </w:t>
      </w:r>
      <w:r>
        <w:rPr>
          <w:sz w:val="24"/>
          <w:szCs w:val="24"/>
        </w:rPr>
        <w:t>somewhat autonomously according to internal criteria of success,</w:t>
      </w:r>
      <w:r w:rsidRPr="00020D5A">
        <w:rPr>
          <w:sz w:val="24"/>
          <w:szCs w:val="24"/>
        </w:rPr>
        <w:t xml:space="preserve"> </w:t>
      </w:r>
      <w:r>
        <w:rPr>
          <w:sz w:val="24"/>
          <w:szCs w:val="24"/>
        </w:rPr>
        <w:t xml:space="preserve">while </w:t>
      </w:r>
      <w:r w:rsidRPr="00020D5A">
        <w:rPr>
          <w:sz w:val="24"/>
          <w:szCs w:val="24"/>
        </w:rPr>
        <w:t xml:space="preserve">on the other hand, </w:t>
      </w:r>
      <w:r>
        <w:rPr>
          <w:sz w:val="24"/>
          <w:szCs w:val="24"/>
        </w:rPr>
        <w:t>academia is being</w:t>
      </w:r>
      <w:r w:rsidRPr="00020D5A">
        <w:rPr>
          <w:sz w:val="24"/>
          <w:szCs w:val="24"/>
        </w:rPr>
        <w:t xml:space="preserve"> increasingly challenged, pressured and influenced by non-academic standards, producers and users of knowledge who have different values, missions and</w:t>
      </w:r>
      <w:r>
        <w:rPr>
          <w:sz w:val="24"/>
          <w:szCs w:val="24"/>
        </w:rPr>
        <w:t xml:space="preserve"> success</w:t>
      </w:r>
      <w:r w:rsidRPr="00020D5A">
        <w:rPr>
          <w:sz w:val="24"/>
          <w:szCs w:val="24"/>
        </w:rPr>
        <w:t xml:space="preserve"> criteria </w:t>
      </w:r>
      <w:r>
        <w:rPr>
          <w:sz w:val="24"/>
          <w:szCs w:val="24"/>
        </w:rPr>
        <w:t>(primarily based on economic value)</w:t>
      </w:r>
      <w:r w:rsidRPr="00020D5A">
        <w:rPr>
          <w:sz w:val="24"/>
          <w:szCs w:val="24"/>
        </w:rPr>
        <w:t xml:space="preserve">. </w:t>
      </w:r>
      <w:r>
        <w:rPr>
          <w:sz w:val="24"/>
          <w:szCs w:val="24"/>
        </w:rPr>
        <w:t xml:space="preserve">The Bernsteinian ‘boundary’ lens adopted in this study, introduced briefly in Chapter 1 and elaborated in Chapter </w:t>
      </w:r>
      <w:r w:rsidR="00913530">
        <w:rPr>
          <w:sz w:val="24"/>
          <w:szCs w:val="24"/>
        </w:rPr>
        <w:t>2</w:t>
      </w:r>
      <w:r>
        <w:rPr>
          <w:sz w:val="24"/>
          <w:szCs w:val="24"/>
        </w:rPr>
        <w:t>, puts these ‘ambiguities’ in an interesting light, by showing that ambiguity is unavoidable because the underpinning tensions are</w:t>
      </w:r>
      <w:r w:rsidR="00931CD4">
        <w:rPr>
          <w:sz w:val="24"/>
          <w:szCs w:val="24"/>
        </w:rPr>
        <w:t xml:space="preserve"> unavoidable, even</w:t>
      </w:r>
      <w:r>
        <w:rPr>
          <w:sz w:val="24"/>
          <w:szCs w:val="24"/>
        </w:rPr>
        <w:t xml:space="preserve"> </w:t>
      </w:r>
      <w:r>
        <w:rPr>
          <w:i/>
          <w:sz w:val="24"/>
          <w:szCs w:val="24"/>
        </w:rPr>
        <w:t>necessary</w:t>
      </w:r>
      <w:r>
        <w:rPr>
          <w:sz w:val="24"/>
          <w:szCs w:val="24"/>
        </w:rPr>
        <w:t>. Like all institutions, academia’s boundaries cannot be</w:t>
      </w:r>
      <w:r w:rsidRPr="000F5DD8">
        <w:rPr>
          <w:sz w:val="24"/>
          <w:szCs w:val="24"/>
        </w:rPr>
        <w:t xml:space="preserve"> completely self-sustaining; </w:t>
      </w:r>
      <w:r>
        <w:rPr>
          <w:sz w:val="24"/>
          <w:szCs w:val="24"/>
        </w:rPr>
        <w:t xml:space="preserve">although grounded primarily on a close relation to ‘transcendental’ knowledge </w:t>
      </w:r>
      <w:r w:rsidRPr="00532D4F">
        <w:rPr>
          <w:sz w:val="24"/>
          <w:szCs w:val="24"/>
        </w:rPr>
        <w:fldChar w:fldCharType="begin">
          <w:fldData xml:space="preserve">PEVuZE5vdGU+PENpdGU+PEF1dGhvcj5CZXJuc3RlaW48L0F1dGhvcj48WWVhcj4yMDAwPC9ZZWFy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</w:fldData>
        </w:fldChar>
      </w:r>
      <w:r w:rsidRPr="00532D4F">
        <w:rPr>
          <w:sz w:val="24"/>
          <w:szCs w:val="24"/>
        </w:rPr>
        <w:instrText xml:space="preserve"> ADDIN EN.CITE </w:instrText>
      </w:r>
      <w:r w:rsidRPr="00532D4F">
        <w:rPr>
          <w:sz w:val="24"/>
          <w:szCs w:val="24"/>
        </w:rPr>
        <w:fldChar w:fldCharType="begin">
          <w:fldData xml:space="preserve">PEVuZE5vdGU+PENpdGU+PEF1dGhvcj5CZXJuc3RlaW48L0F1dGhvcj48WWVhcj4yMDAwPC9ZZWFy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</w:fldData>
        </w:fldChar>
      </w:r>
      <w:r w:rsidRPr="00532D4F">
        <w:rPr>
          <w:sz w:val="24"/>
          <w:szCs w:val="24"/>
        </w:rPr>
        <w:instrText xml:space="preserve"> ADDIN EN.CITE.DATA </w:instrText>
      </w:r>
      <w:r w:rsidRPr="00532D4F">
        <w:rPr>
          <w:sz w:val="24"/>
          <w:szCs w:val="24"/>
        </w:rPr>
      </w:r>
      <w:r w:rsidRPr="00532D4F">
        <w:rPr>
          <w:sz w:val="24"/>
          <w:szCs w:val="24"/>
        </w:rPr>
        <w:fldChar w:fldCharType="end"/>
      </w:r>
      <w:r w:rsidRPr="00532D4F">
        <w:rPr>
          <w:sz w:val="24"/>
          <w:szCs w:val="24"/>
        </w:rPr>
      </w:r>
      <w:r w:rsidRPr="00532D4F">
        <w:rPr>
          <w:sz w:val="24"/>
          <w:szCs w:val="24"/>
        </w:rPr>
        <w:fldChar w:fldCharType="separate"/>
      </w:r>
      <w:r w:rsidRPr="00532D4F">
        <w:rPr>
          <w:noProof/>
          <w:sz w:val="24"/>
          <w:szCs w:val="24"/>
        </w:rPr>
        <w:t>(Bernstein, 2000; see also Nickolai et al., 2012)</w:t>
      </w:r>
      <w:r w:rsidRPr="00532D4F">
        <w:rPr>
          <w:sz w:val="24"/>
          <w:szCs w:val="24"/>
        </w:rPr>
        <w:fldChar w:fldCharType="end"/>
      </w:r>
      <w:r>
        <w:rPr>
          <w:sz w:val="24"/>
          <w:szCs w:val="24"/>
        </w:rPr>
        <w:t xml:space="preserve">, academia cannot survive if it ignores the everyday; boundaries must, at least occasionally, be crossed, and this </w:t>
      </w:r>
      <w:r w:rsidRPr="00020D5A">
        <w:rPr>
          <w:rFonts w:eastAsia="MalgunNew Roman"/>
          <w:sz w:val="24"/>
          <w:szCs w:val="24"/>
        </w:rPr>
        <w:t xml:space="preserve">“can create ambiguity” </w:t>
      </w:r>
      <w:r w:rsidRPr="00020D5A">
        <w:rPr>
          <w:rFonts w:eastAsia="MalgunNew Roman"/>
          <w:sz w:val="24"/>
          <w:szCs w:val="24"/>
        </w:rPr>
        <w:fldChar w:fldCharType="begin"/>
      </w:r>
      <w:r>
        <w:rPr>
          <w:rFonts w:eastAsia="MalgunNew Roman"/>
          <w:sz w:val="24"/>
          <w:szCs w:val="24"/>
        </w:rPr>
        <w:instrText xml:space="preserve"> ADDIN EN.CITE &lt;EndNote&gt;&lt;Cite&gt;&lt;Author&gt;Bernstein&lt;/Author&gt;&lt;Year&gt;2000&lt;/Year&gt;&lt;IDText&gt;Pedagogy, symbolic control, and identity: Theory, research, critique&lt;/IDText&gt;&lt;Pages&gt;17&lt;/Pages&gt;&lt;DisplayText&gt;(Bernstein, 2000, p. 17)&lt;/DisplayText&gt;&lt;record&gt;&lt;isbn&gt;084769576X&lt;/isbn&gt;&lt;titles&gt;&lt;title&gt;Pedagogy, symbolic control, and identity: Theory, research, critique&lt;/title&gt;&lt;/titles&gt;&lt;number&gt;4&lt;/number&gt;&lt;contributors&gt;&lt;authors&gt;&lt;author&gt;Bernstein, Basil&lt;/author&gt;&lt;/authors&gt;&lt;/contributors&gt;&lt;edition&gt;2nd&lt;/edition&gt;&lt;added-date format="utc"&gt;1452707855&lt;/added-date&gt;&lt;pub-location&gt;Oxford&lt;/pub-location&gt;&lt;ref-type name="Book"&gt;6&lt;/ref-type&gt;&lt;dates&gt;&lt;year&gt;2000&lt;/year&gt;&lt;/dates&gt;&lt;rec-number&gt;185&lt;/rec-number&gt;&lt;publisher&gt;Rowman &amp;amp; Littlefield&lt;/publisher&gt;&lt;last-updated-date format="utc"&gt;1477766808&lt;/last-updated-date&gt;&lt;/record&gt;&lt;/Cite&gt;&lt;/EndNote&gt;</w:instrText>
      </w:r>
      <w:r w:rsidRPr="00020D5A">
        <w:rPr>
          <w:rFonts w:eastAsia="MalgunNew Roman"/>
          <w:sz w:val="24"/>
          <w:szCs w:val="24"/>
        </w:rPr>
        <w:fldChar w:fldCharType="separate"/>
      </w:r>
      <w:r>
        <w:rPr>
          <w:rFonts w:eastAsia="MalgunNew Roman"/>
          <w:noProof/>
          <w:sz w:val="24"/>
          <w:szCs w:val="24"/>
        </w:rPr>
        <w:t>(Bernstein, 2000, p. 17)</w:t>
      </w:r>
      <w:r w:rsidRPr="00020D5A">
        <w:rPr>
          <w:rFonts w:eastAsia="MalgunNew Roman"/>
          <w:sz w:val="24"/>
          <w:szCs w:val="24"/>
        </w:rPr>
        <w:fldChar w:fldCharType="end"/>
      </w:r>
      <w:r>
        <w:rPr>
          <w:rFonts w:eastAsia="MalgunNew Roman"/>
          <w:sz w:val="24"/>
          <w:szCs w:val="24"/>
        </w:rPr>
        <w:t xml:space="preserve">. </w:t>
      </w:r>
      <w:r w:rsidR="00F8139A">
        <w:rPr>
          <w:sz w:val="24"/>
          <w:szCs w:val="24"/>
        </w:rPr>
        <w:t>The impact agenda is therefore</w:t>
      </w:r>
      <w:r w:rsidR="00912DC4">
        <w:rPr>
          <w:sz w:val="24"/>
          <w:szCs w:val="24"/>
        </w:rPr>
        <w:t xml:space="preserve"> a </w:t>
      </w:r>
      <w:r w:rsidR="00F8139A">
        <w:rPr>
          <w:sz w:val="24"/>
          <w:szCs w:val="24"/>
        </w:rPr>
        <w:t xml:space="preserve">symptom as well as a cause of the issues facing universities. </w:t>
      </w:r>
    </w:p>
    <w:p w14:paraId="4403D02C" w14:textId="5855956F" w:rsidR="00FD7CF3" w:rsidRDefault="00FD7CF3" w:rsidP="00FD7CF3">
      <w:pPr>
        <w:spacing w:after="120" w:line="360" w:lineRule="auto"/>
        <w:rPr>
          <w:sz w:val="24"/>
          <w:szCs w:val="24"/>
        </w:rPr>
      </w:pPr>
      <w:r>
        <w:rPr>
          <w:sz w:val="24"/>
          <w:szCs w:val="24"/>
        </w:rPr>
        <w:t>This does not</w:t>
      </w:r>
      <w:r w:rsidR="00D31A19">
        <w:rPr>
          <w:sz w:val="24"/>
          <w:szCs w:val="24"/>
        </w:rPr>
        <w:t xml:space="preserve"> </w:t>
      </w:r>
      <w:r>
        <w:rPr>
          <w:sz w:val="24"/>
          <w:szCs w:val="24"/>
        </w:rPr>
        <w:t xml:space="preserve">mean that ‘impact’ as a policy, dominant discourse or objective is necessary or unavoidable. Indeed, Bernstein </w:t>
      </w:r>
      <w:r>
        <w:rPr>
          <w:sz w:val="24"/>
          <w:szCs w:val="24"/>
        </w:rPr>
        <w:fldChar w:fldCharType="begin"/>
      </w:r>
      <w:r>
        <w:rPr>
          <w:sz w:val="24"/>
          <w:szCs w:val="24"/>
        </w:rPr>
        <w:instrText xml:space="preserve"> ADDIN EN.CITE &lt;EndNote&gt;&lt;Cite ExcludeAuth="1"&gt;&lt;Author&gt;Bernstein&lt;/Author&gt;&lt;Year&gt;2000&lt;/Year&gt;&lt;IDText&gt;Pedagogy, symbolic control, and identity: Theory, research, critique&lt;/IDText&gt;&lt;DisplayText&gt;(2000)&lt;/DisplayText&gt;&lt;record&gt;&lt;isbn&gt;084769576X&lt;/isbn&gt;&lt;titles&gt;&lt;title&gt;Pedagogy, symbolic control, and identity: Theory, research, critique&lt;/title&gt;&lt;/titles&gt;&lt;number&gt;4&lt;/number&gt;&lt;contributors&gt;&lt;authors&gt;&lt;author&gt;Bernstein, Basil&lt;/author&gt;&lt;/authors&gt;&lt;/contributors&gt;&lt;edition&gt;2nd&lt;/edition&gt;&lt;added-date format="utc"&gt;1452707855&lt;/added-date&gt;&lt;pub-location&gt;Oxford&lt;/pub-location&gt;&lt;ref-type name="Book"&gt;6&lt;/ref-type&gt;&lt;dates&gt;&lt;year&gt;2000&lt;/year&gt;&lt;/dates&gt;&lt;rec-number&gt;185&lt;/rec-number&gt;&lt;publisher&gt;Rowman &amp;amp; Littlefield&lt;/publisher&gt;&lt;last-updated-date format="utc"&gt;1477766808&lt;/last-updated-date&gt;&lt;/record&gt;&lt;/Cite&gt;&lt;/EndNote&gt;</w:instrText>
      </w:r>
      <w:r>
        <w:rPr>
          <w:sz w:val="24"/>
          <w:szCs w:val="24"/>
        </w:rPr>
        <w:fldChar w:fldCharType="separate"/>
      </w:r>
      <w:r>
        <w:rPr>
          <w:noProof/>
          <w:sz w:val="24"/>
          <w:szCs w:val="24"/>
        </w:rPr>
        <w:t>(2000)</w:t>
      </w:r>
      <w:r>
        <w:rPr>
          <w:sz w:val="24"/>
          <w:szCs w:val="24"/>
        </w:rPr>
        <w:fldChar w:fldCharType="end"/>
      </w:r>
      <w:r>
        <w:rPr>
          <w:sz w:val="24"/>
          <w:szCs w:val="24"/>
        </w:rPr>
        <w:t xml:space="preserve"> was deeply critical of what he saw as governance mechanisms such as the REF (at his time of writing, the RAE) promoting practices which “threaten” academic boundaries, such as incentivising “short-term … low-risk” research which aim more at supporting “the activities of funding agencies” than contributing to the “[l]ong-term” stock of knowledge (pp. 52, 63). This perspective on the impact agenda as a </w:t>
      </w:r>
      <w:r>
        <w:rPr>
          <w:i/>
          <w:sz w:val="24"/>
          <w:szCs w:val="24"/>
        </w:rPr>
        <w:t>non-necessary</w:t>
      </w:r>
      <w:r>
        <w:rPr>
          <w:sz w:val="24"/>
          <w:szCs w:val="24"/>
        </w:rPr>
        <w:t xml:space="preserve"> manifestation of </w:t>
      </w:r>
      <w:r>
        <w:rPr>
          <w:i/>
          <w:sz w:val="24"/>
          <w:szCs w:val="24"/>
        </w:rPr>
        <w:t xml:space="preserve">necessary </w:t>
      </w:r>
      <w:r>
        <w:rPr>
          <w:sz w:val="24"/>
          <w:szCs w:val="24"/>
        </w:rPr>
        <w:t>underlying tensions</w:t>
      </w:r>
      <w:r w:rsidRPr="00BC3D68">
        <w:rPr>
          <w:sz w:val="24"/>
          <w:szCs w:val="24"/>
        </w:rPr>
        <w:t xml:space="preserve"> </w:t>
      </w:r>
      <w:r>
        <w:rPr>
          <w:sz w:val="24"/>
          <w:szCs w:val="24"/>
        </w:rPr>
        <w:t xml:space="preserve">provides a grounding for critiquing and, if necessary, resisting impact policies, not because the intention of promoting and enabling the social benefits of research to be realised is itself problematic, but because these policies often ‘misrecognise’ (Bernstein, 2000, p. 53) how these benefits arise and risk not only the long-term integrity of academia but also the long-term potential for academia to provide ‘useful’ knowledge. ‘Misrecognition’ is where attempts to understand complex realities are reduced to a narrow, purely “functional analysis of what is taken to be the underlying features necessary” to “perform” (Bernstein, 2000, p. 53) or achieve a certain task or objective, say the generation of ‘impact’. In the context of the UK impact agenda, ‘misrecognition’ might lead to narrow views that ‘impact’ is somehow the result of ‘best practice’, compliance with REF procedures, alignment with values espoused by the REF and wider policy discourse, etc. Such misrecognitions fail to appreciate the contextual specificity, comprised of complex institutional, epistemic and sociocultural elements, as well as idiosyncratic personal and interpersonal elements, in which the interactions and collaborations underpinning research impact came to be seen as appropriate, legitimate and worthwhile for those involved </w:t>
      </w:r>
      <w:r>
        <w:rPr>
          <w:sz w:val="24"/>
          <w:szCs w:val="24"/>
        </w:rPr>
        <w:fldChar w:fldCharType="begin"/>
      </w:r>
      <w:r>
        <w:rPr>
          <w:sz w:val="24"/>
          <w:szCs w:val="24"/>
        </w:rPr>
        <w:instrText xml:space="preserve"> ADDIN EN.CITE &lt;EndNote&gt;&lt;Cite&gt;&lt;Author&gt;Oancea&lt;/Author&gt;&lt;Year&gt;2017&lt;/Year&gt;&lt;IDText&gt;Qualitative network analysis tools for the configurative articulation of cultural value and impact from research&lt;/IDText&gt;&lt;DisplayText&gt;(Oancea, Florez Petour, &amp;amp; Atkinson, 2017)&lt;/DisplayText&gt;&lt;record&gt;&lt;keywords&gt;&lt;keyword&gt;Qualitative Network Analysis&lt;/keyword&gt;&lt;keyword&gt;Network Mapping&lt;/keyword&gt;&lt;keyword&gt;Cultural Value&lt;/keyword&gt;&lt;keyword&gt;Research Impact&lt;/keyword&gt;&lt;keyword&gt;Arts And Humanities Research&lt;/keyword&gt;&lt;/keywords&gt;&lt;isbn&gt;0958-2029&lt;/isbn&gt;&lt;titles&gt;&lt;title&gt;Qualitative network analysis tools for the configurative articulation of cultural value and impact from research&lt;/title&gt;&lt;secondary-title&gt;Research Evaluation&lt;/secondary-title&gt;&lt;/titles&gt;&lt;pages&gt;302-315&lt;/pages&gt;&lt;number&gt;4&lt;/number&gt;&lt;contributors&gt;&lt;authors&gt;&lt;author&gt;Oancea, Alis&lt;/author&gt;&lt;author&gt;Florez Petour, Teresa&lt;/author&gt;&lt;author&gt;Atkinson, Jeanette&lt;/author&gt;&lt;/authors&gt;&lt;/contributors&gt;&lt;added-date format="utc"&gt;1535485128&lt;/added-date&gt;&lt;ref-type name="Journal Article"&gt;17&lt;/ref-type&gt;&lt;dates&gt;&lt;year&gt;2017&lt;/year&gt;&lt;/dates&gt;&lt;rec-number&gt;7646&lt;/rec-number&gt;&lt;last-updated-date format="utc"&gt;1535485128&lt;/last-updated-date&gt;&lt;electronic-resource-num&gt;10.1093/reseval/rvx014&lt;/electronic-resource-num&gt;&lt;volume&gt;26&lt;/volume&gt;&lt;/record&gt;&lt;/Cite&gt;&lt;/EndNote&gt;</w:instrText>
      </w:r>
      <w:r>
        <w:rPr>
          <w:sz w:val="24"/>
          <w:szCs w:val="24"/>
        </w:rPr>
        <w:fldChar w:fldCharType="separate"/>
      </w:r>
      <w:r>
        <w:rPr>
          <w:noProof/>
          <w:sz w:val="24"/>
          <w:szCs w:val="24"/>
        </w:rPr>
        <w:t>(Oancea, Florez Petour, &amp; Atkinson, 2017)</w:t>
      </w:r>
      <w:r>
        <w:rPr>
          <w:sz w:val="24"/>
          <w:szCs w:val="24"/>
        </w:rPr>
        <w:fldChar w:fldCharType="end"/>
      </w:r>
      <w:r>
        <w:rPr>
          <w:sz w:val="24"/>
          <w:szCs w:val="24"/>
        </w:rPr>
        <w:t xml:space="preserve">. There is therefore a need for research which aims to understand what is actually happening in the process of what our systems designate as ‘impactful’ research. One of the main reasons for the qualitative approach and small sample selected for my study is to capture some of these contextual elements, and to show that boundary transactions must be </w:t>
      </w:r>
      <w:r>
        <w:rPr>
          <w:i/>
          <w:sz w:val="24"/>
          <w:szCs w:val="24"/>
        </w:rPr>
        <w:t xml:space="preserve">recognised </w:t>
      </w:r>
      <w:r>
        <w:rPr>
          <w:sz w:val="24"/>
          <w:szCs w:val="24"/>
        </w:rPr>
        <w:t xml:space="preserve">in their full complexity, as part of the necessary tension of the academic enterprise, rather than </w:t>
      </w:r>
      <w:r>
        <w:rPr>
          <w:i/>
          <w:sz w:val="24"/>
          <w:szCs w:val="24"/>
        </w:rPr>
        <w:t xml:space="preserve">misrecognised </w:t>
      </w:r>
      <w:r>
        <w:rPr>
          <w:sz w:val="24"/>
          <w:szCs w:val="24"/>
        </w:rPr>
        <w:t xml:space="preserve">as merely a way to ‘perform’ impact. </w:t>
      </w:r>
    </w:p>
    <w:p w14:paraId="271D08EC" w14:textId="38C91B94" w:rsidR="008E4BD4" w:rsidRDefault="000F68B6" w:rsidP="007533D5">
      <w:pPr>
        <w:pStyle w:val="Heading2"/>
      </w:pPr>
      <w:bookmarkStart w:id="22" w:name="_Toc31701938"/>
      <w:r>
        <w:t>The study</w:t>
      </w:r>
      <w:bookmarkEnd w:id="22"/>
    </w:p>
    <w:p w14:paraId="0CE5E7B4" w14:textId="6E5CDB7A" w:rsidR="000F68B6" w:rsidRPr="000F68B6" w:rsidRDefault="000F68B6" w:rsidP="000F68B6">
      <w:pPr>
        <w:pStyle w:val="Heading3"/>
      </w:pPr>
      <w:bookmarkStart w:id="23" w:name="_Toc31701939"/>
      <w:r>
        <w:t>Research questions</w:t>
      </w:r>
      <w:r w:rsidR="00C64244">
        <w:t xml:space="preserve">, </w:t>
      </w:r>
      <w:r w:rsidR="009A331E">
        <w:t>assumptions</w:t>
      </w:r>
      <w:r w:rsidR="0071691D">
        <w:t xml:space="preserve"> and expectations</w:t>
      </w:r>
      <w:bookmarkEnd w:id="23"/>
    </w:p>
    <w:p w14:paraId="25C60C08" w14:textId="7A61A25C" w:rsidR="00077AA5" w:rsidRDefault="0051402D" w:rsidP="005734FF">
      <w:pPr>
        <w:pStyle w:val="NormalWeb"/>
        <w:spacing w:before="0" w:beforeAutospacing="0" w:after="120" w:afterAutospacing="0" w:line="360" w:lineRule="auto"/>
      </w:pPr>
      <w:r>
        <w:t xml:space="preserve">I am guided by one </w:t>
      </w:r>
      <w:r w:rsidR="00476D17">
        <w:t>overarching research</w:t>
      </w:r>
      <w:r>
        <w:t xml:space="preserve"> question and </w:t>
      </w:r>
      <w:r w:rsidR="00077AA5">
        <w:t xml:space="preserve">three </w:t>
      </w:r>
      <w:r>
        <w:t>implied</w:t>
      </w:r>
      <w:r w:rsidR="00077AA5">
        <w:t xml:space="preserve"> or</w:t>
      </w:r>
      <w:r>
        <w:t xml:space="preserve"> developmental sub-questions.</w:t>
      </w:r>
      <w:r w:rsidR="00077AA5">
        <w:t xml:space="preserve"> The m</w:t>
      </w:r>
      <w:r w:rsidRPr="00DA2C05">
        <w:t>ain research question</w:t>
      </w:r>
      <w:r w:rsidR="00077AA5">
        <w:t xml:space="preserve"> is</w:t>
      </w:r>
      <w:r w:rsidRPr="00DA2C05">
        <w:t>:</w:t>
      </w:r>
      <w:r>
        <w:t xml:space="preserve"> </w:t>
      </w:r>
    </w:p>
    <w:p w14:paraId="0D5D8F34" w14:textId="17100E63" w:rsidR="00787DB7" w:rsidRPr="00B41FC1" w:rsidRDefault="007677B7" w:rsidP="005734FF">
      <w:pPr>
        <w:pStyle w:val="NormalWeb"/>
        <w:spacing w:before="0" w:beforeAutospacing="0" w:after="120" w:afterAutospacing="0" w:line="360" w:lineRule="auto"/>
        <w:rPr>
          <w:i/>
          <w:iCs/>
        </w:rPr>
      </w:pPr>
      <w:r w:rsidRPr="00B41FC1">
        <w:rPr>
          <w:i/>
          <w:iCs/>
        </w:rPr>
        <w:t>What is the balance of ‘power’ and ‘control’ over the organisation, activities and societal relations associated with ‘high-impact’ academic STEMM research in the REF2014 context</w:t>
      </w:r>
      <w:r w:rsidR="007873A1" w:rsidRPr="00B41FC1">
        <w:rPr>
          <w:i/>
          <w:iCs/>
        </w:rPr>
        <w:t>?</w:t>
      </w:r>
    </w:p>
    <w:p w14:paraId="49DFB66D" w14:textId="31A66795" w:rsidR="0051402D" w:rsidRPr="00B41FC1" w:rsidRDefault="0051402D" w:rsidP="005734FF">
      <w:pPr>
        <w:pStyle w:val="NormalWeb"/>
        <w:spacing w:before="0" w:beforeAutospacing="0" w:after="120" w:afterAutospacing="0" w:line="360" w:lineRule="auto"/>
      </w:pPr>
      <w:r w:rsidRPr="00B41FC1">
        <w:t>Sub-questions:</w:t>
      </w:r>
    </w:p>
    <w:p w14:paraId="1B0ABEC9" w14:textId="5130977E" w:rsidR="00680971" w:rsidRPr="00B41FC1" w:rsidRDefault="00680971" w:rsidP="005734FF">
      <w:pPr>
        <w:pStyle w:val="NormalWeb"/>
        <w:numPr>
          <w:ilvl w:val="0"/>
          <w:numId w:val="11"/>
        </w:numPr>
        <w:spacing w:before="0" w:beforeAutospacing="0" w:after="120" w:afterAutospacing="0" w:line="360" w:lineRule="auto"/>
        <w:rPr>
          <w:i/>
          <w:iCs/>
        </w:rPr>
      </w:pPr>
      <w:r w:rsidRPr="00B41FC1">
        <w:rPr>
          <w:i/>
          <w:iCs/>
        </w:rPr>
        <w:t>What role do different institutional and epistemic contexts play in shaping the balance of ‘power’ and ‘control’</w:t>
      </w:r>
      <w:r>
        <w:rPr>
          <w:i/>
          <w:iCs/>
        </w:rPr>
        <w:t xml:space="preserve"> over academic STEMM research</w:t>
      </w:r>
      <w:r w:rsidRPr="00B41FC1">
        <w:rPr>
          <w:i/>
          <w:iCs/>
        </w:rPr>
        <w:t xml:space="preserve">? </w:t>
      </w:r>
    </w:p>
    <w:p w14:paraId="0645D86D" w14:textId="77777777" w:rsidR="00680971" w:rsidRPr="00B41FC1" w:rsidRDefault="00680971" w:rsidP="005734FF">
      <w:pPr>
        <w:pStyle w:val="NormalWeb"/>
        <w:numPr>
          <w:ilvl w:val="0"/>
          <w:numId w:val="11"/>
        </w:numPr>
        <w:spacing w:before="0" w:beforeAutospacing="0" w:after="120" w:afterAutospacing="0" w:line="360" w:lineRule="auto"/>
        <w:rPr>
          <w:i/>
          <w:iCs/>
        </w:rPr>
      </w:pPr>
      <w:r w:rsidRPr="00B41FC1">
        <w:rPr>
          <w:i/>
          <w:iCs/>
        </w:rPr>
        <w:t>What are the main forms and functions of ‘boundary transactions’ associated with the sampled academic STEMM research?</w:t>
      </w:r>
    </w:p>
    <w:p w14:paraId="408C71F0" w14:textId="77777777" w:rsidR="00680971" w:rsidRPr="00B41FC1" w:rsidRDefault="00680971" w:rsidP="005734FF">
      <w:pPr>
        <w:pStyle w:val="NormalWeb"/>
        <w:numPr>
          <w:ilvl w:val="0"/>
          <w:numId w:val="11"/>
        </w:numPr>
        <w:spacing w:before="0" w:beforeAutospacing="0" w:after="120" w:afterAutospacing="0" w:line="360" w:lineRule="auto"/>
        <w:rPr>
          <w:i/>
          <w:iCs/>
        </w:rPr>
      </w:pPr>
      <w:r w:rsidRPr="00B41FC1">
        <w:rPr>
          <w:i/>
          <w:iCs/>
        </w:rPr>
        <w:t>What are the implications of the balance of ‘power’ and ‘control’ for academic boundaries</w:t>
      </w:r>
      <w:r>
        <w:rPr>
          <w:i/>
          <w:iCs/>
        </w:rPr>
        <w:t xml:space="preserve"> in the context of the ‘impact agenda’</w:t>
      </w:r>
      <w:r w:rsidRPr="00B41FC1">
        <w:rPr>
          <w:i/>
          <w:iCs/>
        </w:rPr>
        <w:t>?</w:t>
      </w:r>
    </w:p>
    <w:p w14:paraId="1B2D7BF6" w14:textId="60E2F74E" w:rsidR="00AA7808" w:rsidRDefault="00AA7808" w:rsidP="005734FF">
      <w:pPr>
        <w:pStyle w:val="NormalWeb"/>
        <w:spacing w:before="0" w:beforeAutospacing="0" w:after="120" w:afterAutospacing="0" w:line="360" w:lineRule="auto"/>
      </w:pPr>
      <w:r>
        <w:t>In answering these research questions, I contribute to an understanding of how academic boundaries persist, albeit in potentially adapted form, despite decades of pressure on these boundaries, and significant evidence of their loosening, weakening and blurring</w:t>
      </w:r>
      <w:r w:rsidR="00965308">
        <w:t xml:space="preserve"> (</w:t>
      </w:r>
      <w:r w:rsidR="00EA0FF9">
        <w:t>see the Literature Review,</w:t>
      </w:r>
      <w:r w:rsidR="009C4B4B">
        <w:t xml:space="preserve"> Chapter 2</w:t>
      </w:r>
      <w:r w:rsidR="00965308">
        <w:t>)</w:t>
      </w:r>
      <w:r>
        <w:t xml:space="preserve">. Moreover, by positing theories about the underpinning mechanisms which shape this reproduction, and the contingent conditions under which they have this reproductive effect, I draw out implications for the ongoing development of academic boundaries and how they may be experienced, confronted and crossed in the future. </w:t>
      </w:r>
    </w:p>
    <w:p w14:paraId="3CECB561" w14:textId="23CBED79" w:rsidR="009B498A" w:rsidRDefault="009B498A" w:rsidP="005734FF">
      <w:pPr>
        <w:pStyle w:val="NormalWeb"/>
        <w:spacing w:before="0" w:beforeAutospacing="0" w:after="120" w:afterAutospacing="0" w:line="360" w:lineRule="auto"/>
      </w:pPr>
      <w:r w:rsidRPr="00B41FC1">
        <w:t>There are some underlying assumptions behind these research questions</w:t>
      </w:r>
      <w:r w:rsidR="00263618" w:rsidRPr="00B41FC1">
        <w:t xml:space="preserve"> that are worth stating:</w:t>
      </w:r>
      <w:r>
        <w:t xml:space="preserve"> </w:t>
      </w:r>
    </w:p>
    <w:p w14:paraId="50ECBCE2" w14:textId="4A59DB3B" w:rsidR="00EB08E2" w:rsidRDefault="00EB08E2" w:rsidP="005734FF">
      <w:pPr>
        <w:pStyle w:val="NormalWeb"/>
        <w:numPr>
          <w:ilvl w:val="0"/>
          <w:numId w:val="3"/>
        </w:numPr>
        <w:spacing w:before="0" w:beforeAutospacing="0" w:after="120" w:afterAutospacing="0" w:line="360" w:lineRule="auto"/>
      </w:pPr>
      <w:r>
        <w:t>The metaphor of ‘boundaries’ and associated notions of</w:t>
      </w:r>
      <w:r w:rsidR="003E367B">
        <w:t xml:space="preserve"> ‘boundary transactions’ and of</w:t>
      </w:r>
      <w:r>
        <w:t xml:space="preserve"> boundaries being reproduced, weakened, reshaped, etc., are valid in relation to understanding universities’ research-related activities and relations with wider society</w:t>
      </w:r>
      <w:r w:rsidR="00260A0D">
        <w:t xml:space="preserve"> and </w:t>
      </w:r>
      <w:r w:rsidR="00CD75CF">
        <w:t>non-academic</w:t>
      </w:r>
      <w:r w:rsidR="00260A0D">
        <w:t xml:space="preserve"> institutions.</w:t>
      </w:r>
    </w:p>
    <w:p w14:paraId="2B425810" w14:textId="24BE60A2" w:rsidR="00EB08E2" w:rsidRDefault="00EB08E2" w:rsidP="005734FF">
      <w:pPr>
        <w:pStyle w:val="NormalWeb"/>
        <w:numPr>
          <w:ilvl w:val="0"/>
          <w:numId w:val="3"/>
        </w:numPr>
        <w:spacing w:before="0" w:beforeAutospacing="0" w:after="120" w:afterAutospacing="0" w:line="360" w:lineRule="auto"/>
      </w:pPr>
      <w:r>
        <w:t xml:space="preserve">My analytical procedures are capable of providing reliable evidence pertaining to how research contributes to the reproduction of academic boundaries. </w:t>
      </w:r>
    </w:p>
    <w:p w14:paraId="7DD98797" w14:textId="3F54C7DF" w:rsidR="00EB08E2" w:rsidRDefault="00EB08E2" w:rsidP="005734FF">
      <w:pPr>
        <w:pStyle w:val="NormalWeb"/>
        <w:numPr>
          <w:ilvl w:val="0"/>
          <w:numId w:val="3"/>
        </w:numPr>
        <w:spacing w:before="0" w:beforeAutospacing="0" w:after="120" w:afterAutospacing="0" w:line="360" w:lineRule="auto"/>
      </w:pPr>
      <w:r>
        <w:t xml:space="preserve">Research is a complex and multi-dimensional activity such that certain aspects of research might contribute to the reproduction of academic boundaries whilst others might simultaneously </w:t>
      </w:r>
      <w:r w:rsidR="00675895">
        <w:t xml:space="preserve">contribute to (the potential for) </w:t>
      </w:r>
      <w:r w:rsidR="0013126A">
        <w:t>their</w:t>
      </w:r>
      <w:r w:rsidR="00675895">
        <w:t xml:space="preserve"> weakening.</w:t>
      </w:r>
    </w:p>
    <w:p w14:paraId="2144DEBE" w14:textId="1EF0E170" w:rsidR="00263618" w:rsidRDefault="00263618" w:rsidP="005734FF">
      <w:pPr>
        <w:pStyle w:val="NormalWeb"/>
        <w:numPr>
          <w:ilvl w:val="0"/>
          <w:numId w:val="3"/>
        </w:numPr>
        <w:spacing w:before="0" w:beforeAutospacing="0" w:after="120" w:afterAutospacing="0" w:line="360" w:lineRule="auto"/>
      </w:pPr>
      <w:r>
        <w:t>‘Boundary transactions’ can be a mechanism through which boundaries are regulated, reproduced and maintained, but also through which they can be crossed, reshaped and weakened.</w:t>
      </w:r>
    </w:p>
    <w:p w14:paraId="58BECBC7" w14:textId="77777777" w:rsidR="00263618" w:rsidRDefault="00263618" w:rsidP="005734FF">
      <w:pPr>
        <w:pStyle w:val="NormalWeb"/>
        <w:numPr>
          <w:ilvl w:val="0"/>
          <w:numId w:val="3"/>
        </w:numPr>
        <w:spacing w:before="0" w:beforeAutospacing="0" w:after="120" w:afterAutospacing="0" w:line="360" w:lineRule="auto"/>
      </w:pPr>
      <w:r>
        <w:t>Discipline and type of institution, i.e. the mission and prestige of the department and the wider university, are likely to have some influence on almost every aspect of an academic researcher’s work and experience.</w:t>
      </w:r>
    </w:p>
    <w:p w14:paraId="31349833" w14:textId="526A40A3" w:rsidR="0067696F" w:rsidRPr="0097162F" w:rsidRDefault="0097162F" w:rsidP="005734FF">
      <w:pPr>
        <w:pStyle w:val="NormalWeb"/>
        <w:spacing w:before="0" w:beforeAutospacing="0" w:after="120" w:afterAutospacing="0" w:line="360" w:lineRule="auto"/>
      </w:pPr>
      <w:r>
        <w:t>It is also important to articulate some of my prior expectations of the research:</w:t>
      </w:r>
    </w:p>
    <w:p w14:paraId="3DF6DDD5" w14:textId="77777777" w:rsidR="0097162F" w:rsidRDefault="00A85BBA" w:rsidP="005734FF">
      <w:pPr>
        <w:pStyle w:val="NormalWeb"/>
        <w:numPr>
          <w:ilvl w:val="0"/>
          <w:numId w:val="6"/>
        </w:numPr>
        <w:spacing w:before="0" w:beforeAutospacing="0" w:after="120" w:afterAutospacing="0" w:line="360" w:lineRule="auto"/>
      </w:pPr>
      <w:r>
        <w:t xml:space="preserve">I expect to find much evidence of research-related boundary transaction and therefore of ways in which academic boundaries are being crossed and potentially </w:t>
      </w:r>
      <w:r w:rsidR="00577A14">
        <w:t>weakened</w:t>
      </w:r>
      <w:r>
        <w:t xml:space="preserve">. </w:t>
      </w:r>
    </w:p>
    <w:p w14:paraId="4FE6C82F" w14:textId="639A9FF1" w:rsidR="0097162F" w:rsidRDefault="00A85BBA" w:rsidP="005734FF">
      <w:pPr>
        <w:pStyle w:val="NormalWeb"/>
        <w:numPr>
          <w:ilvl w:val="0"/>
          <w:numId w:val="6"/>
        </w:numPr>
        <w:spacing w:before="0" w:beforeAutospacing="0" w:after="120" w:afterAutospacing="0" w:line="360" w:lineRule="auto"/>
      </w:pPr>
      <w:r>
        <w:t>However, g</w:t>
      </w:r>
      <w:r w:rsidR="00EB08E2">
        <w:t>iven th</w:t>
      </w:r>
      <w:r>
        <w:t>e longevity of universities and their arguably increasing centrality to society, I expect that my research will find evidence of research activities overall contributing to the reproduction of academic boundaries</w:t>
      </w:r>
      <w:r w:rsidR="007D11AB">
        <w:t xml:space="preserve">. </w:t>
      </w:r>
    </w:p>
    <w:p w14:paraId="44919254" w14:textId="77777777" w:rsidR="0097162F" w:rsidRDefault="008674E2" w:rsidP="005734FF">
      <w:pPr>
        <w:pStyle w:val="NormalWeb"/>
        <w:numPr>
          <w:ilvl w:val="0"/>
          <w:numId w:val="6"/>
        </w:numPr>
        <w:spacing w:before="0" w:beforeAutospacing="0" w:after="120" w:afterAutospacing="0" w:line="360" w:lineRule="auto"/>
      </w:pPr>
      <w:r>
        <w:t xml:space="preserve">I </w:t>
      </w:r>
      <w:r w:rsidR="005D3CDB">
        <w:t xml:space="preserve">expect that </w:t>
      </w:r>
      <w:r w:rsidR="001A30D6">
        <w:t>researchers will experience and confront boundaries differently in more and less prestigious institutional settings.</w:t>
      </w:r>
      <w:r w:rsidR="00D03F2F">
        <w:t xml:space="preserve"> For example, the challenges associated with confronting and crossing boundaries may be greater for researchers in less ‘powerful’ institutions, although I do not expect this to be a neat correlation. </w:t>
      </w:r>
    </w:p>
    <w:p w14:paraId="113AEB32" w14:textId="196EA3E0" w:rsidR="00C75F26" w:rsidRPr="00C75F26" w:rsidRDefault="00D03F2F" w:rsidP="005734FF">
      <w:pPr>
        <w:pStyle w:val="NormalWeb"/>
        <w:numPr>
          <w:ilvl w:val="0"/>
          <w:numId w:val="6"/>
        </w:numPr>
        <w:spacing w:before="0" w:beforeAutospacing="0" w:after="120" w:afterAutospacing="0" w:line="360" w:lineRule="auto"/>
      </w:pPr>
      <w:r>
        <w:t xml:space="preserve">I also expect that disciplinary differences may be likely, although </w:t>
      </w:r>
      <w:r w:rsidR="00937FB0">
        <w:t xml:space="preserve">it is difficult to predict how these differences will manifest. </w:t>
      </w:r>
    </w:p>
    <w:p w14:paraId="3D91BDB7" w14:textId="7663C575" w:rsidR="00365048" w:rsidRDefault="00DC65D8" w:rsidP="000F68B6">
      <w:pPr>
        <w:pStyle w:val="Heading3"/>
      </w:pPr>
      <w:bookmarkStart w:id="24" w:name="_Toc31701940"/>
      <w:r>
        <w:t>A</w:t>
      </w:r>
      <w:r w:rsidR="009F25C8">
        <w:t>pproach and importance of the study</w:t>
      </w:r>
      <w:bookmarkEnd w:id="24"/>
    </w:p>
    <w:p w14:paraId="14AEFF04" w14:textId="39E5217B" w:rsidR="00104625" w:rsidRDefault="000B7302" w:rsidP="005734FF">
      <w:pPr>
        <w:pStyle w:val="NormalWeb"/>
        <w:spacing w:before="0" w:beforeAutospacing="0" w:after="120" w:afterAutospacing="0" w:line="360" w:lineRule="auto"/>
      </w:pPr>
      <w:r>
        <w:t>Th</w:t>
      </w:r>
      <w:r w:rsidR="00B410A1">
        <w:t>e study</w:t>
      </w:r>
      <w:r>
        <w:t xml:space="preserve"> involves</w:t>
      </w:r>
      <w:r w:rsidR="00565006">
        <w:t xml:space="preserve"> </w:t>
      </w:r>
      <w:r w:rsidR="00D57C92">
        <w:t xml:space="preserve">purposefully sampling </w:t>
      </w:r>
      <w:r w:rsidR="00B20E06">
        <w:t>ten</w:t>
      </w:r>
      <w:r w:rsidR="009121CB">
        <w:t xml:space="preserve"> academic departments</w:t>
      </w:r>
      <w:r w:rsidR="00E02009">
        <w:t xml:space="preserve"> from</w:t>
      </w:r>
      <w:r w:rsidR="00DC3BB4">
        <w:t xml:space="preserve"> </w:t>
      </w:r>
      <w:r w:rsidR="00E02009">
        <w:t>nine UK universities</w:t>
      </w:r>
      <w:r w:rsidR="009E7808">
        <w:t xml:space="preserve"> whose research has been recognised for its ‘impact’</w:t>
      </w:r>
      <w:r w:rsidR="004632E6">
        <w:t xml:space="preserve"> in REF2014</w:t>
      </w:r>
      <w:r w:rsidR="009E7808">
        <w:t xml:space="preserve">. The departments capture a </w:t>
      </w:r>
      <w:r w:rsidR="00D66280">
        <w:t>range</w:t>
      </w:r>
      <w:r w:rsidR="007D43E6">
        <w:t xml:space="preserve"> of institutional types and a range</w:t>
      </w:r>
      <w:r w:rsidR="00D66280">
        <w:t xml:space="preserve"> of STEMM</w:t>
      </w:r>
      <w:r w:rsidR="004808E7">
        <w:t xml:space="preserve"> fields</w:t>
      </w:r>
      <w:r w:rsidR="00D66280">
        <w:t>.</w:t>
      </w:r>
      <w:r w:rsidR="00652D5B">
        <w:t xml:space="preserve"> </w:t>
      </w:r>
      <w:r w:rsidR="004632E6">
        <w:t xml:space="preserve">The main empirical analysis focuses on the </w:t>
      </w:r>
      <w:r w:rsidR="00AD3F00">
        <w:t xml:space="preserve">specific ‘bodies of research’ </w:t>
      </w:r>
      <w:r w:rsidR="00271B3C">
        <w:t xml:space="preserve">(BoRs) </w:t>
      </w:r>
      <w:r w:rsidR="00BB02A5">
        <w:t>which underpinned</w:t>
      </w:r>
      <w:r w:rsidR="00104625">
        <w:t xml:space="preserve"> </w:t>
      </w:r>
      <w:r w:rsidR="004632E6">
        <w:t>the departments’ REF2014 Impact Cas</w:t>
      </w:r>
      <w:r w:rsidR="00653B8F">
        <w:t>e</w:t>
      </w:r>
      <w:r w:rsidR="004632E6">
        <w:t xml:space="preserve"> Study submissions</w:t>
      </w:r>
      <w:r w:rsidR="00104625">
        <w:t>.</w:t>
      </w:r>
      <w:r w:rsidR="00C3709E">
        <w:t xml:space="preserve"> In total, I analyse </w:t>
      </w:r>
      <w:r w:rsidR="00D14161">
        <w:t>n=19</w:t>
      </w:r>
      <w:r w:rsidR="00C3709E" w:rsidRPr="00F221DB">
        <w:t xml:space="preserve"> B</w:t>
      </w:r>
      <w:r w:rsidR="00C3709E" w:rsidRPr="00C3709E">
        <w:t>oRs</w:t>
      </w:r>
      <w:r w:rsidR="00C3709E">
        <w:t xml:space="preserve"> from the ten departments</w:t>
      </w:r>
      <w:r w:rsidR="00176CD4">
        <w:t>.</w:t>
      </w:r>
      <w:r w:rsidR="00104625">
        <w:t xml:space="preserve"> I gather a</w:t>
      </w:r>
      <w:r w:rsidR="00BB02A5">
        <w:t xml:space="preserve"> </w:t>
      </w:r>
      <w:r w:rsidR="00AB2D9E">
        <w:t xml:space="preserve">range of </w:t>
      </w:r>
      <w:r w:rsidR="00D66280">
        <w:t xml:space="preserve">documentary </w:t>
      </w:r>
      <w:r w:rsidR="00AB2D9E">
        <w:t>materials related to these BoRs</w:t>
      </w:r>
      <w:r w:rsidR="00652D5B">
        <w:t>, supplemented by</w:t>
      </w:r>
      <w:r w:rsidR="00D66280">
        <w:t xml:space="preserve"> participant </w:t>
      </w:r>
      <w:r w:rsidR="00652D5B">
        <w:t>interviews</w:t>
      </w:r>
      <w:r w:rsidR="00104625">
        <w:t xml:space="preserve"> with researchers involved.</w:t>
      </w:r>
      <w:r w:rsidR="001B1540">
        <w:t xml:space="preserve"> The documentary materials include: information about the research and the department submitted to REF2014; outputs from the underpinning research; other information about the research such as grant proposals or press releases</w:t>
      </w:r>
      <w:r w:rsidR="007D7A1F">
        <w:t>;</w:t>
      </w:r>
      <w:r w:rsidR="001B1540">
        <w:t xml:space="preserve"> and web pages about the research, the individual researchers or research units involved, as well as web pages related to any non-academic actors involved in the research (for example who were mentioned as playing an important role in the REF2014 documents, or who were acknowledged in academic outputs as collaborating or otherwise supporting the research, or who interview respondents mentioned as being important). In total I gathered 34</w:t>
      </w:r>
      <w:r w:rsidR="00F16C96">
        <w:t>5</w:t>
      </w:r>
      <w:r w:rsidR="001B1540">
        <w:t xml:space="preserve"> document</w:t>
      </w:r>
      <w:r w:rsidR="00240346">
        <w:t xml:space="preserve">ary materials </w:t>
      </w:r>
      <w:r w:rsidR="001B1540">
        <w:t xml:space="preserve">for analysis and conducted 10 interviews. </w:t>
      </w:r>
      <w:r w:rsidR="00302E58">
        <w:t xml:space="preserve">The Methodology (Chapter </w:t>
      </w:r>
      <w:r w:rsidR="00415A4A">
        <w:t>3</w:t>
      </w:r>
      <w:r w:rsidR="00302E58">
        <w:t>) and Appendix B provide further methodological details related to sampling and the collection and analysis of data</w:t>
      </w:r>
      <w:r w:rsidR="00026A4F">
        <w:t>, while Appendix C list</w:t>
      </w:r>
      <w:r w:rsidR="00914382">
        <w:t xml:space="preserve">s </w:t>
      </w:r>
      <w:r w:rsidR="00026A4F">
        <w:t xml:space="preserve">all documentary </w:t>
      </w:r>
      <w:r w:rsidR="00894281">
        <w:t>materials</w:t>
      </w:r>
      <w:r w:rsidR="00026A4F">
        <w:t>.</w:t>
      </w:r>
    </w:p>
    <w:p w14:paraId="5EFF5F1F" w14:textId="79E50665" w:rsidR="00816F9E" w:rsidRDefault="00541470" w:rsidP="005734FF">
      <w:pPr>
        <w:pStyle w:val="NormalWeb"/>
        <w:spacing w:before="0" w:beforeAutospacing="0" w:after="120" w:afterAutospacing="0" w:line="360" w:lineRule="auto"/>
      </w:pPr>
      <w:r>
        <w:t>This</w:t>
      </w:r>
      <w:r w:rsidR="00C45AC1">
        <w:t xml:space="preserve"> research is timely and relevant, given what is potentially at stake in current debates about the extent and legitimacy of external influences on universities’ activities, including research.</w:t>
      </w:r>
      <w:r w:rsidR="00C620E5">
        <w:t xml:space="preserve"> To highlight the importance of the research,</w:t>
      </w:r>
      <w:r w:rsidR="00C45AC1">
        <w:t xml:space="preserve"> </w:t>
      </w:r>
      <w:r w:rsidR="000E02C7">
        <w:t>I will briefly highlight three such ‘stakes’</w:t>
      </w:r>
      <w:r w:rsidR="003969F7">
        <w:t xml:space="preserve"> of </w:t>
      </w:r>
      <w:r w:rsidR="00BC2534">
        <w:t xml:space="preserve">current debates about, and apparent </w:t>
      </w:r>
      <w:r w:rsidR="00F45A95">
        <w:t>shifts in</w:t>
      </w:r>
      <w:r w:rsidR="00C41E26">
        <w:t xml:space="preserve"> or reshaping</w:t>
      </w:r>
      <w:r w:rsidR="00022947">
        <w:t xml:space="preserve"> of</w:t>
      </w:r>
      <w:r w:rsidR="00F45A95">
        <w:t xml:space="preserve"> </w:t>
      </w:r>
      <w:r w:rsidR="00F45A95">
        <w:fldChar w:fldCharType="begin"/>
      </w:r>
      <w:r w:rsidR="00F45A95">
        <w:instrText xml:space="preserve"> ADDIN EN.CITE &lt;EndNote&gt;&lt;Cite&gt;&lt;Author&gt;Wright&lt;/Author&gt;&lt;Year&gt;2016&lt;/Year&gt;&lt;IDText&gt;Universities in a knowledge economy or ecology? Policy, contestation and abjection&lt;/IDText&gt;&lt;DisplayText&gt;(Wright, 2016)&lt;/DisplayText&gt;&lt;record&gt;&lt;keywords&gt;&lt;keyword&gt;Article&lt;/keyword&gt;&lt;keyword&gt;Nthropology Of Policy&lt;/keyword&gt;&lt;keyword&gt;University Reform&lt;/keyword&gt;&lt;keyword&gt;Global Knowledge Economy&lt;/keyword&gt;&lt;keyword&gt;Substantive Ecology&lt;/keyword&gt;&lt;keyword&gt;Freedom&lt;/keyword&gt;&lt;keyword&gt;Contestation&lt;/keyword&gt;&lt;keyword&gt;Leadership&lt;/keyword&gt;&lt;/keywords&gt;&lt;isbn&gt;1946-0171&lt;/isbn&gt;&lt;titles&gt;&lt;title&gt;Universities in a knowledge economy or ecology? Policy, contestation and abjection&lt;/title&gt;&lt;secondary-title&gt;Critical Policy Studies&lt;/secondary-title&gt;&lt;/titles&gt;&lt;pages&gt;59-78&lt;/pages&gt;&lt;number&gt;1&lt;/number&gt;&lt;contributors&gt;&lt;authors&gt;&lt;author&gt;Wright, Susan&lt;/author&gt;&lt;/authors&gt;&lt;/contributors&gt;&lt;added-date format="utc"&gt;1523206448&lt;/added-date&gt;&lt;ref-type name="Journal Article"&gt;17&lt;/ref-type&gt;&lt;dates&gt;&lt;year&gt;2016&lt;/year&gt;&lt;/dates&gt;&lt;rec-number&gt;7461&lt;/rec-number&gt;&lt;publisher&gt;Routledge&lt;/publisher&gt;&lt;last-updated-date format="utc"&gt;1523206448&lt;/last-updated-date&gt;&lt;electronic-resource-num&gt;10.1080/19460171.2016.1142457&lt;/electronic-resource-num&gt;&lt;volume&gt;10&lt;/volume&gt;&lt;/record&gt;&lt;/Cite&gt;&lt;/EndNote&gt;</w:instrText>
      </w:r>
      <w:r w:rsidR="00F45A95">
        <w:fldChar w:fldCharType="separate"/>
      </w:r>
      <w:r w:rsidR="00F45A95">
        <w:rPr>
          <w:noProof/>
        </w:rPr>
        <w:t>(Wright, 2016)</w:t>
      </w:r>
      <w:r w:rsidR="00F45A95">
        <w:fldChar w:fldCharType="end"/>
      </w:r>
      <w:r w:rsidR="00BC2534">
        <w:t>,</w:t>
      </w:r>
      <w:r w:rsidR="003969F7">
        <w:t xml:space="preserve"> </w:t>
      </w:r>
      <w:r w:rsidR="00F65B98">
        <w:t>‘</w:t>
      </w:r>
      <w:r w:rsidR="003969F7">
        <w:t>academic boundaries</w:t>
      </w:r>
      <w:r w:rsidR="00F65B98">
        <w:t>’</w:t>
      </w:r>
      <w:r w:rsidR="00E02E5E">
        <w:t>, and provide some indicative references to these debates in the literature</w:t>
      </w:r>
      <w:r w:rsidR="00F4213B">
        <w:t xml:space="preserve">. </w:t>
      </w:r>
      <w:r w:rsidR="000E02C7">
        <w:t xml:space="preserve"> </w:t>
      </w:r>
    </w:p>
    <w:p w14:paraId="1E05FEC3" w14:textId="655A942F" w:rsidR="00965093" w:rsidRPr="00590F06" w:rsidRDefault="00BD79D9" w:rsidP="005734FF">
      <w:pPr>
        <w:pStyle w:val="NormalWeb"/>
        <w:spacing w:before="0" w:beforeAutospacing="0" w:after="120" w:afterAutospacing="0" w:line="360" w:lineRule="auto"/>
      </w:pPr>
      <w:r>
        <w:t>First, what is at stake is the capacity of universities t</w:t>
      </w:r>
      <w:r w:rsidR="00A84787">
        <w:t>o be sufficiently bounded from society to allow space for advanced research and learning</w:t>
      </w:r>
      <w:r w:rsidR="00A83B5E">
        <w:t>, whilst not being so strongly bounded as to lose relevance to wider society.</w:t>
      </w:r>
      <w:r w:rsidR="00167C17">
        <w:t xml:space="preserve"> On one side of the debate is what could be termed the ‘social value’ critique of universities, which considers academic boundaries, </w:t>
      </w:r>
      <w:r w:rsidR="00423312">
        <w:t>including</w:t>
      </w:r>
      <w:r w:rsidR="00965093">
        <w:t xml:space="preserve"> disciplinary boundaries, as</w:t>
      </w:r>
      <w:r w:rsidR="00965093" w:rsidRPr="00590F06">
        <w:t xml:space="preserve"> obsolete</w:t>
      </w:r>
      <w:r w:rsidR="00965093">
        <w:t>, arbitrary and self-serving in the face of goals of</w:t>
      </w:r>
      <w:r w:rsidR="00965093" w:rsidRPr="00590F06">
        <w:t xml:space="preserve"> innovation and Grand Challenges</w:t>
      </w:r>
      <w:r w:rsidR="00965093">
        <w:t>. On</w:t>
      </w:r>
      <w:r w:rsidR="00965093" w:rsidRPr="00590F06">
        <w:t xml:space="preserve"> the other</w:t>
      </w:r>
      <w:r w:rsidR="00965093">
        <w:t xml:space="preserve"> hand</w:t>
      </w:r>
      <w:r w:rsidR="00965093" w:rsidRPr="00590F06">
        <w:t xml:space="preserve">, there is evidence </w:t>
      </w:r>
      <w:r w:rsidR="00D5551A">
        <w:t xml:space="preserve">that </w:t>
      </w:r>
      <w:r w:rsidR="00A62B8A">
        <w:t xml:space="preserve">existing </w:t>
      </w:r>
      <w:r w:rsidR="00D9094F">
        <w:t>academic boundaries</w:t>
      </w:r>
      <w:r w:rsidR="00965093" w:rsidRPr="00590F06">
        <w:t xml:space="preserve"> are important</w:t>
      </w:r>
      <w:r w:rsidR="004D7076">
        <w:t xml:space="preserve"> for ease of communication amongst academics and socialisation of new academics, and therefore also </w:t>
      </w:r>
      <w:r w:rsidR="00965093" w:rsidRPr="00590F06">
        <w:t xml:space="preserve">to the epistemic organisation of knowledge and the formation of </w:t>
      </w:r>
      <w:r w:rsidR="004D7076">
        <w:t xml:space="preserve">important </w:t>
      </w:r>
      <w:r w:rsidR="002906EE">
        <w:t>academic</w:t>
      </w:r>
      <w:r w:rsidR="00965093" w:rsidRPr="00590F06">
        <w:t xml:space="preserve"> identities </w:t>
      </w:r>
      <w:r w:rsidR="00C07E37">
        <w:t>and</w:t>
      </w:r>
      <w:r w:rsidR="00965093" w:rsidRPr="00590F06">
        <w:t xml:space="preserve"> values </w:t>
      </w:r>
      <w:r w:rsidR="004D7076">
        <w:t>which underpin</w:t>
      </w:r>
      <w:r w:rsidR="00965093" w:rsidRPr="00590F06">
        <w:t xml:space="preserve"> objective and reliable inquiry</w:t>
      </w:r>
      <w:r w:rsidR="00965093">
        <w:t>.</w:t>
      </w:r>
      <w:r w:rsidR="00965093" w:rsidRPr="00590F06">
        <w:t xml:space="preserve"> </w:t>
      </w:r>
      <w:r w:rsidR="00233012" w:rsidRPr="00590F06">
        <w:fldChar w:fldCharType="begin">
          <w:fldData xml:space="preserve">PEVuZE5vdGU+PENpdGU+PEF1dGhvcj5Hb2xpbnNraTwvQXV0aG9yPjxZZWFyPjIwMDg8L1llYXI+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</w:fldData>
        </w:fldChar>
      </w:r>
      <w:r w:rsidR="00AF7243">
        <w:instrText xml:space="preserve"> ADDIN EN.CITE </w:instrText>
      </w:r>
      <w:r w:rsidR="00AF7243">
        <w:fldChar w:fldCharType="begin">
          <w:fldData xml:space="preserve">PEVuZE5vdGU+PENpdGU+PEF1dGhvcj5Hb2xpbnNraTwvQXV0aG9yPjxZZWFyPjIwMDg8L1llYXI+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</w:fldData>
        </w:fldChar>
      </w:r>
      <w:r w:rsidR="00AF7243">
        <w:instrText xml:space="preserve"> ADDIN EN.CITE.DATA </w:instrText>
      </w:r>
      <w:r w:rsidR="00AF7243">
        <w:fldChar w:fldCharType="end"/>
      </w:r>
      <w:r w:rsidR="00233012" w:rsidRPr="00590F06">
        <w:fldChar w:fldCharType="separate"/>
      </w:r>
      <w:r w:rsidR="00AF7243">
        <w:rPr>
          <w:noProof/>
        </w:rPr>
        <w:t>(For literature on these debates, see Barry, Born, &amp; Weszkalnys, 2008; Ben-David, 1971; Bernstein, 1971, 2000; Biglan, 1973; B. R. Clark, 1983; Golinski, 2008; Gornitzka, 2003; Henkel, 2004; Kohler, 1999; Krishnan, 2009; Metcalfe, 2010; Schaffer, 2013; Trowler, Saunders, &amp; Bamber, 2012; Ziman, 2000)</w:t>
      </w:r>
      <w:r w:rsidR="00233012" w:rsidRPr="00590F06">
        <w:fldChar w:fldCharType="end"/>
      </w:r>
      <w:r w:rsidR="00965093" w:rsidRPr="00590F06">
        <w:t xml:space="preserve"> </w:t>
      </w:r>
    </w:p>
    <w:p w14:paraId="670B2F51" w14:textId="32B4896A" w:rsidR="00965093" w:rsidRPr="00590F06" w:rsidRDefault="00352D3A" w:rsidP="005734FF">
      <w:pPr>
        <w:pStyle w:val="NormalWeb"/>
        <w:spacing w:before="0" w:beforeAutospacing="0" w:after="120" w:afterAutospacing="0" w:line="360" w:lineRule="auto"/>
      </w:pPr>
      <w:r>
        <w:t>Als</w:t>
      </w:r>
      <w:r w:rsidR="005040CB">
        <w:t>o</w:t>
      </w:r>
      <w:r>
        <w:t xml:space="preserve"> at stake is the</w:t>
      </w:r>
      <w:r w:rsidR="00C25BDF">
        <w:t xml:space="preserve"> issue of which actors and interest</w:t>
      </w:r>
      <w:r w:rsidR="00494305">
        <w:t xml:space="preserve"> groups</w:t>
      </w:r>
      <w:r w:rsidR="00C25BDF">
        <w:t xml:space="preserve"> are </w:t>
      </w:r>
      <w:r w:rsidR="00DC4FCC">
        <w:t>(re-)</w:t>
      </w:r>
      <w:r w:rsidR="00C25BDF">
        <w:t xml:space="preserve">shaping </w:t>
      </w:r>
      <w:r w:rsidR="00B751DD">
        <w:t xml:space="preserve">the </w:t>
      </w:r>
      <w:r w:rsidR="00C25BDF">
        <w:t xml:space="preserve">boundaries and goals of academia in the context of the impact agenda. </w:t>
      </w:r>
      <w:r w:rsidR="00965093">
        <w:t>O</w:t>
      </w:r>
      <w:r w:rsidR="00965093" w:rsidRPr="00590F06">
        <w:t>n the one hand, there is evi</w:t>
      </w:r>
      <w:r w:rsidR="008B70C3">
        <w:t xml:space="preserve">dence that </w:t>
      </w:r>
      <w:r w:rsidR="0089236B">
        <w:t>shifts in the impact-orientation of academic research is</w:t>
      </w:r>
      <w:r w:rsidR="00CD4B96">
        <w:t xml:space="preserve"> largely internal,</w:t>
      </w:r>
      <w:r w:rsidR="0089236B">
        <w:t xml:space="preserve"> simply a reflection of shifts in the attitudes and objectives of academics themselves, who increasingly see close involvement with users, beneficiaries and contexts of application as a legitimate mode of research </w:t>
      </w:r>
      <w:r w:rsidR="00233012" w:rsidRPr="00590F06">
        <w:fldChar w:fldCharType="begin">
          <w:fldData xml:space="preserve">PEVuZE5vdGU+PENpdGU+PEF1dGhvcj5XYXRlcm1leWVyPC9BdXRob3I+PFllYXI+MjAxMjwvWWVh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</w:fldData>
        </w:fldChar>
      </w:r>
      <w:r w:rsidR="00417972">
        <w:instrText xml:space="preserve"> ADDIN EN.CITE </w:instrText>
      </w:r>
      <w:r w:rsidR="00417972">
        <w:fldChar w:fldCharType="begin">
          <w:fldData xml:space="preserve">PEVuZE5vdGU+PENpdGU+PEF1dGhvcj5XYXRlcm1leWVyPC9BdXRob3I+PFllYXI+MjAxMjwvWWVh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</w:fldData>
        </w:fldChar>
      </w:r>
      <w:r w:rsidR="00417972">
        <w:instrText xml:space="preserve"> ADDIN EN.CITE.DATA </w:instrText>
      </w:r>
      <w:r w:rsidR="00417972">
        <w:fldChar w:fldCharType="end"/>
      </w:r>
      <w:r w:rsidR="00233012" w:rsidRPr="00590F06">
        <w:fldChar w:fldCharType="separate"/>
      </w:r>
      <w:r w:rsidR="00417972">
        <w:rPr>
          <w:noProof/>
        </w:rPr>
        <w:t>(Abreu, Grinevich, Hughes, &amp; Kitson, 2009; Hughes &amp; Kitson, 2012; Hughes et al., 2016; Morgan Jones, Manville, &amp; Chataway, 2017; Watermeyer, 2011, 2012)</w:t>
      </w:r>
      <w:r w:rsidR="00233012" w:rsidRPr="00590F06">
        <w:fldChar w:fldCharType="end"/>
      </w:r>
      <w:r w:rsidR="00965093">
        <w:t>. O</w:t>
      </w:r>
      <w:r w:rsidR="00965093" w:rsidRPr="00590F06">
        <w:t>n the other, there is concern that</w:t>
      </w:r>
      <w:r w:rsidR="00D93BD1">
        <w:t xml:space="preserve"> such behaviour is the inevitable response to </w:t>
      </w:r>
      <w:r w:rsidR="00F443E3">
        <w:t xml:space="preserve">significant external </w:t>
      </w:r>
      <w:r w:rsidR="00D93BD1">
        <w:t>pressure</w:t>
      </w:r>
      <w:r w:rsidR="00F443E3">
        <w:t xml:space="preserve">, </w:t>
      </w:r>
      <w:r w:rsidR="00D93BD1">
        <w:t xml:space="preserve">such that the content of academic research is being </w:t>
      </w:r>
      <w:r w:rsidR="00965093">
        <w:t>disproportionately influenced or even</w:t>
      </w:r>
      <w:r w:rsidR="00965093" w:rsidRPr="00590F06">
        <w:t xml:space="preserve"> co</w:t>
      </w:r>
      <w:r w:rsidR="00965093">
        <w:t>-o</w:t>
      </w:r>
      <w:r w:rsidR="00965093" w:rsidRPr="00590F06">
        <w:t>pted</w:t>
      </w:r>
      <w:r w:rsidR="00965093">
        <w:t xml:space="preserve"> </w:t>
      </w:r>
      <w:r w:rsidR="00965093" w:rsidRPr="00590F06">
        <w:t xml:space="preserve">by already powerful </w:t>
      </w:r>
      <w:r w:rsidR="00965093">
        <w:t xml:space="preserve">social </w:t>
      </w:r>
      <w:r w:rsidR="00965093" w:rsidRPr="00590F06">
        <w:t xml:space="preserve">actors </w:t>
      </w:r>
      <w:r w:rsidR="00233012" w:rsidRPr="00590F06">
        <w:fldChar w:fldCharType="begin">
          <w:fldData xml:space="preserve">PEVuZE5vdGU+PENpdGU+PEF1dGhvcj5CYXJuZXR0PC9BdXRob3I+PFllYXI+MjAxNzwvWWVhcj48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</w:fldData>
        </w:fldChar>
      </w:r>
      <w:r w:rsidR="0034419A">
        <w:instrText xml:space="preserve"> ADDIN EN.CITE </w:instrText>
      </w:r>
      <w:r w:rsidR="0034419A">
        <w:fldChar w:fldCharType="begin">
          <w:fldData xml:space="preserve">PEVuZE5vdGU+PENpdGU+PEF1dGhvcj5CYXJuZXR0PC9BdXRob3I+PFllYXI+MjAxNzwvWWVhcj48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</w:fldData>
        </w:fldChar>
      </w:r>
      <w:r w:rsidR="0034419A">
        <w:instrText xml:space="preserve"> ADDIN EN.CITE.DATA </w:instrText>
      </w:r>
      <w:r w:rsidR="0034419A">
        <w:fldChar w:fldCharType="end"/>
      </w:r>
      <w:r w:rsidR="00233012" w:rsidRPr="00590F06">
        <w:fldChar w:fldCharType="separate"/>
      </w:r>
      <w:r w:rsidR="0034419A">
        <w:rPr>
          <w:noProof/>
        </w:rPr>
        <w:t>(Barnett, 2017; Langley &amp; Parkinson, 2009; McNie et al., 2016; Watermeyer, 2016a)</w:t>
      </w:r>
      <w:r w:rsidR="00233012" w:rsidRPr="00590F06">
        <w:fldChar w:fldCharType="end"/>
      </w:r>
      <w:r w:rsidR="00965093" w:rsidRPr="00590F06">
        <w:t>.</w:t>
      </w:r>
    </w:p>
    <w:p w14:paraId="33232446" w14:textId="6395C27A" w:rsidR="00965093" w:rsidRDefault="004A252D" w:rsidP="005734FF">
      <w:pPr>
        <w:pStyle w:val="NormalWeb"/>
        <w:spacing w:before="0" w:beforeAutospacing="0" w:after="120" w:afterAutospacing="0" w:line="360" w:lineRule="auto"/>
      </w:pPr>
      <w:r>
        <w:t xml:space="preserve">Third, at stake are the careers, motivations and wellbeing of individual academics. </w:t>
      </w:r>
      <w:r w:rsidR="00495B2C">
        <w:t>For example, there is evidence of significant</w:t>
      </w:r>
      <w:r w:rsidR="00965093" w:rsidRPr="00590F06">
        <w:t xml:space="preserve"> negative reactions to the impact agenda</w:t>
      </w:r>
      <w:r w:rsidR="00FB479A">
        <w:t>,</w:t>
      </w:r>
      <w:r w:rsidR="00965093" w:rsidRPr="00590F06">
        <w:t xml:space="preserve"> centr</w:t>
      </w:r>
      <w:r w:rsidR="00FB479A">
        <w:t>ing</w:t>
      </w:r>
      <w:r w:rsidR="00965093" w:rsidRPr="00590F06">
        <w:t xml:space="preserve"> on the perceived incompatibility of discourses of impact with the values and aims that have traditionally guided academic work</w:t>
      </w:r>
      <w:r w:rsidR="00224392">
        <w:t xml:space="preserve">, </w:t>
      </w:r>
      <w:r w:rsidR="00DF6252">
        <w:t>and even, paradoxically of incompatibility of the impact agenda</w:t>
      </w:r>
      <w:r w:rsidR="00965093">
        <w:t xml:space="preserve"> </w:t>
      </w:r>
      <w:r w:rsidR="0051673F">
        <w:t xml:space="preserve">with </w:t>
      </w:r>
      <w:r w:rsidR="000B0E42">
        <w:t xml:space="preserve">the values that have provided motivation for </w:t>
      </w:r>
      <w:r w:rsidR="00DF6252">
        <w:t xml:space="preserve">academics’ </w:t>
      </w:r>
      <w:r w:rsidR="00965093">
        <w:t>external engagement</w:t>
      </w:r>
      <w:r w:rsidR="00965093" w:rsidRPr="00590F06">
        <w:t xml:space="preserve"> </w:t>
      </w:r>
      <w:r w:rsidR="00233012" w:rsidRPr="00590F06">
        <w:fldChar w:fldCharType="begin">
          <w:fldData xml:space="preserve">PEVuZE5vdGU+PENpdGU+PEF1dGhvcj5XYXRlcm1leWVyPC9BdXRob3I+PFllYXI+MjAxNDwvWWVh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</w:fldData>
        </w:fldChar>
      </w:r>
      <w:r w:rsidR="00965093">
        <w:instrText xml:space="preserve"> ADDIN EN.CITE </w:instrText>
      </w:r>
      <w:r w:rsidR="00233012">
        <w:fldChar w:fldCharType="begin">
          <w:fldData xml:space="preserve">PEVuZE5vdGU+PENpdGU+PEF1dGhvcj5XYXRlcm1leWVyPC9BdXRob3I+PFllYXI+MjAxNDwvWWVh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</w:fldData>
        </w:fldChar>
      </w:r>
      <w:r w:rsidR="00965093">
        <w:instrText xml:space="preserve"> ADDIN EN.CITE.DATA </w:instrText>
      </w:r>
      <w:r w:rsidR="00233012">
        <w:fldChar w:fldCharType="end"/>
      </w:r>
      <w:r w:rsidR="00233012" w:rsidRPr="00590F06">
        <w:fldChar w:fldCharType="separate"/>
      </w:r>
      <w:r w:rsidR="00965093">
        <w:rPr>
          <w:noProof/>
        </w:rPr>
        <w:t>(Chubb &amp; Watermeyer, 2017; Watermeyer, 2014)</w:t>
      </w:r>
      <w:r w:rsidR="00233012" w:rsidRPr="00590F06">
        <w:fldChar w:fldCharType="end"/>
      </w:r>
      <w:r w:rsidR="00965093">
        <w:t>. On</w:t>
      </w:r>
      <w:r w:rsidR="00965093" w:rsidRPr="00590F06">
        <w:t xml:space="preserve"> the other, there is evidence that</w:t>
      </w:r>
      <w:r w:rsidR="008B15B4">
        <w:t xml:space="preserve"> the</w:t>
      </w:r>
      <w:r w:rsidR="00965093" w:rsidRPr="00590F06">
        <w:t xml:space="preserve"> </w:t>
      </w:r>
      <w:r w:rsidR="008B15B4">
        <w:t xml:space="preserve">increased incentives and support </w:t>
      </w:r>
      <w:r w:rsidR="007F3E0B">
        <w:t xml:space="preserve">that the impact agenda encourages </w:t>
      </w:r>
      <w:r w:rsidR="008B15B4">
        <w:t xml:space="preserve">for reaching out across academic </w:t>
      </w:r>
      <w:r w:rsidR="00965093" w:rsidRPr="00590F06">
        <w:t xml:space="preserve">boundaries </w:t>
      </w:r>
      <w:r w:rsidR="00B7322B">
        <w:t>are</w:t>
      </w:r>
      <w:r w:rsidR="00B7322B" w:rsidRPr="00590F06">
        <w:t xml:space="preserve"> </w:t>
      </w:r>
      <w:r w:rsidR="00965093" w:rsidRPr="00590F06">
        <w:t xml:space="preserve">proving to be liberating and productive </w:t>
      </w:r>
      <w:r w:rsidR="00965093">
        <w:t>for</w:t>
      </w:r>
      <w:r w:rsidR="006F1ED7">
        <w:t xml:space="preserve"> many</w:t>
      </w:r>
      <w:r w:rsidR="00965093">
        <w:t xml:space="preserve"> researchers</w:t>
      </w:r>
      <w:r w:rsidR="006F1ED7">
        <w:t>, particularly those who have always seen e</w:t>
      </w:r>
      <w:r w:rsidR="00965093">
        <w:t>ngagement and impact as a natural part of their work</w:t>
      </w:r>
      <w:r w:rsidR="006F1ED7">
        <w:t xml:space="preserve"> but have perhaps not been rewarded for this in the past</w:t>
      </w:r>
      <w:r w:rsidR="00965093">
        <w:t xml:space="preserve"> </w:t>
      </w:r>
      <w:r w:rsidR="00233012" w:rsidRPr="00590F06">
        <w:fldChar w:fldCharType="begin"/>
      </w:r>
      <w:r w:rsidR="00965093" w:rsidRPr="00590F06">
        <w:instrText xml:space="preserve"> ADDIN EN.CITE &lt;EndNote&gt;&lt;Cite&gt;&lt;Author&gt;Morgan Jones&lt;/Author&gt;&lt;Year&gt;2017&lt;/Year&gt;&lt;IDText&gt;Learning from the UK’s research impact assessment exercise: a case study of a retrospective impact assessment exercise and questions for the future&lt;/IDText&gt;&lt;DisplayText&gt;(Morgan Jones et al., 2017)&lt;/DisplayText&gt;&lt;record&gt;&lt;keywords&gt;&lt;keyword&gt;Research Excellence Framework&lt;/keyword&gt;&lt;keyword&gt;Research Impact&lt;/keyword&gt;&lt;keyword&gt;Research Policy&lt;/keyword&gt;&lt;keyword&gt;Science of Science&lt;/keyword&gt;&lt;/keywords&gt;&lt;isbn&gt;08929912&lt;/isbn&gt;&lt;titles&gt;&lt;title&gt;Learning from the UK’s research impact assessment exercise: a case study of a retrospective impact assessment exercise and questions for the future&lt;/title&gt;&lt;secondary-title&gt;Journal of Technology Transfer&lt;/secondary-title&gt;&lt;/titles&gt;&lt;pages&gt;1-25&lt;/pages&gt;&lt;contributors&gt;&lt;authors&gt;&lt;author&gt;Morgan Jones, M.&lt;/author&gt;&lt;author&gt;Manville, C.&lt;/author&gt;&lt;author&gt;Chataway, J.&lt;/author&gt;&lt;/authors&gt;&lt;/contributors&gt;&lt;added-date format="utc"&gt;1504104395&lt;/added-date&gt;&lt;ref-type name="Journal Article"&gt;17&lt;/ref-type&gt;&lt;dates&gt;&lt;year&gt;2017&lt;/year&gt;&lt;/dates&gt;&lt;rec-number&gt;7113&lt;/rec-number&gt;&lt;last-updated-date format="utc"&gt;1505338009&lt;/last-updated-date&gt;&lt;electronic-resource-num&gt;10.1007/s10961-017-9608-6&lt;/electronic-resource-num&gt;&lt;/record&gt;&lt;/Cite&gt;&lt;/EndNote&gt;</w:instrText>
      </w:r>
      <w:r w:rsidR="00233012" w:rsidRPr="00590F06">
        <w:fldChar w:fldCharType="separate"/>
      </w:r>
      <w:r w:rsidR="00965093" w:rsidRPr="00590F06">
        <w:rPr>
          <w:noProof/>
        </w:rPr>
        <w:t>(Morgan Jones et al., 2017)</w:t>
      </w:r>
      <w:r w:rsidR="00233012" w:rsidRPr="00590F06">
        <w:fldChar w:fldCharType="end"/>
      </w:r>
      <w:r w:rsidR="00965093" w:rsidRPr="00590F06">
        <w:t xml:space="preserve">. </w:t>
      </w:r>
    </w:p>
    <w:p w14:paraId="11B6F4D8" w14:textId="7878D2E0" w:rsidR="00157B7D" w:rsidRDefault="00F74E9C" w:rsidP="005734FF">
      <w:pPr>
        <w:pStyle w:val="NormalWeb"/>
        <w:spacing w:before="0" w:beforeAutospacing="0" w:after="120" w:afterAutospacing="0" w:line="360" w:lineRule="auto"/>
      </w:pPr>
      <w:r>
        <w:t>The</w:t>
      </w:r>
      <w:r w:rsidR="000D469B">
        <w:t>se indicative debates raise dilemmas about</w:t>
      </w:r>
      <w:r>
        <w:t xml:space="preserve"> academic </w:t>
      </w:r>
      <w:r w:rsidR="00185BD6">
        <w:t>boundari</w:t>
      </w:r>
      <w:r>
        <w:t>es</w:t>
      </w:r>
      <w:r w:rsidR="000D469B">
        <w:t xml:space="preserve"> </w:t>
      </w:r>
      <w:r w:rsidR="00185BD6">
        <w:t>and the extent to which they have and should shift or loosen</w:t>
      </w:r>
      <w:r w:rsidR="000D469B">
        <w:t xml:space="preserve">. They </w:t>
      </w:r>
      <w:r>
        <w:t>call for efforts</w:t>
      </w:r>
      <w:r w:rsidR="000D469B">
        <w:t>, such as mine,</w:t>
      </w:r>
      <w:r>
        <w:t xml:space="preserve"> to explore empirically </w:t>
      </w:r>
      <w:r w:rsidR="005D3538">
        <w:t>how</w:t>
      </w:r>
      <w:r>
        <w:t xml:space="preserve"> interactions </w:t>
      </w:r>
      <w:r w:rsidR="001A0B86">
        <w:t>a</w:t>
      </w:r>
      <w:r>
        <w:t xml:space="preserve">cross boundaries are playing out, and with what </w:t>
      </w:r>
      <w:r w:rsidR="00E61517">
        <w:t>consequence</w:t>
      </w:r>
      <w:r>
        <w:t xml:space="preserve">s. </w:t>
      </w:r>
      <w:r w:rsidR="00157B7D">
        <w:t xml:space="preserve"> </w:t>
      </w:r>
    </w:p>
    <w:p w14:paraId="41743310" w14:textId="7166CA47" w:rsidR="00D652CD" w:rsidRPr="00B74888" w:rsidRDefault="00D652CD" w:rsidP="00D652CD">
      <w:pPr>
        <w:pStyle w:val="Heading2"/>
      </w:pPr>
      <w:bookmarkStart w:id="25" w:name="_Toc536717909"/>
      <w:bookmarkStart w:id="26" w:name="_Toc31701941"/>
      <w:r>
        <w:t>Thesis</w:t>
      </w:r>
      <w:bookmarkEnd w:id="25"/>
      <w:r>
        <w:t xml:space="preserve"> </w:t>
      </w:r>
      <w:r w:rsidR="00110DCB">
        <w:t>structur</w:t>
      </w:r>
      <w:r>
        <w:t>e</w:t>
      </w:r>
      <w:bookmarkEnd w:id="26"/>
    </w:p>
    <w:p w14:paraId="08F4CBCE" w14:textId="38E36340" w:rsidR="00D82C7C" w:rsidRDefault="00D82C7C" w:rsidP="009A5112">
      <w:pPr>
        <w:spacing w:after="120" w:line="360" w:lineRule="auto"/>
        <w:rPr>
          <w:sz w:val="24"/>
          <w:szCs w:val="24"/>
        </w:rPr>
      </w:pPr>
      <w:r>
        <w:rPr>
          <w:sz w:val="24"/>
          <w:szCs w:val="24"/>
        </w:rPr>
        <w:t xml:space="preserve">The present chapter has introduced the </w:t>
      </w:r>
      <w:r w:rsidR="009A5112">
        <w:rPr>
          <w:rFonts w:eastAsia="Times New Roman"/>
          <w:sz w:val="24"/>
          <w:szCs w:val="24"/>
        </w:rPr>
        <w:t>thesis and the key concepts and ideas used. The study</w:t>
      </w:r>
      <w:r>
        <w:rPr>
          <w:rFonts w:eastAsia="Times New Roman"/>
          <w:sz w:val="24"/>
          <w:szCs w:val="24"/>
        </w:rPr>
        <w:t xml:space="preserve"> focuses on aspects of universities’ research-based relations to wider society. It uses the context of the ‘impact agenda’ as a lens and a focal point for the study. I operationalise this focus primarily by using</w:t>
      </w:r>
      <w:r w:rsidR="00DA3EDC">
        <w:rPr>
          <w:rFonts w:eastAsia="Times New Roman"/>
          <w:sz w:val="24"/>
          <w:szCs w:val="24"/>
        </w:rPr>
        <w:t xml:space="preserve"> data within REF2014 submission</w:t>
      </w:r>
      <w:r>
        <w:rPr>
          <w:rFonts w:eastAsia="Times New Roman"/>
          <w:sz w:val="24"/>
          <w:szCs w:val="24"/>
        </w:rPr>
        <w:t xml:space="preserve"> documents and results as part of my sampling procedure and my corpus of documents for analysis. In particular, the departmental Impact Case Study documents, publicly available at </w:t>
      </w:r>
      <w:hyperlink r:id="rId10" w:history="1">
        <w:r w:rsidRPr="00847A02">
          <w:rPr>
            <w:rStyle w:val="Hyperlink"/>
            <w:rFonts w:eastAsia="Times New Roman"/>
            <w:sz w:val="24"/>
            <w:szCs w:val="24"/>
          </w:rPr>
          <w:t>https://impact.ref.ac.uk/casestudies/</w:t>
        </w:r>
      </w:hyperlink>
      <w:r>
        <w:rPr>
          <w:rFonts w:eastAsia="Times New Roman"/>
          <w:sz w:val="24"/>
          <w:szCs w:val="24"/>
        </w:rPr>
        <w:t xml:space="preserve"> thanks to the work of King’s College London</w:t>
      </w:r>
      <w:r w:rsidRPr="009D2C4F">
        <w:rPr>
          <w:rFonts w:eastAsia="Times New Roman"/>
          <w:sz w:val="24"/>
          <w:szCs w:val="24"/>
        </w:rPr>
        <w:t xml:space="preserve"> and D</w:t>
      </w:r>
      <w:r>
        <w:rPr>
          <w:rFonts w:eastAsia="Times New Roman"/>
          <w:sz w:val="24"/>
          <w:szCs w:val="24"/>
        </w:rPr>
        <w:t xml:space="preserve">igital </w:t>
      </w:r>
      <w:r w:rsidRPr="009D2C4F">
        <w:rPr>
          <w:rFonts w:eastAsia="Times New Roman"/>
          <w:sz w:val="24"/>
          <w:szCs w:val="24"/>
        </w:rPr>
        <w:t>S</w:t>
      </w:r>
      <w:r>
        <w:rPr>
          <w:rFonts w:eastAsia="Times New Roman"/>
          <w:sz w:val="24"/>
          <w:szCs w:val="24"/>
        </w:rPr>
        <w:t>cience</w:t>
      </w:r>
      <w:r w:rsidRPr="009D2C4F">
        <w:rPr>
          <w:rFonts w:eastAsia="Times New Roman"/>
          <w:sz w:val="24"/>
          <w:szCs w:val="24"/>
        </w:rPr>
        <w:t xml:space="preserve"> </w:t>
      </w:r>
      <w:r w:rsidRPr="009D2C4F">
        <w:rPr>
          <w:rFonts w:asciiTheme="majorBidi" w:hAnsiTheme="majorBidi" w:cstheme="majorBidi"/>
          <w:color w:val="000000"/>
          <w:sz w:val="24"/>
          <w:szCs w:val="24"/>
        </w:rPr>
        <w:fldChar w:fldCharType="begin"/>
      </w:r>
      <w:r w:rsidRPr="009D2C4F">
        <w:rPr>
          <w:rFonts w:asciiTheme="majorBidi" w:hAnsiTheme="majorBidi" w:cstheme="majorBidi"/>
          <w:color w:val="000000"/>
          <w:sz w:val="24"/>
          <w:szCs w:val="24"/>
        </w:rPr>
        <w:instrText xml:space="preserve"> ADDIN EN.CITE &lt;EndNote&gt;&lt;Cite ExcludeAuth="1"&gt;&lt;Author&gt;King&amp;apos;s College London&lt;/Author&gt;&lt;Year&gt;2015&lt;/Year&gt;&lt;IDText&gt;The nature, scale and beneficiaries of research impact: An initial analysis of Research Excellence Framework (REF) 2014 impact case studies&lt;/IDText&gt;&lt;DisplayText&gt;(2015)&lt;/DisplayText&gt;&lt;record&gt;&lt;urls&gt;&lt;related-urls&gt;&lt;url&gt;http://www.kcl.ac.uk/sspp/policy-institute/publications/Analysis-of-REF-impact.pdf&lt;/url&gt;&lt;/related-urls&gt;&lt;/urls&gt;&lt;titles&gt;&lt;title&gt;The nature, scale and beneficiaries of research impact: An initial analysis of Research Excellence Framework (REF) 2014 impact case studies&lt;/title&gt;&lt;/titles&gt;&lt;contributors&gt;&lt;authors&gt;&lt;author&gt;King&amp;apos;s College London,&lt;/author&gt;&lt;author&gt;Digital Science,&lt;/author&gt;&lt;/authors&gt;&lt;/contributors&gt;&lt;added-date format="utc"&gt;1480108432&lt;/added-date&gt;&lt;ref-type name="Report"&gt;27&lt;/ref-type&gt;&lt;dates&gt;&lt;year&gt;2015&lt;/year&gt;&lt;/dates&gt;&lt;rec-number&gt;6402&lt;/rec-number&gt;&lt;publisher&gt;King&amp;apos;s College London &amp;amp;amp; Digital Science&lt;/publisher&gt;&lt;last-updated-date format="utc"&gt;1480334598&lt;/last-updated-date&gt;&lt;/record&gt;&lt;/Cite&gt;&lt;/EndNote&gt;</w:instrText>
      </w:r>
      <w:r w:rsidRPr="009D2C4F">
        <w:rPr>
          <w:rFonts w:asciiTheme="majorBidi" w:hAnsiTheme="majorBidi" w:cstheme="majorBidi"/>
          <w:color w:val="000000"/>
          <w:sz w:val="24"/>
          <w:szCs w:val="24"/>
        </w:rPr>
        <w:fldChar w:fldCharType="separate"/>
      </w:r>
      <w:r w:rsidRPr="009D2C4F">
        <w:rPr>
          <w:rFonts w:asciiTheme="majorBidi" w:hAnsiTheme="majorBidi" w:cstheme="majorBidi"/>
          <w:noProof/>
          <w:color w:val="000000"/>
          <w:sz w:val="24"/>
          <w:szCs w:val="24"/>
        </w:rPr>
        <w:t>(2015)</w:t>
      </w:r>
      <w:r w:rsidRPr="009D2C4F">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provide me with an initial ‘way in’ to bodies of STEMM research which involved significant ‘boundary transactions’ and have received official recognition for their ‘impact’. </w:t>
      </w:r>
    </w:p>
    <w:p w14:paraId="55956523" w14:textId="75DE915D" w:rsidR="001C085E" w:rsidRDefault="001C085E" w:rsidP="00E550C4">
      <w:pPr>
        <w:spacing w:before="120" w:after="120" w:line="360" w:lineRule="auto"/>
        <w:rPr>
          <w:sz w:val="24"/>
          <w:szCs w:val="24"/>
        </w:rPr>
      </w:pPr>
      <w:r>
        <w:rPr>
          <w:sz w:val="24"/>
          <w:szCs w:val="24"/>
        </w:rPr>
        <w:t xml:space="preserve">Chapter </w:t>
      </w:r>
      <w:r w:rsidR="00E435A1">
        <w:rPr>
          <w:sz w:val="24"/>
          <w:szCs w:val="24"/>
        </w:rPr>
        <w:t>2</w:t>
      </w:r>
      <w:r>
        <w:rPr>
          <w:sz w:val="24"/>
          <w:szCs w:val="24"/>
        </w:rPr>
        <w:t xml:space="preserve"> is a systematic review of relevant</w:t>
      </w:r>
      <w:r w:rsidR="005C53DB">
        <w:rPr>
          <w:sz w:val="24"/>
          <w:szCs w:val="24"/>
        </w:rPr>
        <w:t xml:space="preserve"> theoretical and empirical</w:t>
      </w:r>
      <w:r>
        <w:rPr>
          <w:sz w:val="24"/>
          <w:szCs w:val="24"/>
        </w:rPr>
        <w:t xml:space="preserve"> literature, split up into three sections and leading up to a fourth section which presents the </w:t>
      </w:r>
      <w:r w:rsidRPr="00857422">
        <w:rPr>
          <w:sz w:val="24"/>
          <w:szCs w:val="24"/>
        </w:rPr>
        <w:t>analytical framework</w:t>
      </w:r>
      <w:r>
        <w:rPr>
          <w:sz w:val="24"/>
          <w:szCs w:val="24"/>
        </w:rPr>
        <w:t xml:space="preserve">. </w:t>
      </w:r>
      <w:r w:rsidR="00E930BB">
        <w:rPr>
          <w:sz w:val="24"/>
          <w:szCs w:val="24"/>
        </w:rPr>
        <w:t>The</w:t>
      </w:r>
      <w:r w:rsidR="00461951">
        <w:rPr>
          <w:sz w:val="24"/>
          <w:szCs w:val="24"/>
        </w:rPr>
        <w:t xml:space="preserve"> chapter’s</w:t>
      </w:r>
      <w:r w:rsidR="00E930BB">
        <w:rPr>
          <w:sz w:val="24"/>
          <w:szCs w:val="24"/>
        </w:rPr>
        <w:t xml:space="preserve"> </w:t>
      </w:r>
      <w:r w:rsidR="00E930BB" w:rsidRPr="00857422">
        <w:rPr>
          <w:i/>
          <w:sz w:val="24"/>
          <w:szCs w:val="24"/>
        </w:rPr>
        <w:t>first</w:t>
      </w:r>
      <w:r w:rsidR="00E930BB">
        <w:rPr>
          <w:sz w:val="24"/>
          <w:szCs w:val="24"/>
        </w:rPr>
        <w:t xml:space="preserve"> </w:t>
      </w:r>
      <w:r w:rsidR="004A0C7E" w:rsidRPr="00857422">
        <w:rPr>
          <w:i/>
          <w:sz w:val="24"/>
          <w:szCs w:val="24"/>
        </w:rPr>
        <w:t>section</w:t>
      </w:r>
      <w:r w:rsidR="004A0C7E">
        <w:rPr>
          <w:sz w:val="24"/>
          <w:szCs w:val="24"/>
        </w:rPr>
        <w:t xml:space="preserve"> outlines the Bernsteinian ‘boundary lens’, presenting my application of the key Bernsteinian concepts of ‘power’ and ‘control’, and highlight</w:t>
      </w:r>
      <w:r w:rsidR="0024523A">
        <w:rPr>
          <w:sz w:val="24"/>
          <w:szCs w:val="24"/>
        </w:rPr>
        <w:t>ing</w:t>
      </w:r>
      <w:r w:rsidR="004A0C7E">
        <w:rPr>
          <w:sz w:val="24"/>
          <w:szCs w:val="24"/>
        </w:rPr>
        <w:t xml:space="preserve"> the differential power and control across academic contexts as part of the justification for my decision to purposefully sample from distinct academic research contexts. It also introduces the key causal mechanistic concept of ‘boundary transactions’</w:t>
      </w:r>
      <w:r w:rsidR="00673562">
        <w:rPr>
          <w:sz w:val="24"/>
          <w:szCs w:val="24"/>
        </w:rPr>
        <w:t>.</w:t>
      </w:r>
      <w:r w:rsidR="009F4739">
        <w:rPr>
          <w:sz w:val="24"/>
          <w:szCs w:val="24"/>
        </w:rPr>
        <w:t xml:space="preserve"> The </w:t>
      </w:r>
      <w:r w:rsidR="009F4739">
        <w:rPr>
          <w:i/>
          <w:sz w:val="24"/>
          <w:szCs w:val="24"/>
        </w:rPr>
        <w:t xml:space="preserve">second section </w:t>
      </w:r>
      <w:r w:rsidR="00910CDF">
        <w:rPr>
          <w:sz w:val="24"/>
          <w:szCs w:val="24"/>
        </w:rPr>
        <w:t>makes the forms of academic boundary transaction</w:t>
      </w:r>
      <w:r w:rsidR="00D43EBC">
        <w:rPr>
          <w:sz w:val="24"/>
          <w:szCs w:val="24"/>
        </w:rPr>
        <w:t xml:space="preserve"> its central focus. It is organised around five main forms </w:t>
      </w:r>
      <w:r w:rsidR="00681773">
        <w:rPr>
          <w:sz w:val="24"/>
          <w:szCs w:val="24"/>
        </w:rPr>
        <w:t xml:space="preserve">of </w:t>
      </w:r>
      <w:r w:rsidR="00D43EBC">
        <w:rPr>
          <w:sz w:val="24"/>
          <w:szCs w:val="24"/>
        </w:rPr>
        <w:t>boundary transaction identified in the literature</w:t>
      </w:r>
      <w:r w:rsidR="00560479">
        <w:rPr>
          <w:sz w:val="24"/>
          <w:szCs w:val="24"/>
        </w:rPr>
        <w:t xml:space="preserve">. These </w:t>
      </w:r>
      <w:r w:rsidR="00581804">
        <w:rPr>
          <w:sz w:val="24"/>
          <w:szCs w:val="24"/>
        </w:rPr>
        <w:t xml:space="preserve">main forms of </w:t>
      </w:r>
      <w:r w:rsidR="00560479">
        <w:rPr>
          <w:sz w:val="24"/>
          <w:szCs w:val="24"/>
        </w:rPr>
        <w:t>boundary transaction are ‘outreach’, ‘collaboration’, ‘use-oriented outputs’, ‘boundary structures’ and ‘boundary-spanners’.</w:t>
      </w:r>
      <w:r w:rsidR="003D5631">
        <w:rPr>
          <w:sz w:val="24"/>
          <w:szCs w:val="24"/>
        </w:rPr>
        <w:t xml:space="preserve"> The </w:t>
      </w:r>
      <w:r w:rsidR="003D5631">
        <w:rPr>
          <w:i/>
          <w:sz w:val="24"/>
          <w:szCs w:val="24"/>
        </w:rPr>
        <w:t xml:space="preserve">third </w:t>
      </w:r>
      <w:r w:rsidR="003D5631">
        <w:rPr>
          <w:sz w:val="24"/>
          <w:szCs w:val="24"/>
        </w:rPr>
        <w:t>section emphasises that boundary transactions do not take place in a vacuum but in the context of actual research</w:t>
      </w:r>
      <w:r w:rsidR="00207E60">
        <w:rPr>
          <w:sz w:val="24"/>
          <w:szCs w:val="24"/>
        </w:rPr>
        <w:t xml:space="preserve"> activity</w:t>
      </w:r>
      <w:r w:rsidR="003D5631">
        <w:rPr>
          <w:sz w:val="24"/>
          <w:szCs w:val="24"/>
        </w:rPr>
        <w:t>.</w:t>
      </w:r>
      <w:r w:rsidR="00DA3D8C">
        <w:rPr>
          <w:sz w:val="24"/>
          <w:szCs w:val="24"/>
        </w:rPr>
        <w:t xml:space="preserve"> In order to understand boundary transactions, it is necessary to understand how they function in their particular contexts of research. But r</w:t>
      </w:r>
      <w:r w:rsidR="003D5631">
        <w:rPr>
          <w:sz w:val="24"/>
          <w:szCs w:val="24"/>
        </w:rPr>
        <w:t xml:space="preserve">esearch is </w:t>
      </w:r>
      <w:r w:rsidR="008D6C46">
        <w:rPr>
          <w:sz w:val="24"/>
          <w:szCs w:val="24"/>
        </w:rPr>
        <w:t xml:space="preserve">inherently </w:t>
      </w:r>
      <w:r w:rsidR="003D5631">
        <w:rPr>
          <w:sz w:val="24"/>
          <w:szCs w:val="24"/>
        </w:rPr>
        <w:t>complex and multidimensional.</w:t>
      </w:r>
      <w:r w:rsidR="00DA3D8C">
        <w:rPr>
          <w:sz w:val="24"/>
          <w:szCs w:val="24"/>
        </w:rPr>
        <w:t xml:space="preserve"> This section therefore focuses on a typology constructed by McNie et al. (2016) </w:t>
      </w:r>
      <w:r w:rsidR="00E80D26">
        <w:rPr>
          <w:sz w:val="24"/>
          <w:szCs w:val="24"/>
        </w:rPr>
        <w:t>which can be used to produce a codified description of a given ‘body of research’ (BoR).</w:t>
      </w:r>
      <w:r w:rsidR="00423A0B">
        <w:rPr>
          <w:sz w:val="24"/>
          <w:szCs w:val="24"/>
        </w:rPr>
        <w:t xml:space="preserve"> Developing a codified conceptualisation of my sample of BoRs provides a basis for understanding how boundary transactions operate across different contexts. </w:t>
      </w:r>
      <w:r w:rsidR="00B66215">
        <w:rPr>
          <w:sz w:val="24"/>
          <w:szCs w:val="24"/>
        </w:rPr>
        <w:t xml:space="preserve">The </w:t>
      </w:r>
      <w:r w:rsidR="00B66215">
        <w:rPr>
          <w:i/>
          <w:sz w:val="24"/>
          <w:szCs w:val="24"/>
        </w:rPr>
        <w:t xml:space="preserve">fourth </w:t>
      </w:r>
      <w:r w:rsidR="00B66215" w:rsidRPr="008A5256">
        <w:rPr>
          <w:sz w:val="24"/>
          <w:szCs w:val="24"/>
        </w:rPr>
        <w:t>and final</w:t>
      </w:r>
      <w:r w:rsidR="00B66215">
        <w:rPr>
          <w:i/>
          <w:sz w:val="24"/>
          <w:szCs w:val="24"/>
        </w:rPr>
        <w:t xml:space="preserve"> </w:t>
      </w:r>
      <w:r w:rsidR="00B66215">
        <w:rPr>
          <w:sz w:val="24"/>
          <w:szCs w:val="24"/>
        </w:rPr>
        <w:t>secti</w:t>
      </w:r>
      <w:r w:rsidR="005D618E">
        <w:rPr>
          <w:sz w:val="24"/>
          <w:szCs w:val="24"/>
        </w:rPr>
        <w:t xml:space="preserve">on draws on elements of the previous three to present an analytical framework. A fuller description of the analytical procedures and their relation to the critical realist epistemological framework adopted is presented in the Methodology (Chapter </w:t>
      </w:r>
      <w:r w:rsidR="00415A4A">
        <w:rPr>
          <w:sz w:val="24"/>
          <w:szCs w:val="24"/>
        </w:rPr>
        <w:t>3</w:t>
      </w:r>
      <w:r w:rsidR="005D618E">
        <w:rPr>
          <w:sz w:val="24"/>
          <w:szCs w:val="24"/>
        </w:rPr>
        <w:t xml:space="preserve">). </w:t>
      </w:r>
    </w:p>
    <w:p w14:paraId="1D2508BE" w14:textId="15330E00" w:rsidR="00DB65F2" w:rsidRDefault="00D652CD" w:rsidP="007C004C">
      <w:pPr>
        <w:spacing w:before="120" w:after="120" w:line="360" w:lineRule="auto"/>
        <w:rPr>
          <w:sz w:val="24"/>
          <w:szCs w:val="24"/>
        </w:rPr>
      </w:pPr>
      <w:r>
        <w:rPr>
          <w:sz w:val="24"/>
          <w:szCs w:val="24"/>
        </w:rPr>
        <w:t xml:space="preserve">Chapter </w:t>
      </w:r>
      <w:r w:rsidR="00CB3EBB">
        <w:rPr>
          <w:sz w:val="24"/>
          <w:szCs w:val="24"/>
        </w:rPr>
        <w:t>3</w:t>
      </w:r>
      <w:r>
        <w:rPr>
          <w:sz w:val="24"/>
          <w:szCs w:val="24"/>
        </w:rPr>
        <w:t xml:space="preserve"> is the </w:t>
      </w:r>
      <w:r w:rsidR="00E154E8">
        <w:rPr>
          <w:sz w:val="24"/>
          <w:szCs w:val="24"/>
        </w:rPr>
        <w:t>M</w:t>
      </w:r>
      <w:r>
        <w:rPr>
          <w:sz w:val="24"/>
          <w:szCs w:val="24"/>
        </w:rPr>
        <w:t>ethodology chapter,</w:t>
      </w:r>
      <w:r w:rsidR="00D4310E">
        <w:rPr>
          <w:sz w:val="24"/>
          <w:szCs w:val="24"/>
        </w:rPr>
        <w:t xml:space="preserve"> describing the research design and</w:t>
      </w:r>
      <w:r>
        <w:rPr>
          <w:sz w:val="24"/>
          <w:szCs w:val="24"/>
        </w:rPr>
        <w:t xml:space="preserve"> the sampling procedure</w:t>
      </w:r>
      <w:r w:rsidR="00D4310E">
        <w:rPr>
          <w:sz w:val="24"/>
          <w:szCs w:val="24"/>
        </w:rPr>
        <w:t xml:space="preserve">, as well as providing more detail about the </w:t>
      </w:r>
      <w:r w:rsidR="00151748">
        <w:rPr>
          <w:sz w:val="24"/>
          <w:szCs w:val="24"/>
        </w:rPr>
        <w:t>analysis</w:t>
      </w:r>
      <w:r w:rsidR="00CF4E29">
        <w:rPr>
          <w:sz w:val="24"/>
          <w:szCs w:val="24"/>
        </w:rPr>
        <w:t xml:space="preserve">. </w:t>
      </w:r>
      <w:r w:rsidR="00C4410C">
        <w:rPr>
          <w:sz w:val="24"/>
          <w:szCs w:val="24"/>
        </w:rPr>
        <w:t>I position my research within the</w:t>
      </w:r>
      <w:r w:rsidR="00E51067">
        <w:rPr>
          <w:sz w:val="24"/>
          <w:szCs w:val="24"/>
        </w:rPr>
        <w:t xml:space="preserve"> metatheoretical framework and ontological and epistemological standpoint of critical realism. The chapter</w:t>
      </w:r>
      <w:r w:rsidR="00D4310E">
        <w:rPr>
          <w:sz w:val="24"/>
          <w:szCs w:val="24"/>
        </w:rPr>
        <w:t xml:space="preserve"> also address</w:t>
      </w:r>
      <w:r w:rsidR="00C33311">
        <w:rPr>
          <w:sz w:val="24"/>
          <w:szCs w:val="24"/>
        </w:rPr>
        <w:t>es</w:t>
      </w:r>
      <w:r w:rsidR="00D4310E">
        <w:rPr>
          <w:sz w:val="24"/>
          <w:szCs w:val="24"/>
        </w:rPr>
        <w:t xml:space="preserve"> the</w:t>
      </w:r>
      <w:r>
        <w:rPr>
          <w:sz w:val="24"/>
          <w:szCs w:val="24"/>
        </w:rPr>
        <w:t xml:space="preserve"> limitations and the ethical issues of the study. </w:t>
      </w:r>
    </w:p>
    <w:p w14:paraId="59079D81" w14:textId="4553EBE4" w:rsidR="000968C1" w:rsidRPr="009C4DC7" w:rsidRDefault="00134FB3" w:rsidP="007C004C">
      <w:pPr>
        <w:spacing w:before="120" w:after="120" w:line="360" w:lineRule="auto"/>
        <w:rPr>
          <w:sz w:val="24"/>
          <w:szCs w:val="24"/>
        </w:rPr>
      </w:pPr>
      <w:r>
        <w:rPr>
          <w:sz w:val="24"/>
          <w:szCs w:val="24"/>
        </w:rPr>
        <w:t xml:space="preserve">Chapter </w:t>
      </w:r>
      <w:r w:rsidR="00CB3EBB">
        <w:rPr>
          <w:sz w:val="24"/>
          <w:szCs w:val="24"/>
        </w:rPr>
        <w:t>4</w:t>
      </w:r>
      <w:r>
        <w:rPr>
          <w:sz w:val="24"/>
          <w:szCs w:val="24"/>
        </w:rPr>
        <w:t xml:space="preserve"> </w:t>
      </w:r>
      <w:r w:rsidR="00E154E8">
        <w:rPr>
          <w:sz w:val="24"/>
          <w:szCs w:val="24"/>
        </w:rPr>
        <w:t>(Analysis</w:t>
      </w:r>
      <w:r w:rsidR="00415A4A">
        <w:rPr>
          <w:sz w:val="24"/>
          <w:szCs w:val="24"/>
        </w:rPr>
        <w:t xml:space="preserve"> and findings</w:t>
      </w:r>
      <w:r w:rsidR="00E154E8">
        <w:rPr>
          <w:sz w:val="24"/>
          <w:szCs w:val="24"/>
        </w:rPr>
        <w:t>) presents the findings</w:t>
      </w:r>
      <w:r w:rsidR="004D0B45">
        <w:rPr>
          <w:sz w:val="24"/>
          <w:szCs w:val="24"/>
        </w:rPr>
        <w:t>. It involves both</w:t>
      </w:r>
      <w:r w:rsidR="00E154E8">
        <w:rPr>
          <w:sz w:val="24"/>
          <w:szCs w:val="24"/>
        </w:rPr>
        <w:t xml:space="preserve"> descriptive</w:t>
      </w:r>
      <w:r w:rsidR="00A91BE6">
        <w:rPr>
          <w:sz w:val="24"/>
          <w:szCs w:val="24"/>
        </w:rPr>
        <w:t>, empirical</w:t>
      </w:r>
      <w:r w:rsidR="00E154E8">
        <w:rPr>
          <w:sz w:val="24"/>
          <w:szCs w:val="24"/>
        </w:rPr>
        <w:t xml:space="preserve"> analys</w:t>
      </w:r>
      <w:r w:rsidR="00A91BE6">
        <w:rPr>
          <w:sz w:val="24"/>
          <w:szCs w:val="24"/>
        </w:rPr>
        <w:t>i</w:t>
      </w:r>
      <w:r w:rsidR="00E154E8">
        <w:rPr>
          <w:sz w:val="24"/>
          <w:szCs w:val="24"/>
        </w:rPr>
        <w:t>s and more interpretive</w:t>
      </w:r>
      <w:r w:rsidR="00A91BE6">
        <w:rPr>
          <w:sz w:val="24"/>
          <w:szCs w:val="24"/>
        </w:rPr>
        <w:t>,</w:t>
      </w:r>
      <w:r w:rsidR="00E154E8">
        <w:rPr>
          <w:sz w:val="24"/>
          <w:szCs w:val="24"/>
        </w:rPr>
        <w:t xml:space="preserve"> explanatory analys</w:t>
      </w:r>
      <w:r w:rsidR="00A91BE6">
        <w:rPr>
          <w:sz w:val="24"/>
          <w:szCs w:val="24"/>
        </w:rPr>
        <w:t>i</w:t>
      </w:r>
      <w:r w:rsidR="00E154E8">
        <w:rPr>
          <w:sz w:val="24"/>
          <w:szCs w:val="24"/>
        </w:rPr>
        <w:t xml:space="preserve">s. </w:t>
      </w:r>
      <w:r w:rsidR="000968C1">
        <w:rPr>
          <w:sz w:val="24"/>
          <w:szCs w:val="24"/>
        </w:rPr>
        <w:t>Rather than break do</w:t>
      </w:r>
      <w:r w:rsidR="005B094B">
        <w:rPr>
          <w:sz w:val="24"/>
          <w:szCs w:val="24"/>
        </w:rPr>
        <w:t xml:space="preserve">wn the different elements of the analysis into </w:t>
      </w:r>
      <w:r w:rsidR="00C53E08">
        <w:rPr>
          <w:sz w:val="24"/>
          <w:szCs w:val="24"/>
        </w:rPr>
        <w:t>separate</w:t>
      </w:r>
      <w:r w:rsidR="005B094B">
        <w:rPr>
          <w:sz w:val="24"/>
          <w:szCs w:val="24"/>
        </w:rPr>
        <w:t xml:space="preserve"> chapters, I chose to keep all</w:t>
      </w:r>
      <w:r w:rsidR="00A91BE6">
        <w:rPr>
          <w:sz w:val="24"/>
          <w:szCs w:val="24"/>
        </w:rPr>
        <w:t xml:space="preserve"> analysis</w:t>
      </w:r>
      <w:r w:rsidR="005B094B">
        <w:rPr>
          <w:sz w:val="24"/>
          <w:szCs w:val="24"/>
        </w:rPr>
        <w:t xml:space="preserve"> within one long chapter with distinct sections.</w:t>
      </w:r>
      <w:r w:rsidR="00451E20">
        <w:rPr>
          <w:sz w:val="24"/>
          <w:szCs w:val="24"/>
        </w:rPr>
        <w:t xml:space="preserve"> </w:t>
      </w:r>
      <w:r w:rsidR="00A91BE6">
        <w:rPr>
          <w:sz w:val="24"/>
          <w:szCs w:val="24"/>
        </w:rPr>
        <w:t xml:space="preserve">The </w:t>
      </w:r>
      <w:r w:rsidR="00A91BE6" w:rsidRPr="00CC7D7F">
        <w:rPr>
          <w:i/>
          <w:sz w:val="24"/>
          <w:szCs w:val="24"/>
        </w:rPr>
        <w:t>first</w:t>
      </w:r>
      <w:r w:rsidR="00CC7D7F">
        <w:rPr>
          <w:sz w:val="24"/>
          <w:szCs w:val="24"/>
        </w:rPr>
        <w:t xml:space="preserve"> </w:t>
      </w:r>
      <w:r w:rsidR="00CC7D7F">
        <w:rPr>
          <w:i/>
          <w:sz w:val="24"/>
          <w:szCs w:val="24"/>
        </w:rPr>
        <w:t xml:space="preserve">section </w:t>
      </w:r>
      <w:r w:rsidR="00CC7D7F">
        <w:rPr>
          <w:sz w:val="24"/>
          <w:szCs w:val="24"/>
        </w:rPr>
        <w:t>of analysis</w:t>
      </w:r>
      <w:r w:rsidR="00A91BE6">
        <w:rPr>
          <w:sz w:val="24"/>
          <w:szCs w:val="24"/>
        </w:rPr>
        <w:t xml:space="preserve"> starts with </w:t>
      </w:r>
      <w:r w:rsidR="00B81426">
        <w:rPr>
          <w:sz w:val="24"/>
          <w:szCs w:val="24"/>
        </w:rPr>
        <w:t xml:space="preserve">some of </w:t>
      </w:r>
      <w:r w:rsidR="00A91BE6">
        <w:rPr>
          <w:sz w:val="24"/>
          <w:szCs w:val="24"/>
        </w:rPr>
        <w:t>the empirical findin</w:t>
      </w:r>
      <w:r w:rsidR="00846107">
        <w:rPr>
          <w:sz w:val="24"/>
          <w:szCs w:val="24"/>
        </w:rPr>
        <w:t>gs</w:t>
      </w:r>
      <w:r w:rsidR="00A91BE6">
        <w:rPr>
          <w:sz w:val="24"/>
          <w:szCs w:val="24"/>
        </w:rPr>
        <w:t xml:space="preserve"> of the </w:t>
      </w:r>
      <w:r w:rsidR="00B81426" w:rsidRPr="00AB13DA">
        <w:rPr>
          <w:sz w:val="24"/>
          <w:szCs w:val="24"/>
        </w:rPr>
        <w:t>‘interpretative quantitative’</w:t>
      </w:r>
      <w:r w:rsidR="00125948">
        <w:rPr>
          <w:sz w:val="24"/>
          <w:szCs w:val="24"/>
        </w:rPr>
        <w:t xml:space="preserve"> analysis</w:t>
      </w:r>
      <w:r w:rsidR="00B81426">
        <w:rPr>
          <w:sz w:val="24"/>
          <w:szCs w:val="24"/>
        </w:rPr>
        <w:t xml:space="preserve"> </w:t>
      </w:r>
      <w:r w:rsidR="00B81426" w:rsidRPr="00AB13DA">
        <w:rPr>
          <w:sz w:val="24"/>
          <w:szCs w:val="24"/>
        </w:rPr>
        <w:fldChar w:fldCharType="begin">
          <w:fldData xml:space="preserve">PEVuZE5vdGU+PENpdGU+PEF1dGhvcj5CYWJvbmVzPC9BdXRob3I+PFllYXI+MjAxNjwvWWVhcj48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</w:fldData>
        </w:fldChar>
      </w:r>
      <w:r w:rsidR="00B81426" w:rsidRPr="00AB13DA">
        <w:rPr>
          <w:sz w:val="24"/>
          <w:szCs w:val="24"/>
        </w:rPr>
        <w:instrText xml:space="preserve"> ADDIN EN.CITE </w:instrText>
      </w:r>
      <w:r w:rsidR="00B81426" w:rsidRPr="00AB13DA">
        <w:rPr>
          <w:sz w:val="24"/>
          <w:szCs w:val="24"/>
        </w:rPr>
        <w:fldChar w:fldCharType="begin">
          <w:fldData xml:space="preserve">PEVuZE5vdGU+PENpdGU+PEF1dGhvcj5CYWJvbmVzPC9BdXRob3I+PFllYXI+MjAxNjwvWWVhcj48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</w:fldData>
        </w:fldChar>
      </w:r>
      <w:r w:rsidR="00B81426" w:rsidRPr="00AB13DA">
        <w:rPr>
          <w:sz w:val="24"/>
          <w:szCs w:val="24"/>
        </w:rPr>
        <w:instrText xml:space="preserve"> ADDIN EN.CITE.DATA </w:instrText>
      </w:r>
      <w:r w:rsidR="00B81426" w:rsidRPr="00AB13DA">
        <w:rPr>
          <w:sz w:val="24"/>
          <w:szCs w:val="24"/>
        </w:rPr>
      </w:r>
      <w:r w:rsidR="00B81426" w:rsidRPr="00AB13DA">
        <w:rPr>
          <w:sz w:val="24"/>
          <w:szCs w:val="24"/>
        </w:rPr>
        <w:fldChar w:fldCharType="end"/>
      </w:r>
      <w:r w:rsidR="00B81426" w:rsidRPr="00AB13DA">
        <w:rPr>
          <w:sz w:val="24"/>
          <w:szCs w:val="24"/>
        </w:rPr>
      </w:r>
      <w:r w:rsidR="00B81426" w:rsidRPr="00AB13DA">
        <w:rPr>
          <w:sz w:val="24"/>
          <w:szCs w:val="24"/>
        </w:rPr>
        <w:fldChar w:fldCharType="separate"/>
      </w:r>
      <w:r w:rsidR="00B81426" w:rsidRPr="00AB13DA">
        <w:rPr>
          <w:noProof/>
          <w:sz w:val="24"/>
          <w:szCs w:val="24"/>
        </w:rPr>
        <w:t>(Babones, 2016; Westerman &amp; Yanchar, 2011)</w:t>
      </w:r>
      <w:r w:rsidR="00B81426" w:rsidRPr="00AB13DA">
        <w:rPr>
          <w:sz w:val="24"/>
          <w:szCs w:val="24"/>
        </w:rPr>
        <w:fldChar w:fldCharType="end"/>
      </w:r>
      <w:r w:rsidR="00B81426">
        <w:rPr>
          <w:sz w:val="24"/>
          <w:szCs w:val="24"/>
        </w:rPr>
        <w:t xml:space="preserve"> </w:t>
      </w:r>
      <w:r w:rsidR="00A91BE6">
        <w:rPr>
          <w:sz w:val="24"/>
          <w:szCs w:val="24"/>
        </w:rPr>
        <w:t>of</w:t>
      </w:r>
      <w:r w:rsidR="00125948">
        <w:rPr>
          <w:sz w:val="24"/>
          <w:szCs w:val="24"/>
        </w:rPr>
        <w:t xml:space="preserve"> the</w:t>
      </w:r>
      <w:r w:rsidR="00A91BE6">
        <w:rPr>
          <w:sz w:val="24"/>
          <w:szCs w:val="24"/>
        </w:rPr>
        <w:t xml:space="preserve"> data generated</w:t>
      </w:r>
      <w:r w:rsidR="00A34B20">
        <w:rPr>
          <w:sz w:val="24"/>
          <w:szCs w:val="24"/>
        </w:rPr>
        <w:t xml:space="preserve"> from the</w:t>
      </w:r>
      <w:r w:rsidR="00A91BE6">
        <w:rPr>
          <w:sz w:val="24"/>
          <w:szCs w:val="24"/>
        </w:rPr>
        <w:t xml:space="preserve"> typology</w:t>
      </w:r>
      <w:r w:rsidR="00CC7D7F">
        <w:rPr>
          <w:sz w:val="24"/>
          <w:szCs w:val="24"/>
        </w:rPr>
        <w:t>; my slightly adapted version of the typology captures the extent and nature of the ‘boundedness’ of the sampled research, taken to be an indicator of its tendency towards the reproduction (in the case of ‘bounded’ research) or weakening (in the case of ‘unbounded’ research)</w:t>
      </w:r>
      <w:r w:rsidR="000D7005">
        <w:rPr>
          <w:sz w:val="24"/>
          <w:szCs w:val="24"/>
        </w:rPr>
        <w:t xml:space="preserve"> of boundaries.</w:t>
      </w:r>
      <w:r w:rsidR="00CC7D7F">
        <w:rPr>
          <w:sz w:val="24"/>
          <w:szCs w:val="24"/>
        </w:rPr>
        <w:t xml:space="preserve"> It then ex</w:t>
      </w:r>
      <w:r w:rsidR="001F2973">
        <w:rPr>
          <w:sz w:val="24"/>
          <w:szCs w:val="24"/>
        </w:rPr>
        <w:t>amines</w:t>
      </w:r>
      <w:r w:rsidR="00CC7D7F">
        <w:rPr>
          <w:sz w:val="24"/>
          <w:szCs w:val="24"/>
        </w:rPr>
        <w:t xml:space="preserve"> the role of boundary transactions in </w:t>
      </w:r>
      <w:r w:rsidR="007D38F4">
        <w:rPr>
          <w:sz w:val="24"/>
          <w:szCs w:val="24"/>
        </w:rPr>
        <w:t xml:space="preserve">producing </w:t>
      </w:r>
      <w:r w:rsidR="00CC7D7F">
        <w:rPr>
          <w:sz w:val="24"/>
          <w:szCs w:val="24"/>
        </w:rPr>
        <w:t>these results</w:t>
      </w:r>
      <w:r w:rsidR="001F2973">
        <w:rPr>
          <w:sz w:val="24"/>
          <w:szCs w:val="24"/>
        </w:rPr>
        <w:t xml:space="preserve">. The </w:t>
      </w:r>
      <w:r w:rsidR="001F2973">
        <w:rPr>
          <w:i/>
          <w:sz w:val="24"/>
          <w:szCs w:val="24"/>
        </w:rPr>
        <w:t xml:space="preserve">second section </w:t>
      </w:r>
      <w:r w:rsidR="001F2973">
        <w:rPr>
          <w:sz w:val="24"/>
          <w:szCs w:val="24"/>
        </w:rPr>
        <w:t xml:space="preserve">presents an in-depth illustrative analysis of three of n=19 BoRs sampled. This </w:t>
      </w:r>
      <w:r w:rsidR="00A92A81">
        <w:rPr>
          <w:sz w:val="24"/>
          <w:szCs w:val="24"/>
        </w:rPr>
        <w:t>allows me to go into detail about how I read, interpreted and coded the BoRs. It therefore gives the reader greater access to the research process. It also provides me with an opportunity to illustrate some concepts used in the analysis which are difficult to convey without examples from the complex reality of research.</w:t>
      </w:r>
      <w:r w:rsidR="007D38F4">
        <w:rPr>
          <w:sz w:val="24"/>
          <w:szCs w:val="24"/>
        </w:rPr>
        <w:t xml:space="preserve"> For illustrative purposes, I select the BoR with the highest overall typology value, the lowest value, and the middle value, conceptualised as examples o</w:t>
      </w:r>
      <w:r w:rsidR="008177BF">
        <w:rPr>
          <w:sz w:val="24"/>
          <w:szCs w:val="24"/>
        </w:rPr>
        <w:t>f</w:t>
      </w:r>
      <w:r w:rsidR="007D38F4">
        <w:rPr>
          <w:sz w:val="24"/>
          <w:szCs w:val="24"/>
        </w:rPr>
        <w:t xml:space="preserve"> ‘bounded’ research, ‘unbounded’ research, and ‘moderately bounded’ research, respectively.</w:t>
      </w:r>
      <w:r w:rsidR="00A92A81">
        <w:rPr>
          <w:sz w:val="24"/>
          <w:szCs w:val="24"/>
        </w:rPr>
        <w:t xml:space="preserve"> </w:t>
      </w:r>
      <w:r w:rsidR="009C4DC7">
        <w:rPr>
          <w:sz w:val="24"/>
          <w:szCs w:val="24"/>
        </w:rPr>
        <w:t xml:space="preserve">The </w:t>
      </w:r>
      <w:r w:rsidR="009C4DC7">
        <w:rPr>
          <w:i/>
          <w:sz w:val="24"/>
          <w:szCs w:val="24"/>
        </w:rPr>
        <w:t xml:space="preserve">third section </w:t>
      </w:r>
      <w:r w:rsidR="009C4DC7">
        <w:rPr>
          <w:sz w:val="24"/>
          <w:szCs w:val="24"/>
        </w:rPr>
        <w:t>moves towards a more explanatory analysis. It draws on more detailed readings of the documentary data and, crucially, the qualitative interview data in order to seek some of the underpinning factors shaping the results. It is organised around a focus on the contexts of research and variations within different contextual categories, i.e.</w:t>
      </w:r>
      <w:r w:rsidR="007333A5">
        <w:rPr>
          <w:sz w:val="24"/>
          <w:szCs w:val="24"/>
        </w:rPr>
        <w:t xml:space="preserve"> variations between different</w:t>
      </w:r>
      <w:r w:rsidR="009C4DC7">
        <w:rPr>
          <w:sz w:val="24"/>
          <w:szCs w:val="24"/>
        </w:rPr>
        <w:t xml:space="preserve"> institutional and epistemic context</w:t>
      </w:r>
      <w:r w:rsidR="007333A5">
        <w:rPr>
          <w:sz w:val="24"/>
          <w:szCs w:val="24"/>
        </w:rPr>
        <w:t>s</w:t>
      </w:r>
      <w:r w:rsidR="009C4DC7">
        <w:rPr>
          <w:sz w:val="24"/>
          <w:szCs w:val="24"/>
        </w:rPr>
        <w:t xml:space="preserve">. The idea is that by </w:t>
      </w:r>
      <w:r w:rsidR="00D91836">
        <w:rPr>
          <w:sz w:val="24"/>
          <w:szCs w:val="24"/>
        </w:rPr>
        <w:t xml:space="preserve">homing in on </w:t>
      </w:r>
      <w:r w:rsidR="00080B78">
        <w:rPr>
          <w:sz w:val="24"/>
          <w:szCs w:val="24"/>
        </w:rPr>
        <w:t xml:space="preserve">underpinning reasons for </w:t>
      </w:r>
      <w:r w:rsidR="005820B6">
        <w:rPr>
          <w:sz w:val="24"/>
          <w:szCs w:val="24"/>
        </w:rPr>
        <w:t xml:space="preserve">variations </w:t>
      </w:r>
      <w:r w:rsidR="00080B78">
        <w:rPr>
          <w:sz w:val="24"/>
          <w:szCs w:val="24"/>
        </w:rPr>
        <w:t>between</w:t>
      </w:r>
      <w:r w:rsidR="009C4DC7">
        <w:rPr>
          <w:sz w:val="24"/>
          <w:szCs w:val="24"/>
        </w:rPr>
        <w:t xml:space="preserve"> one context </w:t>
      </w:r>
      <w:r w:rsidR="00681773">
        <w:rPr>
          <w:sz w:val="24"/>
          <w:szCs w:val="24"/>
        </w:rPr>
        <w:t xml:space="preserve">and </w:t>
      </w:r>
      <w:r w:rsidR="009C4DC7">
        <w:rPr>
          <w:sz w:val="24"/>
          <w:szCs w:val="24"/>
        </w:rPr>
        <w:t>another, I will better be able to identify the most salient underpinning structural force</w:t>
      </w:r>
      <w:r w:rsidR="005820B6">
        <w:rPr>
          <w:sz w:val="24"/>
          <w:szCs w:val="24"/>
        </w:rPr>
        <w:t>s</w:t>
      </w:r>
      <w:r w:rsidR="009C4DC7">
        <w:rPr>
          <w:sz w:val="24"/>
          <w:szCs w:val="24"/>
        </w:rPr>
        <w:t xml:space="preserve"> </w:t>
      </w:r>
      <w:r w:rsidR="00080B78">
        <w:rPr>
          <w:sz w:val="24"/>
          <w:szCs w:val="24"/>
        </w:rPr>
        <w:t>shaping</w:t>
      </w:r>
      <w:r w:rsidR="009C4DC7">
        <w:rPr>
          <w:sz w:val="24"/>
          <w:szCs w:val="24"/>
        </w:rPr>
        <w:t xml:space="preserve"> academic research an</w:t>
      </w:r>
      <w:r w:rsidR="0093480F">
        <w:rPr>
          <w:sz w:val="24"/>
          <w:szCs w:val="24"/>
        </w:rPr>
        <w:t>d the reproduction or weakening of</w:t>
      </w:r>
      <w:r w:rsidR="009C4DC7">
        <w:rPr>
          <w:sz w:val="24"/>
          <w:szCs w:val="24"/>
        </w:rPr>
        <w:t xml:space="preserve"> academic boundaries. </w:t>
      </w:r>
    </w:p>
    <w:p w14:paraId="21265DC9" w14:textId="48F209F0" w:rsidR="00D652CD" w:rsidRDefault="007333A5" w:rsidP="00EB5565">
      <w:pPr>
        <w:spacing w:before="120" w:after="120" w:line="360" w:lineRule="auto"/>
        <w:rPr>
          <w:sz w:val="24"/>
          <w:szCs w:val="24"/>
        </w:rPr>
      </w:pPr>
      <w:r>
        <w:rPr>
          <w:sz w:val="24"/>
          <w:szCs w:val="24"/>
        </w:rPr>
        <w:t>Chapter</w:t>
      </w:r>
      <w:r w:rsidR="007D1D71">
        <w:rPr>
          <w:sz w:val="24"/>
          <w:szCs w:val="24"/>
        </w:rPr>
        <w:t xml:space="preserve"> </w:t>
      </w:r>
      <w:r w:rsidR="00CB3EBB">
        <w:rPr>
          <w:sz w:val="24"/>
          <w:szCs w:val="24"/>
        </w:rPr>
        <w:t>5</w:t>
      </w:r>
      <w:r>
        <w:rPr>
          <w:sz w:val="24"/>
          <w:szCs w:val="24"/>
        </w:rPr>
        <w:t xml:space="preserve"> (Discussion) </w:t>
      </w:r>
      <w:r w:rsidR="00091FE6">
        <w:rPr>
          <w:sz w:val="24"/>
          <w:szCs w:val="24"/>
        </w:rPr>
        <w:t>discusses</w:t>
      </w:r>
      <w:r>
        <w:rPr>
          <w:sz w:val="24"/>
          <w:szCs w:val="24"/>
        </w:rPr>
        <w:t xml:space="preserve"> the plausibility of </w:t>
      </w:r>
      <w:r w:rsidR="00F35009">
        <w:rPr>
          <w:sz w:val="24"/>
          <w:szCs w:val="24"/>
        </w:rPr>
        <w:t>explanations put forward in the Analysis</w:t>
      </w:r>
      <w:r w:rsidR="003C2C33">
        <w:rPr>
          <w:sz w:val="24"/>
          <w:szCs w:val="24"/>
        </w:rPr>
        <w:t xml:space="preserve"> (Chapter </w:t>
      </w:r>
      <w:r w:rsidR="00CB3EBB">
        <w:rPr>
          <w:sz w:val="24"/>
          <w:szCs w:val="24"/>
        </w:rPr>
        <w:t>4</w:t>
      </w:r>
      <w:r w:rsidR="003C2C33">
        <w:rPr>
          <w:sz w:val="24"/>
          <w:szCs w:val="24"/>
        </w:rPr>
        <w:t>)</w:t>
      </w:r>
      <w:r>
        <w:rPr>
          <w:sz w:val="24"/>
          <w:szCs w:val="24"/>
        </w:rPr>
        <w:t xml:space="preserve"> in relation to existing empirical and theoretical literature. </w:t>
      </w:r>
      <w:r w:rsidR="003C2C33">
        <w:rPr>
          <w:sz w:val="24"/>
          <w:szCs w:val="24"/>
        </w:rPr>
        <w:t xml:space="preserve">This </w:t>
      </w:r>
      <w:r w:rsidR="00F35009">
        <w:rPr>
          <w:sz w:val="24"/>
          <w:szCs w:val="24"/>
        </w:rPr>
        <w:t xml:space="preserve">chapter summarises my insights into </w:t>
      </w:r>
      <w:r w:rsidR="00F16AB6">
        <w:rPr>
          <w:sz w:val="24"/>
          <w:szCs w:val="24"/>
        </w:rPr>
        <w:t>the balance of ‘power’ and ‘control’ over academic research</w:t>
      </w:r>
      <w:r w:rsidR="00F35009">
        <w:rPr>
          <w:sz w:val="24"/>
          <w:szCs w:val="24"/>
        </w:rPr>
        <w:t xml:space="preserve"> and academic boundaries, addressing both internal and external sources of power and their interplay, as external power is differentially mediated by the (institutional and epistemic) context of academic research.</w:t>
      </w:r>
    </w:p>
    <w:p w14:paraId="4DBF09BB" w14:textId="77777777" w:rsidR="00867873" w:rsidRDefault="00D652CD" w:rsidP="00163851">
      <w:pPr>
        <w:pStyle w:val="NormalWeb"/>
        <w:spacing w:before="120" w:beforeAutospacing="0" w:after="120" w:afterAutospacing="0" w:line="360" w:lineRule="auto"/>
      </w:pPr>
      <w:r>
        <w:t xml:space="preserve">Finally, Chapter </w:t>
      </w:r>
      <w:r w:rsidR="00CB3EBB">
        <w:t>6</w:t>
      </w:r>
      <w:r>
        <w:t xml:space="preserve"> concludes</w:t>
      </w:r>
      <w:r w:rsidR="001E0D46">
        <w:t xml:space="preserve"> the thesis. It</w:t>
      </w:r>
      <w:r>
        <w:t xml:space="preserve"> </w:t>
      </w:r>
      <w:r w:rsidR="00443881">
        <w:t>summarises the findings and</w:t>
      </w:r>
      <w:r>
        <w:t xml:space="preserve"> consider</w:t>
      </w:r>
      <w:r w:rsidR="00C016D5">
        <w:t>s</w:t>
      </w:r>
      <w:r w:rsidR="00AF21C2">
        <w:t xml:space="preserve"> </w:t>
      </w:r>
      <w:r>
        <w:t>the</w:t>
      </w:r>
      <w:r w:rsidR="001A1B4C">
        <w:t>ir</w:t>
      </w:r>
      <w:r>
        <w:t xml:space="preserve"> </w:t>
      </w:r>
      <w:r w:rsidR="001A1B4C">
        <w:t>implications</w:t>
      </w:r>
      <w:r w:rsidR="00EA56F5">
        <w:t xml:space="preserve"> for</w:t>
      </w:r>
      <w:r w:rsidR="00717171">
        <w:t xml:space="preserve"> academi</w:t>
      </w:r>
      <w:r w:rsidR="000E5ADC">
        <w:t>a</w:t>
      </w:r>
      <w:r w:rsidR="007D38F4">
        <w:t xml:space="preserve"> and the future of academic boundaries</w:t>
      </w:r>
      <w:r w:rsidR="000E5ADC">
        <w:t>.</w:t>
      </w:r>
      <w:r w:rsidR="00FC2AD7">
        <w:t xml:space="preserve"> One of the main findings is that my evidence points, on balance, towards power and control over academic boundaries and boundary transactions lying mainly within academia rather than with external sources acting upon it, and therefore the research-related boundary transactions tend towards the reproduction of academic boundaries. But it also </w:t>
      </w:r>
      <w:r w:rsidR="00DB5043">
        <w:t>find</w:t>
      </w:r>
      <w:r w:rsidR="00FC2AD7">
        <w:t>s</w:t>
      </w:r>
      <w:r w:rsidR="00DB5043">
        <w:t xml:space="preserve"> evidence of </w:t>
      </w:r>
      <w:r w:rsidR="00F7146D">
        <w:t xml:space="preserve">both internal and external sources of </w:t>
      </w:r>
      <w:r w:rsidR="00525A17">
        <w:t>tension which should prevent t</w:t>
      </w:r>
      <w:r w:rsidR="00FC2AD7">
        <w:t>his reproduction</w:t>
      </w:r>
      <w:r w:rsidR="00525A17">
        <w:t xml:space="preserve"> from being taken for granted.</w:t>
      </w:r>
      <w:r w:rsidR="00FC2AD7">
        <w:t xml:space="preserve"> </w:t>
      </w:r>
      <w:bookmarkStart w:id="27" w:name="_Toc536717919"/>
      <w:bookmarkStart w:id="28" w:name="_Toc536717910"/>
    </w:p>
    <w:p w14:paraId="3ED90B4A" w14:textId="08F1BEB6" w:rsidR="00365ABE" w:rsidRDefault="00365ABE" w:rsidP="00867873">
      <w:pPr>
        <w:pStyle w:val="Heading2"/>
        <w:rPr>
          <w:sz w:val="32"/>
          <w:szCs w:val="32"/>
        </w:rPr>
      </w:pPr>
      <w:r>
        <w:br w:type="page"/>
      </w:r>
    </w:p>
    <w:p w14:paraId="50456546" w14:textId="5AD5071D" w:rsidR="0045378D" w:rsidRDefault="0045378D" w:rsidP="0045378D">
      <w:pPr>
        <w:pStyle w:val="Heading1"/>
        <w:spacing w:before="0"/>
      </w:pPr>
      <w:bookmarkStart w:id="29" w:name="_Toc31701942"/>
      <w:r>
        <w:t xml:space="preserve">Chapter </w:t>
      </w:r>
      <w:r w:rsidR="001B4926">
        <w:t>2</w:t>
      </w:r>
      <w:r>
        <w:t xml:space="preserve">. </w:t>
      </w:r>
      <w:bookmarkEnd w:id="27"/>
      <w:r w:rsidR="0047518F">
        <w:t>The ‘Boundary’ Lens:</w:t>
      </w:r>
      <w:r w:rsidR="001D15CD">
        <w:t xml:space="preserve"> Empirical and Theoretical </w:t>
      </w:r>
      <w:r w:rsidR="00BB35F4">
        <w:t xml:space="preserve">Literature </w:t>
      </w:r>
      <w:r w:rsidR="001D15CD">
        <w:t>and an</w:t>
      </w:r>
      <w:r w:rsidR="00840EBC">
        <w:t xml:space="preserve"> </w:t>
      </w:r>
      <w:r w:rsidR="004F03AE">
        <w:t>A</w:t>
      </w:r>
      <w:r w:rsidR="00840EBC">
        <w:t xml:space="preserve">nalytical </w:t>
      </w:r>
      <w:r w:rsidR="004F03AE">
        <w:t>F</w:t>
      </w:r>
      <w:r w:rsidR="00840EBC">
        <w:t>ramework</w:t>
      </w:r>
      <w:bookmarkEnd w:id="29"/>
      <w:r w:rsidR="00F8197D">
        <w:t xml:space="preserve"> </w:t>
      </w:r>
    </w:p>
    <w:p w14:paraId="114AFE62" w14:textId="77777777" w:rsidR="0045378D" w:rsidRDefault="0045378D" w:rsidP="00BC2F62">
      <w:pPr>
        <w:pStyle w:val="Heading2"/>
        <w:spacing w:before="0"/>
      </w:pPr>
      <w:bookmarkStart w:id="30" w:name="_Toc536717920"/>
      <w:bookmarkStart w:id="31" w:name="_Toc31701943"/>
      <w:r>
        <w:t>Introduction</w:t>
      </w:r>
      <w:bookmarkEnd w:id="30"/>
      <w:bookmarkEnd w:id="31"/>
    </w:p>
    <w:p w14:paraId="7BA59F9C" w14:textId="7D7BA662" w:rsidR="008F0221" w:rsidRPr="009E6E82" w:rsidRDefault="00D5414B" w:rsidP="00705244">
      <w:pPr>
        <w:pStyle w:val="CommentText"/>
        <w:spacing w:after="120" w:line="360" w:lineRule="auto"/>
        <w:rPr>
          <w:sz w:val="24"/>
          <w:szCs w:val="24"/>
        </w:rPr>
      </w:pPr>
      <w:r w:rsidRPr="009E6E82">
        <w:rPr>
          <w:sz w:val="24"/>
          <w:szCs w:val="24"/>
        </w:rPr>
        <w:t xml:space="preserve">This chapter is broken down into four main sections. The first three </w:t>
      </w:r>
      <w:r w:rsidR="007B60EE" w:rsidRPr="009E6E82">
        <w:rPr>
          <w:sz w:val="24"/>
          <w:szCs w:val="24"/>
        </w:rPr>
        <w:t>draw from existing literature to discuss different aspects of academic boundaries and boundary transactions associated with academic research</w:t>
      </w:r>
      <w:r w:rsidRPr="009E6E82">
        <w:rPr>
          <w:sz w:val="24"/>
          <w:szCs w:val="24"/>
        </w:rPr>
        <w:t>, while the fourth distils the</w:t>
      </w:r>
      <w:r w:rsidR="007B60EE" w:rsidRPr="009E6E82">
        <w:rPr>
          <w:sz w:val="24"/>
          <w:szCs w:val="24"/>
        </w:rPr>
        <w:t>se three elements</w:t>
      </w:r>
      <w:r w:rsidRPr="009E6E82">
        <w:rPr>
          <w:sz w:val="24"/>
          <w:szCs w:val="24"/>
        </w:rPr>
        <w:t xml:space="preserve"> </w:t>
      </w:r>
      <w:r w:rsidR="00C27D3E">
        <w:rPr>
          <w:sz w:val="24"/>
          <w:szCs w:val="24"/>
        </w:rPr>
        <w:t xml:space="preserve">and combines them </w:t>
      </w:r>
      <w:r w:rsidRPr="009E6E82">
        <w:rPr>
          <w:sz w:val="24"/>
          <w:szCs w:val="24"/>
        </w:rPr>
        <w:t xml:space="preserve">into an analytical framework. </w:t>
      </w:r>
      <w:r w:rsidR="00C448B2" w:rsidRPr="009E6E82">
        <w:rPr>
          <w:sz w:val="24"/>
          <w:szCs w:val="24"/>
        </w:rPr>
        <w:t>To elaborate</w:t>
      </w:r>
      <w:r w:rsidR="00C448B2" w:rsidRPr="009A5701">
        <w:rPr>
          <w:i/>
          <w:sz w:val="24"/>
          <w:szCs w:val="24"/>
        </w:rPr>
        <w:t>, t</w:t>
      </w:r>
      <w:r w:rsidR="00785BC8" w:rsidRPr="009A5701">
        <w:rPr>
          <w:i/>
          <w:sz w:val="24"/>
          <w:szCs w:val="24"/>
        </w:rPr>
        <w:t>he first</w:t>
      </w:r>
      <w:r w:rsidR="00785BC8" w:rsidRPr="009E6E82">
        <w:rPr>
          <w:sz w:val="24"/>
          <w:szCs w:val="24"/>
        </w:rPr>
        <w:t xml:space="preserve"> section is primarily theoretical, focusing </w:t>
      </w:r>
      <w:r w:rsidR="00681773">
        <w:rPr>
          <w:sz w:val="24"/>
          <w:szCs w:val="24"/>
        </w:rPr>
        <w:t xml:space="preserve">on </w:t>
      </w:r>
      <w:r w:rsidR="00785BC8" w:rsidRPr="009E6E82">
        <w:rPr>
          <w:sz w:val="24"/>
          <w:szCs w:val="24"/>
        </w:rPr>
        <w:t xml:space="preserve">the ‘boundary’ metaphor as a lens through which to study concepts of ‘power’ and ‘control’ over academic </w:t>
      </w:r>
      <w:r w:rsidR="001A0832">
        <w:rPr>
          <w:sz w:val="24"/>
          <w:szCs w:val="24"/>
        </w:rPr>
        <w:t>knowledge, research and related activities</w:t>
      </w:r>
      <w:r w:rsidR="00785BC8" w:rsidRPr="009E6E82">
        <w:rPr>
          <w:sz w:val="24"/>
          <w:szCs w:val="24"/>
        </w:rPr>
        <w:t>.</w:t>
      </w:r>
      <w:r w:rsidR="008813F0" w:rsidRPr="009E6E82">
        <w:rPr>
          <w:sz w:val="24"/>
          <w:szCs w:val="24"/>
        </w:rPr>
        <w:t xml:space="preserve"> </w:t>
      </w:r>
      <w:r w:rsidR="005B12EB" w:rsidRPr="009E6E82">
        <w:rPr>
          <w:sz w:val="24"/>
          <w:szCs w:val="24"/>
        </w:rPr>
        <w:t xml:space="preserve">As </w:t>
      </w:r>
      <w:r w:rsidR="008813F0" w:rsidRPr="009E6E82">
        <w:rPr>
          <w:sz w:val="24"/>
          <w:szCs w:val="24"/>
        </w:rPr>
        <w:t xml:space="preserve">explained in Chapter 1, </w:t>
      </w:r>
      <w:r w:rsidR="00605DE0" w:rsidRPr="009E6E82">
        <w:rPr>
          <w:sz w:val="24"/>
          <w:szCs w:val="24"/>
        </w:rPr>
        <w:t xml:space="preserve">I understand boundaries to have </w:t>
      </w:r>
      <w:r w:rsidR="00263C2B" w:rsidRPr="009E6E82">
        <w:rPr>
          <w:sz w:val="24"/>
          <w:szCs w:val="24"/>
        </w:rPr>
        <w:t>the</w:t>
      </w:r>
      <w:r w:rsidR="00605DE0" w:rsidRPr="009E6E82">
        <w:rPr>
          <w:sz w:val="24"/>
          <w:szCs w:val="24"/>
        </w:rPr>
        <w:t xml:space="preserve"> function of </w:t>
      </w:r>
      <w:r w:rsidR="00601F5C" w:rsidRPr="009E6E82">
        <w:rPr>
          <w:sz w:val="24"/>
          <w:szCs w:val="24"/>
        </w:rPr>
        <w:t xml:space="preserve">(i) </w:t>
      </w:r>
      <w:r w:rsidR="00605DE0" w:rsidRPr="009E6E82">
        <w:rPr>
          <w:sz w:val="24"/>
          <w:szCs w:val="24"/>
        </w:rPr>
        <w:t xml:space="preserve">demarcating a </w:t>
      </w:r>
      <w:r w:rsidR="009A277B" w:rsidRPr="009E6E82">
        <w:rPr>
          <w:sz w:val="24"/>
          <w:szCs w:val="24"/>
        </w:rPr>
        <w:t xml:space="preserve">social </w:t>
      </w:r>
      <w:r w:rsidR="00601F5C" w:rsidRPr="009E6E82">
        <w:rPr>
          <w:sz w:val="24"/>
          <w:szCs w:val="24"/>
        </w:rPr>
        <w:t>space or activity</w:t>
      </w:r>
      <w:r w:rsidR="00605DE0" w:rsidRPr="009E6E82">
        <w:rPr>
          <w:sz w:val="24"/>
          <w:szCs w:val="24"/>
        </w:rPr>
        <w:t xml:space="preserve"> </w:t>
      </w:r>
      <w:r w:rsidR="00463DB3" w:rsidRPr="009E6E82">
        <w:rPr>
          <w:sz w:val="24"/>
          <w:szCs w:val="24"/>
        </w:rPr>
        <w:t>over which a</w:t>
      </w:r>
      <w:r w:rsidR="00605DE0" w:rsidRPr="009E6E82">
        <w:rPr>
          <w:sz w:val="24"/>
          <w:szCs w:val="24"/>
        </w:rPr>
        <w:t xml:space="preserve"> certain group</w:t>
      </w:r>
      <w:r w:rsidR="00463DB3" w:rsidRPr="009E6E82">
        <w:rPr>
          <w:sz w:val="24"/>
          <w:szCs w:val="24"/>
        </w:rPr>
        <w:t xml:space="preserve"> holds relative ‘power’ and ‘control’</w:t>
      </w:r>
      <w:r w:rsidR="00601F5C" w:rsidRPr="009E6E82">
        <w:rPr>
          <w:sz w:val="24"/>
          <w:szCs w:val="24"/>
        </w:rPr>
        <w:t xml:space="preserve">, but (ii) so as to </w:t>
      </w:r>
      <w:r w:rsidR="00605DE0" w:rsidRPr="009E6E82">
        <w:rPr>
          <w:i/>
          <w:sz w:val="24"/>
          <w:szCs w:val="24"/>
        </w:rPr>
        <w:t>regulat</w:t>
      </w:r>
      <w:r w:rsidR="00601F5C" w:rsidRPr="009E6E82">
        <w:rPr>
          <w:i/>
          <w:sz w:val="24"/>
          <w:szCs w:val="24"/>
        </w:rPr>
        <w:t xml:space="preserve">e </w:t>
      </w:r>
      <w:r w:rsidR="00601F5C" w:rsidRPr="009E6E82">
        <w:rPr>
          <w:sz w:val="24"/>
          <w:szCs w:val="24"/>
        </w:rPr>
        <w:t>the relationship of this group to wider society, rather than</w:t>
      </w:r>
      <w:r w:rsidR="00D86660" w:rsidRPr="009E6E82">
        <w:rPr>
          <w:sz w:val="24"/>
          <w:szCs w:val="24"/>
        </w:rPr>
        <w:t xml:space="preserve"> entirely</w:t>
      </w:r>
      <w:r w:rsidR="00601F5C" w:rsidRPr="009E6E82">
        <w:rPr>
          <w:sz w:val="24"/>
          <w:szCs w:val="24"/>
        </w:rPr>
        <w:t xml:space="preserve"> isolate or dislocate them</w:t>
      </w:r>
      <w:r w:rsidR="00E425AE" w:rsidRPr="009E6E82">
        <w:rPr>
          <w:sz w:val="24"/>
          <w:szCs w:val="24"/>
        </w:rPr>
        <w:t xml:space="preserve"> (Bernstein, 2000)</w:t>
      </w:r>
      <w:r w:rsidR="00601F5C" w:rsidRPr="009E6E82">
        <w:rPr>
          <w:sz w:val="24"/>
          <w:szCs w:val="24"/>
        </w:rPr>
        <w:t>.</w:t>
      </w:r>
      <w:r w:rsidR="00C87993" w:rsidRPr="009E6E82">
        <w:rPr>
          <w:sz w:val="24"/>
          <w:szCs w:val="24"/>
        </w:rPr>
        <w:t xml:space="preserve"> From this perspective, the key empirical focus in the study of boundaries is </w:t>
      </w:r>
      <w:r w:rsidR="00F54263" w:rsidRPr="009E6E82">
        <w:rPr>
          <w:sz w:val="24"/>
          <w:szCs w:val="24"/>
        </w:rPr>
        <w:t>the</w:t>
      </w:r>
      <w:r w:rsidR="00C87993" w:rsidRPr="009E6E82">
        <w:rPr>
          <w:sz w:val="24"/>
          <w:szCs w:val="24"/>
        </w:rPr>
        <w:t xml:space="preserve"> ‘transactions’ across boundaries</w:t>
      </w:r>
      <w:r w:rsidR="006A7690" w:rsidRPr="009E6E82">
        <w:rPr>
          <w:sz w:val="24"/>
          <w:szCs w:val="24"/>
        </w:rPr>
        <w:t>, since b</w:t>
      </w:r>
      <w:r w:rsidR="00601F5C" w:rsidRPr="009E6E82">
        <w:rPr>
          <w:sz w:val="24"/>
          <w:szCs w:val="24"/>
        </w:rPr>
        <w:t>o</w:t>
      </w:r>
      <w:r w:rsidR="00954DB0" w:rsidRPr="009E6E82">
        <w:rPr>
          <w:sz w:val="24"/>
          <w:szCs w:val="24"/>
        </w:rPr>
        <w:t xml:space="preserve">undaries are reproduced </w:t>
      </w:r>
      <w:r w:rsidR="00C87993" w:rsidRPr="009E6E82">
        <w:rPr>
          <w:sz w:val="24"/>
          <w:szCs w:val="24"/>
        </w:rPr>
        <w:t>and/</w:t>
      </w:r>
      <w:r w:rsidR="00954DB0" w:rsidRPr="009E6E82">
        <w:rPr>
          <w:sz w:val="24"/>
          <w:szCs w:val="24"/>
        </w:rPr>
        <w:t>or reshaped through the</w:t>
      </w:r>
      <w:r w:rsidR="00021560" w:rsidRPr="009E6E82">
        <w:rPr>
          <w:sz w:val="24"/>
          <w:szCs w:val="24"/>
        </w:rPr>
        <w:t xml:space="preserve"> interplay</w:t>
      </w:r>
      <w:r w:rsidR="00954DB0" w:rsidRPr="009E6E82">
        <w:rPr>
          <w:sz w:val="24"/>
          <w:szCs w:val="24"/>
        </w:rPr>
        <w:t xml:space="preserve"> of power and control</w:t>
      </w:r>
      <w:r w:rsidR="00605DE0" w:rsidRPr="009E6E82">
        <w:rPr>
          <w:sz w:val="24"/>
          <w:szCs w:val="24"/>
        </w:rPr>
        <w:t xml:space="preserve"> </w:t>
      </w:r>
      <w:r w:rsidR="00BC49FA" w:rsidRPr="009E6E82">
        <w:rPr>
          <w:sz w:val="24"/>
          <w:szCs w:val="24"/>
        </w:rPr>
        <w:t>over</w:t>
      </w:r>
      <w:r w:rsidR="005637C0" w:rsidRPr="009E6E82">
        <w:rPr>
          <w:sz w:val="24"/>
          <w:szCs w:val="24"/>
        </w:rPr>
        <w:t xml:space="preserve"> the nature and manner of</w:t>
      </w:r>
      <w:r w:rsidR="00BC49FA" w:rsidRPr="009E6E82">
        <w:rPr>
          <w:sz w:val="24"/>
          <w:szCs w:val="24"/>
        </w:rPr>
        <w:t xml:space="preserve"> </w:t>
      </w:r>
      <w:r w:rsidR="005637C0" w:rsidRPr="009E6E82">
        <w:rPr>
          <w:sz w:val="24"/>
          <w:szCs w:val="24"/>
        </w:rPr>
        <w:t>these ‘boundary transactions’</w:t>
      </w:r>
      <w:r w:rsidR="00BC49FA" w:rsidRPr="009E6E82">
        <w:rPr>
          <w:sz w:val="24"/>
          <w:szCs w:val="24"/>
        </w:rPr>
        <w:t>.</w:t>
      </w:r>
      <w:r w:rsidR="00E552DE" w:rsidRPr="009E6E82">
        <w:rPr>
          <w:sz w:val="24"/>
          <w:szCs w:val="24"/>
        </w:rPr>
        <w:t xml:space="preserve"> </w:t>
      </w:r>
      <w:r w:rsidR="00732F31" w:rsidRPr="009A5701">
        <w:rPr>
          <w:i/>
          <w:sz w:val="24"/>
          <w:szCs w:val="24"/>
        </w:rPr>
        <w:t>The second</w:t>
      </w:r>
      <w:r w:rsidR="00732F31" w:rsidRPr="009E6E82">
        <w:rPr>
          <w:sz w:val="24"/>
          <w:szCs w:val="24"/>
        </w:rPr>
        <w:t xml:space="preserve"> section reviews existing literature in order to identify key forms of ‘boundary transaction’. Many, although not all, of the authors referenced here write specifically in terms of the metaphor of ‘boundaries’, while a few write in terms of ‘transactions’. </w:t>
      </w:r>
      <w:r w:rsidR="00264C5F" w:rsidRPr="009E6E82">
        <w:rPr>
          <w:sz w:val="24"/>
          <w:szCs w:val="24"/>
        </w:rPr>
        <w:t>This section of the literature gives some indication of how boundary transactions</w:t>
      </w:r>
      <w:r w:rsidR="00F5769D">
        <w:rPr>
          <w:sz w:val="24"/>
          <w:szCs w:val="24"/>
        </w:rPr>
        <w:t xml:space="preserve"> </w:t>
      </w:r>
      <w:r w:rsidR="00264C5F" w:rsidRPr="009E6E82">
        <w:rPr>
          <w:sz w:val="24"/>
          <w:szCs w:val="24"/>
        </w:rPr>
        <w:t xml:space="preserve">play out in actual contexts of academia’s relations with wider society. </w:t>
      </w:r>
      <w:r w:rsidR="003C2C5D" w:rsidRPr="009E6E82">
        <w:rPr>
          <w:sz w:val="24"/>
          <w:szCs w:val="24"/>
        </w:rPr>
        <w:t>This literature review help</w:t>
      </w:r>
      <w:r w:rsidR="0086267A">
        <w:rPr>
          <w:sz w:val="24"/>
          <w:szCs w:val="24"/>
        </w:rPr>
        <w:t>s</w:t>
      </w:r>
      <w:r w:rsidR="003C2C5D" w:rsidRPr="009E6E82">
        <w:rPr>
          <w:sz w:val="24"/>
          <w:szCs w:val="24"/>
        </w:rPr>
        <w:t xml:space="preserve"> to orient and contextualise my empirical analysis.</w:t>
      </w:r>
      <w:r w:rsidR="00F25548" w:rsidRPr="009E6E82">
        <w:rPr>
          <w:sz w:val="24"/>
          <w:szCs w:val="24"/>
        </w:rPr>
        <w:t xml:space="preserve"> </w:t>
      </w:r>
      <w:r w:rsidR="00BA7062" w:rsidRPr="009A5701">
        <w:rPr>
          <w:i/>
          <w:sz w:val="24"/>
          <w:szCs w:val="24"/>
        </w:rPr>
        <w:t>The third</w:t>
      </w:r>
      <w:r w:rsidR="00BA7062" w:rsidRPr="009E6E82">
        <w:rPr>
          <w:sz w:val="24"/>
          <w:szCs w:val="24"/>
        </w:rPr>
        <w:t xml:space="preserve"> section</w:t>
      </w:r>
      <w:r w:rsidR="00BA21AD" w:rsidRPr="009E6E82">
        <w:rPr>
          <w:sz w:val="24"/>
          <w:szCs w:val="24"/>
        </w:rPr>
        <w:t xml:space="preserve"> emphasi</w:t>
      </w:r>
      <w:r w:rsidR="00155475" w:rsidRPr="009E6E82">
        <w:rPr>
          <w:sz w:val="24"/>
          <w:szCs w:val="24"/>
        </w:rPr>
        <w:t>ses the importance of acknowledging the multi-dimensional complexity of research</w:t>
      </w:r>
      <w:r w:rsidR="00EA56C8">
        <w:rPr>
          <w:sz w:val="24"/>
          <w:szCs w:val="24"/>
        </w:rPr>
        <w:t xml:space="preserve"> activity</w:t>
      </w:r>
      <w:r w:rsidR="0005256A" w:rsidRPr="009E6E82">
        <w:rPr>
          <w:sz w:val="24"/>
          <w:szCs w:val="24"/>
        </w:rPr>
        <w:t xml:space="preserve"> as a site of </w:t>
      </w:r>
      <w:r w:rsidR="00155475" w:rsidRPr="009E6E82">
        <w:rPr>
          <w:sz w:val="24"/>
          <w:szCs w:val="24"/>
        </w:rPr>
        <w:t>boundary transactions.</w:t>
      </w:r>
      <w:r w:rsidR="007733FE" w:rsidRPr="009E6E82">
        <w:rPr>
          <w:sz w:val="24"/>
          <w:szCs w:val="24"/>
        </w:rPr>
        <w:t xml:space="preserve"> This is </w:t>
      </w:r>
      <w:r w:rsidR="00E46FEB" w:rsidRPr="009E6E82">
        <w:rPr>
          <w:sz w:val="24"/>
          <w:szCs w:val="24"/>
        </w:rPr>
        <w:t>addressed primarily with reference to t</w:t>
      </w:r>
      <w:r w:rsidR="00E21DE1" w:rsidRPr="009E6E82">
        <w:rPr>
          <w:sz w:val="24"/>
          <w:szCs w:val="24"/>
        </w:rPr>
        <w:t xml:space="preserve">he </w:t>
      </w:r>
      <w:r w:rsidR="00E46FEB" w:rsidRPr="009E6E82">
        <w:rPr>
          <w:sz w:val="24"/>
          <w:szCs w:val="24"/>
        </w:rPr>
        <w:t>findings of</w:t>
      </w:r>
      <w:r w:rsidR="00FF4D84" w:rsidRPr="009E6E82">
        <w:rPr>
          <w:sz w:val="24"/>
          <w:szCs w:val="24"/>
        </w:rPr>
        <w:t xml:space="preserve"> McNie et al.</w:t>
      </w:r>
      <w:r w:rsidR="00E46FEB" w:rsidRPr="009E6E82">
        <w:rPr>
          <w:sz w:val="24"/>
          <w:szCs w:val="24"/>
        </w:rPr>
        <w:t>’s</w:t>
      </w:r>
      <w:r w:rsidR="00FF4D84" w:rsidRPr="009E6E82">
        <w:rPr>
          <w:sz w:val="24"/>
          <w:szCs w:val="24"/>
        </w:rPr>
        <w:t xml:space="preserve"> (2016</w:t>
      </w:r>
      <w:r w:rsidR="00E46FEB" w:rsidRPr="009E6E82">
        <w:rPr>
          <w:sz w:val="24"/>
          <w:szCs w:val="24"/>
        </w:rPr>
        <w:t>) own extensive literature review</w:t>
      </w:r>
      <w:r w:rsidR="00713504" w:rsidRPr="009E6E82">
        <w:rPr>
          <w:sz w:val="24"/>
          <w:szCs w:val="24"/>
        </w:rPr>
        <w:t xml:space="preserve"> and </w:t>
      </w:r>
      <w:r w:rsidR="00556666" w:rsidRPr="009E6E82">
        <w:rPr>
          <w:sz w:val="24"/>
          <w:szCs w:val="24"/>
        </w:rPr>
        <w:t>collective</w:t>
      </w:r>
      <w:r w:rsidR="00713504" w:rsidRPr="009E6E82">
        <w:rPr>
          <w:sz w:val="24"/>
          <w:szCs w:val="24"/>
        </w:rPr>
        <w:t xml:space="preserve"> experience </w:t>
      </w:r>
      <w:r w:rsidR="00684549" w:rsidRPr="009E6E82">
        <w:rPr>
          <w:sz w:val="24"/>
          <w:szCs w:val="24"/>
        </w:rPr>
        <w:t>as</w:t>
      </w:r>
      <w:r w:rsidR="00713504" w:rsidRPr="009E6E82">
        <w:rPr>
          <w:sz w:val="24"/>
          <w:szCs w:val="24"/>
        </w:rPr>
        <w:t xml:space="preserve"> scientists, science users and science pol</w:t>
      </w:r>
      <w:r w:rsidR="006C27AA" w:rsidRPr="009E6E82">
        <w:rPr>
          <w:sz w:val="24"/>
          <w:szCs w:val="24"/>
        </w:rPr>
        <w:t>icy decision makers</w:t>
      </w:r>
      <w:r w:rsidR="009C2CAA" w:rsidRPr="009E6E82">
        <w:rPr>
          <w:sz w:val="24"/>
          <w:szCs w:val="24"/>
        </w:rPr>
        <w:t xml:space="preserve"> and advisers</w:t>
      </w:r>
      <w:r w:rsidR="00EB7813" w:rsidRPr="009E6E82">
        <w:rPr>
          <w:sz w:val="24"/>
          <w:szCs w:val="24"/>
        </w:rPr>
        <w:t xml:space="preserve"> in North America</w:t>
      </w:r>
      <w:r w:rsidR="00684549" w:rsidRPr="009E6E82">
        <w:rPr>
          <w:sz w:val="24"/>
          <w:szCs w:val="24"/>
        </w:rPr>
        <w:t xml:space="preserve">. McNie et al. (2016) synthesise this knowledge and experience in a </w:t>
      </w:r>
      <w:r w:rsidR="00AF745D" w:rsidRPr="009E6E82">
        <w:rPr>
          <w:sz w:val="24"/>
          <w:szCs w:val="24"/>
        </w:rPr>
        <w:t>typology</w:t>
      </w:r>
      <w:r w:rsidR="00663ED9" w:rsidRPr="009E6E82">
        <w:rPr>
          <w:sz w:val="24"/>
          <w:szCs w:val="24"/>
        </w:rPr>
        <w:t xml:space="preserve"> made up of fifteen </w:t>
      </w:r>
      <w:r w:rsidR="00BE408C" w:rsidRPr="009E6E82">
        <w:rPr>
          <w:sz w:val="24"/>
          <w:szCs w:val="24"/>
        </w:rPr>
        <w:t>attributes and activities which, combined, allow a holistic picture of the research process</w:t>
      </w:r>
      <w:r w:rsidR="0019518B" w:rsidRPr="009E6E82">
        <w:rPr>
          <w:sz w:val="24"/>
          <w:szCs w:val="24"/>
        </w:rPr>
        <w:t xml:space="preserve"> in its complexity.</w:t>
      </w:r>
      <w:r w:rsidR="0062198B" w:rsidRPr="009E6E82">
        <w:rPr>
          <w:sz w:val="24"/>
          <w:szCs w:val="24"/>
        </w:rPr>
        <w:t xml:space="preserve"> The typology offers</w:t>
      </w:r>
      <w:r w:rsidR="009E6E82" w:rsidRPr="009E6E82">
        <w:rPr>
          <w:sz w:val="24"/>
          <w:szCs w:val="24"/>
        </w:rPr>
        <w:t xml:space="preserve"> “a systematic framework” for comparing the relationship between “knowledge generation” and “stakeholder and user engagement” (McNie et al., 2016, p. 885).</w:t>
      </w:r>
      <w:r w:rsidR="00705244">
        <w:rPr>
          <w:sz w:val="24"/>
          <w:szCs w:val="24"/>
        </w:rPr>
        <w:t xml:space="preserve"> </w:t>
      </w:r>
      <w:r w:rsidR="0019518B" w:rsidRPr="009E6E82">
        <w:rPr>
          <w:sz w:val="24"/>
          <w:szCs w:val="24"/>
        </w:rPr>
        <w:t xml:space="preserve">Being able to work with this complexity is important if I am going to understand the functioning of boundary transactions in their actual contexts. </w:t>
      </w:r>
      <w:r w:rsidR="00F55C51" w:rsidRPr="009A5701">
        <w:rPr>
          <w:i/>
          <w:sz w:val="24"/>
          <w:szCs w:val="24"/>
        </w:rPr>
        <w:t>Lastly</w:t>
      </w:r>
      <w:r w:rsidR="00F55C51" w:rsidRPr="009E6E82">
        <w:rPr>
          <w:sz w:val="24"/>
          <w:szCs w:val="24"/>
        </w:rPr>
        <w:t xml:space="preserve">, I summarise the key lessons and insights from the first three sections as I present the </w:t>
      </w:r>
      <w:r w:rsidR="00F55C51" w:rsidRPr="00CB200B">
        <w:rPr>
          <w:i/>
          <w:sz w:val="24"/>
          <w:szCs w:val="24"/>
        </w:rPr>
        <w:t>analytical framework</w:t>
      </w:r>
      <w:r w:rsidR="00F55C51" w:rsidRPr="009E6E82">
        <w:rPr>
          <w:sz w:val="24"/>
          <w:szCs w:val="24"/>
        </w:rPr>
        <w:t xml:space="preserve"> which guides my empirical analysis. </w:t>
      </w:r>
    </w:p>
    <w:p w14:paraId="1F24E205" w14:textId="7A022208" w:rsidR="00523DF8" w:rsidRPr="00AB53C9" w:rsidRDefault="00ED1F5A" w:rsidP="00ED1F5A">
      <w:pPr>
        <w:pStyle w:val="Heading2"/>
      </w:pPr>
      <w:bookmarkStart w:id="32" w:name="_Toc31701944"/>
      <w:r>
        <w:t xml:space="preserve">Power and control through the </w:t>
      </w:r>
      <w:r w:rsidR="00C13AC0">
        <w:t>‘boundary’ lens</w:t>
      </w:r>
      <w:bookmarkEnd w:id="32"/>
    </w:p>
    <w:p w14:paraId="1B76132B" w14:textId="3A127A4A" w:rsidR="000C36D3" w:rsidRDefault="001C1178" w:rsidP="006E30B9">
      <w:pPr>
        <w:pStyle w:val="Heading3"/>
      </w:pPr>
      <w:bookmarkStart w:id="33" w:name="_Toc31701945"/>
      <w:r>
        <w:t>B</w:t>
      </w:r>
      <w:r w:rsidR="00CC51CB">
        <w:t>o</w:t>
      </w:r>
      <w:r w:rsidR="001C0540">
        <w:t>undaries and</w:t>
      </w:r>
      <w:r w:rsidR="00292801">
        <w:t xml:space="preserve"> </w:t>
      </w:r>
      <w:r w:rsidR="00913D6E">
        <w:t>‘</w:t>
      </w:r>
      <w:r w:rsidR="00292801">
        <w:t>power</w:t>
      </w:r>
      <w:r w:rsidR="00913D6E">
        <w:t>’</w:t>
      </w:r>
      <w:bookmarkEnd w:id="33"/>
    </w:p>
    <w:p w14:paraId="72DDA0E2" w14:textId="0A44F84A" w:rsidR="00266D44" w:rsidRDefault="00102052" w:rsidP="005734FF">
      <w:pPr>
        <w:pStyle w:val="NormalWeb"/>
        <w:spacing w:before="0" w:beforeAutospacing="0" w:after="120" w:afterAutospacing="0" w:line="360" w:lineRule="auto"/>
      </w:pPr>
      <w:r>
        <w:t>As discussed briefly in Chapter</w:t>
      </w:r>
      <w:r w:rsidR="00A531C1">
        <w:t xml:space="preserve"> </w:t>
      </w:r>
      <w:r w:rsidR="00CB71E0">
        <w:t>1</w:t>
      </w:r>
      <w:r>
        <w:t>, so</w:t>
      </w:r>
      <w:r w:rsidR="00736610">
        <w:t>cial</w:t>
      </w:r>
      <w:r w:rsidR="004E2C52">
        <w:t xml:space="preserve"> boundar</w:t>
      </w:r>
      <w:r w:rsidR="00736610">
        <w:t>ies</w:t>
      </w:r>
      <w:r w:rsidR="004E2C52">
        <w:t xml:space="preserve"> </w:t>
      </w:r>
      <w:r>
        <w:t>are</w:t>
      </w:r>
      <w:r w:rsidR="002B5279">
        <w:t xml:space="preserve"> </w:t>
      </w:r>
      <w:r w:rsidR="00A022A5">
        <w:t>socially constructed</w:t>
      </w:r>
      <w:r w:rsidR="002B5279">
        <w:t xml:space="preserve"> device</w:t>
      </w:r>
      <w:r w:rsidR="00736610">
        <w:t>s</w:t>
      </w:r>
      <w:r w:rsidR="002B5279">
        <w:t xml:space="preserve"> for regulating a relationship between two (or potentially more) categories, such as two categories of actor or group, or two categories of activity or domains of knowledge.</w:t>
      </w:r>
      <w:r>
        <w:t xml:space="preserve"> </w:t>
      </w:r>
      <w:r w:rsidR="00EC5EBA">
        <w:rPr>
          <w:rFonts w:eastAsia="MalgunNew Roman"/>
        </w:rPr>
        <w:t>Boundaries</w:t>
      </w:r>
      <w:r w:rsidR="00692A10">
        <w:rPr>
          <w:rFonts w:eastAsia="MalgunNew Roman"/>
        </w:rPr>
        <w:t xml:space="preserve"> reflect and</w:t>
      </w:r>
      <w:r w:rsidR="00215240">
        <w:t xml:space="preserve"> aim to preserve the ‘power’ (Bernstein, 2000) held by a given group over some privileged social asset or position</w:t>
      </w:r>
      <w:r w:rsidR="00266D44">
        <w:t xml:space="preserve">. </w:t>
      </w:r>
      <w:r w:rsidR="001664D7">
        <w:t xml:space="preserve">Such power, and the ability to reap advantages from it, such as advantages in the form of symbolic and social capital, are scarce. As with anything which is relatively scarce and valuable, its distribution is a social problem, that is, it is an issue which is to be decided </w:t>
      </w:r>
      <w:r w:rsidR="00E55FF9">
        <w:t>through social processes</w:t>
      </w:r>
      <w:r w:rsidR="00E5423A">
        <w:t>,</w:t>
      </w:r>
      <w:r w:rsidR="00E55FF9">
        <w:t xml:space="preserve"> social mechanisms</w:t>
      </w:r>
      <w:r w:rsidR="00E5423A">
        <w:t xml:space="preserve"> and the construction of social institutions and norms</w:t>
      </w:r>
      <w:r w:rsidR="00E55FF9">
        <w:t>.</w:t>
      </w:r>
      <w:r w:rsidR="001664D7">
        <w:t xml:space="preserve"> </w:t>
      </w:r>
      <w:r w:rsidR="006E1839">
        <w:t xml:space="preserve">The social structures, groupings and norms which arise as a result of struggles to solidify the access to such scarce resources, can therefore be thought of </w:t>
      </w:r>
      <w:r w:rsidR="0051439D">
        <w:t xml:space="preserve">as </w:t>
      </w:r>
      <w:r w:rsidR="006E1839">
        <w:t xml:space="preserve">social solutions to </w:t>
      </w:r>
      <w:r w:rsidR="00A022A5">
        <w:t>socially faced</w:t>
      </w:r>
      <w:r w:rsidR="006E1839">
        <w:t xml:space="preserve"> problems</w:t>
      </w:r>
      <w:r w:rsidR="00094ECA">
        <w:t xml:space="preserve"> (Tilly, 1998). This is how social boundaries are to be understood. </w:t>
      </w:r>
    </w:p>
    <w:p w14:paraId="3F824BD8" w14:textId="022ADD26" w:rsidR="009A7EA2" w:rsidRDefault="00016013" w:rsidP="005734FF">
      <w:pPr>
        <w:pStyle w:val="NormalWeb"/>
        <w:spacing w:before="0" w:beforeAutospacing="0" w:after="120" w:afterAutospacing="0" w:line="360" w:lineRule="auto"/>
      </w:pPr>
      <w:r>
        <w:t>Boundaries can exist wherever</w:t>
      </w:r>
      <w:r w:rsidR="000B6B3F">
        <w:t xml:space="preserve"> sufficiently powerful actors or groups have a stake in</w:t>
      </w:r>
      <w:r>
        <w:t xml:space="preserve"> their production and “</w:t>
      </w:r>
      <w:r w:rsidRPr="007A2A64">
        <w:rPr>
          <w:i/>
        </w:rPr>
        <w:t>maintenance</w:t>
      </w:r>
      <w:r>
        <w:t>”</w:t>
      </w:r>
      <w:r w:rsidR="000B6B3F">
        <w:t xml:space="preserve">, that is, whenever sufficiently powerful groups are sufficiently motivated </w:t>
      </w:r>
      <w:r w:rsidR="00903E7F">
        <w:t>to</w:t>
      </w:r>
      <w:r w:rsidR="000B6B3F">
        <w:t xml:space="preserve"> </w:t>
      </w:r>
      <w:r w:rsidR="00903E7F">
        <w:t>“</w:t>
      </w:r>
      <w:r w:rsidR="000B6B3F">
        <w:t>regulat</w:t>
      </w:r>
      <w:r w:rsidR="00903E7F">
        <w:t>e”</w:t>
      </w:r>
      <w:r w:rsidR="000B6B3F">
        <w:t xml:space="preserve"> </w:t>
      </w:r>
      <w:r w:rsidR="00903E7F">
        <w:t xml:space="preserve">the relation between two or more categories </w:t>
      </w:r>
      <w:r w:rsidR="00903E7F" w:rsidRPr="0081200F">
        <w:fldChar w:fldCharType="begin"/>
      </w:r>
      <w:r w:rsidR="00903E7F" w:rsidRPr="0081200F">
        <w:instrText xml:space="preserve"> ADDIN EN.CITE &lt;EndNote&gt;&lt;Cite&gt;&lt;Author&gt;Bernstein&lt;/Author&gt;&lt;Year&gt;2003/1990&lt;/Year&gt;&lt;IDText&gt;Class, Codes and Control Volume IV: The Structuring of Pedagogic Discourse&lt;/IDText&gt;&lt;Suffix&gt;`, original emphasis&lt;/Suffix&gt;&lt;Pages&gt;95&lt;/Pages&gt;&lt;DisplayText&gt;(Bernstein, 2003/1990, p. 95, original emphasis)&lt;/DisplayText&gt;&lt;record&gt;&lt;keywords&gt;&lt;keyword&gt;Sociolinguistics&lt;/keyword&gt;&lt;keyword&gt;Language and languages -- Social aspects&lt;/keyword&gt;&lt;keyword&gt;Language and languages -- Sociological aspects&lt;/keyword&gt;&lt;keyword&gt;Language and society&lt;/keyword&gt;&lt;keyword&gt;Society and language&lt;/keyword&gt;&lt;keyword&gt;Sociology of language&lt;/keyword&gt;&lt;keyword&gt;Language and culture&lt;/keyword&gt;&lt;keyword&gt;Linguistics&lt;/keyword&gt;&lt;keyword&gt;Sociology&lt;/keyword&gt;&lt;keyword&gt;Integrational linguistics (Oxford school)&lt;/keyword&gt;&lt;keyword&gt;Language Social aspects&lt;/keyword&gt;&lt;/keywords&gt;&lt;titles&gt;&lt;title&gt;Class, Codes and Control Volume IV: The Structuring of Pedagogic Discourse&lt;/title&gt;&lt;/titles&gt;&lt;contributors&gt;&lt;authors&gt;&lt;author&gt;Bernstein, Basil&lt;/author&gt;&lt;/authors&gt;&lt;/contributors&gt;&lt;added-date format="utc"&gt;1531876834&lt;/added-date&gt;&lt;pub-location&gt;London&lt;/pub-location&gt;&lt;ref-type name="Book"&gt;6&lt;/ref-type&gt;&lt;dates&gt;&lt;year&gt;2003/1990&lt;/year&gt;&lt;/dates&gt;&lt;rec-number&gt;7614&lt;/rec-number&gt;&lt;publisher&gt;Routledge&lt;/publisher&gt;&lt;last-updated-date format="utc"&gt;1549043003&lt;/last-updated-date&gt;&lt;/record&gt;&lt;/Cite&gt;&lt;/EndNote&gt;</w:instrText>
      </w:r>
      <w:r w:rsidR="00903E7F" w:rsidRPr="0081200F">
        <w:fldChar w:fldCharType="separate"/>
      </w:r>
      <w:r w:rsidR="00903E7F" w:rsidRPr="0081200F">
        <w:rPr>
          <w:noProof/>
        </w:rPr>
        <w:t>(Bernstein, 2003/1990, p. 95, original emphasis)</w:t>
      </w:r>
      <w:r w:rsidR="00903E7F" w:rsidRPr="0081200F">
        <w:fldChar w:fldCharType="end"/>
      </w:r>
      <w:r w:rsidR="00903E7F">
        <w:t>.</w:t>
      </w:r>
      <w:r w:rsidR="001E2ACD">
        <w:t xml:space="preserve"> </w:t>
      </w:r>
      <w:r w:rsidR="009A7EA2">
        <w:t>A boundary implies that there is something worth regulating and, therefore, potentially worth struggling over: the definition and demarcation of a ‘boundary’; what counts as ‘inside’ or ‘outside’</w:t>
      </w:r>
      <w:r w:rsidR="00B229F4">
        <w:t>;</w:t>
      </w:r>
      <w:r w:rsidR="009A7EA2">
        <w:t xml:space="preserve"> characteristics such as the ‘strength’</w:t>
      </w:r>
      <w:r w:rsidR="00AD2C77">
        <w:t>,</w:t>
      </w:r>
      <w:r w:rsidR="009A7EA2">
        <w:t xml:space="preserve"> ‘porosity’ and ‘flexibility’ of a boundary – all these are potential sites and sources of struggle, because something about that boundary has value to one or more groups. </w:t>
      </w:r>
    </w:p>
    <w:p w14:paraId="4DC22650" w14:textId="436DCC68" w:rsidR="001E2ACD" w:rsidRDefault="00C458F2" w:rsidP="005734FF">
      <w:pPr>
        <w:pStyle w:val="NormalWeb"/>
        <w:spacing w:before="0" w:beforeAutospacing="0" w:after="120" w:afterAutospacing="0" w:line="360" w:lineRule="auto"/>
      </w:pPr>
      <w:r>
        <w:t xml:space="preserve">Social boundaries do not have to refer to boundaries between groups but can </w:t>
      </w:r>
      <w:r w:rsidR="005172AF">
        <w:t>refer</w:t>
      </w:r>
      <w:r>
        <w:t xml:space="preserve"> to boundaries and divisions between any meaningful “categories” (Bernstein, 2000, p. 6).</w:t>
      </w:r>
      <w:r w:rsidR="00A06DC7">
        <w:t xml:space="preserve"> However, where the boundary is not between two (or more) well-defined ‘groups’, it is still likely to be the case that some group has a particular stake in the maintenance of that category. </w:t>
      </w:r>
      <w:r w:rsidR="00451611">
        <w:t>For</w:t>
      </w:r>
      <w:r w:rsidR="00A06DC7">
        <w:t xml:space="preserve"> example, the discipline of </w:t>
      </w:r>
      <w:r w:rsidR="00851187">
        <w:t xml:space="preserve">physics </w:t>
      </w:r>
      <w:r w:rsidR="00A06DC7">
        <w:t xml:space="preserve">is a category </w:t>
      </w:r>
      <w:r w:rsidR="00851187">
        <w:t xml:space="preserve">related to </w:t>
      </w:r>
      <w:r w:rsidR="008E660A">
        <w:t>knowledge about</w:t>
      </w:r>
      <w:r w:rsidR="00851187">
        <w:t xml:space="preserve"> certain natural phenomena</w:t>
      </w:r>
      <w:r w:rsidR="00EC08CA">
        <w:t>, but there is also a group, referred to as</w:t>
      </w:r>
      <w:r w:rsidR="00851187">
        <w:t xml:space="preserve"> physicists</w:t>
      </w:r>
      <w:r w:rsidR="00EC08CA">
        <w:t>, who are d</w:t>
      </w:r>
      <w:r w:rsidR="0020195D">
        <w:t>efined by their authority over that domain of knowledge, and therefore</w:t>
      </w:r>
      <w:r w:rsidR="00851187">
        <w:t xml:space="preserve"> with the greatest interests in the maintenance of the boundaries associated with their discipline. </w:t>
      </w:r>
    </w:p>
    <w:p w14:paraId="2415C256" w14:textId="358074F9" w:rsidR="005A34CF" w:rsidRDefault="005A34CF" w:rsidP="005734FF">
      <w:pPr>
        <w:pStyle w:val="NormalWeb"/>
        <w:spacing w:before="0" w:beforeAutospacing="0" w:after="120" w:afterAutospacing="0" w:line="360" w:lineRule="auto"/>
      </w:pPr>
      <w:r>
        <w:t xml:space="preserve">Boundaries may or may not be formal or legal boundaries. They may rather be based more on norms, expectations and patterns of activity. There may also be a blend of formal and informal regulations. For example, while there may be no formal rules preventing the historian from making claims to knowledge of physics, there are </w:t>
      </w:r>
      <w:r w:rsidR="00A03544">
        <w:t xml:space="preserve">formal </w:t>
      </w:r>
      <w:r>
        <w:t>bureaucratic realities which classify academic expertise</w:t>
      </w:r>
      <w:r w:rsidR="00D00187">
        <w:t xml:space="preserve">, for example job titles. </w:t>
      </w:r>
    </w:p>
    <w:p w14:paraId="329BA2B5" w14:textId="7C709621" w:rsidR="00D369E9" w:rsidRPr="005A7423" w:rsidRDefault="006617DB" w:rsidP="005734FF">
      <w:pPr>
        <w:pStyle w:val="NormalWeb"/>
        <w:spacing w:before="0" w:beforeAutospacing="0" w:after="120" w:afterAutospacing="0" w:line="360" w:lineRule="auto"/>
      </w:pPr>
      <w:r>
        <w:t>In general, the existence of boundaries is not</w:t>
      </w:r>
      <w:r w:rsidR="00313368">
        <w:t xml:space="preserve"> inherently negative or positive</w:t>
      </w:r>
      <w:r>
        <w:t>.</w:t>
      </w:r>
      <w:r w:rsidR="00A03544">
        <w:t xml:space="preserve"> In one sense, boundaries are always </w:t>
      </w:r>
      <w:r w:rsidR="00A03544">
        <w:rPr>
          <w:i/>
        </w:rPr>
        <w:t>productive</w:t>
      </w:r>
      <w:r w:rsidR="00A03544">
        <w:t>, in the earlier sense that they ‘solve’</w:t>
      </w:r>
      <w:r w:rsidR="006D006C">
        <w:t xml:space="preserve"> (albeit not indefinitely)</w:t>
      </w:r>
      <w:r w:rsidR="00A03544">
        <w:t xml:space="preserve"> </w:t>
      </w:r>
      <w:r w:rsidR="00A022A5">
        <w:t>socially faced</w:t>
      </w:r>
      <w:r w:rsidR="00A03544">
        <w:t xml:space="preserve"> problems</w:t>
      </w:r>
      <w:r w:rsidR="005A10DF">
        <w:t>. T</w:t>
      </w:r>
      <w:r>
        <w:t>his</w:t>
      </w:r>
      <w:r w:rsidR="00C60C9D">
        <w:t xml:space="preserve"> ‘productive’ element</w:t>
      </w:r>
      <w:r>
        <w:t xml:space="preserve"> even goes for instances in which boundaries have horrific consequences for humanity.</w:t>
      </w:r>
      <w:r w:rsidR="005A7423">
        <w:t xml:space="preserve"> For example, historian John W. Cell </w:t>
      </w:r>
      <w:r w:rsidR="005A7423" w:rsidRPr="005A7423">
        <w:rPr>
          <w:rFonts w:asciiTheme="majorBidi" w:hAnsiTheme="majorBidi" w:cstheme="majorBidi"/>
        </w:rPr>
        <w:fldChar w:fldCharType="begin"/>
      </w:r>
      <w:r w:rsidR="005A7423" w:rsidRPr="005A7423">
        <w:rPr>
          <w:rFonts w:asciiTheme="majorBidi" w:hAnsiTheme="majorBidi" w:cstheme="majorBidi"/>
        </w:rPr>
        <w:instrText xml:space="preserve"> ADDIN EN.CITE &lt;EndNote&gt;&lt;Cite ExcludeAuth="1"&gt;&lt;Author&gt;Cell&lt;/Author&gt;&lt;Year&gt;1982&lt;/Year&gt;&lt;IDText&gt;The Highest Stage of White Supremacy: The Origins of Segregation in South Africa and the American South&lt;/IDText&gt;&lt;DisplayText&gt;(1982)&lt;/DisplayText&gt;&lt;record&gt;&lt;isbn&gt;0521270618&lt;/isbn&gt;&lt;titles&gt;&lt;title&gt;The Highest Stage of White Supremacy: The Origins of Segregation in South Africa and the American South&lt;/title&gt;&lt;/titles&gt;&lt;contributors&gt;&lt;authors&gt;&lt;author&gt;Cell, John Whitson&lt;/author&gt;&lt;/authors&gt;&lt;/contributors&gt;&lt;added-date format="utc"&gt;1537473421&lt;/added-date&gt;&lt;ref-type name="Book"&gt;6&lt;/ref-type&gt;&lt;dates&gt;&lt;year&gt;1982&lt;/year&gt;&lt;/dates&gt;&lt;rec-number&gt;7656&lt;/rec-number&gt;&lt;publisher&gt;Cambridge University Press&lt;/publisher&gt;&lt;last-updated-date format="utc"&gt;1537473665&lt;/last-updated-date&gt;&lt;/record&gt;&lt;/Cite&gt;&lt;/EndNote&gt;</w:instrText>
      </w:r>
      <w:r w:rsidR="005A7423" w:rsidRPr="005A7423">
        <w:rPr>
          <w:rFonts w:asciiTheme="majorBidi" w:hAnsiTheme="majorBidi" w:cstheme="majorBidi"/>
        </w:rPr>
        <w:fldChar w:fldCharType="separate"/>
      </w:r>
      <w:r w:rsidR="005A7423" w:rsidRPr="005A7423">
        <w:rPr>
          <w:rFonts w:asciiTheme="majorBidi" w:hAnsiTheme="majorBidi" w:cstheme="majorBidi"/>
          <w:noProof/>
        </w:rPr>
        <w:t>(1982)</w:t>
      </w:r>
      <w:r w:rsidR="005A7423" w:rsidRPr="005A7423">
        <w:rPr>
          <w:rFonts w:asciiTheme="majorBidi" w:hAnsiTheme="majorBidi" w:cstheme="majorBidi"/>
        </w:rPr>
        <w:fldChar w:fldCharType="end"/>
      </w:r>
      <w:r w:rsidR="005A7423">
        <w:rPr>
          <w:rFonts w:asciiTheme="majorBidi" w:hAnsiTheme="majorBidi" w:cstheme="majorBidi"/>
        </w:rPr>
        <w:t xml:space="preserve"> </w:t>
      </w:r>
      <w:r w:rsidR="009D61E9">
        <w:rPr>
          <w:rFonts w:asciiTheme="majorBidi" w:hAnsiTheme="majorBidi" w:cstheme="majorBidi"/>
        </w:rPr>
        <w:t>analys</w:t>
      </w:r>
      <w:r w:rsidR="005A7423">
        <w:rPr>
          <w:rFonts w:asciiTheme="majorBidi" w:hAnsiTheme="majorBidi" w:cstheme="majorBidi"/>
        </w:rPr>
        <w:t>ed the history of</w:t>
      </w:r>
      <w:r w:rsidR="005A7423" w:rsidRPr="005A7423">
        <w:rPr>
          <w:rFonts w:asciiTheme="majorBidi" w:hAnsiTheme="majorBidi" w:cstheme="majorBidi"/>
        </w:rPr>
        <w:t xml:space="preserve"> racial segregation in South Africa and the United States</w:t>
      </w:r>
      <w:r w:rsidR="005A7423">
        <w:rPr>
          <w:rFonts w:asciiTheme="majorBidi" w:hAnsiTheme="majorBidi" w:cstheme="majorBidi"/>
        </w:rPr>
        <w:t xml:space="preserve">. He </w:t>
      </w:r>
      <w:r w:rsidR="005A7423" w:rsidRPr="005A7423">
        <w:rPr>
          <w:rFonts w:asciiTheme="majorBidi" w:hAnsiTheme="majorBidi" w:cstheme="majorBidi"/>
        </w:rPr>
        <w:t>explains that the concept of segregation</w:t>
      </w:r>
      <w:r w:rsidR="007E46CC">
        <w:rPr>
          <w:rFonts w:asciiTheme="majorBidi" w:hAnsiTheme="majorBidi" w:cstheme="majorBidi"/>
        </w:rPr>
        <w:t xml:space="preserve"> emerged not at a time when there was a genuine segregation, that is,</w:t>
      </w:r>
      <w:r w:rsidR="0022648F">
        <w:rPr>
          <w:rFonts w:asciiTheme="majorBidi" w:hAnsiTheme="majorBidi" w:cstheme="majorBidi"/>
        </w:rPr>
        <w:t xml:space="preserve"> a genuine separation</w:t>
      </w:r>
      <w:r w:rsidR="007E46CC">
        <w:rPr>
          <w:rFonts w:asciiTheme="majorBidi" w:hAnsiTheme="majorBidi" w:cstheme="majorBidi"/>
        </w:rPr>
        <w:t xml:space="preserve"> between the two ‘races’</w:t>
      </w:r>
      <w:r w:rsidR="00656F91">
        <w:rPr>
          <w:rFonts w:asciiTheme="majorBidi" w:hAnsiTheme="majorBidi" w:cstheme="majorBidi"/>
        </w:rPr>
        <w:t>; r</w:t>
      </w:r>
      <w:r w:rsidR="007E46CC">
        <w:rPr>
          <w:rFonts w:asciiTheme="majorBidi" w:hAnsiTheme="majorBidi" w:cstheme="majorBidi"/>
        </w:rPr>
        <w:t>ather, segregation as a policy, and even usage of the term itself, only emerged when the</w:t>
      </w:r>
      <w:r w:rsidR="00487324">
        <w:rPr>
          <w:rFonts w:asciiTheme="majorBidi" w:hAnsiTheme="majorBidi" w:cstheme="majorBidi"/>
        </w:rPr>
        <w:t xml:space="preserve"> level of interaction between them made acute the</w:t>
      </w:r>
      <w:r w:rsidR="007E46CC">
        <w:rPr>
          <w:rFonts w:asciiTheme="majorBidi" w:hAnsiTheme="majorBidi" w:cstheme="majorBidi"/>
        </w:rPr>
        <w:t xml:space="preserve"> problem of regulating the</w:t>
      </w:r>
      <w:r w:rsidR="00CB4A94">
        <w:rPr>
          <w:rFonts w:asciiTheme="majorBidi" w:hAnsiTheme="majorBidi" w:cstheme="majorBidi"/>
        </w:rPr>
        <w:t>ir</w:t>
      </w:r>
      <w:r w:rsidR="007E46CC">
        <w:rPr>
          <w:rFonts w:asciiTheme="majorBidi" w:hAnsiTheme="majorBidi" w:cstheme="majorBidi"/>
        </w:rPr>
        <w:t xml:space="preserve"> </w:t>
      </w:r>
      <w:r w:rsidR="00CB4A94">
        <w:rPr>
          <w:rFonts w:asciiTheme="majorBidi" w:hAnsiTheme="majorBidi" w:cstheme="majorBidi"/>
        </w:rPr>
        <w:t>inter</w:t>
      </w:r>
      <w:r w:rsidR="007E46CC">
        <w:rPr>
          <w:rFonts w:asciiTheme="majorBidi" w:hAnsiTheme="majorBidi" w:cstheme="majorBidi"/>
        </w:rPr>
        <w:t xml:space="preserve">relationship. </w:t>
      </w:r>
      <w:r w:rsidR="002769FC">
        <w:rPr>
          <w:rFonts w:asciiTheme="majorBidi" w:hAnsiTheme="majorBidi" w:cstheme="majorBidi"/>
        </w:rPr>
        <w:t>Cell’s (1982)</w:t>
      </w:r>
      <w:r w:rsidR="007E46CC">
        <w:rPr>
          <w:rFonts w:asciiTheme="majorBidi" w:hAnsiTheme="majorBidi" w:cstheme="majorBidi"/>
        </w:rPr>
        <w:t xml:space="preserve"> perspective </w:t>
      </w:r>
      <w:r w:rsidR="005D29A4">
        <w:rPr>
          <w:rFonts w:asciiTheme="majorBidi" w:hAnsiTheme="majorBidi" w:cstheme="majorBidi"/>
        </w:rPr>
        <w:t xml:space="preserve">therefore </w:t>
      </w:r>
      <w:r w:rsidR="007E46CC">
        <w:rPr>
          <w:rFonts w:asciiTheme="majorBidi" w:hAnsiTheme="majorBidi" w:cstheme="majorBidi"/>
        </w:rPr>
        <w:t xml:space="preserve">sees segregation as a special form of ‘integration’, </w:t>
      </w:r>
      <w:r w:rsidR="00A2533C">
        <w:rPr>
          <w:rFonts w:asciiTheme="majorBidi" w:hAnsiTheme="majorBidi" w:cstheme="majorBidi"/>
        </w:rPr>
        <w:t xml:space="preserve">one that is based on </w:t>
      </w:r>
      <w:r w:rsidR="00A022A5">
        <w:rPr>
          <w:rFonts w:asciiTheme="majorBidi" w:hAnsiTheme="majorBidi" w:cstheme="majorBidi"/>
        </w:rPr>
        <w:t>heavily regulated</w:t>
      </w:r>
      <w:r w:rsidR="00A2533C">
        <w:rPr>
          <w:rFonts w:asciiTheme="majorBidi" w:hAnsiTheme="majorBidi" w:cstheme="majorBidi"/>
        </w:rPr>
        <w:t xml:space="preserve"> boundaries (regulated by both law and racist ideology). </w:t>
      </w:r>
      <w:r w:rsidR="007E46CC">
        <w:rPr>
          <w:rFonts w:asciiTheme="majorBidi" w:hAnsiTheme="majorBidi" w:cstheme="majorBidi"/>
        </w:rPr>
        <w:t xml:space="preserve"> </w:t>
      </w:r>
    </w:p>
    <w:p w14:paraId="2D8F785E" w14:textId="10F83C31" w:rsidR="00807FF5" w:rsidRDefault="002769FC" w:rsidP="005734FF">
      <w:pPr>
        <w:pStyle w:val="NormalWeb"/>
        <w:spacing w:before="0" w:beforeAutospacing="0" w:after="120" w:afterAutospacing="0" w:line="360" w:lineRule="auto"/>
      </w:pPr>
      <w:r>
        <w:t xml:space="preserve">Coming back to the case of the discipline of physics, </w:t>
      </w:r>
      <w:r w:rsidR="00D90520">
        <w:t xml:space="preserve">boundaries </w:t>
      </w:r>
      <w:r w:rsidR="00067D0D">
        <w:t xml:space="preserve">can </w:t>
      </w:r>
      <w:r w:rsidR="00D90520">
        <w:t xml:space="preserve">also </w:t>
      </w:r>
      <w:r w:rsidR="00067D0D">
        <w:t xml:space="preserve">be productive in </w:t>
      </w:r>
      <w:r w:rsidR="00CE16B3">
        <w:t xml:space="preserve">that there can be benefits from allowing </w:t>
      </w:r>
      <w:r w:rsidR="004C6561">
        <w:t>distinct and bounded</w:t>
      </w:r>
      <w:r w:rsidR="00CE16B3">
        <w:t xml:space="preserve"> categories “a space in which to develop their unique[ness]” </w:t>
      </w:r>
      <w:r w:rsidR="00CE16B3">
        <w:fldChar w:fldCharType="begin"/>
      </w:r>
      <w:r w:rsidR="00CE16B3">
        <w:instrText xml:space="preserve"> ADDIN EN.CITE &lt;EndNote&gt;&lt;Cite&gt;&lt;Author&gt;Bernstein&lt;/Author&gt;&lt;Year&gt;2000&lt;/Year&gt;&lt;IDText&gt;Pedagogy, symbolic control, and identity: Theory, research, critique&lt;/IDText&gt;&lt;Pages&gt;6&lt;/Pages&gt;&lt;DisplayText&gt;(Bernstein, 2000, p. 6)&lt;/DisplayText&gt;&lt;record&gt;&lt;isbn&gt;084769576X&lt;/isbn&gt;&lt;titles&gt;&lt;title&gt;Pedagogy, symbolic control, and identity: Theory, research, critique&lt;/title&gt;&lt;/titles&gt;&lt;number&gt;4&lt;/number&gt;&lt;contributors&gt;&lt;authors&gt;&lt;author&gt;Bernstein, Basil&lt;/author&gt;&lt;/authors&gt;&lt;/contributors&gt;&lt;edition&gt;2nd&lt;/edition&gt;&lt;added-date format="utc"&gt;1452707855&lt;/added-date&gt;&lt;pub-location&gt;Oxford&lt;/pub-location&gt;&lt;ref-type name="Book"&gt;6&lt;/ref-type&gt;&lt;dates&gt;&lt;year&gt;2000&lt;/year&gt;&lt;/dates&gt;&lt;rec-number&gt;185&lt;/rec-number&gt;&lt;publisher&gt;Rowman &amp;amp; Littlefield&lt;/publisher&gt;&lt;last-updated-date format="utc"&gt;1477766808&lt;/last-updated-date&gt;&lt;/record&gt;&lt;/Cite&gt;&lt;/EndNote&gt;</w:instrText>
      </w:r>
      <w:r w:rsidR="00CE16B3">
        <w:fldChar w:fldCharType="separate"/>
      </w:r>
      <w:r w:rsidR="00CE16B3">
        <w:rPr>
          <w:noProof/>
        </w:rPr>
        <w:t>(Bernstein, 2000, p. 6)</w:t>
      </w:r>
      <w:r w:rsidR="00CE16B3">
        <w:fldChar w:fldCharType="end"/>
      </w:r>
      <w:r w:rsidR="00CE16B3">
        <w:t>.</w:t>
      </w:r>
      <w:r w:rsidR="00F77A7A" w:rsidRPr="00F77A7A">
        <w:t xml:space="preserve"> </w:t>
      </w:r>
      <w:r w:rsidR="00F77A7A">
        <w:t xml:space="preserve">The </w:t>
      </w:r>
      <w:r w:rsidR="00ED74AF">
        <w:t>construc</w:t>
      </w:r>
      <w:r w:rsidR="00F77A7A">
        <w:t>tion and maintenance of boundaries around this domain of knowledge allows a space for dedicated specialisms to develop in which knowledge of the physical world can advance, and new physicists can be trained</w:t>
      </w:r>
      <w:r w:rsidR="00451DFE">
        <w:t>.</w:t>
      </w:r>
      <w:r w:rsidR="00F77A7A">
        <w:t xml:space="preserve"> </w:t>
      </w:r>
      <w:r w:rsidR="00D90520">
        <w:t>Even in</w:t>
      </w:r>
      <w:r w:rsidR="007B200D">
        <w:t xml:space="preserve"> such</w:t>
      </w:r>
      <w:r w:rsidR="00D90520">
        <w:t xml:space="preserve"> benign </w:t>
      </w:r>
      <w:r w:rsidR="00F77A7A">
        <w:t xml:space="preserve">and positive cases </w:t>
      </w:r>
      <w:r w:rsidR="00D90520">
        <w:t>though, boundaries may</w:t>
      </w:r>
      <w:r w:rsidR="00C545EE">
        <w:t xml:space="preserve"> still</w:t>
      </w:r>
      <w:r w:rsidR="00D708F9">
        <w:t xml:space="preserve"> be conceived as having </w:t>
      </w:r>
      <w:r w:rsidR="00D90520">
        <w:t>constraining effects</w:t>
      </w:r>
      <w:r w:rsidR="005D5836">
        <w:t>. This is the line of argument that sees disciplinarity as obsolete and as preventing, say, physicists, from engaging in the kinds of learning and collaboration that allows them to put their knowledge to use in applied contexts</w:t>
      </w:r>
      <w:r w:rsidR="004A2B55">
        <w:t>, by focusing physicists</w:t>
      </w:r>
      <w:r w:rsidR="004D7A29">
        <w:t>’</w:t>
      </w:r>
      <w:r w:rsidR="004A2B55">
        <w:t xml:space="preserve"> attention on narrow goals such as citation counts and reputation amongst immediate peers (McNie et al., 2016). </w:t>
      </w:r>
    </w:p>
    <w:p w14:paraId="55D3F4E0" w14:textId="1E25B21A" w:rsidR="006443D6" w:rsidRDefault="005B140F" w:rsidP="005734FF">
      <w:pPr>
        <w:pStyle w:val="NormalWeb"/>
        <w:spacing w:before="0" w:beforeAutospacing="0" w:after="120" w:afterAutospacing="0" w:line="360" w:lineRule="auto"/>
      </w:pPr>
      <w:r>
        <w:t>For Bernstein</w:t>
      </w:r>
      <w:r w:rsidR="00F81BB2">
        <w:t xml:space="preserve"> (2000)</w:t>
      </w:r>
      <w:r>
        <w:t>, whether</w:t>
      </w:r>
      <w:r w:rsidR="00042C1A">
        <w:t xml:space="preserve"> </w:t>
      </w:r>
      <w:r w:rsidR="00F81BB2">
        <w:t>academi</w:t>
      </w:r>
      <w:r w:rsidR="00494439">
        <w:t>a</w:t>
      </w:r>
      <w:r w:rsidR="00291C1A">
        <w:t xml:space="preserve"> comes to</w:t>
      </w:r>
      <w:r w:rsidR="00F81BB2">
        <w:t xml:space="preserve"> </w:t>
      </w:r>
      <w:r w:rsidR="00494439">
        <w:t>afford relatively less</w:t>
      </w:r>
      <w:r w:rsidR="00F81BB2">
        <w:t xml:space="preserve"> </w:t>
      </w:r>
      <w:r w:rsidR="00DB46DF">
        <w:t>focus on</w:t>
      </w:r>
      <w:r w:rsidR="00F81BB2">
        <w:t xml:space="preserve"> disciplinary knowledge </w:t>
      </w:r>
      <w:r w:rsidR="00970293">
        <w:t xml:space="preserve">and </w:t>
      </w:r>
      <w:r w:rsidR="00291C1A">
        <w:t xml:space="preserve">correspondingly </w:t>
      </w:r>
      <w:r w:rsidR="00970293">
        <w:t>more attention</w:t>
      </w:r>
      <w:r w:rsidR="00A82047">
        <w:t xml:space="preserve"> “outwards”, say on “fields of practice”</w:t>
      </w:r>
      <w:r w:rsidR="000733D6">
        <w:t>, is determined by</w:t>
      </w:r>
      <w:r w:rsidR="00074A78">
        <w:t xml:space="preserve"> power</w:t>
      </w:r>
      <w:r w:rsidR="00A82047">
        <w:t xml:space="preserve"> (pp.</w:t>
      </w:r>
      <w:r w:rsidR="00074A78">
        <w:t xml:space="preserve"> </w:t>
      </w:r>
      <w:r w:rsidR="00A82047">
        <w:t>34, 55)</w:t>
      </w:r>
      <w:r w:rsidR="000733D6">
        <w:t>.</w:t>
      </w:r>
      <w:r w:rsidR="00E92AB5">
        <w:t xml:space="preserve"> I</w:t>
      </w:r>
      <w:r w:rsidR="00074A78">
        <w:t xml:space="preserve">t “is </w:t>
      </w:r>
      <w:r w:rsidR="00074A78">
        <w:rPr>
          <w:i/>
        </w:rPr>
        <w:t>power</w:t>
      </w:r>
      <w:r w:rsidR="00074A78">
        <w:t>”</w:t>
      </w:r>
      <w:r w:rsidR="00AC7138">
        <w:t xml:space="preserve"> </w:t>
      </w:r>
      <w:r w:rsidR="00AC7138">
        <w:rPr>
          <w:rFonts w:eastAsia="MalgunNew Roman"/>
        </w:rPr>
        <w:t>(</w:t>
      </w:r>
      <w:r w:rsidR="00E92AB5">
        <w:rPr>
          <w:rFonts w:eastAsia="MalgunNew Roman"/>
        </w:rPr>
        <w:t>Bernstein, 2000,</w:t>
      </w:r>
      <w:r w:rsidR="00AC7138">
        <w:rPr>
          <w:rFonts w:eastAsia="MalgunNew Roman"/>
        </w:rPr>
        <w:t xml:space="preserve"> p. 6, original emphasis)</w:t>
      </w:r>
      <w:r w:rsidR="00074A78">
        <w:t xml:space="preserve"> that determines the streng</w:t>
      </w:r>
      <w:r w:rsidR="00AC7138">
        <w:t>th of a boundary</w:t>
      </w:r>
      <w:r w:rsidR="006443D6">
        <w:t xml:space="preserve">. </w:t>
      </w:r>
      <w:r w:rsidR="00F147AC">
        <w:t>H</w:t>
      </w:r>
      <w:r w:rsidR="00E92AB5">
        <w:t>e even</w:t>
      </w:r>
      <w:r w:rsidR="006443D6">
        <w:t xml:space="preserve"> goes </w:t>
      </w:r>
      <w:r w:rsidR="00B93B7C">
        <w:t xml:space="preserve">so </w:t>
      </w:r>
      <w:r w:rsidR="006443D6">
        <w:t xml:space="preserve">far as to </w:t>
      </w:r>
      <w:r w:rsidR="00CA59B4">
        <w:t>state</w:t>
      </w:r>
      <w:r w:rsidR="006443D6">
        <w:t xml:space="preserve"> that</w:t>
      </w:r>
      <w:r w:rsidR="00CA59B4">
        <w:t>:</w:t>
      </w:r>
      <w:r w:rsidR="00AC7138" w:rsidRPr="0081200F">
        <w:t xml:space="preserve"> </w:t>
      </w:r>
      <w:r w:rsidR="007075ED" w:rsidRPr="0081200F">
        <w:t>“</w:t>
      </w:r>
      <w:r w:rsidR="007075ED" w:rsidRPr="0081200F">
        <w:rPr>
          <w:i/>
        </w:rPr>
        <w:t xml:space="preserve">the distribution of power maintains itself essentially through the maintenance of the appropriate degree of insulation between the categories </w:t>
      </w:r>
      <w:r w:rsidR="00E92AB5">
        <w:rPr>
          <w:i/>
        </w:rPr>
        <w:t>...</w:t>
      </w:r>
      <w:r w:rsidR="007075ED" w:rsidRPr="0081200F">
        <w:rPr>
          <w:i/>
        </w:rPr>
        <w:t xml:space="preserve"> it legitimizes</w:t>
      </w:r>
      <w:r w:rsidR="006443D6">
        <w:t>.”</w:t>
      </w:r>
      <w:r w:rsidR="007075ED" w:rsidRPr="0081200F">
        <w:rPr>
          <w:i/>
        </w:rPr>
        <w:t xml:space="preserve"> </w:t>
      </w:r>
      <w:r w:rsidR="006443D6" w:rsidRPr="0081200F">
        <w:fldChar w:fldCharType="begin"/>
      </w:r>
      <w:r w:rsidR="006443D6" w:rsidRPr="0081200F">
        <w:instrText xml:space="preserve"> ADDIN EN.CITE &lt;EndNote&gt;&lt;Cite&gt;&lt;Author&gt;Bernstein&lt;/Author&gt;&lt;Year&gt;2003/1990&lt;/Year&gt;&lt;IDText&gt;Class, Codes and Control Volume IV: The Structuring of Pedagogic Discourse&lt;/IDText&gt;&lt;Suffix&gt;`, original emphasis&lt;/Suffix&gt;&lt;Pages&gt;95&lt;/Pages&gt;&lt;DisplayText&gt;(Bernstein, 2003/1990, p. 95, original emphasis)&lt;/DisplayText&gt;&lt;record&gt;&lt;keywords&gt;&lt;keyword&gt;Sociolinguistics&lt;/keyword&gt;&lt;keyword&gt;Language and languages -- Social aspects&lt;/keyword&gt;&lt;keyword&gt;Language and languages -- Sociological aspects&lt;/keyword&gt;&lt;keyword&gt;Language and society&lt;/keyword&gt;&lt;keyword&gt;Society and language&lt;/keyword&gt;&lt;keyword&gt;Sociology of language&lt;/keyword&gt;&lt;keyword&gt;Language and culture&lt;/keyword&gt;&lt;keyword&gt;Linguistics&lt;/keyword&gt;&lt;keyword&gt;Sociology&lt;/keyword&gt;&lt;keyword&gt;Integrational linguistics (Oxford school)&lt;/keyword&gt;&lt;keyword&gt;Language Social aspects&lt;/keyword&gt;&lt;/keywords&gt;&lt;titles&gt;&lt;title&gt;Class, Codes and Control Volume IV: The Structuring of Pedagogic Discourse&lt;/title&gt;&lt;/titles&gt;&lt;contributors&gt;&lt;authors&gt;&lt;author&gt;Bernstein, Basil&lt;/author&gt;&lt;/authors&gt;&lt;/contributors&gt;&lt;added-date format="utc"&gt;1531876834&lt;/added-date&gt;&lt;pub-location&gt;London&lt;/pub-location&gt;&lt;ref-type name="Book"&gt;6&lt;/ref-type&gt;&lt;dates&gt;&lt;year&gt;2003/1990&lt;/year&gt;&lt;/dates&gt;&lt;rec-number&gt;7614&lt;/rec-number&gt;&lt;publisher&gt;Routledge&lt;/publisher&gt;&lt;last-updated-date format="utc"&gt;1549043003&lt;/last-updated-date&gt;&lt;/record&gt;&lt;/Cite&gt;&lt;/EndNote&gt;</w:instrText>
      </w:r>
      <w:r w:rsidR="006443D6" w:rsidRPr="0081200F">
        <w:fldChar w:fldCharType="separate"/>
      </w:r>
      <w:r w:rsidR="006443D6" w:rsidRPr="0081200F">
        <w:rPr>
          <w:noProof/>
        </w:rPr>
        <w:t>(Bernstein, 2003/1990, p. 95, original emphasis)</w:t>
      </w:r>
      <w:r w:rsidR="006443D6" w:rsidRPr="0081200F">
        <w:fldChar w:fldCharType="end"/>
      </w:r>
      <w:r w:rsidR="008168A1">
        <w:t xml:space="preserve">. </w:t>
      </w:r>
      <w:r w:rsidR="00702DF4">
        <w:t>In short, the reproduction or increase in the insulation and strength of academic boundaries reflects the internal power of the bounded group, or the group which has authority over the bounded category (i.e. domain of knowledge</w:t>
      </w:r>
      <w:r w:rsidR="0091521B">
        <w:t xml:space="preserve"> or activity).</w:t>
      </w:r>
      <w:r w:rsidR="00624254">
        <w:t xml:space="preserve"> By contrast, a weakening </w:t>
      </w:r>
      <w:r w:rsidR="00DD2F30">
        <w:t>of</w:t>
      </w:r>
      <w:r w:rsidR="00624254">
        <w:t xml:space="preserve"> boundaries reflects that the power of this group has waned relative to outside actors, who either aim to hold authority over that category themselves, or else wish to exert influence over the group that holds authority. </w:t>
      </w:r>
    </w:p>
    <w:p w14:paraId="4B66DA8C" w14:textId="5F9968DB" w:rsidR="005E515C" w:rsidRDefault="005E515C" w:rsidP="005734FF">
      <w:pPr>
        <w:pStyle w:val="NormalWeb"/>
        <w:spacing w:before="0" w:beforeAutospacing="0" w:after="120" w:afterAutospacing="0" w:line="360" w:lineRule="auto"/>
      </w:pPr>
      <w:r>
        <w:t xml:space="preserve">The issue to be raised at this point is how and why bounded groups, or groups holding authority over bounded categories of knowledge or activity, might allow themselves to be influenced in this way; how and why might </w:t>
      </w:r>
      <w:r w:rsidR="00C243DE">
        <w:t xml:space="preserve">academic </w:t>
      </w:r>
      <w:r>
        <w:t xml:space="preserve">boundaries come to </w:t>
      </w:r>
      <w:r w:rsidR="001D1D70">
        <w:t>be weakened</w:t>
      </w:r>
      <w:r w:rsidR="00A609EC">
        <w:t xml:space="preserve">? </w:t>
      </w:r>
      <w:r w:rsidR="00A21B9E">
        <w:t>In short, the answer is that</w:t>
      </w:r>
      <w:r w:rsidR="0004786B">
        <w:t xml:space="preserve"> some level of external influence is unavoidable. The nature of social boundaries requires some level of porosity, that is, there must be some mechanism for </w:t>
      </w:r>
      <w:r w:rsidR="00A01A75">
        <w:t xml:space="preserve">linkage and exchange between </w:t>
      </w:r>
      <w:r w:rsidR="0004786B">
        <w:t xml:space="preserve">the bounded category </w:t>
      </w:r>
      <w:r w:rsidR="00A01A75">
        <w:t xml:space="preserve">and </w:t>
      </w:r>
      <w:r w:rsidR="0004786B">
        <w:t>wider society</w:t>
      </w:r>
      <w:r w:rsidR="008F00D7">
        <w:t xml:space="preserve"> (albeit in a ‘regulated’ way)</w:t>
      </w:r>
      <w:r w:rsidR="0004786B">
        <w:t>, and this means there is always the potential for weakness. To explain this, particularly in relation to academic boundaries,</w:t>
      </w:r>
      <w:r w:rsidR="00C243DE">
        <w:t xml:space="preserve"> requires deeper theoretical </w:t>
      </w:r>
      <w:r w:rsidR="0004786B">
        <w:t>discussion</w:t>
      </w:r>
      <w:r w:rsidR="00C243DE">
        <w:t xml:space="preserve"> </w:t>
      </w:r>
      <w:r w:rsidR="00361F3F">
        <w:t>invoking the legacy of Émile Durkheim</w:t>
      </w:r>
      <w:r w:rsidR="003E4AA8">
        <w:t xml:space="preserve">, often regarded as </w:t>
      </w:r>
      <w:r w:rsidR="009C05E9">
        <w:t xml:space="preserve">the first to apply sustained </w:t>
      </w:r>
      <w:r w:rsidR="003E4AA8">
        <w:t>sociological thought on</w:t>
      </w:r>
      <w:r w:rsidR="00A23263">
        <w:t xml:space="preserve"> issues of</w:t>
      </w:r>
      <w:r w:rsidR="003E4AA8">
        <w:t xml:space="preserve"> education and the university</w:t>
      </w:r>
      <w:r w:rsidR="00934D17">
        <w:t xml:space="preserve"> (Bernstein, 2000; B. R. Clark, 1983; Young, 2000). </w:t>
      </w:r>
    </w:p>
    <w:p w14:paraId="12015BA9" w14:textId="39103420" w:rsidR="00C01316" w:rsidRDefault="00FB0442" w:rsidP="005734FF">
      <w:pPr>
        <w:spacing w:after="120" w:line="360" w:lineRule="auto"/>
        <w:rPr>
          <w:sz w:val="24"/>
          <w:szCs w:val="24"/>
        </w:rPr>
      </w:pPr>
      <w:r>
        <w:rPr>
          <w:sz w:val="24"/>
          <w:szCs w:val="24"/>
        </w:rPr>
        <w:t>In</w:t>
      </w:r>
      <w:r w:rsidR="00AC652F">
        <w:rPr>
          <w:sz w:val="24"/>
          <w:szCs w:val="24"/>
        </w:rPr>
        <w:t xml:space="preserve"> </w:t>
      </w:r>
      <w:r w:rsidR="00143C50">
        <w:rPr>
          <w:i/>
          <w:sz w:val="24"/>
          <w:szCs w:val="24"/>
        </w:rPr>
        <w:t>The Elementary Forms of the Religious Life</w:t>
      </w:r>
      <w:r w:rsidR="00772D3A">
        <w:rPr>
          <w:sz w:val="24"/>
          <w:szCs w:val="24"/>
        </w:rPr>
        <w:t>,</w:t>
      </w:r>
      <w:r>
        <w:rPr>
          <w:sz w:val="24"/>
          <w:szCs w:val="24"/>
        </w:rPr>
        <w:t xml:space="preserve"> Durkheim </w:t>
      </w:r>
      <w:r>
        <w:rPr>
          <w:sz w:val="24"/>
          <w:szCs w:val="24"/>
        </w:rPr>
        <w:fldChar w:fldCharType="begin"/>
      </w:r>
      <w:r>
        <w:rPr>
          <w:sz w:val="24"/>
          <w:szCs w:val="24"/>
        </w:rPr>
        <w:instrText xml:space="preserve"> ADDIN EN.CITE &lt;EndNote&gt;&lt;Cite ExcludeAuth="1"&gt;&lt;Author&gt;Durkheim&lt;/Author&gt;&lt;Year&gt;1915&lt;/Year&gt;&lt;IDText&gt;The elementary forms of the religious life&lt;/IDText&gt;&lt;DisplayText&gt;(1915)&lt;/DisplayText&gt;&lt;record&gt;&lt;keywords&gt;&lt;keyword&gt;Religion&lt;/keyword&gt;&lt;keyword&gt;Cultus&lt;/keyword&gt;&lt;keyword&gt;Totemism&lt;/keyword&gt;&lt;keyword&gt;Religion -- Philosophy&lt;/keyword&gt;&lt;/keywords&gt;&lt;titles&gt;&lt;title&gt;The elementary forms of the religious life&lt;/title&gt;&lt;/titles&gt;&lt;contributors&gt;&lt;authors&gt;&lt;author&gt;Durkheim, Émile&lt;/author&gt;&lt;/authors&gt;&lt;/contributors&gt;&lt;added-date format="utc"&gt;1452812064&lt;/added-date&gt;&lt;pub-location&gt;London&lt;/pub-location&gt;&lt;ref-type name="Book"&gt;6&lt;/ref-type&gt;&lt;dates&gt;&lt;year&gt;1915&lt;/year&gt;&lt;/dates&gt;&lt;rec-number&gt;209&lt;/rec-number&gt;&lt;publisher&gt;Allen Unwin&lt;/publisher&gt;&lt;last-updated-date format="utc"&gt;1469215468&lt;/last-updated-date&gt;&lt;contributors&gt;&lt;subsidiary-authors&gt;&lt;author&gt;Joseph Ward Swain&lt;/author&gt;&lt;/subsidiary-authors&gt;&lt;/contributors&gt;&lt;/record&gt;&lt;/Cite&gt;&lt;/EndNote&gt;</w:instrText>
      </w:r>
      <w:r>
        <w:rPr>
          <w:sz w:val="24"/>
          <w:szCs w:val="24"/>
        </w:rPr>
        <w:fldChar w:fldCharType="separate"/>
      </w:r>
      <w:r>
        <w:rPr>
          <w:noProof/>
          <w:sz w:val="24"/>
          <w:szCs w:val="24"/>
        </w:rPr>
        <w:t>(1915)</w:t>
      </w:r>
      <w:r>
        <w:rPr>
          <w:sz w:val="24"/>
          <w:szCs w:val="24"/>
        </w:rPr>
        <w:fldChar w:fldCharType="end"/>
      </w:r>
      <w:r w:rsidRPr="00FB0442">
        <w:rPr>
          <w:sz w:val="24"/>
          <w:szCs w:val="24"/>
        </w:rPr>
        <w:t xml:space="preserve"> </w:t>
      </w:r>
      <w:r>
        <w:rPr>
          <w:sz w:val="24"/>
          <w:szCs w:val="24"/>
        </w:rPr>
        <w:t>was originally interested in the formation and integration of societies. Just as I posed the persistence of the integrity of universities as</w:t>
      </w:r>
      <w:r w:rsidR="004B0BD1">
        <w:rPr>
          <w:sz w:val="24"/>
          <w:szCs w:val="24"/>
        </w:rPr>
        <w:t xml:space="preserve"> a</w:t>
      </w:r>
      <w:r>
        <w:rPr>
          <w:sz w:val="24"/>
          <w:szCs w:val="24"/>
        </w:rPr>
        <w:t xml:space="preserve"> sociological problem, so did Durkheim see societies as particular social forms which, rather than being natural or obvious, were produced and sustained through particular forms of collective human activity and organisation. As such, they presented an intellectual problem and required an explanation. He posited a sociological explanation which emphasised the relationship between individuals and the institutions which they collectively construct. Durkheim (1915) was therefore</w:t>
      </w:r>
      <w:r w:rsidR="005D45A4">
        <w:rPr>
          <w:sz w:val="24"/>
          <w:szCs w:val="24"/>
        </w:rPr>
        <w:t xml:space="preserve"> interested in</w:t>
      </w:r>
      <w:r>
        <w:rPr>
          <w:sz w:val="24"/>
          <w:szCs w:val="24"/>
        </w:rPr>
        <w:t xml:space="preserve"> how social forms and institutions achieved a sense of moral solidarity and the cohesion of disparate individuals into a society.</w:t>
      </w:r>
    </w:p>
    <w:p w14:paraId="30C6E749" w14:textId="2E40FFD8" w:rsidR="00143C50" w:rsidRDefault="00C01316" w:rsidP="005734FF">
      <w:pPr>
        <w:spacing w:after="120" w:line="360" w:lineRule="auto"/>
        <w:rPr>
          <w:sz w:val="24"/>
          <w:szCs w:val="24"/>
        </w:rPr>
      </w:pPr>
      <w:r>
        <w:rPr>
          <w:sz w:val="24"/>
          <w:szCs w:val="24"/>
        </w:rPr>
        <w:t>H</w:t>
      </w:r>
      <w:r w:rsidR="00143C50">
        <w:rPr>
          <w:sz w:val="24"/>
          <w:szCs w:val="24"/>
        </w:rPr>
        <w:t xml:space="preserve">is starting point was to acknowledge that the idea or concept of a society necessarily transcends the idea of the individual, and even transcends the idea of multiple individuals. This is because society implies not only a multiplicity of individuals, but a multiplicity of individuals who are linked to each other in particular ways, in which they are </w:t>
      </w:r>
      <w:r w:rsidR="00143C50">
        <w:rPr>
          <w:i/>
          <w:sz w:val="24"/>
          <w:szCs w:val="24"/>
        </w:rPr>
        <w:t xml:space="preserve">not </w:t>
      </w:r>
      <w:r w:rsidR="00143C50">
        <w:rPr>
          <w:sz w:val="24"/>
          <w:szCs w:val="24"/>
        </w:rPr>
        <w:t xml:space="preserve">linked to other individuals who fall outside of this multiplicity (for example, those in neighbouring ‘tribes’). As such, the construction of a society out of disparate individuals necessitates that these individuals participate in a </w:t>
      </w:r>
      <w:r w:rsidR="00143C50">
        <w:rPr>
          <w:i/>
          <w:sz w:val="24"/>
          <w:szCs w:val="24"/>
        </w:rPr>
        <w:t>collective cognitive act</w:t>
      </w:r>
      <w:r w:rsidR="00143C50">
        <w:rPr>
          <w:sz w:val="24"/>
          <w:szCs w:val="24"/>
        </w:rPr>
        <w:t>, that is, they must all come to some understanding</w:t>
      </w:r>
      <w:r w:rsidR="00A51EE4">
        <w:rPr>
          <w:sz w:val="24"/>
          <w:szCs w:val="24"/>
        </w:rPr>
        <w:t xml:space="preserve"> of their collective selves as mutually </w:t>
      </w:r>
      <w:r w:rsidR="00143C50">
        <w:rPr>
          <w:sz w:val="24"/>
          <w:szCs w:val="24"/>
        </w:rPr>
        <w:t xml:space="preserve">belonging to a common collective, i.e. a society. What was needed was some kind of intermediary concept that transcended any given individual but was sufficiently tangible for disparate individuals to cohere around. </w:t>
      </w:r>
    </w:p>
    <w:p w14:paraId="59A3B4C2" w14:textId="77777777" w:rsidR="00143C50" w:rsidRDefault="00143C50" w:rsidP="005734FF">
      <w:pPr>
        <w:spacing w:after="120" w:line="360" w:lineRule="auto"/>
        <w:rPr>
          <w:sz w:val="24"/>
          <w:szCs w:val="24"/>
        </w:rPr>
      </w:pPr>
      <w:r>
        <w:rPr>
          <w:sz w:val="24"/>
          <w:szCs w:val="24"/>
        </w:rPr>
        <w:t xml:space="preserve">Durkheim (1915) introduces the ‘sacred’ as just such an intermediary concept through which this collective cognitive act can be achieved, and through which a shared conceptualisation of society can become manifest. For Durkheim </w:t>
      </w:r>
      <w:r>
        <w:rPr>
          <w:sz w:val="24"/>
          <w:szCs w:val="24"/>
        </w:rPr>
        <w:fldChar w:fldCharType="begin"/>
      </w:r>
      <w:r>
        <w:rPr>
          <w:sz w:val="24"/>
          <w:szCs w:val="24"/>
        </w:rPr>
        <w:instrText xml:space="preserve"> ADDIN EN.CITE &lt;EndNote&gt;&lt;Cite ExcludeAuth="1"&gt;&lt;Author&gt;Durkheim&lt;/Author&gt;&lt;Year&gt;1915&lt;/Year&gt;&lt;IDText&gt;The elementary forms of the religious life&lt;/IDText&gt;&lt;DisplayText&gt;(1915)&lt;/DisplayText&gt;&lt;record&gt;&lt;keywords&gt;&lt;keyword&gt;Religion&lt;/keyword&gt;&lt;keyword&gt;Cultus&lt;/keyword&gt;&lt;keyword&gt;Totemism&lt;/keyword&gt;&lt;keyword&gt;Religion -- Philosophy&lt;/keyword&gt;&lt;/keywords&gt;&lt;titles&gt;&lt;title&gt;The elementary forms of the religious life&lt;/title&gt;&lt;/titles&gt;&lt;contributors&gt;&lt;authors&gt;&lt;author&gt;Durkheim, Émile&lt;/author&gt;&lt;/authors&gt;&lt;/contributors&gt;&lt;added-date format="utc"&gt;1452812064&lt;/added-date&gt;&lt;pub-location&gt;London&lt;/pub-location&gt;&lt;ref-type name="Book"&gt;6&lt;/ref-type&gt;&lt;dates&gt;&lt;year&gt;1915&lt;/year&gt;&lt;/dates&gt;&lt;rec-number&gt;209&lt;/rec-number&gt;&lt;publisher&gt;Allen Unwin&lt;/publisher&gt;&lt;last-updated-date format="utc"&gt;1469215468&lt;/last-updated-date&gt;&lt;contributors&gt;&lt;subsidiary-authors&gt;&lt;author&gt;Joseph Ward Swain&lt;/author&gt;&lt;/subsidiary-authors&gt;&lt;/contributors&gt;&lt;/record&gt;&lt;/Cite&gt;&lt;/EndNote&gt;</w:instrText>
      </w:r>
      <w:r>
        <w:rPr>
          <w:sz w:val="24"/>
          <w:szCs w:val="24"/>
        </w:rPr>
        <w:fldChar w:fldCharType="separate"/>
      </w:r>
      <w:r>
        <w:rPr>
          <w:noProof/>
          <w:sz w:val="24"/>
          <w:szCs w:val="24"/>
        </w:rPr>
        <w:t>(1915)</w:t>
      </w:r>
      <w:r>
        <w:rPr>
          <w:sz w:val="24"/>
          <w:szCs w:val="24"/>
        </w:rPr>
        <w:fldChar w:fldCharType="end"/>
      </w:r>
      <w:r>
        <w:rPr>
          <w:sz w:val="24"/>
          <w:szCs w:val="24"/>
        </w:rPr>
        <w:t>, those objects, phenomena, activities, rituals, persons, ideas and beliefs which come to be classified as ‘sacred’ in any given collective are precisely those which come to symbolise the “idea of society”</w:t>
      </w:r>
      <w:r w:rsidRPr="00370F98">
        <w:rPr>
          <w:sz w:val="24"/>
          <w:szCs w:val="24"/>
        </w:rPr>
        <w:t xml:space="preserve"> </w:t>
      </w:r>
      <w:r>
        <w:rPr>
          <w:sz w:val="24"/>
          <w:szCs w:val="24"/>
        </w:rPr>
        <w:fldChar w:fldCharType="begin"/>
      </w:r>
      <w:r>
        <w:rPr>
          <w:sz w:val="24"/>
          <w:szCs w:val="24"/>
        </w:rPr>
        <w:instrText xml:space="preserve"> ADDIN EN.CITE &lt;EndNote&gt;&lt;Cite ExcludeAuth="1" ExcludeYear="1"&gt;&lt;Author&gt;Durkheim&lt;/Author&gt;&lt;Year&gt;1915&lt;/Year&gt;&lt;IDText&gt;The elementary forms of the religious life&lt;/IDText&gt;&lt;Pages&gt;347&lt;/Pages&gt;&lt;DisplayText&gt;(p. 347)&lt;/DisplayText&gt;&lt;record&gt;&lt;keywords&gt;&lt;keyword&gt;Religion&lt;/keyword&gt;&lt;keyword&gt;Cultus&lt;/keyword&gt;&lt;keyword&gt;Totemism&lt;/keyword&gt;&lt;keyword&gt;Religion -- Philosophy&lt;/keyword&gt;&lt;/keywords&gt;&lt;titles&gt;&lt;title&gt;The elementary forms of the religious life&lt;/title&gt;&lt;/titles&gt;&lt;contributors&gt;&lt;authors&gt;&lt;author&gt;Durkheim, Émile&lt;/author&gt;&lt;/authors&gt;&lt;/contributors&gt;&lt;added-date format="utc"&gt;1452812064&lt;/added-date&gt;&lt;pub-location&gt;London&lt;/pub-location&gt;&lt;ref-type name="Book"&gt;6&lt;/ref-type&gt;&lt;dates&gt;&lt;year&gt;1915&lt;/year&gt;&lt;/dates&gt;&lt;rec-number&gt;209&lt;/rec-number&gt;&lt;publisher&gt;Allen Unwin&lt;/publisher&gt;&lt;last-updated-date format="utc"&gt;1469215468&lt;/last-updated-date&gt;&lt;contributors&gt;&lt;subsidiary-authors&gt;&lt;author&gt;Joseph Ward Swain&lt;/author&gt;&lt;/subsidiary-authors&gt;&lt;/contributors&gt;&lt;/record&gt;&lt;/Cite&gt;&lt;/EndNote&gt;</w:instrText>
      </w:r>
      <w:r>
        <w:rPr>
          <w:sz w:val="24"/>
          <w:szCs w:val="24"/>
        </w:rPr>
        <w:fldChar w:fldCharType="separate"/>
      </w:r>
      <w:r>
        <w:rPr>
          <w:noProof/>
          <w:sz w:val="24"/>
          <w:szCs w:val="24"/>
        </w:rPr>
        <w:t>(p. 347)</w:t>
      </w:r>
      <w:r>
        <w:rPr>
          <w:sz w:val="24"/>
          <w:szCs w:val="24"/>
        </w:rPr>
        <w:fldChar w:fldCharType="end"/>
      </w:r>
      <w:r>
        <w:rPr>
          <w:sz w:val="24"/>
          <w:szCs w:val="24"/>
        </w:rPr>
        <w:t xml:space="preserve">; the ‘sacred’ is the symbolic “ideal ... expression of the whole collective life” </w:t>
      </w:r>
      <w:r>
        <w:rPr>
          <w:sz w:val="24"/>
          <w:szCs w:val="24"/>
        </w:rPr>
        <w:fldChar w:fldCharType="begin"/>
      </w:r>
      <w:r>
        <w:rPr>
          <w:sz w:val="24"/>
          <w:szCs w:val="24"/>
        </w:rPr>
        <w:instrText xml:space="preserve"> ADDIN EN.CITE &lt;EndNote&gt;&lt;Cite ExcludeAuth="1" ExcludeYear="1"&gt;&lt;Author&gt;Durkheim&lt;/Author&gt;&lt;Year&gt;1915&lt;/Year&gt;&lt;IDText&gt;The elementary forms of the religious life&lt;/IDText&gt;&lt;Pages&gt;419-420&lt;/Pages&gt;&lt;DisplayText&gt;(pp. 419-420)&lt;/DisplayText&gt;&lt;record&gt;&lt;keywords&gt;&lt;keyword&gt;Religion&lt;/keyword&gt;&lt;keyword&gt;Cultus&lt;/keyword&gt;&lt;keyword&gt;Totemism&lt;/keyword&gt;&lt;keyword&gt;Religion -- Philosophy&lt;/keyword&gt;&lt;/keywords&gt;&lt;titles&gt;&lt;title&gt;The elementary forms of the religious life&lt;/title&gt;&lt;/titles&gt;&lt;contributors&gt;&lt;authors&gt;&lt;author&gt;Durkheim, Émile&lt;/author&gt;&lt;/authors&gt;&lt;/contributors&gt;&lt;added-date format="utc"&gt;1452812064&lt;/added-date&gt;&lt;pub-location&gt;London&lt;/pub-location&gt;&lt;ref-type name="Book"&gt;6&lt;/ref-type&gt;&lt;dates&gt;&lt;year&gt;1915&lt;/year&gt;&lt;/dates&gt;&lt;rec-number&gt;209&lt;/rec-number&gt;&lt;publisher&gt;Allen Unwin&lt;/publisher&gt;&lt;last-updated-date format="utc"&gt;1469215468&lt;/last-updated-date&gt;&lt;contributors&gt;&lt;subsidiary-authors&gt;&lt;author&gt;Joseph Ward Swain&lt;/author&gt;&lt;/subsidiary-authors&gt;&lt;/contributors&gt;&lt;/record&gt;&lt;/Cite&gt;&lt;/EndNote&gt;</w:instrText>
      </w:r>
      <w:r>
        <w:rPr>
          <w:sz w:val="24"/>
          <w:szCs w:val="24"/>
        </w:rPr>
        <w:fldChar w:fldCharType="separate"/>
      </w:r>
      <w:r>
        <w:rPr>
          <w:noProof/>
          <w:sz w:val="24"/>
          <w:szCs w:val="24"/>
        </w:rPr>
        <w:t>(pp. 419-420)</w:t>
      </w:r>
      <w:r>
        <w:rPr>
          <w:sz w:val="24"/>
          <w:szCs w:val="24"/>
        </w:rPr>
        <w:fldChar w:fldCharType="end"/>
      </w:r>
      <w:r>
        <w:rPr>
          <w:sz w:val="24"/>
          <w:szCs w:val="24"/>
        </w:rPr>
        <w:t xml:space="preserve">. For our purposes, it is not particularly relevant to consider the specifics of why any such phenomenon, object, event, etc. may come to be classified as sacred rather than another. What is important is to appreciate the function of the ‘sacred’ as having this special symbolic meaning. This meaning makes it distinct from the non-sacred objects, phenomena, activities etc. of everyday life, that is the ‘profane’. </w:t>
      </w:r>
    </w:p>
    <w:p w14:paraId="785A5D20" w14:textId="03EB2745" w:rsidR="00143C50" w:rsidRDefault="00143C50" w:rsidP="005734FF">
      <w:pPr>
        <w:spacing w:after="120" w:line="360" w:lineRule="auto"/>
        <w:rPr>
          <w:sz w:val="24"/>
          <w:szCs w:val="24"/>
        </w:rPr>
      </w:pPr>
      <w:r>
        <w:rPr>
          <w:rFonts w:eastAsia="MalgunNew Roman"/>
          <w:sz w:val="24"/>
          <w:szCs w:val="24"/>
        </w:rPr>
        <w:t>Bernstein</w:t>
      </w:r>
      <w:r w:rsidR="0012785C">
        <w:rPr>
          <w:rFonts w:eastAsia="MalgunNew Roman"/>
          <w:sz w:val="24"/>
          <w:szCs w:val="24"/>
        </w:rPr>
        <w:t>,</w:t>
      </w:r>
      <w:r>
        <w:rPr>
          <w:rFonts w:eastAsia="MalgunNew Roman"/>
          <w:sz w:val="24"/>
          <w:szCs w:val="24"/>
        </w:rPr>
        <w:t xml:space="preserve"> and later his students, emphasised</w:t>
      </w:r>
      <w:r w:rsidR="00325ACF">
        <w:rPr>
          <w:rFonts w:eastAsia="MalgunNew Roman"/>
          <w:sz w:val="24"/>
          <w:szCs w:val="24"/>
        </w:rPr>
        <w:t>,</w:t>
      </w:r>
      <w:r>
        <w:rPr>
          <w:rFonts w:eastAsia="MalgunNew Roman"/>
          <w:sz w:val="24"/>
          <w:szCs w:val="24"/>
        </w:rPr>
        <w:t xml:space="preserve"> elaborated</w:t>
      </w:r>
      <w:r w:rsidR="00325ACF">
        <w:rPr>
          <w:rFonts w:eastAsia="MalgunNew Roman"/>
          <w:sz w:val="24"/>
          <w:szCs w:val="24"/>
        </w:rPr>
        <w:t xml:space="preserve"> and, to an extent, generalised</w:t>
      </w:r>
      <w:r>
        <w:rPr>
          <w:rFonts w:eastAsia="MalgunNew Roman"/>
          <w:sz w:val="24"/>
          <w:szCs w:val="24"/>
        </w:rPr>
        <w:t xml:space="preserve"> aspects of Durkheim’s model. </w:t>
      </w:r>
      <w:r w:rsidR="00E70B6C">
        <w:rPr>
          <w:rFonts w:eastAsia="MalgunNew Roman"/>
          <w:sz w:val="24"/>
          <w:szCs w:val="24"/>
        </w:rPr>
        <w:t xml:space="preserve">First, </w:t>
      </w:r>
      <w:r w:rsidR="00BB1F31">
        <w:rPr>
          <w:rFonts w:eastAsia="MalgunNew Roman"/>
          <w:sz w:val="24"/>
          <w:szCs w:val="24"/>
        </w:rPr>
        <w:t>Bernstein</w:t>
      </w:r>
      <w:r w:rsidR="0012785C">
        <w:rPr>
          <w:rFonts w:eastAsia="MalgunNew Roman"/>
          <w:sz w:val="24"/>
          <w:szCs w:val="24"/>
        </w:rPr>
        <w:t xml:space="preserve"> (2000)</w:t>
      </w:r>
      <w:r w:rsidR="00BB1F31">
        <w:rPr>
          <w:rFonts w:eastAsia="MalgunNew Roman"/>
          <w:sz w:val="24"/>
          <w:szCs w:val="24"/>
        </w:rPr>
        <w:t xml:space="preserve"> emphasised</w:t>
      </w:r>
      <w:r>
        <w:rPr>
          <w:rFonts w:eastAsia="MalgunNew Roman"/>
          <w:sz w:val="24"/>
          <w:szCs w:val="24"/>
        </w:rPr>
        <w:t xml:space="preserve"> that these two classes, the sacred and the profane, are in fact classes of </w:t>
      </w:r>
      <w:r>
        <w:rPr>
          <w:rFonts w:eastAsia="MalgunNew Roman"/>
          <w:i/>
          <w:sz w:val="24"/>
          <w:szCs w:val="24"/>
        </w:rPr>
        <w:t>knowledge</w:t>
      </w:r>
      <w:r>
        <w:rPr>
          <w:rStyle w:val="FootnoteReference"/>
          <w:rFonts w:eastAsia="MalgunNew Roman"/>
          <w:i/>
          <w:sz w:val="24"/>
          <w:szCs w:val="24"/>
        </w:rPr>
        <w:footnoteReference w:id="5"/>
      </w:r>
      <w:r>
        <w:rPr>
          <w:rFonts w:eastAsia="MalgunNew Roman"/>
          <w:sz w:val="24"/>
          <w:szCs w:val="24"/>
        </w:rPr>
        <w:t xml:space="preserve">. To the extent that the objects, events and phenomena which are classified as sacred are understood by a community to have transcendental symbolic meaning, which unites and gives order to their everyday existence, then it is effectively a class of abstract, “transcendental” (Bernstein, 2000, p. 29) knowledge, distinct from the “mundane” (Bernstein, 2000, p. 29) knowledge of everyday life. </w:t>
      </w:r>
      <w:r>
        <w:rPr>
          <w:sz w:val="24"/>
          <w:szCs w:val="24"/>
        </w:rPr>
        <w:t xml:space="preserve">As Young </w:t>
      </w:r>
      <w:r>
        <w:rPr>
          <w:sz w:val="24"/>
          <w:szCs w:val="24"/>
        </w:rPr>
        <w:fldChar w:fldCharType="begin"/>
      </w:r>
      <w:r>
        <w:rPr>
          <w:sz w:val="24"/>
          <w:szCs w:val="24"/>
        </w:rPr>
        <w:instrText xml:space="preserve"> ADDIN EN.CITE &lt;EndNote&gt;&lt;Cite ExcludeAuth="1"&gt;&lt;Author&gt;Young&lt;/Author&gt;&lt;Year&gt;2008&lt;/Year&gt;&lt;IDText&gt;Bringing knowledge back in: from social constructivism to social realism in the sociology of education&lt;/IDText&gt;&lt;DisplayText&gt;(2008)&lt;/DisplayText&gt;&lt;record&gt;&lt;keywords&gt;&lt;keyword&gt;Educational sociology&lt;/keyword&gt;&lt;keyword&gt;Education -- Curricula&lt;/keyword&gt;&lt;keyword&gt;Constructivism (Education)&lt;/keyword&gt;&lt;/keywords&gt;&lt;titles&gt;&lt;title&gt;Bringing knowledge back in: from social constructivism to social realism in the sociology of education&lt;/title&gt;&lt;/titles&gt;&lt;contributors&gt;&lt;authors&gt;&lt;author&gt;Young, Michael F. D.&lt;/author&gt;&lt;/authors&gt;&lt;/contributors&gt;&lt;added-date format="utc"&gt;1452811937&lt;/added-date&gt;&lt;pub-location&gt;London&lt;/pub-location&gt;&lt;ref-type name="Book"&gt;6&lt;/ref-type&gt;&lt;dates&gt;&lt;year&gt;2008&lt;/year&gt;&lt;/dates&gt;&lt;rec-number&gt;208&lt;/rec-number&gt;&lt;publisher&gt;Routledge&lt;/publisher&gt;&lt;last-updated-date format="utc"&gt;1469215468&lt;/last-updated-date&gt;&lt;/record&gt;&lt;/Cite&gt;&lt;/EndNote&gt;</w:instrText>
      </w:r>
      <w:r>
        <w:rPr>
          <w:sz w:val="24"/>
          <w:szCs w:val="24"/>
        </w:rPr>
        <w:fldChar w:fldCharType="separate"/>
      </w:r>
      <w:r>
        <w:rPr>
          <w:noProof/>
          <w:sz w:val="24"/>
          <w:szCs w:val="24"/>
        </w:rPr>
        <w:t>(2008)</w:t>
      </w:r>
      <w:r>
        <w:rPr>
          <w:sz w:val="24"/>
          <w:szCs w:val="24"/>
        </w:rPr>
        <w:fldChar w:fldCharType="end"/>
      </w:r>
      <w:r>
        <w:rPr>
          <w:sz w:val="24"/>
          <w:szCs w:val="24"/>
        </w:rPr>
        <w:t xml:space="preserve">, a student of Bernstein’s, explains, the ‘sacred’ therefore provides society with “the model for all the other types of abstract thought, such as modern science, that consist of unobservable concepts” </w:t>
      </w:r>
      <w:r>
        <w:rPr>
          <w:sz w:val="24"/>
          <w:szCs w:val="24"/>
        </w:rPr>
        <w:fldChar w:fldCharType="begin"/>
      </w:r>
      <w:r>
        <w:rPr>
          <w:sz w:val="24"/>
          <w:szCs w:val="24"/>
        </w:rPr>
        <w:instrText xml:space="preserve"> ADDIN EN.CITE &lt;EndNote&gt;&lt;Cite ExcludeAuth="1" ExcludeYear="1"&gt;&lt;Author&gt;Young&lt;/Author&gt;&lt;Year&gt;2008&lt;/Year&gt;&lt;IDText&gt;Bringing knowledge back in: from social constructivism to social realism in the sociology of education&lt;/IDText&gt;&lt;Pages&gt;41&lt;/Pages&gt;&lt;DisplayText&gt;(p. 41)&lt;/DisplayText&gt;&lt;record&gt;&lt;keywords&gt;&lt;keyword&gt;Educational sociology&lt;/keyword&gt;&lt;keyword&gt;Education -- Curricula&lt;/keyword&gt;&lt;keyword&gt;Constructivism (Education)&lt;/keyword&gt;&lt;/keywords&gt;&lt;titles&gt;&lt;title&gt;Bringing knowledge back in: from social constructivism to social realism in the sociology of education&lt;/title&gt;&lt;/titles&gt;&lt;contributors&gt;&lt;authors&gt;&lt;author&gt;Young, Michael F. D.&lt;/author&gt;&lt;/authors&gt;&lt;/contributors&gt;&lt;added-date format="utc"&gt;1452811937&lt;/added-date&gt;&lt;pub-location&gt;London&lt;/pub-location&gt;&lt;ref-type name="Book"&gt;6&lt;/ref-type&gt;&lt;dates&gt;&lt;year&gt;2008&lt;/year&gt;&lt;/dates&gt;&lt;rec-number&gt;208&lt;/rec-number&gt;&lt;publisher&gt;Routledge&lt;/publisher&gt;&lt;last-updated-date format="utc"&gt;1469215468&lt;/last-updated-date&gt;&lt;/record&gt;&lt;/Cite&gt;&lt;/EndNote&gt;</w:instrText>
      </w:r>
      <w:r>
        <w:rPr>
          <w:sz w:val="24"/>
          <w:szCs w:val="24"/>
        </w:rPr>
        <w:fldChar w:fldCharType="separate"/>
      </w:r>
      <w:r>
        <w:rPr>
          <w:noProof/>
          <w:sz w:val="24"/>
          <w:szCs w:val="24"/>
        </w:rPr>
        <w:t>(p. 41)</w:t>
      </w:r>
      <w:r>
        <w:rPr>
          <w:sz w:val="24"/>
          <w:szCs w:val="24"/>
        </w:rPr>
        <w:fldChar w:fldCharType="end"/>
      </w:r>
      <w:r>
        <w:rPr>
          <w:sz w:val="24"/>
          <w:szCs w:val="24"/>
        </w:rPr>
        <w:t>. Thus, from this theoretical perspective, the cognitive act of classifying the ‘sacred’ as distinct from the ‘profane’ is simultaneously an act of constructing a system for “specialised, symbolic structures of explicit knowledge” which transcends the unsystematised knowledge of “everyday” experience</w:t>
      </w:r>
      <w:r w:rsidR="004D2B2D">
        <w:rPr>
          <w:sz w:val="24"/>
          <w:szCs w:val="24"/>
        </w:rPr>
        <w:t xml:space="preserve"> (Bernstein, 2000, pp. 29, 160)</w:t>
      </w:r>
      <w:r>
        <w:rPr>
          <w:sz w:val="24"/>
          <w:szCs w:val="24"/>
        </w:rPr>
        <w:t xml:space="preserve">. In other words, this collective cognitive act </w:t>
      </w:r>
      <w:r w:rsidRPr="00C31880">
        <w:rPr>
          <w:sz w:val="24"/>
          <w:szCs w:val="24"/>
        </w:rPr>
        <w:t>institutionalise</w:t>
      </w:r>
      <w:r>
        <w:rPr>
          <w:sz w:val="24"/>
          <w:szCs w:val="24"/>
        </w:rPr>
        <w:t>s a system of</w:t>
      </w:r>
      <w:r w:rsidRPr="00C31880">
        <w:rPr>
          <w:sz w:val="24"/>
          <w:szCs w:val="24"/>
        </w:rPr>
        <w:t xml:space="preserve"> specialised</w:t>
      </w:r>
      <w:r>
        <w:rPr>
          <w:sz w:val="24"/>
          <w:szCs w:val="24"/>
        </w:rPr>
        <w:t xml:space="preserve">, transcendental knowledge. In this respect, it is therefore a precursor to all modern systems of specialised, “esoteric” </w:t>
      </w:r>
      <w:r>
        <w:rPr>
          <w:rFonts w:eastAsia="MalgunNew Roman"/>
          <w:sz w:val="24"/>
          <w:szCs w:val="24"/>
        </w:rPr>
        <w:fldChar w:fldCharType="begin"/>
      </w:r>
      <w:r>
        <w:rPr>
          <w:rFonts w:eastAsia="MalgunNew Roman"/>
          <w:sz w:val="24"/>
          <w:szCs w:val="24"/>
        </w:rPr>
        <w:instrText xml:space="preserve"> ADDIN EN.CITE &lt;EndNote&gt;&lt;Cite&gt;&lt;Author&gt;Bernstein&lt;/Author&gt;&lt;Year&gt;2000&lt;/Year&gt;&lt;IDText&gt;Pedagogy, symbolic control, and identity: Theory, research, critique&lt;/IDText&gt;&lt;Pages&gt;29&lt;/Pages&gt;&lt;DisplayText&gt;(Bernstein, 2000, p. 29)&lt;/DisplayText&gt;&lt;record&gt;&lt;isbn&gt;084769576X&lt;/isbn&gt;&lt;titles&gt;&lt;title&gt;Pedagogy, symbolic control, and identity: Theory, research, critique&lt;/title&gt;&lt;/titles&gt;&lt;number&gt;4&lt;/number&gt;&lt;contributors&gt;&lt;authors&gt;&lt;author&gt;Bernstein, Basil&lt;/author&gt;&lt;/authors&gt;&lt;/contributors&gt;&lt;edition&gt;2nd&lt;/edition&gt;&lt;added-date format="utc"&gt;1452707855&lt;/added-date&gt;&lt;pub-location&gt;Oxford&lt;/pub-location&gt;&lt;ref-type name="Book"&gt;6&lt;/ref-type&gt;&lt;dates&gt;&lt;year&gt;2000&lt;/year&gt;&lt;/dates&gt;&lt;rec-number&gt;185&lt;/rec-number&gt;&lt;publisher&gt;Rowman &amp;amp; Littlefield&lt;/publisher&gt;&lt;last-updated-date format="utc"&gt;1477766808&lt;/last-updated-date&gt;&lt;/record&gt;&lt;/Cite&gt;&lt;/EndNote&gt;</w:instrText>
      </w:r>
      <w:r>
        <w:rPr>
          <w:rFonts w:eastAsia="MalgunNew Roman"/>
          <w:sz w:val="24"/>
          <w:szCs w:val="24"/>
        </w:rPr>
        <w:fldChar w:fldCharType="separate"/>
      </w:r>
      <w:r>
        <w:rPr>
          <w:rFonts w:eastAsia="MalgunNew Roman"/>
          <w:noProof/>
          <w:sz w:val="24"/>
          <w:szCs w:val="24"/>
        </w:rPr>
        <w:t>(Bernstein, 2000, p. 29)</w:t>
      </w:r>
      <w:r>
        <w:rPr>
          <w:rFonts w:eastAsia="MalgunNew Roman"/>
          <w:sz w:val="24"/>
          <w:szCs w:val="24"/>
        </w:rPr>
        <w:fldChar w:fldCharType="end"/>
      </w:r>
      <w:r>
        <w:rPr>
          <w:sz w:val="24"/>
          <w:szCs w:val="24"/>
        </w:rPr>
        <w:t xml:space="preserve"> knowledge</w:t>
      </w:r>
      <w:r w:rsidR="00884DCA">
        <w:rPr>
          <w:sz w:val="24"/>
          <w:szCs w:val="24"/>
        </w:rPr>
        <w:t xml:space="preserve"> and transcendental thought</w:t>
      </w:r>
      <w:r>
        <w:rPr>
          <w:sz w:val="24"/>
          <w:szCs w:val="24"/>
        </w:rPr>
        <w:t xml:space="preserve">, including that which modern societies have organised into academic disciplines. </w:t>
      </w:r>
      <w:r w:rsidR="00884DCA">
        <w:rPr>
          <w:sz w:val="24"/>
          <w:szCs w:val="24"/>
        </w:rPr>
        <w:t>A</w:t>
      </w:r>
      <w:r>
        <w:rPr>
          <w:sz w:val="24"/>
          <w:szCs w:val="24"/>
        </w:rPr>
        <w:t>cademic institutions such as universities and the disciplinary groupings which they house are arguably the primary institutions through which contemporary society pursues “transcendental” thought – or</w:t>
      </w:r>
      <w:r w:rsidR="00884DCA">
        <w:rPr>
          <w:sz w:val="24"/>
          <w:szCs w:val="24"/>
        </w:rPr>
        <w:t xml:space="preserve"> through </w:t>
      </w:r>
      <w:r w:rsidR="008D6E8B">
        <w:rPr>
          <w:sz w:val="24"/>
          <w:szCs w:val="24"/>
        </w:rPr>
        <w:t xml:space="preserve">which </w:t>
      </w:r>
      <w:r w:rsidR="00884DCA">
        <w:rPr>
          <w:sz w:val="24"/>
          <w:szCs w:val="24"/>
        </w:rPr>
        <w:t>society</w:t>
      </w:r>
      <w:r>
        <w:rPr>
          <w:sz w:val="24"/>
          <w:szCs w:val="24"/>
        </w:rPr>
        <w:t xml:space="preserve"> “partakes of the sacred” (Beck &amp; Young, 2005, p. 185). </w:t>
      </w:r>
    </w:p>
    <w:p w14:paraId="1242B58F" w14:textId="31257DD7" w:rsidR="006F35F1" w:rsidRDefault="00F00E93" w:rsidP="005734FF">
      <w:pPr>
        <w:autoSpaceDE w:val="0"/>
        <w:autoSpaceDN w:val="0"/>
        <w:adjustRightInd w:val="0"/>
        <w:spacing w:after="120" w:line="360" w:lineRule="auto"/>
        <w:rPr>
          <w:sz w:val="24"/>
          <w:szCs w:val="24"/>
        </w:rPr>
      </w:pPr>
      <w:r>
        <w:rPr>
          <w:sz w:val="24"/>
          <w:szCs w:val="24"/>
        </w:rPr>
        <w:t xml:space="preserve">Bernstein </w:t>
      </w:r>
      <w:r w:rsidR="00650BCF">
        <w:rPr>
          <w:sz w:val="24"/>
          <w:szCs w:val="24"/>
        </w:rPr>
        <w:t xml:space="preserve">(2000) </w:t>
      </w:r>
      <w:r w:rsidR="00363840">
        <w:rPr>
          <w:sz w:val="24"/>
          <w:szCs w:val="24"/>
        </w:rPr>
        <w:t xml:space="preserve">also noted </w:t>
      </w:r>
      <w:r>
        <w:rPr>
          <w:sz w:val="24"/>
          <w:szCs w:val="24"/>
        </w:rPr>
        <w:t xml:space="preserve">that the </w:t>
      </w:r>
      <w:r w:rsidR="00664D48">
        <w:rPr>
          <w:sz w:val="24"/>
          <w:szCs w:val="24"/>
        </w:rPr>
        <w:t>boundary separating the sacred from the profane, and by extension</w:t>
      </w:r>
      <w:r w:rsidR="00766F64">
        <w:rPr>
          <w:sz w:val="24"/>
          <w:szCs w:val="24"/>
        </w:rPr>
        <w:t xml:space="preserve"> </w:t>
      </w:r>
      <w:r w:rsidR="00664D48">
        <w:rPr>
          <w:sz w:val="24"/>
          <w:szCs w:val="24"/>
        </w:rPr>
        <w:t xml:space="preserve">that separating the </w:t>
      </w:r>
      <w:r w:rsidR="00766F64">
        <w:rPr>
          <w:sz w:val="24"/>
          <w:szCs w:val="24"/>
        </w:rPr>
        <w:t>transcendental</w:t>
      </w:r>
      <w:r w:rsidR="00664D48">
        <w:rPr>
          <w:sz w:val="24"/>
          <w:szCs w:val="24"/>
        </w:rPr>
        <w:t xml:space="preserve"> from the </w:t>
      </w:r>
      <w:r w:rsidR="00766F64">
        <w:rPr>
          <w:sz w:val="24"/>
          <w:szCs w:val="24"/>
        </w:rPr>
        <w:t xml:space="preserve">everyday, </w:t>
      </w:r>
      <w:r w:rsidR="00902EB2">
        <w:rPr>
          <w:rFonts w:eastAsia="MalgunNew Roman"/>
          <w:sz w:val="24"/>
          <w:szCs w:val="24"/>
        </w:rPr>
        <w:t>is</w:t>
      </w:r>
      <w:r w:rsidR="00766F64">
        <w:rPr>
          <w:rFonts w:eastAsia="MalgunNew Roman"/>
          <w:sz w:val="24"/>
          <w:szCs w:val="24"/>
        </w:rPr>
        <w:t xml:space="preserve"> n</w:t>
      </w:r>
      <w:r w:rsidR="00E1558D">
        <w:rPr>
          <w:rFonts w:eastAsia="MalgunNew Roman"/>
          <w:sz w:val="24"/>
          <w:szCs w:val="24"/>
        </w:rPr>
        <w:t>ot a complete “dis</w:t>
      </w:r>
      <w:r w:rsidR="00143C50">
        <w:rPr>
          <w:rFonts w:eastAsia="MalgunNew Roman"/>
          <w:sz w:val="24"/>
          <w:szCs w:val="24"/>
        </w:rPr>
        <w:t>location</w:t>
      </w:r>
      <w:r w:rsidR="00766F64">
        <w:rPr>
          <w:rFonts w:eastAsia="MalgunNew Roman"/>
          <w:sz w:val="24"/>
          <w:szCs w:val="24"/>
        </w:rPr>
        <w:t>”</w:t>
      </w:r>
      <w:r w:rsidR="00143C50">
        <w:rPr>
          <w:rFonts w:eastAsia="MalgunNew Roman"/>
          <w:sz w:val="24"/>
          <w:szCs w:val="24"/>
        </w:rPr>
        <w:t xml:space="preserve"> (p. 30)</w:t>
      </w:r>
      <w:r w:rsidR="00664D48">
        <w:rPr>
          <w:rFonts w:eastAsia="MalgunNew Roman"/>
          <w:sz w:val="24"/>
          <w:szCs w:val="24"/>
        </w:rPr>
        <w:t>. Despite the existence of boundaries,</w:t>
      </w:r>
      <w:r w:rsidR="00766F64">
        <w:rPr>
          <w:rFonts w:eastAsia="MalgunNew Roman"/>
          <w:sz w:val="24"/>
          <w:szCs w:val="24"/>
        </w:rPr>
        <w:t xml:space="preserve"> there must necessarily </w:t>
      </w:r>
      <w:r w:rsidR="00664D48">
        <w:rPr>
          <w:rFonts w:eastAsia="MalgunNew Roman"/>
          <w:sz w:val="24"/>
          <w:szCs w:val="24"/>
        </w:rPr>
        <w:t xml:space="preserve">also be some </w:t>
      </w:r>
      <w:r w:rsidR="00C46E61">
        <w:rPr>
          <w:rFonts w:eastAsia="MalgunNew Roman"/>
          <w:sz w:val="24"/>
          <w:szCs w:val="24"/>
        </w:rPr>
        <w:t>channel or mechanism for the boundary to be crossed, for there to be some level of mutual</w:t>
      </w:r>
      <w:r w:rsidR="00C32B14">
        <w:rPr>
          <w:rFonts w:eastAsia="MalgunNew Roman"/>
          <w:sz w:val="24"/>
          <w:szCs w:val="24"/>
        </w:rPr>
        <w:t xml:space="preserve"> (although not necessarily equal)</w:t>
      </w:r>
      <w:r w:rsidR="00C46E61">
        <w:rPr>
          <w:rFonts w:eastAsia="MalgunNew Roman"/>
          <w:sz w:val="24"/>
          <w:szCs w:val="24"/>
        </w:rPr>
        <w:t xml:space="preserve"> influence from either side of the boundary</w:t>
      </w:r>
      <w:r w:rsidR="00664D48">
        <w:rPr>
          <w:rFonts w:eastAsia="MalgunNew Roman"/>
          <w:sz w:val="24"/>
          <w:szCs w:val="24"/>
        </w:rPr>
        <w:t>.</w:t>
      </w:r>
      <w:r w:rsidR="00766F64">
        <w:rPr>
          <w:rFonts w:eastAsia="MalgunNew Roman"/>
          <w:sz w:val="24"/>
          <w:szCs w:val="24"/>
        </w:rPr>
        <w:t xml:space="preserve"> </w:t>
      </w:r>
      <w:r w:rsidR="00143C50">
        <w:rPr>
          <w:rFonts w:eastAsia="MalgunNew Roman"/>
          <w:sz w:val="24"/>
          <w:szCs w:val="24"/>
        </w:rPr>
        <w:t xml:space="preserve">This must be so since although </w:t>
      </w:r>
      <w:r w:rsidR="00222A3C">
        <w:rPr>
          <w:rFonts w:eastAsia="MalgunNew Roman"/>
          <w:sz w:val="24"/>
          <w:szCs w:val="24"/>
        </w:rPr>
        <w:t>the ‘sacred’</w:t>
      </w:r>
      <w:r w:rsidR="00143C50">
        <w:rPr>
          <w:rFonts w:eastAsia="MalgunNew Roman"/>
          <w:sz w:val="24"/>
          <w:szCs w:val="24"/>
        </w:rPr>
        <w:t xml:space="preserve"> function</w:t>
      </w:r>
      <w:r w:rsidR="00222A3C">
        <w:rPr>
          <w:rFonts w:eastAsia="MalgunNew Roman"/>
          <w:sz w:val="24"/>
          <w:szCs w:val="24"/>
        </w:rPr>
        <w:t>s</w:t>
      </w:r>
      <w:r w:rsidR="00143C50">
        <w:rPr>
          <w:rFonts w:eastAsia="MalgunNew Roman"/>
          <w:sz w:val="24"/>
          <w:szCs w:val="24"/>
        </w:rPr>
        <w:t xml:space="preserve"> to </w:t>
      </w:r>
      <w:r w:rsidR="00143C50" w:rsidRPr="00E74DED">
        <w:rPr>
          <w:rFonts w:eastAsia="MalgunNew Roman"/>
          <w:sz w:val="24"/>
          <w:szCs w:val="24"/>
        </w:rPr>
        <w:t>transcend and unite individuals,</w:t>
      </w:r>
      <w:r w:rsidR="00143C50">
        <w:rPr>
          <w:rFonts w:eastAsia="MalgunNew Roman"/>
          <w:sz w:val="24"/>
          <w:szCs w:val="24"/>
        </w:rPr>
        <w:t xml:space="preserve"> it is ultimately individuals who collectively </w:t>
      </w:r>
      <w:r w:rsidR="00627B7D">
        <w:rPr>
          <w:rFonts w:eastAsia="MalgunNew Roman"/>
          <w:sz w:val="24"/>
          <w:szCs w:val="24"/>
        </w:rPr>
        <w:t xml:space="preserve">are responsible for the construction of </w:t>
      </w:r>
      <w:r w:rsidR="00A4646B">
        <w:rPr>
          <w:rFonts w:eastAsia="MalgunNew Roman"/>
          <w:sz w:val="24"/>
          <w:szCs w:val="24"/>
        </w:rPr>
        <w:t>the symbolic, specialised, esoteric system</w:t>
      </w:r>
      <w:r w:rsidR="003A1CB5">
        <w:rPr>
          <w:rFonts w:eastAsia="MalgunNew Roman"/>
          <w:sz w:val="24"/>
          <w:szCs w:val="24"/>
        </w:rPr>
        <w:t xml:space="preserve"> </w:t>
      </w:r>
      <w:r w:rsidR="00143C50">
        <w:rPr>
          <w:rFonts w:eastAsia="MalgunNew Roman"/>
          <w:sz w:val="24"/>
          <w:szCs w:val="24"/>
        </w:rPr>
        <w:t>– they</w:t>
      </w:r>
      <w:r w:rsidR="00A4646B">
        <w:rPr>
          <w:rFonts w:eastAsia="MalgunNew Roman"/>
          <w:sz w:val="24"/>
          <w:szCs w:val="24"/>
        </w:rPr>
        <w:t xml:space="preserve"> may transcend us, but they</w:t>
      </w:r>
      <w:r w:rsidR="00143C50">
        <w:rPr>
          <w:rFonts w:eastAsia="MalgunNew Roman"/>
          <w:sz w:val="24"/>
          <w:szCs w:val="24"/>
        </w:rPr>
        <w:t xml:space="preserve"> “have their roots in us” (Durkheim, 1915, p. 420).</w:t>
      </w:r>
      <w:r w:rsidR="00143C50" w:rsidRPr="00B75612">
        <w:rPr>
          <w:sz w:val="24"/>
          <w:szCs w:val="24"/>
        </w:rPr>
        <w:t xml:space="preserve"> </w:t>
      </w:r>
      <w:r w:rsidR="009B21F7">
        <w:rPr>
          <w:sz w:val="24"/>
          <w:szCs w:val="24"/>
        </w:rPr>
        <w:t>T</w:t>
      </w:r>
      <w:r w:rsidR="00830016">
        <w:rPr>
          <w:sz w:val="24"/>
          <w:szCs w:val="24"/>
        </w:rPr>
        <w:t xml:space="preserve">he </w:t>
      </w:r>
      <w:r w:rsidR="00864DB9">
        <w:rPr>
          <w:sz w:val="24"/>
          <w:szCs w:val="24"/>
        </w:rPr>
        <w:t>construction of systems</w:t>
      </w:r>
      <w:r w:rsidR="00830016">
        <w:rPr>
          <w:sz w:val="24"/>
          <w:szCs w:val="24"/>
        </w:rPr>
        <w:t xml:space="preserve"> for specialising in the transcendental </w:t>
      </w:r>
      <w:r w:rsidR="006F13D2">
        <w:rPr>
          <w:sz w:val="24"/>
          <w:szCs w:val="24"/>
        </w:rPr>
        <w:t xml:space="preserve">involves the construction of boundaries around </w:t>
      </w:r>
      <w:r w:rsidR="00272FE7">
        <w:rPr>
          <w:sz w:val="24"/>
          <w:szCs w:val="24"/>
        </w:rPr>
        <w:t>the</w:t>
      </w:r>
      <w:r w:rsidR="006F13D2">
        <w:rPr>
          <w:sz w:val="24"/>
          <w:szCs w:val="24"/>
        </w:rPr>
        <w:t xml:space="preserve"> transcendental</w:t>
      </w:r>
      <w:r w:rsidR="00272FE7">
        <w:rPr>
          <w:sz w:val="24"/>
          <w:szCs w:val="24"/>
        </w:rPr>
        <w:t>;</w:t>
      </w:r>
      <w:r w:rsidR="006F13D2">
        <w:rPr>
          <w:sz w:val="24"/>
          <w:szCs w:val="24"/>
        </w:rPr>
        <w:t xml:space="preserve"> but</w:t>
      </w:r>
      <w:r w:rsidR="00864DB9">
        <w:rPr>
          <w:sz w:val="24"/>
          <w:szCs w:val="24"/>
        </w:rPr>
        <w:t xml:space="preserve"> such boundaries are</w:t>
      </w:r>
      <w:r w:rsidR="00272FE7">
        <w:rPr>
          <w:sz w:val="24"/>
          <w:szCs w:val="24"/>
        </w:rPr>
        <w:t xml:space="preserve"> themselves</w:t>
      </w:r>
      <w:r w:rsidR="00864DB9">
        <w:rPr>
          <w:sz w:val="24"/>
          <w:szCs w:val="24"/>
        </w:rPr>
        <w:t xml:space="preserve"> </w:t>
      </w:r>
      <w:r w:rsidR="00864DB9" w:rsidRPr="00272FE7">
        <w:rPr>
          <w:i/>
          <w:sz w:val="24"/>
          <w:szCs w:val="24"/>
        </w:rPr>
        <w:t>bound</w:t>
      </w:r>
      <w:r w:rsidR="00864DB9">
        <w:rPr>
          <w:sz w:val="24"/>
          <w:szCs w:val="24"/>
        </w:rPr>
        <w:t xml:space="preserve"> to an everyday context</w:t>
      </w:r>
      <w:r w:rsidR="00272FE7">
        <w:rPr>
          <w:sz w:val="24"/>
          <w:szCs w:val="24"/>
        </w:rPr>
        <w:t>, since</w:t>
      </w:r>
      <w:r w:rsidR="00864DB9">
        <w:rPr>
          <w:sz w:val="24"/>
          <w:szCs w:val="24"/>
        </w:rPr>
        <w:t xml:space="preserve"> they are ultimately grounded in, and give meaning to, everyday life.</w:t>
      </w:r>
      <w:r w:rsidR="006A1D35">
        <w:rPr>
          <w:sz w:val="24"/>
          <w:szCs w:val="24"/>
        </w:rPr>
        <w:t xml:space="preserve"> </w:t>
      </w:r>
      <w:r w:rsidR="00DD6433">
        <w:rPr>
          <w:sz w:val="24"/>
          <w:szCs w:val="24"/>
        </w:rPr>
        <w:t>Bernstein therefore generalises Durkheim’s concepts</w:t>
      </w:r>
      <w:r w:rsidR="006254FD">
        <w:rPr>
          <w:sz w:val="24"/>
          <w:szCs w:val="24"/>
        </w:rPr>
        <w:t>. The ‘sacred’ and the ‘profane’ become, more generally, the transcendental and the everyday.</w:t>
      </w:r>
      <w:r w:rsidR="00DD6433">
        <w:rPr>
          <w:sz w:val="24"/>
          <w:szCs w:val="24"/>
        </w:rPr>
        <w:t xml:space="preserve"> </w:t>
      </w:r>
    </w:p>
    <w:p w14:paraId="5E7C3B3D" w14:textId="48578917" w:rsidR="0020438C" w:rsidRDefault="006A1D35" w:rsidP="005734FF">
      <w:pPr>
        <w:autoSpaceDE w:val="0"/>
        <w:autoSpaceDN w:val="0"/>
        <w:adjustRightInd w:val="0"/>
        <w:spacing w:after="120" w:line="360" w:lineRule="auto"/>
        <w:rPr>
          <w:sz w:val="24"/>
          <w:szCs w:val="24"/>
        </w:rPr>
      </w:pPr>
      <w:r>
        <w:rPr>
          <w:sz w:val="24"/>
          <w:szCs w:val="24"/>
        </w:rPr>
        <w:t xml:space="preserve">There </w:t>
      </w:r>
      <w:r w:rsidR="0041579C">
        <w:rPr>
          <w:sz w:val="24"/>
          <w:szCs w:val="24"/>
        </w:rPr>
        <w:t>are a few</w:t>
      </w:r>
      <w:r>
        <w:rPr>
          <w:sz w:val="24"/>
          <w:szCs w:val="24"/>
        </w:rPr>
        <w:t xml:space="preserve"> implications of </w:t>
      </w:r>
      <w:r w:rsidR="0041579C">
        <w:rPr>
          <w:sz w:val="24"/>
          <w:szCs w:val="24"/>
        </w:rPr>
        <w:t xml:space="preserve">the above discussion </w:t>
      </w:r>
      <w:r>
        <w:rPr>
          <w:sz w:val="24"/>
          <w:szCs w:val="24"/>
        </w:rPr>
        <w:t xml:space="preserve">for </w:t>
      </w:r>
      <w:r w:rsidR="00F63424">
        <w:rPr>
          <w:sz w:val="24"/>
          <w:szCs w:val="24"/>
        </w:rPr>
        <w:t>how I have understood and applied the idea of academic boundaries in this study</w:t>
      </w:r>
      <w:r>
        <w:rPr>
          <w:sz w:val="24"/>
          <w:szCs w:val="24"/>
        </w:rPr>
        <w:t xml:space="preserve">. </w:t>
      </w:r>
      <w:r w:rsidR="0041579C">
        <w:rPr>
          <w:sz w:val="24"/>
          <w:szCs w:val="24"/>
        </w:rPr>
        <w:t>First, a</w:t>
      </w:r>
      <w:r w:rsidR="00073745">
        <w:rPr>
          <w:sz w:val="24"/>
          <w:szCs w:val="24"/>
        </w:rPr>
        <w:t xml:space="preserve"> </w:t>
      </w:r>
      <w:r w:rsidR="0041579C">
        <w:rPr>
          <w:sz w:val="24"/>
          <w:szCs w:val="24"/>
        </w:rPr>
        <w:t>bounded category</w:t>
      </w:r>
      <w:r w:rsidR="00073745">
        <w:rPr>
          <w:sz w:val="24"/>
          <w:szCs w:val="24"/>
        </w:rPr>
        <w:t xml:space="preserve"> can never be defined purely in its own terms.</w:t>
      </w:r>
      <w:r w:rsidR="0041579C">
        <w:rPr>
          <w:sz w:val="24"/>
          <w:szCs w:val="24"/>
        </w:rPr>
        <w:t xml:space="preserve"> Any category is always defined not solely in terms of what it claims to be, but rather must be defined </w:t>
      </w:r>
      <w:r w:rsidR="0041579C">
        <w:rPr>
          <w:i/>
          <w:sz w:val="24"/>
          <w:szCs w:val="24"/>
        </w:rPr>
        <w:t>relationally</w:t>
      </w:r>
      <w:r w:rsidR="0041579C">
        <w:rPr>
          <w:sz w:val="24"/>
          <w:szCs w:val="24"/>
        </w:rPr>
        <w:t xml:space="preserve">, that is, in relation to what separates it from other similar or opposing categories. Hence, any boundary is contingent upon a relation </w:t>
      </w:r>
      <w:r w:rsidR="008542CF">
        <w:rPr>
          <w:sz w:val="24"/>
          <w:szCs w:val="24"/>
        </w:rPr>
        <w:t xml:space="preserve">to that which exists outside it. Second, the construction, maintenance and reproduction of boundaries requires </w:t>
      </w:r>
      <w:r w:rsidR="008542CF">
        <w:rPr>
          <w:i/>
          <w:sz w:val="24"/>
          <w:szCs w:val="24"/>
        </w:rPr>
        <w:t>work</w:t>
      </w:r>
      <w:r w:rsidR="008573DD">
        <w:rPr>
          <w:i/>
          <w:sz w:val="24"/>
          <w:szCs w:val="24"/>
        </w:rPr>
        <w:t xml:space="preserve"> </w:t>
      </w:r>
      <w:r w:rsidR="008573DD" w:rsidRPr="0002467C">
        <w:rPr>
          <w:sz w:val="24"/>
          <w:szCs w:val="24"/>
        </w:rPr>
        <w:fldChar w:fldCharType="begin">
          <w:fldData xml:space="preserve">PEVuZE5vdGU+PENpdGU+PEF1dGhvcj5DbGFyazwvQXV0aG9yPjxZZWFyPjIwMTY8L1llYXI+PElE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</w:fldData>
        </w:fldChar>
      </w:r>
      <w:r w:rsidR="0002467C">
        <w:rPr>
          <w:sz w:val="24"/>
          <w:szCs w:val="24"/>
        </w:rPr>
        <w:instrText xml:space="preserve"> ADDIN EN.CITE </w:instrText>
      </w:r>
      <w:r w:rsidR="0002467C">
        <w:rPr>
          <w:sz w:val="24"/>
          <w:szCs w:val="24"/>
        </w:rPr>
        <w:fldChar w:fldCharType="begin">
          <w:fldData xml:space="preserve">PEVuZE5vdGU+PENpdGU+PEF1dGhvcj5DbGFyazwvQXV0aG9yPjxZZWFyPjIwMTY8L1llYXI+PElE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</w:fldData>
        </w:fldChar>
      </w:r>
      <w:r w:rsidR="0002467C">
        <w:rPr>
          <w:sz w:val="24"/>
          <w:szCs w:val="24"/>
        </w:rPr>
        <w:instrText xml:space="preserve"> ADDIN EN.CITE.DATA </w:instrText>
      </w:r>
      <w:r w:rsidR="0002467C">
        <w:rPr>
          <w:sz w:val="24"/>
          <w:szCs w:val="24"/>
        </w:rPr>
      </w:r>
      <w:r w:rsidR="0002467C">
        <w:rPr>
          <w:sz w:val="24"/>
          <w:szCs w:val="24"/>
        </w:rPr>
        <w:fldChar w:fldCharType="end"/>
      </w:r>
      <w:r w:rsidR="008573DD" w:rsidRPr="0002467C">
        <w:rPr>
          <w:sz w:val="24"/>
          <w:szCs w:val="24"/>
        </w:rPr>
      </w:r>
      <w:r w:rsidR="008573DD" w:rsidRPr="0002467C">
        <w:rPr>
          <w:sz w:val="24"/>
          <w:szCs w:val="24"/>
        </w:rPr>
        <w:fldChar w:fldCharType="separate"/>
      </w:r>
      <w:r w:rsidR="0002467C">
        <w:rPr>
          <w:noProof/>
          <w:sz w:val="24"/>
          <w:szCs w:val="24"/>
        </w:rPr>
        <w:t>(hence the concept of 'boundary work', e.g. W. C. Clark et al., 2016; Gieryn, 1983; Nickolai et al., 2012; Pawley, 2012; Rödder, 2017)</w:t>
      </w:r>
      <w:r w:rsidR="008573DD" w:rsidRPr="0002467C">
        <w:rPr>
          <w:sz w:val="24"/>
          <w:szCs w:val="24"/>
        </w:rPr>
        <w:fldChar w:fldCharType="end"/>
      </w:r>
      <w:r w:rsidR="008542CF">
        <w:rPr>
          <w:sz w:val="24"/>
          <w:szCs w:val="24"/>
        </w:rPr>
        <w:t xml:space="preserve">. </w:t>
      </w:r>
      <w:r w:rsidR="00C56385">
        <w:rPr>
          <w:sz w:val="24"/>
          <w:szCs w:val="24"/>
        </w:rPr>
        <w:t>A</w:t>
      </w:r>
      <w:r w:rsidR="00D06473">
        <w:rPr>
          <w:sz w:val="24"/>
          <w:szCs w:val="24"/>
        </w:rPr>
        <w:t xml:space="preserve"> sufficiently powerful interest group, or a sufficiently large quantity of people in wider society, must have sufficient interest in the boundary</w:t>
      </w:r>
      <w:r w:rsidR="006C0030">
        <w:rPr>
          <w:sz w:val="24"/>
          <w:szCs w:val="24"/>
        </w:rPr>
        <w:t xml:space="preserve"> if the boundary is to be maintained and reproduced</w:t>
      </w:r>
      <w:r w:rsidR="00420DA9">
        <w:rPr>
          <w:sz w:val="24"/>
          <w:szCs w:val="24"/>
        </w:rPr>
        <w:t>. The reproduction of the boundary is thus a function of the power of the group(s) with the greatest stakes in its reproduction, the amount of work these groups are ready to put into its ongoing legitimacy, and the power of other groups with an interest in potentially weakening or re-shaping these boundaries.</w:t>
      </w:r>
      <w:r w:rsidR="00D06473">
        <w:rPr>
          <w:sz w:val="24"/>
          <w:szCs w:val="24"/>
        </w:rPr>
        <w:t xml:space="preserve"> </w:t>
      </w:r>
      <w:r w:rsidR="007103CC">
        <w:rPr>
          <w:sz w:val="24"/>
          <w:szCs w:val="24"/>
        </w:rPr>
        <w:t xml:space="preserve">However, and thirdly, there is no such thing as a perfectly bounded category. There must always be some form of relation, something that the reproduction of the boundary </w:t>
      </w:r>
      <w:r w:rsidR="007103CC">
        <w:rPr>
          <w:i/>
          <w:sz w:val="24"/>
          <w:szCs w:val="24"/>
        </w:rPr>
        <w:t xml:space="preserve">gives </w:t>
      </w:r>
      <w:r w:rsidR="007103CC">
        <w:rPr>
          <w:sz w:val="24"/>
          <w:szCs w:val="24"/>
        </w:rPr>
        <w:t>to wider society. I have called this a ‘transaction’ and will take this concept up further below</w:t>
      </w:r>
      <w:r w:rsidR="001E4A9F">
        <w:rPr>
          <w:sz w:val="24"/>
          <w:szCs w:val="24"/>
        </w:rPr>
        <w:t xml:space="preserve">. What is </w:t>
      </w:r>
      <w:r w:rsidR="00DF149D">
        <w:rPr>
          <w:sz w:val="24"/>
          <w:szCs w:val="24"/>
        </w:rPr>
        <w:t>‘</w:t>
      </w:r>
      <w:r w:rsidR="001E4A9F">
        <w:rPr>
          <w:sz w:val="24"/>
          <w:szCs w:val="24"/>
        </w:rPr>
        <w:t>given</w:t>
      </w:r>
      <w:r w:rsidR="00DF149D">
        <w:rPr>
          <w:sz w:val="24"/>
          <w:szCs w:val="24"/>
        </w:rPr>
        <w:t>’</w:t>
      </w:r>
      <w:r w:rsidR="000122F9">
        <w:rPr>
          <w:sz w:val="24"/>
          <w:szCs w:val="24"/>
        </w:rPr>
        <w:t>, what is ‘transacted’,</w:t>
      </w:r>
      <w:r w:rsidR="001E4A9F">
        <w:rPr>
          <w:sz w:val="24"/>
          <w:szCs w:val="24"/>
        </w:rPr>
        <w:t xml:space="preserve"> can vary greatly. For example, the ‘sacred’ gave a moral order and solidarity to society at large; </w:t>
      </w:r>
      <w:r w:rsidR="000122F9">
        <w:rPr>
          <w:sz w:val="24"/>
          <w:szCs w:val="24"/>
        </w:rPr>
        <w:t>for academia to legitimise its boundedness, it too</w:t>
      </w:r>
      <w:r w:rsidR="001E4A9F">
        <w:rPr>
          <w:sz w:val="24"/>
          <w:szCs w:val="24"/>
        </w:rPr>
        <w:t xml:space="preserve"> must be seen to give something, say </w:t>
      </w:r>
      <w:r w:rsidR="000122F9">
        <w:rPr>
          <w:sz w:val="24"/>
          <w:szCs w:val="24"/>
        </w:rPr>
        <w:t>the preservation, transmission and generation of k</w:t>
      </w:r>
      <w:r w:rsidR="001E4A9F">
        <w:rPr>
          <w:sz w:val="24"/>
          <w:szCs w:val="24"/>
        </w:rPr>
        <w:t xml:space="preserve">nowledge perceived to be of </w:t>
      </w:r>
      <w:r w:rsidR="000122F9">
        <w:rPr>
          <w:sz w:val="24"/>
          <w:szCs w:val="24"/>
        </w:rPr>
        <w:t xml:space="preserve">cultural or economic value. </w:t>
      </w:r>
      <w:r w:rsidR="00DF149D">
        <w:rPr>
          <w:sz w:val="24"/>
          <w:szCs w:val="24"/>
        </w:rPr>
        <w:t xml:space="preserve">However, and fourthly, precisely because such </w:t>
      </w:r>
      <w:r w:rsidR="00F05590">
        <w:rPr>
          <w:sz w:val="24"/>
          <w:szCs w:val="24"/>
        </w:rPr>
        <w:t xml:space="preserve">cross-boundary transactions are </w:t>
      </w:r>
      <w:r w:rsidR="00DF149D">
        <w:rPr>
          <w:sz w:val="24"/>
          <w:szCs w:val="24"/>
        </w:rPr>
        <w:t xml:space="preserve">a </w:t>
      </w:r>
      <w:r w:rsidR="000122F9">
        <w:rPr>
          <w:sz w:val="24"/>
          <w:szCs w:val="24"/>
        </w:rPr>
        <w:t>necessary feature of boundaries</w:t>
      </w:r>
      <w:r w:rsidR="00DF149D">
        <w:rPr>
          <w:sz w:val="24"/>
          <w:szCs w:val="24"/>
        </w:rPr>
        <w:t>, this also means there is</w:t>
      </w:r>
      <w:r w:rsidR="000122F9">
        <w:rPr>
          <w:sz w:val="24"/>
          <w:szCs w:val="24"/>
        </w:rPr>
        <w:t xml:space="preserve"> always a potential opening,</w:t>
      </w:r>
      <w:r w:rsidR="00445C74">
        <w:rPr>
          <w:sz w:val="24"/>
          <w:szCs w:val="24"/>
        </w:rPr>
        <w:t xml:space="preserve"> a ‘porosity’ and</w:t>
      </w:r>
      <w:r w:rsidR="000122F9">
        <w:rPr>
          <w:sz w:val="24"/>
          <w:szCs w:val="24"/>
        </w:rPr>
        <w:t xml:space="preserve"> a potential for weakness</w:t>
      </w:r>
      <w:r w:rsidR="00445C74">
        <w:rPr>
          <w:sz w:val="24"/>
          <w:szCs w:val="24"/>
        </w:rPr>
        <w:t xml:space="preserve"> in boundaries</w:t>
      </w:r>
      <w:r w:rsidR="000122F9">
        <w:rPr>
          <w:sz w:val="24"/>
          <w:szCs w:val="24"/>
        </w:rPr>
        <w:t>. ‘Transactions’ are potential ‘weak spots’ for bounded categories or entities, including academic boundaries</w:t>
      </w:r>
      <w:r w:rsidR="0020438C">
        <w:rPr>
          <w:sz w:val="24"/>
          <w:szCs w:val="24"/>
        </w:rPr>
        <w:t>.</w:t>
      </w:r>
    </w:p>
    <w:p w14:paraId="67EE7EA5" w14:textId="15E5D1B5" w:rsidR="005C3C6A" w:rsidRDefault="005C3C6A" w:rsidP="005734FF">
      <w:pPr>
        <w:autoSpaceDE w:val="0"/>
        <w:autoSpaceDN w:val="0"/>
        <w:adjustRightInd w:val="0"/>
        <w:spacing w:after="120" w:line="360" w:lineRule="auto"/>
        <w:rPr>
          <w:sz w:val="24"/>
          <w:szCs w:val="24"/>
        </w:rPr>
      </w:pPr>
      <w:r>
        <w:rPr>
          <w:sz w:val="24"/>
          <w:szCs w:val="24"/>
        </w:rPr>
        <w:t>From this perspective then, the main site for analysing the interplay of ‘power’ and ‘control’ and the potential shifting, re</w:t>
      </w:r>
      <w:r w:rsidR="00246403">
        <w:rPr>
          <w:sz w:val="24"/>
          <w:szCs w:val="24"/>
        </w:rPr>
        <w:t>-</w:t>
      </w:r>
      <w:r>
        <w:rPr>
          <w:sz w:val="24"/>
          <w:szCs w:val="24"/>
        </w:rPr>
        <w:t>shaping or weakening of boundaries is that of ‘boundary transactions’. For the bounded category, transactions are a mechanism for regulating the relation between itself and wider society, that is, they are attempts to take control over that relationship. This is because neglecting transactions and becoming fully insular is not a viable, sustainable alternative for the reproduction of boundaries. The alternatives of not taking control over boundary transactions are either that the boundary’s legitimacy is not apparent to wider society, or that another group or groups will take control over these transactions</w:t>
      </w:r>
      <w:r w:rsidR="0067642C">
        <w:rPr>
          <w:sz w:val="24"/>
          <w:szCs w:val="24"/>
        </w:rPr>
        <w:t xml:space="preserve"> </w:t>
      </w:r>
      <w:r>
        <w:rPr>
          <w:sz w:val="24"/>
          <w:szCs w:val="24"/>
        </w:rPr>
        <w:t xml:space="preserve">and may therefore hold greater power over the bounded category. </w:t>
      </w:r>
    </w:p>
    <w:p w14:paraId="437D7AC0" w14:textId="363F3B12" w:rsidR="005C3C6A" w:rsidRDefault="005C3C6A" w:rsidP="005734FF">
      <w:pPr>
        <w:autoSpaceDE w:val="0"/>
        <w:autoSpaceDN w:val="0"/>
        <w:adjustRightInd w:val="0"/>
        <w:spacing w:after="120" w:line="360" w:lineRule="auto"/>
        <w:rPr>
          <w:sz w:val="24"/>
          <w:szCs w:val="24"/>
        </w:rPr>
      </w:pPr>
      <w:r>
        <w:rPr>
          <w:sz w:val="24"/>
          <w:szCs w:val="24"/>
        </w:rPr>
        <w:t>For example, if academia was to (re-)enter an ‘ivory tower’ mode in which it attempted to significantly strengthen its boundedness and autonomy from wider social considerations, this would not be a genuine isolation. Rather, it would represent a potentially risky strategy at maintaining power over its domain of knowledge and knowledge-related activity vis-à-vis wider society. It is risky not because academia excuses itself from the need to transact, but rather because, in the words of an insightful report by the OECD</w:t>
      </w:r>
      <w:r w:rsidRPr="00730C41">
        <w:rPr>
          <w:sz w:val="24"/>
          <w:szCs w:val="24"/>
        </w:rPr>
        <w:t xml:space="preserve"> </w:t>
      </w:r>
      <w:r>
        <w:rPr>
          <w:sz w:val="24"/>
          <w:szCs w:val="24"/>
        </w:rPr>
        <w:t xml:space="preserve">Centre for Educational Research and Innovation (CERI, 1982), “even the phenomenon of the “ivory tower” must be understood in terms of interaction, not as a symbol of an illusory independence” (p. 17). That is, the ‘ivory tower’ image is itself a transaction, but one which rests on wider society’s agreement that academia’s legitimacy is based solely on its relation to the ‘transcendental’ </w:t>
      </w:r>
      <w:r>
        <w:rPr>
          <w:sz w:val="24"/>
          <w:szCs w:val="24"/>
        </w:rPr>
        <w:fldChar w:fldCharType="begin"/>
      </w:r>
      <w:r>
        <w:rPr>
          <w:sz w:val="24"/>
          <w:szCs w:val="24"/>
        </w:rPr>
        <w:instrText xml:space="preserve"> ADDIN EN.CITE &lt;EndNote&gt;&lt;Cite&gt;&lt;Author&gt;Nickolai&lt;/Author&gt;&lt;Year&gt;2012&lt;/Year&gt;&lt;IDText&gt;Can a Knowledge Sanctuary also be an Economic Engine? The Marketization of Higher Education as Institutional Boundary Work&lt;/IDText&gt;&lt;DisplayText&gt;(Nickolai et al., 2012)&lt;/DisplayText&gt;&lt;record&gt;&lt;keywords&gt;&lt;keyword&gt;Higher Education&lt;/keyword&gt;&lt;keyword&gt;Knowledge&lt;/keyword&gt;&lt;keyword&gt;College Students&lt;/keyword&gt;&lt;keyword&gt;Learning&lt;/keyword&gt;&lt;keyword&gt;Students&lt;/keyword&gt;&lt;keyword&gt;Markets&lt;/keyword&gt;&lt;keyword&gt;Values&lt;/keyword&gt;&lt;keyword&gt;Organizational Structure&lt;/keyword&gt;&lt;keyword&gt;Cultural Groups&lt;/keyword&gt;&lt;keyword&gt;Complex Organization&lt;/keyword&gt;&lt;keyword&gt;Bureaucratic Structure/Organizational Sociology&lt;/keyword&gt;&lt;keyword&gt;Article&lt;/keyword&gt;&lt;/keywords&gt;&lt;isbn&gt;1751-9020&lt;/isbn&gt;&lt;titles&gt;&lt;title&gt;Can a Knowledge Sanctuary also be an Economic Engine? The Marketization of Higher Education as Institutional Boundary Work&lt;/title&gt;&lt;/titles&gt;&lt;pages&gt;205-218&lt;/pages&gt;&lt;contributors&gt;&lt;authors&gt;&lt;author&gt;Nickolai, Daniel H.&lt;/author&gt;&lt;author&gt;Hoffman, Steve G.&lt;/author&gt;&lt;author&gt;Trautner, Mary Nell&lt;/author&gt;&lt;/authors&gt;&lt;/contributors&gt;&lt;added-date format="utc"&gt;1523374074&lt;/added-date&gt;&lt;pub-location&gt;Oxford, UK&lt;/pub-location&gt;&lt;ref-type name="Generic"&gt;13&lt;/ref-type&gt;&lt;dates&gt;&lt;year&gt;2012&lt;/year&gt;&lt;/dates&gt;&lt;rec-number&gt;7470&lt;/rec-number&gt;&lt;last-updated-date format="utc"&gt;1523374074&lt;/last-updated-date&gt;&lt;electronic-resource-num&gt;10.1111/j.1751-9020.2011.00449.x&lt;/electronic-resource-num&gt;&lt;volume&gt;6&lt;/volume&gt;&lt;/record&gt;&lt;/Cite&gt;&lt;/EndNote&gt;</w:instrText>
      </w:r>
      <w:r>
        <w:rPr>
          <w:sz w:val="24"/>
          <w:szCs w:val="24"/>
        </w:rPr>
        <w:fldChar w:fldCharType="separate"/>
      </w:r>
      <w:r>
        <w:rPr>
          <w:noProof/>
          <w:sz w:val="24"/>
          <w:szCs w:val="24"/>
        </w:rPr>
        <w:t>(Nickolai et al., 2012)</w:t>
      </w:r>
      <w:r>
        <w:rPr>
          <w:sz w:val="24"/>
          <w:szCs w:val="24"/>
        </w:rPr>
        <w:fldChar w:fldCharType="end"/>
      </w:r>
      <w:r>
        <w:rPr>
          <w:sz w:val="24"/>
          <w:szCs w:val="24"/>
        </w:rPr>
        <w:t xml:space="preserve">. It is not predetermined that such a strategy will fail, but </w:t>
      </w:r>
      <w:r w:rsidR="003A2D60">
        <w:rPr>
          <w:sz w:val="24"/>
          <w:szCs w:val="24"/>
        </w:rPr>
        <w:t>such a strategy</w:t>
      </w:r>
      <w:r>
        <w:rPr>
          <w:sz w:val="24"/>
          <w:szCs w:val="24"/>
        </w:rPr>
        <w:t xml:space="preserve"> leaves open the possibility that other knowledge-based institutions may gain in ascendency by ‘transacting’ knowledge and knowledge-based outputs in more innovative and interventionist ways which society sees as more valuable than that transacted by an ‘ivory tower’ institution. The point of this is not to make a normative argument either against or in favour of an ‘ivory tower’ model of the university, nor against or in favour of alternative institutions challenging universities as prime knowledge-based institutions. Rather, the point is that transactions across boundaries are unavoidable, and that the reproduction of boundaries may be better achieved by taking control of these transactions </w:t>
      </w:r>
      <w:r w:rsidR="003D2470">
        <w:rPr>
          <w:sz w:val="24"/>
          <w:szCs w:val="24"/>
        </w:rPr>
        <w:t xml:space="preserve">than </w:t>
      </w:r>
      <w:r>
        <w:rPr>
          <w:sz w:val="24"/>
          <w:szCs w:val="24"/>
        </w:rPr>
        <w:t>by attempting to minimise the</w:t>
      </w:r>
      <w:r w:rsidR="0020019D">
        <w:rPr>
          <w:sz w:val="24"/>
          <w:szCs w:val="24"/>
        </w:rPr>
        <w:t>ir</w:t>
      </w:r>
      <w:r>
        <w:rPr>
          <w:sz w:val="24"/>
          <w:szCs w:val="24"/>
        </w:rPr>
        <w:t xml:space="preserve"> frequency </w:t>
      </w:r>
      <w:r w:rsidR="0020019D">
        <w:rPr>
          <w:sz w:val="24"/>
          <w:szCs w:val="24"/>
        </w:rPr>
        <w:t>or intensity</w:t>
      </w:r>
      <w:r>
        <w:rPr>
          <w:sz w:val="24"/>
          <w:szCs w:val="24"/>
        </w:rPr>
        <w:t xml:space="preserve">. </w:t>
      </w:r>
    </w:p>
    <w:p w14:paraId="3FDAE66D" w14:textId="3F8D5488" w:rsidR="005C3C6A" w:rsidRDefault="005C3C6A" w:rsidP="005734FF">
      <w:pPr>
        <w:spacing w:after="120" w:line="360" w:lineRule="auto"/>
        <w:rPr>
          <w:sz w:val="24"/>
          <w:szCs w:val="24"/>
        </w:rPr>
      </w:pPr>
      <w:r>
        <w:rPr>
          <w:sz w:val="24"/>
          <w:szCs w:val="24"/>
        </w:rPr>
        <w:t>Of course, there is also the potential for an alternative</w:t>
      </w:r>
      <w:r w:rsidR="00B06EA9">
        <w:rPr>
          <w:sz w:val="24"/>
          <w:szCs w:val="24"/>
        </w:rPr>
        <w:t xml:space="preserve"> extreme</w:t>
      </w:r>
      <w:r>
        <w:rPr>
          <w:sz w:val="24"/>
          <w:szCs w:val="24"/>
        </w:rPr>
        <w:t xml:space="preserve"> approach, whereby</w:t>
      </w:r>
      <w:r w:rsidR="00B744AC">
        <w:rPr>
          <w:sz w:val="24"/>
          <w:szCs w:val="24"/>
        </w:rPr>
        <w:t xml:space="preserve"> universities increase</w:t>
      </w:r>
      <w:r>
        <w:rPr>
          <w:sz w:val="24"/>
          <w:szCs w:val="24"/>
        </w:rPr>
        <w:t xml:space="preserve"> the frequency and intensity of boundary-crossing transactions</w:t>
      </w:r>
      <w:r w:rsidR="0085211E">
        <w:rPr>
          <w:sz w:val="24"/>
          <w:szCs w:val="24"/>
        </w:rPr>
        <w:t xml:space="preserve"> and</w:t>
      </w:r>
      <w:r>
        <w:rPr>
          <w:sz w:val="24"/>
          <w:szCs w:val="24"/>
        </w:rPr>
        <w:t xml:space="preserve"> </w:t>
      </w:r>
      <w:r w:rsidR="00945505">
        <w:rPr>
          <w:sz w:val="24"/>
          <w:szCs w:val="24"/>
        </w:rPr>
        <w:t>engage in more direct interventionist</w:t>
      </w:r>
      <w:r>
        <w:rPr>
          <w:sz w:val="24"/>
          <w:szCs w:val="24"/>
        </w:rPr>
        <w:t xml:space="preserve"> activities perceived by </w:t>
      </w:r>
      <w:r w:rsidR="002209E5">
        <w:rPr>
          <w:sz w:val="24"/>
          <w:szCs w:val="24"/>
        </w:rPr>
        <w:t xml:space="preserve">some </w:t>
      </w:r>
      <w:r>
        <w:rPr>
          <w:sz w:val="24"/>
          <w:szCs w:val="24"/>
        </w:rPr>
        <w:t xml:space="preserve">to be out of keeping </w:t>
      </w:r>
      <w:r w:rsidR="0051439D">
        <w:rPr>
          <w:sz w:val="24"/>
          <w:szCs w:val="24"/>
        </w:rPr>
        <w:t xml:space="preserve">with </w:t>
      </w:r>
      <w:r>
        <w:rPr>
          <w:sz w:val="24"/>
          <w:szCs w:val="24"/>
        </w:rPr>
        <w:t>their expectations of universities. In such cases, the university, or any bounded institution or group, is “in danger of losing its identity” (Bernstein, 2000, p. 6). The risk here is that universities may be subject to a ‘misrecognition’ (</w:t>
      </w:r>
      <w:r w:rsidR="008D32C9">
        <w:rPr>
          <w:sz w:val="24"/>
          <w:szCs w:val="24"/>
        </w:rPr>
        <w:t xml:space="preserve">Bernstein, 2000, </w:t>
      </w:r>
      <w:r>
        <w:rPr>
          <w:sz w:val="24"/>
          <w:szCs w:val="24"/>
        </w:rPr>
        <w:t xml:space="preserve">p. 53). Misrecognition is when an institution, group or actor bases their actions on a narrow “functional analysis of what is taken to be the underlying features necessary” to “perform” (Bernstein, 2000, p. 53) or achieve a certain task or objective, i.e. ‘impact’, such that the analysis fails to recognise and take account of the complex sociocultural context. In the context of the impact agenda, for example, rather than </w:t>
      </w:r>
      <w:r>
        <w:rPr>
          <w:i/>
          <w:sz w:val="24"/>
          <w:szCs w:val="24"/>
        </w:rPr>
        <w:t xml:space="preserve">recognising </w:t>
      </w:r>
      <w:r>
        <w:rPr>
          <w:sz w:val="24"/>
          <w:szCs w:val="24"/>
        </w:rPr>
        <w:t xml:space="preserve">that the ‘impact’ of academic knowledge is grounded on universities having a relatively independent, autonomous and long-term critical approach to generating and transmitting knowledge, there is a risk that universities </w:t>
      </w:r>
      <w:r>
        <w:rPr>
          <w:i/>
          <w:sz w:val="24"/>
          <w:szCs w:val="24"/>
        </w:rPr>
        <w:t xml:space="preserve">misrecognise </w:t>
      </w:r>
      <w:r>
        <w:rPr>
          <w:sz w:val="24"/>
          <w:szCs w:val="24"/>
        </w:rPr>
        <w:t xml:space="preserve">impact as grounded on pure responsiveness to the immediate knowledge demands of certain actors. Again, </w:t>
      </w:r>
      <w:r w:rsidR="00D4508E">
        <w:rPr>
          <w:sz w:val="24"/>
          <w:szCs w:val="24"/>
        </w:rPr>
        <w:t>my</w:t>
      </w:r>
      <w:r>
        <w:rPr>
          <w:sz w:val="24"/>
          <w:szCs w:val="24"/>
        </w:rPr>
        <w:t xml:space="preserve"> point is not a normative one which makes presumptions about what is and what is not legitimate or appropriate for universities. Rather, the point is merely to note the theoretical possibility that a bounded category</w:t>
      </w:r>
      <w:r w:rsidR="00945505">
        <w:rPr>
          <w:sz w:val="24"/>
          <w:szCs w:val="24"/>
        </w:rPr>
        <w:t xml:space="preserve"> can</w:t>
      </w:r>
      <w:r>
        <w:rPr>
          <w:sz w:val="24"/>
          <w:szCs w:val="24"/>
        </w:rPr>
        <w:t xml:space="preserve"> become so preoccupied with its external legitimacy, and thus so preoccupied with the perceived needs of ‘key’ external actors, that the bounded group (or the group associated with the bounded category) loses its </w:t>
      </w:r>
      <w:r w:rsidR="004D7A29">
        <w:rPr>
          <w:sz w:val="24"/>
          <w:szCs w:val="24"/>
        </w:rPr>
        <w:t>distinctiveness and</w:t>
      </w:r>
      <w:r>
        <w:rPr>
          <w:sz w:val="24"/>
          <w:szCs w:val="24"/>
        </w:rPr>
        <w:t xml:space="preserve"> ceases to be the entity that it was. </w:t>
      </w:r>
    </w:p>
    <w:p w14:paraId="4BC6B2CC" w14:textId="25CC3235" w:rsidR="005C3C6A" w:rsidRDefault="005C3C6A" w:rsidP="005734FF">
      <w:pPr>
        <w:spacing w:after="120" w:line="360" w:lineRule="auto"/>
        <w:rPr>
          <w:sz w:val="24"/>
          <w:szCs w:val="24"/>
        </w:rPr>
      </w:pPr>
      <w:r>
        <w:rPr>
          <w:sz w:val="24"/>
          <w:szCs w:val="24"/>
        </w:rPr>
        <w:t xml:space="preserve">‘Control’ over ‘boundary transactions’ is therefore a key factor in the potential reproduction of boundaries. </w:t>
      </w:r>
      <w:r w:rsidR="00751CBA">
        <w:rPr>
          <w:sz w:val="24"/>
          <w:szCs w:val="24"/>
        </w:rPr>
        <w:t>I now move on to</w:t>
      </w:r>
      <w:r>
        <w:rPr>
          <w:sz w:val="24"/>
          <w:szCs w:val="24"/>
        </w:rPr>
        <w:t xml:space="preserve"> explore the concepts of ‘control’ and ‘boundary transaction’ in more detail</w:t>
      </w:r>
      <w:r w:rsidR="00106696">
        <w:rPr>
          <w:sz w:val="24"/>
          <w:szCs w:val="24"/>
        </w:rPr>
        <w:t>.</w:t>
      </w:r>
      <w:r>
        <w:rPr>
          <w:sz w:val="24"/>
          <w:szCs w:val="24"/>
        </w:rPr>
        <w:t xml:space="preserve"> </w:t>
      </w:r>
    </w:p>
    <w:p w14:paraId="377BEAAF" w14:textId="02378AA5" w:rsidR="00A92237" w:rsidRDefault="009258DE" w:rsidP="006E30B9">
      <w:pPr>
        <w:pStyle w:val="Heading3"/>
      </w:pPr>
      <w:bookmarkStart w:id="34" w:name="_Toc31701946"/>
      <w:r>
        <w:t>‘B</w:t>
      </w:r>
      <w:r w:rsidR="00A92237">
        <w:t>oundary transactions’</w:t>
      </w:r>
      <w:r w:rsidR="007210F7">
        <w:t xml:space="preserve"> and ‘control’</w:t>
      </w:r>
      <w:bookmarkEnd w:id="34"/>
    </w:p>
    <w:p w14:paraId="33703B32" w14:textId="54CA28D3" w:rsidR="00D05856" w:rsidRDefault="00D05856" w:rsidP="00D05856">
      <w:pPr>
        <w:tabs>
          <w:tab w:val="left" w:pos="1503"/>
        </w:tabs>
        <w:spacing w:after="120" w:line="360" w:lineRule="auto"/>
        <w:rPr>
          <w:sz w:val="24"/>
          <w:szCs w:val="24"/>
        </w:rPr>
      </w:pPr>
      <w:r>
        <w:rPr>
          <w:sz w:val="24"/>
          <w:szCs w:val="24"/>
        </w:rPr>
        <w:t>Boundary transactions are interactions</w:t>
      </w:r>
      <w:r w:rsidR="00315CDE">
        <w:rPr>
          <w:sz w:val="24"/>
          <w:szCs w:val="24"/>
        </w:rPr>
        <w:t xml:space="preserve"> </w:t>
      </w:r>
      <w:r w:rsidR="00016A80">
        <w:rPr>
          <w:sz w:val="24"/>
          <w:szCs w:val="24"/>
        </w:rPr>
        <w:t>between a bounded group (or a group which identifies with some bounded category, in the way that physicists are identified with the bounded discipline of physics) and some other group beyond that boundary which may have an impact on that boundary. As discussed above, boundary transactions are unavoidable for the reproduction of boundaries.</w:t>
      </w:r>
      <w:r w:rsidR="007265FD">
        <w:rPr>
          <w:sz w:val="24"/>
          <w:szCs w:val="24"/>
        </w:rPr>
        <w:t xml:space="preserve"> They are moments where the bounded group/category displays its value to other actors and thereby contributes to its legitimacy</w:t>
      </w:r>
      <w:r w:rsidR="006E1ACD">
        <w:rPr>
          <w:sz w:val="24"/>
          <w:szCs w:val="24"/>
        </w:rPr>
        <w:t xml:space="preserve">; in other words, they </w:t>
      </w:r>
      <w:r w:rsidR="0013487A">
        <w:rPr>
          <w:sz w:val="24"/>
          <w:szCs w:val="24"/>
        </w:rPr>
        <w:t>represent</w:t>
      </w:r>
      <w:r w:rsidR="006E1ACD">
        <w:rPr>
          <w:sz w:val="24"/>
          <w:szCs w:val="24"/>
        </w:rPr>
        <w:t xml:space="preserve"> “the performances each system delivers for other system</w:t>
      </w:r>
      <w:r w:rsidR="0013487A">
        <w:rPr>
          <w:sz w:val="24"/>
          <w:szCs w:val="24"/>
        </w:rPr>
        <w:t>s</w:t>
      </w:r>
      <w:r w:rsidR="00FC1FFA">
        <w:rPr>
          <w:sz w:val="24"/>
          <w:szCs w:val="24"/>
        </w:rPr>
        <w:t>”</w:t>
      </w:r>
      <w:r w:rsidR="0013487A">
        <w:rPr>
          <w:sz w:val="24"/>
          <w:szCs w:val="24"/>
        </w:rPr>
        <w:t xml:space="preserve"> (Kantasalmi &amp; Tuunainen, 2018, p. 354)</w:t>
      </w:r>
      <w:r w:rsidR="007265FD">
        <w:rPr>
          <w:sz w:val="24"/>
          <w:szCs w:val="24"/>
        </w:rPr>
        <w:t>.</w:t>
      </w:r>
      <w:r w:rsidR="00016A80">
        <w:rPr>
          <w:sz w:val="24"/>
          <w:szCs w:val="24"/>
        </w:rPr>
        <w:t xml:space="preserve"> But they also carry risks</w:t>
      </w:r>
      <w:r w:rsidR="00876A64">
        <w:rPr>
          <w:sz w:val="24"/>
          <w:szCs w:val="24"/>
        </w:rPr>
        <w:t xml:space="preserve"> and “boundary maintenance issues” (Kantasalmi &amp; Tuunainen, 2018, p. 354)</w:t>
      </w:r>
      <w:r w:rsidR="00016A80">
        <w:rPr>
          <w:sz w:val="24"/>
          <w:szCs w:val="24"/>
        </w:rPr>
        <w:t xml:space="preserve">. </w:t>
      </w:r>
      <w:r w:rsidR="007265FD">
        <w:rPr>
          <w:sz w:val="24"/>
          <w:szCs w:val="24"/>
        </w:rPr>
        <w:t xml:space="preserve">This is because there is a trade-off between maximising the interests of </w:t>
      </w:r>
      <w:r w:rsidR="00AD6E22">
        <w:rPr>
          <w:sz w:val="24"/>
          <w:szCs w:val="24"/>
        </w:rPr>
        <w:t>certain external groups</w:t>
      </w:r>
      <w:r w:rsidR="007265FD">
        <w:rPr>
          <w:sz w:val="24"/>
          <w:szCs w:val="24"/>
        </w:rPr>
        <w:t xml:space="preserve"> actors</w:t>
      </w:r>
      <w:r w:rsidR="00DE6F8C">
        <w:rPr>
          <w:sz w:val="24"/>
          <w:szCs w:val="24"/>
        </w:rPr>
        <w:t>, in which</w:t>
      </w:r>
      <w:r w:rsidR="00D52E21">
        <w:rPr>
          <w:sz w:val="24"/>
          <w:szCs w:val="24"/>
        </w:rPr>
        <w:t xml:space="preserve"> case</w:t>
      </w:r>
      <w:r w:rsidR="00DE6F8C">
        <w:rPr>
          <w:sz w:val="24"/>
          <w:szCs w:val="24"/>
        </w:rPr>
        <w:t xml:space="preserve"> there is a risk that, over time, the b</w:t>
      </w:r>
      <w:r w:rsidR="00AD6E22">
        <w:rPr>
          <w:sz w:val="24"/>
          <w:szCs w:val="24"/>
        </w:rPr>
        <w:t xml:space="preserve">ounded category may be seen by others as synonymous with that external group, as lacking autonomy, or as no longer having a distinctive identity, and, the other possibility, </w:t>
      </w:r>
      <w:r w:rsidR="00D52E21">
        <w:rPr>
          <w:sz w:val="24"/>
          <w:szCs w:val="24"/>
        </w:rPr>
        <w:t xml:space="preserve">minimising boundary transactions, in which case there is a risk that the bounded category will appear distant and </w:t>
      </w:r>
      <w:r w:rsidR="005767F9">
        <w:rPr>
          <w:sz w:val="24"/>
          <w:szCs w:val="24"/>
        </w:rPr>
        <w:t>ir</w:t>
      </w:r>
      <w:r w:rsidR="00D52E21">
        <w:rPr>
          <w:sz w:val="24"/>
          <w:szCs w:val="24"/>
        </w:rPr>
        <w:t>relevant by the majority</w:t>
      </w:r>
      <w:r w:rsidR="006B4AE3">
        <w:rPr>
          <w:sz w:val="24"/>
          <w:szCs w:val="24"/>
        </w:rPr>
        <w:t xml:space="preserve">. </w:t>
      </w:r>
    </w:p>
    <w:p w14:paraId="3E66B97B" w14:textId="77777777" w:rsidR="001610C8" w:rsidRDefault="00404B07" w:rsidP="00D05856">
      <w:pPr>
        <w:tabs>
          <w:tab w:val="left" w:pos="1503"/>
        </w:tabs>
        <w:spacing w:after="120" w:line="360" w:lineRule="auto"/>
        <w:rPr>
          <w:sz w:val="24"/>
          <w:szCs w:val="24"/>
        </w:rPr>
      </w:pPr>
      <w:r>
        <w:rPr>
          <w:sz w:val="24"/>
          <w:szCs w:val="24"/>
        </w:rPr>
        <w:t xml:space="preserve">In most cases, </w:t>
      </w:r>
      <w:r w:rsidR="008E1E9D">
        <w:rPr>
          <w:sz w:val="24"/>
          <w:szCs w:val="24"/>
        </w:rPr>
        <w:t xml:space="preserve">it can be expected that </w:t>
      </w:r>
      <w:r>
        <w:rPr>
          <w:sz w:val="24"/>
          <w:szCs w:val="24"/>
        </w:rPr>
        <w:t xml:space="preserve">approaches to boundary transactions are unlikely to go in either direction to an extreme. </w:t>
      </w:r>
      <w:r w:rsidR="00031D5D">
        <w:rPr>
          <w:sz w:val="24"/>
          <w:szCs w:val="24"/>
        </w:rPr>
        <w:t>This is because bounded categories are normally able to exert a certain amount of ‘control’ over the boundary transactions</w:t>
      </w:r>
      <w:r w:rsidR="00F7789E">
        <w:rPr>
          <w:sz w:val="24"/>
          <w:szCs w:val="24"/>
        </w:rPr>
        <w:t>, and this control i</w:t>
      </w:r>
      <w:r w:rsidR="006A6F81">
        <w:rPr>
          <w:sz w:val="24"/>
          <w:szCs w:val="24"/>
        </w:rPr>
        <w:t>s</w:t>
      </w:r>
      <w:r w:rsidR="00F7789E">
        <w:rPr>
          <w:sz w:val="24"/>
          <w:szCs w:val="24"/>
        </w:rPr>
        <w:t xml:space="preserve"> an important part of the regulation of the relationship between the bounded category and wider society</w:t>
      </w:r>
      <w:r w:rsidR="00031D5D">
        <w:rPr>
          <w:sz w:val="24"/>
          <w:szCs w:val="24"/>
        </w:rPr>
        <w:t xml:space="preserve">. ‘Control’, in the Bernsteinian (2000) sense, refers to control over </w:t>
      </w:r>
      <w:r w:rsidR="0032493C">
        <w:rPr>
          <w:sz w:val="24"/>
          <w:szCs w:val="24"/>
        </w:rPr>
        <w:t>the “legitimate forms” (p. 5)</w:t>
      </w:r>
      <w:r w:rsidR="00031D5D">
        <w:rPr>
          <w:sz w:val="24"/>
          <w:szCs w:val="24"/>
        </w:rPr>
        <w:t xml:space="preserve"> that interactions</w:t>
      </w:r>
      <w:r w:rsidR="00DA46A4">
        <w:rPr>
          <w:sz w:val="24"/>
          <w:szCs w:val="24"/>
        </w:rPr>
        <w:t xml:space="preserve"> (or, more specifically, transactions</w:t>
      </w:r>
      <w:r w:rsidR="0041650A">
        <w:rPr>
          <w:sz w:val="24"/>
          <w:szCs w:val="24"/>
        </w:rPr>
        <w:t>)</w:t>
      </w:r>
      <w:r w:rsidR="00914075">
        <w:rPr>
          <w:sz w:val="24"/>
          <w:szCs w:val="24"/>
        </w:rPr>
        <w:t xml:space="preserve"> </w:t>
      </w:r>
      <w:r w:rsidR="007210F7">
        <w:rPr>
          <w:sz w:val="24"/>
          <w:szCs w:val="24"/>
        </w:rPr>
        <w:t>can take</w:t>
      </w:r>
      <w:r w:rsidR="0032493C">
        <w:rPr>
          <w:sz w:val="24"/>
          <w:szCs w:val="24"/>
        </w:rPr>
        <w:t xml:space="preserve">. </w:t>
      </w:r>
    </w:p>
    <w:p w14:paraId="59F3CAF3" w14:textId="7C3A2B45" w:rsidR="004A5F2B" w:rsidRDefault="0032493C" w:rsidP="00D05856">
      <w:pPr>
        <w:tabs>
          <w:tab w:val="left" w:pos="1503"/>
        </w:tabs>
        <w:spacing w:after="120" w:line="360" w:lineRule="auto"/>
        <w:rPr>
          <w:sz w:val="24"/>
          <w:szCs w:val="24"/>
        </w:rPr>
      </w:pPr>
      <w:r>
        <w:rPr>
          <w:sz w:val="24"/>
          <w:szCs w:val="24"/>
        </w:rPr>
        <w:t xml:space="preserve">For example, any academic ‘output’, such as </w:t>
      </w:r>
      <w:r w:rsidR="00050573">
        <w:rPr>
          <w:sz w:val="24"/>
          <w:szCs w:val="24"/>
        </w:rPr>
        <w:t>report of research</w:t>
      </w:r>
      <w:r w:rsidR="003D692B">
        <w:rPr>
          <w:sz w:val="24"/>
          <w:szCs w:val="24"/>
        </w:rPr>
        <w:t>,</w:t>
      </w:r>
      <w:r>
        <w:rPr>
          <w:sz w:val="24"/>
          <w:szCs w:val="24"/>
        </w:rPr>
        <w:t xml:space="preserve"> or a graduate, can be conceptualised as a transaction, since they bring something from within the academic boundary to</w:t>
      </w:r>
      <w:r w:rsidR="00FE2254">
        <w:rPr>
          <w:sz w:val="24"/>
          <w:szCs w:val="24"/>
        </w:rPr>
        <w:t xml:space="preserve"> a context</w:t>
      </w:r>
      <w:r>
        <w:rPr>
          <w:sz w:val="24"/>
          <w:szCs w:val="24"/>
        </w:rPr>
        <w:t xml:space="preserve"> beyond that boundary</w:t>
      </w:r>
      <w:r w:rsidR="00E95D82">
        <w:rPr>
          <w:sz w:val="24"/>
          <w:szCs w:val="24"/>
        </w:rPr>
        <w:t>.</w:t>
      </w:r>
      <w:r w:rsidR="00272B4E">
        <w:rPr>
          <w:sz w:val="24"/>
          <w:szCs w:val="24"/>
        </w:rPr>
        <w:t xml:space="preserve"> But there are a range of different forms that such ‘outputs’ could take, and the form is influenced by the levels of c</w:t>
      </w:r>
      <w:r w:rsidR="009B77E3">
        <w:rPr>
          <w:sz w:val="24"/>
          <w:szCs w:val="24"/>
        </w:rPr>
        <w:t xml:space="preserve">ontrol over the transaction </w:t>
      </w:r>
      <w:r w:rsidR="00272B4E">
        <w:rPr>
          <w:sz w:val="24"/>
          <w:szCs w:val="24"/>
        </w:rPr>
        <w:t>by different actors</w:t>
      </w:r>
      <w:r w:rsidR="009B77E3">
        <w:rPr>
          <w:sz w:val="24"/>
          <w:szCs w:val="24"/>
        </w:rPr>
        <w:t xml:space="preserve">. </w:t>
      </w:r>
      <w:r w:rsidR="00050573">
        <w:rPr>
          <w:sz w:val="24"/>
          <w:szCs w:val="24"/>
        </w:rPr>
        <w:t xml:space="preserve">For example, </w:t>
      </w:r>
      <w:r w:rsidR="00687E44">
        <w:rPr>
          <w:sz w:val="24"/>
          <w:szCs w:val="24"/>
        </w:rPr>
        <w:t xml:space="preserve">research outputs published in academic journals and written in a highly technical form </w:t>
      </w:r>
      <w:r w:rsidR="00EE26C1">
        <w:rPr>
          <w:sz w:val="24"/>
          <w:szCs w:val="24"/>
        </w:rPr>
        <w:t>targeted at an audience with significant prior knowledge</w:t>
      </w:r>
      <w:r w:rsidR="00503836">
        <w:rPr>
          <w:sz w:val="24"/>
          <w:szCs w:val="24"/>
        </w:rPr>
        <w:t xml:space="preserve"> </w:t>
      </w:r>
      <w:r w:rsidR="00687E44">
        <w:rPr>
          <w:sz w:val="24"/>
          <w:szCs w:val="24"/>
        </w:rPr>
        <w:t>reflect</w:t>
      </w:r>
      <w:r w:rsidR="00E97A56">
        <w:rPr>
          <w:sz w:val="24"/>
          <w:szCs w:val="24"/>
        </w:rPr>
        <w:t>s</w:t>
      </w:r>
      <w:r w:rsidR="00687E44">
        <w:rPr>
          <w:sz w:val="24"/>
          <w:szCs w:val="24"/>
        </w:rPr>
        <w:t xml:space="preserve"> that control </w:t>
      </w:r>
      <w:r w:rsidR="004A5F2B">
        <w:rPr>
          <w:sz w:val="24"/>
          <w:szCs w:val="24"/>
        </w:rPr>
        <w:t xml:space="preserve">over that output lay within the boundaries of academia. By contrast, a research output which took the form of, say, a workshop aimed at non-specialist practitioners or policymakers for whom certain aspects of the research may be useful (McNie et al., 2016) </w:t>
      </w:r>
      <w:r w:rsidR="001A6866">
        <w:rPr>
          <w:sz w:val="24"/>
          <w:szCs w:val="24"/>
        </w:rPr>
        <w:t>would imply greater control with the user</w:t>
      </w:r>
      <w:r w:rsidR="004B7F93">
        <w:rPr>
          <w:sz w:val="24"/>
          <w:szCs w:val="24"/>
        </w:rPr>
        <w:t xml:space="preserve">s of this research. </w:t>
      </w:r>
      <w:r w:rsidR="00E665E5">
        <w:rPr>
          <w:sz w:val="24"/>
          <w:szCs w:val="24"/>
        </w:rPr>
        <w:t>To continue the other example of an ‘output’, that of a university</w:t>
      </w:r>
      <w:r w:rsidR="00D42025">
        <w:rPr>
          <w:sz w:val="24"/>
          <w:szCs w:val="24"/>
        </w:rPr>
        <w:t xml:space="preserve"> graduate</w:t>
      </w:r>
      <w:r w:rsidR="004B7F93">
        <w:rPr>
          <w:sz w:val="24"/>
          <w:szCs w:val="24"/>
        </w:rPr>
        <w:t>, where a student’s higher education consisted of strongly academic, discipline-specific training</w:t>
      </w:r>
      <w:r w:rsidR="00146D1D">
        <w:rPr>
          <w:sz w:val="24"/>
          <w:szCs w:val="24"/>
        </w:rPr>
        <w:t>, this</w:t>
      </w:r>
      <w:r w:rsidR="004B7F93">
        <w:rPr>
          <w:sz w:val="24"/>
          <w:szCs w:val="24"/>
        </w:rPr>
        <w:t xml:space="preserve"> could be conceptualised as </w:t>
      </w:r>
      <w:r w:rsidR="00D206F3">
        <w:rPr>
          <w:sz w:val="24"/>
          <w:szCs w:val="24"/>
        </w:rPr>
        <w:t>a transaction over which academia held significant control. By contrast, where curricula were designed to promote more “generic” skills (Bernstein, 2000, p. 53; see also Beck &amp; Young, 2005</w:t>
      </w:r>
      <w:r w:rsidR="00FF6223">
        <w:rPr>
          <w:sz w:val="24"/>
          <w:szCs w:val="24"/>
        </w:rPr>
        <w:t>, p. 189</w:t>
      </w:r>
      <w:r w:rsidR="00D206F3">
        <w:rPr>
          <w:sz w:val="24"/>
          <w:szCs w:val="24"/>
        </w:rPr>
        <w:t>)</w:t>
      </w:r>
      <w:r w:rsidR="0059431E">
        <w:rPr>
          <w:sz w:val="24"/>
          <w:szCs w:val="24"/>
        </w:rPr>
        <w:t xml:space="preserve"> such as employability,</w:t>
      </w:r>
      <w:r w:rsidR="00C665E4">
        <w:rPr>
          <w:sz w:val="24"/>
          <w:szCs w:val="24"/>
        </w:rPr>
        <w:t xml:space="preserve"> perhaps with input over aspects over the curriculum from some perceived key industrial sectors,</w:t>
      </w:r>
      <w:r w:rsidR="0059431E">
        <w:rPr>
          <w:sz w:val="24"/>
          <w:szCs w:val="24"/>
        </w:rPr>
        <w:t xml:space="preserve"> this could be conceptualised as a transaction over which there was relative external control. </w:t>
      </w:r>
    </w:p>
    <w:p w14:paraId="1BCD1BF5" w14:textId="144E78CF" w:rsidR="00A944EC" w:rsidRDefault="00ED3BA2" w:rsidP="00C86B01">
      <w:pPr>
        <w:tabs>
          <w:tab w:val="left" w:pos="1503"/>
        </w:tabs>
        <w:spacing w:after="120" w:line="360" w:lineRule="auto"/>
        <w:rPr>
          <w:sz w:val="24"/>
          <w:szCs w:val="24"/>
        </w:rPr>
      </w:pPr>
      <w:r>
        <w:rPr>
          <w:sz w:val="24"/>
          <w:szCs w:val="24"/>
        </w:rPr>
        <w:t>Control is therefore closely related to power. As</w:t>
      </w:r>
      <w:r w:rsidR="001733CC">
        <w:rPr>
          <w:sz w:val="24"/>
          <w:szCs w:val="24"/>
        </w:rPr>
        <w:t xml:space="preserve"> Bernstein (2000) puts it, “[c]</w:t>
      </w:r>
      <w:r w:rsidR="00132DA6" w:rsidRPr="0017059A">
        <w:rPr>
          <w:sz w:val="24"/>
          <w:szCs w:val="24"/>
        </w:rPr>
        <w:t>ontrol carries the boundary relations of power</w:t>
      </w:r>
      <w:r w:rsidR="00132DA6">
        <w:rPr>
          <w:sz w:val="24"/>
          <w:szCs w:val="24"/>
        </w:rPr>
        <w:t xml:space="preserve">” </w:t>
      </w:r>
      <w:r>
        <w:rPr>
          <w:sz w:val="24"/>
          <w:szCs w:val="24"/>
        </w:rPr>
        <w:t>(p. 5).</w:t>
      </w:r>
      <w:r w:rsidR="003B046E">
        <w:rPr>
          <w:sz w:val="24"/>
          <w:szCs w:val="24"/>
        </w:rPr>
        <w:t xml:space="preserve"> </w:t>
      </w:r>
      <w:r w:rsidR="00095666">
        <w:rPr>
          <w:sz w:val="24"/>
          <w:szCs w:val="24"/>
        </w:rPr>
        <w:t>The reproduction of boundaries, that is, the reproduction of the power of bounded categories, therefore depends</w:t>
      </w:r>
      <w:r w:rsidR="00C92EF7">
        <w:rPr>
          <w:sz w:val="24"/>
          <w:szCs w:val="24"/>
        </w:rPr>
        <w:t xml:space="preserve"> in significant part</w:t>
      </w:r>
      <w:r w:rsidR="00095666">
        <w:rPr>
          <w:sz w:val="24"/>
          <w:szCs w:val="24"/>
        </w:rPr>
        <w:t xml:space="preserve"> on the relative control over boundary transactions.</w:t>
      </w:r>
      <w:r w:rsidR="006C6C4F">
        <w:rPr>
          <w:sz w:val="24"/>
          <w:szCs w:val="24"/>
        </w:rPr>
        <w:t xml:space="preserve"> Reproduction depends on the boundary’s ability to regulate and control these transactions such that </w:t>
      </w:r>
      <w:r w:rsidR="00C90B20">
        <w:rPr>
          <w:sz w:val="24"/>
          <w:szCs w:val="24"/>
        </w:rPr>
        <w:t>they reinforce the bounded category’s distinctive identity and distinctive value to wider society, or at leas</w:t>
      </w:r>
      <w:r w:rsidR="005D6BA2">
        <w:rPr>
          <w:sz w:val="24"/>
          <w:szCs w:val="24"/>
        </w:rPr>
        <w:t xml:space="preserve">t </w:t>
      </w:r>
      <w:r w:rsidR="005D6BA2">
        <w:rPr>
          <w:i/>
          <w:iCs/>
          <w:sz w:val="24"/>
          <w:szCs w:val="24"/>
        </w:rPr>
        <w:t>certain</w:t>
      </w:r>
      <w:r w:rsidR="00C90B20" w:rsidRPr="00DA7B77">
        <w:rPr>
          <w:i/>
          <w:sz w:val="24"/>
          <w:szCs w:val="24"/>
        </w:rPr>
        <w:t xml:space="preserve"> </w:t>
      </w:r>
      <w:r w:rsidR="00C90B20">
        <w:rPr>
          <w:sz w:val="24"/>
          <w:szCs w:val="24"/>
        </w:rPr>
        <w:t>social groups</w:t>
      </w:r>
      <w:r w:rsidR="005D6BA2">
        <w:rPr>
          <w:sz w:val="24"/>
          <w:szCs w:val="24"/>
        </w:rPr>
        <w:t>, i.e. groups which are considered sufficiently powerful and relevant to the legitimacy of the bounded group</w:t>
      </w:r>
      <w:r w:rsidR="00760F4F">
        <w:rPr>
          <w:sz w:val="24"/>
          <w:szCs w:val="24"/>
        </w:rPr>
        <w:t>/entity etc.</w:t>
      </w:r>
      <w:r w:rsidR="005D6BA2">
        <w:rPr>
          <w:sz w:val="24"/>
          <w:szCs w:val="24"/>
        </w:rPr>
        <w:t xml:space="preserve"> in question</w:t>
      </w:r>
      <w:r w:rsidR="00C90B20">
        <w:rPr>
          <w:sz w:val="24"/>
          <w:szCs w:val="24"/>
        </w:rPr>
        <w:t xml:space="preserve">. It is often the case that mechanisms </w:t>
      </w:r>
      <w:r w:rsidR="009B77E3">
        <w:rPr>
          <w:sz w:val="24"/>
          <w:szCs w:val="24"/>
        </w:rPr>
        <w:t>are constructed for dis</w:t>
      </w:r>
      <w:r w:rsidR="00C90B20">
        <w:rPr>
          <w:sz w:val="24"/>
          <w:szCs w:val="24"/>
        </w:rPr>
        <w:t xml:space="preserve">criminating different </w:t>
      </w:r>
      <w:r w:rsidR="00600A09">
        <w:rPr>
          <w:sz w:val="24"/>
          <w:szCs w:val="24"/>
        </w:rPr>
        <w:t>types of external actor or group</w:t>
      </w:r>
      <w:r w:rsidR="00A944EC">
        <w:rPr>
          <w:sz w:val="24"/>
          <w:szCs w:val="24"/>
        </w:rPr>
        <w:t xml:space="preserve">, depending on the relevance of the group for the boundary’s reproduction and on the risks that transactions with such a group might pose. </w:t>
      </w:r>
      <w:r w:rsidR="00CC6DF6">
        <w:rPr>
          <w:sz w:val="24"/>
          <w:szCs w:val="24"/>
        </w:rPr>
        <w:t>Below, I</w:t>
      </w:r>
      <w:r w:rsidR="00A944EC">
        <w:rPr>
          <w:sz w:val="24"/>
          <w:szCs w:val="24"/>
        </w:rPr>
        <w:t xml:space="preserve"> draw from</w:t>
      </w:r>
      <w:r w:rsidR="005D1408">
        <w:rPr>
          <w:sz w:val="24"/>
          <w:szCs w:val="24"/>
        </w:rPr>
        <w:t xml:space="preserve"> broader sociological,</w:t>
      </w:r>
      <w:r w:rsidR="00A944EC">
        <w:rPr>
          <w:sz w:val="24"/>
          <w:szCs w:val="24"/>
        </w:rPr>
        <w:t xml:space="preserve"> institutional and economic literature to elucidate some of these more nuanced features of boundary transactions.</w:t>
      </w:r>
    </w:p>
    <w:p w14:paraId="32A85E3B" w14:textId="4910F5A5" w:rsidR="0024333E" w:rsidRPr="00167BEE" w:rsidRDefault="005D1408" w:rsidP="00167BEE">
      <w:pPr>
        <w:tabs>
          <w:tab w:val="left" w:pos="1503"/>
        </w:tabs>
        <w:spacing w:after="120" w:line="360" w:lineRule="auto"/>
        <w:rPr>
          <w:sz w:val="24"/>
          <w:szCs w:val="24"/>
        </w:rPr>
      </w:pPr>
      <w:r>
        <w:rPr>
          <w:sz w:val="24"/>
          <w:szCs w:val="24"/>
        </w:rPr>
        <w:t>As noted</w:t>
      </w:r>
      <w:r w:rsidR="00DA7B77">
        <w:rPr>
          <w:sz w:val="24"/>
          <w:szCs w:val="24"/>
        </w:rPr>
        <w:t xml:space="preserve"> several times so far</w:t>
      </w:r>
      <w:r>
        <w:rPr>
          <w:sz w:val="24"/>
          <w:szCs w:val="24"/>
        </w:rPr>
        <w:t xml:space="preserve">, transactions are essential and unavoidable. But transactions are ‘costly’, </w:t>
      </w:r>
      <w:r w:rsidR="00C332CF">
        <w:rPr>
          <w:sz w:val="24"/>
          <w:szCs w:val="24"/>
        </w:rPr>
        <w:t>entailing</w:t>
      </w:r>
      <w:r>
        <w:rPr>
          <w:sz w:val="24"/>
          <w:szCs w:val="24"/>
        </w:rPr>
        <w:t xml:space="preserve"> ‘transaction costs’ </w:t>
      </w:r>
      <w:r w:rsidR="00AD1213">
        <w:rPr>
          <w:rFonts w:eastAsia="AdvTimes"/>
          <w:sz w:val="24"/>
          <w:szCs w:val="24"/>
        </w:rPr>
        <w:fldChar w:fldCharType="begin">
          <w:fldData xml:space="preserve">PEVuZE5vdGU+PENpdGU+PEF1dGhvcj5NdWVsbGVybGVpbGU8L0F1dGhvcj48WWVhcj4yMDE5PC9Z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</w:fldData>
        </w:fldChar>
      </w:r>
      <w:r w:rsidR="00452C21">
        <w:rPr>
          <w:rFonts w:eastAsia="AdvTimes"/>
          <w:sz w:val="24"/>
          <w:szCs w:val="24"/>
        </w:rPr>
        <w:instrText xml:space="preserve"> ADDIN EN.CITE </w:instrText>
      </w:r>
      <w:r w:rsidR="00452C21">
        <w:rPr>
          <w:rFonts w:eastAsia="AdvTimes"/>
          <w:sz w:val="24"/>
          <w:szCs w:val="24"/>
        </w:rPr>
        <w:fldChar w:fldCharType="begin">
          <w:fldData xml:space="preserve">PEVuZE5vdGU+PENpdGU+PEF1dGhvcj5NdWVsbGVybGVpbGU8L0F1dGhvcj48WWVhcj4yMDE5PC9Z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</w:fldData>
        </w:fldChar>
      </w:r>
      <w:r w:rsidR="00452C21">
        <w:rPr>
          <w:rFonts w:eastAsia="AdvTimes"/>
          <w:sz w:val="24"/>
          <w:szCs w:val="24"/>
        </w:rPr>
        <w:instrText xml:space="preserve"> ADDIN EN.CITE.DATA </w:instrText>
      </w:r>
      <w:r w:rsidR="00452C21">
        <w:rPr>
          <w:rFonts w:eastAsia="AdvTimes"/>
          <w:sz w:val="24"/>
          <w:szCs w:val="24"/>
        </w:rPr>
      </w:r>
      <w:r w:rsidR="00452C21">
        <w:rPr>
          <w:rFonts w:eastAsia="AdvTimes"/>
          <w:sz w:val="24"/>
          <w:szCs w:val="24"/>
        </w:rPr>
        <w:fldChar w:fldCharType="end"/>
      </w:r>
      <w:r w:rsidR="00AD1213">
        <w:rPr>
          <w:rFonts w:eastAsia="AdvTimes"/>
          <w:sz w:val="24"/>
          <w:szCs w:val="24"/>
        </w:rPr>
      </w:r>
      <w:r w:rsidR="00AD1213">
        <w:rPr>
          <w:rFonts w:eastAsia="AdvTimes"/>
          <w:sz w:val="24"/>
          <w:szCs w:val="24"/>
        </w:rPr>
        <w:fldChar w:fldCharType="separate"/>
      </w:r>
      <w:r w:rsidR="00452C21">
        <w:rPr>
          <w:rFonts w:eastAsia="AdvTimes"/>
          <w:noProof/>
          <w:sz w:val="24"/>
          <w:szCs w:val="24"/>
        </w:rPr>
        <w:t>(Muellerleile &amp; Lewis, 2019; D. C. North, 1990; Tilly, 1998)</w:t>
      </w:r>
      <w:r w:rsidR="00AD1213">
        <w:rPr>
          <w:rFonts w:eastAsia="AdvTimes"/>
          <w:sz w:val="24"/>
          <w:szCs w:val="24"/>
        </w:rPr>
        <w:fldChar w:fldCharType="end"/>
      </w:r>
      <w:r w:rsidR="00452C21">
        <w:rPr>
          <w:rFonts w:eastAsia="AdvTimes"/>
          <w:sz w:val="24"/>
          <w:szCs w:val="24"/>
        </w:rPr>
        <w:t xml:space="preserve"> </w:t>
      </w:r>
      <w:r>
        <w:rPr>
          <w:rFonts w:eastAsia="AdvTimes"/>
          <w:sz w:val="24"/>
          <w:szCs w:val="24"/>
        </w:rPr>
        <w:t>D.C. North, 1990; Tilly, 1998)</w:t>
      </w:r>
      <w:r w:rsidR="00E66336">
        <w:rPr>
          <w:rFonts w:eastAsia="AdvTimes"/>
          <w:sz w:val="24"/>
          <w:szCs w:val="24"/>
        </w:rPr>
        <w:t xml:space="preserve">. </w:t>
      </w:r>
      <w:r w:rsidR="004B7381">
        <w:rPr>
          <w:sz w:val="24"/>
          <w:szCs w:val="24"/>
        </w:rPr>
        <w:t>T</w:t>
      </w:r>
      <w:r w:rsidR="00AD1213">
        <w:rPr>
          <w:sz w:val="24"/>
          <w:szCs w:val="24"/>
        </w:rPr>
        <w:t>ransaction costs refer to the effort or “energy expended” in any “interchange” between actors (</w:t>
      </w:r>
      <w:r w:rsidR="004B7381">
        <w:rPr>
          <w:sz w:val="24"/>
          <w:szCs w:val="24"/>
        </w:rPr>
        <w:t xml:space="preserve">Tilly, 1998, </w:t>
      </w:r>
      <w:r w:rsidR="00AD1213">
        <w:rPr>
          <w:sz w:val="24"/>
          <w:szCs w:val="24"/>
        </w:rPr>
        <w:t>p. 53)</w:t>
      </w:r>
      <w:r w:rsidR="004B7381">
        <w:rPr>
          <w:sz w:val="24"/>
          <w:szCs w:val="24"/>
        </w:rPr>
        <w:t xml:space="preserve">. </w:t>
      </w:r>
      <w:r w:rsidR="0024333E" w:rsidRPr="00167BEE">
        <w:rPr>
          <w:rFonts w:eastAsia="AdvTimes"/>
          <w:sz w:val="24"/>
          <w:szCs w:val="24"/>
        </w:rPr>
        <w:t>Transaction costs may</w:t>
      </w:r>
      <w:r w:rsidR="00167BEE">
        <w:rPr>
          <w:rFonts w:eastAsia="AdvTimes"/>
          <w:sz w:val="24"/>
          <w:szCs w:val="24"/>
        </w:rPr>
        <w:t xml:space="preserve"> be directly financial, but </w:t>
      </w:r>
      <w:r w:rsidR="00847D5D">
        <w:rPr>
          <w:rFonts w:eastAsia="AdvTimes"/>
          <w:sz w:val="24"/>
          <w:szCs w:val="24"/>
        </w:rPr>
        <w:t>frequently</w:t>
      </w:r>
      <w:r w:rsidR="00167BEE">
        <w:rPr>
          <w:rFonts w:eastAsia="AdvTimes"/>
          <w:sz w:val="24"/>
          <w:szCs w:val="24"/>
        </w:rPr>
        <w:t xml:space="preserve"> this is not the case, with the ‘transactions’ requiring the mobilisation of emotional energy</w:t>
      </w:r>
      <w:r w:rsidR="007D4604">
        <w:rPr>
          <w:rFonts w:eastAsia="AdvTimes"/>
          <w:sz w:val="24"/>
          <w:szCs w:val="24"/>
        </w:rPr>
        <w:t xml:space="preserve">, </w:t>
      </w:r>
      <w:r w:rsidR="00167BEE">
        <w:rPr>
          <w:rFonts w:eastAsia="AdvTimes"/>
          <w:sz w:val="24"/>
          <w:szCs w:val="24"/>
        </w:rPr>
        <w:t>social capital</w:t>
      </w:r>
      <w:r w:rsidR="007D4604">
        <w:rPr>
          <w:rFonts w:eastAsia="AdvTimes"/>
          <w:sz w:val="24"/>
          <w:szCs w:val="24"/>
        </w:rPr>
        <w:t>, or just the effort of learning about the needs, practices, assumptions and language/discursive practices of different groups of actors</w:t>
      </w:r>
      <w:r w:rsidR="00167BEE">
        <w:rPr>
          <w:rStyle w:val="FootnoteReference"/>
          <w:rFonts w:eastAsia="AdvTimes"/>
          <w:sz w:val="24"/>
          <w:szCs w:val="24"/>
        </w:rPr>
        <w:footnoteReference w:id="6"/>
      </w:r>
      <w:r w:rsidR="00167BEE">
        <w:rPr>
          <w:rFonts w:eastAsia="AdvTimes"/>
          <w:sz w:val="24"/>
          <w:szCs w:val="24"/>
        </w:rPr>
        <w:t>.</w:t>
      </w:r>
    </w:p>
    <w:p w14:paraId="0B9DC501" w14:textId="758F02B9" w:rsidR="004A1C8E" w:rsidRDefault="004B7381" w:rsidP="00F556E2">
      <w:pPr>
        <w:autoSpaceDE w:val="0"/>
        <w:autoSpaceDN w:val="0"/>
        <w:adjustRightInd w:val="0"/>
        <w:spacing w:after="120" w:line="360" w:lineRule="auto"/>
        <w:rPr>
          <w:rFonts w:eastAsia="AdvTimes"/>
          <w:sz w:val="24"/>
          <w:szCs w:val="24"/>
        </w:rPr>
      </w:pPr>
      <w:r w:rsidRPr="00167BEE">
        <w:rPr>
          <w:sz w:val="24"/>
          <w:szCs w:val="24"/>
        </w:rPr>
        <w:t>In general, individuals</w:t>
      </w:r>
      <w:r w:rsidR="00ED75E4">
        <w:rPr>
          <w:sz w:val="24"/>
          <w:szCs w:val="24"/>
        </w:rPr>
        <w:t>,</w:t>
      </w:r>
      <w:r w:rsidRPr="00167BEE">
        <w:rPr>
          <w:sz w:val="24"/>
          <w:szCs w:val="24"/>
        </w:rPr>
        <w:t xml:space="preserve"> organisations</w:t>
      </w:r>
      <w:r w:rsidR="00ED75E4">
        <w:rPr>
          <w:sz w:val="24"/>
          <w:szCs w:val="24"/>
        </w:rPr>
        <w:t xml:space="preserve"> and institutions</w:t>
      </w:r>
      <w:r w:rsidRPr="00167BEE">
        <w:rPr>
          <w:sz w:val="24"/>
          <w:szCs w:val="24"/>
        </w:rPr>
        <w:t xml:space="preserve"> prefer to minimise their</w:t>
      </w:r>
      <w:r>
        <w:rPr>
          <w:sz w:val="24"/>
          <w:szCs w:val="24"/>
        </w:rPr>
        <w:t xml:space="preserve"> transaction costs</w:t>
      </w:r>
      <w:r w:rsidR="0024333E">
        <w:rPr>
          <w:sz w:val="24"/>
          <w:szCs w:val="24"/>
        </w:rPr>
        <w:t>.</w:t>
      </w:r>
      <w:r w:rsidR="004F187C">
        <w:rPr>
          <w:sz w:val="24"/>
          <w:szCs w:val="24"/>
        </w:rPr>
        <w:t xml:space="preserve"> </w:t>
      </w:r>
      <w:r w:rsidR="00354215">
        <w:rPr>
          <w:sz w:val="24"/>
          <w:szCs w:val="24"/>
        </w:rPr>
        <w:t xml:space="preserve">There can be two elements to minimising transaction costs. One is to create close relationships so that communications and ‘transactions’ between certain actors becomes normalised, simplified, and relatively uncostly. Another is to reduce the frequency of interactions, particularly interactions with whom transacting is relatively costly. </w:t>
      </w:r>
      <w:r w:rsidR="004A1C8E" w:rsidRPr="004A1C8E">
        <w:rPr>
          <w:rFonts w:eastAsia="AdvTimes"/>
          <w:sz w:val="24"/>
          <w:szCs w:val="24"/>
        </w:rPr>
        <w:t>Transaction costs</w:t>
      </w:r>
      <w:r w:rsidR="004A1C8E">
        <w:rPr>
          <w:rFonts w:eastAsia="AdvTimes"/>
          <w:sz w:val="24"/>
          <w:szCs w:val="24"/>
        </w:rPr>
        <w:t>, then,</w:t>
      </w:r>
      <w:r w:rsidR="004A1C8E" w:rsidRPr="004A1C8E">
        <w:rPr>
          <w:rFonts w:eastAsia="AdvTimes"/>
          <w:sz w:val="24"/>
          <w:szCs w:val="24"/>
        </w:rPr>
        <w:t xml:space="preserve"> are lowest under conditions of “[r]epeat dealing, cultural homogeneity (that is a common set of values), and a lack of third-party enforcement” </w:t>
      </w:r>
      <w:r w:rsidR="004A1C8E" w:rsidRPr="004A1C8E">
        <w:rPr>
          <w:rFonts w:eastAsia="AdvTimes"/>
          <w:sz w:val="24"/>
          <w:szCs w:val="24"/>
        </w:rPr>
        <w:fldChar w:fldCharType="begin"/>
      </w:r>
      <w:r w:rsidR="004A1C8E" w:rsidRPr="004A1C8E">
        <w:rPr>
          <w:rFonts w:eastAsia="AdvTimes"/>
          <w:sz w:val="24"/>
          <w:szCs w:val="24"/>
        </w:rPr>
        <w:instrText xml:space="preserve"> ADDIN EN.CITE &lt;EndNote&gt;&lt;Cite&gt;&lt;Author&gt;North&lt;/Author&gt;&lt;Year&gt;1990&lt;/Year&gt;&lt;IDText&gt;Institutions, Institutional Change and Economic Performance&lt;/IDText&gt;&lt;Pages&gt;34&lt;/Pages&gt;&lt;DisplayText&gt;(D. C. North, 1990, p. 34)&lt;/DisplayText&gt;&lt;record&gt;&lt;keywords&gt;&lt;keyword&gt;Institutional economics&lt;/keyword&gt;&lt;keyword&gt;Organisational change&lt;/keyword&gt;&lt;keyword&gt;Economic development&lt;/keyword&gt;&lt;keyword&gt;Institutional economics&lt;/keyword&gt;&lt;keyword&gt;Organizational change&lt;/keyword&gt;&lt;keyword&gt;Economic development&lt;/keyword&gt;&lt;keyword&gt;Economics&lt;/keyword&gt;&lt;keyword&gt;Economics&lt;/keyword&gt;&lt;keyword&gt;Development, Economic&lt;/keyword&gt;&lt;keyword&gt;Economic growth&lt;/keyword&gt;&lt;keyword&gt;Growth, Economic&lt;/keyword&gt;&lt;keyword&gt;Economic policy&lt;/keyword&gt;&lt;keyword&gt;Economics&lt;/keyword&gt;&lt;keyword&gt;Statics and dynamics (Social sciences)&lt;/keyword&gt;&lt;keyword&gt;Development economics&lt;/keyword&gt;&lt;keyword&gt;Resource curse&lt;/keyword&gt;&lt;keyword&gt;Development, Economic&lt;/keyword&gt;&lt;keyword&gt;Economic growth&lt;/keyword&gt;&lt;keyword&gt;Growth, Economic&lt;/keyword&gt;&lt;keyword&gt;Economic policy&lt;/keyword&gt;&lt;keyword&gt;Economics&lt;/keyword&gt;&lt;keyword&gt;Statics and dynamics (Social sciences)&lt;/keyword&gt;&lt;keyword&gt;Development economics&lt;/keyword&gt;&lt;keyword&gt;Resource curse&lt;/keyword&gt;&lt;keyword&gt;Change, Organizational&lt;/keyword&gt;&lt;keyword&gt;Organization development&lt;/keyword&gt;&lt;keyword&gt;Organizational development&lt;/keyword&gt;&lt;keyword&gt;Organizational innovation&lt;/keyword&gt;&lt;keyword&gt;Management&lt;/keyword&gt;&lt;keyword&gt;Organization&lt;/keyword&gt;&lt;keyword&gt;Manpower planning&lt;/keyword&gt;&lt;keyword&gt;Economics&lt;/keyword&gt;&lt;/keywords&gt;&lt;titles&gt;&lt;title&gt;Institutions, Institutional Change and Economic Performance&lt;/title&gt;&lt;/titles&gt;&lt;contributors&gt;&lt;authors&gt;&lt;author&gt;North, Douglass C.&lt;/author&gt;&lt;/authors&gt;&lt;/contributors&gt;&lt;added-date format="utc"&gt;1548789710&lt;/added-date&gt;&lt;pub-location&gt;Cambridge&lt;/pub-location&gt;&lt;ref-type name="Book"&gt;6&lt;/ref-type&gt;&lt;dates&gt;&lt;year&gt;1990&lt;/year&gt;&lt;/dates&gt;&lt;rec-number&gt;7701&lt;/rec-number&gt;&lt;publisher&gt;Cambridge University Press&lt;/publisher&gt;&lt;last-updated-date format="utc"&gt;1548789767&lt;/last-updated-date&gt;&lt;/record&gt;&lt;/Cite&gt;&lt;/EndNote&gt;</w:instrText>
      </w:r>
      <w:r w:rsidR="004A1C8E" w:rsidRPr="004A1C8E">
        <w:rPr>
          <w:rFonts w:eastAsia="AdvTimes"/>
          <w:sz w:val="24"/>
          <w:szCs w:val="24"/>
        </w:rPr>
        <w:fldChar w:fldCharType="separate"/>
      </w:r>
      <w:r w:rsidR="004A1C8E" w:rsidRPr="004A1C8E">
        <w:rPr>
          <w:rFonts w:eastAsia="AdvTimes"/>
          <w:noProof/>
          <w:sz w:val="24"/>
          <w:szCs w:val="24"/>
        </w:rPr>
        <w:t>(D. C. North, 1990, p. 34)</w:t>
      </w:r>
      <w:r w:rsidR="004A1C8E" w:rsidRPr="004A1C8E">
        <w:rPr>
          <w:rFonts w:eastAsia="AdvTimes"/>
          <w:sz w:val="24"/>
          <w:szCs w:val="24"/>
        </w:rPr>
        <w:fldChar w:fldCharType="end"/>
      </w:r>
      <w:r w:rsidR="004A1C8E" w:rsidRPr="004A1C8E">
        <w:rPr>
          <w:rFonts w:eastAsia="AdvTimes"/>
          <w:sz w:val="24"/>
          <w:szCs w:val="24"/>
        </w:rPr>
        <w:t>. Where these features are not met,</w:t>
      </w:r>
      <w:r w:rsidR="00F556E2">
        <w:rPr>
          <w:rFonts w:eastAsia="AdvTimes"/>
          <w:sz w:val="24"/>
          <w:szCs w:val="24"/>
        </w:rPr>
        <w:t xml:space="preserve"> </w:t>
      </w:r>
      <w:r w:rsidR="00F556E2">
        <w:rPr>
          <w:sz w:val="24"/>
          <w:szCs w:val="24"/>
        </w:rPr>
        <w:t>actors are likely to have to “improvise” (Tilly, 1998, p. 56) this social interaction, which brings with it uncertainty and increased need for effort,</w:t>
      </w:r>
      <w:r w:rsidR="004A1C8E" w:rsidRPr="004A1C8E">
        <w:rPr>
          <w:rFonts w:eastAsia="AdvTimes"/>
          <w:sz w:val="24"/>
          <w:szCs w:val="24"/>
        </w:rPr>
        <w:t xml:space="preserve"> monitoring and resources</w:t>
      </w:r>
      <w:r w:rsidR="00F556E2">
        <w:rPr>
          <w:rFonts w:eastAsia="AdvTimes"/>
          <w:sz w:val="24"/>
          <w:szCs w:val="24"/>
        </w:rPr>
        <w:t>, in short, greater ‘costs’ (D. C. North, 1990; Tilly, 1998)</w:t>
      </w:r>
      <w:r w:rsidR="004A1C8E" w:rsidRPr="004A1C8E">
        <w:rPr>
          <w:rFonts w:eastAsia="AdvTimes"/>
          <w:sz w:val="24"/>
          <w:szCs w:val="24"/>
        </w:rPr>
        <w:t>. The greater the demand and reward for certain transaction</w:t>
      </w:r>
      <w:r w:rsidR="00F556E2">
        <w:rPr>
          <w:rFonts w:eastAsia="AdvTimes"/>
          <w:sz w:val="24"/>
          <w:szCs w:val="24"/>
        </w:rPr>
        <w:t>s</w:t>
      </w:r>
      <w:r w:rsidR="004A1C8E" w:rsidRPr="004A1C8E">
        <w:rPr>
          <w:rFonts w:eastAsia="AdvTimes"/>
          <w:sz w:val="24"/>
          <w:szCs w:val="24"/>
        </w:rPr>
        <w:t xml:space="preserve">, the greater the incentive for universities to seek new ways to simplify and improve communications with, align values with, and formalise relationships with key transaction partners. </w:t>
      </w:r>
    </w:p>
    <w:p w14:paraId="4ED8A815" w14:textId="5F6A5CDE" w:rsidR="000C1D47" w:rsidRDefault="003C16D6" w:rsidP="000C1D47">
      <w:pPr>
        <w:autoSpaceDE w:val="0"/>
        <w:autoSpaceDN w:val="0"/>
        <w:adjustRightInd w:val="0"/>
        <w:spacing w:after="120" w:line="360" w:lineRule="auto"/>
        <w:rPr>
          <w:rFonts w:eastAsia="Times New Roman"/>
          <w:sz w:val="24"/>
          <w:szCs w:val="24"/>
        </w:rPr>
      </w:pPr>
      <w:r>
        <w:rPr>
          <w:rFonts w:eastAsia="AdvTimes"/>
          <w:sz w:val="24"/>
          <w:szCs w:val="24"/>
        </w:rPr>
        <w:t>This perspective also sheds light on the importance of the construction of bounded entities in general. A bounded group institutionalises those features associated with low-cost transactions</w:t>
      </w:r>
      <w:r w:rsidR="00FE146D">
        <w:rPr>
          <w:rFonts w:eastAsia="AdvTimes"/>
          <w:sz w:val="24"/>
          <w:szCs w:val="24"/>
        </w:rPr>
        <w:t xml:space="preserve">: </w:t>
      </w:r>
      <w:r>
        <w:rPr>
          <w:rFonts w:eastAsia="AdvTimes"/>
          <w:sz w:val="24"/>
          <w:szCs w:val="24"/>
        </w:rPr>
        <w:t xml:space="preserve">repeat dealing, relatively shared values and culture, and relative autonomy mutually sustained by each individual’s collective belief in and contribution to the bounded group’s distinctive enterprise, i.e. the preservation, pursuits and transmission of academic knowledge. </w:t>
      </w:r>
      <w:r w:rsidR="003B6BD4">
        <w:rPr>
          <w:rFonts w:eastAsia="AdvTimes"/>
          <w:sz w:val="24"/>
          <w:szCs w:val="24"/>
        </w:rPr>
        <w:t>Under these low-co</w:t>
      </w:r>
      <w:r w:rsidR="00EE562F">
        <w:rPr>
          <w:rFonts w:eastAsia="AdvTimes"/>
          <w:sz w:val="24"/>
          <w:szCs w:val="24"/>
        </w:rPr>
        <w:t xml:space="preserve">st interaction conditions, </w:t>
      </w:r>
      <w:r w:rsidR="00550D70">
        <w:rPr>
          <w:rFonts w:eastAsia="AdvTimes"/>
          <w:sz w:val="24"/>
          <w:szCs w:val="24"/>
        </w:rPr>
        <w:t>significant communicative efficiencies c</w:t>
      </w:r>
      <w:r w:rsidR="00EB360E">
        <w:rPr>
          <w:rFonts w:eastAsia="AdvTimes"/>
          <w:sz w:val="24"/>
          <w:szCs w:val="24"/>
        </w:rPr>
        <w:t>o-develop with a shared culture and identity through what</w:t>
      </w:r>
      <w:r w:rsidR="00550D70">
        <w:rPr>
          <w:rFonts w:eastAsia="AdvTimes"/>
          <w:sz w:val="24"/>
          <w:szCs w:val="24"/>
        </w:rPr>
        <w:t xml:space="preserve"> Bernstein (2000) </w:t>
      </w:r>
      <w:r w:rsidR="00EB360E">
        <w:rPr>
          <w:rFonts w:eastAsia="AdvTimes"/>
          <w:sz w:val="24"/>
          <w:szCs w:val="24"/>
        </w:rPr>
        <w:t>term</w:t>
      </w:r>
      <w:r w:rsidR="00550D70">
        <w:rPr>
          <w:rFonts w:eastAsia="AdvTimes"/>
          <w:sz w:val="24"/>
          <w:szCs w:val="24"/>
        </w:rPr>
        <w:t xml:space="preserve">s </w:t>
      </w:r>
      <w:r w:rsidR="00EB360E">
        <w:rPr>
          <w:rFonts w:eastAsia="AdvTimes"/>
          <w:sz w:val="24"/>
          <w:szCs w:val="24"/>
        </w:rPr>
        <w:t>‘restricted</w:t>
      </w:r>
      <w:r w:rsidR="00196516">
        <w:rPr>
          <w:rFonts w:eastAsia="AdvTimes"/>
          <w:sz w:val="24"/>
          <w:szCs w:val="24"/>
        </w:rPr>
        <w:t>’ code</w:t>
      </w:r>
      <w:r w:rsidR="00EB360E">
        <w:rPr>
          <w:rFonts w:eastAsia="AdvTimes"/>
          <w:sz w:val="24"/>
          <w:szCs w:val="24"/>
        </w:rPr>
        <w:t xml:space="preserve">. </w:t>
      </w:r>
      <w:r w:rsidR="006025B5">
        <w:rPr>
          <w:rFonts w:eastAsia="AdvTimes"/>
          <w:sz w:val="24"/>
          <w:szCs w:val="24"/>
        </w:rPr>
        <w:t xml:space="preserve">In his framework, </w:t>
      </w:r>
      <w:r w:rsidR="00550D70">
        <w:rPr>
          <w:rFonts w:eastAsia="Times New Roman"/>
          <w:sz w:val="24"/>
          <w:szCs w:val="24"/>
        </w:rPr>
        <w:t xml:space="preserve">‘restricted code’ denotes the shortened forms of communication exhibited within a group of people who can take for granted a significant amount of shared prior knowledge and understanding. Examples could include communication between family members, or a religious ritual, or the communication in a specialist chemistry paper in which terminology and formulae can be used without further explanation, given the author’s assumptions about the expected readership. In all these cases, “the principle remains the same: meanings are symbolically condensed and conveyed through shared, tacit understandings. And </w:t>
      </w:r>
      <w:r w:rsidR="00550D70">
        <w:rPr>
          <w:rFonts w:eastAsia="Times New Roman"/>
          <w:i/>
          <w:sz w:val="24"/>
          <w:szCs w:val="24"/>
        </w:rPr>
        <w:t xml:space="preserve">restricted </w:t>
      </w:r>
      <w:r w:rsidR="00550D70">
        <w:rPr>
          <w:rFonts w:eastAsia="Times New Roman"/>
          <w:sz w:val="24"/>
          <w:szCs w:val="24"/>
        </w:rPr>
        <w:t>to those that know” (Moore, 2013, p. 66, original emphasis). By contrast,</w:t>
      </w:r>
      <w:r w:rsidR="00196516">
        <w:rPr>
          <w:rFonts w:eastAsia="Times New Roman"/>
          <w:sz w:val="24"/>
          <w:szCs w:val="24"/>
        </w:rPr>
        <w:t xml:space="preserve"> boundary-crossing often requires the use of</w:t>
      </w:r>
      <w:r w:rsidR="00550D70">
        <w:rPr>
          <w:rFonts w:eastAsia="Times New Roman"/>
          <w:sz w:val="24"/>
          <w:szCs w:val="24"/>
        </w:rPr>
        <w:t xml:space="preserve"> ‘elaborating</w:t>
      </w:r>
      <w:r w:rsidR="00196516">
        <w:rPr>
          <w:rFonts w:eastAsia="Times New Roman"/>
          <w:sz w:val="24"/>
          <w:szCs w:val="24"/>
        </w:rPr>
        <w:t xml:space="preserve">’ code (Bernstein, 2000). </w:t>
      </w:r>
      <w:r w:rsidR="00C37E10">
        <w:rPr>
          <w:rFonts w:eastAsia="Times New Roman"/>
          <w:sz w:val="24"/>
          <w:szCs w:val="24"/>
        </w:rPr>
        <w:t xml:space="preserve">Elaborating code </w:t>
      </w:r>
      <w:r w:rsidR="00550D70">
        <w:rPr>
          <w:rFonts w:eastAsia="Times New Roman"/>
          <w:sz w:val="24"/>
          <w:szCs w:val="24"/>
        </w:rPr>
        <w:t xml:space="preserve">can best be understood as the extended and/or simplified terminology which characterises “the process of making the meaning available” </w:t>
      </w:r>
      <w:r w:rsidR="00550D70">
        <w:rPr>
          <w:rFonts w:eastAsia="Times New Roman"/>
          <w:sz w:val="24"/>
          <w:szCs w:val="24"/>
        </w:rPr>
        <w:fldChar w:fldCharType="begin"/>
      </w:r>
      <w:r w:rsidR="00550D70">
        <w:rPr>
          <w:rFonts w:eastAsia="Times New Roman"/>
          <w:sz w:val="24"/>
          <w:szCs w:val="24"/>
        </w:rPr>
        <w:instrText xml:space="preserve"> ADDIN EN.CITE &lt;EndNote&gt;&lt;Cite&gt;&lt;Author&gt;Moore&lt;/Author&gt;&lt;Year&gt;2013&lt;/Year&gt;&lt;IDText&gt;Basil Bernstein: the thinker and the field&lt;/IDText&gt;&lt;Pages&gt;67&lt;/Pages&gt;&lt;DisplayText&gt;(Moore, 2013, p. 67)&lt;/DisplayText&gt;&lt;record&gt;&lt;keywords&gt;&lt;keyword&gt;Bernstein, Basil B.&lt;/keyword&gt;&lt;keyword&gt;Educational sociology.&lt;/keyword&gt;&lt;keyword&gt;Education Philosophy.&lt;/keyword&gt;&lt;/keywords&gt;&lt;isbn&gt;9780415577038 (hbk.) : ¹75.00&amp;#xD;0415577039 (hbk.) : ¹75.00&amp;#xD;9780203818251 (ebk) : No price&lt;/isbn&gt;&lt;titles&gt;&lt;title&gt;Basil Bernstein: the thinker and the field&lt;/title&gt;&lt;/titles&gt;&lt;call-num&gt;306.43 23&amp;#xD;British Library DSC m13/.10419&lt;/call-num&gt;&lt;contributors&gt;&lt;authors&gt;&lt;author&gt;Moore, Rob&lt;/author&gt;&lt;/authors&gt;&lt;/contributors&gt;&lt;added-date format="utc"&gt;1452819687&lt;/added-date&gt;&lt;pub-location&gt;London&lt;/pub-location&gt;&lt;ref-type name="Book"&gt;6&lt;/ref-type&gt;&lt;dates&gt;&lt;year&gt;2013&lt;/year&gt;&lt;/dates&gt;&lt;rec-number&gt;213&lt;/rec-number&gt;&lt;publisher&gt;Routledge&lt;/publisher&gt;&lt;last-updated-date format="utc"&gt;1469215468&lt;/last-updated-date&gt;&lt;/record&gt;&lt;/Cite&gt;&lt;/EndNote&gt;</w:instrText>
      </w:r>
      <w:r w:rsidR="00550D70">
        <w:rPr>
          <w:rFonts w:eastAsia="Times New Roman"/>
          <w:sz w:val="24"/>
          <w:szCs w:val="24"/>
        </w:rPr>
        <w:fldChar w:fldCharType="separate"/>
      </w:r>
      <w:r w:rsidR="00550D70">
        <w:rPr>
          <w:rFonts w:eastAsia="Times New Roman"/>
          <w:noProof/>
          <w:sz w:val="24"/>
          <w:szCs w:val="24"/>
        </w:rPr>
        <w:t>(Moore, 2013, p. 67)</w:t>
      </w:r>
      <w:r w:rsidR="00550D70">
        <w:rPr>
          <w:rFonts w:eastAsia="Times New Roman"/>
          <w:sz w:val="24"/>
          <w:szCs w:val="24"/>
        </w:rPr>
        <w:fldChar w:fldCharType="end"/>
      </w:r>
      <w:r w:rsidR="00550D70">
        <w:rPr>
          <w:rFonts w:eastAsia="Times New Roman"/>
          <w:sz w:val="24"/>
          <w:szCs w:val="24"/>
        </w:rPr>
        <w:t xml:space="preserve"> to others not currently “in the know” </w:t>
      </w:r>
      <w:r w:rsidR="00550D70">
        <w:rPr>
          <w:rFonts w:eastAsia="Times New Roman"/>
          <w:sz w:val="24"/>
          <w:szCs w:val="24"/>
        </w:rPr>
        <w:fldChar w:fldCharType="begin"/>
      </w:r>
      <w:r w:rsidR="00550D70">
        <w:rPr>
          <w:rFonts w:eastAsia="Times New Roman"/>
          <w:sz w:val="24"/>
          <w:szCs w:val="24"/>
        </w:rPr>
        <w:instrText xml:space="preserve"> ADDIN EN.CITE &lt;EndNote&gt;&lt;Cite&gt;&lt;Author&gt;Moore&lt;/Author&gt;&lt;Year&gt;2013&lt;/Year&gt;&lt;IDText&gt;Basil Bernstein: the thinker and the field&lt;/IDText&gt;&lt;Pages&gt;68&lt;/Pages&gt;&lt;DisplayText&gt;(Moore, 2013, p. 68)&lt;/DisplayText&gt;&lt;record&gt;&lt;keywords&gt;&lt;keyword&gt;Bernstein, Basil B.&lt;/keyword&gt;&lt;keyword&gt;Educational sociology.&lt;/keyword&gt;&lt;keyword&gt;Education Philosophy.&lt;/keyword&gt;&lt;/keywords&gt;&lt;isbn&gt;9780415577038 (hbk.) : ¹75.00&amp;#xD;0415577039 (hbk.) : ¹75.00&amp;#xD;9780203818251 (ebk) : No price&lt;/isbn&gt;&lt;titles&gt;&lt;title&gt;Basil Bernstein: the thinker and the field&lt;/title&gt;&lt;/titles&gt;&lt;call-num&gt;306.43 23&amp;#xD;British Library DSC m13/.10419&lt;/call-num&gt;&lt;contributors&gt;&lt;authors&gt;&lt;author&gt;Moore, Rob&lt;/author&gt;&lt;/authors&gt;&lt;/contributors&gt;&lt;added-date format="utc"&gt;1452819687&lt;/added-date&gt;&lt;pub-location&gt;London&lt;/pub-location&gt;&lt;ref-type name="Book"&gt;6&lt;/ref-type&gt;&lt;dates&gt;&lt;year&gt;2013&lt;/year&gt;&lt;/dates&gt;&lt;rec-number&gt;213&lt;/rec-number&gt;&lt;publisher&gt;Routledge&lt;/publisher&gt;&lt;last-updated-date format="utc"&gt;1469215468&lt;/last-updated-date&gt;&lt;/record&gt;&lt;/Cite&gt;&lt;/EndNote&gt;</w:instrText>
      </w:r>
      <w:r w:rsidR="00550D70">
        <w:rPr>
          <w:rFonts w:eastAsia="Times New Roman"/>
          <w:sz w:val="24"/>
          <w:szCs w:val="24"/>
        </w:rPr>
        <w:fldChar w:fldCharType="separate"/>
      </w:r>
      <w:r w:rsidR="00550D70">
        <w:rPr>
          <w:rFonts w:eastAsia="Times New Roman"/>
          <w:noProof/>
          <w:sz w:val="24"/>
          <w:szCs w:val="24"/>
        </w:rPr>
        <w:t>(Moore, 2013, p. 68)</w:t>
      </w:r>
      <w:r w:rsidR="00550D70">
        <w:rPr>
          <w:rFonts w:eastAsia="Times New Roman"/>
          <w:sz w:val="24"/>
          <w:szCs w:val="24"/>
        </w:rPr>
        <w:fldChar w:fldCharType="end"/>
      </w:r>
      <w:r w:rsidR="00550D70">
        <w:rPr>
          <w:rFonts w:eastAsia="Times New Roman"/>
          <w:sz w:val="24"/>
          <w:szCs w:val="24"/>
        </w:rPr>
        <w:t xml:space="preserve">. Examples might include the explanation of concepts in a textbook or a classroom, or perhaps in reports of academic research to lay users. Any context where shared meaning is necessary to achieve a desired goal but where shared meaning does not yet exist might involve some instances of elaborating code. </w:t>
      </w:r>
      <w:r w:rsidR="00041E2E">
        <w:rPr>
          <w:rFonts w:eastAsia="Times New Roman"/>
          <w:sz w:val="24"/>
          <w:szCs w:val="24"/>
        </w:rPr>
        <w:t xml:space="preserve">This would also include cases where </w:t>
      </w:r>
      <w:r w:rsidR="00550D70">
        <w:rPr>
          <w:rFonts w:eastAsia="Times New Roman"/>
          <w:sz w:val="24"/>
          <w:szCs w:val="24"/>
        </w:rPr>
        <w:t xml:space="preserve">shared meaning must be established for collaborative purposes, for example an interdisciplinary or academic-industry research collaboration, where either one or both parties may need to elaborate meaning to the other. In such cases, meaning “is elaborated in the absence of shared understandings: but </w:t>
      </w:r>
      <w:r w:rsidR="00550D70">
        <w:rPr>
          <w:rFonts w:eastAsia="Times New Roman"/>
          <w:i/>
          <w:sz w:val="24"/>
          <w:szCs w:val="24"/>
        </w:rPr>
        <w:t>so that those understandings can become shared</w:t>
      </w:r>
      <w:r w:rsidR="00550D70">
        <w:rPr>
          <w:rFonts w:eastAsia="Times New Roman"/>
          <w:sz w:val="24"/>
          <w:szCs w:val="24"/>
        </w:rPr>
        <w:t xml:space="preserve">. ...[W]e expand meanings (elaborating codes) in order for them to become condensed meanings ... (restricted codes)” (Moore, 2013, pp. 62-63, original emphasis). </w:t>
      </w:r>
    </w:p>
    <w:p w14:paraId="4F435F02" w14:textId="5974C4DB" w:rsidR="00E02294" w:rsidRDefault="00B510AB" w:rsidP="00586084">
      <w:pPr>
        <w:pStyle w:val="NormalWeb"/>
        <w:spacing w:before="120" w:beforeAutospacing="0" w:after="120" w:afterAutospacing="0" w:line="360" w:lineRule="auto"/>
      </w:pPr>
      <w:r>
        <w:t xml:space="preserve">The crucial issue of boundary transactions </w:t>
      </w:r>
      <w:r w:rsidR="00AE3270">
        <w:t>can be thought of in terms of a</w:t>
      </w:r>
      <w:r>
        <w:t xml:space="preserve"> complex of trade-offs. </w:t>
      </w:r>
      <w:r w:rsidR="006F3243">
        <w:t>A</w:t>
      </w:r>
      <w:r w:rsidR="002341C6">
        <w:t xml:space="preserve">cademics can attempt to restrict their transactions with those actors and groups which entail relatively </w:t>
      </w:r>
      <w:r w:rsidR="00972E70">
        <w:t>fewer challenges</w:t>
      </w:r>
      <w:r w:rsidR="002341C6">
        <w:t xml:space="preserve">, </w:t>
      </w:r>
      <w:r w:rsidR="006F3243">
        <w:t xml:space="preserve">less contrast with academia’s values and objectives, </w:t>
      </w:r>
      <w:r w:rsidR="00573E76">
        <w:t>in short, fewer costs and</w:t>
      </w:r>
      <w:r w:rsidR="006F3243">
        <w:t xml:space="preserve"> less risk to the legitimacy and reproduction of academic boundaries. But transactions are not entirely avoidable</w:t>
      </w:r>
      <w:r w:rsidR="004D7A29">
        <w:t>; a</w:t>
      </w:r>
      <w:r w:rsidR="006F3243">
        <w:t>ttempts to minimise</w:t>
      </w:r>
      <w:r w:rsidR="00FE146D">
        <w:t xml:space="preserve"> or</w:t>
      </w:r>
      <w:r w:rsidR="006F3243">
        <w:t xml:space="preserve"> restrict transactions and transaction costs in the above ways may, in the </w:t>
      </w:r>
      <w:r w:rsidR="00A022A5">
        <w:t>long run</w:t>
      </w:r>
      <w:r w:rsidR="006F3243">
        <w:t>, result in academia failing to justify their boundaries. By contrast</w:t>
      </w:r>
      <w:r w:rsidR="00DC55FB">
        <w:t>, though,</w:t>
      </w:r>
      <w:r w:rsidR="006F3243">
        <w:t xml:space="preserve"> being overly influenced by </w:t>
      </w:r>
      <w:r w:rsidR="00573E76">
        <w:t xml:space="preserve">external interests and objectives may mean </w:t>
      </w:r>
      <w:r w:rsidR="00E02294">
        <w:t>a reduction in distinctive identity and autonomy</w:t>
      </w:r>
      <w:r w:rsidR="00A47FA8">
        <w:t>, and</w:t>
      </w:r>
      <w:r w:rsidR="00E02294">
        <w:t xml:space="preserve"> a weakening of boundaries.</w:t>
      </w:r>
      <w:r w:rsidR="002F7C63">
        <w:t xml:space="preserve"> </w:t>
      </w:r>
      <w:r w:rsidR="00BE177B">
        <w:t>P</w:t>
      </w:r>
      <w:r w:rsidR="005318EB">
        <w:t>reoccupation with ‘autonomy’ may lead to passivity when face</w:t>
      </w:r>
      <w:r w:rsidR="00DB70A4">
        <w:t xml:space="preserve">d with </w:t>
      </w:r>
      <w:r w:rsidR="005318EB">
        <w:t>external shifts and pressures, as opposed to a more engaged and proactive attempt to</w:t>
      </w:r>
      <w:r w:rsidR="00B10640">
        <w:t xml:space="preserve"> shape society and universities’ role within it</w:t>
      </w:r>
      <w:r w:rsidR="00BE177B">
        <w:t xml:space="preserve"> (B. R. Clark, 1998)</w:t>
      </w:r>
      <w:r w:rsidR="00B10640">
        <w:t>.</w:t>
      </w:r>
      <w:r w:rsidR="00E02294">
        <w:t xml:space="preserve"> In Bernsteinian terms, whether ownership over the relevant category, say of academic science or a specific academic discipline, remains in the hands of the bounded group </w:t>
      </w:r>
      <w:r w:rsidR="00F87EE9">
        <w:t xml:space="preserve">(those </w:t>
      </w:r>
      <w:r w:rsidR="00E02294">
        <w:t xml:space="preserve">who </w:t>
      </w:r>
      <w:r w:rsidR="00F87EE9">
        <w:t>are called</w:t>
      </w:r>
      <w:r w:rsidR="00E02294">
        <w:t xml:space="preserve"> </w:t>
      </w:r>
      <w:r w:rsidR="00F87EE9">
        <w:t>‘</w:t>
      </w:r>
      <w:r w:rsidR="00E02294">
        <w:t>academic scientists</w:t>
      </w:r>
      <w:r w:rsidR="00F87EE9">
        <w:t>’)</w:t>
      </w:r>
      <w:r w:rsidR="00E02294">
        <w:t xml:space="preserve">, or whether it comes to be ‘reshaped’ and ‘repurposed’ (Wright, 2016) by external groups, is ultimately a question of ‘power’, and this power is both reflected in, but also shaped by, the ‘control’ over boundary transactions. </w:t>
      </w:r>
    </w:p>
    <w:p w14:paraId="61478AFF" w14:textId="2AC5C757" w:rsidR="00357CC6" w:rsidRDefault="00357CC6" w:rsidP="00E02294">
      <w:pPr>
        <w:autoSpaceDE w:val="0"/>
        <w:autoSpaceDN w:val="0"/>
        <w:adjustRightInd w:val="0"/>
        <w:spacing w:after="120" w:line="360" w:lineRule="auto"/>
        <w:rPr>
          <w:sz w:val="24"/>
          <w:szCs w:val="24"/>
        </w:rPr>
      </w:pPr>
      <w:r w:rsidRPr="00AC2B42">
        <w:rPr>
          <w:sz w:val="24"/>
          <w:szCs w:val="24"/>
        </w:rPr>
        <w:t>From the perspective of the boundary lens adopted</w:t>
      </w:r>
      <w:r w:rsidR="00E02294">
        <w:rPr>
          <w:sz w:val="24"/>
          <w:szCs w:val="24"/>
        </w:rPr>
        <w:t xml:space="preserve"> then,</w:t>
      </w:r>
      <w:r w:rsidRPr="00AC2B42">
        <w:rPr>
          <w:sz w:val="24"/>
          <w:szCs w:val="24"/>
        </w:rPr>
        <w:t xml:space="preserve"> academia’s interest in transactions</w:t>
      </w:r>
      <w:r w:rsidR="00E02294">
        <w:rPr>
          <w:sz w:val="24"/>
          <w:szCs w:val="24"/>
        </w:rPr>
        <w:t xml:space="preserve"> is to strike the balance between exercising and relinquishing control over transactions and power over the direction of its activities so that the result is</w:t>
      </w:r>
      <w:r w:rsidRPr="00AC2B42">
        <w:rPr>
          <w:sz w:val="24"/>
          <w:szCs w:val="24"/>
        </w:rPr>
        <w:t xml:space="preserve"> the reproduction of its boundaries</w:t>
      </w:r>
      <w:r w:rsidR="00E02294">
        <w:rPr>
          <w:sz w:val="24"/>
          <w:szCs w:val="24"/>
        </w:rPr>
        <w:t>; b</w:t>
      </w:r>
      <w:r w:rsidRPr="00AC2B42">
        <w:rPr>
          <w:sz w:val="24"/>
          <w:szCs w:val="24"/>
        </w:rPr>
        <w:t xml:space="preserve">y contrast, non-academic actors’ interest in transactions is the extraction of value from the bounded group. Although there is </w:t>
      </w:r>
      <w:r w:rsidR="007C7322">
        <w:rPr>
          <w:sz w:val="24"/>
          <w:szCs w:val="24"/>
        </w:rPr>
        <w:t>sometimes</w:t>
      </w:r>
      <w:r w:rsidRPr="00AC2B42">
        <w:rPr>
          <w:sz w:val="24"/>
          <w:szCs w:val="24"/>
        </w:rPr>
        <w:t xml:space="preserve"> a reciprocity between these two goals, they are not necessarily equivalent. As such, boundary transactions </w:t>
      </w:r>
      <w:r w:rsidRPr="00AC2B42">
        <w:rPr>
          <w:i/>
          <w:sz w:val="24"/>
          <w:szCs w:val="24"/>
        </w:rPr>
        <w:t xml:space="preserve">may </w:t>
      </w:r>
      <w:r w:rsidRPr="00AC2B42">
        <w:rPr>
          <w:sz w:val="24"/>
          <w:szCs w:val="24"/>
        </w:rPr>
        <w:t>serve to reproduce a given boundary, but they may also, over time, act as mechanisms for the “weakening” (Henkel, 2004, p. 168) of boundaries.</w:t>
      </w:r>
      <w:r w:rsidR="00360351">
        <w:rPr>
          <w:sz w:val="24"/>
          <w:szCs w:val="24"/>
        </w:rPr>
        <w:t xml:space="preserve"> In Bernstein’s (2000) words: “control is double faced for it carries both the power of reproduction and the potential for its change” (p. 5).</w:t>
      </w:r>
      <w:r w:rsidRPr="00AC2B42">
        <w:rPr>
          <w:sz w:val="24"/>
          <w:szCs w:val="24"/>
        </w:rPr>
        <w:t xml:space="preserve"> My</w:t>
      </w:r>
      <w:r w:rsidR="00AC24D6">
        <w:rPr>
          <w:sz w:val="24"/>
          <w:szCs w:val="24"/>
        </w:rPr>
        <w:t xml:space="preserve"> study</w:t>
      </w:r>
      <w:r w:rsidRPr="00AC2B42">
        <w:rPr>
          <w:sz w:val="24"/>
          <w:szCs w:val="24"/>
        </w:rPr>
        <w:t xml:space="preserve"> </w:t>
      </w:r>
      <w:r w:rsidR="00685DCD">
        <w:rPr>
          <w:sz w:val="24"/>
          <w:szCs w:val="24"/>
        </w:rPr>
        <w:t>analyses</w:t>
      </w:r>
      <w:r w:rsidRPr="00AC2B42">
        <w:rPr>
          <w:sz w:val="24"/>
          <w:szCs w:val="24"/>
        </w:rPr>
        <w:t xml:space="preserve"> this interpl</w:t>
      </w:r>
      <w:r w:rsidR="000E6C5B">
        <w:rPr>
          <w:sz w:val="24"/>
          <w:szCs w:val="24"/>
        </w:rPr>
        <w:t>ay</w:t>
      </w:r>
      <w:r w:rsidR="0044663F">
        <w:rPr>
          <w:sz w:val="24"/>
          <w:szCs w:val="24"/>
        </w:rPr>
        <w:t>.</w:t>
      </w:r>
    </w:p>
    <w:p w14:paraId="551B4A7C" w14:textId="77777777" w:rsidR="00ED1F5A" w:rsidRDefault="00ED1F5A" w:rsidP="006E30B9">
      <w:pPr>
        <w:pStyle w:val="Heading3"/>
      </w:pPr>
      <w:bookmarkStart w:id="35" w:name="_Toc31701947"/>
      <w:r>
        <w:t>Differential power and control: institutional and disciplinary characteristics</w:t>
      </w:r>
      <w:bookmarkEnd w:id="35"/>
    </w:p>
    <w:p w14:paraId="130562B9" w14:textId="5384C30C" w:rsidR="00ED1F5A" w:rsidRDefault="00ED1F5A" w:rsidP="00ED1F5A">
      <w:pPr>
        <w:autoSpaceDE w:val="0"/>
        <w:autoSpaceDN w:val="0"/>
        <w:adjustRightInd w:val="0"/>
        <w:spacing w:after="120" w:line="360" w:lineRule="auto"/>
        <w:rPr>
          <w:sz w:val="24"/>
          <w:szCs w:val="24"/>
        </w:rPr>
      </w:pPr>
      <w:r>
        <w:rPr>
          <w:sz w:val="24"/>
          <w:szCs w:val="24"/>
        </w:rPr>
        <w:t xml:space="preserve">So far, I have not </w:t>
      </w:r>
      <w:r w:rsidR="004918A7">
        <w:rPr>
          <w:sz w:val="24"/>
          <w:szCs w:val="24"/>
        </w:rPr>
        <w:t>discussed</w:t>
      </w:r>
      <w:r>
        <w:rPr>
          <w:sz w:val="24"/>
          <w:szCs w:val="24"/>
        </w:rPr>
        <w:t xml:space="preserve"> the heterogeneity of academia and the implications this can have for power and control, or for </w:t>
      </w:r>
      <w:r w:rsidR="004918A7">
        <w:rPr>
          <w:sz w:val="24"/>
          <w:szCs w:val="24"/>
        </w:rPr>
        <w:t xml:space="preserve">academic </w:t>
      </w:r>
      <w:r>
        <w:rPr>
          <w:sz w:val="24"/>
          <w:szCs w:val="24"/>
        </w:rPr>
        <w:t xml:space="preserve">boundaries and the ways in which they are confronted and crossed in the course of academic research. </w:t>
      </w:r>
      <w:r w:rsidR="004918A7">
        <w:rPr>
          <w:sz w:val="24"/>
          <w:szCs w:val="24"/>
        </w:rPr>
        <w:t>Important</w:t>
      </w:r>
      <w:r>
        <w:rPr>
          <w:sz w:val="24"/>
          <w:szCs w:val="24"/>
        </w:rPr>
        <w:t xml:space="preserve"> dimensions</w:t>
      </w:r>
      <w:r w:rsidR="004918A7">
        <w:rPr>
          <w:sz w:val="24"/>
          <w:szCs w:val="24"/>
        </w:rPr>
        <w:t xml:space="preserve"> of the heterogeneity of academia include</w:t>
      </w:r>
      <w:r>
        <w:rPr>
          <w:sz w:val="24"/>
          <w:szCs w:val="24"/>
        </w:rPr>
        <w:t xml:space="preserve"> the mission and prestige of institution and academic discipline. </w:t>
      </w:r>
      <w:r w:rsidR="005043E2">
        <w:rPr>
          <w:sz w:val="24"/>
          <w:szCs w:val="24"/>
        </w:rPr>
        <w:t>I will discuss these below.</w:t>
      </w:r>
    </w:p>
    <w:p w14:paraId="50A9075B" w14:textId="65476179" w:rsidR="00ED1F5A" w:rsidRDefault="00ED1F5A" w:rsidP="00ED1F5A">
      <w:pPr>
        <w:pStyle w:val="NormalWeb"/>
        <w:spacing w:before="120" w:beforeAutospacing="0" w:after="120" w:afterAutospacing="0" w:line="360" w:lineRule="auto"/>
      </w:pPr>
      <w:r>
        <w:t>Bernstein</w:t>
      </w:r>
      <w:r>
        <w:rPr>
          <w:rFonts w:eastAsia="MalgunNew Roman"/>
        </w:rPr>
        <w:t xml:space="preserve"> (2000) perceived many of the recent developments in academic knowledge and its production since the twentieth century in Europe, up to and including the impact agenda (albeit that Bernstein admittedly wrote before the RAE fully evolved into the impact-assessing REF, and before the term ‘impact agenda’ was in widespread use), in terms of a weakening of boundaries at the general level of academia as a system. From his perspective, academic </w:t>
      </w:r>
      <w:r>
        <w:t xml:space="preserve">disciplines, the universities which housed them, and the academic “field of production of knowledge” more generally, exhibited “strong insulation” in the nineteenth and early twentieth centuries; that is, they could exhibit a “unique identity” which was grounded on widely-accepted and socially legitimate authority over domains of knowledge, and which operated according to “its own specialised rules of internal relations” over which it had significant autonomy and insulation from external interference </w:t>
      </w:r>
      <w:r>
        <w:fldChar w:fldCharType="begin"/>
      </w:r>
      <w:r>
        <w:instrText xml:space="preserve"> ADDIN EN.CITE &lt;EndNote&gt;&lt;Cite&gt;&lt;Author&gt;Bernstein&lt;/Author&gt;&lt;Year&gt;2000&lt;/Year&gt;&lt;IDText&gt;Pedagogy, symbolic control, and identity: Theory, research, critique&lt;/IDText&gt;&lt;Pages&gt;5`, 7`, 9&lt;/Pages&gt;&lt;DisplayText&gt;(Bernstein, 2000, pp. 5, 7, 9)&lt;/DisplayText&gt;&lt;record&gt;&lt;isbn&gt;084769576X&lt;/isbn&gt;&lt;titles&gt;&lt;title&gt;Pedagogy, symbolic control, and identity: Theory, research, critique&lt;/title&gt;&lt;/titles&gt;&lt;number&gt;4&lt;/number&gt;&lt;contributors&gt;&lt;authors&gt;&lt;author&gt;Bernstein, Basil&lt;/author&gt;&lt;/authors&gt;&lt;/contributors&gt;&lt;edition&gt;2nd&lt;/edition&gt;&lt;added-date format="utc"&gt;1452707855&lt;/added-date&gt;&lt;pub-location&gt;Oxford&lt;/pub-location&gt;&lt;ref-type name="Book"&gt;6&lt;/ref-type&gt;&lt;dates&gt;&lt;year&gt;2000&lt;/year&gt;&lt;/dates&gt;&lt;rec-number&gt;185&lt;/rec-number&gt;&lt;publisher&gt;Rowman &amp;amp; Littlefield&lt;/publisher&gt;&lt;last-updated-date format="utc"&gt;1477766808&lt;/last-updated-date&gt;&lt;/record&gt;&lt;/Cite&gt;&lt;/EndNote&gt;</w:instrText>
      </w:r>
      <w:r>
        <w:fldChar w:fldCharType="separate"/>
      </w:r>
      <w:r>
        <w:rPr>
          <w:noProof/>
        </w:rPr>
        <w:t>(Bernstein, 2000, pp. 5, 7, 9)</w:t>
      </w:r>
      <w:r>
        <w:fldChar w:fldCharType="end"/>
      </w:r>
      <w:r>
        <w:t>. At this time, academic knowledge producers had</w:t>
      </w:r>
      <w:r>
        <w:rPr>
          <w:rFonts w:eastAsia="MalgunNew Roman"/>
        </w:rPr>
        <w:t xml:space="preserve"> successfully “appropriated a space..., a specialised discrete discourse with its own intellectual field of texts, practices, rules of entry, examinations, licenses to practice, distribution of rewards and punishments...</w:t>
      </w:r>
      <w:r>
        <w:t xml:space="preserve"> Organisationally and politically, ...[universities, and individual disciplines] construct[ed] strong boundary maintenance” </w:t>
      </w:r>
      <w:r>
        <w:rPr>
          <w:rFonts w:eastAsia="MalgunNew Roman"/>
        </w:rPr>
        <w:fldChar w:fldCharType="begin"/>
      </w:r>
      <w:r>
        <w:rPr>
          <w:rFonts w:eastAsia="MalgunNew Roman"/>
        </w:rPr>
        <w:instrText xml:space="preserve"> ADDIN EN.CITE &lt;EndNote&gt;&lt;Cite&gt;&lt;Author&gt;Bernstein&lt;/Author&gt;&lt;Year&gt;2000&lt;/Year&gt;&lt;IDText&gt;Pedagogy, symbolic control, and identity: Theory, research, critique&lt;/IDText&gt;&lt;Pages&gt;52`, 54&lt;/Pages&gt;&lt;DisplayText&gt;(Bernstein, 2000, pp. 52, 54)&lt;/DisplayText&gt;&lt;record&gt;&lt;isbn&gt;084769576X&lt;/isbn&gt;&lt;titles&gt;&lt;title&gt;Pedagogy, symbolic control, and identity: Theory, research, critique&lt;/title&gt;&lt;/titles&gt;&lt;number&gt;4&lt;/number&gt;&lt;contributors&gt;&lt;authors&gt;&lt;author&gt;Bernstein, Basil&lt;/author&gt;&lt;/authors&gt;&lt;/contributors&gt;&lt;edition&gt;2nd&lt;/edition&gt;&lt;added-date format="utc"&gt;1452707855&lt;/added-date&gt;&lt;pub-location&gt;Oxford&lt;/pub-location&gt;&lt;ref-type name="Book"&gt;6&lt;/ref-type&gt;&lt;dates&gt;&lt;year&gt;2000&lt;/year&gt;&lt;/dates&gt;&lt;rec-number&gt;185&lt;/rec-number&gt;&lt;publisher&gt;Rowman &amp;amp; Littlefield&lt;/publisher&gt;&lt;last-updated-date format="utc"&gt;1477766808&lt;/last-updated-date&gt;&lt;/record&gt;&lt;/Cite&gt;&lt;/EndNote&gt;</w:instrText>
      </w:r>
      <w:r>
        <w:rPr>
          <w:rFonts w:eastAsia="MalgunNew Roman"/>
        </w:rPr>
        <w:fldChar w:fldCharType="separate"/>
      </w:r>
      <w:r>
        <w:rPr>
          <w:rFonts w:eastAsia="MalgunNew Roman"/>
          <w:noProof/>
        </w:rPr>
        <w:t>(Bernstein, 2000, pp. 52, 54)</w:t>
      </w:r>
      <w:r>
        <w:rPr>
          <w:rFonts w:eastAsia="MalgunNew Roman"/>
        </w:rPr>
        <w:fldChar w:fldCharType="end"/>
      </w:r>
      <w:r>
        <w:rPr>
          <w:rFonts w:eastAsia="MalgunNew Roman"/>
        </w:rPr>
        <w:t xml:space="preserve">. </w:t>
      </w:r>
      <w:r>
        <w:t>Over time, however, the insulation of academic disciplines, both from each other and from wider society, weakened, at least in certain respects. In particular, increasing presence and power came to be afforded to more application-oriented research disciplines and inter-/multi-disciplinary fields, such as medicine, information science, architecture, business studies and engineering. These are more likely to be relatively “weakly bounded” and weakly insulated in that they “operate [at] ... the interface between the field of the production of knowledge and the field of practice”, indicating that the academic boundary in general “has become weaker”</w:t>
      </w:r>
      <w:r w:rsidR="009F5A7C">
        <w:t xml:space="preserve"> </w:t>
      </w:r>
      <w:r w:rsidR="00682075">
        <w:t>(Bernstein, 2000, pp. 9, 52, 99)</w:t>
      </w:r>
      <w:r>
        <w:t xml:space="preserve">. </w:t>
      </w:r>
    </w:p>
    <w:p w14:paraId="7F8C1814" w14:textId="50478A7C" w:rsidR="00ED1F5A" w:rsidRDefault="00ED1F5A" w:rsidP="00ED1F5A">
      <w:pPr>
        <w:pStyle w:val="NormalWeb"/>
        <w:spacing w:before="120" w:beforeAutospacing="0" w:after="120" w:afterAutospacing="0" w:line="360" w:lineRule="auto"/>
      </w:pPr>
      <w:r>
        <w:t xml:space="preserve">The emergence and growth of more application-oriented disciplines therefore have two lines of potential analytical implication. First, ‘applied’ disciplines can be compared empirically with ‘basic’ disciplines in terms of their experiences of confronting and crossing academic boundaries. There is evidence that differences do exist, for example, researchers in </w:t>
      </w:r>
      <w:r w:rsidR="00151EB8">
        <w:t>f</w:t>
      </w:r>
      <w:r>
        <w:t>ormal</w:t>
      </w:r>
      <w:r w:rsidR="00151EB8">
        <w:t xml:space="preserve"> applied disciplines</w:t>
      </w:r>
      <w:r>
        <w:t xml:space="preserve"> (i.e. engineering and materials science and metallurgy) spend on average approximately 1.5 times more time on external knowledge exchange than researchers in other STEMM disciplines (Hughes et al., 2016, p. 104). Second, the proliferation of applied fields and applied researchers may reflect a weakening of academic boundaries at a more fundamental level of academia-society relations. Again, there appears to be some evidence at least that institutional missions are genuinely shifting and impacting upon individual academics, as research has revealed a large increase in the proportion of academics who perceive “outreach” to be a key mission for their institutions (Hughes et al., 2016, p. 73). However, it is difficult to disentangle whether the rise of universities’ outreach mission (‘third’ mission) is predominantly a cause or effect of proliferation of applied researchers and applied disciplines – there are likely to be complex causal and reinforcing mechanisms operating in both ways. Although my research will not</w:t>
      </w:r>
      <w:r w:rsidR="00C83ACD">
        <w:t xml:space="preserve"> be</w:t>
      </w:r>
      <w:r>
        <w:t xml:space="preserve"> able to offer statistical generalisations, it will address both of these lines of analysis, using disciplinary variation as a </w:t>
      </w:r>
      <w:r w:rsidR="00BA0417">
        <w:t>sampling criterion</w:t>
      </w:r>
      <w:r>
        <w:t xml:space="preserve">, and exploring the role of all sampled research, applied and basic, in terms of their implications for academic boundaries. </w:t>
      </w:r>
    </w:p>
    <w:p w14:paraId="3C84B84B" w14:textId="6F5D3EE3" w:rsidR="00ED1F5A" w:rsidRDefault="00ED1F5A" w:rsidP="00ED1F5A">
      <w:pPr>
        <w:pStyle w:val="NormalWeb"/>
        <w:spacing w:before="120" w:beforeAutospacing="0" w:after="120" w:afterAutospacing="0" w:line="360" w:lineRule="auto"/>
      </w:pPr>
      <w:r>
        <w:t xml:space="preserve">It is also important to consider another major dimension of academia, that is, differentiation across institutions. University league tables highlight differentiation of the sector at both global and national scales, with evidence that the UK has particularly </w:t>
      </w:r>
      <w:r w:rsidR="00A022A5">
        <w:t>strongly entrenched</w:t>
      </w:r>
      <w:r>
        <w:t xml:space="preserve"> status hierarchies (Boliver, 2015). At the most research-intensive UK universities, academics spend on average over half of their work-time on research and less than a quarter on teaching; by contrast, ‘New’ universities established post-1992 spend only around a quarter of their time on research and over 40% on teaching (Hughes et al., 2016, p. 78). There is also a difference in the “research orientation” across UK universities, with Older universities conducting the greatest share of Basic research and Newer universities a greater share of Applied research (Hughes et al., 2016, p. 79). From Bernstein’s (2000) perspective, these data can be interpreted as indicating the power that ‘prestigious’ universities have to insulate themselves from “the </w:t>
      </w:r>
      <w:r>
        <w:rPr>
          <w:i/>
        </w:rPr>
        <w:t>exigencies of the market</w:t>
      </w:r>
      <w:r>
        <w:t xml:space="preserve">” (Bernstein, 2000, p. 60, original emphasis) and to define themselves by their close and bounded relation to transcendental knowledge – that is, through dominating the production of fundamental knowledge.   </w:t>
      </w:r>
    </w:p>
    <w:p w14:paraId="4A9EE6FE" w14:textId="77777777" w:rsidR="00ED1F5A" w:rsidRDefault="00ED1F5A" w:rsidP="00ED1F5A">
      <w:pPr>
        <w:pStyle w:val="NormalWeb"/>
        <w:spacing w:before="120" w:beforeAutospacing="0" w:after="120" w:afterAutospacing="0" w:line="360" w:lineRule="auto"/>
      </w:pPr>
      <w:r>
        <w:t xml:space="preserve">Another recent survey </w:t>
      </w:r>
      <w:r>
        <w:fldChar w:fldCharType="begin"/>
      </w:r>
      <w:r>
        <w:instrText xml:space="preserve"> ADDIN EN.CITE &lt;EndNote&gt;&lt;Cite&gt;&lt;Author&gt;Shields&lt;/Author&gt;&lt;Year&gt;2018&lt;/Year&gt;&lt;IDText&gt;Competing institutional logics in universities in the United Kingdom: schism in the church of reason&lt;/IDText&gt;&lt;DisplayText&gt;(Shields &amp;amp; Watermeyer, 2018)&lt;/DisplayText&gt;&lt;record&gt;&lt;keywords&gt;&lt;keyword&gt;Article&lt;/keyword&gt;&lt;keyword&gt;Higher Education&lt;/keyword&gt;&lt;keyword&gt;Academics&lt;/keyword&gt;&lt;keyword&gt;Institutional And Neo-Institutional Theories&lt;/keyword&gt;&lt;keyword&gt;Factor Analysis&lt;/keyword&gt;&lt;keyword&gt;Survey&lt;/keyword&gt;&lt;/keywords&gt;&lt;isbn&gt;0307-5079&lt;/isbn&gt;&lt;titles&gt;&lt;title&gt;Competing institutional logics in universities in the United Kingdom: schism in the church of reason&lt;/title&gt;&lt;secondary-title&gt;Studies in Higher Education&lt;/secondary-title&gt;&lt;/titles&gt;&lt;pages&gt;1-15&lt;/pages&gt;&lt;contributors&gt;&lt;authors&gt;&lt;author&gt;Shields, Robin&lt;/author&gt;&lt;author&gt;Watermeyer, Richard&lt;/author&gt;&lt;/authors&gt;&lt;/contributors&gt;&lt;added-date format="utc"&gt;1556863026&lt;/added-date&gt;&lt;ref-type name="Journal Article"&gt;17&lt;/ref-type&gt;&lt;dates&gt;&lt;year&gt;2018&lt;/year&gt;&lt;/dates&gt;&lt;rec-number&gt;7772&lt;/rec-number&gt;&lt;publisher&gt;Routledge&lt;/publisher&gt;&lt;last-updated-date format="utc"&gt;1556863026&lt;/last-updated-date&gt;&lt;electronic-resource-num&gt;10.1080/03075079.2018.1504910&lt;/electronic-resource-num&gt;&lt;/record&gt;&lt;/Cite&gt;&lt;/EndNote&gt;</w:instrText>
      </w:r>
      <w:r>
        <w:fldChar w:fldCharType="separate"/>
      </w:r>
      <w:r>
        <w:rPr>
          <w:noProof/>
        </w:rPr>
        <w:t>(Shields &amp; Watermeyer, 2018)</w:t>
      </w:r>
      <w:r>
        <w:fldChar w:fldCharType="end"/>
      </w:r>
      <w:r>
        <w:t xml:space="preserve"> has found that academics’ perceptions of the underpinning “logics” or “shared rationalizations” (p. 2) vary quite significantly by type of university, predominantly by the level of research-intensity (having, incidentally, found little variation by discipline). While academics at research-intensive universities with significant research income perceived the underpinning logic of universities to be grounded on academic autonomy, those in less research-intensive universities perceived their own institutional logic to be beyond their immediate control, defined either in terms of “utilitarian” objectives derived from wider society, or else by a superior “managerial” authority, both of which counter the autonomy experienced at more research-intensive universities (Shields &amp; Watermeyer, 2018, p. 8).  </w:t>
      </w:r>
    </w:p>
    <w:p w14:paraId="4D107EA1" w14:textId="73B1321F" w:rsidR="00ED1F5A" w:rsidRDefault="00ED1F5A" w:rsidP="00ED1F5A">
      <w:pPr>
        <w:spacing w:after="120" w:line="360" w:lineRule="auto"/>
        <w:rPr>
          <w:sz w:val="24"/>
          <w:szCs w:val="24"/>
        </w:rPr>
      </w:pPr>
      <w:r>
        <w:rPr>
          <w:rFonts w:eastAsia="MalgunNew Roman"/>
          <w:sz w:val="24"/>
          <w:szCs w:val="24"/>
        </w:rPr>
        <w:t xml:space="preserve">There is also likely to be some impact of these differences in terms of boundary transactions, although it is not simple to interpret this from available quantitative data. This shows that a </w:t>
      </w:r>
      <w:r>
        <w:rPr>
          <w:sz w:val="24"/>
          <w:szCs w:val="24"/>
        </w:rPr>
        <w:t>greater proportion of academics at Newer universities than at Older universities are engaged in knowledge exchange with external organisations and</w:t>
      </w:r>
      <w:r>
        <w:rPr>
          <w:rFonts w:eastAsia="MalgunNew Roman"/>
          <w:sz w:val="24"/>
          <w:szCs w:val="24"/>
        </w:rPr>
        <w:t xml:space="preserve"> believe that engagement </w:t>
      </w:r>
      <w:r>
        <w:rPr>
          <w:sz w:val="24"/>
          <w:szCs w:val="24"/>
        </w:rPr>
        <w:t>with industry, business and the local community are important to career advancement and promotion, and they are proportionately more likely than academics at Older universities to be the initiators of their external interactions (Hughes et al., 2016, pp. 79, 123, 133). But it is academics at Older universities who appear better able to capitalise on the external value of their academic research, with greater percentages of patents, licensing of research outputs, spin-out companies, and research-based consultancies at Older universities than Newer, despite the apparently lower need for academics at Older universities to do these kinds of activities (Hughes et al., 2016, p. 80). A greater proportion of academics at Newer universities reported lacking the time, resources and skills to effectively interact with external organisations, and, in particular, they reported greater internal bureaucratic constraints (Hughes et al, 2016, p. 138). So, researchers at Newer universities spend more time on knowledge exchange and have greater apparent internal incentives to make interventions into the economy, and yet appear less successful than academics at Older universities on these measures – and this is also despite Newer universities being relatively more focused on ‘applied’ research than Older universities (Hughes et al., 2016, p. 124). Again, the causal links are difficult to disentangle, but these data fit a picture of a distinction between less prestigious institutions undergoing relatively greater struggles to contribute to objectives and interests beyond academic boundaries, and more prestigious institutions able to focus relatively more on internally-generated objectives</w:t>
      </w:r>
      <w:r w:rsidR="009122FD">
        <w:rPr>
          <w:sz w:val="24"/>
          <w:szCs w:val="24"/>
        </w:rPr>
        <w:t xml:space="preserve"> (i.e. the ‘transcendental’)</w:t>
      </w:r>
      <w:r>
        <w:rPr>
          <w:sz w:val="24"/>
          <w:szCs w:val="24"/>
        </w:rPr>
        <w:t xml:space="preserve"> </w:t>
      </w:r>
      <w:r w:rsidR="00EB6301">
        <w:rPr>
          <w:sz w:val="24"/>
          <w:szCs w:val="24"/>
        </w:rPr>
        <w:t>while</w:t>
      </w:r>
      <w:r>
        <w:rPr>
          <w:sz w:val="24"/>
          <w:szCs w:val="24"/>
        </w:rPr>
        <w:t xml:space="preserve">, somewhat paradoxically, facing relatively fewer difficulties with external engagement and revenue-generating activities. </w:t>
      </w:r>
    </w:p>
    <w:p w14:paraId="75ABABB8" w14:textId="6DCE8F16" w:rsidR="00ED1F5A" w:rsidRPr="00ED1F5A" w:rsidRDefault="00ED1F5A" w:rsidP="00ED1F5A">
      <w:pPr>
        <w:spacing w:after="120" w:line="360" w:lineRule="auto"/>
        <w:rPr>
          <w:sz w:val="24"/>
          <w:szCs w:val="24"/>
          <w:lang w:eastAsia="ko-KR"/>
        </w:rPr>
      </w:pPr>
      <w:r>
        <w:rPr>
          <w:sz w:val="24"/>
          <w:szCs w:val="24"/>
        </w:rPr>
        <w:t xml:space="preserve">My working interpretation of these data, when considered through the ‘boundary’ lens, is that: (i) they reflect a hierarchy whereby more prestigious institutions are relatively more insulated, such that its staff can afford relatively greater focus on those core internal objectives and criteria that make academia distinctive and which give meaning to its boundaries; (ii) </w:t>
      </w:r>
      <w:r w:rsidR="00B15D0D">
        <w:rPr>
          <w:sz w:val="24"/>
          <w:szCs w:val="24"/>
        </w:rPr>
        <w:t>prestige appears to be linked to</w:t>
      </w:r>
      <w:r w:rsidR="00424420">
        <w:rPr>
          <w:sz w:val="24"/>
          <w:szCs w:val="24"/>
        </w:rPr>
        <w:t xml:space="preserve"> the</w:t>
      </w:r>
      <w:r>
        <w:rPr>
          <w:sz w:val="24"/>
          <w:szCs w:val="24"/>
        </w:rPr>
        <w:t xml:space="preserve"> strength of relation to the transcendental; (iii) relatively less prestigious institutions appear relatively less well insulated, </w:t>
      </w:r>
      <w:r>
        <w:rPr>
          <w:sz w:val="24"/>
          <w:szCs w:val="24"/>
          <w:lang w:eastAsia="ko-KR"/>
        </w:rPr>
        <w:t xml:space="preserve">and, to borrow a phrase from one of Bernstein’s intellectual collaborators, are relatively more “exposed to the need to communicate with outsiders” </w:t>
      </w:r>
      <w:r w:rsidRPr="00D06473">
        <w:rPr>
          <w:sz w:val="24"/>
          <w:szCs w:val="24"/>
        </w:rPr>
        <w:fldChar w:fldCharType="begin"/>
      </w:r>
      <w:r w:rsidRPr="00D06473">
        <w:rPr>
          <w:sz w:val="24"/>
          <w:szCs w:val="24"/>
          <w:lang w:eastAsia="ko-KR"/>
        </w:rPr>
        <w:instrText xml:space="preserve"> ADDIN EN.CITE &lt;EndNote&gt;&lt;Cite&gt;&lt;Author&gt;Douglas&lt;/Author&gt;&lt;Year&gt;1996&lt;/Year&gt;&lt;IDText&gt;Natural Symbols: Explorations in Cosmology&lt;/IDText&gt;&lt;Pages&gt;55&lt;/Pages&gt;&lt;DisplayText&gt;(Douglas, 1996, p. 55)&lt;/DisplayText&gt;&lt;record&gt;&lt;keywords&gt;&lt;keyword&gt;Human body -- Religious aspects&lt;/keyword&gt;&lt;keyword&gt;Human body -- Mythology&lt;/keyword&gt;&lt;keyword&gt;Symbolism&lt;/keyword&gt;&lt;keyword&gt;Ritual&lt;/keyword&gt;&lt;keyword&gt;Cult&lt;/keyword&gt;&lt;keyword&gt;Cultus&lt;/keyword&gt;&lt;keyword&gt;Liturgies&lt;/keyword&gt;&lt;keyword&gt;Public worship&lt;/keyword&gt;&lt;keyword&gt;Symbolism&lt;/keyword&gt;&lt;keyword&gt;Worship&lt;/keyword&gt;&lt;keyword&gt;Rites and ceremonies&lt;/keyword&gt;&lt;keyword&gt;Ritualism&lt;/keyword&gt;&lt;keyword&gt;Representation, Symbolic&lt;/keyword&gt;&lt;keyword&gt;Symbolic representation&lt;/keyword&gt;&lt;keyword&gt;Mythology&lt;/keyword&gt;&lt;keyword&gt;Emblems&lt;/keyword&gt;&lt;keyword&gt;Signs and symbols&lt;/keyword&gt;&lt;keyword&gt;Body, Human (in religion, folk-lore, etc.)&lt;/keyword&gt;&lt;keyword&gt;Body, Human (in religion, folk-lore, etc.)&lt;/keyword&gt;&lt;/keywords&gt;&lt;titles&gt;&lt;title&gt;Natural Symbols: Explorations in Cosmology&lt;/title&gt;&lt;/titles&gt;&lt;contributors&gt;&lt;authors&gt;&lt;author&gt;Douglas, Mary&lt;/author&gt;&lt;/authors&gt;&lt;/contributors&gt;&lt;added-date format="utc"&gt;1531832707&lt;/added-date&gt;&lt;pub-location&gt;London&lt;/pub-location&gt;&lt;ref-type name="Book"&gt;6&lt;/ref-type&gt;&lt;dates&gt;&lt;year&gt;1996&lt;/year&gt;&lt;/dates&gt;&lt;rec-number&gt;7611&lt;/rec-number&gt;&lt;publisher&gt;Routledge&lt;/publisher&gt;&lt;last-updated-date format="utc"&gt;1531832758&lt;/last-updated-date&gt;&lt;/record&gt;&lt;/Cite&gt;&lt;/EndNote&gt;</w:instrText>
      </w:r>
      <w:r w:rsidRPr="00D06473">
        <w:rPr>
          <w:sz w:val="24"/>
          <w:szCs w:val="24"/>
        </w:rPr>
        <w:fldChar w:fldCharType="separate"/>
      </w:r>
      <w:r w:rsidRPr="00D06473">
        <w:rPr>
          <w:noProof/>
          <w:sz w:val="24"/>
          <w:szCs w:val="24"/>
          <w:lang w:eastAsia="ko-KR"/>
        </w:rPr>
        <w:t>(Douglas, 1996, p. 55)</w:t>
      </w:r>
      <w:r w:rsidRPr="00D06473">
        <w:rPr>
          <w:sz w:val="24"/>
          <w:szCs w:val="24"/>
        </w:rPr>
        <w:fldChar w:fldCharType="end"/>
      </w:r>
      <w:r>
        <w:rPr>
          <w:sz w:val="24"/>
          <w:szCs w:val="24"/>
          <w:lang w:eastAsia="ko-KR"/>
        </w:rPr>
        <w:t xml:space="preserve"> and therefore more oriented towards external outreach and engagement; (iv) but, conversely, despite the efforts of researchers at less prestigious institutions, they seem to face a greater level and range of challenges in crossing these boundaries. My own research will be able to take a more </w:t>
      </w:r>
      <w:r w:rsidR="00AF3A1D">
        <w:rPr>
          <w:sz w:val="24"/>
          <w:szCs w:val="24"/>
          <w:lang w:eastAsia="ko-KR"/>
        </w:rPr>
        <w:t>qualitative</w:t>
      </w:r>
      <w:r>
        <w:rPr>
          <w:sz w:val="24"/>
          <w:szCs w:val="24"/>
          <w:lang w:eastAsia="ko-KR"/>
        </w:rPr>
        <w:t xml:space="preserve"> look at the</w:t>
      </w:r>
      <w:r w:rsidR="00AF3A1D">
        <w:rPr>
          <w:sz w:val="24"/>
          <w:szCs w:val="24"/>
          <w:lang w:eastAsia="ko-KR"/>
        </w:rPr>
        <w:t>se</w:t>
      </w:r>
      <w:r>
        <w:rPr>
          <w:sz w:val="24"/>
          <w:szCs w:val="24"/>
          <w:lang w:eastAsia="ko-KR"/>
        </w:rPr>
        <w:t xml:space="preserve"> issues.</w:t>
      </w:r>
    </w:p>
    <w:p w14:paraId="2062EFA7" w14:textId="62CEA8F2" w:rsidR="00DC7B41" w:rsidRDefault="00DC7B41" w:rsidP="00742B79">
      <w:pPr>
        <w:pStyle w:val="Heading2"/>
      </w:pPr>
      <w:bookmarkStart w:id="36" w:name="_Toc31701948"/>
      <w:r>
        <w:t>Forms of boundary transaction</w:t>
      </w:r>
      <w:r w:rsidR="00782A2C">
        <w:t>: a literature review</w:t>
      </w:r>
      <w:bookmarkEnd w:id="36"/>
    </w:p>
    <w:p w14:paraId="0E90ADAA" w14:textId="5367747F" w:rsidR="00DC7B41" w:rsidRPr="00742B79" w:rsidRDefault="00426D55" w:rsidP="00426D55">
      <w:pPr>
        <w:spacing w:after="120" w:line="360" w:lineRule="auto"/>
        <w:rPr>
          <w:sz w:val="24"/>
          <w:szCs w:val="24"/>
        </w:rPr>
      </w:pPr>
      <w:r>
        <w:rPr>
          <w:sz w:val="24"/>
          <w:szCs w:val="24"/>
        </w:rPr>
        <w:t xml:space="preserve">In this section I draw out five main forms of boundary transaction that I have identified from social science literature on academic research. </w:t>
      </w:r>
      <w:r w:rsidR="0006688F">
        <w:rPr>
          <w:sz w:val="24"/>
          <w:szCs w:val="24"/>
        </w:rPr>
        <w:t xml:space="preserve">These are ‘outreach’, ‘collaboration’, ‘use-focused outputs’, ‘boundary structures’ and ‘boundary-spanning’. </w:t>
      </w:r>
      <w:r w:rsidR="002F139D">
        <w:rPr>
          <w:sz w:val="24"/>
          <w:szCs w:val="24"/>
        </w:rPr>
        <w:t>Each</w:t>
      </w:r>
      <w:r w:rsidR="006A6AAA">
        <w:rPr>
          <w:sz w:val="24"/>
          <w:szCs w:val="24"/>
        </w:rPr>
        <w:t xml:space="preserve"> form of</w:t>
      </w:r>
      <w:r w:rsidR="002F139D">
        <w:rPr>
          <w:sz w:val="24"/>
          <w:szCs w:val="24"/>
        </w:rPr>
        <w:t xml:space="preserve"> transaction brings something of the academic into a non-academic context</w:t>
      </w:r>
      <w:r w:rsidR="00D564CA">
        <w:rPr>
          <w:sz w:val="24"/>
          <w:szCs w:val="24"/>
        </w:rPr>
        <w:t xml:space="preserve"> (and/</w:t>
      </w:r>
      <w:r w:rsidR="00DC2C67">
        <w:rPr>
          <w:sz w:val="24"/>
          <w:szCs w:val="24"/>
        </w:rPr>
        <w:t>or vice versa</w:t>
      </w:r>
      <w:r w:rsidR="00D564CA">
        <w:rPr>
          <w:sz w:val="24"/>
          <w:szCs w:val="24"/>
        </w:rPr>
        <w:t>)</w:t>
      </w:r>
      <w:r w:rsidR="00F615DE">
        <w:rPr>
          <w:sz w:val="24"/>
          <w:szCs w:val="24"/>
        </w:rPr>
        <w:t>.</w:t>
      </w:r>
      <w:r w:rsidR="00BE2FF2">
        <w:rPr>
          <w:sz w:val="24"/>
          <w:szCs w:val="24"/>
        </w:rPr>
        <w:t xml:space="preserve"> </w:t>
      </w:r>
      <w:r w:rsidR="00CA52C5">
        <w:rPr>
          <w:sz w:val="24"/>
          <w:szCs w:val="24"/>
        </w:rPr>
        <w:t>For each form of transaction, I highlight links between the</w:t>
      </w:r>
      <w:r w:rsidR="009F50A1">
        <w:rPr>
          <w:sz w:val="24"/>
          <w:szCs w:val="24"/>
        </w:rPr>
        <w:t xml:space="preserve"> relevant</w:t>
      </w:r>
      <w:r w:rsidR="00CA52C5">
        <w:rPr>
          <w:sz w:val="24"/>
          <w:szCs w:val="24"/>
        </w:rPr>
        <w:t xml:space="preserve"> literature and </w:t>
      </w:r>
      <w:r w:rsidR="009F50A1">
        <w:rPr>
          <w:sz w:val="24"/>
          <w:szCs w:val="24"/>
        </w:rPr>
        <w:t xml:space="preserve">the ‘boundary lens’ I have adopted. I also </w:t>
      </w:r>
      <w:r w:rsidR="00453E2A">
        <w:rPr>
          <w:sz w:val="24"/>
          <w:szCs w:val="24"/>
        </w:rPr>
        <w:t xml:space="preserve">discuss </w:t>
      </w:r>
      <w:r w:rsidR="00BE2FF2">
        <w:rPr>
          <w:sz w:val="24"/>
          <w:szCs w:val="24"/>
        </w:rPr>
        <w:t>how each form of transaction involves both challenges to, but also the potential for, the reproduction of academic boundaries.</w:t>
      </w:r>
      <w:r w:rsidR="00C64A38">
        <w:rPr>
          <w:sz w:val="24"/>
          <w:szCs w:val="24"/>
        </w:rPr>
        <w:t xml:space="preserve"> </w:t>
      </w:r>
    </w:p>
    <w:p w14:paraId="5F631DFC" w14:textId="77777777" w:rsidR="00DC7B41" w:rsidRDefault="00DC7B41" w:rsidP="00DC7B41">
      <w:pPr>
        <w:pStyle w:val="Heading3"/>
      </w:pPr>
      <w:bookmarkStart w:id="37" w:name="_Toc31701949"/>
      <w:r>
        <w:t>Outreach: new networks and activities for the university’s ‘third mission’</w:t>
      </w:r>
      <w:bookmarkEnd w:id="37"/>
    </w:p>
    <w:p w14:paraId="2595FC32" w14:textId="01B4F1F7" w:rsidR="004F0424" w:rsidRDefault="000A34D1" w:rsidP="004F0424">
      <w:pPr>
        <w:spacing w:before="120" w:after="120" w:line="360" w:lineRule="auto"/>
        <w:rPr>
          <w:iCs/>
          <w:sz w:val="24"/>
          <w:szCs w:val="24"/>
        </w:rPr>
      </w:pPr>
      <w:r>
        <w:rPr>
          <w:iCs/>
          <w:sz w:val="24"/>
          <w:szCs w:val="24"/>
        </w:rPr>
        <w:t>O</w:t>
      </w:r>
      <w:r w:rsidR="004F0424">
        <w:rPr>
          <w:iCs/>
          <w:sz w:val="24"/>
          <w:szCs w:val="24"/>
        </w:rPr>
        <w:t>utreach</w:t>
      </w:r>
      <w:r>
        <w:rPr>
          <w:iCs/>
          <w:sz w:val="24"/>
          <w:szCs w:val="24"/>
        </w:rPr>
        <w:t xml:space="preserve"> refers to </w:t>
      </w:r>
      <w:r w:rsidR="004F0424">
        <w:rPr>
          <w:iCs/>
          <w:sz w:val="24"/>
          <w:szCs w:val="24"/>
        </w:rPr>
        <w:t>participation in and generation of networks with potential users, beneficiaries and stakeholders.</w:t>
      </w:r>
      <w:r w:rsidR="00D85158">
        <w:rPr>
          <w:iCs/>
          <w:sz w:val="24"/>
          <w:szCs w:val="24"/>
        </w:rPr>
        <w:t xml:space="preserve"> </w:t>
      </w:r>
      <w:r w:rsidR="005D0571">
        <w:rPr>
          <w:iCs/>
          <w:sz w:val="24"/>
          <w:szCs w:val="24"/>
        </w:rPr>
        <w:t xml:space="preserve">Although outreach can be understood as </w:t>
      </w:r>
      <w:r w:rsidR="00D85158">
        <w:rPr>
          <w:iCs/>
          <w:sz w:val="24"/>
          <w:szCs w:val="24"/>
        </w:rPr>
        <w:t>a key form of boundary transaction in itself</w:t>
      </w:r>
      <w:r w:rsidR="00050445">
        <w:rPr>
          <w:iCs/>
          <w:sz w:val="24"/>
          <w:szCs w:val="24"/>
        </w:rPr>
        <w:t xml:space="preserve">, a major motivation for outreach is to develop opportunities for other forms of transaction. </w:t>
      </w:r>
      <w:r w:rsidR="004F0424">
        <w:rPr>
          <w:iCs/>
          <w:sz w:val="24"/>
          <w:szCs w:val="24"/>
        </w:rPr>
        <w:t xml:space="preserve"> </w:t>
      </w:r>
    </w:p>
    <w:p w14:paraId="11678250" w14:textId="6094D3DB" w:rsidR="00E12C54" w:rsidRDefault="0095712C" w:rsidP="00DC7B41">
      <w:pPr>
        <w:spacing w:before="120" w:after="120" w:line="360" w:lineRule="auto"/>
        <w:rPr>
          <w:iCs/>
          <w:sz w:val="24"/>
          <w:szCs w:val="24"/>
        </w:rPr>
      </w:pPr>
      <w:r>
        <w:rPr>
          <w:sz w:val="24"/>
          <w:szCs w:val="24"/>
        </w:rPr>
        <w:t xml:space="preserve">Outreach came to the fore as </w:t>
      </w:r>
      <w:r w:rsidR="00DC7B41">
        <w:rPr>
          <w:sz w:val="24"/>
          <w:szCs w:val="24"/>
        </w:rPr>
        <w:t xml:space="preserve">the core element </w:t>
      </w:r>
      <w:r>
        <w:rPr>
          <w:sz w:val="24"/>
          <w:szCs w:val="24"/>
        </w:rPr>
        <w:t>of</w:t>
      </w:r>
      <w:r w:rsidR="00DC7B41">
        <w:rPr>
          <w:sz w:val="24"/>
          <w:szCs w:val="24"/>
        </w:rPr>
        <w:t xml:space="preserve"> the</w:t>
      </w:r>
      <w:r w:rsidR="00791D95">
        <w:rPr>
          <w:sz w:val="24"/>
          <w:szCs w:val="24"/>
        </w:rPr>
        <w:t xml:space="preserve"> imperative towards a</w:t>
      </w:r>
      <w:r w:rsidR="00DC7B41">
        <w:rPr>
          <w:sz w:val="24"/>
          <w:szCs w:val="24"/>
        </w:rPr>
        <w:t xml:space="preserve"> ‘third mission’ for universities (Vakkuri, 2004). According to several </w:t>
      </w:r>
      <w:r w:rsidR="00736B4D">
        <w:rPr>
          <w:sz w:val="24"/>
          <w:szCs w:val="24"/>
        </w:rPr>
        <w:t>commentators</w:t>
      </w:r>
      <w:r w:rsidR="00DC7B41">
        <w:rPr>
          <w:sz w:val="24"/>
          <w:szCs w:val="24"/>
        </w:rPr>
        <w:t xml:space="preserve"> </w:t>
      </w:r>
      <w:r w:rsidR="00DC7B41">
        <w:rPr>
          <w:sz w:val="24"/>
          <w:szCs w:val="24"/>
        </w:rPr>
        <w:fldChar w:fldCharType="begin">
          <w:fldData xml:space="preserve">PEVuZE5vdGU+PENpdGU+PEF1dGhvcj5CZW5uZXdvcnRoPC9BdXRob3I+PFllYXI+MjAxMzwvWWVh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</w:fldData>
        </w:fldChar>
      </w:r>
      <w:r w:rsidR="00DC7B41">
        <w:rPr>
          <w:sz w:val="24"/>
          <w:szCs w:val="24"/>
        </w:rPr>
        <w:instrText xml:space="preserve"> ADDIN EN.CITE </w:instrText>
      </w:r>
      <w:r w:rsidR="00DC7B41">
        <w:rPr>
          <w:sz w:val="24"/>
          <w:szCs w:val="24"/>
        </w:rPr>
        <w:fldChar w:fldCharType="begin">
          <w:fldData xml:space="preserve">PEVuZE5vdGU+PENpdGU+PEF1dGhvcj5CZW5uZXdvcnRoPC9BdXRob3I+PFllYXI+MjAxMzwvWWVh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</w:fldData>
        </w:fldChar>
      </w:r>
      <w:r w:rsidR="00DC7B41">
        <w:rPr>
          <w:sz w:val="24"/>
          <w:szCs w:val="24"/>
        </w:rPr>
        <w:instrText xml:space="preserve"> ADDIN EN.CITE.DATA </w:instrText>
      </w:r>
      <w:r w:rsidR="00DC7B41">
        <w:rPr>
          <w:sz w:val="24"/>
          <w:szCs w:val="24"/>
        </w:rPr>
      </w:r>
      <w:r w:rsidR="00DC7B41">
        <w:rPr>
          <w:sz w:val="24"/>
          <w:szCs w:val="24"/>
        </w:rPr>
        <w:fldChar w:fldCharType="end"/>
      </w:r>
      <w:r w:rsidR="00DC7B41">
        <w:rPr>
          <w:sz w:val="24"/>
          <w:szCs w:val="24"/>
        </w:rPr>
      </w:r>
      <w:r w:rsidR="00DC7B41">
        <w:rPr>
          <w:sz w:val="24"/>
          <w:szCs w:val="24"/>
        </w:rPr>
        <w:fldChar w:fldCharType="separate"/>
      </w:r>
      <w:r w:rsidR="00DC7B41">
        <w:rPr>
          <w:noProof/>
          <w:sz w:val="24"/>
          <w:szCs w:val="24"/>
        </w:rPr>
        <w:t>(Benneworth &amp; Charles, 2013; Jongbloed, Enders, &amp; Salerno, 2008; Sánchez-Barrioluengo, 2015; Zomer &amp; Benneworth, 2011)</w:t>
      </w:r>
      <w:r w:rsidR="00DC7B41">
        <w:rPr>
          <w:sz w:val="24"/>
          <w:szCs w:val="24"/>
        </w:rPr>
        <w:fldChar w:fldCharType="end"/>
      </w:r>
      <w:r w:rsidR="00DC7B41">
        <w:rPr>
          <w:sz w:val="24"/>
          <w:szCs w:val="24"/>
        </w:rPr>
        <w:t xml:space="preserve">, the origin of the articulation of a ‘third mission’ for universities lies in the work of the Organisation for Economic Co-operation and Development (OECD), </w:t>
      </w:r>
      <w:r w:rsidR="00DC7B41" w:rsidRPr="00634E6D">
        <w:rPr>
          <w:sz w:val="24"/>
          <w:szCs w:val="24"/>
        </w:rPr>
        <w:t>Centre for Educational Research and Innovation</w:t>
      </w:r>
      <w:r w:rsidR="00DC7B41">
        <w:rPr>
          <w:sz w:val="24"/>
          <w:szCs w:val="24"/>
        </w:rPr>
        <w:t xml:space="preserve"> (CERI), in particular a CERI </w:t>
      </w:r>
      <w:r w:rsidR="00DC7B41">
        <w:rPr>
          <w:sz w:val="24"/>
          <w:szCs w:val="24"/>
        </w:rPr>
        <w:fldChar w:fldCharType="begin"/>
      </w:r>
      <w:r w:rsidR="00DC7B41">
        <w:rPr>
          <w:sz w:val="24"/>
          <w:szCs w:val="24"/>
        </w:rPr>
        <w:instrText xml:space="preserve"> ADDIN EN.CITE &lt;EndNote&gt;&lt;Cite ExcludeAuth="1"&gt;&lt;Author&gt;Centre for Educational Research and Innovation&lt;/Author&gt;&lt;Year&gt;1982&lt;/Year&gt;&lt;IDText&gt;The University and the Community: The Problems of Changing Relationships&lt;/IDText&gt;&lt;DisplayText&gt;(1982)&lt;/DisplayText&gt;&lt;record&gt;&lt;keywords&gt;&lt;keyword&gt;Community and college&lt;/keyword&gt;&lt;keyword&gt;Universities and colleges&lt;/keyword&gt;&lt;keyword&gt;Colleges&lt;/keyword&gt;&lt;keyword&gt;Degree-granting institutions&lt;/keyword&gt;&lt;keyword&gt;Higher education institutions&lt;/keyword&gt;&lt;keyword&gt;Higher education providers&lt;/keyword&gt;&lt;keyword&gt;Institutions of higher education&lt;/keyword&gt;&lt;keyword&gt;Postsecondary institutions&lt;/keyword&gt;&lt;keyword&gt;Public institutions&lt;/keyword&gt;&lt;keyword&gt;Schools&lt;/keyword&gt;&lt;keyword&gt;Education, Higher&lt;/keyword&gt;&lt;keyword&gt;College and community&lt;/keyword&gt;&lt;keyword&gt;Town and gown&lt;/keyword&gt;&lt;keyword&gt;University and community&lt;/keyword&gt;&lt;keyword&gt;Universities and colleges&lt;/keyword&gt;&lt;keyword&gt;University towns&lt;/keyword&gt;&lt;/keywords&gt;&lt;titles&gt;&lt;title&gt;The University and the Community: The Problems of Changing Relationships&lt;/title&gt;&lt;secondary-title&gt;Centre for Educational Research and Innovation&lt;/secondary-title&gt;&lt;/titles&gt;&lt;contributors&gt;&lt;authors&gt;&lt;author&gt;Centre for Educational Research and Innovation,&lt;/author&gt;&lt;/authors&gt;&lt;/contributors&gt;&lt;added-date format="utc"&gt;1523233063&lt;/added-date&gt;&lt;pub-location&gt;Paris&lt;/pub-location&gt;&lt;ref-type name="Book"&gt;6&lt;/ref-type&gt;&lt;dates&gt;&lt;year&gt;1982&lt;/year&gt;&lt;/dates&gt;&lt;rec-number&gt;7464&lt;/rec-number&gt;&lt;publisher&gt;Organisation for Economic Co-operation and Development&lt;/publisher&gt;&lt;last-updated-date format="utc"&gt;1528988532&lt;/last-updated-date&gt;&lt;contributors&gt;&lt;secondary-authors&gt;&lt;author&gt;Berger, Guy&lt;/author&gt;&lt;author&gt;Duguet, Pierre&lt;/author&gt;&lt;/secondary-authors&gt;&lt;/contributors&gt;&lt;/record&gt;&lt;/Cite&gt;&lt;/EndNote&gt;</w:instrText>
      </w:r>
      <w:r w:rsidR="00DC7B41">
        <w:rPr>
          <w:sz w:val="24"/>
          <w:szCs w:val="24"/>
        </w:rPr>
        <w:fldChar w:fldCharType="separate"/>
      </w:r>
      <w:r w:rsidR="00DC7B41">
        <w:rPr>
          <w:noProof/>
          <w:sz w:val="24"/>
          <w:szCs w:val="24"/>
        </w:rPr>
        <w:t>(1982)</w:t>
      </w:r>
      <w:r w:rsidR="00DC7B41">
        <w:rPr>
          <w:sz w:val="24"/>
          <w:szCs w:val="24"/>
        </w:rPr>
        <w:fldChar w:fldCharType="end"/>
      </w:r>
      <w:r w:rsidR="00DC7B41">
        <w:rPr>
          <w:sz w:val="24"/>
          <w:szCs w:val="24"/>
        </w:rPr>
        <w:t xml:space="preserve"> report on the role of universities in supporting their ‘community’ and ‘environment’, broadly defined (see pp. 65-66). Starting with increased attention to outreach and network-building, universities were to extend their</w:t>
      </w:r>
      <w:r w:rsidR="00DC7B41">
        <w:rPr>
          <w:iCs/>
          <w:sz w:val="24"/>
          <w:szCs w:val="24"/>
        </w:rPr>
        <w:t xml:space="preserve"> “public service function” (CERI, 1982, p. 10). Outreach would allow universities to ‘tap into’ the needs and demands of potential users, and to generate the networks and relationships necessary for enabling effective dissemination and application of academic research. The ‘third mission’ eventually came to include a wide range of </w:t>
      </w:r>
      <w:r w:rsidR="00DC7B41" w:rsidRPr="006B2FC0">
        <w:rPr>
          <w:iCs/>
          <w:sz w:val="24"/>
          <w:szCs w:val="24"/>
        </w:rPr>
        <w:t>“</w:t>
      </w:r>
      <w:r w:rsidR="00DC7B41" w:rsidRPr="006B2FC0">
        <w:rPr>
          <w:sz w:val="24"/>
          <w:szCs w:val="24"/>
        </w:rPr>
        <w:t xml:space="preserve">activities involving the generation, use, application and exploitation of knowledge and other university capabilities outside academic environments” </w:t>
      </w:r>
      <w:r w:rsidR="00DC7B41" w:rsidRPr="006B2FC0">
        <w:rPr>
          <w:iCs/>
          <w:sz w:val="24"/>
          <w:szCs w:val="24"/>
        </w:rPr>
        <w:fldChar w:fldCharType="begin">
          <w:fldData xml:space="preserve">PEVuZE5vdGU+PENpdGU+PEF1dGhvcj5Lb3J5YWtpbmE8L0F1dGhvcj48WWVhcj4yMDE1PC9ZZWFy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</w:fldData>
        </w:fldChar>
      </w:r>
      <w:r w:rsidR="00AF7243">
        <w:rPr>
          <w:iCs/>
          <w:sz w:val="24"/>
          <w:szCs w:val="24"/>
        </w:rPr>
        <w:instrText xml:space="preserve"> ADDIN EN.CITE </w:instrText>
      </w:r>
      <w:r w:rsidR="00AF7243">
        <w:rPr>
          <w:iCs/>
          <w:sz w:val="24"/>
          <w:szCs w:val="24"/>
        </w:rPr>
        <w:fldChar w:fldCharType="begin">
          <w:fldData xml:space="preserve">PEVuZE5vdGU+PENpdGU+PEF1dGhvcj5Lb3J5YWtpbmE8L0F1dGhvcj48WWVhcj4yMDE1PC9ZZWFy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</w:fldData>
        </w:fldChar>
      </w:r>
      <w:r w:rsidR="00AF7243">
        <w:rPr>
          <w:iCs/>
          <w:sz w:val="24"/>
          <w:szCs w:val="24"/>
        </w:rPr>
        <w:instrText xml:space="preserve"> ADDIN EN.CITE.DATA </w:instrText>
      </w:r>
      <w:r w:rsidR="00AF7243">
        <w:rPr>
          <w:iCs/>
          <w:sz w:val="24"/>
          <w:szCs w:val="24"/>
        </w:rPr>
      </w:r>
      <w:r w:rsidR="00AF7243">
        <w:rPr>
          <w:iCs/>
          <w:sz w:val="24"/>
          <w:szCs w:val="24"/>
        </w:rPr>
        <w:fldChar w:fldCharType="end"/>
      </w:r>
      <w:r w:rsidR="00DC7B41" w:rsidRPr="006B2FC0">
        <w:rPr>
          <w:iCs/>
          <w:sz w:val="24"/>
          <w:szCs w:val="24"/>
        </w:rPr>
      </w:r>
      <w:r w:rsidR="00DC7B41" w:rsidRPr="006B2FC0">
        <w:rPr>
          <w:iCs/>
          <w:sz w:val="24"/>
          <w:szCs w:val="24"/>
        </w:rPr>
        <w:fldChar w:fldCharType="separate"/>
      </w:r>
      <w:r w:rsidR="00AF7243">
        <w:rPr>
          <w:iCs/>
          <w:noProof/>
          <w:sz w:val="24"/>
          <w:szCs w:val="24"/>
        </w:rPr>
        <w:t>(Koryakina et al., 2015, p. 63; see also Cervantes, 2017; May &amp; Perry, 2013a)</w:t>
      </w:r>
      <w:r w:rsidR="00DC7B41" w:rsidRPr="006B2FC0">
        <w:rPr>
          <w:iCs/>
          <w:sz w:val="24"/>
          <w:szCs w:val="24"/>
        </w:rPr>
        <w:fldChar w:fldCharType="end"/>
      </w:r>
      <w:r w:rsidR="00DC7B41">
        <w:rPr>
          <w:iCs/>
          <w:sz w:val="24"/>
          <w:szCs w:val="24"/>
        </w:rPr>
        <w:t xml:space="preserve">. </w:t>
      </w:r>
      <w:r w:rsidR="004F0424">
        <w:rPr>
          <w:iCs/>
          <w:sz w:val="24"/>
          <w:szCs w:val="24"/>
        </w:rPr>
        <w:t>But in its simplest and most essential form, the core objective of the third mission from the perspective of universities’ research function was outreach</w:t>
      </w:r>
      <w:r w:rsidR="000475C3">
        <w:rPr>
          <w:iCs/>
          <w:sz w:val="24"/>
          <w:szCs w:val="24"/>
        </w:rPr>
        <w:t xml:space="preserve"> </w:t>
      </w:r>
      <w:r w:rsidR="004F0424">
        <w:rPr>
          <w:iCs/>
          <w:sz w:val="24"/>
          <w:szCs w:val="24"/>
        </w:rPr>
        <w:fldChar w:fldCharType="begin">
          <w:fldData xml:space="preserve">PEVuZE5vdGU+PENpdGU+PEF1dGhvcj5FdHprb3dpdHo8L0F1dGhvcj48WWVhcj4yMDA4PC9ZZWFy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</w:fldData>
        </w:fldChar>
      </w:r>
      <w:r w:rsidR="004F0424">
        <w:rPr>
          <w:iCs/>
          <w:sz w:val="24"/>
          <w:szCs w:val="24"/>
        </w:rPr>
        <w:instrText xml:space="preserve"> ADDIN EN.CITE </w:instrText>
      </w:r>
      <w:r w:rsidR="004F0424">
        <w:rPr>
          <w:iCs/>
          <w:sz w:val="24"/>
          <w:szCs w:val="24"/>
        </w:rPr>
        <w:fldChar w:fldCharType="begin">
          <w:fldData xml:space="preserve">PEVuZE5vdGU+PENpdGU+PEF1dGhvcj5FdHprb3dpdHo8L0F1dGhvcj48WWVhcj4yMDA4PC9ZZWFy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</w:fldData>
        </w:fldChar>
      </w:r>
      <w:r w:rsidR="004F0424">
        <w:rPr>
          <w:iCs/>
          <w:sz w:val="24"/>
          <w:szCs w:val="24"/>
        </w:rPr>
        <w:instrText xml:space="preserve"> ADDIN EN.CITE.DATA </w:instrText>
      </w:r>
      <w:r w:rsidR="004F0424">
        <w:rPr>
          <w:iCs/>
          <w:sz w:val="24"/>
          <w:szCs w:val="24"/>
        </w:rPr>
      </w:r>
      <w:r w:rsidR="004F0424">
        <w:rPr>
          <w:iCs/>
          <w:sz w:val="24"/>
          <w:szCs w:val="24"/>
        </w:rPr>
        <w:fldChar w:fldCharType="end"/>
      </w:r>
      <w:r w:rsidR="004F0424">
        <w:rPr>
          <w:iCs/>
          <w:sz w:val="24"/>
          <w:szCs w:val="24"/>
        </w:rPr>
      </w:r>
      <w:r w:rsidR="004F0424">
        <w:rPr>
          <w:iCs/>
          <w:sz w:val="24"/>
          <w:szCs w:val="24"/>
        </w:rPr>
        <w:fldChar w:fldCharType="separate"/>
      </w:r>
      <w:r w:rsidR="004F0424">
        <w:rPr>
          <w:iCs/>
          <w:noProof/>
          <w:sz w:val="24"/>
          <w:szCs w:val="24"/>
        </w:rPr>
        <w:t>(Etzkowitz et al., 2008; Sataøen, 2018; Vakkuri, 2004)</w:t>
      </w:r>
      <w:r w:rsidR="004F0424">
        <w:rPr>
          <w:iCs/>
          <w:sz w:val="24"/>
          <w:szCs w:val="24"/>
        </w:rPr>
        <w:fldChar w:fldCharType="end"/>
      </w:r>
      <w:r w:rsidR="004F0424">
        <w:rPr>
          <w:iCs/>
          <w:sz w:val="24"/>
          <w:szCs w:val="24"/>
        </w:rPr>
        <w:t xml:space="preserve">. </w:t>
      </w:r>
    </w:p>
    <w:p w14:paraId="3623DD53" w14:textId="1ACFBBF0" w:rsidR="00DC7B41" w:rsidRPr="00E12C54" w:rsidRDefault="00E12C54" w:rsidP="00DC7B41">
      <w:pPr>
        <w:spacing w:before="120" w:after="120" w:line="360" w:lineRule="auto"/>
        <w:rPr>
          <w:iCs/>
          <w:sz w:val="24"/>
          <w:szCs w:val="24"/>
        </w:rPr>
      </w:pPr>
      <w:r>
        <w:rPr>
          <w:iCs/>
          <w:sz w:val="24"/>
          <w:szCs w:val="24"/>
        </w:rPr>
        <w:t>As</w:t>
      </w:r>
      <w:r w:rsidR="00DC7B41">
        <w:rPr>
          <w:iCs/>
          <w:sz w:val="24"/>
          <w:szCs w:val="24"/>
        </w:rPr>
        <w:t xml:space="preserve"> Vakkuri’s (2004) research showed, this</w:t>
      </w:r>
      <w:r w:rsidR="00DC7B41">
        <w:rPr>
          <w:sz w:val="24"/>
          <w:szCs w:val="24"/>
        </w:rPr>
        <w:t xml:space="preserve"> “outreach” imperative was not only something “imposed on universities” externally, but also something which was generated by universities themselves, what he calls a “</w:t>
      </w:r>
      <w:r w:rsidR="00DC7B41" w:rsidRPr="00FA2D7B">
        <w:rPr>
          <w:rFonts w:eastAsia="AdvTimes"/>
          <w:i/>
          <w:sz w:val="24"/>
          <w:szCs w:val="24"/>
        </w:rPr>
        <w:t>boundary enactment transaction</w:t>
      </w:r>
      <w:r w:rsidR="00DC7B41" w:rsidRPr="000958A7">
        <w:rPr>
          <w:rFonts w:eastAsia="AdvTimes"/>
          <w:sz w:val="24"/>
          <w:szCs w:val="24"/>
        </w:rPr>
        <w:t>”</w:t>
      </w:r>
      <w:r w:rsidR="00DC7B41">
        <w:rPr>
          <w:rFonts w:eastAsia="AdvTimes"/>
          <w:sz w:val="24"/>
          <w:szCs w:val="24"/>
        </w:rPr>
        <w:t xml:space="preserve"> </w:t>
      </w:r>
      <w:r w:rsidR="00DC7B41" w:rsidRPr="00B57993">
        <w:rPr>
          <w:rFonts w:eastAsia="AdvTimes"/>
          <w:sz w:val="24"/>
          <w:szCs w:val="24"/>
        </w:rPr>
        <w:t>(p. 294</w:t>
      </w:r>
      <w:r w:rsidR="00DC7B41">
        <w:rPr>
          <w:rFonts w:eastAsia="AdvTimes"/>
          <w:sz w:val="24"/>
          <w:szCs w:val="24"/>
        </w:rPr>
        <w:t xml:space="preserve">, emphasis added). This concept of ‘enactment’ through boundary transactions comes from institutional theory </w:t>
      </w:r>
      <w:r w:rsidR="00DC7B41">
        <w:rPr>
          <w:rFonts w:eastAsia="AdvTimes"/>
          <w:sz w:val="24"/>
          <w:szCs w:val="24"/>
        </w:rPr>
        <w:fldChar w:fldCharType="begin">
          <w:fldData xml:space="preserve">PEVuZE5vdGU+PENpdGU+PEF1dGhvcj5EaW1hZ2dpbzwvQXV0aG9yPjxZZWFyPjE5ODM8L1llYXI+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</w:fldData>
        </w:fldChar>
      </w:r>
      <w:r w:rsidR="00DC7B41">
        <w:rPr>
          <w:rFonts w:eastAsia="AdvTimes"/>
          <w:sz w:val="24"/>
          <w:szCs w:val="24"/>
        </w:rPr>
        <w:instrText xml:space="preserve"> ADDIN EN.CITE </w:instrText>
      </w:r>
      <w:r w:rsidR="00DC7B41">
        <w:rPr>
          <w:rFonts w:eastAsia="AdvTimes"/>
          <w:sz w:val="24"/>
          <w:szCs w:val="24"/>
        </w:rPr>
        <w:fldChar w:fldCharType="begin">
          <w:fldData xml:space="preserve">PEVuZE5vdGU+PENpdGU+PEF1dGhvcj5EaW1hZ2dpbzwvQXV0aG9yPjxZZWFyPjE5ODM8L1llYXI+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</w:fldData>
        </w:fldChar>
      </w:r>
      <w:r w:rsidR="00DC7B41">
        <w:rPr>
          <w:rFonts w:eastAsia="AdvTimes"/>
          <w:sz w:val="24"/>
          <w:szCs w:val="24"/>
        </w:rPr>
        <w:instrText xml:space="preserve"> ADDIN EN.CITE.DATA </w:instrText>
      </w:r>
      <w:r w:rsidR="00DC7B41">
        <w:rPr>
          <w:rFonts w:eastAsia="AdvTimes"/>
          <w:sz w:val="24"/>
          <w:szCs w:val="24"/>
        </w:rPr>
      </w:r>
      <w:r w:rsidR="00DC7B41">
        <w:rPr>
          <w:rFonts w:eastAsia="AdvTimes"/>
          <w:sz w:val="24"/>
          <w:szCs w:val="24"/>
        </w:rPr>
        <w:fldChar w:fldCharType="end"/>
      </w:r>
      <w:r w:rsidR="00DC7B41">
        <w:rPr>
          <w:rFonts w:eastAsia="AdvTimes"/>
          <w:sz w:val="24"/>
          <w:szCs w:val="24"/>
        </w:rPr>
      </w:r>
      <w:r w:rsidR="00DC7B41">
        <w:rPr>
          <w:rFonts w:eastAsia="AdvTimes"/>
          <w:sz w:val="24"/>
          <w:szCs w:val="24"/>
        </w:rPr>
        <w:fldChar w:fldCharType="separate"/>
      </w:r>
      <w:r w:rsidR="00DC7B41">
        <w:rPr>
          <w:rFonts w:eastAsia="AdvTimes"/>
          <w:noProof/>
          <w:sz w:val="24"/>
          <w:szCs w:val="24"/>
        </w:rPr>
        <w:t>(Dimaggio &amp; Powell, 1983; J. W. Meyer, 1977; J. W. Meyer &amp; Rowan, 1977; D. C. North, 1990)</w:t>
      </w:r>
      <w:r w:rsidR="00DC7B41">
        <w:rPr>
          <w:rFonts w:eastAsia="AdvTimes"/>
          <w:sz w:val="24"/>
          <w:szCs w:val="24"/>
        </w:rPr>
        <w:fldChar w:fldCharType="end"/>
      </w:r>
      <w:r w:rsidR="00DC7B41">
        <w:rPr>
          <w:rFonts w:eastAsia="AdvTimes"/>
          <w:sz w:val="24"/>
          <w:szCs w:val="24"/>
        </w:rPr>
        <w:t>. From this perspective, outreach</w:t>
      </w:r>
      <w:r w:rsidR="00DC7B41">
        <w:rPr>
          <w:sz w:val="24"/>
          <w:szCs w:val="24"/>
        </w:rPr>
        <w:t xml:space="preserve"> activities and initiatives can be understood as not only responses to their environment but also ‘enactments’ which impact upon and change that environment (whether deliberately or not) (Vakkuri, 2004). In other words, universities’ boundary transactions </w:t>
      </w:r>
      <w:r w:rsidR="00DC7B41">
        <w:rPr>
          <w:i/>
          <w:sz w:val="24"/>
          <w:szCs w:val="24"/>
        </w:rPr>
        <w:t xml:space="preserve">enact </w:t>
      </w:r>
      <w:r w:rsidR="00DC7B41">
        <w:rPr>
          <w:sz w:val="24"/>
          <w:szCs w:val="24"/>
        </w:rPr>
        <w:t xml:space="preserve">the environment in which universities operate. Indeed, the CERI (1982) report is </w:t>
      </w:r>
      <w:r w:rsidR="00666E1C">
        <w:rPr>
          <w:sz w:val="24"/>
          <w:szCs w:val="24"/>
        </w:rPr>
        <w:t>itself</w:t>
      </w:r>
      <w:r w:rsidR="00DC7B41">
        <w:rPr>
          <w:sz w:val="24"/>
          <w:szCs w:val="24"/>
        </w:rPr>
        <w:t xml:space="preserve"> </w:t>
      </w:r>
      <w:r w:rsidR="003F1597">
        <w:rPr>
          <w:sz w:val="24"/>
          <w:szCs w:val="24"/>
        </w:rPr>
        <w:t>the result</w:t>
      </w:r>
      <w:r w:rsidR="00DC7B41">
        <w:rPr>
          <w:sz w:val="24"/>
          <w:szCs w:val="24"/>
        </w:rPr>
        <w:t xml:space="preserve"> of boundary enactment – the new imperatives proposed in this report did not emerge independently of universities’ activities and strategies, but rather was itself inspired by the ‘outreach’ activities that a few European universities were already experimenting with in the hope of generating local economic benefits and attracting financial support from new potential sponsors. From this perspective, the demand for increased ‘outreach’ and, ultimately, ‘impact’, is partly the result of the successful ‘enactment’ efforts on the part of (some) universities seeking to raise their esteem, valuation and legitimacy in the eyes of wider society. </w:t>
      </w:r>
    </w:p>
    <w:p w14:paraId="18EE8B34" w14:textId="3561F030" w:rsidR="00DC7B41" w:rsidRPr="00616E58" w:rsidRDefault="00DC7B41" w:rsidP="00DC7B41">
      <w:pPr>
        <w:spacing w:after="120" w:line="360" w:lineRule="auto"/>
        <w:rPr>
          <w:sz w:val="24"/>
          <w:szCs w:val="24"/>
        </w:rPr>
      </w:pPr>
      <w:r>
        <w:rPr>
          <w:sz w:val="24"/>
          <w:szCs w:val="24"/>
        </w:rPr>
        <w:t xml:space="preserve">Research has shown how ‘boundary enactment’ is not merely an accidental outcome or by-product of </w:t>
      </w:r>
      <w:r w:rsidR="00BA0417">
        <w:rPr>
          <w:sz w:val="24"/>
          <w:szCs w:val="24"/>
        </w:rPr>
        <w:t>outreach but</w:t>
      </w:r>
      <w:r>
        <w:rPr>
          <w:sz w:val="24"/>
          <w:szCs w:val="24"/>
        </w:rPr>
        <w:t xml:space="preserve"> can also be a deliberate goal. For example, in a case study of one university, it was found that academics’ outreach activities aim to</w:t>
      </w:r>
      <w:r w:rsidRPr="001F129F">
        <w:rPr>
          <w:sz w:val="24"/>
          <w:szCs w:val="24"/>
        </w:rPr>
        <w:t xml:space="preserve"> “mobilize ... interest in their research” </w:t>
      </w:r>
      <w:r w:rsidRPr="001F129F">
        <w:rPr>
          <w:color w:val="000000"/>
          <w:sz w:val="24"/>
          <w:szCs w:val="24"/>
        </w:rPr>
        <w:fldChar w:fldCharType="begin"/>
      </w:r>
      <w:r>
        <w:rPr>
          <w:color w:val="000000"/>
          <w:sz w:val="24"/>
          <w:szCs w:val="24"/>
        </w:rPr>
        <w:instrText xml:space="preserve"> ADDIN EN.CITE &lt;EndNote&gt;&lt;Cite&gt;&lt;Author&gt;Benneworth&lt;/Author&gt;&lt;Year&gt;2015&lt;/Year&gt;&lt;IDText&gt;Between good intentions and urgent stakeholder pressures: institutionalizing the universities&amp;apos; third mission in the Swedish context&lt;/IDText&gt;&lt;Pages&gt;288&lt;/Pages&gt;&lt;DisplayText&gt;(Benneworth, De Boer, &amp;amp; Jongbloed, 2015, p. 288)&lt;/DisplayText&gt;&lt;record&gt;&lt;keywords&gt;&lt;keyword&gt;University Missions&lt;/keyword&gt;&lt;keyword&gt;University Strategic Mission&lt;/keyword&gt;&lt;keyword&gt;University Third Mission&lt;/keyword&gt;&lt;keyword&gt;Engaged Teaching And Research&lt;/keyword&gt;&lt;keyword&gt;University Structure&lt;/keyword&gt;&lt;/keywords&gt;&lt;isbn&gt;2156-8235&lt;/isbn&gt;&lt;titles&gt;&lt;title&gt;Between good intentions and urgent stakeholder pressures: institutionalizing the universities&amp;apos; third mission in the Swedish context&lt;/title&gt;&lt;secondary-title&gt;European Journal of Higher Education&lt;/secondary-title&gt;&lt;/titles&gt;&lt;pages&gt;1-17&lt;/pages&gt;&lt;number&gt;3&lt;/number&gt;&lt;contributors&gt;&lt;authors&gt;&lt;author&gt;Benneworth, Paul&lt;/author&gt;&lt;author&gt;De Boer, Harry&lt;/author&gt;&lt;author&gt;Jongbloed, Ben&lt;/author&gt;&lt;/authors&gt;&lt;/contributors&gt;&lt;added-date format="utc"&gt;1548841273&lt;/added-date&gt;&lt;ref-type name="Journal Article"&gt;17&lt;/ref-type&gt;&lt;dates&gt;&lt;year&gt;2015&lt;/year&gt;&lt;/dates&gt;&lt;rec-number&gt;7707&lt;/rec-number&gt;&lt;publisher&gt;Routledge&lt;/publisher&gt;&lt;last-updated-date format="utc"&gt;1548841273&lt;/last-updated-date&gt;&lt;electronic-resource-num&gt;10.1080/21568235.2015.1044549&lt;/electronic-resource-num&gt;&lt;volume&gt;5&lt;/volume&gt;&lt;/record&gt;&lt;/Cite&gt;&lt;/EndNote&gt;</w:instrText>
      </w:r>
      <w:r w:rsidRPr="001F129F">
        <w:rPr>
          <w:color w:val="000000"/>
          <w:sz w:val="24"/>
          <w:szCs w:val="24"/>
        </w:rPr>
        <w:fldChar w:fldCharType="separate"/>
      </w:r>
      <w:r>
        <w:rPr>
          <w:noProof/>
          <w:color w:val="000000"/>
          <w:sz w:val="24"/>
          <w:szCs w:val="24"/>
        </w:rPr>
        <w:t>(Benneworth, De Boer, &amp; Jongbloed, 2015, p. 288)</w:t>
      </w:r>
      <w:r w:rsidRPr="001F129F">
        <w:rPr>
          <w:color w:val="000000"/>
          <w:sz w:val="24"/>
          <w:szCs w:val="24"/>
        </w:rPr>
        <w:fldChar w:fldCharType="end"/>
      </w:r>
      <w:r>
        <w:rPr>
          <w:color w:val="000000"/>
          <w:sz w:val="24"/>
          <w:szCs w:val="24"/>
        </w:rPr>
        <w:t xml:space="preserve"> and </w:t>
      </w:r>
      <w:r w:rsidRPr="001F129F">
        <w:rPr>
          <w:sz w:val="24"/>
          <w:szCs w:val="24"/>
        </w:rPr>
        <w:t>improve their opportunities of winning funding bids</w:t>
      </w:r>
      <w:r>
        <w:rPr>
          <w:sz w:val="24"/>
          <w:szCs w:val="24"/>
        </w:rPr>
        <w:t xml:space="preserve">. Similarly, when given the opportunity to contribute to government information-gathering and policymaking, academics saw this not only as an </w:t>
      </w:r>
      <w:r w:rsidRPr="001F129F">
        <w:rPr>
          <w:sz w:val="24"/>
          <w:szCs w:val="24"/>
        </w:rPr>
        <w:t>opportunity to disinterestedly pass on</w:t>
      </w:r>
      <w:r>
        <w:rPr>
          <w:sz w:val="24"/>
          <w:szCs w:val="24"/>
        </w:rPr>
        <w:t xml:space="preserve"> their</w:t>
      </w:r>
      <w:r w:rsidRPr="001F129F">
        <w:rPr>
          <w:sz w:val="24"/>
          <w:szCs w:val="24"/>
        </w:rPr>
        <w:t xml:space="preserve"> </w:t>
      </w:r>
      <w:r>
        <w:rPr>
          <w:sz w:val="24"/>
          <w:szCs w:val="24"/>
        </w:rPr>
        <w:t>expert insights</w:t>
      </w:r>
      <w:r w:rsidRPr="001F129F">
        <w:rPr>
          <w:sz w:val="24"/>
          <w:szCs w:val="24"/>
        </w:rPr>
        <w:t xml:space="preserve">, but to “leverage ... their own specific knowledge </w:t>
      </w:r>
      <w:r>
        <w:rPr>
          <w:sz w:val="24"/>
          <w:szCs w:val="24"/>
        </w:rPr>
        <w:t>…</w:t>
      </w:r>
      <w:r w:rsidRPr="001F129F">
        <w:rPr>
          <w:sz w:val="24"/>
          <w:szCs w:val="24"/>
        </w:rPr>
        <w:t xml:space="preserve"> into a political arena” </w:t>
      </w:r>
      <w:r w:rsidRPr="001F129F">
        <w:rPr>
          <w:color w:val="000000"/>
          <w:sz w:val="24"/>
          <w:szCs w:val="24"/>
        </w:rPr>
        <w:fldChar w:fldCharType="begin"/>
      </w:r>
      <w:r w:rsidRPr="001F129F">
        <w:rPr>
          <w:color w:val="000000"/>
          <w:sz w:val="24"/>
          <w:szCs w:val="24"/>
        </w:rPr>
        <w:instrText xml:space="preserve"> ADDIN EN.CITE &lt;EndNote&gt;&lt;Cite&gt;&lt;Author&gt;Benneworth&lt;/Author&gt;&lt;Year&gt;2015&lt;/Year&gt;&lt;IDText&gt;Between good intentions and urgent stakeholder pressures: institutionalizing the universities&amp;apos; third mission in the Swedish context&lt;/IDText&gt;&lt;Pages&gt;288&lt;/Pages&gt;&lt;DisplayText&gt;(Benneworth et al., 2015, p. 288)&lt;/DisplayText&gt;&lt;record&gt;&lt;keywords&gt;&lt;keyword&gt;University Missions&lt;/keyword&gt;&lt;keyword&gt;University Strategic Mission&lt;/keyword&gt;&lt;keyword&gt;University Third Mission&lt;/keyword&gt;&lt;keyword&gt;Engaged Teaching And Research&lt;/keyword&gt;&lt;keyword&gt;University Structure&lt;/keyword&gt;&lt;/keywords&gt;&lt;isbn&gt;2156-8235&lt;/isbn&gt;&lt;titles&gt;&lt;title&gt;Between good intentions and urgent stakeholder pressures: institutionalizing the universities&amp;apos; third mission in the Swedish context&lt;/title&gt;&lt;secondary-title&gt;European Journal of Higher Education&lt;/secondary-title&gt;&lt;/titles&gt;&lt;pages&gt;1-17&lt;/pages&gt;&lt;number&gt;3&lt;/number&gt;&lt;contributors&gt;&lt;authors&gt;&lt;author&gt;Benneworth, Paul&lt;/author&gt;&lt;author&gt;De Boer, Harry&lt;/author&gt;&lt;author&gt;Jongbloed, Ben&lt;/author&gt;&lt;/authors&gt;&lt;/contributors&gt;&lt;added-date format="utc"&gt;1548841273&lt;/added-date&gt;&lt;ref-type name="Journal Article"&gt;17&lt;/ref-type&gt;&lt;dates&gt;&lt;year&gt;2015&lt;/year&gt;&lt;/dates&gt;&lt;rec-number&gt;7707&lt;/rec-number&gt;&lt;publisher&gt;Routledge&lt;/publisher&gt;&lt;last-updated-date format="utc"&gt;1548841273&lt;/last-updated-date&gt;&lt;electronic-resource-num&gt;10.1080/21568235.2015.1044549&lt;/electronic-resource-num&gt;&lt;volume&gt;5&lt;/volume&gt;&lt;/record&gt;&lt;/Cite&gt;&lt;/EndNote&gt;</w:instrText>
      </w:r>
      <w:r w:rsidRPr="001F129F">
        <w:rPr>
          <w:color w:val="000000"/>
          <w:sz w:val="24"/>
          <w:szCs w:val="24"/>
        </w:rPr>
        <w:fldChar w:fldCharType="separate"/>
      </w:r>
      <w:r w:rsidRPr="001F129F">
        <w:rPr>
          <w:noProof/>
          <w:color w:val="000000"/>
          <w:sz w:val="24"/>
          <w:szCs w:val="24"/>
        </w:rPr>
        <w:t>(Benneworth et al., 2015, p. 288)</w:t>
      </w:r>
      <w:r w:rsidRPr="001F129F">
        <w:rPr>
          <w:color w:val="000000"/>
          <w:sz w:val="24"/>
          <w:szCs w:val="24"/>
        </w:rPr>
        <w:fldChar w:fldCharType="end"/>
      </w:r>
      <w:r w:rsidRPr="001F129F">
        <w:rPr>
          <w:sz w:val="24"/>
          <w:szCs w:val="24"/>
        </w:rPr>
        <w:t>.</w:t>
      </w:r>
      <w:r>
        <w:rPr>
          <w:sz w:val="24"/>
          <w:szCs w:val="24"/>
        </w:rPr>
        <w:t xml:space="preserve"> This</w:t>
      </w:r>
      <w:r w:rsidRPr="006D506C">
        <w:rPr>
          <w:sz w:val="24"/>
          <w:szCs w:val="24"/>
        </w:rPr>
        <w:t xml:space="preserve"> chime</w:t>
      </w:r>
      <w:r>
        <w:rPr>
          <w:sz w:val="24"/>
          <w:szCs w:val="24"/>
        </w:rPr>
        <w:t xml:space="preserve">s </w:t>
      </w:r>
      <w:r w:rsidRPr="006D506C">
        <w:rPr>
          <w:sz w:val="24"/>
          <w:szCs w:val="24"/>
        </w:rPr>
        <w:t xml:space="preserve">with </w:t>
      </w:r>
      <w:r>
        <w:rPr>
          <w:sz w:val="24"/>
          <w:szCs w:val="24"/>
        </w:rPr>
        <w:t xml:space="preserve">findings from </w:t>
      </w:r>
      <w:r w:rsidRPr="006D506C">
        <w:rPr>
          <w:sz w:val="24"/>
          <w:szCs w:val="24"/>
        </w:rPr>
        <w:t xml:space="preserve">Knorr-Cetina’s </w:t>
      </w:r>
      <w:r w:rsidRPr="006D506C">
        <w:rPr>
          <w:sz w:val="24"/>
          <w:szCs w:val="24"/>
        </w:rPr>
        <w:fldChar w:fldCharType="begin"/>
      </w:r>
      <w:r w:rsidRPr="006D506C">
        <w:rPr>
          <w:sz w:val="24"/>
          <w:szCs w:val="24"/>
        </w:rPr>
        <w:instrText xml:space="preserve"> ADDIN EN.CITE &lt;EndNote&gt;&lt;Cite ExcludeAuth="1"&gt;&lt;Author&gt;Knorr-Cetina&lt;/Author&gt;&lt;Year&gt;1983&lt;/Year&gt;&lt;IDText&gt;The Ethnographic Study of Scientific Work: Towards a Constructivist Interpretation of Science&lt;/IDText&gt;&lt;DisplayText&gt;(1983)&lt;/DisplayText&gt;&lt;record&gt;&lt;keywords&gt;&lt;keyword&gt;Science -- Social aspects&lt;/keyword&gt;&lt;keyword&gt;Science -- Social aspects&lt;/keyword&gt;&lt;keyword&gt;Science and society&lt;/keyword&gt;&lt;keyword&gt;Sociology of science&lt;/keyword&gt;&lt;keyword&gt;Science Sociological perspectives&lt;/keyword&gt;&lt;/keywords&gt;&lt;titles&gt;&lt;title&gt;The Ethnographic Study of Scientific Work: Towards a Constructivist Interpretation of Science&lt;/title&gt;&lt;secondary-title&gt;Science observed : perspectives on the social study of science&lt;/secondary-title&gt;&lt;/titles&gt;&lt;contributors&gt;&lt;authors&gt;&lt;author&gt;Knorr-Cetina, K. D.&lt;/author&gt;&lt;/authors&gt;&lt;/contributors&gt;&lt;added-date format="utc"&gt;1523284360&lt;/added-date&gt;&lt;pub-location&gt;London&lt;/pub-location&gt;&lt;ref-type name="Book Section"&gt;5&lt;/ref-type&gt;&lt;dates&gt;&lt;year&gt;1983&lt;/year&gt;&lt;/dates&gt;&lt;rec-number&gt;7466&lt;/rec-number&gt;&lt;publisher&gt;Sage&lt;/publisher&gt;&lt;last-updated-date format="utc"&gt;1523284506&lt;/last-updated-date&gt;&lt;contributors&gt;&lt;secondary-authors&gt;&lt;author&gt;Knorr-Cetina, K. D.&lt;/author&gt;&lt;author&gt;Mulkay, M. J.&lt;/author&gt;&lt;/secondary-authors&gt;&lt;/contributors&gt;&lt;/record&gt;&lt;/Cite&gt;&lt;/EndNote&gt;</w:instrText>
      </w:r>
      <w:r w:rsidRPr="006D506C">
        <w:rPr>
          <w:sz w:val="24"/>
          <w:szCs w:val="24"/>
        </w:rPr>
        <w:fldChar w:fldCharType="separate"/>
      </w:r>
      <w:r w:rsidRPr="006D506C">
        <w:rPr>
          <w:noProof/>
          <w:sz w:val="24"/>
          <w:szCs w:val="24"/>
        </w:rPr>
        <w:t>(1983)</w:t>
      </w:r>
      <w:r w:rsidRPr="006D506C">
        <w:rPr>
          <w:sz w:val="24"/>
          <w:szCs w:val="24"/>
        </w:rPr>
        <w:fldChar w:fldCharType="end"/>
      </w:r>
      <w:r w:rsidRPr="006D506C">
        <w:rPr>
          <w:sz w:val="24"/>
          <w:szCs w:val="24"/>
        </w:rPr>
        <w:t xml:space="preserve"> studies</w:t>
      </w:r>
      <w:r>
        <w:rPr>
          <w:sz w:val="24"/>
          <w:szCs w:val="24"/>
        </w:rPr>
        <w:t>, which</w:t>
      </w:r>
      <w:r w:rsidRPr="006D506C">
        <w:rPr>
          <w:sz w:val="24"/>
          <w:szCs w:val="24"/>
        </w:rPr>
        <w:t xml:space="preserve"> </w:t>
      </w:r>
      <w:r>
        <w:rPr>
          <w:sz w:val="24"/>
          <w:szCs w:val="24"/>
        </w:rPr>
        <w:t xml:space="preserve">show how scientists attempt to influence and to account for the interests of a broad range of actors, including </w:t>
      </w:r>
      <w:r w:rsidRPr="006D506C">
        <w:rPr>
          <w:sz w:val="24"/>
          <w:szCs w:val="24"/>
        </w:rPr>
        <w:t>grant agencies, industry representatives</w:t>
      </w:r>
      <w:r>
        <w:rPr>
          <w:sz w:val="24"/>
          <w:szCs w:val="24"/>
        </w:rPr>
        <w:t>, and</w:t>
      </w:r>
      <w:r w:rsidRPr="006D506C">
        <w:rPr>
          <w:sz w:val="24"/>
          <w:szCs w:val="24"/>
        </w:rPr>
        <w:t xml:space="preserve"> </w:t>
      </w:r>
      <w:r>
        <w:rPr>
          <w:sz w:val="24"/>
          <w:szCs w:val="24"/>
        </w:rPr>
        <w:t xml:space="preserve">other potential users and stakeholders, in order to advance their own research. Such </w:t>
      </w:r>
      <w:r w:rsidRPr="006D506C">
        <w:rPr>
          <w:sz w:val="24"/>
          <w:szCs w:val="24"/>
        </w:rPr>
        <w:t xml:space="preserve">“transepistemic relations” </w:t>
      </w:r>
      <w:r w:rsidRPr="006D506C">
        <w:rPr>
          <w:sz w:val="24"/>
          <w:szCs w:val="24"/>
        </w:rPr>
        <w:fldChar w:fldCharType="begin"/>
      </w:r>
      <w:r>
        <w:rPr>
          <w:sz w:val="24"/>
          <w:szCs w:val="24"/>
        </w:rPr>
        <w:instrText xml:space="preserve"> ADDIN EN.CITE &lt;EndNote&gt;&lt;Cite&gt;&lt;Author&gt;Knorr-Cetina&lt;/Author&gt;&lt;Year&gt;1983&lt;/Year&gt;&lt;IDText&gt;The Ethnographic Study of Scientific Work: Towards a Constructivist Interpretation of Science&lt;/IDText&gt;&lt;Pages&gt;132&lt;/Pages&gt;&lt;DisplayText&gt;(Knorr-Cetina, 1983, p. 132)&lt;/DisplayText&gt;&lt;record&gt;&lt;keywords&gt;&lt;keyword&gt;Science -- Social aspects&lt;/keyword&gt;&lt;keyword&gt;Science -- Social aspects&lt;/keyword&gt;&lt;keyword&gt;Science and society&lt;/keyword&gt;&lt;keyword&gt;Sociology of science&lt;/keyword&gt;&lt;keyword&gt;Science Sociological perspectives&lt;/keyword&gt;&lt;/keywords&gt;&lt;titles&gt;&lt;title&gt;The Ethnographic Study of Scientific Work: Towards a Constructivist Interpretation of Science&lt;/title&gt;&lt;secondary-title&gt;Science observed : perspectives on the social study of science&lt;/secondary-title&gt;&lt;/titles&gt;&lt;contributors&gt;&lt;authors&gt;&lt;author&gt;Knorr-Cetina, K. D.&lt;/author&gt;&lt;/authors&gt;&lt;/contributors&gt;&lt;added-date format="utc"&gt;1523284360&lt;/added-date&gt;&lt;pub-location&gt;London&lt;/pub-location&gt;&lt;ref-type name="Book Section"&gt;5&lt;/ref-type&gt;&lt;dates&gt;&lt;year&gt;1983&lt;/year&gt;&lt;/dates&gt;&lt;rec-number&gt;7466&lt;/rec-number&gt;&lt;publisher&gt;Sage&lt;/publisher&gt;&lt;last-updated-date format="utc"&gt;1523284506&lt;/last-updated-date&gt;&lt;contributors&gt;&lt;secondary-authors&gt;&lt;author&gt;Knorr-Cetina, K. D.&lt;/author&gt;&lt;author&gt;Mulkay, M. J.&lt;/author&gt;&lt;/secondary-authors&gt;&lt;/contributors&gt;&lt;/record&gt;&lt;/Cite&gt;&lt;/EndNote&gt;</w:instrText>
      </w:r>
      <w:r w:rsidRPr="006D506C">
        <w:rPr>
          <w:sz w:val="24"/>
          <w:szCs w:val="24"/>
        </w:rPr>
        <w:fldChar w:fldCharType="separate"/>
      </w:r>
      <w:r>
        <w:rPr>
          <w:noProof/>
          <w:sz w:val="24"/>
          <w:szCs w:val="24"/>
        </w:rPr>
        <w:t>(Knorr-Cetina, 1983, p. 132)</w:t>
      </w:r>
      <w:r w:rsidRPr="006D506C">
        <w:rPr>
          <w:sz w:val="24"/>
          <w:szCs w:val="24"/>
        </w:rPr>
        <w:fldChar w:fldCharType="end"/>
      </w:r>
      <w:r w:rsidRPr="006D506C">
        <w:rPr>
          <w:sz w:val="24"/>
          <w:szCs w:val="24"/>
        </w:rPr>
        <w:t xml:space="preserve"> </w:t>
      </w:r>
      <w:r>
        <w:rPr>
          <w:sz w:val="24"/>
          <w:szCs w:val="24"/>
        </w:rPr>
        <w:t xml:space="preserve">lead researchers to reach out beyond the </w:t>
      </w:r>
      <w:r w:rsidRPr="006D506C">
        <w:rPr>
          <w:sz w:val="24"/>
          <w:szCs w:val="24"/>
        </w:rPr>
        <w:t>“boundaries of a scientific community”</w:t>
      </w:r>
      <w:r>
        <w:rPr>
          <w:sz w:val="24"/>
          <w:szCs w:val="24"/>
        </w:rPr>
        <w:t xml:space="preserve"> (Knorr-Cetina, pp. 132-133)</w:t>
      </w:r>
      <w:r w:rsidRPr="006D506C">
        <w:rPr>
          <w:sz w:val="24"/>
          <w:szCs w:val="24"/>
        </w:rPr>
        <w:t>.</w:t>
      </w:r>
      <w:r>
        <w:rPr>
          <w:sz w:val="24"/>
          <w:szCs w:val="24"/>
        </w:rPr>
        <w:t xml:space="preserve"> Outreach is therefore not only about transmitting knowledge to potential users, but about bringing academics into </w:t>
      </w:r>
      <w:r w:rsidRPr="006D506C">
        <w:rPr>
          <w:sz w:val="24"/>
          <w:szCs w:val="24"/>
        </w:rPr>
        <w:t xml:space="preserve">a </w:t>
      </w:r>
      <w:r>
        <w:rPr>
          <w:sz w:val="24"/>
          <w:szCs w:val="24"/>
        </w:rPr>
        <w:t xml:space="preserve">boundary-crossing </w:t>
      </w:r>
      <w:r w:rsidRPr="006D506C">
        <w:rPr>
          <w:sz w:val="24"/>
          <w:szCs w:val="24"/>
        </w:rPr>
        <w:t>“dialogical space”</w:t>
      </w:r>
      <w:r>
        <w:rPr>
          <w:sz w:val="24"/>
          <w:szCs w:val="24"/>
        </w:rPr>
        <w:t xml:space="preserve"> </w:t>
      </w:r>
      <w:r w:rsidRPr="006D506C">
        <w:rPr>
          <w:sz w:val="24"/>
          <w:szCs w:val="24"/>
        </w:rPr>
        <w:fldChar w:fldCharType="begin"/>
      </w:r>
      <w:r w:rsidRPr="006D506C">
        <w:rPr>
          <w:sz w:val="24"/>
          <w:szCs w:val="24"/>
        </w:rPr>
        <w:instrText xml:space="preserve"> ADDIN EN.CITE &lt;EndNote&gt;&lt;Cite ExcludeAuth="1"&gt;&lt;Author&gt;Smith&lt;/Author&gt;&lt;Year&gt;2011&lt;/Year&gt;&lt;IDText&gt;&amp;apos;Impact&amp;apos; in the proposals for the UK&amp;apos;s Research Excellence Framework: Shifting the boundaries of academic autonomy&lt;/IDText&gt;&lt;DisplayText&gt;(2011)&lt;/DisplayText&gt;&lt;record&gt;&lt;urls&gt;&lt;related-urls&gt;&lt;url&gt;https://www.scopus.com/inward/record.uri?eid=2-s2.0-80053612045&amp;amp;partnerID=40&amp;amp;md5=5feb4e75c22a84f1166223c45557d3cd&lt;/url&gt;&lt;/related-urls&gt;&lt;/urls&gt;&lt;work-type&gt;Article&lt;/work-type&gt;&lt;titles&gt;&lt;title&gt;&amp;apos;Impact&amp;apos; in the proposals for the UK&amp;apos;s Research Excellence Framework: Shifting the boundaries of academic autonomy&lt;/title&gt;&lt;secondary-title&gt;Research Policy&lt;/secondary-title&gt;&lt;/titles&gt;&lt;pages&gt;1369-1379&lt;/pages&gt;&lt;number&gt;10&lt;/number&gt;&lt;contributors&gt;&lt;authors&gt;&lt;author&gt;Smith, S.&lt;/author&gt;&lt;author&gt;Ward, V.&lt;/author&gt;&lt;author&gt;House, A.&lt;/author&gt;&lt;/authors&gt;&lt;/contributors&gt;&lt;added-date format="utc"&gt;1473704837&lt;/added-date&gt;&lt;ref-type name="Journal Article"&gt;17&lt;/ref-type&gt;&lt;dates&gt;&lt;year&gt;2011&lt;/year&gt;&lt;/dates&gt;&lt;rec-number&gt;3526&lt;/rec-number&gt;&lt;last-updated-date format="utc"&gt;1473704837&lt;/last-updated-date&gt;&lt;electronic-resource-num&gt;10.1016/j.respol.2011.05.026&lt;/electronic-resource-num&gt;&lt;volume&gt;40&lt;/volume&gt;&lt;remote-database-name&gt;Scopus&lt;/remote-database-name&gt;&lt;/record&gt;&lt;/Cite&gt;&lt;/EndNote&gt;</w:instrText>
      </w:r>
      <w:r w:rsidRPr="006D506C">
        <w:rPr>
          <w:sz w:val="24"/>
          <w:szCs w:val="24"/>
        </w:rPr>
        <w:fldChar w:fldCharType="separate"/>
      </w:r>
      <w:r w:rsidRPr="006D506C">
        <w:rPr>
          <w:noProof/>
          <w:sz w:val="24"/>
          <w:szCs w:val="24"/>
        </w:rPr>
        <w:t>(2011)</w:t>
      </w:r>
      <w:r w:rsidRPr="006D506C">
        <w:rPr>
          <w:sz w:val="24"/>
          <w:szCs w:val="24"/>
        </w:rPr>
        <w:fldChar w:fldCharType="end"/>
      </w:r>
      <w:r w:rsidRPr="006D506C">
        <w:rPr>
          <w:sz w:val="24"/>
          <w:szCs w:val="24"/>
        </w:rPr>
        <w:t xml:space="preserve"> </w:t>
      </w:r>
      <w:r>
        <w:rPr>
          <w:sz w:val="24"/>
          <w:szCs w:val="24"/>
        </w:rPr>
        <w:t>where they “</w:t>
      </w:r>
      <w:r w:rsidRPr="006D506C">
        <w:rPr>
          <w:sz w:val="24"/>
          <w:szCs w:val="24"/>
        </w:rPr>
        <w:t xml:space="preserve">negotiate the social demand for particular types of scientific knowledge, contest political and economic constraints on their research agenda or challenge illegitimate uses of their research” </w:t>
      </w:r>
      <w:r w:rsidRPr="006D506C">
        <w:rPr>
          <w:sz w:val="24"/>
          <w:szCs w:val="24"/>
        </w:rPr>
        <w:fldChar w:fldCharType="begin"/>
      </w:r>
      <w:r>
        <w:rPr>
          <w:sz w:val="24"/>
          <w:szCs w:val="24"/>
        </w:rPr>
        <w:instrText xml:space="preserve"> ADDIN EN.CITE &lt;EndNote&gt;&lt;Cite&gt;&lt;Author&gt;Smith&lt;/Author&gt;&lt;Year&gt;2011&lt;/Year&gt;&lt;IDText&gt;&amp;apos;Impact&amp;apos; in the proposals for the UK&amp;apos;s Research Excellence Framework: Shifting the boundaries of academic autonomy&lt;/IDText&gt;&lt;Pages&gt;1377&lt;/Pages&gt;&lt;DisplayText&gt;(S. Smith et al., 2011, p. 1377)&lt;/DisplayText&gt;&lt;record&gt;&lt;urls&gt;&lt;related-urls&gt;&lt;url&gt;https://www.scopus.com/inward/record.uri?eid=2-s2.0-80053612045&amp;amp;partnerID=40&amp;amp;md5=5feb4e75c22a84f1166223c45557d3cd&lt;/url&gt;&lt;/related-urls&gt;&lt;/urls&gt;&lt;work-type&gt;Article&lt;/work-type&gt;&lt;titles&gt;&lt;title&gt;&amp;apos;Impact&amp;apos; in the proposals for the UK&amp;apos;s Research Excellence Framework: Shifting the boundaries of academic autonomy&lt;/title&gt;&lt;secondary-title&gt;Research Policy&lt;/secondary-title&gt;&lt;/titles&gt;&lt;pages&gt;1369-1379&lt;/pages&gt;&lt;number&gt;10&lt;/number&gt;&lt;contributors&gt;&lt;authors&gt;&lt;author&gt;Smith, S.&lt;/author&gt;&lt;author&gt;Ward, V.&lt;/author&gt;&lt;author&gt;House, A.&lt;/author&gt;&lt;/authors&gt;&lt;/contributors&gt;&lt;added-date format="utc"&gt;1473704837&lt;/added-date&gt;&lt;ref-type name="Journal Article"&gt;17&lt;/ref-type&gt;&lt;dates&gt;&lt;year&gt;2011&lt;/year&gt;&lt;/dates&gt;&lt;rec-number&gt;3526&lt;/rec-number&gt;&lt;last-updated-date format="utc"&gt;1473704837&lt;/last-updated-date&gt;&lt;electronic-resource-num&gt;10.1016/j.respol.2011.05.026&lt;/electronic-resource-num&gt;&lt;volume&gt;40&lt;/volume&gt;&lt;remote-database-name&gt;Scopus&lt;/remote-database-name&gt;&lt;/record&gt;&lt;/Cite&gt;&lt;/EndNote&gt;</w:instrText>
      </w:r>
      <w:r w:rsidRPr="006D506C">
        <w:rPr>
          <w:sz w:val="24"/>
          <w:szCs w:val="24"/>
        </w:rPr>
        <w:fldChar w:fldCharType="separate"/>
      </w:r>
      <w:r>
        <w:rPr>
          <w:noProof/>
          <w:sz w:val="24"/>
          <w:szCs w:val="24"/>
        </w:rPr>
        <w:t>(S. Smith et al., 2011, p. 1377)</w:t>
      </w:r>
      <w:r w:rsidRPr="006D506C">
        <w:rPr>
          <w:sz w:val="24"/>
          <w:szCs w:val="24"/>
        </w:rPr>
        <w:fldChar w:fldCharType="end"/>
      </w:r>
      <w:r w:rsidRPr="006D506C">
        <w:rPr>
          <w:sz w:val="24"/>
          <w:szCs w:val="24"/>
        </w:rPr>
        <w:t>.</w:t>
      </w:r>
    </w:p>
    <w:p w14:paraId="125EF966" w14:textId="4E4575B6" w:rsidR="00DC7B41" w:rsidRDefault="00DC7B41" w:rsidP="00DC7B41">
      <w:pPr>
        <w:autoSpaceDE w:val="0"/>
        <w:autoSpaceDN w:val="0"/>
        <w:adjustRightInd w:val="0"/>
        <w:spacing w:after="120" w:line="360" w:lineRule="auto"/>
        <w:rPr>
          <w:rFonts w:eastAsia="Times New Roman"/>
          <w:sz w:val="24"/>
          <w:szCs w:val="24"/>
        </w:rPr>
      </w:pPr>
      <w:r>
        <w:rPr>
          <w:rFonts w:eastAsia="AdvTimes"/>
          <w:sz w:val="24"/>
          <w:szCs w:val="24"/>
        </w:rPr>
        <w:t>However, this does not mean that all academics are necessarily entirely comfortable or sanguine about the demands and opportunities of outreach, particularly given the way outreach and engagement are framed in the context of the impact agenda. For example, re</w:t>
      </w:r>
      <w:r>
        <w:rPr>
          <w:iCs/>
          <w:sz w:val="24"/>
          <w:szCs w:val="24"/>
        </w:rPr>
        <w:t xml:space="preserve">cent research at the level of individual academics has revealed tensions between the </w:t>
      </w:r>
      <w:r w:rsidRPr="002B1D01">
        <w:rPr>
          <w:iCs/>
          <w:sz w:val="24"/>
          <w:szCs w:val="24"/>
        </w:rPr>
        <w:t>system-level</w:t>
      </w:r>
      <w:r>
        <w:rPr>
          <w:iCs/>
          <w:sz w:val="24"/>
          <w:szCs w:val="24"/>
        </w:rPr>
        <w:t xml:space="preserve"> impact agenda on the one hand, with its basis in the third mission and ‘academic capitalism’, and the </w:t>
      </w:r>
      <w:r w:rsidRPr="002B1D01">
        <w:rPr>
          <w:iCs/>
          <w:sz w:val="24"/>
          <w:szCs w:val="24"/>
        </w:rPr>
        <w:t>individual-level</w:t>
      </w:r>
      <w:r>
        <w:rPr>
          <w:iCs/>
          <w:sz w:val="24"/>
          <w:szCs w:val="24"/>
        </w:rPr>
        <w:t xml:space="preserve"> motivation for engagement and outreach on the other, often grounded in a sense of “epistemic responsibility” </w:t>
      </w:r>
      <w:r>
        <w:rPr>
          <w:iCs/>
          <w:sz w:val="24"/>
          <w:szCs w:val="24"/>
        </w:rPr>
        <w:fldChar w:fldCharType="begin"/>
      </w:r>
      <w:r>
        <w:rPr>
          <w:iCs/>
          <w:sz w:val="24"/>
          <w:szCs w:val="24"/>
        </w:rPr>
        <w:instrText xml:space="preserve"> ADDIN EN.CITE &lt;EndNote&gt;&lt;Cite&gt;&lt;Author&gt;Chubb&lt;/Author&gt;&lt;Year&gt;2017&lt;/Year&gt;&lt;IDText&gt;Instrumentalism and Epistemic Responsibility: Researchers and the Impact Agenda in the UK and Australia&lt;/IDText&gt;&lt;Pages&gt;2&lt;/Pages&gt;&lt;DisplayText&gt;(Chubb, 2017, p. 2)&lt;/DisplayText&gt;&lt;record&gt;&lt;titles&gt;&lt;title&gt;Instrumentalism and Epistemic Responsibility: Researchers and the Impact Agenda in the UK and Australia&lt;/title&gt;&lt;secondary-title&gt;Department of Education&lt;/secondary-title&gt;&lt;/titles&gt;&lt;contributors&gt;&lt;authors&gt;&lt;author&gt;Chubb, Jennifer&lt;/author&gt;&lt;/authors&gt;&lt;/contributors&gt;&lt;added-date format="utc"&gt;1530703402&lt;/added-date&gt;&lt;pub-location&gt;York&lt;/pub-location&gt;&lt;ref-type name="Thesis"&gt;32&lt;/ref-type&gt;&lt;dates&gt;&lt;year&gt;2017&lt;/year&gt;&lt;/dates&gt;&lt;rec-number&gt;7584&lt;/rec-number&gt;&lt;publisher&gt;University of York&lt;/publisher&gt;&lt;last-updated-date format="utc"&gt;1530704525&lt;/last-updated-date&gt;&lt;volume&gt;PhD thesis&lt;/volume&gt;&lt;/record&gt;&lt;/Cite&gt;&lt;/EndNote&gt;</w:instrText>
      </w:r>
      <w:r>
        <w:rPr>
          <w:iCs/>
          <w:sz w:val="24"/>
          <w:szCs w:val="24"/>
        </w:rPr>
        <w:fldChar w:fldCharType="separate"/>
      </w:r>
      <w:r>
        <w:rPr>
          <w:iCs/>
          <w:noProof/>
          <w:sz w:val="24"/>
          <w:szCs w:val="24"/>
        </w:rPr>
        <w:t>(Chubb, 2017, p. 2)</w:t>
      </w:r>
      <w:r>
        <w:rPr>
          <w:iCs/>
          <w:sz w:val="24"/>
          <w:szCs w:val="24"/>
        </w:rPr>
        <w:fldChar w:fldCharType="end"/>
      </w:r>
      <w:r>
        <w:rPr>
          <w:iCs/>
          <w:sz w:val="24"/>
          <w:szCs w:val="24"/>
        </w:rPr>
        <w:t xml:space="preserve">. Moreover, there are multiple instances of academics reflecting on what the impact agenda means for their own field of research </w:t>
      </w:r>
      <w:r w:rsidRPr="00F900FC">
        <w:rPr>
          <w:rFonts w:eastAsia="Times New Roman"/>
          <w:sz w:val="24"/>
          <w:szCs w:val="24"/>
        </w:rPr>
        <w:fldChar w:fldCharType="begin">
          <w:fldData xml:space="preserve">PEVuZE5vdGU+PENpdGU+PEF1dGhvcj5MYWluZzwvQXV0aG9yPjxZZWFyPjIwMTg8L1llYXI+PElE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</w:fldData>
        </w:fldChar>
      </w:r>
      <w:r w:rsidR="00C12E4D">
        <w:rPr>
          <w:rFonts w:eastAsia="Times New Roman"/>
          <w:sz w:val="24"/>
          <w:szCs w:val="24"/>
        </w:rPr>
        <w:instrText xml:space="preserve"> ADDIN EN.CITE </w:instrText>
      </w:r>
      <w:r w:rsidR="00C12E4D">
        <w:rPr>
          <w:rFonts w:eastAsia="Times New Roman"/>
          <w:sz w:val="24"/>
          <w:szCs w:val="24"/>
        </w:rPr>
        <w:fldChar w:fldCharType="begin">
          <w:fldData xml:space="preserve">PEVuZE5vdGU+PENpdGU+PEF1dGhvcj5MYWluZzwvQXV0aG9yPjxZZWFyPjIwMTg8L1llYXI+PElE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</w:fldData>
        </w:fldChar>
      </w:r>
      <w:r w:rsidR="00C12E4D">
        <w:rPr>
          <w:rFonts w:eastAsia="Times New Roman"/>
          <w:sz w:val="24"/>
          <w:szCs w:val="24"/>
        </w:rPr>
        <w:instrText xml:space="preserve"> ADDIN EN.CITE.DATA </w:instrText>
      </w:r>
      <w:r w:rsidR="00C12E4D">
        <w:rPr>
          <w:rFonts w:eastAsia="Times New Roman"/>
          <w:sz w:val="24"/>
          <w:szCs w:val="24"/>
        </w:rPr>
      </w:r>
      <w:r w:rsidR="00C12E4D">
        <w:rPr>
          <w:rFonts w:eastAsia="Times New Roman"/>
          <w:sz w:val="24"/>
          <w:szCs w:val="24"/>
        </w:rPr>
        <w:fldChar w:fldCharType="end"/>
      </w:r>
      <w:r w:rsidRPr="00F900FC">
        <w:rPr>
          <w:rFonts w:eastAsia="Times New Roman"/>
          <w:sz w:val="24"/>
          <w:szCs w:val="24"/>
        </w:rPr>
      </w:r>
      <w:r w:rsidRPr="00F900FC">
        <w:rPr>
          <w:rFonts w:eastAsia="Times New Roman"/>
          <w:sz w:val="24"/>
          <w:szCs w:val="24"/>
        </w:rPr>
        <w:fldChar w:fldCharType="separate"/>
      </w:r>
      <w:r w:rsidR="00C12E4D">
        <w:rPr>
          <w:rFonts w:eastAsia="Times New Roman"/>
          <w:noProof/>
          <w:sz w:val="24"/>
          <w:szCs w:val="24"/>
        </w:rPr>
        <w:t>(for example, Evans, 2016; Holland, 2015; Kellard &amp; Śliwa, 2016; Laing et al., 2018; MacIntosh et al., 2017; Marcella, Lockerbie, &amp; Bloice, 2016; Moreno-Casbas, 2016; O’Connell, 2018; K. E. Smith &amp; Stewart, 2017; Wimmer, Rethlefsen, Jarvis, &amp; Shipman, 2016)</w:t>
      </w:r>
      <w:r w:rsidRPr="00F900FC">
        <w:rPr>
          <w:rFonts w:eastAsia="Times New Roman"/>
          <w:sz w:val="24"/>
          <w:szCs w:val="24"/>
        </w:rPr>
        <w:fldChar w:fldCharType="end"/>
      </w:r>
      <w:r w:rsidRPr="00F900FC">
        <w:rPr>
          <w:rFonts w:eastAsia="Times New Roman"/>
          <w:sz w:val="24"/>
          <w:szCs w:val="24"/>
        </w:rPr>
        <w:t xml:space="preserve">. </w:t>
      </w:r>
      <w:r>
        <w:rPr>
          <w:rFonts w:eastAsia="Times New Roman"/>
          <w:sz w:val="24"/>
          <w:szCs w:val="24"/>
        </w:rPr>
        <w:t xml:space="preserve">While these papers are by no means entirely critical of the impact agenda, they display significant concerns about the details and implications of impact policy and assessment. </w:t>
      </w:r>
    </w:p>
    <w:p w14:paraId="609277AC" w14:textId="0504D1BC" w:rsidR="00DC7B41" w:rsidRPr="006C178A" w:rsidRDefault="00DC7B41" w:rsidP="00DC7B41">
      <w:pPr>
        <w:autoSpaceDE w:val="0"/>
        <w:autoSpaceDN w:val="0"/>
        <w:adjustRightInd w:val="0"/>
        <w:spacing w:after="120" w:line="360" w:lineRule="auto"/>
        <w:rPr>
          <w:rFonts w:eastAsia="Times New Roman"/>
          <w:sz w:val="24"/>
          <w:szCs w:val="24"/>
        </w:rPr>
      </w:pPr>
      <w:r>
        <w:rPr>
          <w:rFonts w:eastAsia="Times New Roman"/>
          <w:sz w:val="24"/>
          <w:szCs w:val="24"/>
        </w:rPr>
        <w:t xml:space="preserve">Outreach, then, is one of the main forms of ‘boundary transaction’, and it is a central goal of the ‘third mission’ and the ‘impact agenda’ to promote such transactions. As a boundary transaction, outreach is a potential mechanism for the potential reshaping or reproduction, maintenance or weakening, insulation or openness, of academic boundaries. Different perspectives or different outreach conditions may provide different interpretations. For example, on the one hand, academic boundaries may be reinforced to the extent that outreach enables academics to extend and consummate their research in the form of non-academic impacts. But the pressure to ‘reach out’ and generate opportunities for impact ever more frequently and intensively may have detrimental effects on other of academia’s values, virtues and goals. </w:t>
      </w:r>
    </w:p>
    <w:p w14:paraId="6E05F579" w14:textId="0F628C36" w:rsidR="00DC7B41" w:rsidRDefault="00DC7B41" w:rsidP="00DC7B41">
      <w:pPr>
        <w:pStyle w:val="Heading3"/>
      </w:pPr>
      <w:bookmarkStart w:id="38" w:name="_Toc31701950"/>
      <w:r>
        <w:t>Collaboration</w:t>
      </w:r>
      <w:r w:rsidR="003E6C19">
        <w:t>:</w:t>
      </w:r>
      <w:r>
        <w:t xml:space="preserve"> knowledge exchange and the ‘new’ epistemologies of academic science</w:t>
      </w:r>
      <w:bookmarkEnd w:id="38"/>
    </w:p>
    <w:p w14:paraId="75A703B0" w14:textId="77F35C72" w:rsidR="00DC7B41" w:rsidRDefault="00DC7B41" w:rsidP="00DC7B41">
      <w:pPr>
        <w:spacing w:before="120" w:after="120" w:line="360" w:lineRule="auto"/>
        <w:rPr>
          <w:sz w:val="24"/>
          <w:szCs w:val="24"/>
        </w:rPr>
      </w:pPr>
      <w:r>
        <w:rPr>
          <w:sz w:val="24"/>
          <w:szCs w:val="24"/>
        </w:rPr>
        <w:t xml:space="preserve">While ‘outreach’ referred to the general imperative facing academics to extend the reach of their networks and links to potential users, ‘collaboration’ focuses on what is probably a more pressing matter for the question of academic boundaries. That is, the relationship between academic research and the knowledge activities of non-academic knowledge intensive sectors, primarily in industries such as advanced manufacturing, biotechnology and computing. </w:t>
      </w:r>
    </w:p>
    <w:p w14:paraId="381892EF" w14:textId="27061FED" w:rsidR="00DC7B41" w:rsidRDefault="00255000" w:rsidP="00DC7B41">
      <w:pPr>
        <w:spacing w:before="120" w:after="120" w:line="360" w:lineRule="auto"/>
        <w:rPr>
          <w:sz w:val="24"/>
          <w:szCs w:val="24"/>
        </w:rPr>
      </w:pPr>
      <w:r>
        <w:rPr>
          <w:sz w:val="24"/>
          <w:szCs w:val="24"/>
        </w:rPr>
        <w:t xml:space="preserve">Some express </w:t>
      </w:r>
      <w:r w:rsidR="00DC7B41">
        <w:rPr>
          <w:sz w:val="24"/>
          <w:szCs w:val="24"/>
        </w:rPr>
        <w:t xml:space="preserve">concern </w:t>
      </w:r>
      <w:r>
        <w:rPr>
          <w:sz w:val="24"/>
          <w:szCs w:val="24"/>
        </w:rPr>
        <w:t xml:space="preserve">about </w:t>
      </w:r>
      <w:r w:rsidR="00DC7B41">
        <w:rPr>
          <w:sz w:val="24"/>
          <w:szCs w:val="24"/>
        </w:rPr>
        <w:t xml:space="preserve">an age of “postacademic science” </w:t>
      </w:r>
      <w:r w:rsidR="00DC7B41">
        <w:rPr>
          <w:sz w:val="24"/>
          <w:szCs w:val="24"/>
        </w:rPr>
        <w:fldChar w:fldCharType="begin"/>
      </w:r>
      <w:r w:rsidR="00DC7B41">
        <w:rPr>
          <w:sz w:val="24"/>
          <w:szCs w:val="24"/>
        </w:rPr>
        <w:instrText xml:space="preserve"> ADDIN EN.CITE &lt;EndNote&gt;&lt;Cite&gt;&lt;Author&gt;Ziman&lt;/Author&gt;&lt;Year&gt;1996&lt;/Year&gt;&lt;IDText&gt;Postacademic Science: Constructing Knowledge with Networks and Norms&lt;/IDText&gt;&lt;Pages&gt;67&lt;/Pages&gt;&lt;DisplayText&gt;(Ziman, 1996a, p. 67)&lt;/DisplayText&gt;&lt;record&gt;&lt;keywords&gt;&lt;keyword&gt;Science&lt;/keyword&gt;&lt;keyword&gt;Scientific Research&lt;/keyword&gt;&lt;keyword&gt;Norms&lt;/keyword&gt;&lt;keyword&gt;Scientific Method&lt;/keyword&gt;&lt;keyword&gt;Scientific Knowledge&lt;/keyword&gt;&lt;keyword&gt;Merton, Robert King&lt;/keyword&gt;&lt;keyword&gt;Problem Solving&lt;/keyword&gt;&lt;keyword&gt;Sociology of Science&lt;/keyword&gt;&lt;keyword&gt;Knowledge Utilization&lt;/keyword&gt;&lt;keyword&gt;Financial Support&lt;/keyword&gt;&lt;keyword&gt;Sociology of Science&lt;/keyword&gt;&lt;keyword&gt;Sociology of Science&lt;/keyword&gt;&lt;keyword&gt;Article&lt;/keyword&gt;&lt;keyword&gt;Academic- Postacademic Science Characteristics/Norms&lt;/keyword&gt;&lt;/keywords&gt;&lt;isbn&gt;0786-3012&lt;/isbn&gt;&lt;titles&gt;&lt;title&gt;Postacademic Science: Constructing Knowledge with Networks and Norms&lt;/title&gt;&lt;secondary-title&gt;Science Studies&lt;/secondary-title&gt;&lt;/titles&gt;&lt;pages&gt;67-80&lt;/pages&gt;&lt;number&gt;1&lt;/number&gt;&lt;contributors&gt;&lt;authors&gt;&lt;author&gt;Ziman, J. M.&lt;/author&gt;&lt;/authors&gt;&lt;/contributors&gt;&lt;added-date format="utc"&gt;1468542790&lt;/added-date&gt;&lt;ref-type name="Journal Article"&gt;17&lt;/ref-type&gt;&lt;dates&gt;&lt;year&gt;1996&lt;/year&gt;&lt;/dates&gt;&lt;rec-number&gt;438&lt;/rec-number&gt;&lt;last-updated-date format="utc"&gt;1469229868&lt;/last-updated-date&gt;&lt;volume&gt;9&lt;/volume&gt;&lt;/record&gt;&lt;/Cite&gt;&lt;/EndNote&gt;</w:instrText>
      </w:r>
      <w:r w:rsidR="00DC7B41">
        <w:rPr>
          <w:sz w:val="24"/>
          <w:szCs w:val="24"/>
        </w:rPr>
        <w:fldChar w:fldCharType="separate"/>
      </w:r>
      <w:r w:rsidR="00DC7B41">
        <w:rPr>
          <w:noProof/>
          <w:sz w:val="24"/>
          <w:szCs w:val="24"/>
        </w:rPr>
        <w:t>(Ziman, 1996a, p. 67)</w:t>
      </w:r>
      <w:r w:rsidR="00DC7B41">
        <w:rPr>
          <w:sz w:val="24"/>
          <w:szCs w:val="24"/>
        </w:rPr>
        <w:fldChar w:fldCharType="end"/>
      </w:r>
      <w:r w:rsidR="00DC7B41">
        <w:rPr>
          <w:sz w:val="24"/>
          <w:szCs w:val="24"/>
        </w:rPr>
        <w:t xml:space="preserve"> where there is no discernible distinction between the knowledge functions of academic research and those of industry. </w:t>
      </w:r>
      <w:r w:rsidR="0009222D">
        <w:rPr>
          <w:sz w:val="24"/>
          <w:szCs w:val="24"/>
        </w:rPr>
        <w:t>Even if this seems premature, it</w:t>
      </w:r>
      <w:r w:rsidR="00DC7B41">
        <w:rPr>
          <w:sz w:val="24"/>
          <w:szCs w:val="24"/>
        </w:rPr>
        <w:t xml:space="preserve"> is important to acknowledge that there is evidence of increasing interdependence between</w:t>
      </w:r>
      <w:r w:rsidR="00DC7B41" w:rsidRPr="004A03E9">
        <w:rPr>
          <w:sz w:val="24"/>
          <w:szCs w:val="24"/>
        </w:rPr>
        <w:t xml:space="preserve"> </w:t>
      </w:r>
      <w:r w:rsidR="00DC7B41">
        <w:rPr>
          <w:sz w:val="24"/>
          <w:szCs w:val="24"/>
        </w:rPr>
        <w:t xml:space="preserve">academia and other knowledge-intensive institutions and sectors, particularly in STEMM fields. Concerns about ‘postacademic science’ stem from the emergence of so-called ‘Mode 2’ knowledge production conditions </w:t>
      </w:r>
      <w:r w:rsidR="00DC7B41">
        <w:rPr>
          <w:sz w:val="24"/>
          <w:szCs w:val="24"/>
        </w:rPr>
        <w:fldChar w:fldCharType="begin">
          <w:fldData xml:space="preserve">PEVuZE5vdGU+PENpdGU+PEF1dGhvcj5HaWJib25zPC9BdXRob3I+PFllYXI+MTk5NDwvWWVhcj48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</w:fldData>
        </w:fldChar>
      </w:r>
      <w:r w:rsidR="00DC7B41">
        <w:rPr>
          <w:sz w:val="24"/>
          <w:szCs w:val="24"/>
        </w:rPr>
        <w:instrText xml:space="preserve"> ADDIN EN.CITE </w:instrText>
      </w:r>
      <w:r w:rsidR="00DC7B41">
        <w:rPr>
          <w:sz w:val="24"/>
          <w:szCs w:val="24"/>
        </w:rPr>
        <w:fldChar w:fldCharType="begin">
          <w:fldData xml:space="preserve">PEVuZE5vdGU+PENpdGU+PEF1dGhvcj5HaWJib25zPC9BdXRob3I+PFllYXI+MTk5NDwvWWVhcj48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</w:fldData>
        </w:fldChar>
      </w:r>
      <w:r w:rsidR="00DC7B41">
        <w:rPr>
          <w:sz w:val="24"/>
          <w:szCs w:val="24"/>
        </w:rPr>
        <w:instrText xml:space="preserve"> ADDIN EN.CITE.DATA </w:instrText>
      </w:r>
      <w:r w:rsidR="00DC7B41">
        <w:rPr>
          <w:sz w:val="24"/>
          <w:szCs w:val="24"/>
        </w:rPr>
      </w:r>
      <w:r w:rsidR="00DC7B41">
        <w:rPr>
          <w:sz w:val="24"/>
          <w:szCs w:val="24"/>
        </w:rPr>
        <w:fldChar w:fldCharType="end"/>
      </w:r>
      <w:r w:rsidR="00DC7B41">
        <w:rPr>
          <w:sz w:val="24"/>
          <w:szCs w:val="24"/>
        </w:rPr>
      </w:r>
      <w:r w:rsidR="00DC7B41">
        <w:rPr>
          <w:sz w:val="24"/>
          <w:szCs w:val="24"/>
        </w:rPr>
        <w:fldChar w:fldCharType="separate"/>
      </w:r>
      <w:r w:rsidR="00DC7B41">
        <w:rPr>
          <w:noProof/>
          <w:sz w:val="24"/>
          <w:szCs w:val="24"/>
        </w:rPr>
        <w:t>(Gibbons et al., 1994; Ziman, 1996a)</w:t>
      </w:r>
      <w:r w:rsidR="00DC7B41">
        <w:rPr>
          <w:sz w:val="24"/>
          <w:szCs w:val="24"/>
        </w:rPr>
        <w:fldChar w:fldCharType="end"/>
      </w:r>
      <w:r w:rsidR="00DC7B41">
        <w:rPr>
          <w:sz w:val="24"/>
          <w:szCs w:val="24"/>
        </w:rPr>
        <w:t xml:space="preserve">. ‘Mode 1’ refers to ‘traditional’ forms and organisation of academic knowledge production, with a primary focus on basic knowledge in distinct disciplines, with only occasional cause for scientists to think about the implications of their research for other disciplines or for practical use </w:t>
      </w:r>
      <w:r w:rsidR="00DC7B41">
        <w:rPr>
          <w:sz w:val="24"/>
          <w:szCs w:val="24"/>
        </w:rPr>
        <w:fldChar w:fldCharType="begin">
          <w:fldData xml:space="preserve">PEVuZE5vdGU+PENpdGU+PEF1dGhvcj5HaWJib25zPC9BdXRob3I+PFllYXI+MTk5NDwvWWVhcj48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</w:fldData>
        </w:fldChar>
      </w:r>
      <w:r w:rsidR="00DC7B41">
        <w:rPr>
          <w:sz w:val="24"/>
          <w:szCs w:val="24"/>
        </w:rPr>
        <w:instrText xml:space="preserve"> ADDIN EN.CITE </w:instrText>
      </w:r>
      <w:r w:rsidR="00DC7B41">
        <w:rPr>
          <w:sz w:val="24"/>
          <w:szCs w:val="24"/>
        </w:rPr>
        <w:fldChar w:fldCharType="begin">
          <w:fldData xml:space="preserve">PEVuZE5vdGU+PENpdGU+PEF1dGhvcj5HaWJib25zPC9BdXRob3I+PFllYXI+MTk5NDwvWWVhcj48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</w:fldData>
        </w:fldChar>
      </w:r>
      <w:r w:rsidR="00DC7B41">
        <w:rPr>
          <w:sz w:val="24"/>
          <w:szCs w:val="24"/>
        </w:rPr>
        <w:instrText xml:space="preserve"> ADDIN EN.CITE.DATA </w:instrText>
      </w:r>
      <w:r w:rsidR="00DC7B41">
        <w:rPr>
          <w:sz w:val="24"/>
          <w:szCs w:val="24"/>
        </w:rPr>
      </w:r>
      <w:r w:rsidR="00DC7B41">
        <w:rPr>
          <w:sz w:val="24"/>
          <w:szCs w:val="24"/>
        </w:rPr>
        <w:fldChar w:fldCharType="end"/>
      </w:r>
      <w:r w:rsidR="00DC7B41">
        <w:rPr>
          <w:sz w:val="24"/>
          <w:szCs w:val="24"/>
        </w:rPr>
      </w:r>
      <w:r w:rsidR="00DC7B41">
        <w:rPr>
          <w:sz w:val="24"/>
          <w:szCs w:val="24"/>
        </w:rPr>
        <w:fldChar w:fldCharType="separate"/>
      </w:r>
      <w:r w:rsidR="00DC7B41">
        <w:rPr>
          <w:noProof/>
          <w:sz w:val="24"/>
          <w:szCs w:val="24"/>
        </w:rPr>
        <w:t>(Gibbons et al., 1994)</w:t>
      </w:r>
      <w:r w:rsidR="00DC7B41">
        <w:rPr>
          <w:sz w:val="24"/>
          <w:szCs w:val="24"/>
        </w:rPr>
        <w:fldChar w:fldCharType="end"/>
      </w:r>
      <w:r w:rsidR="00DC7B41">
        <w:rPr>
          <w:sz w:val="24"/>
          <w:szCs w:val="24"/>
        </w:rPr>
        <w:t xml:space="preserve">. Later sections will discuss the ‘transdisciplinary’ nature of Mode 2 research. For now, I want to focus on the emphasis </w:t>
      </w:r>
      <w:r w:rsidR="00DC7B41">
        <w:rPr>
          <w:iCs/>
          <w:sz w:val="24"/>
          <w:szCs w:val="24"/>
          <w:lang w:eastAsia="ko-KR"/>
        </w:rPr>
        <w:t xml:space="preserve">Mode 2 places </w:t>
      </w:r>
      <w:r w:rsidR="00DC7B41">
        <w:rPr>
          <w:iCs/>
          <w:sz w:val="24"/>
          <w:szCs w:val="24"/>
        </w:rPr>
        <w:t xml:space="preserve">on the </w:t>
      </w:r>
      <w:r w:rsidR="00DC7B41" w:rsidRPr="0075277D">
        <w:rPr>
          <w:i/>
          <w:iCs/>
          <w:sz w:val="24"/>
          <w:szCs w:val="24"/>
        </w:rPr>
        <w:t>context of application</w:t>
      </w:r>
      <w:r w:rsidR="00DC7B41">
        <w:rPr>
          <w:iCs/>
          <w:sz w:val="24"/>
          <w:szCs w:val="24"/>
        </w:rPr>
        <w:t xml:space="preserve">. This is not only a question of scientific topic or selection of a research agenda, although these are also at stake. Rather, the increased focus on contexts of application has potential implications at the heart of academic science. Under Mode 2, it is no longer sufficient that epistemologies be scientifically </w:t>
      </w:r>
      <w:r w:rsidR="00DC7B41">
        <w:rPr>
          <w:sz w:val="24"/>
          <w:szCs w:val="24"/>
        </w:rPr>
        <w:t>“</w:t>
      </w:r>
      <w:r w:rsidR="00DC7B41" w:rsidRPr="00A3589E">
        <w:rPr>
          <w:i/>
          <w:sz w:val="24"/>
          <w:szCs w:val="24"/>
        </w:rPr>
        <w:t>reliable</w:t>
      </w:r>
      <w:r w:rsidR="00DC7B41">
        <w:rPr>
          <w:sz w:val="24"/>
          <w:szCs w:val="24"/>
        </w:rPr>
        <w:t xml:space="preserve">...; knowledge also needs to be </w:t>
      </w:r>
      <w:r w:rsidR="00DC7B41" w:rsidRPr="00A3589E">
        <w:rPr>
          <w:i/>
          <w:sz w:val="24"/>
          <w:szCs w:val="24"/>
        </w:rPr>
        <w:t>‘socially robust’</w:t>
      </w:r>
      <w:r w:rsidR="00DC7B41">
        <w:rPr>
          <w:sz w:val="24"/>
          <w:szCs w:val="24"/>
        </w:rPr>
        <w:t xml:space="preserve">, because its validity is no longer determined solely, or predominantly, by narrowly circumscribed scientific communities, but by much wider communities of engagement comprising knowledge producers, disseminators, traders, and users” </w:t>
      </w:r>
      <w:r w:rsidR="00DC7B41">
        <w:rPr>
          <w:sz w:val="24"/>
          <w:szCs w:val="24"/>
        </w:rPr>
        <w:fldChar w:fldCharType="begin"/>
      </w:r>
      <w:r w:rsidR="00DC7B41">
        <w:rPr>
          <w:sz w:val="24"/>
          <w:szCs w:val="24"/>
        </w:rPr>
        <w:instrText xml:space="preserve"> ADDIN EN.CITE &lt;EndNote&gt;&lt;Cite&gt;&lt;Author&gt;Nowotny&lt;/Author&gt;&lt;Year&gt;2003&lt;/Year&gt;&lt;IDText&gt;Introduction: &amp;apos;Mode 2&amp;apos; revisited: the new production of knowledge&lt;/IDText&gt;&lt;Suffix&gt;`, emphasis added&lt;/Suffix&gt;&lt;Pages&gt;191-192&lt;/Pages&gt;&lt;DisplayText&gt;(Nowotny et al., 2003, pp. 191-192, emphasis added)&lt;/DisplayText&gt;&lt;record&gt;&lt;keywords&gt;&lt;keyword&gt;Science&lt;/keyword&gt;&lt;keyword&gt;Knowledge&lt;/keyword&gt;&lt;keyword&gt;Knowledge Management&lt;/keyword&gt;&lt;keyword&gt;Scientific Research&lt;/keyword&gt;&lt;keyword&gt;Scientific Discoveries&lt;/keyword&gt;&lt;keyword&gt;Scientific Communities&lt;/keyword&gt;&lt;keyword&gt;Sociology of Science&lt;/keyword&gt;&lt;keyword&gt;Sociology of Knowledge&lt;/keyword&gt;&lt;keyword&gt;Philosophy of Science&lt;/keyword&gt;&lt;keyword&gt;Sociology&lt;/keyword&gt;&lt;/keywords&gt;&lt;isbn&gt;0026-4695&lt;/isbn&gt;&lt;titles&gt;&lt;title&gt;Introduction: &amp;apos;Mode 2&amp;apos; revisited: the new production of knowledge&lt;/title&gt;&lt;secondary-title&gt;Minerva&lt;/secondary-title&gt;&lt;/titles&gt;&lt;pages&gt;179-194&lt;/pages&gt;&lt;number&gt;3&lt;/number&gt;&lt;contributors&gt;&lt;authors&gt;&lt;author&gt;Nowotny, Helga&lt;/author&gt;&lt;author&gt;Scott, Peter&lt;/author&gt;&lt;author&gt;Gibbons, Michael&lt;/author&gt;&lt;/authors&gt;&lt;/contributors&gt;&lt;added-date format="utc"&gt;1529380888&lt;/added-date&gt;&lt;ref-type name="Journal Article"&gt;17&lt;/ref-type&gt;&lt;dates&gt;&lt;year&gt;2003&lt;/year&gt;&lt;/dates&gt;&lt;rec-number&gt;7563&lt;/rec-number&gt;&lt;last-updated-date format="utc"&gt;1529380888&lt;/last-updated-date&gt;&lt;volume&gt;xli&lt;/volume&gt;&lt;/record&gt;&lt;/Cite&gt;&lt;/EndNote&gt;</w:instrText>
      </w:r>
      <w:r w:rsidR="00DC7B41">
        <w:rPr>
          <w:sz w:val="24"/>
          <w:szCs w:val="24"/>
        </w:rPr>
        <w:fldChar w:fldCharType="separate"/>
      </w:r>
      <w:r w:rsidR="00DC7B41">
        <w:rPr>
          <w:noProof/>
          <w:sz w:val="24"/>
          <w:szCs w:val="24"/>
        </w:rPr>
        <w:t>(Nowotny et al., 2003, pp. 191-192, emphasis added)</w:t>
      </w:r>
      <w:r w:rsidR="00DC7B41">
        <w:rPr>
          <w:sz w:val="24"/>
          <w:szCs w:val="24"/>
        </w:rPr>
        <w:fldChar w:fldCharType="end"/>
      </w:r>
      <w:r w:rsidR="00DC7B41">
        <w:rPr>
          <w:sz w:val="24"/>
          <w:szCs w:val="24"/>
        </w:rPr>
        <w:t xml:space="preserve">. </w:t>
      </w:r>
    </w:p>
    <w:p w14:paraId="21C9A801" w14:textId="77777777" w:rsidR="00DC7B41" w:rsidRDefault="00DC7B41" w:rsidP="00DC7B41">
      <w:pPr>
        <w:autoSpaceDE w:val="0"/>
        <w:autoSpaceDN w:val="0"/>
        <w:adjustRightInd w:val="0"/>
        <w:spacing w:after="120" w:line="360" w:lineRule="auto"/>
        <w:rPr>
          <w:iCs/>
          <w:sz w:val="24"/>
          <w:szCs w:val="24"/>
        </w:rPr>
      </w:pPr>
      <w:r>
        <w:rPr>
          <w:iCs/>
          <w:sz w:val="24"/>
          <w:szCs w:val="24"/>
        </w:rPr>
        <w:t xml:space="preserve">Interview-based studies have researched how STEMM academics are experiencing and responding to an increasingly market-oriented academic research system, with a focus on changing epistemic goals and values, and the tensions associated with the need to generate revenue whilst also staying true to the educational and public missions of universities </w:t>
      </w:r>
      <w:r>
        <w:rPr>
          <w:iCs/>
          <w:sz w:val="24"/>
          <w:szCs w:val="24"/>
        </w:rPr>
        <w:fldChar w:fldCharType="begin">
          <w:fldData xml:space="preserve">PEVuZE5vdGU+PENpdGU+PEF1dGhvcj5TbGF1Z2h0ZXI8L0F1dGhvcj48WWVhcj4xOTk3PC9ZZWFy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=
</w:fldData>
        </w:fldChar>
      </w:r>
      <w:r>
        <w:rPr>
          <w:iCs/>
          <w:sz w:val="24"/>
          <w:szCs w:val="24"/>
        </w:rPr>
        <w:instrText xml:space="preserve"> ADDIN EN.CITE </w:instrText>
      </w:r>
      <w:r>
        <w:rPr>
          <w:iCs/>
          <w:sz w:val="24"/>
          <w:szCs w:val="24"/>
        </w:rPr>
        <w:fldChar w:fldCharType="begin">
          <w:fldData xml:space="preserve">PEVuZE5vdGU+PENpdGU+PEF1dGhvcj5TbGF1Z2h0ZXI8L0F1dGhvcj48WWVhcj4xOTk3PC9ZZWFy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=
</w:fldData>
        </w:fldChar>
      </w:r>
      <w:r>
        <w:rPr>
          <w:iCs/>
          <w:sz w:val="24"/>
          <w:szCs w:val="24"/>
        </w:rPr>
        <w:instrText xml:space="preserve"> ADDIN EN.CITE.DATA </w:instrText>
      </w:r>
      <w:r>
        <w:rPr>
          <w:iCs/>
          <w:sz w:val="24"/>
          <w:szCs w:val="24"/>
        </w:rPr>
      </w:r>
      <w:r>
        <w:rPr>
          <w:iCs/>
          <w:sz w:val="24"/>
          <w:szCs w:val="24"/>
        </w:rPr>
        <w:fldChar w:fldCharType="end"/>
      </w:r>
      <w:r>
        <w:rPr>
          <w:iCs/>
          <w:sz w:val="24"/>
          <w:szCs w:val="24"/>
        </w:rPr>
      </w:r>
      <w:r>
        <w:rPr>
          <w:iCs/>
          <w:sz w:val="24"/>
          <w:szCs w:val="24"/>
        </w:rPr>
        <w:fldChar w:fldCharType="separate"/>
      </w:r>
      <w:r>
        <w:rPr>
          <w:iCs/>
          <w:noProof/>
          <w:sz w:val="24"/>
          <w:szCs w:val="24"/>
        </w:rPr>
        <w:t>(Cantwell, 2015; Slaughter &amp; Leslie, 1997)</w:t>
      </w:r>
      <w:r>
        <w:rPr>
          <w:iCs/>
          <w:sz w:val="24"/>
          <w:szCs w:val="24"/>
        </w:rPr>
        <w:fldChar w:fldCharType="end"/>
      </w:r>
      <w:r>
        <w:rPr>
          <w:iCs/>
          <w:sz w:val="24"/>
          <w:szCs w:val="24"/>
        </w:rPr>
        <w:t xml:space="preserve">. Their findings highlight (i) that academics experience significant pressure “to demonstrate excellence in two research ventures, fundamental </w:t>
      </w:r>
      <w:r>
        <w:rPr>
          <w:i/>
          <w:iCs/>
          <w:sz w:val="24"/>
          <w:szCs w:val="24"/>
        </w:rPr>
        <w:t xml:space="preserve">and </w:t>
      </w:r>
      <w:r>
        <w:rPr>
          <w:iCs/>
          <w:sz w:val="24"/>
          <w:szCs w:val="24"/>
        </w:rPr>
        <w:t xml:space="preserve">commercial” (Slaughter &amp; Leslie, 1997, p. 20, original emphasis), (ii) that these pressures can “persuade some faculty members to change the focus of their laboratories” </w:t>
      </w:r>
      <w:r>
        <w:rPr>
          <w:iCs/>
          <w:sz w:val="24"/>
          <w:szCs w:val="24"/>
        </w:rPr>
        <w:fldChar w:fldCharType="begin"/>
      </w:r>
      <w:r>
        <w:rPr>
          <w:iCs/>
          <w:sz w:val="24"/>
          <w:szCs w:val="24"/>
        </w:rPr>
        <w:instrText xml:space="preserve"> ADDIN EN.CITE &lt;EndNote&gt;&lt;Cite&gt;&lt;Author&gt;Cantwell&lt;/Author&gt;&lt;Year&gt;2015&lt;/Year&gt;&lt;IDText&gt;Laboratory Management, Academic Production, and the Building Blocks of Academic Capitalism&lt;/IDText&gt;&lt;Pages&gt;495&lt;/Pages&gt;&lt;DisplayText&gt;(Cantwell, 2015, p. 495)&lt;/DisplayText&gt;&lt;record&gt;&lt;keywords&gt;&lt;keyword&gt;Research Universities&lt;/keyword&gt;&lt;keyword&gt;Laboratories&lt;/keyword&gt;&lt;keyword&gt;Social Systems&lt;/keyword&gt;&lt;keyword&gt;Social Theories&lt;/keyword&gt;&lt;keyword&gt;Qualitative Research&lt;/keyword&gt;&lt;/keywords&gt;&lt;isbn&gt;0018-1560&lt;/isbn&gt;&lt;titles&gt;&lt;title&gt;Laboratory Management, Academic Production, and the Building Blocks of Academic Capitalism&lt;/title&gt;&lt;secondary-title&gt;Higher Education: The International Journal of Higher Education Research&lt;/secondary-title&gt;&lt;/titles&gt;&lt;pages&gt;487-502&lt;/pages&gt;&lt;number&gt;3&lt;/number&gt;&lt;contributors&gt;&lt;authors&gt;&lt;author&gt;Cantwell, Brendan&lt;/author&gt;&lt;/authors&gt;&lt;/contributors&gt;&lt;added-date format="utc"&gt;1455906389&lt;/added-date&gt;&lt;ref-type name="Journal Article"&gt;17&lt;/ref-type&gt;&lt;dates&gt;&lt;year&gt;2015&lt;/year&gt;&lt;/dates&gt;&lt;rec-number&gt;242&lt;/rec-number&gt;&lt;last-updated-date format="utc"&gt;1469215468&lt;/last-updated-date&gt;&lt;electronic-resource-num&gt;10.1007/s10734-014-9851-9&lt;/electronic-resource-num&gt;&lt;volume&gt;70&lt;/volume&gt;&lt;/record&gt;&lt;/Cite&gt;&lt;/EndNote&gt;</w:instrText>
      </w:r>
      <w:r>
        <w:rPr>
          <w:iCs/>
          <w:sz w:val="24"/>
          <w:szCs w:val="24"/>
        </w:rPr>
        <w:fldChar w:fldCharType="separate"/>
      </w:r>
      <w:r>
        <w:rPr>
          <w:iCs/>
          <w:noProof/>
          <w:sz w:val="24"/>
          <w:szCs w:val="24"/>
        </w:rPr>
        <w:t>(Cantwell, 2015, p. 495)</w:t>
      </w:r>
      <w:r>
        <w:rPr>
          <w:iCs/>
          <w:sz w:val="24"/>
          <w:szCs w:val="24"/>
        </w:rPr>
        <w:fldChar w:fldCharType="end"/>
      </w:r>
      <w:r>
        <w:rPr>
          <w:iCs/>
          <w:sz w:val="24"/>
          <w:szCs w:val="24"/>
        </w:rPr>
        <w:t xml:space="preserve"> towards projects aimed at maximising revenue-generation rather than fundamental learning, and (iii) that the strategies and practices established under these conditions involve a “micro-level” </w:t>
      </w:r>
      <w:r w:rsidRPr="0002077E">
        <w:rPr>
          <w:sz w:val="24"/>
          <w:szCs w:val="24"/>
        </w:rPr>
        <w:fldChar w:fldCharType="begin"/>
      </w:r>
      <w:r>
        <w:rPr>
          <w:sz w:val="24"/>
          <w:szCs w:val="24"/>
        </w:rPr>
        <w:instrText xml:space="preserve"> ADDIN EN.CITE &lt;EndNote&gt;&lt;Cite&gt;&lt;Author&gt;Cantwell&lt;/Author&gt;&lt;Year&gt;2015&lt;/Year&gt;&lt;IDText&gt;Laboratory Management, Academic Production, and the Building Blocks of Academic Capitalism&lt;/IDText&gt;&lt;Pages&gt;488&lt;/Pages&gt;&lt;DisplayText&gt;(Cantwell, 2015, p. 488)&lt;/DisplayText&gt;&lt;record&gt;&lt;keywords&gt;&lt;keyword&gt;Research Universities&lt;/keyword&gt;&lt;keyword&gt;Laboratories&lt;/keyword&gt;&lt;keyword&gt;Social Systems&lt;/keyword&gt;&lt;keyword&gt;Social Theories&lt;/keyword&gt;&lt;keyword&gt;Qualitative Research&lt;/keyword&gt;&lt;/keywords&gt;&lt;isbn&gt;0018-1560&lt;/isbn&gt;&lt;titles&gt;&lt;title&gt;Laboratory Management, Academic Production, and the Building Blocks of Academic Capitalism&lt;/title&gt;&lt;secondary-title&gt;Higher Education: The International Journal of Higher Education Research&lt;/secondary-title&gt;&lt;/titles&gt;&lt;pages&gt;487-502&lt;/pages&gt;&lt;number&gt;3&lt;/number&gt;&lt;contributors&gt;&lt;authors&gt;&lt;author&gt;Cantwell, Brendan&lt;/author&gt;&lt;/authors&gt;&lt;/contributors&gt;&lt;added-date format="utc"&gt;1455906389&lt;/added-date&gt;&lt;ref-type name="Journal Article"&gt;17&lt;/ref-type&gt;&lt;dates&gt;&lt;year&gt;2015&lt;/year&gt;&lt;/dates&gt;&lt;rec-number&gt;242&lt;/rec-number&gt;&lt;last-updated-date format="utc"&gt;1469215468&lt;/last-updated-date&gt;&lt;electronic-resource-num&gt;10.1007/s10734-014-9851-9&lt;/electronic-resource-num&gt;&lt;volume&gt;70&lt;/volume&gt;&lt;/record&gt;&lt;/Cite&gt;&lt;/EndNote&gt;</w:instrText>
      </w:r>
      <w:r w:rsidRPr="0002077E">
        <w:rPr>
          <w:sz w:val="24"/>
          <w:szCs w:val="24"/>
        </w:rPr>
        <w:fldChar w:fldCharType="separate"/>
      </w:r>
      <w:r>
        <w:rPr>
          <w:noProof/>
          <w:sz w:val="24"/>
          <w:szCs w:val="24"/>
        </w:rPr>
        <w:t>(Cantwell, 2015, p. 488)</w:t>
      </w:r>
      <w:r w:rsidRPr="0002077E">
        <w:rPr>
          <w:sz w:val="24"/>
          <w:szCs w:val="24"/>
        </w:rPr>
        <w:fldChar w:fldCharType="end"/>
      </w:r>
      <w:r>
        <w:rPr>
          <w:iCs/>
          <w:sz w:val="24"/>
          <w:szCs w:val="24"/>
        </w:rPr>
        <w:t xml:space="preserve"> complex of inputs and outputs which integrate knowledge, people and technologies in new ways which reshape the system from the bottom-up in the likeness of a commercial setting. These are the conditions of a relatively new ‘academic capitalist’ system, whose content, epistemologies and values, at least in STEMM fields, are blurring with those of industrial science. That is, there is a “blurring” (Henkel, 2004, p. 180) of academic and non-academic boundaries. </w:t>
      </w:r>
    </w:p>
    <w:p w14:paraId="503EE549" w14:textId="46DD1109" w:rsidR="00DC7B41" w:rsidRDefault="00DC7B41" w:rsidP="00DC7B41">
      <w:pPr>
        <w:autoSpaceDE w:val="0"/>
        <w:autoSpaceDN w:val="0"/>
        <w:adjustRightInd w:val="0"/>
        <w:spacing w:after="120" w:line="360" w:lineRule="auto"/>
        <w:rPr>
          <w:iCs/>
          <w:sz w:val="24"/>
          <w:szCs w:val="24"/>
        </w:rPr>
      </w:pPr>
      <w:r>
        <w:rPr>
          <w:iCs/>
          <w:sz w:val="24"/>
          <w:szCs w:val="24"/>
        </w:rPr>
        <w:t xml:space="preserve">Other research has been able to go into even greater depth in analysing shifts in the epistemic content of specific academic fields. One example is Hoffman’s (2011) ethnographic and interview-based research in a US university computer science department. He found that some academic scientists’ consideration of users did not merely mean shifting the topics of study or soliciting the needs of users to ensure outputs were relevant and usable, but became intertwined with epistemology. These academic researchers, Hoffman (2011) argued, “believed that knowing a lot about users was </w:t>
      </w:r>
      <w:r>
        <w:rPr>
          <w:i/>
          <w:iCs/>
          <w:sz w:val="24"/>
          <w:szCs w:val="24"/>
        </w:rPr>
        <w:t xml:space="preserve">the </w:t>
      </w:r>
      <w:r>
        <w:rPr>
          <w:iCs/>
          <w:sz w:val="24"/>
          <w:szCs w:val="24"/>
        </w:rPr>
        <w:t xml:space="preserve">central pillar of scientific discovery” (p. 453, original emphasis). In another example, identified by W.C. Clark et al. (2011), scientists were forced to rethink and adjust their epistemology when co-producing knowledge with agriculture practitioners. One of the main points of incompatibility causing this re-think was the different conceptions, perceptions and implications of “uncertainty” estimates (W.C. Clark et al., 2011, p. 4621) held by scientists and practitioners. What counts as a reasonable amount of uncertainty, how different levels of uncertainty affect the knowledge claims that can be made, and how to proceed having ascertained the level of uncertainty, all can be understood differently by scientists and practitioners (McNie et al., 2016). To take an example from the humanities, Ylijoki </w:t>
      </w:r>
      <w:r>
        <w:rPr>
          <w:iCs/>
          <w:sz w:val="24"/>
          <w:szCs w:val="24"/>
        </w:rPr>
        <w:fldChar w:fldCharType="begin"/>
      </w:r>
      <w:r>
        <w:rPr>
          <w:iCs/>
          <w:sz w:val="24"/>
          <w:szCs w:val="24"/>
        </w:rPr>
        <w:instrText xml:space="preserve"> ADDIN EN.CITE &lt;EndNote&gt;&lt;Cite ExcludeAuth="1"&gt;&lt;Author&gt;Ylijoki&lt;/Author&gt;&lt;Year&gt;2003&lt;/Year&gt;&lt;IDText&gt;Entangled in academic capitalism? A case-study on changing ideals and practices of university research&lt;/IDText&gt;&lt;DisplayText&gt;(2003)&lt;/DisplayText&gt;&lt;record&gt;&lt;keywords&gt;&lt;keyword&gt;academic capitalism&lt;/keyword&gt;&lt;keyword&gt;academic profession&lt;/keyword&gt;&lt;keyword&gt;academic values&lt;/keyword&gt;&lt;keyword&gt;disciplinary culture&lt;/keyword&gt;&lt;keyword&gt;market-orientation&lt;/keyword&gt;&lt;keyword&gt;university research&lt;/keyword&gt;&lt;/keywords&gt;&lt;isbn&gt;0018-1560&lt;/isbn&gt;&lt;titles&gt;&lt;title&gt;Entangled in academic capitalism? A case-study on changing ideals and practices of university research&lt;/title&gt;&lt;secondary-title&gt;Higher Education&lt;/secondary-title&gt;&lt;/titles&gt;&lt;pages&gt;307-335&lt;/pages&gt;&lt;number&gt;3&lt;/number&gt;&lt;contributors&gt;&lt;authors&gt;&lt;author&gt;Ylijoki, Oili-Helena&lt;/author&gt;&lt;/authors&gt;&lt;/contributors&gt;&lt;added-date format="utc"&gt;1458689061&lt;/added-date&gt;&lt;pub-location&gt;Dordrecht&lt;/pub-location&gt;&lt;ref-type name="Journal Article"&gt;17&lt;/ref-type&gt;&lt;dates&gt;&lt;year&gt;2003&lt;/year&gt;&lt;/dates&gt;&lt;rec-number&gt;322&lt;/rec-number&gt;&lt;last-updated-date format="utc"&gt;1469229868&lt;/last-updated-date&gt;&lt;electronic-resource-num&gt;10.1023/A:1022667923715&lt;/electronic-resource-num&gt;&lt;volume&gt;45&lt;/volume&gt;&lt;/record&gt;&lt;/Cite&gt;&lt;/EndNote&gt;</w:instrText>
      </w:r>
      <w:r>
        <w:rPr>
          <w:iCs/>
          <w:sz w:val="24"/>
          <w:szCs w:val="24"/>
        </w:rPr>
        <w:fldChar w:fldCharType="separate"/>
      </w:r>
      <w:r>
        <w:rPr>
          <w:iCs/>
          <w:noProof/>
          <w:sz w:val="24"/>
          <w:szCs w:val="24"/>
        </w:rPr>
        <w:t>(2003)</w:t>
      </w:r>
      <w:r>
        <w:rPr>
          <w:iCs/>
          <w:sz w:val="24"/>
          <w:szCs w:val="24"/>
        </w:rPr>
        <w:fldChar w:fldCharType="end"/>
      </w:r>
      <w:r>
        <w:rPr>
          <w:iCs/>
          <w:sz w:val="24"/>
          <w:szCs w:val="24"/>
        </w:rPr>
        <w:t xml:space="preserve"> also identified epistemological shifts amongst historians interviewed in her study of changing values and practices in the context of academic capitalism. This was prompted by funding bodies increasingly favouring big projects which require increasingly “collective-, project-oriented research” (Ylijoki, 2003, p. 314). While this might at first seem only to require a shift in organisational practice,</w:t>
      </w:r>
      <w:r w:rsidR="002E0C3D">
        <w:rPr>
          <w:iCs/>
          <w:sz w:val="24"/>
          <w:szCs w:val="24"/>
        </w:rPr>
        <w:t xml:space="preserve"> collaboration in fact has potentially significant implications for the “nature of knowledge”</w:t>
      </w:r>
      <w:r w:rsidR="00675F77">
        <w:rPr>
          <w:iCs/>
          <w:sz w:val="24"/>
          <w:szCs w:val="24"/>
        </w:rPr>
        <w:t xml:space="preserve"> </w:t>
      </w:r>
      <w:r w:rsidR="00675F77" w:rsidRPr="00675F77">
        <w:rPr>
          <w:iCs/>
          <w:sz w:val="24"/>
          <w:szCs w:val="24"/>
        </w:rPr>
        <w:fldChar w:fldCharType="begin"/>
      </w:r>
      <w:r w:rsidR="00675F77">
        <w:rPr>
          <w:iCs/>
          <w:sz w:val="24"/>
          <w:szCs w:val="24"/>
        </w:rPr>
        <w:instrText xml:space="preserve"> ADDIN EN.CITE &lt;EndNote&gt;&lt;Cite&gt;&lt;Author&gt;Papatsiba&lt;/Author&gt;&lt;Year&gt;2013&lt;/Year&gt;&lt;IDText&gt;The Idea of Collaboration in the Academy: Its Epistemic and Social Potentials and Risks for Knowledge Generation&lt;/IDText&gt;&lt;Pages&gt;443&lt;/Pages&gt;&lt;DisplayText&gt;(Papatsiba, 2013b, p. 443)&lt;/DisplayText&gt;&lt;record&gt;&lt;keywords&gt;&lt;keyword&gt;Education&lt;/keyword&gt;&lt;/keywords&gt;&lt;titles&gt;&lt;title&gt;The Idea of Collaboration in the Academy: Its Epistemic and Social Potentials and Risks for Knowledge Generation&lt;/title&gt;&lt;secondary-title&gt;Policy Futures in Education&lt;/secondary-title&gt;&lt;/titles&gt;&lt;pages&gt;436-448&lt;/pages&gt;&lt;number&gt;4&lt;/number&gt;&lt;contributors&gt;&lt;authors&gt;&lt;author&gt;Papatsiba, Vassiliki&lt;/author&gt;&lt;/authors&gt;&lt;/contributors&gt;&lt;added-date format="utc"&gt;1559249715&lt;/added-date&gt;&lt;pub-location&gt;London, England&lt;/pub-location&gt;&lt;ref-type name="Journal Article"&gt;17&lt;/ref-type&gt;&lt;dates&gt;&lt;year&gt;2013&lt;/year&gt;&lt;/dates&gt;&lt;rec-number&gt;7794&lt;/rec-number&gt;&lt;last-updated-date format="utc"&gt;1559249715&lt;/last-updated-date&gt;&lt;electronic-resource-num&gt;10.2304/pfie.2013.11.4.436&lt;/electronic-resource-num&gt;&lt;volume&gt;11&lt;/volume&gt;&lt;/record&gt;&lt;/Cite&gt;&lt;/EndNote&gt;</w:instrText>
      </w:r>
      <w:r w:rsidR="00675F77" w:rsidRPr="00675F77">
        <w:rPr>
          <w:iCs/>
          <w:sz w:val="24"/>
          <w:szCs w:val="24"/>
        </w:rPr>
        <w:fldChar w:fldCharType="separate"/>
      </w:r>
      <w:r w:rsidR="00675F77">
        <w:rPr>
          <w:iCs/>
          <w:noProof/>
          <w:sz w:val="24"/>
          <w:szCs w:val="24"/>
        </w:rPr>
        <w:t>(Papatsiba, 2013b, p. 443)</w:t>
      </w:r>
      <w:r w:rsidR="00675F77" w:rsidRPr="00675F77">
        <w:rPr>
          <w:iCs/>
          <w:sz w:val="24"/>
          <w:szCs w:val="24"/>
        </w:rPr>
        <w:fldChar w:fldCharType="end"/>
      </w:r>
      <w:r w:rsidR="00272532">
        <w:rPr>
          <w:iCs/>
          <w:sz w:val="24"/>
          <w:szCs w:val="24"/>
        </w:rPr>
        <w:t>, particularly</w:t>
      </w:r>
      <w:r w:rsidR="002E0C3D" w:rsidRPr="00675F77">
        <w:rPr>
          <w:iCs/>
          <w:sz w:val="24"/>
          <w:szCs w:val="24"/>
        </w:rPr>
        <w:fldChar w:fldCharType="begin"/>
      </w:r>
      <w:r w:rsidR="002E0C3D" w:rsidRPr="00675F77">
        <w:rPr>
          <w:iCs/>
          <w:sz w:val="24"/>
          <w:szCs w:val="24"/>
        </w:rPr>
        <w:instrText xml:space="preserve"> ADDIN EN.CITE &lt;EndNote&gt;&lt;Cite ExcludeAuth="1" ExcludeYear="1"&gt;&lt;Author&gt;Papatsiba&lt;/Author&gt;&lt;Year&gt;2013&lt;/Year&gt;&lt;IDText&gt;The Idea of Collaboration in the Academy: Its Epistemic and Social Potentials and Risks for Knowledge Generation&lt;/IDText&gt;&lt;record&gt;&lt;keywords&gt;&lt;keyword&gt;Education&lt;/keyword&gt;&lt;/keywords&gt;&lt;titles&gt;&lt;title&gt;The Idea of Collaboration in the Academy: Its Epistemic and Social Potentials and Risks for Knowledge Generation&lt;/title&gt;&lt;secondary-title&gt;Policy Futures in Education&lt;/secondary-title&gt;&lt;/titles&gt;&lt;pages&gt;436-448&lt;/pages&gt;&lt;number&gt;4&lt;/number&gt;&lt;contributors&gt;&lt;authors&gt;&lt;author&gt;Papatsiba, Vassiliki&lt;/author&gt;&lt;/authors&gt;&lt;/contributors&gt;&lt;added-date format="utc"&gt;1559249715&lt;/added-date&gt;&lt;pub-location&gt;London, England&lt;/pub-location&gt;&lt;ref-type name="Journal Article"&gt;17&lt;/ref-type&gt;&lt;dates&gt;&lt;year&gt;2013&lt;/year&gt;&lt;/dates&gt;&lt;rec-number&gt;7794&lt;/rec-number&gt;&lt;last-updated-date format="utc"&gt;1559249715&lt;/last-updated-date&gt;&lt;electronic-resource-num&gt;10.2304/pfie.2013.11.4.436&lt;/electronic-resource-num&gt;&lt;volume&gt;11&lt;/volume&gt;&lt;/record&gt;&lt;/Cite&gt;&lt;Cite&gt;&lt;Author&gt;Papatsiba&lt;/Author&gt;&lt;Year&gt;2013&lt;/Year&gt;&lt;IDText&gt;The Idea of Collaboration in the Academy: Its Epistemic and Social Potentials and Risks for Knowledge Generation&lt;/IDText&gt;&lt;record&gt;&lt;keywords&gt;&lt;keyword&gt;Education&lt;/keyword&gt;&lt;/keywords&gt;&lt;titles&gt;&lt;title&gt;The Idea of Collaboration in the Academy: Its Epistemic and Social Potentials and Risks for Knowledge Generation&lt;/title&gt;&lt;secondary-title&gt;Policy Futures in Education&lt;/secondary-title&gt;&lt;/titles&gt;&lt;pages&gt;436-448&lt;/pages&gt;&lt;number&gt;4&lt;/number&gt;&lt;contributors&gt;&lt;authors&gt;&lt;author&gt;Papatsiba, Vassiliki&lt;/author&gt;&lt;/authors&gt;&lt;/contributors&gt;&lt;added-date format="utc"&gt;1559249715&lt;/added-date&gt;&lt;pub-location&gt;London, England&lt;/pub-location&gt;&lt;ref-type name="Journal Article"&gt;17&lt;/ref-type&gt;&lt;dates&gt;&lt;year&gt;2013&lt;/year&gt;&lt;/dates&gt;&lt;rec-number&gt;7794&lt;/rec-number&gt;&lt;last-updated-date format="utc"&gt;1559249715&lt;/last-updated-date&gt;&lt;electronic-resource-num&gt;10.2304/pfie.2013.11.4.436&lt;/electronic-resource-num&gt;&lt;volume&gt;11&lt;/volume&gt;&lt;/record&gt;&lt;/Cite&gt;&lt;/EndNote&gt;</w:instrText>
      </w:r>
      <w:r w:rsidR="002E0C3D" w:rsidRPr="00675F77">
        <w:rPr>
          <w:iCs/>
          <w:sz w:val="24"/>
          <w:szCs w:val="24"/>
        </w:rPr>
        <w:fldChar w:fldCharType="end"/>
      </w:r>
      <w:r w:rsidRPr="00675F77">
        <w:rPr>
          <w:iCs/>
          <w:sz w:val="24"/>
          <w:szCs w:val="24"/>
        </w:rPr>
        <w:t xml:space="preserve"> </w:t>
      </w:r>
      <w:r>
        <w:rPr>
          <w:iCs/>
          <w:sz w:val="24"/>
          <w:szCs w:val="24"/>
        </w:rPr>
        <w:t xml:space="preserve">in a humanities discipline like history, where “the personal impact of the researcher is regarded as an essential element in the knowledge production process” (Ylijoki, 2003, p. 315). Shared responsibility over the epistemic content of research requires a greater need for more objective and codified rules which, while they permit disparate collaborators, could limit the potential for novel individual interpretations that has traditionally been a central epistemological feature of humanities disciplines. In this way, “historians have succeeded in accommodating the[se] external pressures quite successfully to their own traditions, values and ideals” </w:t>
      </w:r>
      <w:r>
        <w:rPr>
          <w:iCs/>
          <w:sz w:val="24"/>
          <w:szCs w:val="24"/>
        </w:rPr>
        <w:fldChar w:fldCharType="begin"/>
      </w:r>
      <w:r>
        <w:rPr>
          <w:iCs/>
          <w:sz w:val="24"/>
          <w:szCs w:val="24"/>
        </w:rPr>
        <w:instrText xml:space="preserve"> ADDIN EN.CITE &lt;EndNote&gt;&lt;Cite&gt;&lt;Author&gt;Ylijoki&lt;/Author&gt;&lt;Year&gt;2003&lt;/Year&gt;&lt;IDText&gt;Entangled in academic capitalism? A case-study on changing ideals and practices of university research&lt;/IDText&gt;&lt;Pages&gt;314&lt;/Pages&gt;&lt;DisplayText&gt;(Ylijoki, 2003, p. 314)&lt;/DisplayText&gt;&lt;record&gt;&lt;keywords&gt;&lt;keyword&gt;academic capitalism&lt;/keyword&gt;&lt;keyword&gt;academic profession&lt;/keyword&gt;&lt;keyword&gt;academic values&lt;/keyword&gt;&lt;keyword&gt;disciplinary culture&lt;/keyword&gt;&lt;keyword&gt;market-orientation&lt;/keyword&gt;&lt;keyword&gt;university research&lt;/keyword&gt;&lt;/keywords&gt;&lt;isbn&gt;0018-1560&lt;/isbn&gt;&lt;titles&gt;&lt;title&gt;Entangled in academic capitalism? A case-study on changing ideals and practices of university research&lt;/title&gt;&lt;secondary-title&gt;Higher Education&lt;/secondary-title&gt;&lt;/titles&gt;&lt;pages&gt;307-335&lt;/pages&gt;&lt;number&gt;3&lt;/number&gt;&lt;contributors&gt;&lt;authors&gt;&lt;author&gt;Ylijoki, Oili-Helena&lt;/author&gt;&lt;/authors&gt;&lt;/contributors&gt;&lt;added-date format="utc"&gt;1458689061&lt;/added-date&gt;&lt;pub-location&gt;Dordrecht&lt;/pub-location&gt;&lt;ref-type name="Journal Article"&gt;17&lt;/ref-type&gt;&lt;dates&gt;&lt;year&gt;2003&lt;/year&gt;&lt;/dates&gt;&lt;rec-number&gt;322&lt;/rec-number&gt;&lt;last-updated-date format="utc"&gt;1469229868&lt;/last-updated-date&gt;&lt;electronic-resource-num&gt;10.1023/A:1022667923715&lt;/electronic-resource-num&gt;&lt;volume&gt;45&lt;/volume&gt;&lt;/record&gt;&lt;/Cite&gt;&lt;/EndNote&gt;</w:instrText>
      </w:r>
      <w:r>
        <w:rPr>
          <w:iCs/>
          <w:sz w:val="24"/>
          <w:szCs w:val="24"/>
        </w:rPr>
        <w:fldChar w:fldCharType="separate"/>
      </w:r>
      <w:r>
        <w:rPr>
          <w:iCs/>
          <w:noProof/>
          <w:sz w:val="24"/>
          <w:szCs w:val="24"/>
        </w:rPr>
        <w:t>(Ylijoki, 2003, p. 314)</w:t>
      </w:r>
      <w:r>
        <w:rPr>
          <w:iCs/>
          <w:sz w:val="24"/>
          <w:szCs w:val="24"/>
        </w:rPr>
        <w:fldChar w:fldCharType="end"/>
      </w:r>
      <w:r>
        <w:rPr>
          <w:iCs/>
          <w:sz w:val="24"/>
          <w:szCs w:val="24"/>
        </w:rPr>
        <w:t xml:space="preserve">, as has more frequently been found in STEMM fields. </w:t>
      </w:r>
    </w:p>
    <w:p w14:paraId="17EF00D5" w14:textId="77777777" w:rsidR="00DC7B41" w:rsidRDefault="00DC7B41" w:rsidP="00DC7B41">
      <w:pPr>
        <w:autoSpaceDE w:val="0"/>
        <w:autoSpaceDN w:val="0"/>
        <w:adjustRightInd w:val="0"/>
        <w:spacing w:after="120" w:line="360" w:lineRule="auto"/>
        <w:rPr>
          <w:iCs/>
          <w:sz w:val="24"/>
          <w:szCs w:val="24"/>
        </w:rPr>
      </w:pPr>
      <w:r>
        <w:rPr>
          <w:iCs/>
          <w:sz w:val="24"/>
          <w:szCs w:val="24"/>
        </w:rPr>
        <w:t xml:space="preserve">Thanks to this blurring of boundaries and interdependence between academic and non-academic forms of knowledge production, research in the innovation literature has come to conceptualise academic and industrial/entrepreneurial knowledge </w:t>
      </w:r>
      <w:r w:rsidRPr="007425EE">
        <w:rPr>
          <w:iCs/>
          <w:sz w:val="24"/>
          <w:szCs w:val="24"/>
        </w:rPr>
        <w:t>“</w:t>
      </w:r>
      <w:r>
        <w:rPr>
          <w:iCs/>
          <w:sz w:val="24"/>
          <w:szCs w:val="24"/>
        </w:rPr>
        <w:t xml:space="preserve">as </w:t>
      </w:r>
      <w:r w:rsidRPr="007425EE">
        <w:rPr>
          <w:iCs/>
          <w:sz w:val="24"/>
          <w:szCs w:val="24"/>
        </w:rPr>
        <w:t xml:space="preserve">overlapping and interacting systems, with the former augmenting the capacity of the latter to solve an increasing range of complex problems” </w:t>
      </w:r>
      <w:r w:rsidRPr="007425EE">
        <w:rPr>
          <w:iCs/>
          <w:sz w:val="24"/>
          <w:szCs w:val="24"/>
        </w:rPr>
        <w:fldChar w:fldCharType="begin"/>
      </w:r>
      <w:r w:rsidRPr="007425EE">
        <w:rPr>
          <w:iCs/>
          <w:sz w:val="24"/>
          <w:szCs w:val="24"/>
        </w:rPr>
        <w:instrText xml:space="preserve"> ADDIN EN.CITE &lt;EndNote&gt;&lt;Cite&gt;&lt;Author&gt;Pavitt&lt;/Author&gt;&lt;Year&gt;1998&lt;/Year&gt;&lt;IDText&gt;The social shaping of the national science base&lt;/IDText&gt;&lt;Pages&gt;796&lt;/Pages&gt;&lt;DisplayText&gt;(Pavitt, 1998, p. 796)&lt;/DisplayText&gt;&lt;record&gt;&lt;keywords&gt;&lt;keyword&gt;Innovation&lt;/keyword&gt;&lt;keyword&gt;Technical Change&lt;/keyword&gt;&lt;keyword&gt;National Science Base&lt;/keyword&gt;&lt;/keywords&gt;&lt;isbn&gt;0048-7333&lt;/isbn&gt;&lt;titles&gt;&lt;title&gt;The social shaping of the national science base&lt;/title&gt;&lt;secondary-title&gt;Research Policy&lt;/secondary-title&gt;&lt;/titles&gt;&lt;pages&gt;793-805&lt;/pages&gt;&lt;number&gt;8&lt;/number&gt;&lt;contributors&gt;&lt;authors&gt;&lt;author&gt;Pavitt, Keith&lt;/author&gt;&lt;/authors&gt;&lt;/contributors&gt;&lt;added-date format="utc"&gt;1486670898&lt;/added-date&gt;&lt;ref-type name="Journal Article"&gt;17&lt;/ref-type&gt;&lt;dates&gt;&lt;year&gt;1998&lt;/year&gt;&lt;/dates&gt;&lt;rec-number&gt;6600&lt;/rec-number&gt;&lt;last-updated-date format="utc"&gt;1486670898&lt;/last-updated-date&gt;&lt;electronic-resource-num&gt;10.1016/S0048-7333(98)00091-2&lt;/electronic-resource-num&gt;&lt;volume&gt;27&lt;/volume&gt;&lt;/record&gt;&lt;/Cite&gt;&lt;/EndNote&gt;</w:instrText>
      </w:r>
      <w:r w:rsidRPr="007425EE">
        <w:rPr>
          <w:iCs/>
          <w:sz w:val="24"/>
          <w:szCs w:val="24"/>
        </w:rPr>
        <w:fldChar w:fldCharType="separate"/>
      </w:r>
      <w:r w:rsidRPr="007425EE">
        <w:rPr>
          <w:iCs/>
          <w:noProof/>
          <w:sz w:val="24"/>
          <w:szCs w:val="24"/>
        </w:rPr>
        <w:t>(Pavitt, 1998, p. 796)</w:t>
      </w:r>
      <w:r w:rsidRPr="007425EE">
        <w:rPr>
          <w:iCs/>
          <w:sz w:val="24"/>
          <w:szCs w:val="24"/>
        </w:rPr>
        <w:fldChar w:fldCharType="end"/>
      </w:r>
      <w:r>
        <w:rPr>
          <w:iCs/>
          <w:sz w:val="24"/>
          <w:szCs w:val="24"/>
        </w:rPr>
        <w:t xml:space="preserve">. In the context of a knowledge-based economy, this places universities at the centre of a ‘triple helix’ of government-academia-industry relations driving innovation and economic growth </w:t>
      </w:r>
      <w:r>
        <w:rPr>
          <w:iCs/>
          <w:sz w:val="24"/>
          <w:szCs w:val="24"/>
        </w:rPr>
        <w:fldChar w:fldCharType="begin">
          <w:fldData xml:space="preserve">PEVuZE5vdGU+PENpdGU+PEF1dGhvcj5FdHprb3dpdHo8L0F1dGhvcj48WWVhcj4xOTk1PC9ZZWFy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</w:fldData>
        </w:fldChar>
      </w:r>
      <w:r>
        <w:rPr>
          <w:iCs/>
          <w:sz w:val="24"/>
          <w:szCs w:val="24"/>
        </w:rPr>
        <w:instrText xml:space="preserve"> ADDIN EN.CITE </w:instrText>
      </w:r>
      <w:r>
        <w:rPr>
          <w:iCs/>
          <w:sz w:val="24"/>
          <w:szCs w:val="24"/>
        </w:rPr>
        <w:fldChar w:fldCharType="begin">
          <w:fldData xml:space="preserve">PEVuZE5vdGU+PENpdGU+PEF1dGhvcj5FdHprb3dpdHo8L0F1dGhvcj48WWVhcj4xOTk1PC9ZZWFy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</w:fldData>
        </w:fldChar>
      </w:r>
      <w:r>
        <w:rPr>
          <w:iCs/>
          <w:sz w:val="24"/>
          <w:szCs w:val="24"/>
        </w:rPr>
        <w:instrText xml:space="preserve"> ADDIN EN.CITE.DATA </w:instrText>
      </w:r>
      <w:r>
        <w:rPr>
          <w:iCs/>
          <w:sz w:val="24"/>
          <w:szCs w:val="24"/>
        </w:rPr>
      </w:r>
      <w:r>
        <w:rPr>
          <w:iCs/>
          <w:sz w:val="24"/>
          <w:szCs w:val="24"/>
        </w:rPr>
        <w:fldChar w:fldCharType="end"/>
      </w:r>
      <w:r>
        <w:rPr>
          <w:iCs/>
          <w:sz w:val="24"/>
          <w:szCs w:val="24"/>
        </w:rPr>
      </w:r>
      <w:r>
        <w:rPr>
          <w:iCs/>
          <w:sz w:val="24"/>
          <w:szCs w:val="24"/>
        </w:rPr>
        <w:fldChar w:fldCharType="separate"/>
      </w:r>
      <w:r>
        <w:rPr>
          <w:iCs/>
          <w:noProof/>
          <w:sz w:val="24"/>
          <w:szCs w:val="24"/>
        </w:rPr>
        <w:t>(Etzkowitz &amp; Leydesdorff, 1995; Leydesdorff &amp; Etzkowitz, 2001)</w:t>
      </w:r>
      <w:r>
        <w:rPr>
          <w:iCs/>
          <w:sz w:val="24"/>
          <w:szCs w:val="24"/>
        </w:rPr>
        <w:fldChar w:fldCharType="end"/>
      </w:r>
      <w:r>
        <w:rPr>
          <w:iCs/>
          <w:sz w:val="24"/>
          <w:szCs w:val="24"/>
        </w:rPr>
        <w:t xml:space="preserve">. </w:t>
      </w:r>
    </w:p>
    <w:p w14:paraId="46FFA0A7" w14:textId="5BFE7269" w:rsidR="00DC7B41" w:rsidRDefault="00DC7B41" w:rsidP="00DC7B41">
      <w:pPr>
        <w:autoSpaceDE w:val="0"/>
        <w:autoSpaceDN w:val="0"/>
        <w:adjustRightInd w:val="0"/>
        <w:spacing w:after="120" w:line="360" w:lineRule="auto"/>
        <w:rPr>
          <w:iCs/>
          <w:sz w:val="24"/>
          <w:szCs w:val="24"/>
        </w:rPr>
      </w:pPr>
      <w:r>
        <w:rPr>
          <w:iCs/>
          <w:sz w:val="24"/>
          <w:szCs w:val="24"/>
        </w:rPr>
        <w:t xml:space="preserve">As with outreach, academic researchers’ collaborations and interdependencies with non-academic institutions and sectors, conceptualised as a form of ‘boundary transaction’, has the potential to operate as a mechanism for both the reproduction </w:t>
      </w:r>
      <w:r w:rsidR="00A022A5">
        <w:rPr>
          <w:iCs/>
          <w:sz w:val="24"/>
          <w:szCs w:val="24"/>
        </w:rPr>
        <w:t>and</w:t>
      </w:r>
      <w:r>
        <w:rPr>
          <w:iCs/>
          <w:sz w:val="24"/>
          <w:szCs w:val="24"/>
        </w:rPr>
        <w:t xml:space="preserve"> weakening of academic boundaries. </w:t>
      </w:r>
    </w:p>
    <w:p w14:paraId="57C30620" w14:textId="75F694C9" w:rsidR="00DC7B41" w:rsidRDefault="00E62F6A" w:rsidP="00DC7B41">
      <w:pPr>
        <w:pStyle w:val="Heading3"/>
        <w:rPr>
          <w:b/>
        </w:rPr>
      </w:pPr>
      <w:bookmarkStart w:id="39" w:name="_Toc31701951"/>
      <w:r>
        <w:t>Use-oriented o</w:t>
      </w:r>
      <w:r w:rsidR="00DC7B41">
        <w:t xml:space="preserve">utputs </w:t>
      </w:r>
      <w:r>
        <w:t>(</w:t>
      </w:r>
      <w:r w:rsidR="00DC7B41">
        <w:t>‘boundary objects’</w:t>
      </w:r>
      <w:r>
        <w:t>)</w:t>
      </w:r>
      <w:bookmarkEnd w:id="39"/>
    </w:p>
    <w:p w14:paraId="6FCEE332" w14:textId="77777777" w:rsidR="00DC7B41" w:rsidRDefault="00DC7B41" w:rsidP="001F5DB2">
      <w:pPr>
        <w:autoSpaceDE w:val="0"/>
        <w:autoSpaceDN w:val="0"/>
        <w:adjustRightInd w:val="0"/>
        <w:spacing w:after="120" w:line="360" w:lineRule="auto"/>
        <w:rPr>
          <w:iCs/>
          <w:sz w:val="24"/>
          <w:szCs w:val="24"/>
        </w:rPr>
      </w:pPr>
      <w:r>
        <w:rPr>
          <w:iCs/>
          <w:sz w:val="24"/>
          <w:szCs w:val="24"/>
        </w:rPr>
        <w:t xml:space="preserve">As well as outreach and collaboration, the outputs of academic research themselves can be conceptualised as having a boundary-transacting function. Outputs can be thought of as ‘boundary objects’ </w:t>
      </w:r>
      <w:r>
        <w:rPr>
          <w:iCs/>
          <w:sz w:val="24"/>
          <w:szCs w:val="24"/>
        </w:rPr>
        <w:fldChar w:fldCharType="begin"/>
      </w:r>
      <w:r>
        <w:rPr>
          <w:iCs/>
          <w:sz w:val="24"/>
          <w:szCs w:val="24"/>
        </w:rPr>
        <w:instrText xml:space="preserve"> ADDIN EN.CITE &lt;EndNote&gt;&lt;Cite&gt;&lt;Author&gt;Star&lt;/Author&gt;&lt;Year&gt;1989&lt;/Year&gt;&lt;IDText&gt;Institutional Ecology, `Translations&amp;apos; and Boundary Objects: Amateurs and Professionals in Berkeley&amp;apos;s Museum of Vertebrate Zoology, 1907-39&lt;/IDText&gt;&lt;DisplayText&gt;(Star &amp;amp; Griesemer, 1989)&lt;/DisplayText&gt;&lt;record&gt;&lt;keywords&gt;&lt;keyword&gt;Museums&lt;/keyword&gt;&lt;keyword&gt;California&lt;/keyword&gt;&lt;keyword&gt;Interpersonal Conflict&lt;/keyword&gt;&lt;keyword&gt;Boundaries&lt;/keyword&gt;&lt;keyword&gt;Natural Sciences&lt;/keyword&gt;&lt;keyword&gt;Scientists&lt;/keyword&gt;&lt;keyword&gt;Sociology of Science&lt;/keyword&gt;&lt;keyword&gt;Sociology of Science&lt;/keyword&gt;&lt;keyword&gt;Article&lt;/keyword&gt;&lt;keyword&gt;Scientist-Nonscientist Collaboration/Tension Management, Boundary Issues&lt;/keyword&gt;&lt;keyword&gt;Case Study&lt;/keyword&gt;&lt;keyword&gt;Museum of Vertebrate Zoology, University of California, Berkeley&lt;/keyword&gt;&lt;keyword&gt;1907-1939&lt;/keyword&gt;&lt;/keywords&gt;&lt;isbn&gt;0306-3127&lt;/isbn&gt;&lt;titles&gt;&lt;title&gt;Institutional Ecology, `Translations&amp;apos; and Boundary Objects: Amateurs and Professionals in Berkeley&amp;apos;s Museum of Vertebrate Zoology, 1907-39&lt;/title&gt;&lt;secondary-title&gt;Social Studies of Science&lt;/secondary-title&gt;&lt;/titles&gt;&lt;pages&gt;387-420&lt;/pages&gt;&lt;number&gt;3&lt;/number&gt;&lt;contributors&gt;&lt;authors&gt;&lt;author&gt;Star, Susan Leigh&lt;/author&gt;&lt;author&gt;Griesemer, James R.&lt;/author&gt;&lt;/authors&gt;&lt;/contributors&gt;&lt;added-date format="utc"&gt;1526923200&lt;/added-date&gt;&lt;ref-type name="Journal Article"&gt;17&lt;/ref-type&gt;&lt;dates&gt;&lt;year&gt;1989&lt;/year&gt;&lt;/dates&gt;&lt;rec-number&gt;7526&lt;/rec-number&gt;&lt;last-updated-date format="utc"&gt;1526923200&lt;/last-updated-date&gt;&lt;electronic-resource-num&gt;10.1177/030631289019003001&lt;/electronic-resource-num&gt;&lt;volume&gt;19&lt;/volume&gt;&lt;/record&gt;&lt;/Cite&gt;&lt;/EndNote&gt;</w:instrText>
      </w:r>
      <w:r>
        <w:rPr>
          <w:iCs/>
          <w:sz w:val="24"/>
          <w:szCs w:val="24"/>
        </w:rPr>
        <w:fldChar w:fldCharType="separate"/>
      </w:r>
      <w:r>
        <w:rPr>
          <w:iCs/>
          <w:noProof/>
          <w:sz w:val="24"/>
          <w:szCs w:val="24"/>
        </w:rPr>
        <w:t>(Star &amp; Griesemer, 1989)</w:t>
      </w:r>
      <w:r>
        <w:rPr>
          <w:iCs/>
          <w:sz w:val="24"/>
          <w:szCs w:val="24"/>
        </w:rPr>
        <w:fldChar w:fldCharType="end"/>
      </w:r>
      <w:r>
        <w:rPr>
          <w:iCs/>
          <w:sz w:val="24"/>
          <w:szCs w:val="24"/>
        </w:rPr>
        <w:t xml:space="preserve">, that is, objects which provide value and meaning to actors or groups either side of a boundary. Before moving onto relevant empirical examples from the literature, it is helpful to contextualise the concept of boundary objects within the theoretical lens of ‘boundary work’ or ‘boundary management’ </w:t>
      </w:r>
      <w:r>
        <w:rPr>
          <w:iCs/>
          <w:sz w:val="24"/>
          <w:szCs w:val="24"/>
        </w:rPr>
        <w:fldChar w:fldCharType="begin">
          <w:fldData xml:space="preserve">PEVuZE5vdGU+PENpdGU+PEF1dGhvcj5TdGFyPC9BdXRob3I+PFllYXI+MTk4OTwvWWVhcj48SURU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</w:fldData>
        </w:fldChar>
      </w:r>
      <w:r>
        <w:rPr>
          <w:iCs/>
          <w:sz w:val="24"/>
          <w:szCs w:val="24"/>
        </w:rPr>
        <w:instrText xml:space="preserve"> ADDIN EN.CITE </w:instrText>
      </w:r>
      <w:r>
        <w:rPr>
          <w:iCs/>
          <w:sz w:val="24"/>
          <w:szCs w:val="24"/>
        </w:rPr>
        <w:fldChar w:fldCharType="begin">
          <w:fldData xml:space="preserve">PEVuZE5vdGU+PENpdGU+PEF1dGhvcj5TdGFyPC9BdXRob3I+PFllYXI+MTk4OTwvWWVhcj48SURU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</w:fldData>
        </w:fldChar>
      </w:r>
      <w:r>
        <w:rPr>
          <w:iCs/>
          <w:sz w:val="24"/>
          <w:szCs w:val="24"/>
        </w:rPr>
        <w:instrText xml:space="preserve"> ADDIN EN.CITE.DATA </w:instrText>
      </w:r>
      <w:r>
        <w:rPr>
          <w:iCs/>
          <w:sz w:val="24"/>
          <w:szCs w:val="24"/>
        </w:rPr>
      </w:r>
      <w:r>
        <w:rPr>
          <w:iCs/>
          <w:sz w:val="24"/>
          <w:szCs w:val="24"/>
        </w:rPr>
        <w:fldChar w:fldCharType="end"/>
      </w:r>
      <w:r>
        <w:rPr>
          <w:iCs/>
          <w:sz w:val="24"/>
          <w:szCs w:val="24"/>
        </w:rPr>
      </w:r>
      <w:r>
        <w:rPr>
          <w:iCs/>
          <w:sz w:val="24"/>
          <w:szCs w:val="24"/>
        </w:rPr>
        <w:fldChar w:fldCharType="separate"/>
      </w:r>
      <w:r>
        <w:rPr>
          <w:iCs/>
          <w:noProof/>
          <w:sz w:val="24"/>
          <w:szCs w:val="24"/>
        </w:rPr>
        <w:t>(W. C. Clark et al., 2016; McNie et al., 2016; Star &amp; Griesemer, 1989)</w:t>
      </w:r>
      <w:r>
        <w:rPr>
          <w:iCs/>
          <w:sz w:val="24"/>
          <w:szCs w:val="24"/>
        </w:rPr>
        <w:fldChar w:fldCharType="end"/>
      </w:r>
    </w:p>
    <w:p w14:paraId="6EEEF2BE" w14:textId="77777777" w:rsidR="00DC7B41" w:rsidRDefault="00DC7B41" w:rsidP="001F5DB2">
      <w:pPr>
        <w:autoSpaceDE w:val="0"/>
        <w:autoSpaceDN w:val="0"/>
        <w:adjustRightInd w:val="0"/>
        <w:spacing w:after="120" w:line="360" w:lineRule="auto"/>
        <w:rPr>
          <w:iCs/>
          <w:sz w:val="24"/>
          <w:szCs w:val="24"/>
        </w:rPr>
      </w:pPr>
      <w:r>
        <w:rPr>
          <w:iCs/>
          <w:sz w:val="24"/>
          <w:szCs w:val="24"/>
        </w:rPr>
        <w:t xml:space="preserve">‘Boundary work’ refers to the efforts, activities and products that go into constructing and managing “the interfaces among various stakeholders engaged in harnessing knowledge” </w:t>
      </w:r>
      <w:r>
        <w:rPr>
          <w:iCs/>
          <w:sz w:val="24"/>
          <w:szCs w:val="24"/>
        </w:rPr>
        <w:fldChar w:fldCharType="begin"/>
      </w:r>
      <w:r>
        <w:rPr>
          <w:iCs/>
          <w:sz w:val="24"/>
          <w:szCs w:val="24"/>
        </w:rPr>
        <w:instrText xml:space="preserve"> ADDIN EN.CITE &lt;EndNote&gt;&lt;Cite&gt;&lt;Author&gt;Clark&lt;/Author&gt;&lt;Year&gt;2016&lt;/Year&gt;&lt;IDText&gt;Boundary work for sustainable development: Natural resource management at the Consultative Group on International Agricultural Research (CGIAR)&lt;/IDText&gt;&lt;Pages&gt;4615&lt;/Pages&gt;&lt;DisplayText&gt;(W. C. Clark et al., 2016, p. 4615)&lt;/DisplayText&gt;&lt;record&gt;&lt;keywords&gt;&lt;keyword&gt;Sciences (General)&lt;/keyword&gt;&lt;/keywords&gt;&lt;isbn&gt;0027-8424&lt;/isbn&gt;&lt;titles&gt;&lt;title&gt;Boundary work for sustainable development: Natural resource management at the Consultative Group on International Agricultural Research (CGIAR)&lt;/title&gt;&lt;secondary-title&gt;Proceedings of the National Academy of Sciences&lt;/secondary-title&gt;&lt;/titles&gt;&lt;pages&gt;4615&lt;/pages&gt;&lt;number&gt;17&lt;/number&gt;&lt;contributors&gt;&lt;authors&gt;&lt;author&gt;Clark, W. C.&lt;/author&gt;&lt;author&gt;Tomich, T. P.&lt;/author&gt;&lt;author&gt;van Noordwijk, M.&lt;/author&gt;&lt;author&gt;Guston, D.&lt;/author&gt;&lt;author&gt;Catacutan, D.&lt;/author&gt;&lt;author&gt;Dickson, N. M.&lt;/author&gt;&lt;author&gt;Mcnie, E.&lt;/author&gt;&lt;/authors&gt;&lt;/contributors&gt;&lt;added-date format="utc"&gt;1532452398&lt;/added-date&gt;&lt;ref-type name="Journal Article"&gt;17&lt;/ref-type&gt;&lt;dates&gt;&lt;year&gt;2016&lt;/year&gt;&lt;/dates&gt;&lt;rec-number&gt;7624&lt;/rec-number&gt;&lt;last-updated-date format="utc"&gt;1532452658&lt;/last-updated-date&gt;&lt;electronic-resource-num&gt;10.1073/pnas.0900231108&lt;/electronic-resource-num&gt;&lt;volume&gt;113&lt;/volume&gt;&lt;/record&gt;&lt;/Cite&gt;&lt;/EndNote&gt;</w:instrText>
      </w:r>
      <w:r>
        <w:rPr>
          <w:iCs/>
          <w:sz w:val="24"/>
          <w:szCs w:val="24"/>
        </w:rPr>
        <w:fldChar w:fldCharType="separate"/>
      </w:r>
      <w:r>
        <w:rPr>
          <w:iCs/>
          <w:noProof/>
          <w:sz w:val="24"/>
          <w:szCs w:val="24"/>
        </w:rPr>
        <w:t>(W. C. Clark et al., 2016, p. 4615)</w:t>
      </w:r>
      <w:r>
        <w:rPr>
          <w:iCs/>
          <w:sz w:val="24"/>
          <w:szCs w:val="24"/>
        </w:rPr>
        <w:fldChar w:fldCharType="end"/>
      </w:r>
      <w:r>
        <w:rPr>
          <w:iCs/>
          <w:sz w:val="24"/>
          <w:szCs w:val="24"/>
        </w:rPr>
        <w:t xml:space="preserve"> for a particular purpose. Not all forms of boundary transaction necessarily require significant ‘boundary management’ </w:t>
      </w:r>
      <w:r>
        <w:rPr>
          <w:sz w:val="24"/>
          <w:szCs w:val="24"/>
          <w:lang w:eastAsia="zh-TW"/>
        </w:rPr>
        <w:t xml:space="preserve">(McNie et al., 2016, p. 890) </w:t>
      </w:r>
      <w:r>
        <w:rPr>
          <w:iCs/>
          <w:sz w:val="24"/>
          <w:szCs w:val="24"/>
        </w:rPr>
        <w:t xml:space="preserve">and, therefore, ‘boundary work’. But where significant collaboration between actors across boundaries is required, it is often the case that boundary work is important for allowing “meaningful participation” </w:t>
      </w:r>
      <w:r>
        <w:rPr>
          <w:iCs/>
          <w:sz w:val="24"/>
          <w:szCs w:val="24"/>
        </w:rPr>
        <w:fldChar w:fldCharType="begin"/>
      </w:r>
      <w:r>
        <w:rPr>
          <w:iCs/>
          <w:sz w:val="24"/>
          <w:szCs w:val="24"/>
        </w:rPr>
        <w:instrText xml:space="preserve"> ADDIN EN.CITE &lt;EndNote&gt;&lt;Cite&gt;&lt;Author&gt;Clark&lt;/Author&gt;&lt;Year&gt;2016&lt;/Year&gt;&lt;IDText&gt;Boundary work for sustainable development: Natural resource management at the Consultative Group on International Agricultural Research (CGIAR)&lt;/IDText&gt;&lt;Pages&gt;4615&lt;/Pages&gt;&lt;DisplayText&gt;(W. C. Clark et al., 2016, p. 4615)&lt;/DisplayText&gt;&lt;record&gt;&lt;keywords&gt;&lt;keyword&gt;Sciences (General)&lt;/keyword&gt;&lt;/keywords&gt;&lt;isbn&gt;0027-8424&lt;/isbn&gt;&lt;titles&gt;&lt;title&gt;Boundary work for sustainable development: Natural resource management at the Consultative Group on International Agricultural Research (CGIAR)&lt;/title&gt;&lt;secondary-title&gt;Proceedings of the National Academy of Sciences&lt;/secondary-title&gt;&lt;/titles&gt;&lt;pages&gt;4615&lt;/pages&gt;&lt;number&gt;17&lt;/number&gt;&lt;contributors&gt;&lt;authors&gt;&lt;author&gt;Clark, W. C.&lt;/author&gt;&lt;author&gt;Tomich, T. P.&lt;/author&gt;&lt;author&gt;van Noordwijk, M.&lt;/author&gt;&lt;author&gt;Guston, D.&lt;/author&gt;&lt;author&gt;Catacutan, D.&lt;/author&gt;&lt;author&gt;Dickson, N. M.&lt;/author&gt;&lt;author&gt;Mcnie, E.&lt;/author&gt;&lt;/authors&gt;&lt;/contributors&gt;&lt;added-date format="utc"&gt;1532452398&lt;/added-date&gt;&lt;ref-type name="Journal Article"&gt;17&lt;/ref-type&gt;&lt;dates&gt;&lt;year&gt;2016&lt;/year&gt;&lt;/dates&gt;&lt;rec-number&gt;7624&lt;/rec-number&gt;&lt;last-updated-date format="utc"&gt;1532452658&lt;/last-updated-date&gt;&lt;electronic-resource-num&gt;10.1073/pnas.0900231108&lt;/electronic-resource-num&gt;&lt;volume&gt;113&lt;/volume&gt;&lt;/record&gt;&lt;/Cite&gt;&lt;/EndNote&gt;</w:instrText>
      </w:r>
      <w:r>
        <w:rPr>
          <w:iCs/>
          <w:sz w:val="24"/>
          <w:szCs w:val="24"/>
        </w:rPr>
        <w:fldChar w:fldCharType="separate"/>
      </w:r>
      <w:r>
        <w:rPr>
          <w:iCs/>
          <w:noProof/>
          <w:sz w:val="24"/>
          <w:szCs w:val="24"/>
        </w:rPr>
        <w:t>(W. C. Clark et al., 2016, p. 4615)</w:t>
      </w:r>
      <w:r>
        <w:rPr>
          <w:iCs/>
          <w:sz w:val="24"/>
          <w:szCs w:val="24"/>
        </w:rPr>
        <w:fldChar w:fldCharType="end"/>
      </w:r>
      <w:r>
        <w:rPr>
          <w:iCs/>
          <w:sz w:val="24"/>
          <w:szCs w:val="24"/>
        </w:rPr>
        <w:t xml:space="preserve"> for all concerned. Examples of boundary work could relate to the construction of mechanisms and opportunities for jointly setting agendas, plans of action and criteria for evaluation of collaborative activities and projects, say in the context of a university-industry partnership. Some such forms of boundary work will be relevant under the following sub-section (‘Structures’). Pertinent here is another form of boundary work, that is, the production and circulation of ‘boundary objects’. </w:t>
      </w:r>
    </w:p>
    <w:p w14:paraId="5FE34D58" w14:textId="33E54514" w:rsidR="00DC7B41" w:rsidRDefault="00DC7B41" w:rsidP="001F5DB2">
      <w:pPr>
        <w:autoSpaceDE w:val="0"/>
        <w:autoSpaceDN w:val="0"/>
        <w:adjustRightInd w:val="0"/>
        <w:spacing w:after="120" w:line="360" w:lineRule="auto"/>
        <w:rPr>
          <w:iCs/>
          <w:sz w:val="24"/>
          <w:szCs w:val="24"/>
        </w:rPr>
      </w:pPr>
      <w:r>
        <w:rPr>
          <w:iCs/>
          <w:sz w:val="24"/>
          <w:szCs w:val="24"/>
        </w:rPr>
        <w:t xml:space="preserve">Academic boundary objects are those that can carry or promote boundary transactions </w:t>
      </w:r>
      <w:r>
        <w:rPr>
          <w:iCs/>
          <w:sz w:val="24"/>
          <w:szCs w:val="24"/>
        </w:rPr>
        <w:fldChar w:fldCharType="begin"/>
      </w:r>
      <w:r>
        <w:rPr>
          <w:iCs/>
          <w:sz w:val="24"/>
          <w:szCs w:val="24"/>
        </w:rPr>
        <w:instrText xml:space="preserve"> ADDIN EN.CITE &lt;EndNote&gt;&lt;Cite&gt;&lt;Author&gt;Sataøen&lt;/Author&gt;&lt;Year&gt;2018&lt;/Year&gt;&lt;IDText&gt;Transforming the “ Third Mission” in Norwegian Higher Education Institutions: A Boundary Object Theory Approach&lt;/IDText&gt;&lt;DisplayText&gt;(Sataøen, 2018)&lt;/DisplayText&gt;&lt;record&gt;&lt;keywords&gt;&lt;keyword&gt;Article&lt;/keyword&gt;&lt;keyword&gt;Higher Education&lt;/keyword&gt;&lt;keyword&gt;Boundary Objects&lt;/keyword&gt;&lt;keyword&gt;Third Mission&lt;/keyword&gt;&lt;keyword&gt;Strategic Planning&lt;/keyword&gt;&lt;/keywords&gt;&lt;isbn&gt;0031-3831&lt;/isbn&gt;&lt;titles&gt;&lt;title&gt;Transforming the “ Third Mission” in Norwegian Higher Education Institutions: A Boundary Object Theory Approach&lt;/title&gt;&lt;secondary-title&gt;Scandinavian Journal of Educational Research&lt;/secondary-title&gt;&lt;/titles&gt;&lt;pages&gt;52-67&lt;/pages&gt;&lt;number&gt;1&lt;/number&gt;&lt;contributors&gt;&lt;authors&gt;&lt;author&gt;Sataøen, Hogne Lerøy&lt;/author&gt;&lt;/authors&gt;&lt;/contributors&gt;&lt;added-date format="utc"&gt;1548964577&lt;/added-date&gt;&lt;ref-type name="Journal Article"&gt;17&lt;/ref-type&gt;&lt;dates&gt;&lt;year&gt;2018&lt;/year&gt;&lt;/dates&gt;&lt;rec-number&gt;7709&lt;/rec-number&gt;&lt;publisher&gt;Routledge&lt;/publisher&gt;&lt;last-updated-date format="utc"&gt;1548964577&lt;/last-updated-date&gt;&lt;electronic-resource-num&gt;10.1080/00313831.2016.1212253&lt;/electronic-resource-num&gt;&lt;volume&gt;62&lt;/volume&gt;&lt;/record&gt;&lt;/Cite&gt;&lt;/EndNote&gt;</w:instrText>
      </w:r>
      <w:r>
        <w:rPr>
          <w:iCs/>
          <w:sz w:val="24"/>
          <w:szCs w:val="24"/>
        </w:rPr>
        <w:fldChar w:fldCharType="separate"/>
      </w:r>
      <w:r>
        <w:rPr>
          <w:iCs/>
          <w:noProof/>
          <w:sz w:val="24"/>
          <w:szCs w:val="24"/>
        </w:rPr>
        <w:t>(Sataøen, 2018)</w:t>
      </w:r>
      <w:r>
        <w:rPr>
          <w:iCs/>
          <w:sz w:val="24"/>
          <w:szCs w:val="24"/>
        </w:rPr>
        <w:fldChar w:fldCharType="end"/>
      </w:r>
      <w:r>
        <w:rPr>
          <w:iCs/>
          <w:sz w:val="24"/>
          <w:szCs w:val="24"/>
        </w:rPr>
        <w:t xml:space="preserve">. For example, they might enable direct collaboration or other form of interaction, or alternatively, the object might itself constitute a form of communication such that two (or more) distinct and bounded groups jointly find meaning in the objects in a way that enables each to advance their own objectives and interests. Examples found in my own sample include “reports, models ... or standards” </w:t>
      </w:r>
      <w:r>
        <w:rPr>
          <w:iCs/>
          <w:sz w:val="24"/>
          <w:szCs w:val="24"/>
        </w:rPr>
        <w:fldChar w:fldCharType="begin"/>
      </w:r>
      <w:r>
        <w:rPr>
          <w:iCs/>
          <w:sz w:val="24"/>
          <w:szCs w:val="24"/>
        </w:rPr>
        <w:instrText xml:space="preserve"> ADDIN EN.CITE &lt;EndNote&gt;&lt;Cite&gt;&lt;Author&gt;Clark&lt;/Author&gt;&lt;Year&gt;2016&lt;/Year&gt;&lt;IDText&gt;Boundary work for sustainable development: Natural resource management at the Consultative Group on International Agricultural Research (CGIAR)&lt;/IDText&gt;&lt;Pages&gt;4615&lt;/Pages&gt;&lt;DisplayText&gt;(W. C. Clark et al., 2016, p. 4615)&lt;/DisplayText&gt;&lt;record&gt;&lt;keywords&gt;&lt;keyword&gt;Sciences (General)&lt;/keyword&gt;&lt;/keywords&gt;&lt;isbn&gt;0027-8424&lt;/isbn&gt;&lt;titles&gt;&lt;title&gt;Boundary work for sustainable development: Natural resource management at the Consultative Group on International Agricultural Research (CGIAR)&lt;/title&gt;&lt;secondary-title&gt;Proceedings of the National Academy of Sciences&lt;/secondary-title&gt;&lt;/titles&gt;&lt;pages&gt;4615&lt;/pages&gt;&lt;number&gt;17&lt;/number&gt;&lt;contributors&gt;&lt;authors&gt;&lt;author&gt;Clark, W. C.&lt;/author&gt;&lt;author&gt;Tomich, T. P.&lt;/author&gt;&lt;author&gt;van Noordwijk, M.&lt;/author&gt;&lt;author&gt;Guston, D.&lt;/author&gt;&lt;author&gt;Catacutan, D.&lt;/author&gt;&lt;author&gt;Dickson, N. M.&lt;/author&gt;&lt;author&gt;Mcnie, E.&lt;/author&gt;&lt;/authors&gt;&lt;/contributors&gt;&lt;added-date format="utc"&gt;1532452398&lt;/added-date&gt;&lt;ref-type name="Journal Article"&gt;17&lt;/ref-type&gt;&lt;dates&gt;&lt;year&gt;2016&lt;/year&gt;&lt;/dates&gt;&lt;rec-number&gt;7624&lt;/rec-number&gt;&lt;last-updated-date format="utc"&gt;1532452658&lt;/last-updated-date&gt;&lt;electronic-resource-num&gt;10.1073/pnas.0900231108&lt;/electronic-resource-num&gt;&lt;volume&gt;113&lt;/volume&gt;&lt;/record&gt;&lt;/Cite&gt;&lt;/EndNote&gt;</w:instrText>
      </w:r>
      <w:r>
        <w:rPr>
          <w:iCs/>
          <w:sz w:val="24"/>
          <w:szCs w:val="24"/>
        </w:rPr>
        <w:fldChar w:fldCharType="separate"/>
      </w:r>
      <w:r>
        <w:rPr>
          <w:iCs/>
          <w:noProof/>
          <w:sz w:val="24"/>
          <w:szCs w:val="24"/>
        </w:rPr>
        <w:t>(W. C. Clark et al., 2016, p. 4615)</w:t>
      </w:r>
      <w:r>
        <w:rPr>
          <w:iCs/>
          <w:sz w:val="24"/>
          <w:szCs w:val="24"/>
        </w:rPr>
        <w:fldChar w:fldCharType="end"/>
      </w:r>
      <w:r>
        <w:rPr>
          <w:iCs/>
          <w:sz w:val="24"/>
          <w:szCs w:val="24"/>
        </w:rPr>
        <w:t xml:space="preserve"> based on scientific knowledge, provided these can be used to promote transactions across academic boundaries with potential users of or stakeholders in the relevant knowledge. For instance, a scientific paper adopting what in Bernsteinian theory is termed a ‘restricted code’ (Bernstein, 2000, p. 183; Moore, 2013, p. 583), full of specialist, esoteric language and symbols and targeted at similarly-trained experts, would be unlikely to be regarded as a boundary object. By contrast a paper published in a user-focused form and adopting ‘elaborated’ or ‘elaborating code’ (Bernstein, 2000, p. 183; Moore, 2013, p. 67), with all key technical terms and concepts sufficiently explained so that their relevance for user groups and other non-scientific stakeholders was made clear, could be understood as a boundary object. So too could specifications of guidelines which, although based on rigorous underpinning scientific research and theory, are presented according to technical standards of relevant professional practitioners rather than only academic scientists. Technologies may also be boundary objects, for example the life sciences are increasingly driven by advances in instrumentation, software and other technologies, some of which can function as a ‘boundary object’ in that they prove to be valuable to, say, social scientists or industry </w:t>
      </w:r>
      <w:r>
        <w:rPr>
          <w:iCs/>
          <w:sz w:val="24"/>
          <w:szCs w:val="24"/>
        </w:rPr>
        <w:fldChar w:fldCharType="begin"/>
      </w:r>
      <w:r>
        <w:rPr>
          <w:iCs/>
          <w:sz w:val="24"/>
          <w:szCs w:val="24"/>
        </w:rPr>
        <w:instrText xml:space="preserve"> ADDIN EN.CITE &lt;EndNote&gt;&lt;Cite&gt;&lt;Author&gt;Nowotny&lt;/Author&gt;&lt;Year&gt;2005&lt;/Year&gt;&lt;IDText&gt;The Increase of Complexity and its Reduction&lt;/IDText&gt;&lt;DisplayText&gt;(Nowotny, 2005)&lt;/DisplayText&gt;&lt;record&gt;&lt;keywords&gt;&lt;keyword&gt;Co-Evolution&lt;/keyword&gt;&lt;keyword&gt;Complexity&lt;/keyword&gt;&lt;keyword&gt;Emergence&lt;/keyword&gt;&lt;keyword&gt;Interface&lt;/keyword&gt;&lt;keyword&gt;Major Transitions In Evolution&lt;/keyword&gt;&lt;keyword&gt;Reduction Of&lt;/keyword&gt;&lt;keyword&gt;Transdisciplinarity&lt;/keyword&gt;&lt;/keywords&gt;&lt;isbn&gt;0263-2764&lt;/isbn&gt;&lt;titles&gt;&lt;title&gt;The Increase of Complexity and its Reduction&lt;/title&gt;&lt;secondary-title&gt;Theory, Culture &amp;amp; Society&lt;/secondary-title&gt;&lt;/titles&gt;&lt;pages&gt;15-31&lt;/pages&gt;&lt;number&gt;5&lt;/number&gt;&lt;contributors&gt;&lt;authors&gt;&lt;author&gt;Nowotny, Helga&lt;/author&gt;&lt;/authors&gt;&lt;/contributors&gt;&lt;added-date format="utc"&gt;1520820721&lt;/added-date&gt;&lt;ref-type name="Journal Article"&gt;17&lt;/ref-type&gt;&lt;dates&gt;&lt;year&gt;2005&lt;/year&gt;&lt;/dates&gt;&lt;rec-number&gt;7390&lt;/rec-number&gt;&lt;last-updated-date format="utc"&gt;1550789406&lt;/last-updated-date&gt;&lt;electronic-resource-num&gt;10.1177/0263276405057189&lt;/electronic-resource-num&gt;&lt;volume&gt;22&lt;/volume&gt;&lt;/record&gt;&lt;/Cite&gt;&lt;/EndNote&gt;</w:instrText>
      </w:r>
      <w:r>
        <w:rPr>
          <w:iCs/>
          <w:sz w:val="24"/>
          <w:szCs w:val="24"/>
        </w:rPr>
        <w:fldChar w:fldCharType="separate"/>
      </w:r>
      <w:r>
        <w:rPr>
          <w:iCs/>
          <w:noProof/>
          <w:sz w:val="24"/>
          <w:szCs w:val="24"/>
        </w:rPr>
        <w:t>(Nowotny, 2005)</w:t>
      </w:r>
      <w:r>
        <w:rPr>
          <w:iCs/>
          <w:sz w:val="24"/>
          <w:szCs w:val="24"/>
        </w:rPr>
        <w:fldChar w:fldCharType="end"/>
      </w:r>
      <w:r>
        <w:rPr>
          <w:iCs/>
          <w:sz w:val="24"/>
          <w:szCs w:val="24"/>
        </w:rPr>
        <w:t xml:space="preserve">. </w:t>
      </w:r>
    </w:p>
    <w:p w14:paraId="2E1B1F95" w14:textId="77777777" w:rsidR="00DC7B41" w:rsidRDefault="00DC7B41" w:rsidP="001F5DB2">
      <w:pPr>
        <w:autoSpaceDE w:val="0"/>
        <w:autoSpaceDN w:val="0"/>
        <w:adjustRightInd w:val="0"/>
        <w:spacing w:after="120" w:line="360" w:lineRule="auto"/>
        <w:rPr>
          <w:iCs/>
          <w:sz w:val="24"/>
          <w:szCs w:val="24"/>
        </w:rPr>
      </w:pPr>
      <w:r>
        <w:rPr>
          <w:iCs/>
          <w:sz w:val="24"/>
          <w:szCs w:val="24"/>
        </w:rPr>
        <w:t xml:space="preserve">Boundary objects may be produced either in collaboration with two actors/groups either side of a boundary, or they might be produced by actors/groups on only one side of the boundary. The key point is that the objects “are both adaptable to different viewpoints and robust enough to </w:t>
      </w:r>
      <w:r w:rsidRPr="004F7D47">
        <w:rPr>
          <w:i/>
          <w:iCs/>
          <w:sz w:val="24"/>
          <w:szCs w:val="24"/>
        </w:rPr>
        <w:t>maintain identity across them</w:t>
      </w:r>
      <w:r>
        <w:rPr>
          <w:iCs/>
          <w:sz w:val="24"/>
          <w:szCs w:val="24"/>
        </w:rPr>
        <w:t xml:space="preserve">” </w:t>
      </w:r>
      <w:r>
        <w:rPr>
          <w:iCs/>
          <w:sz w:val="24"/>
          <w:szCs w:val="24"/>
        </w:rPr>
        <w:fldChar w:fldCharType="begin"/>
      </w:r>
      <w:r>
        <w:rPr>
          <w:iCs/>
          <w:sz w:val="24"/>
          <w:szCs w:val="24"/>
        </w:rPr>
        <w:instrText xml:space="preserve"> ADDIN EN.CITE &lt;EndNote&gt;&lt;Cite&gt;&lt;Author&gt;Star&lt;/Author&gt;&lt;Year&gt;1989&lt;/Year&gt;&lt;IDText&gt;Institutional Ecology, `Translations&amp;apos; and Boundary Objects: Amateurs and Professionals in Berkeley&amp;apos;s Museum of Vertebrate Zoology, 1907-39&lt;/IDText&gt;&lt;Suffix&gt;`, emphasis added&lt;/Suffix&gt;&lt;Pages&gt;387&lt;/Pages&gt;&lt;DisplayText&gt;(Star &amp;amp; Griesemer, 1989, p. 387, emphasis added)&lt;/DisplayText&gt;&lt;record&gt;&lt;keywords&gt;&lt;keyword&gt;Museums&lt;/keyword&gt;&lt;keyword&gt;California&lt;/keyword&gt;&lt;keyword&gt;Interpersonal Conflict&lt;/keyword&gt;&lt;keyword&gt;Boundaries&lt;/keyword&gt;&lt;keyword&gt;Natural Sciences&lt;/keyword&gt;&lt;keyword&gt;Scientists&lt;/keyword&gt;&lt;keyword&gt;Sociology of Science&lt;/keyword&gt;&lt;keyword&gt;Sociology of Science&lt;/keyword&gt;&lt;keyword&gt;Article&lt;/keyword&gt;&lt;keyword&gt;Scientist-Nonscientist Collaboration/Tension Management, Boundary Issues&lt;/keyword&gt;&lt;keyword&gt;Case Study&lt;/keyword&gt;&lt;keyword&gt;Museum of Vertebrate Zoology, University of California, Berkeley&lt;/keyword&gt;&lt;keyword&gt;1907-1939&lt;/keyword&gt;&lt;/keywords&gt;&lt;isbn&gt;0306-3127&lt;/isbn&gt;&lt;titles&gt;&lt;title&gt;Institutional Ecology, `Translations&amp;apos; and Boundary Objects: Amateurs and Professionals in Berkeley&amp;apos;s Museum of Vertebrate Zoology, 1907-39&lt;/title&gt;&lt;secondary-title&gt;Social Studies of Science&lt;/secondary-title&gt;&lt;/titles&gt;&lt;pages&gt;387-420&lt;/pages&gt;&lt;number&gt;3&lt;/number&gt;&lt;contributors&gt;&lt;authors&gt;&lt;author&gt;Star, Susan Leigh&lt;/author&gt;&lt;author&gt;Griesemer, James R.&lt;/author&gt;&lt;/authors&gt;&lt;/contributors&gt;&lt;added-date format="utc"&gt;1526923200&lt;/added-date&gt;&lt;ref-type name="Journal Article"&gt;17&lt;/ref-type&gt;&lt;dates&gt;&lt;year&gt;1989&lt;/year&gt;&lt;/dates&gt;&lt;rec-number&gt;7526&lt;/rec-number&gt;&lt;last-updated-date format="utc"&gt;1526923200&lt;/last-updated-date&gt;&lt;electronic-resource-num&gt;10.1177/030631289019003001&lt;/electronic-resource-num&gt;&lt;volume&gt;19&lt;/volume&gt;&lt;/record&gt;&lt;/Cite&gt;&lt;/EndNote&gt;</w:instrText>
      </w:r>
      <w:r>
        <w:rPr>
          <w:iCs/>
          <w:sz w:val="24"/>
          <w:szCs w:val="24"/>
        </w:rPr>
        <w:fldChar w:fldCharType="separate"/>
      </w:r>
      <w:r>
        <w:rPr>
          <w:iCs/>
          <w:noProof/>
          <w:sz w:val="24"/>
          <w:szCs w:val="24"/>
        </w:rPr>
        <w:t>(Star &amp; Griesemer, 1989, p. 387, emphasis added)</w:t>
      </w:r>
      <w:r>
        <w:rPr>
          <w:iCs/>
          <w:sz w:val="24"/>
          <w:szCs w:val="24"/>
        </w:rPr>
        <w:fldChar w:fldCharType="end"/>
      </w:r>
      <w:r>
        <w:rPr>
          <w:iCs/>
          <w:sz w:val="24"/>
          <w:szCs w:val="24"/>
        </w:rPr>
        <w:t xml:space="preserve">. </w:t>
      </w:r>
    </w:p>
    <w:p w14:paraId="61975F35" w14:textId="7F9D766B" w:rsidR="00DC7B41" w:rsidRDefault="00DC7B41" w:rsidP="001F5DB2">
      <w:pPr>
        <w:autoSpaceDE w:val="0"/>
        <w:autoSpaceDN w:val="0"/>
        <w:adjustRightInd w:val="0"/>
        <w:spacing w:after="120" w:line="360" w:lineRule="auto"/>
        <w:rPr>
          <w:iCs/>
          <w:sz w:val="24"/>
          <w:szCs w:val="24"/>
        </w:rPr>
      </w:pPr>
      <w:r>
        <w:rPr>
          <w:iCs/>
          <w:sz w:val="24"/>
          <w:szCs w:val="24"/>
        </w:rPr>
        <w:t>Providing a valuable empirical analysis of such boundary objects, Slaughter et al.</w:t>
      </w:r>
      <w:r w:rsidR="00165BE4">
        <w:rPr>
          <w:iCs/>
          <w:sz w:val="24"/>
          <w:szCs w:val="24"/>
        </w:rPr>
        <w:t xml:space="preserve"> (2004)</w:t>
      </w:r>
      <w:r>
        <w:rPr>
          <w:iCs/>
          <w:sz w:val="24"/>
          <w:szCs w:val="24"/>
        </w:rPr>
        <w:t xml:space="preserve"> conducted interviews with senior academic scientists about their outputs to ascertain their perceptions about “boundaries between academe and industry”, about the “boundary maintenance and disputes ... encounter[ed]” and about the “quandaries ... face[d] as they negotiate these new boundaries” (p. 132). </w:t>
      </w:r>
      <w:r w:rsidR="00E1365F">
        <w:rPr>
          <w:iCs/>
          <w:sz w:val="24"/>
          <w:szCs w:val="24"/>
        </w:rPr>
        <w:t>The authors</w:t>
      </w:r>
      <w:r>
        <w:rPr>
          <w:iCs/>
          <w:sz w:val="24"/>
          <w:szCs w:val="24"/>
        </w:rPr>
        <w:t xml:space="preserve"> </w:t>
      </w:r>
      <w:r w:rsidR="008D1A89">
        <w:rPr>
          <w:iCs/>
          <w:sz w:val="24"/>
          <w:szCs w:val="24"/>
        </w:rPr>
        <w:t>found that potential boundary objects could be sources of dispute, and that it may take time before different parties come to perceive certain products as mutually beneficial, and only when this occurred did they take on the character of boundary objects,</w:t>
      </w:r>
      <w:r w:rsidR="00D6367E">
        <w:rPr>
          <w:iCs/>
          <w:sz w:val="24"/>
          <w:szCs w:val="24"/>
        </w:rPr>
        <w:t xml:space="preserve"> </w:t>
      </w:r>
      <w:r>
        <w:rPr>
          <w:iCs/>
          <w:sz w:val="24"/>
          <w:szCs w:val="24"/>
        </w:rPr>
        <w:t xml:space="preserve">in the above sense. The main objects </w:t>
      </w:r>
      <w:r w:rsidR="00D466A8">
        <w:rPr>
          <w:iCs/>
          <w:sz w:val="24"/>
          <w:szCs w:val="24"/>
        </w:rPr>
        <w:t xml:space="preserve">or products </w:t>
      </w:r>
      <w:r>
        <w:rPr>
          <w:iCs/>
          <w:sz w:val="24"/>
          <w:szCs w:val="24"/>
        </w:rPr>
        <w:t xml:space="preserve">at issue were those of publications and patents. Disputes arose where publications were perceived by industry to have no relevance to their goals or where patents were seen by academics purely as a means to own and commodify knowledge. However, where industry came to see publications as part of the essential process of advancing knowledge from which they could draw, and even aimed to collaborate in academic research and co-author publications as a way to contribute to and shape this process and to increase the </w:t>
      </w:r>
      <w:r w:rsidR="00BB33F6">
        <w:rPr>
          <w:iCs/>
          <w:sz w:val="24"/>
          <w:szCs w:val="24"/>
        </w:rPr>
        <w:t>knowledge base</w:t>
      </w:r>
      <w:r>
        <w:rPr>
          <w:iCs/>
          <w:sz w:val="24"/>
          <w:szCs w:val="24"/>
        </w:rPr>
        <w:t xml:space="preserve"> of the company, these publications could come to operate as boundary objects (Slaughter et al., 2004). Similarly, where academics came to see patents as part of a process whereby a business model based on intellectual property could yield benefits to the academic’s own ‘core’ missions, i.e. their own research agenda, students, and institutions, as well as yielding benefits to wider society in the long term, patents too could operate as boundary objects (Slaughter et al., 2004). </w:t>
      </w:r>
    </w:p>
    <w:p w14:paraId="072C6A6B" w14:textId="77777777" w:rsidR="00DC7B41" w:rsidRDefault="00DC7B41" w:rsidP="001F5DB2">
      <w:pPr>
        <w:autoSpaceDE w:val="0"/>
        <w:autoSpaceDN w:val="0"/>
        <w:adjustRightInd w:val="0"/>
        <w:spacing w:after="120" w:line="360" w:lineRule="auto"/>
        <w:rPr>
          <w:iCs/>
          <w:sz w:val="24"/>
          <w:szCs w:val="24"/>
        </w:rPr>
      </w:pPr>
      <w:r>
        <w:rPr>
          <w:iCs/>
          <w:sz w:val="24"/>
          <w:szCs w:val="24"/>
        </w:rPr>
        <w:t xml:space="preserve">Boundary work, particularly the production and circulation of knowledge-based boundary objects, such as I have been discussing above, incurs “non-trivial ... transaction costs” </w:t>
      </w:r>
      <w:r>
        <w:rPr>
          <w:iCs/>
          <w:sz w:val="24"/>
          <w:szCs w:val="24"/>
        </w:rPr>
        <w:fldChar w:fldCharType="begin"/>
      </w:r>
      <w:r>
        <w:rPr>
          <w:iCs/>
          <w:sz w:val="24"/>
          <w:szCs w:val="24"/>
        </w:rPr>
        <w:instrText xml:space="preserve"> ADDIN EN.CITE &lt;EndNote&gt;&lt;Cite&gt;&lt;Author&gt;Hoffman&lt;/Author&gt;&lt;Year&gt;2011&lt;/Year&gt;&lt;IDText&gt;The new tools of the science trade: contested knowledge production and the conceptual vocabularies of academic capitalism&lt;/IDText&gt;&lt;Pages&gt;446-447&lt;/Pages&gt;&lt;DisplayText&gt;(Hoffman, 2011, pp. 446-447)&lt;/DisplayText&gt;&lt;record&gt;&lt;keywords&gt;&lt;keyword&gt;Organisations&lt;/keyword&gt;&lt;keyword&gt;Institutional Change&lt;/keyword&gt;&lt;keyword&gt;University–industry Relations&lt;/keyword&gt;&lt;keyword&gt;Science&lt;/keyword&gt;&lt;keyword&gt;Knowledge Production&lt;/keyword&gt;&lt;/keywords&gt;&lt;isbn&gt;0964-0282&lt;/isbn&gt;&lt;titles&gt;&lt;title&gt;The new tools of the science trade: contested knowledge production and the conceptual vocabularies of academic capitalism&lt;/title&gt;&lt;secondary-title&gt;Social Anthropology&lt;/secondary-title&gt;&lt;/titles&gt;&lt;pages&gt;439-462&lt;/pages&gt;&lt;number&gt;4&lt;/number&gt;&lt;contributors&gt;&lt;authors&gt;&lt;author&gt;Hoffman, Steve G.&lt;/author&gt;&lt;/authors&gt;&lt;/contributors&gt;&lt;added-date format="utc"&gt;1458689036&lt;/added-date&gt;&lt;pub-location&gt;Oxford, UK&lt;/pub-location&gt;&lt;ref-type name="Journal Article"&gt;17&lt;/ref-type&gt;&lt;dates&gt;&lt;year&gt;2011&lt;/year&gt;&lt;/dates&gt;&lt;rec-number&gt;319&lt;/rec-number&gt;&lt;last-updated-date format="utc"&gt;1469229868&lt;/last-updated-date&gt;&lt;electronic-resource-num&gt;10.1111/j.1469-8676.2011.00180.x&lt;/electronic-resource-num&gt;&lt;volume&gt;19&lt;/volume&gt;&lt;/record&gt;&lt;/Cite&gt;&lt;/EndNote&gt;</w:instrText>
      </w:r>
      <w:r>
        <w:rPr>
          <w:iCs/>
          <w:sz w:val="24"/>
          <w:szCs w:val="24"/>
        </w:rPr>
        <w:fldChar w:fldCharType="separate"/>
      </w:r>
      <w:r>
        <w:rPr>
          <w:iCs/>
          <w:noProof/>
          <w:sz w:val="24"/>
          <w:szCs w:val="24"/>
        </w:rPr>
        <w:t>(Hoffman, 2011, pp. 446-447)</w:t>
      </w:r>
      <w:r>
        <w:rPr>
          <w:iCs/>
          <w:sz w:val="24"/>
          <w:szCs w:val="24"/>
        </w:rPr>
        <w:fldChar w:fldCharType="end"/>
      </w:r>
      <w:r>
        <w:rPr>
          <w:iCs/>
          <w:sz w:val="24"/>
          <w:szCs w:val="24"/>
        </w:rPr>
        <w:t xml:space="preserve">. At a minimum, this involves the academic scientists learning new discursive and cultural practices which are more aligned with the relevant non-academic actor or group, most commonly industry in the case of STEMM research. Despite the challenges, this may be welcomed, as research has identified some STEMM academics who believe that the “best science results from an iterative process that tacks back and forth between user needs, research design and scientific inquiry” (Hoffman, 2011, p. 454). But, occasionally, the costs may be greater and cut more fundamentally to the heart of “sacred” </w:t>
      </w:r>
      <w:r>
        <w:rPr>
          <w:iCs/>
          <w:sz w:val="24"/>
          <w:szCs w:val="24"/>
        </w:rPr>
        <w:fldChar w:fldCharType="begin"/>
      </w:r>
      <w:r>
        <w:rPr>
          <w:iCs/>
          <w:sz w:val="24"/>
          <w:szCs w:val="24"/>
        </w:rPr>
        <w:instrText xml:space="preserve"> ADDIN EN.CITE &lt;EndNote&gt;&lt;Cite&gt;&lt;Author&gt;Slaughter&lt;/Author&gt;&lt;Year&gt;2002&lt;/Year&gt;&lt;IDText&gt;The “ Traffic” in Graduate Students: Graduate Students as Tokens of Exchange between Academe and Industry&lt;/IDText&gt;&lt;Pages&gt;304&lt;/Pages&gt;&lt;DisplayText&gt;(Bernstein, 2000, p. 10; Slaughter, Campbell, Holleman, &amp;amp; Morgan, 2002, p. 304)&lt;/DisplayText&gt;&lt;record&gt;&lt;keywords&gt;&lt;keyword&gt;Sciences (General)&lt;/keyword&gt;&lt;/keywords&gt;&lt;isbn&gt;0162-2439&lt;/isbn&gt;&lt;titles&gt;&lt;title&gt;The “ Traffic” in Graduate Students: Graduate Students as Tokens of Exchange between Academe and Industry&lt;/title&gt;&lt;secondary-title&gt;Science, Technology, &amp;amp; Human Values&lt;/secondary-title&gt;&lt;/titles&gt;&lt;pages&gt;282-312&lt;/pages&gt;&lt;number&gt;2&lt;/number&gt;&lt;contributors&gt;&lt;authors&gt;&lt;author&gt;Slaughter, Sheila&lt;/author&gt;&lt;author&gt;Campbell, Teresa&lt;/author&gt;&lt;author&gt;Holleman, Margaret&lt;/author&gt;&lt;author&gt;Morgan, Edward&lt;/author&gt;&lt;/authors&gt;&lt;/contributors&gt;&lt;added-date format="utc"&gt;1549990306&lt;/added-date&gt;&lt;pub-location&gt;Thousand Oaks, CA&lt;/pub-location&gt;&lt;ref-type name="Journal Article"&gt;17&lt;/ref-type&gt;&lt;dates&gt;&lt;year&gt;2002&lt;/year&gt;&lt;/dates&gt;&lt;rec-number&gt;7736&lt;/rec-number&gt;&lt;last-updated-date format="utc"&gt;1549990306&lt;/last-updated-date&gt;&lt;electronic-resource-num&gt;10.1177/016224390202700205&lt;/electronic-resource-num&gt;&lt;volume&gt;27&lt;/volume&gt;&lt;/record&gt;&lt;/Cite&gt;&lt;Cite&gt;&lt;Author&gt;Bernstein&lt;/Author&gt;&lt;Year&gt;2000&lt;/Year&gt;&lt;IDText&gt;Pedagogy, symbolic control, and identity: Theory, research, critique&lt;/IDText&gt;&lt;Pages&gt;10&lt;/Pages&gt;&lt;record&gt;&lt;isbn&gt;084769576X&lt;/isbn&gt;&lt;titles&gt;&lt;title&gt;Pedagogy, symbolic control, and identity: Theory, research, critique&lt;/title&gt;&lt;/titles&gt;&lt;number&gt;4&lt;/number&gt;&lt;contributors&gt;&lt;authors&gt;&lt;author&gt;Bernstein, Basil&lt;/author&gt;&lt;/authors&gt;&lt;/contributors&gt;&lt;edition&gt;2nd&lt;/edition&gt;&lt;added-date format="utc"&gt;1452725855&lt;/added-date&gt;&lt;pub-location&gt;Oxford&lt;/pub-location&gt;&lt;ref-type name="Book"&gt;6&lt;/ref-type&gt;&lt;dates&gt;&lt;year&gt;2000&lt;/year&gt;&lt;/dates&gt;&lt;rec-number&gt;185&lt;/rec-number&gt;&lt;publisher&gt;Rowman &amp;amp; Littlefield&lt;/publisher&gt;&lt;last-updated-date format="utc"&gt;1477781208&lt;/last-updated-date&gt;&lt;/record&gt;&lt;/Cite&gt;&lt;/EndNote&gt;</w:instrText>
      </w:r>
      <w:r>
        <w:rPr>
          <w:iCs/>
          <w:sz w:val="24"/>
          <w:szCs w:val="24"/>
        </w:rPr>
        <w:fldChar w:fldCharType="separate"/>
      </w:r>
      <w:r>
        <w:rPr>
          <w:iCs/>
          <w:noProof/>
          <w:sz w:val="24"/>
          <w:szCs w:val="24"/>
        </w:rPr>
        <w:t>(Bernstein, 2000, p. 10; Slaughter, Campbell, Holleman, &amp; Morgan, 2002, p. 304)</w:t>
      </w:r>
      <w:r>
        <w:rPr>
          <w:iCs/>
          <w:sz w:val="24"/>
          <w:szCs w:val="24"/>
        </w:rPr>
        <w:fldChar w:fldCharType="end"/>
      </w:r>
      <w:r>
        <w:rPr>
          <w:iCs/>
          <w:sz w:val="24"/>
          <w:szCs w:val="24"/>
        </w:rPr>
        <w:t xml:space="preserve"> values around the content and results of academic science. In some cases, research outputs may omit  results if they are perceived to be of commercial value to a sponsor, partner, or sometimes even an academic him/herself </w:t>
      </w:r>
      <w:r>
        <w:rPr>
          <w:iCs/>
          <w:sz w:val="24"/>
          <w:szCs w:val="24"/>
        </w:rPr>
        <w:fldChar w:fldCharType="begin">
          <w:fldData xml:space="preserve">PEVuZE5vdGU+PENpdGU+PEF1dGhvcj5TbGF1Z2h0ZXI8L0F1dGhvcj48WWVhcj4yMDAyPC9ZZWFy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</w:fldData>
        </w:fldChar>
      </w:r>
      <w:r>
        <w:rPr>
          <w:iCs/>
          <w:sz w:val="24"/>
          <w:szCs w:val="24"/>
        </w:rPr>
        <w:instrText xml:space="preserve"> ADDIN EN.CITE </w:instrText>
      </w:r>
      <w:r>
        <w:rPr>
          <w:iCs/>
          <w:sz w:val="24"/>
          <w:szCs w:val="24"/>
        </w:rPr>
        <w:fldChar w:fldCharType="begin">
          <w:fldData xml:space="preserve">PEVuZE5vdGU+PENpdGU+PEF1dGhvcj5TbGF1Z2h0ZXI8L0F1dGhvcj48WWVhcj4yMDAyPC9ZZWFy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</w:fldData>
        </w:fldChar>
      </w:r>
      <w:r>
        <w:rPr>
          <w:iCs/>
          <w:sz w:val="24"/>
          <w:szCs w:val="24"/>
        </w:rPr>
        <w:instrText xml:space="preserve"> ADDIN EN.CITE.DATA </w:instrText>
      </w:r>
      <w:r>
        <w:rPr>
          <w:iCs/>
          <w:sz w:val="24"/>
          <w:szCs w:val="24"/>
        </w:rPr>
      </w:r>
      <w:r>
        <w:rPr>
          <w:iCs/>
          <w:sz w:val="24"/>
          <w:szCs w:val="24"/>
        </w:rPr>
        <w:fldChar w:fldCharType="end"/>
      </w:r>
      <w:r>
        <w:rPr>
          <w:iCs/>
          <w:sz w:val="24"/>
          <w:szCs w:val="24"/>
        </w:rPr>
      </w:r>
      <w:r>
        <w:rPr>
          <w:iCs/>
          <w:sz w:val="24"/>
          <w:szCs w:val="24"/>
        </w:rPr>
        <w:fldChar w:fldCharType="separate"/>
      </w:r>
      <w:r>
        <w:rPr>
          <w:iCs/>
          <w:noProof/>
          <w:sz w:val="24"/>
          <w:szCs w:val="24"/>
        </w:rPr>
        <w:t>(Slaughter et al., 2004; Slaughter et al., 2002; Slaughter &amp; Rhoades, 2010)</w:t>
      </w:r>
      <w:r>
        <w:rPr>
          <w:iCs/>
          <w:sz w:val="24"/>
          <w:szCs w:val="24"/>
        </w:rPr>
        <w:fldChar w:fldCharType="end"/>
      </w:r>
      <w:r>
        <w:rPr>
          <w:iCs/>
          <w:sz w:val="24"/>
          <w:szCs w:val="24"/>
        </w:rPr>
        <w:t xml:space="preserve">. </w:t>
      </w:r>
    </w:p>
    <w:p w14:paraId="4DFB4F81" w14:textId="306CACF8" w:rsidR="00DC7B41" w:rsidRDefault="000919A3" w:rsidP="001F5DB2">
      <w:pPr>
        <w:autoSpaceDE w:val="0"/>
        <w:autoSpaceDN w:val="0"/>
        <w:adjustRightInd w:val="0"/>
        <w:spacing w:after="120" w:line="360" w:lineRule="auto"/>
        <w:rPr>
          <w:iCs/>
          <w:sz w:val="24"/>
          <w:szCs w:val="24"/>
        </w:rPr>
      </w:pPr>
      <w:r>
        <w:rPr>
          <w:iCs/>
          <w:sz w:val="24"/>
          <w:szCs w:val="24"/>
        </w:rPr>
        <w:t>T</w:t>
      </w:r>
      <w:r w:rsidR="00DC7B41">
        <w:rPr>
          <w:iCs/>
          <w:sz w:val="24"/>
          <w:szCs w:val="24"/>
        </w:rPr>
        <w:t>he impact agenda</w:t>
      </w:r>
      <w:r w:rsidR="00F32049">
        <w:rPr>
          <w:iCs/>
          <w:sz w:val="24"/>
          <w:szCs w:val="24"/>
        </w:rPr>
        <w:t xml:space="preserve"> and related policy agendas are</w:t>
      </w:r>
      <w:r w:rsidR="00DC7B41">
        <w:rPr>
          <w:iCs/>
          <w:sz w:val="24"/>
          <w:szCs w:val="24"/>
        </w:rPr>
        <w:t xml:space="preserve"> likely to increase the pressure </w:t>
      </w:r>
      <w:r w:rsidR="00DC7B41">
        <w:rPr>
          <w:sz w:val="24"/>
          <w:szCs w:val="24"/>
        </w:rPr>
        <w:t>to generate such outputs as those leading to the above boundary tensions. Research on academics who p</w:t>
      </w:r>
      <w:r w:rsidR="00DC7B41">
        <w:rPr>
          <w:iCs/>
          <w:sz w:val="24"/>
          <w:szCs w:val="24"/>
        </w:rPr>
        <w:t xml:space="preserve">articipate in competitive markets, whether for revenue or for position-taking in manufactured markets such as those constructed by the REF, has revealed </w:t>
      </w:r>
      <w:r w:rsidR="00DC7B41" w:rsidRPr="00742C00">
        <w:rPr>
          <w:rFonts w:eastAsia="Times New Roman"/>
          <w:sz w:val="24"/>
          <w:szCs w:val="24"/>
        </w:rPr>
        <w:t xml:space="preserve">“complicity of a neoliberal attitude of success at any cost” </w:t>
      </w:r>
      <w:r w:rsidR="00DC7B41" w:rsidRPr="00742C00">
        <w:rPr>
          <w:rFonts w:eastAsia="Times New Roman"/>
          <w:sz w:val="24"/>
          <w:szCs w:val="24"/>
        </w:rPr>
        <w:fldChar w:fldCharType="begin"/>
      </w:r>
      <w:r w:rsidR="00DC7B41" w:rsidRPr="00742C00">
        <w:rPr>
          <w:rFonts w:eastAsia="Times New Roman"/>
          <w:sz w:val="24"/>
          <w:szCs w:val="24"/>
        </w:rPr>
        <w:instrText xml:space="preserve"> ADDIN EN.CITE &lt;EndNote&gt;&lt;Cite&gt;&lt;Author&gt;Chubb&lt;/Author&gt;&lt;Year&gt;2017&lt;/Year&gt;&lt;IDText&gt;Artifice or integrity in the marketization of research impact? Investigating the moral economy of (pathways to) impact statements within research funding proposals in the UK and Australia&lt;/IDText&gt;&lt;Pages&gt;2363&lt;/Pages&gt;&lt;DisplayText&gt;(Chubb &amp;amp; Watermeyer, 2017, p. 2363)&lt;/DisplayText&gt;&lt;record&gt;&lt;keywords&gt;&lt;keyword&gt;Article&lt;/keyword&gt;&lt;keyword&gt;Research Impact&lt;/keyword&gt;&lt;keyword&gt;Academic Practice&lt;/keyword&gt;&lt;keyword&gt;Research Integrity&lt;/keyword&gt;&lt;keyword&gt;Marketization&lt;/keyword&gt;&lt;keyword&gt;Neoliberalism&lt;/keyword&gt;&lt;/keywords&gt;&lt;isbn&gt;0307-5079&lt;/isbn&gt;&lt;titles&gt;&lt;title&gt;Artifice or integrity in the marketization of research impact? Investigating the moral economy of (pathways to) impact statements within research funding proposals in the UK and Australia&lt;/title&gt;&lt;secondary-title&gt;Studies in Higher Education&lt;/secondary-title&gt;&lt;/titles&gt;&lt;pages&gt;2360-2372&lt;/pages&gt;&lt;number&gt;12&lt;/number&gt;&lt;contributors&gt;&lt;authors&gt;&lt;author&gt;Chubb, Jennifer&lt;/author&gt;&lt;author&gt;Watermeyer, Richard&lt;/author&gt;&lt;/authors&gt;&lt;/contributors&gt;&lt;added-date format="utc"&gt;1530699838&lt;/added-date&gt;&lt;ref-type name="Journal Article"&gt;17&lt;/ref-type&gt;&lt;dates&gt;&lt;year&gt;2017&lt;/year&gt;&lt;/dates&gt;&lt;rec-number&gt;7582&lt;/rec-number&gt;&lt;publisher&gt;Routledge&lt;/publisher&gt;&lt;last-updated-date format="utc"&gt;1530699921&lt;/last-updated-date&gt;&lt;electronic-resource-num&gt;10.1080/03075079.2016.1144182&lt;/electronic-resource-num&gt;&lt;volume&gt;42&lt;/volume&gt;&lt;/record&gt;&lt;/Cite&gt;&lt;/EndNote&gt;</w:instrText>
      </w:r>
      <w:r w:rsidR="00DC7B41" w:rsidRPr="00742C00">
        <w:rPr>
          <w:rFonts w:eastAsia="Times New Roman"/>
          <w:sz w:val="24"/>
          <w:szCs w:val="24"/>
        </w:rPr>
        <w:fldChar w:fldCharType="separate"/>
      </w:r>
      <w:r w:rsidR="00DC7B41" w:rsidRPr="00742C00">
        <w:rPr>
          <w:rFonts w:eastAsia="Times New Roman"/>
          <w:noProof/>
          <w:sz w:val="24"/>
          <w:szCs w:val="24"/>
        </w:rPr>
        <w:t>(Chubb &amp; Watermeyer, 2017, p. 2363)</w:t>
      </w:r>
      <w:r w:rsidR="00DC7B41" w:rsidRPr="00742C00">
        <w:rPr>
          <w:rFonts w:eastAsia="Times New Roman"/>
          <w:sz w:val="24"/>
          <w:szCs w:val="24"/>
        </w:rPr>
        <w:fldChar w:fldCharType="end"/>
      </w:r>
      <w:r w:rsidR="00DC7B41">
        <w:rPr>
          <w:rFonts w:eastAsia="Times New Roman"/>
          <w:sz w:val="24"/>
          <w:szCs w:val="24"/>
        </w:rPr>
        <w:t xml:space="preserve">. An alternative analysis might portray </w:t>
      </w:r>
      <w:r w:rsidR="00DC7B41">
        <w:rPr>
          <w:iCs/>
          <w:sz w:val="24"/>
          <w:szCs w:val="24"/>
        </w:rPr>
        <w:t xml:space="preserve">universities as occupying a subservient role in the context of a </w:t>
      </w:r>
      <w:r w:rsidR="00DC7B41" w:rsidRPr="00F66888">
        <w:rPr>
          <w:iCs/>
          <w:sz w:val="24"/>
          <w:szCs w:val="24"/>
        </w:rPr>
        <w:t>‘technoscientific’</w:t>
      </w:r>
      <w:r w:rsidR="00DC7B41">
        <w:rPr>
          <w:iCs/>
          <w:sz w:val="24"/>
          <w:szCs w:val="24"/>
        </w:rPr>
        <w:t xml:space="preserve"> social order </w:t>
      </w:r>
      <w:r w:rsidR="00DC7B41" w:rsidRPr="001C1917">
        <w:rPr>
          <w:color w:val="000000"/>
          <w:sz w:val="24"/>
          <w:szCs w:val="24"/>
        </w:rPr>
        <w:fldChar w:fldCharType="begin">
          <w:fldData xml:space="preserve">PEVuZE5vdGU+PENpdGU+PEF1dGhvcj5aaW1hbjwvQXV0aG9yPjxZZWFyPjE5OTY8L1llYXI+PElE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</w:fldData>
        </w:fldChar>
      </w:r>
      <w:r w:rsidR="00DC7B41">
        <w:rPr>
          <w:color w:val="000000"/>
          <w:sz w:val="24"/>
          <w:szCs w:val="24"/>
        </w:rPr>
        <w:instrText xml:space="preserve"> ADDIN EN.CITE </w:instrText>
      </w:r>
      <w:r w:rsidR="00DC7B41">
        <w:rPr>
          <w:color w:val="000000"/>
          <w:sz w:val="24"/>
          <w:szCs w:val="24"/>
        </w:rPr>
        <w:fldChar w:fldCharType="begin">
          <w:fldData xml:space="preserve">PEVuZE5vdGU+PENpdGU+PEF1dGhvcj5aaW1hbjwvQXV0aG9yPjxZZWFyPjE5OTY8L1llYXI+PElE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</w:fldData>
        </w:fldChar>
      </w:r>
      <w:r w:rsidR="00DC7B41">
        <w:rPr>
          <w:color w:val="000000"/>
          <w:sz w:val="24"/>
          <w:szCs w:val="24"/>
        </w:rPr>
        <w:instrText xml:space="preserve"> ADDIN EN.CITE.DATA </w:instrText>
      </w:r>
      <w:r w:rsidR="00DC7B41">
        <w:rPr>
          <w:color w:val="000000"/>
          <w:sz w:val="24"/>
          <w:szCs w:val="24"/>
        </w:rPr>
      </w:r>
      <w:r w:rsidR="00DC7B41">
        <w:rPr>
          <w:color w:val="000000"/>
          <w:sz w:val="24"/>
          <w:szCs w:val="24"/>
        </w:rPr>
        <w:fldChar w:fldCharType="end"/>
      </w:r>
      <w:r w:rsidR="00DC7B41" w:rsidRPr="001C1917">
        <w:rPr>
          <w:color w:val="000000"/>
          <w:sz w:val="24"/>
          <w:szCs w:val="24"/>
        </w:rPr>
      </w:r>
      <w:r w:rsidR="00DC7B41" w:rsidRPr="001C1917">
        <w:rPr>
          <w:color w:val="000000"/>
          <w:sz w:val="24"/>
          <w:szCs w:val="24"/>
        </w:rPr>
        <w:fldChar w:fldCharType="separate"/>
      </w:r>
      <w:r w:rsidR="00DC7B41">
        <w:rPr>
          <w:noProof/>
          <w:color w:val="000000"/>
          <w:sz w:val="24"/>
          <w:szCs w:val="24"/>
        </w:rPr>
        <w:t>(Latour, 1987, p. 162; Leydesdorff, 2012, p. 32; Slaughter et al., 2002, p. 286; Ziman, 1996b, p. 313)</w:t>
      </w:r>
      <w:r w:rsidR="00DC7B41" w:rsidRPr="001C1917">
        <w:rPr>
          <w:color w:val="000000"/>
          <w:sz w:val="24"/>
          <w:szCs w:val="24"/>
        </w:rPr>
        <w:fldChar w:fldCharType="end"/>
      </w:r>
      <w:r w:rsidR="00DC7B41">
        <w:rPr>
          <w:color w:val="000000"/>
          <w:sz w:val="24"/>
          <w:szCs w:val="24"/>
        </w:rPr>
        <w:t xml:space="preserve"> in which powerful political, commercial and military interest groups aim</w:t>
      </w:r>
      <w:r w:rsidR="00DC7B41" w:rsidRPr="001C1917">
        <w:rPr>
          <w:color w:val="000000"/>
          <w:sz w:val="24"/>
          <w:szCs w:val="24"/>
        </w:rPr>
        <w:t xml:space="preserve"> to “control” </w:t>
      </w:r>
      <w:r w:rsidR="00DC7B41" w:rsidRPr="001C1917">
        <w:rPr>
          <w:color w:val="000000"/>
          <w:sz w:val="24"/>
          <w:szCs w:val="24"/>
        </w:rPr>
        <w:fldChar w:fldCharType="begin"/>
      </w:r>
      <w:r w:rsidR="00DC7B41" w:rsidRPr="001C1917">
        <w:rPr>
          <w:color w:val="000000"/>
          <w:sz w:val="24"/>
          <w:szCs w:val="24"/>
        </w:rPr>
        <w:instrText xml:space="preserve"> ADDIN EN.CITE &lt;EndNote&gt;&lt;Cite&gt;&lt;Author&gt;Bensaude-Vincent&lt;/Author&gt;&lt;Year&gt;2011&lt;/Year&gt;&lt;IDText&gt;Matters of Interest: The Objects of Research in Science and Technoscience&lt;/IDText&gt;&lt;Pages&gt;366&lt;/Pages&gt;&lt;DisplayText&gt;(Bensaude-Vincent, Loeve, Nordmann, &amp;amp; Schwarz, 2011, p. 366)&lt;/DisplayText&gt;&lt;record&gt;&lt;keywords&gt;&lt;keyword&gt;Ontology&lt;/keyword&gt;&lt;keyword&gt;Research objects&lt;/keyword&gt;&lt;keyword&gt;Technoscience&lt;/keyword&gt;&lt;keyword&gt;Dispositions&lt;/keyword&gt;&lt;keyword&gt;Affordances&lt;/keyword&gt;&lt;keyword&gt;Philosophy of scientific experimentation&lt;/keyword&gt;&lt;/keywords&gt;&lt;isbn&gt;0925-4560&lt;/isbn&gt;&lt;titles&gt;&lt;title&gt;Matters of Interest: The Objects of Research in Science and Technoscience&lt;/title&gt;&lt;secondary-title&gt;Journal for General Philosophy of Science&lt;/secondary-title&gt;&lt;/titles&gt;&lt;pages&gt;365-383&lt;/pages&gt;&lt;number&gt;2&lt;/number&gt;&lt;contributors&gt;&lt;authors&gt;&lt;author&gt;Bensaude-Vincent, Bernadette&lt;/author&gt;&lt;author&gt;Loeve, Sacha&lt;/author&gt;&lt;author&gt;Nordmann, Alfred&lt;/author&gt;&lt;author&gt;Schwarz, Astrid&lt;/author&gt;&lt;/authors&gt;&lt;/contributors&gt;&lt;added-date format="utc"&gt;1542813302&lt;/added-date&gt;&lt;pub-location&gt;Dordrecht&lt;/pub-location&gt;&lt;ref-type name="Journal Article"&gt;17&lt;/ref-type&gt;&lt;dates&gt;&lt;year&gt;2011&lt;/year&gt;&lt;/dates&gt;&lt;rec-number&gt;7682&lt;/rec-number&gt;&lt;last-updated-date format="utc"&gt;1542813302&lt;/last-updated-date&gt;&lt;electronic-resource-num&gt;10.1007/s10838-011-9172-y&lt;/electronic-resource-num&gt;&lt;volume&gt;42&lt;/volume&gt;&lt;/record&gt;&lt;/Cite&gt;&lt;/EndNote&gt;</w:instrText>
      </w:r>
      <w:r w:rsidR="00DC7B41" w:rsidRPr="001C1917">
        <w:rPr>
          <w:color w:val="000000"/>
          <w:sz w:val="24"/>
          <w:szCs w:val="24"/>
        </w:rPr>
        <w:fldChar w:fldCharType="separate"/>
      </w:r>
      <w:r w:rsidR="00DC7B41" w:rsidRPr="001C1917">
        <w:rPr>
          <w:noProof/>
          <w:color w:val="000000"/>
          <w:sz w:val="24"/>
          <w:szCs w:val="24"/>
        </w:rPr>
        <w:t>(Bensaude-Vincent, Loeve, Nordmann, &amp; Schwarz, 2011, p. 366)</w:t>
      </w:r>
      <w:r w:rsidR="00DC7B41" w:rsidRPr="001C1917">
        <w:rPr>
          <w:color w:val="000000"/>
          <w:sz w:val="24"/>
          <w:szCs w:val="24"/>
        </w:rPr>
        <w:fldChar w:fldCharType="end"/>
      </w:r>
      <w:r w:rsidR="00DC7B41" w:rsidRPr="001C1917">
        <w:rPr>
          <w:color w:val="000000"/>
          <w:sz w:val="24"/>
          <w:szCs w:val="24"/>
        </w:rPr>
        <w:t xml:space="preserve"> and “construct” </w:t>
      </w:r>
      <w:r w:rsidR="00DC7B41" w:rsidRPr="001C1917">
        <w:rPr>
          <w:color w:val="000000"/>
          <w:sz w:val="24"/>
          <w:szCs w:val="24"/>
        </w:rPr>
        <w:fldChar w:fldCharType="begin"/>
      </w:r>
      <w:r w:rsidR="00DC7B41" w:rsidRPr="001C1917">
        <w:rPr>
          <w:color w:val="000000"/>
          <w:sz w:val="24"/>
          <w:szCs w:val="24"/>
        </w:rPr>
        <w:instrText xml:space="preserve"> ADDIN EN.CITE &lt;EndNote&gt;&lt;Cite&gt;&lt;Author&gt;Schmidt&lt;/Author&gt;&lt;Year&gt;2011&lt;/Year&gt;&lt;IDText&gt;Toward an epistemology of nano- technosciences&lt;/IDText&gt;&lt;Pages&gt;104&lt;/Pages&gt;&lt;DisplayText&gt;(Schmidt, 2011, p. 104)&lt;/DisplayText&gt;&lt;record&gt;&lt;keywords&gt;&lt;keyword&gt;Prevalence Studies (Epidemiology) -- Analysis&lt;/keyword&gt;&lt;keyword&gt;Prevalence Studies (Epidemiology) -- Investigations&lt;/keyword&gt;&lt;/keywords&gt;&lt;isbn&gt;1615-6609&lt;/isbn&gt;&lt;titles&gt;&lt;title&gt;Toward an epistemology of nano- technosciences&lt;/title&gt;&lt;secondary-title&gt;International Journal of Ethics of Science and Technology Assessment&lt;/secondary-title&gt;&lt;/titles&gt;&lt;pages&gt;103-124&lt;/pages&gt;&lt;number&gt;2&lt;/number&gt;&lt;contributors&gt;&lt;authors&gt;&lt;author&gt;Schmidt, Jan&lt;/author&gt;&lt;/authors&gt;&lt;/contributors&gt;&lt;added-date format="utc"&gt;1542813857&lt;/added-date&gt;&lt;pub-location&gt;Berlin/Heidelberg&lt;/pub-location&gt;&lt;ref-type name="Journal Article"&gt;17&lt;/ref-type&gt;&lt;dates&gt;&lt;year&gt;2011&lt;/year&gt;&lt;/dates&gt;&lt;rec-number&gt;7683&lt;/rec-number&gt;&lt;last-updated-date format="utc"&gt;1542813857&lt;/last-updated-date&gt;&lt;electronic-resource-num&gt;10.1007/s10202-011-0104-z&lt;/electronic-resource-num&gt;&lt;volume&gt;8&lt;/volume&gt;&lt;/record&gt;&lt;/Cite&gt;&lt;/EndNote&gt;</w:instrText>
      </w:r>
      <w:r w:rsidR="00DC7B41" w:rsidRPr="001C1917">
        <w:rPr>
          <w:color w:val="000000"/>
          <w:sz w:val="24"/>
          <w:szCs w:val="24"/>
        </w:rPr>
        <w:fldChar w:fldCharType="separate"/>
      </w:r>
      <w:r w:rsidR="00DC7B41" w:rsidRPr="001C1917">
        <w:rPr>
          <w:noProof/>
          <w:color w:val="000000"/>
          <w:sz w:val="24"/>
          <w:szCs w:val="24"/>
        </w:rPr>
        <w:t>(Schmidt, 2011, p. 104)</w:t>
      </w:r>
      <w:r w:rsidR="00DC7B41" w:rsidRPr="001C1917">
        <w:rPr>
          <w:color w:val="000000"/>
          <w:sz w:val="24"/>
          <w:szCs w:val="24"/>
        </w:rPr>
        <w:fldChar w:fldCharType="end"/>
      </w:r>
      <w:r w:rsidR="00DC7B41" w:rsidRPr="001C1917">
        <w:rPr>
          <w:color w:val="000000"/>
          <w:sz w:val="24"/>
          <w:szCs w:val="24"/>
        </w:rPr>
        <w:t xml:space="preserve"> </w:t>
      </w:r>
      <w:r w:rsidR="00DC7B41">
        <w:rPr>
          <w:color w:val="000000"/>
          <w:sz w:val="24"/>
          <w:szCs w:val="24"/>
        </w:rPr>
        <w:t>the social world via technological projects which universities must contribute to in order to survive</w:t>
      </w:r>
      <w:r w:rsidR="00C33D30">
        <w:rPr>
          <w:color w:val="000000"/>
          <w:sz w:val="24"/>
          <w:szCs w:val="24"/>
        </w:rPr>
        <w:t xml:space="preserve"> </w:t>
      </w:r>
      <w:r w:rsidR="007931EE">
        <w:rPr>
          <w:color w:val="000000"/>
          <w:sz w:val="24"/>
          <w:szCs w:val="24"/>
        </w:rPr>
        <w:t>(see Kantasalmi &amp; Tuunainen, 2018, pp. 348-352 for a case study)</w:t>
      </w:r>
      <w:r w:rsidR="00DC7B41">
        <w:rPr>
          <w:color w:val="000000"/>
          <w:sz w:val="24"/>
          <w:szCs w:val="24"/>
        </w:rPr>
        <w:t xml:space="preserve">. Either way, the heavy ‘transaction costs’ identified in some cases </w:t>
      </w:r>
      <w:r w:rsidR="005F5202">
        <w:rPr>
          <w:color w:val="000000"/>
          <w:sz w:val="24"/>
          <w:szCs w:val="24"/>
        </w:rPr>
        <w:t xml:space="preserve">have </w:t>
      </w:r>
      <w:r w:rsidR="00DC7B41">
        <w:rPr>
          <w:color w:val="000000"/>
          <w:sz w:val="24"/>
          <w:szCs w:val="24"/>
        </w:rPr>
        <w:t>resulted in calls for greater</w:t>
      </w:r>
      <w:r w:rsidR="00DC7B41">
        <w:rPr>
          <w:iCs/>
          <w:sz w:val="24"/>
          <w:szCs w:val="24"/>
        </w:rPr>
        <w:t xml:space="preserve"> </w:t>
      </w:r>
      <w:r w:rsidR="00DC7B41" w:rsidRPr="007425EE">
        <w:rPr>
          <w:iCs/>
          <w:sz w:val="24"/>
          <w:szCs w:val="24"/>
        </w:rPr>
        <w:t>“insulation</w:t>
      </w:r>
      <w:r w:rsidR="00DC7B41">
        <w:rPr>
          <w:iCs/>
          <w:sz w:val="24"/>
          <w:szCs w:val="24"/>
        </w:rPr>
        <w:t xml:space="preserve"> ... [and] </w:t>
      </w:r>
      <w:r w:rsidR="00DC7B41" w:rsidRPr="007425EE">
        <w:rPr>
          <w:iCs/>
          <w:sz w:val="24"/>
          <w:szCs w:val="24"/>
        </w:rPr>
        <w:t>shelter from external pressures” (May &amp; Perry, 2013a, p. 206)</w:t>
      </w:r>
      <w:r w:rsidR="00DC7B41">
        <w:rPr>
          <w:iCs/>
          <w:sz w:val="24"/>
          <w:szCs w:val="24"/>
        </w:rPr>
        <w:t xml:space="preserve"> so that the need to focus attention on such outputs can be reduced. </w:t>
      </w:r>
    </w:p>
    <w:p w14:paraId="3D25F064" w14:textId="01485AF0" w:rsidR="00DC7B41" w:rsidRPr="006929DB" w:rsidRDefault="00DC7B41" w:rsidP="001F5DB2">
      <w:pPr>
        <w:autoSpaceDE w:val="0"/>
        <w:autoSpaceDN w:val="0"/>
        <w:adjustRightInd w:val="0"/>
        <w:spacing w:after="120" w:line="360" w:lineRule="auto"/>
        <w:rPr>
          <w:iCs/>
          <w:sz w:val="24"/>
          <w:szCs w:val="24"/>
        </w:rPr>
      </w:pPr>
      <w:r>
        <w:rPr>
          <w:iCs/>
          <w:sz w:val="24"/>
          <w:szCs w:val="24"/>
        </w:rPr>
        <w:t xml:space="preserve">My own analysis will </w:t>
      </w:r>
      <w:r w:rsidR="003945EC">
        <w:rPr>
          <w:iCs/>
          <w:sz w:val="24"/>
          <w:szCs w:val="24"/>
        </w:rPr>
        <w:t>examine</w:t>
      </w:r>
      <w:r>
        <w:rPr>
          <w:iCs/>
          <w:sz w:val="24"/>
          <w:szCs w:val="24"/>
        </w:rPr>
        <w:t xml:space="preserve"> the role of boundary-transacting research outputs in </w:t>
      </w:r>
      <w:r w:rsidR="003945EC">
        <w:rPr>
          <w:iCs/>
          <w:sz w:val="24"/>
          <w:szCs w:val="24"/>
        </w:rPr>
        <w:t xml:space="preserve">the </w:t>
      </w:r>
      <w:r>
        <w:rPr>
          <w:iCs/>
          <w:sz w:val="24"/>
          <w:szCs w:val="24"/>
        </w:rPr>
        <w:t xml:space="preserve">sampled </w:t>
      </w:r>
      <w:r w:rsidR="005E03F9">
        <w:rPr>
          <w:iCs/>
          <w:sz w:val="24"/>
          <w:szCs w:val="24"/>
        </w:rPr>
        <w:t xml:space="preserve">bodies </w:t>
      </w:r>
      <w:r>
        <w:rPr>
          <w:iCs/>
          <w:sz w:val="24"/>
          <w:szCs w:val="24"/>
        </w:rPr>
        <w:t>of STEMM research. Analysis of such outputs and the value they provide in terms of both non-academic impact and the advancement of the academic mission will feed into my broader analysis of the power and control over academic boundaries and STEMM research.</w:t>
      </w:r>
    </w:p>
    <w:p w14:paraId="7383EEB6" w14:textId="7CBF5C10" w:rsidR="00DC7B41" w:rsidRDefault="005656B9" w:rsidP="00DC7B41">
      <w:pPr>
        <w:pStyle w:val="Heading3"/>
      </w:pPr>
      <w:bookmarkStart w:id="40" w:name="_Toc31701952"/>
      <w:r>
        <w:t>Boundary s</w:t>
      </w:r>
      <w:r w:rsidR="00DC7B41">
        <w:t>tructures</w:t>
      </w:r>
      <w:bookmarkEnd w:id="40"/>
    </w:p>
    <w:p w14:paraId="2769B9C6" w14:textId="3142E631" w:rsidR="00DC7B41" w:rsidRDefault="00DC7B41" w:rsidP="001F5DB2">
      <w:pPr>
        <w:spacing w:after="120" w:line="360" w:lineRule="auto"/>
        <w:rPr>
          <w:rFonts w:eastAsia="AdvTimes"/>
          <w:sz w:val="24"/>
          <w:szCs w:val="24"/>
        </w:rPr>
      </w:pPr>
      <w:r>
        <w:rPr>
          <w:sz w:val="24"/>
          <w:szCs w:val="24"/>
        </w:rPr>
        <w:t xml:space="preserve">A range of “boundary structures” </w:t>
      </w:r>
      <w:r>
        <w:rPr>
          <w:sz w:val="24"/>
          <w:szCs w:val="24"/>
        </w:rPr>
        <w:fldChar w:fldCharType="begin"/>
      </w:r>
      <w:r>
        <w:rPr>
          <w:sz w:val="24"/>
          <w:szCs w:val="24"/>
        </w:rPr>
        <w:instrText xml:space="preserve"> ADDIN EN.CITE &lt;EndNote&gt;&lt;Cite&gt;&lt;Author&gt;Chau&lt;/Author&gt;&lt;Year&gt;2017&lt;/Year&gt;&lt;IDText&gt;Aligning university–industry interactions: The role of boundary spanning in intellectual capital transfer&lt;/IDText&gt;&lt;Pages&gt;200&lt;/Pages&gt;&lt;DisplayText&gt;(Chau, Gilman, &amp;amp; Serbanica, 2017, p. 200)&lt;/DisplayText&gt;&lt;record&gt;&lt;keywords&gt;&lt;keyword&gt;University–Industry Interactions&lt;/keyword&gt;&lt;keyword&gt;Boundary Units in Universities&lt;/keyword&gt;&lt;keyword&gt;Knowledge Transfer Offices&lt;/keyword&gt;&lt;keyword&gt;Organizational Alignment&lt;/keyword&gt;&lt;keyword&gt;Instrumental Case Study&lt;/keyword&gt;&lt;/keywords&gt;&lt;isbn&gt;0040-1625&lt;/isbn&gt;&lt;titles&gt;&lt;title&gt;Aligning university–industry interactions: The role of boundary spanning in intellectual capital transfer&lt;/title&gt;&lt;secondary-title&gt;Technological Forecasting &amp;amp; Social Change&lt;/secondary-title&gt;&lt;/titles&gt;&lt;pages&gt;199-209&lt;/pages&gt;&lt;number&gt;C&lt;/number&gt;&lt;contributors&gt;&lt;authors&gt;&lt;author&gt;Chau, Vinh Sum&lt;/author&gt;&lt;author&gt;Gilman, Mark&lt;/author&gt;&lt;author&gt;Serbanica, Cristina&lt;/author&gt;&lt;/authors&gt;&lt;/contributors&gt;&lt;added-date format="utc"&gt;1549201314&lt;/added-date&gt;&lt;ref-type name="Journal Article"&gt;17&lt;/ref-type&gt;&lt;dates&gt;&lt;year&gt;2017&lt;/year&gt;&lt;/dates&gt;&lt;rec-number&gt;7719&lt;/rec-number&gt;&lt;last-updated-date format="utc"&gt;1549201314&lt;/last-updated-date&gt;&lt;electronic-resource-num&gt;10.1016/j.techfore.2016.03.013&lt;/electronic-resource-num&gt;&lt;volume&gt;123&lt;/volume&gt;&lt;/record&gt;&lt;/Cite&gt;&lt;/EndNote&gt;</w:instrText>
      </w:r>
      <w:r>
        <w:rPr>
          <w:sz w:val="24"/>
          <w:szCs w:val="24"/>
        </w:rPr>
        <w:fldChar w:fldCharType="separate"/>
      </w:r>
      <w:r>
        <w:rPr>
          <w:noProof/>
          <w:sz w:val="24"/>
          <w:szCs w:val="24"/>
        </w:rPr>
        <w:t>(Chau, Gilman, &amp; Serbanica, 2017, p. 200)</w:t>
      </w:r>
      <w:r>
        <w:rPr>
          <w:sz w:val="24"/>
          <w:szCs w:val="24"/>
        </w:rPr>
        <w:fldChar w:fldCharType="end"/>
      </w:r>
      <w:r>
        <w:rPr>
          <w:sz w:val="24"/>
          <w:szCs w:val="24"/>
        </w:rPr>
        <w:t xml:space="preserve"> or “boundary organization[s]” </w:t>
      </w:r>
      <w:r w:rsidRPr="00D03DD0">
        <w:rPr>
          <w:sz w:val="24"/>
          <w:szCs w:val="24"/>
        </w:rPr>
        <w:fldChar w:fldCharType="begin"/>
      </w:r>
      <w:r w:rsidRPr="00D03DD0">
        <w:rPr>
          <w:sz w:val="24"/>
          <w:szCs w:val="24"/>
        </w:rPr>
        <w:instrText xml:space="preserve"> ADDIN EN.CITE &lt;EndNote&gt;&lt;Cite&gt;&lt;Author&gt;Guston&lt;/Author&gt;&lt;Year&gt;1999&lt;/Year&gt;&lt;IDText&gt;Stabilizing the Boundary between US Politics and Science: The Rôle of the Office of Technology Transfer as a Boundary Organization&lt;/IDText&gt;&lt;Pages&gt;88&lt;/Pages&gt;&lt;DisplayText&gt;(Guston, 1999, p. 88)&lt;/DisplayText&gt;&lt;record&gt;&lt;keywords&gt;&lt;keyword&gt;Sciences (General)&lt;/keyword&gt;&lt;keyword&gt;Social Sciences (General)&lt;/keyword&gt;&lt;/keywords&gt;&lt;isbn&gt;0306-3127&lt;/isbn&gt;&lt;titles&gt;&lt;title&gt;Stabilizing the Boundary between US Politics and Science: The Rôle of the Office of Technology Transfer as a Boundary Organization&lt;/title&gt;&lt;secondary-title&gt;Social Studies of Science&lt;/secondary-title&gt;&lt;/titles&gt;&lt;pages&gt;87-111&lt;/pages&gt;&lt;number&gt;1&lt;/number&gt;&lt;contributors&gt;&lt;authors&gt;&lt;author&gt;Guston, David H.&lt;/author&gt;&lt;/authors&gt;&lt;/contributors&gt;&lt;added-date format="utc"&gt;1534167512&lt;/added-date&gt;&lt;pub-location&gt;London&lt;/pub-location&gt;&lt;ref-type name="Journal Article"&gt;17&lt;/ref-type&gt;&lt;dates&gt;&lt;year&gt;1999&lt;/year&gt;&lt;/dates&gt;&lt;rec-number&gt;7629&lt;/rec-number&gt;&lt;last-updated-date format="utc"&gt;1534167512&lt;/last-updated-date&gt;&lt;electronic-resource-num&gt;10.1177/030631299029001004&lt;/electronic-resource-num&gt;&lt;volume&gt;29&lt;/volume&gt;&lt;/record&gt;&lt;/Cite&gt;&lt;/EndNote&gt;</w:instrText>
      </w:r>
      <w:r w:rsidRPr="00D03DD0">
        <w:rPr>
          <w:sz w:val="24"/>
          <w:szCs w:val="24"/>
        </w:rPr>
        <w:fldChar w:fldCharType="separate"/>
      </w:r>
      <w:r w:rsidRPr="00D03DD0">
        <w:rPr>
          <w:noProof/>
          <w:sz w:val="24"/>
          <w:szCs w:val="24"/>
        </w:rPr>
        <w:t>(Guston, 1999, p. 88)</w:t>
      </w:r>
      <w:r w:rsidRPr="00D03DD0">
        <w:rPr>
          <w:sz w:val="24"/>
          <w:szCs w:val="24"/>
        </w:rPr>
        <w:fldChar w:fldCharType="end"/>
      </w:r>
      <w:r>
        <w:t xml:space="preserve"> </w:t>
      </w:r>
      <w:r>
        <w:rPr>
          <w:sz w:val="24"/>
          <w:szCs w:val="24"/>
        </w:rPr>
        <w:t>have been identified which serve to link universities to collaborators, users, beneficiaries and markets. Boundary structures have long been recognised as important for universities’ third mission.</w:t>
      </w:r>
      <w:r>
        <w:rPr>
          <w:rFonts w:eastAsia="AdvTimes"/>
          <w:sz w:val="24"/>
          <w:szCs w:val="24"/>
        </w:rPr>
        <w:t xml:space="preserve"> CERI (1982) highlighted favourably examples of what they refer to as “horizontal or transversal structures” (p. 43), arguably the first form of which w</w:t>
      </w:r>
      <w:r w:rsidR="005641C8">
        <w:rPr>
          <w:rFonts w:eastAsia="AdvTimes"/>
          <w:sz w:val="24"/>
          <w:szCs w:val="24"/>
        </w:rPr>
        <w:t>ere</w:t>
      </w:r>
      <w:r>
        <w:rPr>
          <w:rFonts w:eastAsia="AdvTimes"/>
          <w:sz w:val="24"/>
          <w:szCs w:val="24"/>
        </w:rPr>
        <w:t xml:space="preserve"> “the so-called science shops in The Netherlands in the 1970s ... [which] linked university researchers to civil society organisations in a broader attempt to democratize both science and society” </w:t>
      </w:r>
      <w:r>
        <w:rPr>
          <w:iCs/>
          <w:sz w:val="24"/>
          <w:szCs w:val="24"/>
        </w:rPr>
        <w:fldChar w:fldCharType="begin"/>
      </w:r>
      <w:r>
        <w:rPr>
          <w:iCs/>
          <w:sz w:val="24"/>
          <w:szCs w:val="24"/>
        </w:rPr>
        <w:instrText xml:space="preserve"> ADDIN EN.CITE &lt;EndNote&gt;&lt;Cite&gt;&lt;Author&gt;Taheri&lt;/Author&gt;&lt;Year&gt;2016&lt;/Year&gt;&lt;IDText&gt;Teams&amp;apos; boundary- spanning capacity at university: Performance of technology projects in commercialization&lt;/IDText&gt;&lt;Pages&gt;32&lt;/Pages&gt;&lt;DisplayText&gt;(Taheri &amp;amp; van Geenhuizen, 2016, p. 32)&lt;/DisplayText&gt;&lt;record&gt;&lt;keywords&gt;&lt;keyword&gt;Universities&lt;/keyword&gt;&lt;keyword&gt;Technology Projects&lt;/keyword&gt;&lt;keyword&gt;Commercialization&lt;/keyword&gt;&lt;keyword&gt;Collaboration&lt;/keyword&gt;&lt;keyword&gt;Co-Creation&lt;/keyword&gt;&lt;keyword&gt;Boundary- Spanning&lt;/keyword&gt;&lt;keyword&gt;The Netherlands&lt;/keyword&gt;&lt;/keywords&gt;&lt;isbn&gt;0040-1625&lt;/isbn&gt;&lt;titles&gt;&lt;title&gt;Teams&amp;apos; boundary- spanning capacity at university: Performance of technology projects in commercialization&lt;/title&gt;&lt;secondary-title&gt;Technological Forecasting &amp;amp; Social Change&lt;/secondary-title&gt;&lt;/titles&gt;&lt;pages&gt;31-43&lt;/pages&gt;&lt;contributors&gt;&lt;authors&gt;&lt;author&gt;Taheri, Mozhdeh&lt;/author&gt;&lt;author&gt;van Geenhuizen, Marina&lt;/author&gt;&lt;/authors&gt;&lt;/contributors&gt;&lt;added-date format="utc"&gt;1548964557&lt;/added-date&gt;&lt;ref-type name="Journal Article"&gt;17&lt;/ref-type&gt;&lt;dates&gt;&lt;year&gt;2016&lt;/year&gt;&lt;/dates&gt;&lt;rec-number&gt;7708&lt;/rec-number&gt;&lt;last-updated-date format="utc"&gt;1548964557&lt;/last-updated-date&gt;&lt;electronic-resource-num&gt;10.1016/j.techfore.2016.06.003&lt;/electronic-resource-num&gt;&lt;volume&gt;111&lt;/volume&gt;&lt;/record&gt;&lt;/Cite&gt;&lt;/EndNote&gt;</w:instrText>
      </w:r>
      <w:r>
        <w:rPr>
          <w:iCs/>
          <w:sz w:val="24"/>
          <w:szCs w:val="24"/>
        </w:rPr>
        <w:fldChar w:fldCharType="separate"/>
      </w:r>
      <w:r>
        <w:rPr>
          <w:iCs/>
          <w:noProof/>
          <w:sz w:val="24"/>
          <w:szCs w:val="24"/>
        </w:rPr>
        <w:t>(Taheri &amp; van Geenhuizen, 2016, p. 32)</w:t>
      </w:r>
      <w:r>
        <w:rPr>
          <w:iCs/>
          <w:sz w:val="24"/>
          <w:szCs w:val="24"/>
        </w:rPr>
        <w:fldChar w:fldCharType="end"/>
      </w:r>
      <w:r>
        <w:rPr>
          <w:iCs/>
          <w:sz w:val="24"/>
          <w:szCs w:val="24"/>
        </w:rPr>
        <w:t xml:space="preserve">. </w:t>
      </w:r>
      <w:r>
        <w:rPr>
          <w:rFonts w:eastAsia="AdvTimes"/>
          <w:sz w:val="24"/>
          <w:szCs w:val="24"/>
        </w:rPr>
        <w:t xml:space="preserve">Regional ‘university centers’, such as found in Finland, continue this explicit third mission goal, partnering with other organisations to bring certain academic activities and offerings to regions without a university </w:t>
      </w:r>
      <w:r>
        <w:rPr>
          <w:rFonts w:eastAsia="AdvTimes"/>
          <w:sz w:val="24"/>
          <w:szCs w:val="24"/>
        </w:rPr>
        <w:fldChar w:fldCharType="begin">
          <w:fldData xml:space="preserve">PEVuZE5vdGU+PENpdGUgRXhjbHVkZUF1dGg9IjEiIEV4Y2x1ZGVZZWFyPSIxIj48QXV0aG9yPlZh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</w:fldData>
        </w:fldChar>
      </w:r>
      <w:r>
        <w:rPr>
          <w:rFonts w:eastAsia="AdvTimes"/>
          <w:sz w:val="24"/>
          <w:szCs w:val="24"/>
        </w:rPr>
        <w:instrText xml:space="preserve"> ADDIN EN.CITE </w:instrText>
      </w:r>
      <w:r>
        <w:rPr>
          <w:rFonts w:eastAsia="AdvTimes"/>
          <w:sz w:val="24"/>
          <w:szCs w:val="24"/>
        </w:rPr>
        <w:fldChar w:fldCharType="begin">
          <w:fldData xml:space="preserve">PEVuZE5vdGU+PENpdGUgRXhjbHVkZUF1dGg9IjEiIEV4Y2x1ZGVZZWFyPSIxIj48QXV0aG9yPlZh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</w:fldData>
        </w:fldChar>
      </w:r>
      <w:r>
        <w:rPr>
          <w:rFonts w:eastAsia="AdvTimes"/>
          <w:sz w:val="24"/>
          <w:szCs w:val="24"/>
        </w:rPr>
        <w:instrText xml:space="preserve"> ADDIN EN.CITE.DATA </w:instrText>
      </w:r>
      <w:r>
        <w:rPr>
          <w:rFonts w:eastAsia="AdvTimes"/>
          <w:sz w:val="24"/>
          <w:szCs w:val="24"/>
        </w:rPr>
      </w:r>
      <w:r>
        <w:rPr>
          <w:rFonts w:eastAsia="AdvTimes"/>
          <w:sz w:val="24"/>
          <w:szCs w:val="24"/>
        </w:rPr>
        <w:fldChar w:fldCharType="end"/>
      </w:r>
      <w:r>
        <w:rPr>
          <w:rFonts w:eastAsia="AdvTimes"/>
          <w:sz w:val="24"/>
          <w:szCs w:val="24"/>
        </w:rPr>
      </w:r>
      <w:r>
        <w:rPr>
          <w:rFonts w:eastAsia="AdvTimes"/>
          <w:sz w:val="24"/>
          <w:szCs w:val="24"/>
        </w:rPr>
        <w:fldChar w:fldCharType="separate"/>
      </w:r>
      <w:r>
        <w:rPr>
          <w:rFonts w:eastAsia="AdvTimes"/>
          <w:noProof/>
          <w:sz w:val="24"/>
          <w:szCs w:val="24"/>
        </w:rPr>
        <w:t>(Vakkuri, 2004, p. 301; see also Lähteenmäki-Smith, 2014; Variainen &amp; Viiri, 2005)</w:t>
      </w:r>
      <w:r>
        <w:rPr>
          <w:rFonts w:eastAsia="AdvTimes"/>
          <w:sz w:val="24"/>
          <w:szCs w:val="24"/>
        </w:rPr>
        <w:fldChar w:fldCharType="end"/>
      </w:r>
      <w:r>
        <w:rPr>
          <w:rFonts w:eastAsia="AdvTimes"/>
          <w:sz w:val="24"/>
          <w:szCs w:val="24"/>
        </w:rPr>
        <w:t xml:space="preserve">. Other sociological studies of universities have revealed the “outward-facing centres” </w:t>
      </w:r>
      <w:r>
        <w:rPr>
          <w:sz w:val="24"/>
          <w:szCs w:val="24"/>
          <w:lang w:eastAsia="ko-KR"/>
        </w:rPr>
        <w:fldChar w:fldCharType="begin"/>
      </w:r>
      <w:r>
        <w:rPr>
          <w:sz w:val="24"/>
          <w:szCs w:val="24"/>
          <w:lang w:eastAsia="ko-KR"/>
        </w:rPr>
        <w:instrText xml:space="preserve"> ADDIN EN.CITE &lt;EndNote&gt;&lt;Cite&gt;&lt;Author&gt;Clark&lt;/Author&gt;&lt;Year&gt;1998&lt;/Year&gt;&lt;IDText&gt;Creating entrepreneurial universities: organizational pathways of transformation&lt;/IDText&gt;&lt;Pages&gt;6&lt;/Pages&gt;&lt;DisplayText&gt;(B. R. Clark, 1998, p. 6)&lt;/DisplayText&gt;&lt;record&gt;&lt;keywords&gt;&lt;keyword&gt;Universities and colleges -- Europe -- Administration -- Case studies&lt;/keyword&gt;&lt;keyword&gt;Educational change -- Europe -- Case studies&lt;/keyword&gt;&lt;keyword&gt;Change, Educational&lt;/keyword&gt;&lt;keyword&gt;Education change&lt;/keyword&gt;&lt;keyword&gt;Education reform&lt;/keyword&gt;&lt;keyword&gt;Educational reform&lt;/keyword&gt;&lt;keyword&gt;Reform, Education&lt;/keyword&gt;&lt;keyword&gt;School reform&lt;/keyword&gt;&lt;keyword&gt;Educational planning&lt;/keyword&gt;&lt;keyword&gt;Educational innovations&lt;/keyword&gt;&lt;keyword&gt;Colleges&lt;/keyword&gt;&lt;keyword&gt;Degree-granting institutions&lt;/keyword&gt;&lt;keyword&gt;Higher education institutions&lt;/keyword&gt;&lt;keyword&gt;Higher education providers&lt;/keyword&gt;&lt;keyword&gt;Institutions of higher education&lt;/keyword&gt;&lt;keyword&gt;Postsecondary institutions&lt;/keyword&gt;&lt;keyword&gt;Public institutions&lt;/keyword&gt;&lt;keyword&gt;Schools&lt;/keyword&gt;&lt;keyword&gt;Education, Higher&lt;/keyword&gt;&lt;/keywords&gt;&lt;titles&gt;&lt;title&gt;Creating entrepreneurial universities: organizational pathways of transformation&lt;/title&gt;&lt;/titles&gt;&lt;contributors&gt;&lt;authors&gt;&lt;author&gt;Clark, Burton R.&lt;/author&gt;&lt;/authors&gt;&lt;/contributors&gt;&lt;added-date format="utc"&gt;1466198089&lt;/added-date&gt;&lt;pub-location&gt;Oxford&lt;/pub-location&gt;&lt;ref-type name="Book"&gt;6&lt;/ref-type&gt;&lt;dates&gt;&lt;year&gt;1998&lt;/year&gt;&lt;/dates&gt;&lt;rec-number&gt;395&lt;/rec-number&gt;&lt;publisher&gt;Pergamon Press&lt;/publisher&gt;&lt;last-updated-date format="utc"&gt;1548662000&lt;/last-updated-date&gt;&lt;/record&gt;&lt;/Cite&gt;&lt;/EndNote&gt;</w:instrText>
      </w:r>
      <w:r>
        <w:rPr>
          <w:sz w:val="24"/>
          <w:szCs w:val="24"/>
          <w:lang w:eastAsia="ko-KR"/>
        </w:rPr>
        <w:fldChar w:fldCharType="separate"/>
      </w:r>
      <w:r>
        <w:rPr>
          <w:noProof/>
          <w:sz w:val="24"/>
          <w:szCs w:val="24"/>
          <w:lang w:eastAsia="ko-KR"/>
        </w:rPr>
        <w:t>(B. R. Clark, 1998, p. 6)</w:t>
      </w:r>
      <w:r>
        <w:rPr>
          <w:sz w:val="24"/>
          <w:szCs w:val="24"/>
          <w:lang w:eastAsia="ko-KR"/>
        </w:rPr>
        <w:fldChar w:fldCharType="end"/>
      </w:r>
      <w:r>
        <w:rPr>
          <w:sz w:val="24"/>
          <w:szCs w:val="24"/>
          <w:lang w:eastAsia="ko-KR"/>
        </w:rPr>
        <w:t xml:space="preserve"> driving the ‘entrepreneurial university’, and</w:t>
      </w:r>
      <w:r>
        <w:rPr>
          <w:rFonts w:eastAsia="AdvTimes"/>
          <w:sz w:val="24"/>
          <w:szCs w:val="24"/>
        </w:rPr>
        <w:t xml:space="preserve"> the “interstitial” or “intermediate” organisations </w:t>
      </w:r>
      <w:r>
        <w:rPr>
          <w:rFonts w:eastAsia="AdvTimes"/>
          <w:sz w:val="24"/>
          <w:szCs w:val="24"/>
        </w:rPr>
        <w:fldChar w:fldCharType="begin"/>
      </w:r>
      <w:r>
        <w:rPr>
          <w:rFonts w:eastAsia="AdvTimes"/>
          <w:sz w:val="24"/>
          <w:szCs w:val="24"/>
        </w:rPr>
        <w:instrText xml:space="preserve"> ADDIN EN.CITE &lt;EndNote&gt;&lt;Cite&gt;&lt;Author&gt;Slaughter&lt;/Author&gt;&lt;Year&gt;2010&lt;/Year&gt;&lt;IDText&gt;Academic capitalism and the new economy: markets, state, and higher education&lt;/IDText&gt;&lt;Pages&gt;1&lt;/Pages&gt;&lt;DisplayText&gt;(Slaughter &amp;amp; Rhoades, 2010, p. 1)&lt;/DisplayText&gt;&lt;record&gt;&lt;keywords&gt;&lt;keyword&gt;Education, Higher -- Economic aspects -- United States&lt;/keyword&gt;&lt;keyword&gt;Business and education -- United States&lt;/keyword&gt;&lt;keyword&gt;Universities and colleges -- United States -- Sociological aspects&lt;/keyword&gt;&lt;/keywords&gt;&lt;titles&gt;&lt;title&gt;Academic capitalism and the new economy: markets, state, and higher education&lt;/title&gt;&lt;/titles&gt;&lt;contributors&gt;&lt;authors&gt;&lt;author&gt;Slaughter, Sheila&lt;/author&gt;&lt;author&gt;Rhoades, Gary&lt;/author&gt;&lt;/authors&gt;&lt;/contributors&gt;&lt;added-date format="utc"&gt;1463079391&lt;/added-date&gt;&lt;pub-location&gt;Baltimore, MD&lt;/pub-location&gt;&lt;ref-type name="Book"&gt;6&lt;/ref-type&gt;&lt;dates&gt;&lt;year&gt;2010&lt;/year&gt;&lt;/dates&gt;&lt;rec-number&gt;383&lt;/rec-number&gt;&lt;publisher&gt;Johns Hopkins University Press&lt;/publisher&gt;&lt;last-updated-date format="utc"&gt;1477782063&lt;/last-updated-date&gt;&lt;/record&gt;&lt;/Cite&gt;&lt;/EndNote&gt;</w:instrText>
      </w:r>
      <w:r>
        <w:rPr>
          <w:rFonts w:eastAsia="AdvTimes"/>
          <w:sz w:val="24"/>
          <w:szCs w:val="24"/>
        </w:rPr>
        <w:fldChar w:fldCharType="separate"/>
      </w:r>
      <w:r>
        <w:rPr>
          <w:rFonts w:eastAsia="AdvTimes"/>
          <w:noProof/>
          <w:sz w:val="24"/>
          <w:szCs w:val="24"/>
        </w:rPr>
        <w:t>(Slaughter &amp; Rhoades, 2010, p. 1)</w:t>
      </w:r>
      <w:r>
        <w:rPr>
          <w:rFonts w:eastAsia="AdvTimes"/>
          <w:sz w:val="24"/>
          <w:szCs w:val="24"/>
        </w:rPr>
        <w:fldChar w:fldCharType="end"/>
      </w:r>
      <w:r>
        <w:rPr>
          <w:rFonts w:eastAsia="AdvTimes"/>
          <w:sz w:val="24"/>
          <w:szCs w:val="24"/>
        </w:rPr>
        <w:t xml:space="preserve"> which are “key elements ... of academic capitalism ... blur[ring] the boundaries between markets, state, and universities” </w:t>
      </w:r>
      <w:r>
        <w:rPr>
          <w:rFonts w:eastAsia="AdvTimes"/>
          <w:sz w:val="24"/>
          <w:szCs w:val="24"/>
        </w:rPr>
        <w:fldChar w:fldCharType="begin"/>
      </w:r>
      <w:r>
        <w:rPr>
          <w:rFonts w:eastAsia="AdvTimes"/>
          <w:sz w:val="24"/>
          <w:szCs w:val="24"/>
        </w:rPr>
        <w:instrText xml:space="preserve"> ADDIN EN.CITE &lt;EndNote&gt;&lt;Cite&gt;&lt;Author&gt;Kaidesoja&lt;/Author&gt;&lt;Year&gt;2014&lt;/Year&gt;&lt;IDText&gt;How to Explain Academic Capitalism: A Mechanism-Based Approach&lt;/IDText&gt;&lt;Pages&gt;178&lt;/Pages&gt;&lt;DisplayText&gt;(Kaidesoja &amp;amp; Kauppinen, 2014, p. 178)&lt;/DisplayText&gt;&lt;record&gt;&lt;titles&gt;&lt;title&gt;How to Explain Academic Capitalism: A Mechanism-Based Approach&lt;/title&gt;&lt;secondary-title&gt;Academic capitalism in the age of globalization&lt;/secondary-title&gt;&lt;/titles&gt;&lt;contributors&gt;&lt;authors&gt;&lt;author&gt;Kaidesoja, Tuukka&lt;/author&gt;&lt;author&gt;Kauppinen, Ilkka&lt;/author&gt;&lt;/authors&gt;&lt;/contributors&gt;&lt;added-date format="utc"&gt;1530637025&lt;/added-date&gt;&lt;pub-location&gt;Baltimore&lt;/pub-location&gt;&lt;ref-type name="Book Section"&gt;5&lt;/ref-type&gt;&lt;dates&gt;&lt;year&gt;2014&lt;/year&gt;&lt;/dates&gt;&lt;rec-number&gt;7572&lt;/rec-number&gt;&lt;publisher&gt;Johns Hopkins University Press&lt;/publisher&gt;&lt;last-updated-date format="utc"&gt;1548525454&lt;/last-updated-date&gt;&lt;contributors&gt;&lt;secondary-authors&gt;&lt;author&gt;Cantwell, Brendan&lt;/author&gt;&lt;author&gt;Kauppinen, Ilkka&lt;/author&gt;&lt;/secondary-authors&gt;&lt;/contributors&gt;&lt;/record&gt;&lt;/Cite&gt;&lt;/EndNote&gt;</w:instrText>
      </w:r>
      <w:r>
        <w:rPr>
          <w:rFonts w:eastAsia="AdvTimes"/>
          <w:sz w:val="24"/>
          <w:szCs w:val="24"/>
        </w:rPr>
        <w:fldChar w:fldCharType="separate"/>
      </w:r>
      <w:r>
        <w:rPr>
          <w:rFonts w:eastAsia="AdvTimes"/>
          <w:noProof/>
          <w:sz w:val="24"/>
          <w:szCs w:val="24"/>
        </w:rPr>
        <w:t>(Kaidesoja &amp; Kauppinen, 2014, p. 178)</w:t>
      </w:r>
      <w:r>
        <w:rPr>
          <w:rFonts w:eastAsia="AdvTimes"/>
          <w:sz w:val="24"/>
          <w:szCs w:val="24"/>
        </w:rPr>
        <w:fldChar w:fldCharType="end"/>
      </w:r>
      <w:r>
        <w:rPr>
          <w:rFonts w:eastAsia="AdvTimes"/>
          <w:sz w:val="24"/>
          <w:szCs w:val="24"/>
        </w:rPr>
        <w:t xml:space="preserve">. </w:t>
      </w:r>
    </w:p>
    <w:p w14:paraId="1E08ABEF" w14:textId="356190FE" w:rsidR="00DC7B41" w:rsidRDefault="00DC7B41" w:rsidP="001F5DB2">
      <w:pPr>
        <w:spacing w:after="120" w:line="360" w:lineRule="auto"/>
        <w:rPr>
          <w:rFonts w:eastAsia="AdvTimes"/>
          <w:sz w:val="24"/>
          <w:szCs w:val="24"/>
        </w:rPr>
      </w:pPr>
      <w:r>
        <w:rPr>
          <w:rFonts w:eastAsia="AdvTimes"/>
          <w:sz w:val="24"/>
          <w:szCs w:val="24"/>
        </w:rPr>
        <w:t>Boundary structures linking universities to markets,</w:t>
      </w:r>
      <w:r w:rsidRPr="003C2492">
        <w:rPr>
          <w:rFonts w:eastAsia="AdvTimes"/>
          <w:sz w:val="24"/>
          <w:szCs w:val="24"/>
        </w:rPr>
        <w:t xml:space="preserve"> </w:t>
      </w:r>
      <w:r>
        <w:rPr>
          <w:rFonts w:eastAsia="AdvTimes"/>
          <w:sz w:val="24"/>
          <w:szCs w:val="24"/>
        </w:rPr>
        <w:t xml:space="preserve">such as technology or knowledge transfer offices, science parks, and incubators to support academic spin-out companies, have attracted most attention in the literature </w:t>
      </w:r>
      <w:r>
        <w:rPr>
          <w:sz w:val="24"/>
          <w:szCs w:val="24"/>
        </w:rPr>
        <w:fldChar w:fldCharType="begin"/>
      </w:r>
      <w:r>
        <w:rPr>
          <w:sz w:val="24"/>
          <w:szCs w:val="24"/>
        </w:rPr>
        <w:instrText xml:space="preserve"> ADDIN EN.CITE &lt;EndNote&gt;&lt;Cite&gt;&lt;Author&gt;Chau&lt;/Author&gt;&lt;Year&gt;2017&lt;/Year&gt;&lt;IDText&gt;Aligning university–industry interactions: The role of boundary spanning in intellectual capital transfer&lt;/IDText&gt;&lt;DisplayText&gt;(Chau et al., 2017)&lt;/DisplayText&gt;&lt;record&gt;&lt;keywords&gt;&lt;keyword&gt;University–Industry Interactions&lt;/keyword&gt;&lt;keyword&gt;Boundary Units in Universities&lt;/keyword&gt;&lt;keyword&gt;Knowledge Transfer Offices&lt;/keyword&gt;&lt;keyword&gt;Organizational Alignment&lt;/keyword&gt;&lt;keyword&gt;Instrumental Case Study&lt;/keyword&gt;&lt;/keywords&gt;&lt;isbn&gt;0040-1625&lt;/isbn&gt;&lt;titles&gt;&lt;title&gt;Aligning university–industry interactions: The role of boundary spanning in intellectual capital transfer&lt;/title&gt;&lt;secondary-title&gt;Technological Forecasting &amp;amp; Social Change&lt;/secondary-title&gt;&lt;/titles&gt;&lt;pages&gt;199-209&lt;/pages&gt;&lt;number&gt;C&lt;/number&gt;&lt;contributors&gt;&lt;authors&gt;&lt;author&gt;Chau, Vinh Sum&lt;/author&gt;&lt;author&gt;Gilman, Mark&lt;/author&gt;&lt;author&gt;Serbanica, Cristina&lt;/author&gt;&lt;/authors&gt;&lt;/contributors&gt;&lt;added-date format="utc"&gt;1549201314&lt;/added-date&gt;&lt;ref-type name="Journal Article"&gt;17&lt;/ref-type&gt;&lt;dates&gt;&lt;year&gt;2017&lt;/year&gt;&lt;/dates&gt;&lt;rec-number&gt;7719&lt;/rec-number&gt;&lt;last-updated-date format="utc"&gt;1549201314&lt;/last-updated-date&gt;&lt;electronic-resource-num&gt;10.1016/j.techfore.2016.03.013&lt;/electronic-resource-num&gt;&lt;volume&gt;123&lt;/volume&gt;&lt;/record&gt;&lt;/Cite&gt;&lt;/EndNote&gt;</w:instrText>
      </w:r>
      <w:r>
        <w:rPr>
          <w:sz w:val="24"/>
          <w:szCs w:val="24"/>
        </w:rPr>
        <w:fldChar w:fldCharType="separate"/>
      </w:r>
      <w:r>
        <w:rPr>
          <w:noProof/>
          <w:sz w:val="24"/>
          <w:szCs w:val="24"/>
        </w:rPr>
        <w:t>(Chau et al., 2017)</w:t>
      </w:r>
      <w:r>
        <w:rPr>
          <w:sz w:val="24"/>
          <w:szCs w:val="24"/>
        </w:rPr>
        <w:fldChar w:fldCharType="end"/>
      </w:r>
      <w:r>
        <w:rPr>
          <w:sz w:val="24"/>
          <w:szCs w:val="24"/>
        </w:rPr>
        <w:t xml:space="preserve">. They support the kinds of </w:t>
      </w:r>
      <w:r w:rsidR="00E9440D">
        <w:rPr>
          <w:sz w:val="24"/>
          <w:szCs w:val="24"/>
        </w:rPr>
        <w:t>‘</w:t>
      </w:r>
      <w:r>
        <w:rPr>
          <w:sz w:val="24"/>
          <w:szCs w:val="24"/>
        </w:rPr>
        <w:t>collaboration</w:t>
      </w:r>
      <w:r w:rsidR="00E9440D">
        <w:rPr>
          <w:sz w:val="24"/>
          <w:szCs w:val="24"/>
        </w:rPr>
        <w:t xml:space="preserve">’ </w:t>
      </w:r>
      <w:r>
        <w:rPr>
          <w:sz w:val="24"/>
          <w:szCs w:val="24"/>
        </w:rPr>
        <w:t xml:space="preserve">and </w:t>
      </w:r>
      <w:r w:rsidR="00E9440D">
        <w:rPr>
          <w:sz w:val="24"/>
          <w:szCs w:val="24"/>
        </w:rPr>
        <w:t>‘</w:t>
      </w:r>
      <w:r>
        <w:rPr>
          <w:sz w:val="24"/>
          <w:szCs w:val="24"/>
        </w:rPr>
        <w:t>outputs</w:t>
      </w:r>
      <w:r w:rsidR="00E9440D">
        <w:rPr>
          <w:sz w:val="24"/>
          <w:szCs w:val="24"/>
        </w:rPr>
        <w:t>’ already discussed above</w:t>
      </w:r>
      <w:r>
        <w:rPr>
          <w:sz w:val="24"/>
          <w:szCs w:val="24"/>
        </w:rPr>
        <w:t xml:space="preserve">. Therefore, </w:t>
      </w:r>
      <w:r w:rsidR="002D27BA">
        <w:rPr>
          <w:sz w:val="24"/>
          <w:szCs w:val="24"/>
        </w:rPr>
        <w:t>I</w:t>
      </w:r>
      <w:r>
        <w:rPr>
          <w:sz w:val="24"/>
          <w:szCs w:val="24"/>
        </w:rPr>
        <w:t xml:space="preserve"> </w:t>
      </w:r>
      <w:r w:rsidR="002D27BA">
        <w:rPr>
          <w:sz w:val="24"/>
          <w:szCs w:val="24"/>
        </w:rPr>
        <w:t>discus</w:t>
      </w:r>
      <w:r>
        <w:rPr>
          <w:sz w:val="24"/>
          <w:szCs w:val="24"/>
        </w:rPr>
        <w:t xml:space="preserve">s </w:t>
      </w:r>
      <w:r w:rsidR="002D27BA">
        <w:rPr>
          <w:sz w:val="24"/>
          <w:szCs w:val="24"/>
        </w:rPr>
        <w:t>here</w:t>
      </w:r>
      <w:r>
        <w:rPr>
          <w:sz w:val="24"/>
          <w:szCs w:val="24"/>
        </w:rPr>
        <w:t xml:space="preserve"> another kind of boundary structure</w:t>
      </w:r>
      <w:r w:rsidR="00145D35">
        <w:rPr>
          <w:sz w:val="24"/>
          <w:szCs w:val="24"/>
        </w:rPr>
        <w:t xml:space="preserve">, </w:t>
      </w:r>
      <w:r w:rsidR="00772F70">
        <w:rPr>
          <w:sz w:val="24"/>
          <w:szCs w:val="24"/>
        </w:rPr>
        <w:t xml:space="preserve">one which has potentially more fundamental consequences for academic research activity in that they compete with traditional departments as a “major way to group academic work” (B. R. Clark, 1998, p. 6; see also Ponomariov &amp; Boardman, 2010), namely, </w:t>
      </w:r>
      <w:r w:rsidR="00145D35">
        <w:rPr>
          <w:sz w:val="24"/>
          <w:szCs w:val="24"/>
        </w:rPr>
        <w:t xml:space="preserve">problem-centred </w:t>
      </w:r>
      <w:r>
        <w:rPr>
          <w:sz w:val="24"/>
          <w:szCs w:val="24"/>
        </w:rPr>
        <w:t>research centres</w:t>
      </w:r>
      <w:r w:rsidR="00145D35">
        <w:rPr>
          <w:sz w:val="24"/>
          <w:szCs w:val="24"/>
        </w:rPr>
        <w:t>.</w:t>
      </w:r>
      <w:r w:rsidR="00057A4D">
        <w:rPr>
          <w:sz w:val="24"/>
          <w:szCs w:val="24"/>
        </w:rPr>
        <w:t xml:space="preserve"> </w:t>
      </w:r>
      <w:r w:rsidR="00145D35">
        <w:rPr>
          <w:sz w:val="24"/>
          <w:szCs w:val="24"/>
        </w:rPr>
        <w:t xml:space="preserve">The traditional form of co-ordination of academics has been according to distinct academic disciplines. By contrast, these problem-oriented research centres operate as interdisciplinary, transdisciplinary, or even post-disciplinary units, linking academia to </w:t>
      </w:r>
      <w:r>
        <w:rPr>
          <w:sz w:val="24"/>
          <w:szCs w:val="24"/>
        </w:rPr>
        <w:t>society in the sense that they co-ordinate academic researchers according to their potential relevance to solving external, non-academic problems</w:t>
      </w:r>
      <w:r w:rsidR="00E7378C">
        <w:rPr>
          <w:sz w:val="24"/>
          <w:szCs w:val="24"/>
        </w:rPr>
        <w:t>, such as the development of ‘greener’ industrial processes, reducing the human impact on natural life and environments, and using technology to maximise the clinical use of inpatient data (to take a few examples from my research studied in this thesis).</w:t>
      </w:r>
    </w:p>
    <w:p w14:paraId="4DB8C2D8" w14:textId="06E121F4" w:rsidR="00DC7B41" w:rsidRPr="006B3347" w:rsidRDefault="00DC7B41" w:rsidP="001F5DB2">
      <w:pPr>
        <w:spacing w:after="120" w:line="360" w:lineRule="auto"/>
        <w:rPr>
          <w:sz w:val="24"/>
          <w:szCs w:val="24"/>
        </w:rPr>
      </w:pPr>
      <w:r>
        <w:rPr>
          <w:sz w:val="24"/>
          <w:szCs w:val="24"/>
        </w:rPr>
        <w:t xml:space="preserve">With the rise of ‘mode 2’ forms of knowledge production (Gibbons et al., 1994) in the context of ‘academic capitalist’ (Slaughter &amp; Rhoades, 2010) and ‘neoliberal’ </w:t>
      </w:r>
      <w:r>
        <w:rPr>
          <w:sz w:val="24"/>
          <w:szCs w:val="24"/>
        </w:rPr>
        <w:fldChar w:fldCharType="begin">
          <w:fldData xml:space="preserve">PEVuZE5vdGU+PENpdGU+PEF1dGhvcj5PbHNzZW48L0F1dGhvcj48WWVhcj4yMDExPC9ZZWFyPjxJ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=
</w:fldData>
        </w:fldChar>
      </w:r>
      <w:r w:rsidR="00794385">
        <w:rPr>
          <w:sz w:val="24"/>
          <w:szCs w:val="24"/>
        </w:rPr>
        <w:instrText xml:space="preserve"> ADDIN EN.CITE </w:instrText>
      </w:r>
      <w:r w:rsidR="00794385">
        <w:rPr>
          <w:sz w:val="24"/>
          <w:szCs w:val="24"/>
        </w:rPr>
        <w:fldChar w:fldCharType="begin">
          <w:fldData xml:space="preserve">PEVuZE5vdGU+PENpdGU+PEF1dGhvcj5PbHNzZW48L0F1dGhvcj48WWVhcj4yMDExPC9ZZWFyPjxJ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=
</w:fldData>
        </w:fldChar>
      </w:r>
      <w:r w:rsidR="00794385">
        <w:rPr>
          <w:sz w:val="24"/>
          <w:szCs w:val="24"/>
        </w:rPr>
        <w:instrText xml:space="preserve"> ADDIN EN.CITE.DATA </w:instrText>
      </w:r>
      <w:r w:rsidR="00794385">
        <w:rPr>
          <w:sz w:val="24"/>
          <w:szCs w:val="24"/>
        </w:rPr>
      </w:r>
      <w:r w:rsidR="00794385">
        <w:rPr>
          <w:sz w:val="24"/>
          <w:szCs w:val="24"/>
        </w:rPr>
        <w:fldChar w:fldCharType="end"/>
      </w:r>
      <w:r>
        <w:rPr>
          <w:sz w:val="24"/>
          <w:szCs w:val="24"/>
        </w:rPr>
      </w:r>
      <w:r>
        <w:rPr>
          <w:sz w:val="24"/>
          <w:szCs w:val="24"/>
        </w:rPr>
        <w:fldChar w:fldCharType="separate"/>
      </w:r>
      <w:r w:rsidR="00794385">
        <w:rPr>
          <w:noProof/>
          <w:sz w:val="24"/>
          <w:szCs w:val="24"/>
        </w:rPr>
        <w:t>(Olssen, 2011; Watermeyer &amp; Olssen, 2016)</w:t>
      </w:r>
      <w:r>
        <w:rPr>
          <w:sz w:val="24"/>
          <w:szCs w:val="24"/>
        </w:rPr>
        <w:fldChar w:fldCharType="end"/>
      </w:r>
      <w:r>
        <w:rPr>
          <w:sz w:val="24"/>
          <w:szCs w:val="24"/>
        </w:rPr>
        <w:t xml:space="preserve"> systems of higher education and academic research, disciplinarity as a mode of integrating researchers and advancing knowledge has been under great scrutiny. This goes back </w:t>
      </w:r>
      <w:r w:rsidR="00B72B91">
        <w:rPr>
          <w:sz w:val="24"/>
          <w:szCs w:val="24"/>
        </w:rPr>
        <w:t xml:space="preserve">some </w:t>
      </w:r>
      <w:r>
        <w:rPr>
          <w:sz w:val="24"/>
          <w:szCs w:val="24"/>
        </w:rPr>
        <w:t xml:space="preserve">decades, with the aforementioned CERI (1982) report describing disciplines as not only “scientific realities but also social institutions which define a sharing of knowledge or of power” (p. 137). For </w:t>
      </w:r>
      <w:r w:rsidRPr="006B3347">
        <w:rPr>
          <w:iCs/>
          <w:sz w:val="24"/>
          <w:szCs w:val="24"/>
        </w:rPr>
        <w:t>B. R. Clark</w:t>
      </w:r>
      <w:r w:rsidRPr="006B3347">
        <w:rPr>
          <w:sz w:val="24"/>
          <w:szCs w:val="24"/>
        </w:rPr>
        <w:t xml:space="preserve"> </w:t>
      </w:r>
      <w:r w:rsidRPr="006B3347">
        <w:rPr>
          <w:sz w:val="24"/>
          <w:szCs w:val="24"/>
        </w:rPr>
        <w:fldChar w:fldCharType="begin"/>
      </w:r>
      <w:r>
        <w:rPr>
          <w:sz w:val="24"/>
          <w:szCs w:val="24"/>
        </w:rPr>
        <w:instrText xml:space="preserve"> ADDIN EN.CITE &lt;EndNote&gt;&lt;Cite ExcludeAuth="1"&gt;&lt;Author&gt;Clark&lt;/Author&gt;&lt;Year&gt;2008&lt;/Year&gt;&lt;IDText&gt;Differentiation and Integration of the Academic Profession&lt;/IDText&gt;&lt;DisplayText&gt;(2008)&lt;/DisplayText&gt;&lt;record&gt;&lt;titles&gt;&lt;title&gt;Differentiation and Integration of the Academic Profession&lt;/title&gt;&lt;secondary-title&gt;On Higher Education: Selected Writings, 1956-2006&lt;/secondary-title&gt;&lt;/titles&gt;&lt;contributors&gt;&lt;authors&gt;&lt;author&gt;Clark, Burton R.&lt;/author&gt;&lt;/authors&gt;&lt;/contributors&gt;&lt;added-date format="utc"&gt;1548523690&lt;/added-date&gt;&lt;pub-location&gt;Baltimore&lt;/pub-location&gt;&lt;ref-type name="Book Section"&gt;5&lt;/ref-type&gt;&lt;dates&gt;&lt;year&gt;2008&lt;/year&gt;&lt;/dates&gt;&lt;rec-number&gt;7697&lt;/rec-number&gt;&lt;publisher&gt;Johns Hopkins University Press&lt;/publisher&gt;&lt;last-updated-date format="utc"&gt;1548523801&lt;/last-updated-date&gt;&lt;contributors&gt;&lt;secondary-authors&gt;&lt;author&gt;Clark, Burton R.&lt;/author&gt;&lt;author&gt;Clark, Adele&lt;/author&gt;&lt;/secondary-authors&gt;&lt;/contributors&gt;&lt;/record&gt;&lt;/Cite&gt;&lt;/EndNote&gt;</w:instrText>
      </w:r>
      <w:r w:rsidRPr="006B3347">
        <w:rPr>
          <w:sz w:val="24"/>
          <w:szCs w:val="24"/>
        </w:rPr>
        <w:fldChar w:fldCharType="separate"/>
      </w:r>
      <w:r>
        <w:rPr>
          <w:noProof/>
          <w:sz w:val="24"/>
          <w:szCs w:val="24"/>
        </w:rPr>
        <w:t>(2008)</w:t>
      </w:r>
      <w:r w:rsidRPr="006B3347">
        <w:rPr>
          <w:sz w:val="24"/>
          <w:szCs w:val="24"/>
        </w:rPr>
        <w:fldChar w:fldCharType="end"/>
      </w:r>
      <w:r w:rsidRPr="006B3347">
        <w:rPr>
          <w:sz w:val="24"/>
          <w:szCs w:val="24"/>
        </w:rPr>
        <w:t xml:space="preserve">: </w:t>
      </w:r>
    </w:p>
    <w:p w14:paraId="4417BC33" w14:textId="77777777" w:rsidR="00DC7B41" w:rsidRDefault="00DC7B41" w:rsidP="001F5DB2">
      <w:pPr>
        <w:spacing w:after="120" w:line="240" w:lineRule="auto"/>
        <w:ind w:left="720"/>
        <w:rPr>
          <w:sz w:val="24"/>
          <w:szCs w:val="24"/>
        </w:rPr>
      </w:pPr>
      <w:r w:rsidRPr="006B3347">
        <w:rPr>
          <w:sz w:val="24"/>
          <w:szCs w:val="24"/>
        </w:rPr>
        <w:t xml:space="preserve">“Disciplines have conscious goals. In fact it is their intentions and strivings and not those stated as the broad aims of higher education which determine the real goals of the many departments, schools, and sub-colleges that make up the operating levels of universities” </w:t>
      </w:r>
      <w:r w:rsidRPr="006B3347">
        <w:rPr>
          <w:sz w:val="24"/>
          <w:szCs w:val="24"/>
        </w:rPr>
        <w:fldChar w:fldCharType="begin"/>
      </w:r>
      <w:r w:rsidRPr="006B3347">
        <w:rPr>
          <w:sz w:val="24"/>
          <w:szCs w:val="24"/>
        </w:rPr>
        <w:instrText xml:space="preserve"> ADDIN EN.CITE &lt;EndNote&gt;&lt;Cite ExcludeAuth="1" ExcludeYear="1"&gt;&lt;Author&gt;Clark&lt;/Author&gt;&lt;Year&gt;2008&lt;/Year&gt;&lt;IDText&gt;Differentiation and Integration of the Academic Profession&lt;/IDText&gt;&lt;Pages&gt;285&lt;/Pages&gt;&lt;DisplayText&gt;(p. 285)&lt;/DisplayText&gt;&lt;record&gt;&lt;titles&gt;&lt;title&gt;Differentiation and Integration of the Academic Profession&lt;/title&gt;&lt;secondary-title&gt;On Higher Education: Selected Writings, 1956-2006&lt;/secondary-title&gt;&lt;/titles&gt;&lt;contributors&gt;&lt;authors&gt;&lt;author&gt;Clark, Burton R.&lt;/author&gt;&lt;/authors&gt;&lt;/contributors&gt;&lt;added-date format="utc"&gt;1548523690&lt;/added-date&gt;&lt;pub-location&gt;Baltimore&lt;/pub-location&gt;&lt;ref-type name="Book Section"&gt;5&lt;/ref-type&gt;&lt;dates&gt;&lt;year&gt;2008&lt;/year&gt;&lt;/dates&gt;&lt;rec-number&gt;7697&lt;/rec-number&gt;&lt;publisher&gt;Johns Hopkins University Press&lt;/publisher&gt;&lt;last-updated-date format="utc"&gt;1548523801&lt;/last-updated-date&gt;&lt;contributors&gt;&lt;secondary-authors&gt;&lt;author&gt;Clark, Burton R.&lt;/author&gt;&lt;author&gt;Clark, Adele&lt;/author&gt;&lt;/secondary-authors&gt;&lt;/contributors&gt;&lt;/record&gt;&lt;/Cite&gt;&lt;/EndNote&gt;</w:instrText>
      </w:r>
      <w:r w:rsidRPr="006B3347">
        <w:rPr>
          <w:sz w:val="24"/>
          <w:szCs w:val="24"/>
        </w:rPr>
        <w:fldChar w:fldCharType="separate"/>
      </w:r>
      <w:r w:rsidRPr="006B3347">
        <w:rPr>
          <w:noProof/>
          <w:sz w:val="24"/>
          <w:szCs w:val="24"/>
        </w:rPr>
        <w:t>(p. 285)</w:t>
      </w:r>
      <w:r w:rsidRPr="006B3347">
        <w:rPr>
          <w:sz w:val="24"/>
          <w:szCs w:val="24"/>
        </w:rPr>
        <w:fldChar w:fldCharType="end"/>
      </w:r>
      <w:r>
        <w:rPr>
          <w:sz w:val="24"/>
          <w:szCs w:val="24"/>
        </w:rPr>
        <w:t>.</w:t>
      </w:r>
    </w:p>
    <w:p w14:paraId="5D9BC14C" w14:textId="03A6F9CA" w:rsidR="00DC7B41" w:rsidRDefault="00DC7B41" w:rsidP="001F5DB2">
      <w:pPr>
        <w:autoSpaceDE w:val="0"/>
        <w:autoSpaceDN w:val="0"/>
        <w:adjustRightInd w:val="0"/>
        <w:spacing w:after="120" w:line="360" w:lineRule="auto"/>
        <w:rPr>
          <w:sz w:val="24"/>
          <w:szCs w:val="24"/>
        </w:rPr>
      </w:pPr>
      <w:r>
        <w:rPr>
          <w:sz w:val="24"/>
          <w:szCs w:val="24"/>
        </w:rPr>
        <w:t xml:space="preserve">To counter this, inter- or transdisciplinarity is seen as a solution to problems of the relations not only between bodies of knowledge, but between science and society more generally </w:t>
      </w:r>
      <w:r>
        <w:rPr>
          <w:sz w:val="24"/>
          <w:szCs w:val="24"/>
        </w:rPr>
        <w:fldChar w:fldCharType="begin"/>
      </w:r>
      <w:r>
        <w:rPr>
          <w:sz w:val="24"/>
          <w:szCs w:val="24"/>
        </w:rPr>
        <w:instrText xml:space="preserve"> ADDIN EN.CITE &lt;EndNote&gt;&lt;Cite&gt;&lt;Author&gt;Barry&lt;/Author&gt;&lt;Year&gt;2013&lt;/Year&gt;&lt;IDText&gt;Interdisciplinarity: reconfigurations of the social and natural sciences&lt;/IDText&gt;&lt;DisplayText&gt;(Barry &amp;amp; Born, 2013)&lt;/DisplayText&gt;&lt;record&gt;&lt;keywords&gt;&lt;keyword&gt;Interdisciplinary approach to knowledge&lt;/keyword&gt;&lt;keyword&gt;Interdisciplinary research&lt;/keyword&gt;&lt;keyword&gt;Interdisciplinary approach in education&lt;/keyword&gt;&lt;keyword&gt;Social sciences&lt;/keyword&gt;&lt;keyword&gt;Science&lt;/keyword&gt;&lt;keyword&gt;Natural history&lt;/keyword&gt;&lt;keyword&gt;History, Natural&lt;/keyword&gt;&lt;keyword&gt;Natural science&lt;/keyword&gt;&lt;keyword&gt;Physiophilosophy&lt;/keyword&gt;&lt;keyword&gt;Biology&lt;/keyword&gt;&lt;keyword&gt;Science&lt;/keyword&gt;&lt;keyword&gt;Natural science&lt;/keyword&gt;&lt;keyword&gt;Science of science&lt;/keyword&gt;&lt;keyword&gt;Sciences&lt;/keyword&gt;&lt;keyword&gt;Behavioral sciences&lt;/keyword&gt;&lt;keyword&gt;Human sciences&lt;/keyword&gt;&lt;keyword&gt;Sciences, Social&lt;/keyword&gt;&lt;keyword&gt;Social science&lt;/keyword&gt;&lt;keyword&gt;Social studies&lt;/keyword&gt;&lt;keyword&gt;Civilization&lt;/keyword&gt;&lt;keyword&gt;Integrated curriculum&lt;/keyword&gt;&lt;keyword&gt;Interdisciplinarity in education&lt;/keyword&gt;&lt;keyword&gt;Interdisciplinary studies&lt;/keyword&gt;&lt;keyword&gt;Curriculum planning&lt;/keyword&gt;&lt;keyword&gt;Holistic education&lt;/keyword&gt;&lt;keyword&gt;IDR (Research)&lt;/keyword&gt;&lt;keyword&gt;Research, Interdisciplinary&lt;/keyword&gt;&lt;keyword&gt;Research&lt;/keyword&gt;&lt;keyword&gt;Knowledge, Theory of&lt;/keyword&gt;&lt;keyword&gt;Methodology&lt;/keyword&gt;&lt;keyword&gt;Science and the humanities&lt;/keyword&gt;&lt;/keywords&gt;&lt;titles&gt;&lt;title&gt;Interdisciplinarity: reconfigurations of the social and natural sciences&lt;/title&gt;&lt;/titles&gt;&lt;contributors&gt;&lt;authors&gt;&lt;author&gt;Barry, Andrew&lt;/author&gt;&lt;author&gt;Born, Georgina&lt;/author&gt;&lt;/authors&gt;&lt;/contributors&gt;&lt;added-date format="utc"&gt;1512687812&lt;/added-date&gt;&lt;pub-location&gt;London&lt;/pub-location&gt;&lt;ref-type name="Edited Book"&gt;28&lt;/ref-type&gt;&lt;dates&gt;&lt;year&gt;2013&lt;/year&gt;&lt;/dates&gt;&lt;rec-number&gt;7263&lt;/rec-number&gt;&lt;publisher&gt;Routledge&lt;/publisher&gt;&lt;last-updated-date format="utc"&gt;1523641127&lt;/last-updated-date&gt;&lt;/record&gt;&lt;/Cite&gt;&lt;/EndNote&gt;</w:instrText>
      </w:r>
      <w:r>
        <w:rPr>
          <w:sz w:val="24"/>
          <w:szCs w:val="24"/>
        </w:rPr>
        <w:fldChar w:fldCharType="separate"/>
      </w:r>
      <w:r>
        <w:rPr>
          <w:noProof/>
          <w:sz w:val="24"/>
          <w:szCs w:val="24"/>
        </w:rPr>
        <w:t>(Barry &amp; Born, 2013)</w:t>
      </w:r>
      <w:r>
        <w:rPr>
          <w:sz w:val="24"/>
          <w:szCs w:val="24"/>
        </w:rPr>
        <w:fldChar w:fldCharType="end"/>
      </w:r>
      <w:r>
        <w:rPr>
          <w:sz w:val="24"/>
          <w:szCs w:val="24"/>
        </w:rPr>
        <w:t xml:space="preserve">. New research units grounded upon “ideas of interdisciplinarity and transdisciplinarity” aim to promote “boundary transgressions, in which the disciplinary and disciplining rules, trainings and subjectivities given by existing knowledge corpuses are put aside or superseded” </w:t>
      </w:r>
      <w:r>
        <w:rPr>
          <w:sz w:val="24"/>
          <w:szCs w:val="24"/>
        </w:rPr>
        <w:fldChar w:fldCharType="begin"/>
      </w:r>
      <w:r>
        <w:rPr>
          <w:sz w:val="24"/>
          <w:szCs w:val="24"/>
        </w:rPr>
        <w:instrText xml:space="preserve"> ADDIN EN.CITE &lt;EndNote&gt;&lt;Cite&gt;&lt;Author&gt;Barry&lt;/Author&gt;&lt;Year&gt;2008&lt;/Year&gt;&lt;IDText&gt;Logics of interdisciplinarity&lt;/IDText&gt;&lt;Pages&gt;21&lt;/Pages&gt;&lt;DisplayText&gt;(Barry et al., 2008, p. 21)&lt;/DisplayText&gt;&lt;record&gt;&lt;keywords&gt;&lt;keyword&gt;Interdisciplinarity&lt;/keyword&gt;&lt;keyword&gt;Interdisciplinary Research&lt;/keyword&gt;&lt;keyword&gt;Accountability&lt;/keyword&gt;&lt;keyword&gt;Innovation&lt;/keyword&gt;&lt;keyword&gt;Ontology&lt;/keyword&gt;&lt;keyword&gt;Ethnography&lt;/keyword&gt;&lt;keyword&gt;Environment&lt;/keyword&gt;&lt;keyword&gt;Art-Science&lt;/keyword&gt;&lt;/keywords&gt;&lt;isbn&gt;0308-5147&lt;/isbn&gt;&lt;titles&gt;&lt;title&gt;Logics of interdisciplinarity&lt;/title&gt;&lt;secondary-title&gt;Economy and Society&lt;/secondary-title&gt;&lt;/titles&gt;&lt;pages&gt;20-49&lt;/pages&gt;&lt;number&gt;1&lt;/number&gt;&lt;contributors&gt;&lt;authors&gt;&lt;author&gt;Barry, Andrew&lt;/author&gt;&lt;author&gt;Born, Georgina&lt;/author&gt;&lt;author&gt;Weszkalnys, Gisa&lt;/author&gt;&lt;/authors&gt;&lt;/contributors&gt;&lt;added-date format="utc"&gt;1550841221&lt;/added-date&gt;&lt;ref-type name="Journal Article"&gt;17&lt;/ref-type&gt;&lt;dates&gt;&lt;year&gt;2008&lt;/year&gt;&lt;/dates&gt;&lt;rec-number&gt;7755&lt;/rec-number&gt;&lt;publisher&gt;Taylor &amp;amp; Francis Group&lt;/publisher&gt;&lt;last-updated-date format="utc"&gt;1550841221&lt;/last-updated-date&gt;&lt;electronic-resource-num&gt;10.1080/03085140701760841&lt;/electronic-resource-num&gt;&lt;volume&gt;37&lt;/volume&gt;&lt;/record&gt;&lt;/Cite&gt;&lt;/EndNote&gt;</w:instrText>
      </w:r>
      <w:r>
        <w:rPr>
          <w:sz w:val="24"/>
          <w:szCs w:val="24"/>
        </w:rPr>
        <w:fldChar w:fldCharType="separate"/>
      </w:r>
      <w:r>
        <w:rPr>
          <w:noProof/>
          <w:sz w:val="24"/>
          <w:szCs w:val="24"/>
        </w:rPr>
        <w:t>(Barry et al., 2008, p. 21)</w:t>
      </w:r>
      <w:r>
        <w:rPr>
          <w:sz w:val="24"/>
          <w:szCs w:val="24"/>
        </w:rPr>
        <w:fldChar w:fldCharType="end"/>
      </w:r>
      <w:r>
        <w:rPr>
          <w:sz w:val="24"/>
          <w:szCs w:val="24"/>
        </w:rPr>
        <w:t xml:space="preserve">. Transdisciplinarity in particular implies a “transcendence of disciplinary norms ... in the pursuit of ... real-world problem-solving, or ... overcoming the distance between specialized and lay knowledges” </w:t>
      </w:r>
      <w:r>
        <w:rPr>
          <w:sz w:val="24"/>
          <w:szCs w:val="24"/>
        </w:rPr>
        <w:fldChar w:fldCharType="begin"/>
      </w:r>
      <w:r>
        <w:rPr>
          <w:sz w:val="24"/>
          <w:szCs w:val="24"/>
        </w:rPr>
        <w:instrText xml:space="preserve"> ADDIN EN.CITE &lt;EndNote&gt;&lt;Cite&gt;&lt;Author&gt;Barry&lt;/Author&gt;&lt;Year&gt;2008&lt;/Year&gt;&lt;IDText&gt;Logics of interdisciplinarity&lt;/IDText&gt;&lt;Pages&gt;27&lt;/Pages&gt;&lt;DisplayText&gt;(Barry et al., 2008, p. 27)&lt;/DisplayText&gt;&lt;record&gt;&lt;keywords&gt;&lt;keyword&gt;Interdisciplinarity&lt;/keyword&gt;&lt;keyword&gt;Interdisciplinary Research&lt;/keyword&gt;&lt;keyword&gt;Accountability&lt;/keyword&gt;&lt;keyword&gt;Innovation&lt;/keyword&gt;&lt;keyword&gt;Ontology&lt;/keyword&gt;&lt;keyword&gt;Ethnography&lt;/keyword&gt;&lt;keyword&gt;Environment&lt;/keyword&gt;&lt;keyword&gt;Art-Science&lt;/keyword&gt;&lt;/keywords&gt;&lt;isbn&gt;0308-5147&lt;/isbn&gt;&lt;titles&gt;&lt;title&gt;Logics of interdisciplinarity&lt;/title&gt;&lt;secondary-title&gt;Economy and Society&lt;/secondary-title&gt;&lt;/titles&gt;&lt;pages&gt;20-49&lt;/pages&gt;&lt;number&gt;1&lt;/number&gt;&lt;contributors&gt;&lt;authors&gt;&lt;author&gt;Barry, Andrew&lt;/author&gt;&lt;author&gt;Born, Georgina&lt;/author&gt;&lt;author&gt;Weszkalnys, Gisa&lt;/author&gt;&lt;/authors&gt;&lt;/contributors&gt;&lt;added-date format="utc"&gt;1550841221&lt;/added-date&gt;&lt;ref-type name="Journal Article"&gt;17&lt;/ref-type&gt;&lt;dates&gt;&lt;year&gt;2008&lt;/year&gt;&lt;/dates&gt;&lt;rec-number&gt;7755&lt;/rec-number&gt;&lt;publisher&gt;Taylor &amp;amp; Francis Group&lt;/publisher&gt;&lt;last-updated-date format="utc"&gt;1550841221&lt;/last-updated-date&gt;&lt;electronic-resource-num&gt;10.1080/03085140701760841&lt;/electronic-resource-num&gt;&lt;volume&gt;37&lt;/volume&gt;&lt;/record&gt;&lt;/Cite&gt;&lt;/EndNote&gt;</w:instrText>
      </w:r>
      <w:r>
        <w:rPr>
          <w:sz w:val="24"/>
          <w:szCs w:val="24"/>
        </w:rPr>
        <w:fldChar w:fldCharType="separate"/>
      </w:r>
      <w:r>
        <w:rPr>
          <w:noProof/>
          <w:sz w:val="24"/>
          <w:szCs w:val="24"/>
        </w:rPr>
        <w:t>(Barry et al., 2008, p. 27)</w:t>
      </w:r>
      <w:r>
        <w:rPr>
          <w:sz w:val="24"/>
          <w:szCs w:val="24"/>
        </w:rPr>
        <w:fldChar w:fldCharType="end"/>
      </w:r>
      <w:r>
        <w:rPr>
          <w:sz w:val="24"/>
          <w:szCs w:val="24"/>
        </w:rPr>
        <w:t>. As such, it “</w:t>
      </w:r>
      <w:r w:rsidRPr="000A1C93">
        <w:rPr>
          <w:sz w:val="24"/>
          <w:szCs w:val="24"/>
        </w:rPr>
        <w:t>does not respect institutional boundaries</w:t>
      </w:r>
      <w:r w:rsidRPr="00902C97">
        <w:rPr>
          <w:sz w:val="24"/>
          <w:szCs w:val="24"/>
        </w:rPr>
        <w:t>” (Nowotny, 2006, p. 2)</w:t>
      </w:r>
      <w:r>
        <w:rPr>
          <w:sz w:val="24"/>
          <w:szCs w:val="24"/>
        </w:rPr>
        <w:t>. It</w:t>
      </w:r>
      <w:r w:rsidR="007B7A9E">
        <w:rPr>
          <w:sz w:val="24"/>
          <w:szCs w:val="24"/>
        </w:rPr>
        <w:t xml:space="preserve"> is</w:t>
      </w:r>
      <w:r w:rsidR="00734061">
        <w:rPr>
          <w:sz w:val="24"/>
          <w:szCs w:val="24"/>
        </w:rPr>
        <w:t xml:space="preserve"> practical problems generated </w:t>
      </w:r>
      <w:r>
        <w:rPr>
          <w:sz w:val="24"/>
          <w:szCs w:val="24"/>
        </w:rPr>
        <w:t xml:space="preserve">beyond academic boundaries, rather than disciplinary ones generated within academic boundaries, that are the main driver and basis for coordination of academic effort and expertise </w:t>
      </w:r>
      <w:r>
        <w:rPr>
          <w:sz w:val="24"/>
          <w:szCs w:val="24"/>
        </w:rPr>
        <w:fldChar w:fldCharType="begin"/>
      </w:r>
      <w:r>
        <w:rPr>
          <w:sz w:val="24"/>
          <w:szCs w:val="24"/>
        </w:rPr>
        <w:instrText xml:space="preserve"> ADDIN EN.CITE &lt;EndNote&gt;&lt;Cite&gt;&lt;Author&gt;Nowotny&lt;/Author&gt;&lt;Year&gt;2003&lt;/Year&gt;&lt;IDText&gt;Introduction: &amp;apos;Mode 2&amp;apos; revisited: the new production of knowledge&lt;/IDText&gt;&lt;DisplayText&gt;(Nowotny et al., 2003)&lt;/DisplayText&gt;&lt;record&gt;&lt;keywords&gt;&lt;keyword&gt;Science&lt;/keyword&gt;&lt;keyword&gt;Knowledge&lt;/keyword&gt;&lt;keyword&gt;Knowledge Management&lt;/keyword&gt;&lt;keyword&gt;Scientific Research&lt;/keyword&gt;&lt;keyword&gt;Scientific Discoveries&lt;/keyword&gt;&lt;keyword&gt;Scientific Communities&lt;/keyword&gt;&lt;keyword&gt;Sociology of Science&lt;/keyword&gt;&lt;keyword&gt;Sociology of Knowledge&lt;/keyword&gt;&lt;keyword&gt;Philosophy of Science&lt;/keyword&gt;&lt;keyword&gt;Sociology&lt;/keyword&gt;&lt;/keywords&gt;&lt;isbn&gt;0026-4695&lt;/isbn&gt;&lt;titles&gt;&lt;title&gt;Introduction: &amp;apos;Mode 2&amp;apos; revisited: the new production of knowledge&lt;/title&gt;&lt;secondary-title&gt;Minerva&lt;/secondary-title&gt;&lt;/titles&gt;&lt;pages&gt;179-194&lt;/pages&gt;&lt;number&gt;3&lt;/number&gt;&lt;contributors&gt;&lt;authors&gt;&lt;author&gt;Nowotny, Helga&lt;/author&gt;&lt;author&gt;Scott, Peter&lt;/author&gt;&lt;author&gt;Gibbons, Michael&lt;/author&gt;&lt;/authors&gt;&lt;/contributors&gt;&lt;added-date format="utc"&gt;1529380888&lt;/added-date&gt;&lt;ref-type name="Journal Article"&gt;17&lt;/ref-type&gt;&lt;dates&gt;&lt;year&gt;2003&lt;/year&gt;&lt;/dates&gt;&lt;rec-number&gt;7563&lt;/rec-number&gt;&lt;last-updated-date format="utc"&gt;1529380888&lt;/last-updated-date&gt;&lt;volume&gt;xli&lt;/volume&gt;&lt;/record&gt;&lt;/Cite&gt;&lt;/EndNote&gt;</w:instrText>
      </w:r>
      <w:r>
        <w:rPr>
          <w:sz w:val="24"/>
          <w:szCs w:val="24"/>
        </w:rPr>
        <w:fldChar w:fldCharType="separate"/>
      </w:r>
      <w:r>
        <w:rPr>
          <w:noProof/>
          <w:sz w:val="24"/>
          <w:szCs w:val="24"/>
        </w:rPr>
        <w:t>(Nowotny et al., 2003)</w:t>
      </w:r>
      <w:r>
        <w:rPr>
          <w:sz w:val="24"/>
          <w:szCs w:val="24"/>
        </w:rPr>
        <w:fldChar w:fldCharType="end"/>
      </w:r>
      <w:r>
        <w:rPr>
          <w:sz w:val="24"/>
          <w:szCs w:val="24"/>
        </w:rPr>
        <w:t>. In this context</w:t>
      </w:r>
      <w:r w:rsidR="002F4A87">
        <w:rPr>
          <w:sz w:val="24"/>
          <w:szCs w:val="24"/>
        </w:rPr>
        <w:t>, new forms of academic organisational structure are likely</w:t>
      </w:r>
      <w:r>
        <w:rPr>
          <w:sz w:val="24"/>
          <w:szCs w:val="24"/>
        </w:rPr>
        <w:t xml:space="preserve"> to be “</w:t>
      </w:r>
      <w:r w:rsidRPr="000C4899">
        <w:rPr>
          <w:sz w:val="24"/>
          <w:szCs w:val="24"/>
        </w:rPr>
        <w:t xml:space="preserve">created on the </w:t>
      </w:r>
      <w:r w:rsidRPr="000C4899">
        <w:rPr>
          <w:color w:val="000000" w:themeColor="text1"/>
          <w:sz w:val="24"/>
          <w:szCs w:val="24"/>
        </w:rPr>
        <w:t xml:space="preserve">basis of demands from society more than internal institutionalized norms such as professional or disciplinary” </w:t>
      </w:r>
      <w:r w:rsidRPr="000C4899">
        <w:rPr>
          <w:color w:val="000000" w:themeColor="text1"/>
          <w:sz w:val="24"/>
          <w:szCs w:val="24"/>
        </w:rPr>
        <w:fldChar w:fldCharType="begin"/>
      </w:r>
      <w:r w:rsidRPr="000C4899">
        <w:rPr>
          <w:color w:val="000000" w:themeColor="text1"/>
          <w:sz w:val="24"/>
          <w:szCs w:val="24"/>
        </w:rPr>
        <w:instrText xml:space="preserve"> ADDIN EN.CITE &lt;EndNote&gt;&lt;Cite&gt;&lt;Author&gt;Nyhagen&lt;/Author&gt;&lt;Year&gt;2013&lt;/Year&gt;&lt;IDText&gt;New organisational structures and the transformation of academic work&lt;/IDText&gt;&lt;Pages&gt;410-411&lt;/Pages&gt;&lt;DisplayText&gt;(Nyhagen &amp;amp; Baschung, 2013, pp. 410-411)&lt;/DisplayText&gt;&lt;record&gt;&lt;keywords&gt;&lt;keyword&gt;Academic work&lt;/keyword&gt;&lt;keyword&gt;Research centres&lt;/keyword&gt;&lt;keyword&gt;Doctoral schools&lt;/keyword&gt;&lt;keyword&gt;Specialization&lt;/keyword&gt;&lt;keyword&gt;Collectivization&lt;/keyword&gt;&lt;/keywords&gt;&lt;isbn&gt;0018-1560&lt;/isbn&gt;&lt;titles&gt;&lt;title&gt;New organisational structures and the transformation of academic work&lt;/title&gt;&lt;secondary-title&gt;High Educ&lt;/secondary-title&gt;&lt;/titles&gt;&lt;pages&gt;409-423&lt;/pages&gt;&lt;number&gt;4&lt;/number&gt;&lt;contributors&gt;&lt;authors&gt;&lt;author&gt;Nyhagen, Gigliola&lt;/author&gt;&lt;author&gt;Baschung, Lukas&lt;/author&gt;&lt;/authors&gt;&lt;/contributors&gt;&lt;added-date format="utc"&gt;1492073267&lt;/added-date&gt;&lt;pub-location&gt;Dordrecht&lt;/pub-location&gt;&lt;ref-type name="Journal Article"&gt;17&lt;/ref-type&gt;&lt;dates&gt;&lt;year&gt;2013&lt;/year&gt;&lt;/dates&gt;&lt;rec-number&gt;6711&lt;/rec-number&gt;&lt;last-updated-date format="utc"&gt;1505379616&lt;/last-updated-date&gt;&lt;electronic-resource-num&gt;10.1007/s10734-013-9612-1&lt;/electronic-resource-num&gt;&lt;volume&gt;66&lt;/volume&gt;&lt;/record&gt;&lt;/Cite&gt;&lt;/EndNote&gt;</w:instrText>
      </w:r>
      <w:r w:rsidRPr="000C4899">
        <w:rPr>
          <w:color w:val="000000" w:themeColor="text1"/>
          <w:sz w:val="24"/>
          <w:szCs w:val="24"/>
        </w:rPr>
        <w:fldChar w:fldCharType="separate"/>
      </w:r>
      <w:r w:rsidRPr="000C4899">
        <w:rPr>
          <w:noProof/>
          <w:color w:val="000000" w:themeColor="text1"/>
          <w:sz w:val="24"/>
          <w:szCs w:val="24"/>
        </w:rPr>
        <w:t>(Nyhagen &amp; Baschung, 2013, pp. 410-411)</w:t>
      </w:r>
      <w:r w:rsidRPr="000C4899">
        <w:rPr>
          <w:color w:val="000000" w:themeColor="text1"/>
          <w:sz w:val="24"/>
          <w:szCs w:val="24"/>
        </w:rPr>
        <w:fldChar w:fldCharType="end"/>
      </w:r>
      <w:r w:rsidRPr="000C4899">
        <w:rPr>
          <w:color w:val="000000" w:themeColor="text1"/>
          <w:sz w:val="24"/>
          <w:szCs w:val="24"/>
        </w:rPr>
        <w:t>.</w:t>
      </w:r>
      <w:r>
        <w:rPr>
          <w:sz w:val="24"/>
          <w:szCs w:val="24"/>
        </w:rPr>
        <w:t xml:space="preserve"> </w:t>
      </w:r>
    </w:p>
    <w:p w14:paraId="3B537978" w14:textId="3E1F0BF2" w:rsidR="00DC7B41" w:rsidRDefault="0036491F" w:rsidP="001F5DB2">
      <w:pPr>
        <w:autoSpaceDE w:val="0"/>
        <w:autoSpaceDN w:val="0"/>
        <w:adjustRightInd w:val="0"/>
        <w:spacing w:after="120" w:line="360" w:lineRule="auto"/>
        <w:rPr>
          <w:sz w:val="24"/>
          <w:szCs w:val="24"/>
        </w:rPr>
      </w:pPr>
      <w:r>
        <w:rPr>
          <w:sz w:val="24"/>
          <w:szCs w:val="24"/>
        </w:rPr>
        <w:t>From Bernstein’s (2000) perspective, t</w:t>
      </w:r>
      <w:r w:rsidR="00DC7B41">
        <w:rPr>
          <w:sz w:val="24"/>
          <w:szCs w:val="24"/>
        </w:rPr>
        <w:t>hese developments reflect a “weakening</w:t>
      </w:r>
      <w:r>
        <w:rPr>
          <w:sz w:val="24"/>
          <w:szCs w:val="24"/>
        </w:rPr>
        <w:t>” of boundaries and “g</w:t>
      </w:r>
      <w:r w:rsidR="00DC7B41">
        <w:rPr>
          <w:sz w:val="24"/>
          <w:szCs w:val="24"/>
        </w:rPr>
        <w:t xml:space="preserve">reater external dependency” </w:t>
      </w:r>
      <w:r>
        <w:rPr>
          <w:sz w:val="24"/>
          <w:szCs w:val="24"/>
        </w:rPr>
        <w:t>(p. 52)</w:t>
      </w:r>
      <w:r w:rsidR="00DC7B41">
        <w:rPr>
          <w:rFonts w:eastAsia="MalgunNew Roman"/>
          <w:sz w:val="24"/>
          <w:szCs w:val="24"/>
        </w:rPr>
        <w:t xml:space="preserve">. </w:t>
      </w:r>
      <w:r w:rsidR="00DC7B41">
        <w:rPr>
          <w:sz w:val="24"/>
          <w:szCs w:val="24"/>
        </w:rPr>
        <w:t>However, boundary structures, in facilitating boundary transactions, may also have a role in reinforcing and reproducing certain aspects of academic boundaries. For example, transdisciplinarity, rather than implying or leading to “</w:t>
      </w:r>
      <w:r w:rsidR="00DC7B41">
        <w:rPr>
          <w:i/>
          <w:sz w:val="24"/>
          <w:szCs w:val="24"/>
        </w:rPr>
        <w:t>postdisciplinarity</w:t>
      </w:r>
      <w:r w:rsidR="00DC7B41">
        <w:rPr>
          <w:sz w:val="24"/>
          <w:szCs w:val="24"/>
        </w:rPr>
        <w:t xml:space="preserve">” </w:t>
      </w:r>
      <w:r w:rsidR="00DC7B41">
        <w:rPr>
          <w:sz w:val="24"/>
          <w:szCs w:val="24"/>
        </w:rPr>
        <w:fldChar w:fldCharType="begin"/>
      </w:r>
      <w:r w:rsidR="00DC7B41">
        <w:rPr>
          <w:sz w:val="24"/>
          <w:szCs w:val="24"/>
        </w:rPr>
        <w:instrText xml:space="preserve"> ADDIN EN.CITE &lt;EndNote&gt;&lt;Cite&gt;&lt;Author&gt;Bhaskar&lt;/Author&gt;&lt;Year&gt;2010&lt;/Year&gt;&lt;IDText&gt;Contexts of interdisciplinarity: interdisciplinarity and climate change&lt;/IDText&gt;&lt;Suffix&gt;`, original emphasis&lt;/Suffix&gt;&lt;Pages&gt;5&lt;/Pages&gt;&lt;DisplayText&gt;(Bhaskar, 2010, p. 5, original emphasis)&lt;/DisplayText&gt;&lt;record&gt;&lt;keywords&gt;&lt;keyword&gt;Climatic changes&lt;/keyword&gt;&lt;keyword&gt;Interdisciplinary approach to knowledge&lt;/keyword&gt;&lt;keyword&gt;Globalization&lt;/keyword&gt;&lt;keyword&gt;Global cities&lt;/keyword&gt;&lt;keyword&gt;Globalisation&lt;/keyword&gt;&lt;keyword&gt;Internationalization&lt;/keyword&gt;&lt;keyword&gt;International relations&lt;/keyword&gt;&lt;keyword&gt;Anti-globalization movement&lt;/keyword&gt;&lt;keyword&gt;Knowledge, Theory of&lt;/keyword&gt;&lt;keyword&gt;Methodology&lt;/keyword&gt;&lt;keyword&gt;Science and the humanities&lt;/keyword&gt;&lt;keyword&gt;Changes, Climatic&lt;/keyword&gt;&lt;keyword&gt;Climate change&lt;/keyword&gt;&lt;keyword&gt;Climate changes&lt;/keyword&gt;&lt;keyword&gt;Climate variations&lt;/keyword&gt;&lt;keyword&gt;Climatic change&lt;/keyword&gt;&lt;keyword&gt;Climatic changes -- Environmental aspects&lt;/keyword&gt;&lt;keyword&gt;Climatic fluctuations&lt;/keyword&gt;&lt;keyword&gt;Climatic variations&lt;/keyword&gt;&lt;keyword&gt;Global climate changes&lt;/keyword&gt;&lt;keyword&gt;Global climatic changes&lt;/keyword&gt;&lt;keyword&gt;Climatology&lt;/keyword&gt;&lt;keyword&gt;Climate change mitigation&lt;/keyword&gt;&lt;keyword&gt;Teleconnections (Climatology)&lt;/keyword&gt;&lt;/keywords&gt;&lt;titles&gt;&lt;title&gt;Contexts of interdisciplinarity: interdisciplinarity and climate change&lt;/title&gt;&lt;secondary-title&gt;Interdisciplinarity and climate change: transforming knowledge and practice for our global future&lt;/secondary-title&gt;&lt;/titles&gt;&lt;contributors&gt;&lt;authors&gt;&lt;author&gt;Bhaskar, Roy&lt;/author&gt;&lt;/authors&gt;&lt;/contributors&gt;&lt;added-date format="utc"&gt;1518661243&lt;/added-date&gt;&lt;ref-type name="Book Section"&gt;5&lt;/ref-type&gt;&lt;dates&gt;&lt;year&gt;2010&lt;/year&gt;&lt;/dates&gt;&lt;rec-number&gt;7343&lt;/rec-number&gt;&lt;publisher&gt;Routledge&lt;/publisher&gt;&lt;last-updated-date format="utc"&gt;1550851606&lt;/last-updated-date&gt;&lt;contributors&gt;&lt;secondary-authors&gt;&lt;author&gt;Bhaskar, Roy&lt;/author&gt;&lt;author&gt;Frank, Cheryl&lt;/author&gt;&lt;author&gt;Hoyer, Karl Georg&lt;/author&gt;&lt;author&gt;Næss,  Petter&lt;/author&gt;&lt;author&gt;Parker, Jenneth&lt;/author&gt;&lt;/secondary-authors&gt;&lt;/contributors&gt;&lt;/record&gt;&lt;/Cite&gt;&lt;/EndNote&gt;</w:instrText>
      </w:r>
      <w:r w:rsidR="00DC7B41">
        <w:rPr>
          <w:sz w:val="24"/>
          <w:szCs w:val="24"/>
        </w:rPr>
        <w:fldChar w:fldCharType="separate"/>
      </w:r>
      <w:r w:rsidR="00DC7B41">
        <w:rPr>
          <w:noProof/>
          <w:sz w:val="24"/>
          <w:szCs w:val="24"/>
        </w:rPr>
        <w:t>(Bhaskar, 2010, p. 5, original emphasis)</w:t>
      </w:r>
      <w:r w:rsidR="00DC7B41">
        <w:rPr>
          <w:sz w:val="24"/>
          <w:szCs w:val="24"/>
        </w:rPr>
        <w:fldChar w:fldCharType="end"/>
      </w:r>
      <w:r w:rsidR="00DC7B41">
        <w:rPr>
          <w:sz w:val="24"/>
          <w:szCs w:val="24"/>
        </w:rPr>
        <w:t xml:space="preserve">, </w:t>
      </w:r>
      <w:r w:rsidR="00217E64">
        <w:rPr>
          <w:sz w:val="24"/>
          <w:szCs w:val="24"/>
        </w:rPr>
        <w:t>often</w:t>
      </w:r>
      <w:r w:rsidR="00DC7B41">
        <w:rPr>
          <w:sz w:val="24"/>
          <w:szCs w:val="24"/>
        </w:rPr>
        <w:t xml:space="preserve"> assumes and requires </w:t>
      </w:r>
      <w:r w:rsidR="00DC7B41">
        <w:rPr>
          <w:i/>
          <w:sz w:val="24"/>
          <w:szCs w:val="24"/>
        </w:rPr>
        <w:t xml:space="preserve">disciplinary </w:t>
      </w:r>
      <w:r w:rsidR="00DC7B41">
        <w:rPr>
          <w:sz w:val="24"/>
          <w:szCs w:val="24"/>
        </w:rPr>
        <w:t xml:space="preserve">expertise and knowledge from which to draw. And to that extent, it arguably provides support for a continuation of at least some aspects of academia’s traditional shape, </w:t>
      </w:r>
      <w:r w:rsidR="008B7B97">
        <w:rPr>
          <w:sz w:val="24"/>
          <w:szCs w:val="24"/>
        </w:rPr>
        <w:t>for example an education</w:t>
      </w:r>
      <w:r w:rsidR="00DC7B41">
        <w:rPr>
          <w:sz w:val="24"/>
          <w:szCs w:val="24"/>
        </w:rPr>
        <w:t xml:space="preserve"> based on boundaries </w:t>
      </w:r>
      <w:r w:rsidR="00DC7B41" w:rsidRPr="00660DCB">
        <w:rPr>
          <w:sz w:val="24"/>
          <w:szCs w:val="24"/>
        </w:rPr>
        <w:t>between disciplines</w:t>
      </w:r>
      <w:r w:rsidR="00DC7B41">
        <w:rPr>
          <w:sz w:val="24"/>
          <w:szCs w:val="24"/>
        </w:rPr>
        <w:t xml:space="preserve"> </w:t>
      </w:r>
      <w:r w:rsidR="00DC7B41" w:rsidRPr="005D55C7">
        <w:rPr>
          <w:i/>
          <w:sz w:val="24"/>
          <w:szCs w:val="24"/>
        </w:rPr>
        <w:t>and</w:t>
      </w:r>
      <w:r w:rsidR="00DC7B41">
        <w:rPr>
          <w:sz w:val="24"/>
          <w:szCs w:val="24"/>
        </w:rPr>
        <w:t xml:space="preserve"> between disciplinary and non-disciplinary concern</w:t>
      </w:r>
      <w:r w:rsidR="008B7B97">
        <w:rPr>
          <w:sz w:val="24"/>
          <w:szCs w:val="24"/>
        </w:rPr>
        <w:t>s</w:t>
      </w:r>
      <w:r w:rsidR="00DC7B41">
        <w:rPr>
          <w:sz w:val="24"/>
          <w:szCs w:val="24"/>
        </w:rPr>
        <w:t xml:space="preserve">. Moreover, from the perspective of the university’s “ideal” to comprise “a totality or even the totality of the branches of human learning” </w:t>
      </w:r>
      <w:r w:rsidR="00DC7B41">
        <w:rPr>
          <w:sz w:val="24"/>
          <w:szCs w:val="24"/>
        </w:rPr>
        <w:fldChar w:fldCharType="begin"/>
      </w:r>
      <w:r w:rsidR="00DC7B41">
        <w:rPr>
          <w:sz w:val="24"/>
          <w:szCs w:val="24"/>
        </w:rPr>
        <w:instrText xml:space="preserve"> ADDIN EN.CITE &lt;EndNote&gt;&lt;Cite&gt;&lt;Author&gt;Durkheim&lt;/Author&gt;&lt;Year&gt;2013&lt;/Year&gt;&lt;IDText&gt;The Evolution of Educational Thought: Lectures on the formation and development of secondary education in France&lt;/IDText&gt;&lt;Pages&gt;93&lt;/Pages&gt;&lt;DisplayText&gt;(Durkheim, 2013, p. 93)&lt;/DisplayText&gt;&lt;record&gt;&lt;keywords&gt;&lt;keyword&gt;Electronic books&lt;/keyword&gt;&lt;/keywords&gt;&lt;titles&gt;&lt;title&gt;The Evolution of Educational Thought: Lectures on the formation and development of secondary education in France&lt;/title&gt;&lt;/titles&gt;&lt;contributors&gt;&lt;authors&gt;&lt;author&gt;Durkheim, Émile&lt;/author&gt;&lt;/authors&gt;&lt;/contributors&gt;&lt;added-date format="utc"&gt;1549274917&lt;/added-date&gt;&lt;pub-location&gt;Oxon&lt;/pub-location&gt;&lt;ref-type name="Book"&gt;6&lt;/ref-type&gt;&lt;dates&gt;&lt;year&gt;2013&lt;/year&gt;&lt;/dates&gt;&lt;rec-number&gt;7721&lt;/rec-number&gt;&lt;publisher&gt;Routledge&lt;/publisher&gt;&lt;last-updated-date format="utc"&gt;1549282550&lt;/last-updated-date&gt;&lt;/record&gt;&lt;/Cite&gt;&lt;/EndNote&gt;</w:instrText>
      </w:r>
      <w:r w:rsidR="00DC7B41">
        <w:rPr>
          <w:sz w:val="24"/>
          <w:szCs w:val="24"/>
        </w:rPr>
        <w:fldChar w:fldCharType="separate"/>
      </w:r>
      <w:r w:rsidR="00DC7B41">
        <w:rPr>
          <w:noProof/>
          <w:sz w:val="24"/>
          <w:szCs w:val="24"/>
        </w:rPr>
        <w:t>(Durkheim, 2013, p. 93)</w:t>
      </w:r>
      <w:r w:rsidR="00DC7B41">
        <w:rPr>
          <w:sz w:val="24"/>
          <w:szCs w:val="24"/>
        </w:rPr>
        <w:fldChar w:fldCharType="end"/>
      </w:r>
      <w:r w:rsidR="00DC7B41">
        <w:rPr>
          <w:sz w:val="24"/>
          <w:szCs w:val="24"/>
        </w:rPr>
        <w:t xml:space="preserve">, any novel insights attained by transdisciplinary structures may be interpreted as in keeping with, rather than necessary challenging, ‘traditional’ academic objectives. Furthermore, if the universities’ students are able to learn through or from such boundary structures, this may support universities’ other mission, that is, their duty towards the education, enrichment and employability of students. </w:t>
      </w:r>
      <w:r w:rsidR="0013148B">
        <w:rPr>
          <w:sz w:val="24"/>
          <w:szCs w:val="24"/>
        </w:rPr>
        <w:t xml:space="preserve">Indeed, historically, it has been </w:t>
      </w:r>
      <w:r w:rsidR="00DC7B41">
        <w:rPr>
          <w:sz w:val="24"/>
          <w:szCs w:val="24"/>
        </w:rPr>
        <w:t xml:space="preserve">a key </w:t>
      </w:r>
      <w:r w:rsidR="0013148B">
        <w:rPr>
          <w:sz w:val="24"/>
          <w:szCs w:val="24"/>
        </w:rPr>
        <w:t>feature of the university’s development</w:t>
      </w:r>
      <w:r w:rsidR="00DC7B41">
        <w:rPr>
          <w:sz w:val="24"/>
          <w:szCs w:val="24"/>
        </w:rPr>
        <w:t xml:space="preserve"> that the work of academics can simultaneously contribute to their own research and careers, the advancement of knowledge, the education, training and life-chances of others (students), </w:t>
      </w:r>
      <w:r w:rsidR="003D5A46">
        <w:rPr>
          <w:sz w:val="24"/>
          <w:szCs w:val="24"/>
        </w:rPr>
        <w:t>and</w:t>
      </w:r>
      <w:r w:rsidR="00DC7B41">
        <w:rPr>
          <w:sz w:val="24"/>
          <w:szCs w:val="24"/>
        </w:rPr>
        <w:t xml:space="preserve"> to the needs of a whole range of non-academic groups, and that these different functions can</w:t>
      </w:r>
      <w:r w:rsidR="0038092E">
        <w:rPr>
          <w:sz w:val="24"/>
          <w:szCs w:val="24"/>
        </w:rPr>
        <w:t xml:space="preserve"> sometimes</w:t>
      </w:r>
      <w:r w:rsidR="00DC7B41">
        <w:rPr>
          <w:sz w:val="24"/>
          <w:szCs w:val="24"/>
        </w:rPr>
        <w:t xml:space="preserve"> be synergistic </w:t>
      </w:r>
      <w:r w:rsidR="00DC7B41">
        <w:rPr>
          <w:sz w:val="24"/>
          <w:szCs w:val="24"/>
        </w:rPr>
        <w:fldChar w:fldCharType="begin">
          <w:fldData xml:space="preserve">PEVuZE5vdGU+PENpdGU+PEF1dGhvcj5CZW4tRGF2aWQ8L0F1dGhvcj48WWVhcj4xOTcxPC9ZZWFy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</w:fldData>
        </w:fldChar>
      </w:r>
      <w:r w:rsidR="00DC7B41">
        <w:rPr>
          <w:sz w:val="24"/>
          <w:szCs w:val="24"/>
        </w:rPr>
        <w:instrText xml:space="preserve"> ADDIN EN.CITE </w:instrText>
      </w:r>
      <w:r w:rsidR="00DC7B41">
        <w:rPr>
          <w:sz w:val="24"/>
          <w:szCs w:val="24"/>
        </w:rPr>
        <w:fldChar w:fldCharType="begin">
          <w:fldData xml:space="preserve">PEVuZE5vdGU+PENpdGU+PEF1dGhvcj5CZW4tRGF2aWQ8L0F1dGhvcj48WWVhcj4xOTcxPC9ZZWFy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</w:fldData>
        </w:fldChar>
      </w:r>
      <w:r w:rsidR="00DC7B41">
        <w:rPr>
          <w:sz w:val="24"/>
          <w:szCs w:val="24"/>
        </w:rPr>
        <w:instrText xml:space="preserve"> ADDIN EN.CITE.DATA </w:instrText>
      </w:r>
      <w:r w:rsidR="00DC7B41">
        <w:rPr>
          <w:sz w:val="24"/>
          <w:szCs w:val="24"/>
        </w:rPr>
      </w:r>
      <w:r w:rsidR="00DC7B41">
        <w:rPr>
          <w:sz w:val="24"/>
          <w:szCs w:val="24"/>
        </w:rPr>
        <w:fldChar w:fldCharType="end"/>
      </w:r>
      <w:r w:rsidR="00DC7B41">
        <w:rPr>
          <w:sz w:val="24"/>
          <w:szCs w:val="24"/>
        </w:rPr>
      </w:r>
      <w:r w:rsidR="00DC7B41">
        <w:rPr>
          <w:sz w:val="24"/>
          <w:szCs w:val="24"/>
        </w:rPr>
        <w:fldChar w:fldCharType="separate"/>
      </w:r>
      <w:r w:rsidR="00DC7B41">
        <w:rPr>
          <w:noProof/>
          <w:sz w:val="24"/>
          <w:szCs w:val="24"/>
        </w:rPr>
        <w:t>(Ben-David, 1971, 1977; B. R. Clark, 1989, 1995; Perkin, 1984)</w:t>
      </w:r>
      <w:r w:rsidR="00DC7B41">
        <w:rPr>
          <w:sz w:val="24"/>
          <w:szCs w:val="24"/>
        </w:rPr>
        <w:fldChar w:fldCharType="end"/>
      </w:r>
      <w:r w:rsidR="00DC7B41">
        <w:rPr>
          <w:sz w:val="24"/>
          <w:szCs w:val="24"/>
        </w:rPr>
        <w:t xml:space="preserve">. </w:t>
      </w:r>
    </w:p>
    <w:p w14:paraId="0C67C9E9" w14:textId="69081CA3" w:rsidR="00DC7B41" w:rsidRDefault="00DA4316" w:rsidP="001F5DB2">
      <w:pPr>
        <w:pStyle w:val="CommentText"/>
        <w:spacing w:after="120" w:line="360" w:lineRule="auto"/>
        <w:rPr>
          <w:sz w:val="24"/>
          <w:szCs w:val="24"/>
        </w:rPr>
      </w:pPr>
      <w:r>
        <w:rPr>
          <w:sz w:val="24"/>
          <w:szCs w:val="24"/>
        </w:rPr>
        <w:t>Despite</w:t>
      </w:r>
      <w:r w:rsidR="00E5577B">
        <w:rPr>
          <w:sz w:val="24"/>
          <w:szCs w:val="24"/>
        </w:rPr>
        <w:t xml:space="preserve"> the UK impact agenda’s outward promotion of interdisciplinarity</w:t>
      </w:r>
      <w:r w:rsidR="000A1874">
        <w:rPr>
          <w:sz w:val="24"/>
          <w:szCs w:val="24"/>
        </w:rPr>
        <w:t xml:space="preserve"> </w:t>
      </w:r>
      <w:r w:rsidR="00F95F78">
        <w:rPr>
          <w:sz w:val="24"/>
          <w:szCs w:val="24"/>
        </w:rPr>
        <w:fldChar w:fldCharType="begin">
          <w:fldData xml:space="preserve">PEVuZE5vdGU+PENpdGU+PEF1dGhvcj5CZXNzYW50PC9BdXRob3I+PFllYXI+MjAxOTwvWWVhcj48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</w:fldData>
        </w:fldChar>
      </w:r>
      <w:r w:rsidR="00F95F78">
        <w:rPr>
          <w:sz w:val="24"/>
          <w:szCs w:val="24"/>
        </w:rPr>
        <w:instrText xml:space="preserve"> ADDIN EN.CITE </w:instrText>
      </w:r>
      <w:r w:rsidR="00F95F78">
        <w:rPr>
          <w:sz w:val="24"/>
          <w:szCs w:val="24"/>
        </w:rPr>
        <w:fldChar w:fldCharType="begin">
          <w:fldData xml:space="preserve">PEVuZE5vdGU+PENpdGU+PEF1dGhvcj5CZXNzYW50PC9BdXRob3I+PFllYXI+MjAxOTwvWWVhcj48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</w:fldData>
        </w:fldChar>
      </w:r>
      <w:r w:rsidR="00F95F78">
        <w:rPr>
          <w:sz w:val="24"/>
          <w:szCs w:val="24"/>
        </w:rPr>
        <w:instrText xml:space="preserve"> ADDIN EN.CITE.DATA </w:instrText>
      </w:r>
      <w:r w:rsidR="00F95F78">
        <w:rPr>
          <w:sz w:val="24"/>
          <w:szCs w:val="24"/>
        </w:rPr>
      </w:r>
      <w:r w:rsidR="00F95F78">
        <w:rPr>
          <w:sz w:val="24"/>
          <w:szCs w:val="24"/>
        </w:rPr>
        <w:fldChar w:fldCharType="end"/>
      </w:r>
      <w:r w:rsidR="00F95F78">
        <w:rPr>
          <w:sz w:val="24"/>
          <w:szCs w:val="24"/>
        </w:rPr>
      </w:r>
      <w:r w:rsidR="00F95F78">
        <w:rPr>
          <w:sz w:val="24"/>
          <w:szCs w:val="24"/>
        </w:rPr>
        <w:fldChar w:fldCharType="separate"/>
      </w:r>
      <w:r w:rsidR="00F95F78">
        <w:rPr>
          <w:noProof/>
          <w:sz w:val="24"/>
          <w:szCs w:val="24"/>
        </w:rPr>
        <w:t>(Bessant &amp; Robinson, 2019; Wilsdon et al., 2016)</w:t>
      </w:r>
      <w:r w:rsidR="00F95F78">
        <w:rPr>
          <w:sz w:val="24"/>
          <w:szCs w:val="24"/>
        </w:rPr>
        <w:fldChar w:fldCharType="end"/>
      </w:r>
      <w:r w:rsidR="00E5577B">
        <w:rPr>
          <w:sz w:val="24"/>
          <w:szCs w:val="24"/>
        </w:rPr>
        <w:t xml:space="preserve">, and even evidence that interdisciplinarity generates impact more effectively (King’s College London &amp; Digital Science, 2015), the actual response to the impact agenda </w:t>
      </w:r>
      <w:r w:rsidR="00DC7B41">
        <w:rPr>
          <w:sz w:val="24"/>
          <w:szCs w:val="24"/>
        </w:rPr>
        <w:t xml:space="preserve">highlights the challenges and barriers faced by those wish to see academia fully ‘transcending’ its disciplinary boundaries. The impact agenda’s ‘neoliberal’ </w:t>
      </w:r>
      <w:r w:rsidR="00FF39CA">
        <w:rPr>
          <w:sz w:val="24"/>
          <w:szCs w:val="24"/>
        </w:rPr>
        <w:fldChar w:fldCharType="begin">
          <w:fldData xml:space="preserve">PEVuZE5vdGU+PENpdGU+PEF1dGhvcj5PbHNzZW48L0F1dGhvcj48WWVhcj4yMDExPC9ZZWFyPjxJ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=
</w:fldData>
        </w:fldChar>
      </w:r>
      <w:r w:rsidR="00794385">
        <w:rPr>
          <w:sz w:val="24"/>
          <w:szCs w:val="24"/>
        </w:rPr>
        <w:instrText xml:space="preserve"> ADDIN EN.CITE </w:instrText>
      </w:r>
      <w:r w:rsidR="00794385">
        <w:rPr>
          <w:sz w:val="24"/>
          <w:szCs w:val="24"/>
        </w:rPr>
        <w:fldChar w:fldCharType="begin">
          <w:fldData xml:space="preserve">PEVuZE5vdGU+PENpdGU+PEF1dGhvcj5PbHNzZW48L0F1dGhvcj48WWVhcj4yMDExPC9ZZWFyPjxJ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=
</w:fldData>
        </w:fldChar>
      </w:r>
      <w:r w:rsidR="00794385">
        <w:rPr>
          <w:sz w:val="24"/>
          <w:szCs w:val="24"/>
        </w:rPr>
        <w:instrText xml:space="preserve"> ADDIN EN.CITE.DATA </w:instrText>
      </w:r>
      <w:r w:rsidR="00794385">
        <w:rPr>
          <w:sz w:val="24"/>
          <w:szCs w:val="24"/>
        </w:rPr>
      </w:r>
      <w:r w:rsidR="00794385">
        <w:rPr>
          <w:sz w:val="24"/>
          <w:szCs w:val="24"/>
        </w:rPr>
        <w:fldChar w:fldCharType="end"/>
      </w:r>
      <w:r w:rsidR="00FF39CA">
        <w:rPr>
          <w:sz w:val="24"/>
          <w:szCs w:val="24"/>
        </w:rPr>
      </w:r>
      <w:r w:rsidR="00FF39CA">
        <w:rPr>
          <w:sz w:val="24"/>
          <w:szCs w:val="24"/>
        </w:rPr>
        <w:fldChar w:fldCharType="separate"/>
      </w:r>
      <w:r w:rsidR="00794385">
        <w:rPr>
          <w:noProof/>
          <w:sz w:val="24"/>
          <w:szCs w:val="24"/>
        </w:rPr>
        <w:t>(Olssen, 2011; Watermeyer &amp; Olssen, 2016)</w:t>
      </w:r>
      <w:r w:rsidR="00FF39CA">
        <w:rPr>
          <w:sz w:val="24"/>
          <w:szCs w:val="24"/>
        </w:rPr>
        <w:fldChar w:fldCharType="end"/>
      </w:r>
      <w:r w:rsidR="00DC7B41">
        <w:rPr>
          <w:sz w:val="24"/>
          <w:szCs w:val="24"/>
        </w:rPr>
        <w:t xml:space="preserve"> demand for ‘accountability’ and construction of markets in which departments compete with each other on local (i.e. with neighbouring departments in the same university) and national (i.e. with equivalent departments in different universities) fronts, forces universities to articulate </w:t>
      </w:r>
      <w:r w:rsidR="00DC7B41" w:rsidRPr="00F86DE6">
        <w:rPr>
          <w:sz w:val="24"/>
          <w:szCs w:val="24"/>
        </w:rPr>
        <w:t>“formal clearcut boundaries” (Vakkuri, 2004, p. 304)</w:t>
      </w:r>
      <w:r w:rsidR="00DC7B41">
        <w:rPr>
          <w:sz w:val="24"/>
          <w:szCs w:val="24"/>
        </w:rPr>
        <w:t xml:space="preserve">. This, ironically, “encourages boundary management both within and across disciplines” </w:t>
      </w:r>
      <w:r w:rsidR="00DC7B41">
        <w:rPr>
          <w:sz w:val="24"/>
          <w:szCs w:val="24"/>
        </w:rPr>
        <w:fldChar w:fldCharType="begin"/>
      </w:r>
      <w:r w:rsidR="00DC7B41">
        <w:rPr>
          <w:sz w:val="24"/>
          <w:szCs w:val="24"/>
        </w:rPr>
        <w:instrText xml:space="preserve"> ADDIN EN.CITE &lt;EndNote&gt;&lt;Cite&gt;&lt;Author&gt;Hellstrom&lt;/Author&gt;&lt;Year&gt;2000&lt;/Year&gt;&lt;IDText&gt;Scientification of politics or politicization of science? Traditionalist science- policy discourse and its quarrels with Mode 2 epistemology&lt;/IDText&gt;&lt;Pages&gt;72&lt;/Pages&gt;&lt;DisplayText&gt;(Hellstrom &amp;amp; Jacob, 2000, p. 72)&lt;/DisplayText&gt;&lt;record&gt;&lt;keywords&gt;&lt;keyword&gt;Social Sciences (General)&lt;/keyword&gt;&lt;keyword&gt;Philosophy&lt;/keyword&gt;&lt;/keywords&gt;&lt;isbn&gt;0269-1728&lt;/isbn&gt;&lt;titles&gt;&lt;title&gt;Scientification of politics or politicization of science? Traditionalist science- policy discourse and its quarrels with Mode 2 epistemology&lt;/title&gt;&lt;secondary-title&gt;Social Epistemology&lt;/secondary-title&gt;&lt;/titles&gt;&lt;pages&gt;69-77&lt;/pages&gt;&lt;number&gt;1&lt;/number&gt;&lt;contributors&gt;&lt;authors&gt;&lt;author&gt;Hellstrom, Tomas&lt;/author&gt;&lt;author&gt;Jacob, Merle&lt;/author&gt;&lt;/authors&gt;&lt;/contributors&gt;&lt;added-date format="utc"&gt;1550092091&lt;/added-date&gt;&lt;ref-type name="Journal Article"&gt;17&lt;/ref-type&gt;&lt;dates&gt;&lt;year&gt;2000&lt;/year&gt;&lt;/dates&gt;&lt;rec-number&gt;7738&lt;/rec-number&gt;&lt;publisher&gt;Taylor &amp;amp; Francis Group&lt;/publisher&gt;&lt;last-updated-date format="utc"&gt;1550092091&lt;/last-updated-date&gt;&lt;electronic-resource-num&gt;10.1080/02691720050199315&lt;/electronic-resource-num&gt;&lt;volume&gt;14&lt;/volume&gt;&lt;/record&gt;&lt;/Cite&gt;&lt;/EndNote&gt;</w:instrText>
      </w:r>
      <w:r w:rsidR="00DC7B41">
        <w:rPr>
          <w:sz w:val="24"/>
          <w:szCs w:val="24"/>
        </w:rPr>
        <w:fldChar w:fldCharType="separate"/>
      </w:r>
      <w:r w:rsidR="00DC7B41">
        <w:rPr>
          <w:noProof/>
          <w:sz w:val="24"/>
          <w:szCs w:val="24"/>
        </w:rPr>
        <w:t>(Hellstrom &amp; Jacob, 2000, p. 72)</w:t>
      </w:r>
      <w:r w:rsidR="00DC7B41">
        <w:rPr>
          <w:sz w:val="24"/>
          <w:szCs w:val="24"/>
        </w:rPr>
        <w:fldChar w:fldCharType="end"/>
      </w:r>
      <w:r w:rsidR="00DC7B41">
        <w:rPr>
          <w:sz w:val="24"/>
          <w:szCs w:val="24"/>
        </w:rPr>
        <w:t>,</w:t>
      </w:r>
      <w:r w:rsidR="00DC7B41" w:rsidRPr="00DC12DD">
        <w:rPr>
          <w:sz w:val="24"/>
          <w:szCs w:val="24"/>
        </w:rPr>
        <w:t xml:space="preserve"> </w:t>
      </w:r>
      <w:r w:rsidR="00DC7B41">
        <w:rPr>
          <w:sz w:val="24"/>
          <w:szCs w:val="24"/>
        </w:rPr>
        <w:t xml:space="preserve">tending to reinforce rather than loosen disciplinary boundaries. Further evidence of this can be seen in the way in which many academics have reflected on and attempted to respond to the impact agenda. In fields as diverse as </w:t>
      </w:r>
      <w:r w:rsidR="00E77348">
        <w:rPr>
          <w:sz w:val="24"/>
          <w:szCs w:val="24"/>
        </w:rPr>
        <w:t>mathematics</w:t>
      </w:r>
      <w:r w:rsidR="00DA41AD">
        <w:rPr>
          <w:sz w:val="24"/>
          <w:szCs w:val="24"/>
        </w:rPr>
        <w:t xml:space="preserve"> </w:t>
      </w:r>
      <w:r w:rsidR="00DC7CE7">
        <w:rPr>
          <w:sz w:val="24"/>
          <w:szCs w:val="24"/>
        </w:rPr>
        <w:fldChar w:fldCharType="begin"/>
      </w:r>
      <w:r w:rsidR="00DC7CE7">
        <w:rPr>
          <w:sz w:val="24"/>
          <w:szCs w:val="24"/>
        </w:rPr>
        <w:instrText xml:space="preserve"> ADDIN EN.CITE &lt;EndNote&gt;&lt;Cite&gt;&lt;Author&gt;Meagher&lt;/Author&gt;&lt;Year&gt;2017&lt;/Year&gt;&lt;IDText&gt;Slightly dirty maths: The richly textured mechanisms of impact&lt;/IDText&gt;&lt;DisplayText&gt;(Meagher &amp;amp; Martin, 2017)&lt;/DisplayText&gt;&lt;record&gt;&lt;isbn&gt;0958-2029&lt;/isbn&gt;&lt;titles&gt;&lt;title&gt;Slightly dirty maths: The richly textured mechanisms of impact&lt;/title&gt;&lt;secondary-title&gt;Research evaluation&lt;/secondary-title&gt;&lt;/titles&gt;&lt;pages&gt;rvw024-27&lt;/pages&gt;&lt;number&gt;1&lt;/number&gt;&lt;contributors&gt;&lt;authors&gt;&lt;author&gt;Meagher, L.&lt;/author&gt;&lt;author&gt;Martin, U.&lt;/author&gt;&lt;/authors&gt;&lt;/contributors&gt;&lt;added-date format="utc"&gt;1557220843&lt;/added-date&gt;&lt;pub-location&gt;Guildford, Surrey :&lt;/pub-location&gt;&lt;ref-type name="Journal Article"&gt;17&lt;/ref-type&gt;&lt;dates&gt;&lt;year&gt;2017&lt;/year&gt;&lt;/dates&gt;&lt;rec-number&gt;7778&lt;/rec-number&gt;&lt;last-updated-date format="utc"&gt;1560935186&lt;/last-updated-date&gt;&lt;electronic-resource-num&gt;10.1093/reseval/rvw024&lt;/electronic-resource-num&gt;&lt;volume&gt;26&lt;/volume&gt;&lt;/record&gt;&lt;/Cite&gt;&lt;/EndNote&gt;</w:instrText>
      </w:r>
      <w:r w:rsidR="00DC7CE7">
        <w:rPr>
          <w:sz w:val="24"/>
          <w:szCs w:val="24"/>
        </w:rPr>
        <w:fldChar w:fldCharType="separate"/>
      </w:r>
      <w:r w:rsidR="00DC7CE7">
        <w:rPr>
          <w:noProof/>
          <w:sz w:val="24"/>
          <w:szCs w:val="24"/>
        </w:rPr>
        <w:t>(Meagher &amp; Martin, 2017)</w:t>
      </w:r>
      <w:r w:rsidR="00DC7CE7">
        <w:rPr>
          <w:sz w:val="24"/>
          <w:szCs w:val="24"/>
        </w:rPr>
        <w:fldChar w:fldCharType="end"/>
      </w:r>
      <w:r w:rsidR="00E77348">
        <w:rPr>
          <w:sz w:val="24"/>
          <w:szCs w:val="24"/>
        </w:rPr>
        <w:t xml:space="preserve">, </w:t>
      </w:r>
      <w:r w:rsidR="00DC7B41">
        <w:rPr>
          <w:sz w:val="24"/>
          <w:szCs w:val="24"/>
        </w:rPr>
        <w:t xml:space="preserve">information science </w:t>
      </w:r>
      <w:r w:rsidR="00DC7B41">
        <w:rPr>
          <w:iCs/>
          <w:sz w:val="24"/>
          <w:szCs w:val="24"/>
        </w:rPr>
        <w:t xml:space="preserve">(Marcella, Lockerbie, &amp; Bloice, 2016), </w:t>
      </w:r>
      <w:r w:rsidR="00DC7B41">
        <w:rPr>
          <w:sz w:val="24"/>
          <w:szCs w:val="24"/>
        </w:rPr>
        <w:t>p</w:t>
      </w:r>
      <w:r w:rsidR="00DC7B41">
        <w:rPr>
          <w:iCs/>
          <w:sz w:val="24"/>
          <w:szCs w:val="24"/>
        </w:rPr>
        <w:t>ublic health (Evans, 2016; Greenhalgh, Jackson, Shaw &amp; Janamian, 2016), nursing (Moreno-Casbas, 2016; Wimmer, Rethlefsen, Jarvis, &amp; Shipman, 2016), business and management (</w:t>
      </w:r>
      <w:r w:rsidR="00DC7B41" w:rsidRPr="00EA3206">
        <w:rPr>
          <w:iCs/>
          <w:sz w:val="24"/>
          <w:szCs w:val="24"/>
        </w:rPr>
        <w:t xml:space="preserve">Kellard &amp; </w:t>
      </w:r>
      <w:r w:rsidR="00EA3206" w:rsidRPr="00EA3206">
        <w:rPr>
          <w:sz w:val="24"/>
          <w:szCs w:val="24"/>
        </w:rPr>
        <w:t>Ś</w:t>
      </w:r>
      <w:r w:rsidR="00DC7B41" w:rsidRPr="00EA3206">
        <w:rPr>
          <w:iCs/>
          <w:sz w:val="24"/>
          <w:szCs w:val="24"/>
        </w:rPr>
        <w:t>liwa</w:t>
      </w:r>
      <w:r w:rsidR="00DC7B41">
        <w:rPr>
          <w:iCs/>
          <w:sz w:val="24"/>
          <w:szCs w:val="24"/>
        </w:rPr>
        <w:t xml:space="preserve">, 2016), policy studies (Holland, 2015; K. E. Smith &amp; Steward, 2017), geography </w:t>
      </w:r>
      <w:r w:rsidR="00DC7B41">
        <w:rPr>
          <w:sz w:val="24"/>
          <w:szCs w:val="24"/>
        </w:rPr>
        <w:fldChar w:fldCharType="begin"/>
      </w:r>
      <w:r w:rsidR="00DC7B41">
        <w:rPr>
          <w:sz w:val="24"/>
          <w:szCs w:val="24"/>
        </w:rPr>
        <w:instrText xml:space="preserve"> ADDIN EN.CITE &lt;EndNote&gt;&lt;Cite&gt;&lt;Author&gt;North&lt;/Author&gt;&lt;Year&gt;2013&lt;/Year&gt;&lt;IDText&gt;Knowledge exchange, &amp;apos;impact&amp;apos; and engagement: Exploring low-carbon urban transitions&lt;/IDText&gt;&lt;DisplayText&gt;(P. North, 2013)&lt;/DisplayText&gt;&lt;record&gt;&lt;urls&gt;&lt;related-urls&gt;&lt;url&gt;https://www.scopus.com/inward/record.uri?eid=2-s2.0-84881548792&amp;amp;partnerID=40&amp;amp;md5=e0ecc6f9d769429a19a31cf76fbe103b&lt;/url&gt;&lt;/related-urls&gt;&lt;/urls&gt;&lt;work-type&gt;Article&lt;/work-type&gt;&lt;titles&gt;&lt;title&gt;Knowledge exchange, &amp;apos;impact&amp;apos; and engagement: Exploring low-carbon urban transitions&lt;/title&gt;&lt;secondary-title&gt;Geographical Journal&lt;/secondary-title&gt;&lt;/titles&gt;&lt;pages&gt;211-220&lt;/pages&gt;&lt;number&gt;3&lt;/number&gt;&lt;contributors&gt;&lt;authors&gt;&lt;author&gt;North, P.&lt;/author&gt;&lt;/authors&gt;&lt;/contributors&gt;&lt;added-date format="utc"&gt;1472671816&lt;/added-date&gt;&lt;ref-type name="Journal Article"&gt;17&lt;/ref-type&gt;&lt;dates&gt;&lt;year&gt;2013&lt;/year&gt;&lt;/dates&gt;&lt;rec-number&gt;2765&lt;/rec-number&gt;&lt;last-updated-date format="utc"&gt;1472671816&lt;/last-updated-date&gt;&lt;electronic-resource-num&gt;10.1111/j.1475-4959.2012.00488.x&lt;/electronic-resource-num&gt;&lt;volume&gt;179&lt;/volume&gt;&lt;remote-database-name&gt;Scopus&lt;/remote-database-name&gt;&lt;/record&gt;&lt;/Cite&gt;&lt;/EndNote&gt;</w:instrText>
      </w:r>
      <w:r w:rsidR="00DC7B41">
        <w:rPr>
          <w:sz w:val="24"/>
          <w:szCs w:val="24"/>
        </w:rPr>
        <w:fldChar w:fldCharType="separate"/>
      </w:r>
      <w:r w:rsidR="00DC7B41">
        <w:rPr>
          <w:noProof/>
          <w:sz w:val="24"/>
          <w:szCs w:val="24"/>
        </w:rPr>
        <w:t>(P. North, 2013)</w:t>
      </w:r>
      <w:r w:rsidR="00DC7B41">
        <w:rPr>
          <w:sz w:val="24"/>
          <w:szCs w:val="24"/>
        </w:rPr>
        <w:fldChar w:fldCharType="end"/>
      </w:r>
      <w:r w:rsidR="00DC7B41">
        <w:rPr>
          <w:iCs/>
          <w:sz w:val="24"/>
          <w:szCs w:val="24"/>
        </w:rPr>
        <w:t xml:space="preserve"> and education (Laing, Mazzoli Smith, &amp; Todd, 2018; O’Connell, 2018</w:t>
      </w:r>
      <w:r w:rsidR="001451B8">
        <w:rPr>
          <w:iCs/>
          <w:sz w:val="24"/>
          <w:szCs w:val="24"/>
        </w:rPr>
        <w:t>; Papatsiba &amp; Cohen, 2019</w:t>
      </w:r>
      <w:r w:rsidR="00DC7B41">
        <w:rPr>
          <w:iCs/>
          <w:sz w:val="24"/>
          <w:szCs w:val="24"/>
        </w:rPr>
        <w:t xml:space="preserve">), academics </w:t>
      </w:r>
      <w:r w:rsidR="00DC7B41" w:rsidRPr="000A6554">
        <w:rPr>
          <w:sz w:val="24"/>
          <w:szCs w:val="24"/>
        </w:rPr>
        <w:t>have</w:t>
      </w:r>
      <w:r w:rsidR="00DC7B41">
        <w:rPr>
          <w:sz w:val="24"/>
          <w:szCs w:val="24"/>
        </w:rPr>
        <w:t xml:space="preserve"> responded to the impact agenda in the way that seems most natural to them – that is, from their own </w:t>
      </w:r>
      <w:r w:rsidR="00DC7B41" w:rsidRPr="000A6554">
        <w:rPr>
          <w:sz w:val="24"/>
          <w:szCs w:val="24"/>
        </w:rPr>
        <w:t>disciplinary perspectives.</w:t>
      </w:r>
      <w:r w:rsidR="00DC7B41">
        <w:rPr>
          <w:sz w:val="24"/>
          <w:szCs w:val="24"/>
        </w:rPr>
        <w:t xml:space="preserve"> </w:t>
      </w:r>
    </w:p>
    <w:p w14:paraId="04B9B6E8" w14:textId="77777777" w:rsidR="00DC7B41" w:rsidRPr="000A6554" w:rsidRDefault="00DC7B41" w:rsidP="00DC7B41">
      <w:pPr>
        <w:pStyle w:val="CommentText"/>
        <w:spacing w:after="120" w:line="360" w:lineRule="auto"/>
        <w:rPr>
          <w:sz w:val="24"/>
          <w:szCs w:val="24"/>
        </w:rPr>
      </w:pPr>
      <w:r>
        <w:rPr>
          <w:sz w:val="24"/>
          <w:szCs w:val="24"/>
        </w:rPr>
        <w:t xml:space="preserve">It is therefore possible that boundary transactions promoted by the impact agenda and similar policy agendas and developments has the ambiguous and somewhat paradoxical result of, on the one hand, promoting boundary transaction structures, but at the same time presenting a new opportunity for position-taking amongst disciplines, who feel pressured to reassert their distinct identities and ownership over distinct knowledge domains. </w:t>
      </w:r>
    </w:p>
    <w:p w14:paraId="63AA8BCA" w14:textId="77777777" w:rsidR="00DC7B41" w:rsidRDefault="00DC7B41" w:rsidP="00DC7B41">
      <w:pPr>
        <w:spacing w:after="120" w:line="360" w:lineRule="auto"/>
        <w:rPr>
          <w:sz w:val="24"/>
          <w:szCs w:val="24"/>
        </w:rPr>
      </w:pPr>
      <w:r>
        <w:rPr>
          <w:sz w:val="24"/>
          <w:szCs w:val="24"/>
        </w:rPr>
        <w:t xml:space="preserve">Again, B. R. Clark </w:t>
      </w:r>
      <w:r>
        <w:rPr>
          <w:sz w:val="24"/>
          <w:szCs w:val="24"/>
        </w:rPr>
        <w:fldChar w:fldCharType="begin"/>
      </w:r>
      <w:r>
        <w:rPr>
          <w:sz w:val="24"/>
          <w:szCs w:val="24"/>
        </w:rPr>
        <w:instrText xml:space="preserve"> ADDIN EN.CITE &lt;EndNote&gt;&lt;Cite ExcludeAuth="1"&gt;&lt;Author&gt;Clark&lt;/Author&gt;&lt;Year&gt;2008&lt;/Year&gt;&lt;IDText&gt;Differentiation and Integration of the Academic Profession&lt;/IDText&gt;&lt;DisplayText&gt;(2008)&lt;/DisplayText&gt;&lt;record&gt;&lt;titles&gt;&lt;title&gt;Differentiation and Integration of the Academic Profession&lt;/title&gt;&lt;secondary-title&gt;On Higher Education: Selected Writings, 1956-2006&lt;/secondary-title&gt;&lt;/titles&gt;&lt;contributors&gt;&lt;authors&gt;&lt;author&gt;Clark, Burton R.&lt;/author&gt;&lt;/authors&gt;&lt;/contributors&gt;&lt;added-date format="utc"&gt;1548523690&lt;/added-date&gt;&lt;pub-location&gt;Baltimore&lt;/pub-location&gt;&lt;ref-type name="Book Section"&gt;5&lt;/ref-type&gt;&lt;dates&gt;&lt;year&gt;2008&lt;/year&gt;&lt;/dates&gt;&lt;rec-number&gt;7697&lt;/rec-number&gt;&lt;publisher&gt;Johns Hopkins University Press&lt;/publisher&gt;&lt;last-updated-date format="utc"&gt;1548523801&lt;/last-updated-date&gt;&lt;contributors&gt;&lt;secondary-authors&gt;&lt;author&gt;Clark, Burton R.&lt;/author&gt;&lt;author&gt;Clark, Adele&lt;/author&gt;&lt;/secondary-authors&gt;&lt;/contributors&gt;&lt;/record&gt;&lt;/Cite&gt;&lt;/EndNote&gt;</w:instrText>
      </w:r>
      <w:r>
        <w:rPr>
          <w:sz w:val="24"/>
          <w:szCs w:val="24"/>
        </w:rPr>
        <w:fldChar w:fldCharType="separate"/>
      </w:r>
      <w:r>
        <w:rPr>
          <w:noProof/>
          <w:sz w:val="24"/>
          <w:szCs w:val="24"/>
        </w:rPr>
        <w:t>(2008)</w:t>
      </w:r>
      <w:r>
        <w:rPr>
          <w:sz w:val="24"/>
          <w:szCs w:val="24"/>
        </w:rPr>
        <w:fldChar w:fldCharType="end"/>
      </w:r>
      <w:r>
        <w:rPr>
          <w:sz w:val="24"/>
          <w:szCs w:val="24"/>
        </w:rPr>
        <w:t xml:space="preserve"> appears to capture the dynamic when he writes:</w:t>
      </w:r>
    </w:p>
    <w:p w14:paraId="20C1B65A" w14:textId="77777777" w:rsidR="00DC7B41" w:rsidRDefault="00DC7B41" w:rsidP="001F5DB2">
      <w:pPr>
        <w:spacing w:after="120" w:line="240" w:lineRule="auto"/>
        <w:ind w:left="720"/>
        <w:rPr>
          <w:sz w:val="24"/>
          <w:szCs w:val="24"/>
        </w:rPr>
      </w:pPr>
      <w:r w:rsidRPr="00981414">
        <w:rPr>
          <w:sz w:val="24"/>
          <w:szCs w:val="24"/>
        </w:rPr>
        <w:t xml:space="preserve">“The disciplinary imperative may well </w:t>
      </w:r>
      <w:r>
        <w:rPr>
          <w:sz w:val="24"/>
          <w:szCs w:val="24"/>
        </w:rPr>
        <w:t xml:space="preserve">[still] </w:t>
      </w:r>
      <w:r w:rsidRPr="00981414">
        <w:rPr>
          <w:sz w:val="24"/>
          <w:szCs w:val="24"/>
        </w:rPr>
        <w:t xml:space="preserve">be </w:t>
      </w:r>
      <w:r w:rsidRPr="00981414">
        <w:rPr>
          <w:i/>
          <w:sz w:val="24"/>
          <w:szCs w:val="24"/>
        </w:rPr>
        <w:t xml:space="preserve">the </w:t>
      </w:r>
      <w:r w:rsidRPr="00981414">
        <w:rPr>
          <w:sz w:val="24"/>
          <w:szCs w:val="24"/>
        </w:rPr>
        <w:t>driving force in modern higher education. But it is powerfully shaped in turn by the imperatives of the institutional sectors and the large structures of incentive and reward that characterize the national settings.”</w:t>
      </w:r>
      <w:r>
        <w:rPr>
          <w:sz w:val="24"/>
          <w:szCs w:val="24"/>
        </w:rPr>
        <w:t xml:space="preserve"> </w:t>
      </w:r>
      <w:r>
        <w:rPr>
          <w:sz w:val="24"/>
          <w:szCs w:val="24"/>
        </w:rPr>
        <w:fldChar w:fldCharType="begin"/>
      </w:r>
      <w:r>
        <w:rPr>
          <w:sz w:val="24"/>
          <w:szCs w:val="24"/>
        </w:rPr>
        <w:instrText xml:space="preserve"> ADDIN EN.CITE &lt;EndNote&gt;&lt;Cite ExcludeAuth="1" ExcludeYear="1"&gt;&lt;Author&gt;Clark&lt;/Author&gt;&lt;Year&gt;2008&lt;/Year&gt;&lt;IDText&gt;Differentiation and Integration of the Academic Profession&lt;/IDText&gt;&lt;Pages&gt;287&lt;/Pages&gt;&lt;DisplayText&gt;(p. 287)&lt;/DisplayText&gt;&lt;record&gt;&lt;titles&gt;&lt;title&gt;Differentiation and Integration of the Academic Profession&lt;/title&gt;&lt;secondary-title&gt;On Higher Education: Selected Writings, 1956-2006&lt;/secondary-title&gt;&lt;/titles&gt;&lt;contributors&gt;&lt;authors&gt;&lt;author&gt;Clark, Burton R.&lt;/author&gt;&lt;/authors&gt;&lt;/contributors&gt;&lt;added-date format="utc"&gt;1548523690&lt;/added-date&gt;&lt;pub-location&gt;Baltimore&lt;/pub-location&gt;&lt;ref-type name="Book Section"&gt;5&lt;/ref-type&gt;&lt;dates&gt;&lt;year&gt;2008&lt;/year&gt;&lt;/dates&gt;&lt;rec-number&gt;7697&lt;/rec-number&gt;&lt;publisher&gt;Johns Hopkins University Press&lt;/publisher&gt;&lt;last-updated-date format="utc"&gt;1548523801&lt;/last-updated-date&gt;&lt;contributors&gt;&lt;secondary-authors&gt;&lt;author&gt;Clark, Burton R.&lt;/author&gt;&lt;author&gt;Clark, Adele&lt;/author&gt;&lt;/secondary-authors&gt;&lt;/contributors&gt;&lt;/record&gt;&lt;/Cite&gt;&lt;/EndNote&gt;</w:instrText>
      </w:r>
      <w:r>
        <w:rPr>
          <w:sz w:val="24"/>
          <w:szCs w:val="24"/>
        </w:rPr>
        <w:fldChar w:fldCharType="separate"/>
      </w:r>
      <w:r>
        <w:rPr>
          <w:noProof/>
          <w:sz w:val="24"/>
          <w:szCs w:val="24"/>
        </w:rPr>
        <w:t>(p. 287)</w:t>
      </w:r>
      <w:r>
        <w:rPr>
          <w:sz w:val="24"/>
          <w:szCs w:val="24"/>
        </w:rPr>
        <w:fldChar w:fldCharType="end"/>
      </w:r>
    </w:p>
    <w:p w14:paraId="427D58BC" w14:textId="580A55B8" w:rsidR="00DC7B41" w:rsidRPr="00006781" w:rsidRDefault="00DC7B41" w:rsidP="00DC7B41">
      <w:pPr>
        <w:spacing w:after="120" w:line="360" w:lineRule="auto"/>
        <w:rPr>
          <w:sz w:val="24"/>
          <w:szCs w:val="24"/>
        </w:rPr>
      </w:pPr>
      <w:r>
        <w:rPr>
          <w:sz w:val="24"/>
          <w:szCs w:val="24"/>
        </w:rPr>
        <w:t xml:space="preserve">My own analysis will </w:t>
      </w:r>
      <w:r w:rsidR="00E27181">
        <w:rPr>
          <w:sz w:val="24"/>
          <w:szCs w:val="24"/>
        </w:rPr>
        <w:t>seek out all</w:t>
      </w:r>
      <w:r>
        <w:rPr>
          <w:sz w:val="24"/>
          <w:szCs w:val="24"/>
        </w:rPr>
        <w:t xml:space="preserve"> boundary transaction structures associated with my sampled BoRs, including those associated with new, transdisciplinary forms of co-ordinating researchers as well as those directly connecting to the market. While new structures inevitably alter institutional shape to some extent, </w:t>
      </w:r>
      <w:r w:rsidR="00A03A73">
        <w:rPr>
          <w:sz w:val="24"/>
          <w:szCs w:val="24"/>
        </w:rPr>
        <w:t>my interest is in th</w:t>
      </w:r>
      <w:r>
        <w:rPr>
          <w:sz w:val="24"/>
          <w:szCs w:val="24"/>
        </w:rPr>
        <w:t xml:space="preserve">e impact that such structures and their associated transactions have on the overall strength of academic boundaries. </w:t>
      </w:r>
    </w:p>
    <w:p w14:paraId="5DC20D6B" w14:textId="77777777" w:rsidR="00DC7B41" w:rsidRDefault="00DC7B41" w:rsidP="00DC7B41">
      <w:pPr>
        <w:pStyle w:val="Heading3"/>
      </w:pPr>
      <w:bookmarkStart w:id="41" w:name="_Toc31701953"/>
      <w:r>
        <w:t>Boundary-spanners</w:t>
      </w:r>
      <w:bookmarkEnd w:id="41"/>
    </w:p>
    <w:p w14:paraId="7889BC00" w14:textId="77777777" w:rsidR="00DC7B41" w:rsidRDefault="00DC7B41" w:rsidP="00DC7B41">
      <w:pPr>
        <w:autoSpaceDE w:val="0"/>
        <w:autoSpaceDN w:val="0"/>
        <w:adjustRightInd w:val="0"/>
        <w:spacing w:before="120" w:after="120" w:line="360" w:lineRule="auto"/>
        <w:rPr>
          <w:iCs/>
          <w:sz w:val="24"/>
          <w:szCs w:val="24"/>
        </w:rPr>
      </w:pPr>
      <w:r>
        <w:rPr>
          <w:iCs/>
          <w:sz w:val="24"/>
          <w:szCs w:val="24"/>
        </w:rPr>
        <w:t xml:space="preserve">I have already discussed how boundary transactions may be enacted through the (co-)production of ‘boundary objects’, primarily in the form of written or technological outputs and outcomes of research. One of the restrictive features of boundary objects is that they are relatively fixed. Although they can be open to different interpretations, and this is an essential feature of their effectiveness, the shared knowledge and meaning codified within an object is, by its nature, relatively inflexible. But, as shown by chemist and philosopher Michael Polanyi </w:t>
      </w:r>
      <w:r>
        <w:rPr>
          <w:iCs/>
          <w:sz w:val="24"/>
          <w:szCs w:val="24"/>
        </w:rPr>
        <w:fldChar w:fldCharType="begin"/>
      </w:r>
      <w:r>
        <w:rPr>
          <w:iCs/>
          <w:sz w:val="24"/>
          <w:szCs w:val="24"/>
        </w:rPr>
        <w:instrText xml:space="preserve"> ADDIN EN.CITE &lt;EndNote&gt;&lt;Cite ExcludeAuth="1"&gt;&lt;Author&gt;Polanyi&lt;/Author&gt;&lt;Year&gt;1962&lt;/Year&gt;&lt;IDText&gt;Tacit Knowing&lt;/IDText&gt;&lt;DisplayText&gt;(1962)&lt;/DisplayText&gt;&lt;record&gt;&lt;isbn&gt;0031-8256&lt;/isbn&gt;&lt;titles&gt;&lt;title&gt;Tacit Knowing&lt;/title&gt;&lt;secondary-title&gt;Philosophy Today&lt;/secondary-title&gt;&lt;/titles&gt;&lt;pages&gt;239&lt;/pages&gt;&lt;number&gt;4&lt;/number&gt;&lt;contributors&gt;&lt;authors&gt;&lt;author&gt;Polanyi, Michael&lt;/author&gt;&lt;/authors&gt;&lt;/contributors&gt;&lt;added-date format="utc"&gt;1550585660&lt;/added-date&gt;&lt;pub-location&gt;Celina, Ohio&lt;/pub-location&gt;&lt;ref-type name="Journal Article"&gt;17&lt;/ref-type&gt;&lt;dates&gt;&lt;year&gt;1962&lt;/year&gt;&lt;/dates&gt;&lt;rec-number&gt;7747&lt;/rec-number&gt;&lt;last-updated-date format="utc"&gt;1550585660&lt;/last-updated-date&gt;&lt;electronic-resource-num&gt;10.5840/philtoday19626427&lt;/electronic-resource-num&gt;&lt;volume&gt;6&lt;/volume&gt;&lt;/record&gt;&lt;/Cite&gt;&lt;/EndNote&gt;</w:instrText>
      </w:r>
      <w:r>
        <w:rPr>
          <w:iCs/>
          <w:sz w:val="24"/>
          <w:szCs w:val="24"/>
        </w:rPr>
        <w:fldChar w:fldCharType="separate"/>
      </w:r>
      <w:r>
        <w:rPr>
          <w:iCs/>
          <w:noProof/>
          <w:sz w:val="24"/>
          <w:szCs w:val="24"/>
        </w:rPr>
        <w:t>(1962)</w:t>
      </w:r>
      <w:r>
        <w:rPr>
          <w:iCs/>
          <w:sz w:val="24"/>
          <w:szCs w:val="24"/>
        </w:rPr>
        <w:fldChar w:fldCharType="end"/>
      </w:r>
      <w:r>
        <w:rPr>
          <w:iCs/>
          <w:sz w:val="24"/>
          <w:szCs w:val="24"/>
        </w:rPr>
        <w:t xml:space="preserve">, much knowledge is ‘tacit’ and not easily transferred through codified objects. As such, any attempt to “modify” knowledge or “meaning”, say in the process of translating or applying academic knowledge to contexts of application, is, at root, “a tacit..., heuristic feat”, and therefore also distinctly “personal” </w:t>
      </w:r>
      <w:r>
        <w:rPr>
          <w:iCs/>
          <w:sz w:val="24"/>
          <w:szCs w:val="24"/>
        </w:rPr>
        <w:fldChar w:fldCharType="begin"/>
      </w:r>
      <w:r>
        <w:rPr>
          <w:iCs/>
          <w:sz w:val="24"/>
          <w:szCs w:val="24"/>
        </w:rPr>
        <w:instrText xml:space="preserve"> ADDIN EN.CITE &lt;EndNote&gt;&lt;Cite&gt;&lt;Author&gt;Polanyi&lt;/Author&gt;&lt;Year&gt;1998&lt;/Year&gt;&lt;IDText&gt;Personal knowledge: towards a post-critical philosophy&lt;/IDText&gt;&lt;Pages&gt;111&lt;/Pages&gt;&lt;DisplayText&gt;(Polanyi, 1998, p. 111)&lt;/DisplayText&gt;&lt;record&gt;&lt;keywords&gt;&lt;keyword&gt;Knowledge, Theory of&lt;/keyword&gt;&lt;keyword&gt;Philosophy&lt;/keyword&gt;&lt;keyword&gt;Psychology&lt;/keyword&gt;&lt;/keywords&gt;&lt;titles&gt;&lt;title&gt;Personal knowledge: towards a post-critical philosophy&lt;/title&gt;&lt;/titles&gt;&lt;contributors&gt;&lt;authors&gt;&lt;author&gt;Polanyi, Michael&lt;/author&gt;&lt;/authors&gt;&lt;/contributors&gt;&lt;added-date format="utc"&gt;1550586609&lt;/added-date&gt;&lt;pub-location&gt;London&lt;/pub-location&gt;&lt;ref-type name="Book"&gt;6&lt;/ref-type&gt;&lt;dates&gt;&lt;year&gt;1998&lt;/year&gt;&lt;/dates&gt;&lt;rec-number&gt;7748&lt;/rec-number&gt;&lt;publisher&gt;Taylor &amp;amp; Francis&lt;/publisher&gt;&lt;last-updated-date format="utc"&gt;1550586655&lt;/last-updated-date&gt;&lt;/record&gt;&lt;/Cite&gt;&lt;/EndNote&gt;</w:instrText>
      </w:r>
      <w:r>
        <w:rPr>
          <w:iCs/>
          <w:sz w:val="24"/>
          <w:szCs w:val="24"/>
        </w:rPr>
        <w:fldChar w:fldCharType="separate"/>
      </w:r>
      <w:r>
        <w:rPr>
          <w:iCs/>
          <w:noProof/>
          <w:sz w:val="24"/>
          <w:szCs w:val="24"/>
        </w:rPr>
        <w:t>(Polanyi, 1998, p. 111)</w:t>
      </w:r>
      <w:r>
        <w:rPr>
          <w:iCs/>
          <w:sz w:val="24"/>
          <w:szCs w:val="24"/>
        </w:rPr>
        <w:fldChar w:fldCharType="end"/>
      </w:r>
      <w:r>
        <w:rPr>
          <w:iCs/>
          <w:sz w:val="24"/>
          <w:szCs w:val="24"/>
        </w:rPr>
        <w:t xml:space="preserve">. Indeed, research in the innovation and economic literature suggests that “the main practical benefits of academic research” are not the research outputs, per se, but rather the “tacit (i.e., non-codifiable) knowledge through personal mobility and face-to-face interaction” </w:t>
      </w:r>
      <w:r>
        <w:rPr>
          <w:iCs/>
          <w:sz w:val="24"/>
          <w:szCs w:val="24"/>
        </w:rPr>
        <w:fldChar w:fldCharType="begin"/>
      </w:r>
      <w:r>
        <w:rPr>
          <w:iCs/>
          <w:sz w:val="24"/>
          <w:szCs w:val="24"/>
        </w:rPr>
        <w:instrText xml:space="preserve"> ADDIN EN.CITE &lt;EndNote&gt;&lt;Cite&gt;&lt;Author&gt;Pavitt&lt;/Author&gt;&lt;Year&gt;1998&lt;/Year&gt;&lt;IDText&gt;The social shaping of the national science base&lt;/IDText&gt;&lt;Suffix&gt;`; see also Lam`, 2007&lt;/Suffix&gt;&lt;Pages&gt;797&lt;/Pages&gt;&lt;DisplayText&gt;(Pavitt, 1998, p. 797; see also Lam, 2007)&lt;/DisplayText&gt;&lt;record&gt;&lt;keywords&gt;&lt;keyword&gt;Innovation&lt;/keyword&gt;&lt;keyword&gt;Technical Change&lt;/keyword&gt;&lt;keyword&gt;National Science Base&lt;/keyword&gt;&lt;/keywords&gt;&lt;isbn&gt;0048-7333&lt;/isbn&gt;&lt;titles&gt;&lt;title&gt;The social shaping of the national science base&lt;/title&gt;&lt;secondary-title&gt;Research Policy&lt;/secondary-title&gt;&lt;/titles&gt;&lt;pages&gt;793-805&lt;/pages&gt;&lt;number&gt;8&lt;/number&gt;&lt;contributors&gt;&lt;authors&gt;&lt;author&gt;Pavitt, Keith&lt;/author&gt;&lt;/authors&gt;&lt;/contributors&gt;&lt;added-date format="utc"&gt;1486670898&lt;/added-date&gt;&lt;ref-type name="Journal Article"&gt;17&lt;/ref-type&gt;&lt;dates&gt;&lt;year&gt;1998&lt;/year&gt;&lt;/dates&gt;&lt;rec-number&gt;6600&lt;/rec-number&gt;&lt;last-updated-date format="utc"&gt;1486670898&lt;/last-updated-date&gt;&lt;electronic-resource-num&gt;10.1016/S0048-7333(98)00091-2&lt;/electronic-resource-num&gt;&lt;volume&gt;27&lt;/volume&gt;&lt;/record&gt;&lt;/Cite&gt;&lt;Cite ExcludeAuth="1" ExcludeYear="1"&gt;&lt;Author&gt;Lam&lt;/Author&gt;&lt;Year&gt;2007&lt;/Year&gt;&lt;IDText&gt;Knowledge Networks and Careers: Academic Scientists in Industry– University Links&lt;/IDText&gt;&lt;record&gt;&lt;keywords&gt;&lt;keyword&gt;Occupations&lt;/keyword&gt;&lt;/keywords&gt;&lt;isbn&gt;0022-2380&lt;/isbn&gt;&lt;titles&gt;&lt;title&gt;Knowledge Networks and Careers: Academic Scientists in Industry– University Links&lt;/title&gt;&lt;secondary-title&gt;Journal of Management Studies&lt;/secondary-title&gt;&lt;/titles&gt;&lt;pages&gt;993-1016&lt;/pages&gt;&lt;number&gt;6&lt;/number&gt;&lt;contributors&gt;&lt;authors&gt;&lt;author&gt;Lam, Alice&lt;/author&gt;&lt;/authors&gt;&lt;/contributors&gt;&lt;added-date format="utc"&gt;1550695427&lt;/added-date&gt;&lt;pub-location&gt;Oxford, UK&lt;/pub-location&gt;&lt;ref-type name="Journal Article"&gt;17&lt;/ref-type&gt;&lt;dates&gt;&lt;year&gt;2007&lt;/year&gt;&lt;/dates&gt;&lt;rec-number&gt;7753&lt;/rec-number&gt;&lt;last-updated-date format="utc"&gt;1550695541&lt;/last-updated-date&gt;&lt;electronic-resource-num&gt;10.1111/j.1467-6486.2007.00696.x&lt;/electronic-resource-num&gt;&lt;volume&gt;44&lt;/volume&gt;&lt;/record&gt;&lt;/Cite&gt;&lt;/EndNote&gt;</w:instrText>
      </w:r>
      <w:r>
        <w:rPr>
          <w:iCs/>
          <w:sz w:val="24"/>
          <w:szCs w:val="24"/>
        </w:rPr>
        <w:fldChar w:fldCharType="separate"/>
      </w:r>
      <w:r>
        <w:rPr>
          <w:iCs/>
          <w:noProof/>
          <w:sz w:val="24"/>
          <w:szCs w:val="24"/>
        </w:rPr>
        <w:t>(Pavitt, 1998, p. 797; see also Lam, 2007)</w:t>
      </w:r>
      <w:r>
        <w:rPr>
          <w:iCs/>
          <w:sz w:val="24"/>
          <w:szCs w:val="24"/>
        </w:rPr>
        <w:fldChar w:fldCharType="end"/>
      </w:r>
      <w:r>
        <w:rPr>
          <w:iCs/>
          <w:sz w:val="24"/>
          <w:szCs w:val="24"/>
        </w:rPr>
        <w:t xml:space="preserve">. Moreover, the more tacit is the knowledge, the greater the need for strong social ties and “frequent contacts” </w:t>
      </w:r>
      <w:r>
        <w:rPr>
          <w:iCs/>
          <w:sz w:val="24"/>
          <w:szCs w:val="24"/>
        </w:rPr>
        <w:fldChar w:fldCharType="begin"/>
      </w:r>
      <w:r>
        <w:rPr>
          <w:iCs/>
          <w:sz w:val="24"/>
          <w:szCs w:val="24"/>
        </w:rPr>
        <w:instrText xml:space="preserve"> ADDIN EN.CITE &lt;EndNote&gt;&lt;Cite&gt;&lt;Author&gt;Sousa-Ginel&lt;/Author&gt;&lt;Year&gt;2017&lt;/Year&gt;&lt;IDText&gt;The influence of networks on the knowledge conversion capability of academic spin-offs&lt;/IDText&gt;&lt;Pages&gt;1138&lt;/Pages&gt;&lt;DisplayText&gt;(Sousa-Ginel, Franco-Leal, &amp;amp; Camelo-Ordaz, 2017, p. 1138)&lt;/DisplayText&gt;&lt;record&gt;&lt;keywords&gt;&lt;keyword&gt;Business&lt;/keyword&gt;&lt;keyword&gt;Economics&lt;/keyword&gt;&lt;/keywords&gt;&lt;isbn&gt;0960-6491&lt;/isbn&gt;&lt;titles&gt;&lt;title&gt;The influence of networks on the knowledge conversion capability of academic spin-offs&lt;/title&gt;&lt;secondary-title&gt;Ind. Corp. Change&lt;/secondary-title&gt;&lt;/titles&gt;&lt;pages&gt;1125-1144&lt;/pages&gt;&lt;number&gt;6&lt;/number&gt;&lt;contributors&gt;&lt;authors&gt;&lt;author&gt;Sousa-Ginel, E.&lt;/author&gt;&lt;author&gt;Franco-Leal, N.&lt;/author&gt;&lt;author&gt;Camelo-Ordaz, C.&lt;/author&gt;&lt;/authors&gt;&lt;/contributors&gt;&lt;added-date format="utc"&gt;1550662759&lt;/added-date&gt;&lt;ref-type name="Journal Article"&gt;17&lt;/ref-type&gt;&lt;dates&gt;&lt;year&gt;2017&lt;/year&gt;&lt;/dates&gt;&lt;rec-number&gt;7752&lt;/rec-number&gt;&lt;last-updated-date format="utc"&gt;1550662759&lt;/last-updated-date&gt;&lt;electronic-resource-num&gt;10.1093/icc/dtx013&lt;/electronic-resource-num&gt;&lt;volume&gt;26&lt;/volume&gt;&lt;/record&gt;&lt;/Cite&gt;&lt;/EndNote&gt;</w:instrText>
      </w:r>
      <w:r>
        <w:rPr>
          <w:iCs/>
          <w:sz w:val="24"/>
          <w:szCs w:val="24"/>
        </w:rPr>
        <w:fldChar w:fldCharType="separate"/>
      </w:r>
      <w:r>
        <w:rPr>
          <w:iCs/>
          <w:noProof/>
          <w:sz w:val="24"/>
          <w:szCs w:val="24"/>
        </w:rPr>
        <w:t>(Sousa-Ginel, Franco-Leal, &amp; Camelo-Ordaz, 2017, p. 1138)</w:t>
      </w:r>
      <w:r>
        <w:rPr>
          <w:iCs/>
          <w:sz w:val="24"/>
          <w:szCs w:val="24"/>
        </w:rPr>
        <w:fldChar w:fldCharType="end"/>
      </w:r>
      <w:r>
        <w:rPr>
          <w:iCs/>
          <w:sz w:val="24"/>
          <w:szCs w:val="24"/>
        </w:rPr>
        <w:t xml:space="preserve">. </w:t>
      </w:r>
    </w:p>
    <w:p w14:paraId="56FE4F0C" w14:textId="77777777" w:rsidR="00DC7B41" w:rsidRDefault="00DC7B41" w:rsidP="00DC7B41">
      <w:pPr>
        <w:autoSpaceDE w:val="0"/>
        <w:autoSpaceDN w:val="0"/>
        <w:adjustRightInd w:val="0"/>
        <w:spacing w:before="120" w:after="120" w:line="360" w:lineRule="auto"/>
        <w:rPr>
          <w:iCs/>
          <w:sz w:val="24"/>
          <w:szCs w:val="24"/>
        </w:rPr>
      </w:pPr>
      <w:r>
        <w:rPr>
          <w:iCs/>
          <w:sz w:val="24"/>
          <w:szCs w:val="24"/>
        </w:rPr>
        <w:t xml:space="preserve">All this puts a premium on so-called “boundary-spanning” individuals </w:t>
      </w:r>
      <w:r>
        <w:rPr>
          <w:iCs/>
          <w:sz w:val="24"/>
          <w:szCs w:val="24"/>
        </w:rPr>
        <w:fldChar w:fldCharType="begin"/>
      </w:r>
      <w:r>
        <w:rPr>
          <w:iCs/>
          <w:sz w:val="24"/>
          <w:szCs w:val="24"/>
        </w:rPr>
        <w:instrText xml:space="preserve"> ADDIN EN.CITE &lt;EndNote&gt;&lt;Cite&gt;&lt;Author&gt;Taheri&lt;/Author&gt;&lt;Year&gt;2016&lt;/Year&gt;&lt;IDText&gt;Teams&amp;apos; boundary- spanning capacity at university: Performance of technology projects in commercialization&lt;/IDText&gt;&lt;Pages&gt;32&lt;/Pages&gt;&lt;DisplayText&gt;(Taheri &amp;amp; van Geenhuizen, 2016, p. 32)&lt;/DisplayText&gt;&lt;record&gt;&lt;keywords&gt;&lt;keyword&gt;Universities&lt;/keyword&gt;&lt;keyword&gt;Technology Projects&lt;/keyword&gt;&lt;keyword&gt;Commercialization&lt;/keyword&gt;&lt;keyword&gt;Collaboration&lt;/keyword&gt;&lt;keyword&gt;Co-Creation&lt;/keyword&gt;&lt;keyword&gt;Boundary- Spanning&lt;/keyword&gt;&lt;keyword&gt;The Netherlands&lt;/keyword&gt;&lt;/keywords&gt;&lt;isbn&gt;0040-1625&lt;/isbn&gt;&lt;titles&gt;&lt;title&gt;Teams&amp;apos; boundary- spanning capacity at university: Performance of technology projects in commercialization&lt;/title&gt;&lt;secondary-title&gt;Technological Forecasting &amp;amp; Social Change&lt;/secondary-title&gt;&lt;/titles&gt;&lt;pages&gt;31-43&lt;/pages&gt;&lt;contributors&gt;&lt;authors&gt;&lt;author&gt;Taheri, Mozhdeh&lt;/author&gt;&lt;author&gt;van Geenhuizen, Marina&lt;/author&gt;&lt;/authors&gt;&lt;/contributors&gt;&lt;added-date format="utc"&gt;1548964557&lt;/added-date&gt;&lt;ref-type name="Journal Article"&gt;17&lt;/ref-type&gt;&lt;dates&gt;&lt;year&gt;2016&lt;/year&gt;&lt;/dates&gt;&lt;rec-number&gt;7708&lt;/rec-number&gt;&lt;last-updated-date format="utc"&gt;1548964557&lt;/last-updated-date&gt;&lt;electronic-resource-num&gt;10.1016/j.techfore.2016.06.003&lt;/electronic-resource-num&gt;&lt;volume&gt;111&lt;/volume&gt;&lt;/record&gt;&lt;/Cite&gt;&lt;/EndNote&gt;</w:instrText>
      </w:r>
      <w:r>
        <w:rPr>
          <w:iCs/>
          <w:sz w:val="24"/>
          <w:szCs w:val="24"/>
        </w:rPr>
        <w:fldChar w:fldCharType="separate"/>
      </w:r>
      <w:r>
        <w:rPr>
          <w:iCs/>
          <w:noProof/>
          <w:sz w:val="24"/>
          <w:szCs w:val="24"/>
        </w:rPr>
        <w:t>(Taheri &amp; van Geenhuizen, 2016, p. 32)</w:t>
      </w:r>
      <w:r>
        <w:rPr>
          <w:iCs/>
          <w:sz w:val="24"/>
          <w:szCs w:val="24"/>
        </w:rPr>
        <w:fldChar w:fldCharType="end"/>
      </w:r>
      <w:r>
        <w:rPr>
          <w:iCs/>
          <w:sz w:val="24"/>
          <w:szCs w:val="24"/>
        </w:rPr>
        <w:t xml:space="preserve">. ‘Boundary spanners’, also referred to as knowledge “brokers” </w:t>
      </w:r>
      <w:r>
        <w:rPr>
          <w:iCs/>
          <w:sz w:val="24"/>
          <w:szCs w:val="24"/>
        </w:rPr>
        <w:fldChar w:fldCharType="begin">
          <w:fldData xml:space="preserve">PEVuZE5vdGU+PENpdGU+PEF1dGhvcj5NZXllcjwvQXV0aG9yPjxZZWFyPjIwMTA8L1llYXI+PElE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</w:fldData>
        </w:fldChar>
      </w:r>
      <w:r>
        <w:rPr>
          <w:iCs/>
          <w:sz w:val="24"/>
          <w:szCs w:val="24"/>
        </w:rPr>
        <w:instrText xml:space="preserve"> ADDIN EN.CITE </w:instrText>
      </w:r>
      <w:r>
        <w:rPr>
          <w:iCs/>
          <w:sz w:val="24"/>
          <w:szCs w:val="24"/>
        </w:rPr>
        <w:fldChar w:fldCharType="begin">
          <w:fldData xml:space="preserve">PEVuZE5vdGU+PENpdGU+PEF1dGhvcj5NZXllcjwvQXV0aG9yPjxZZWFyPjIwMTA8L1llYXI+PElE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</w:fldData>
        </w:fldChar>
      </w:r>
      <w:r>
        <w:rPr>
          <w:iCs/>
          <w:sz w:val="24"/>
          <w:szCs w:val="24"/>
        </w:rPr>
        <w:instrText xml:space="preserve"> ADDIN EN.CITE.DATA </w:instrText>
      </w:r>
      <w:r>
        <w:rPr>
          <w:iCs/>
          <w:sz w:val="24"/>
          <w:szCs w:val="24"/>
        </w:rPr>
      </w:r>
      <w:r>
        <w:rPr>
          <w:iCs/>
          <w:sz w:val="24"/>
          <w:szCs w:val="24"/>
        </w:rPr>
        <w:fldChar w:fldCharType="end"/>
      </w:r>
      <w:r>
        <w:rPr>
          <w:iCs/>
          <w:sz w:val="24"/>
          <w:szCs w:val="24"/>
        </w:rPr>
      </w:r>
      <w:r>
        <w:rPr>
          <w:iCs/>
          <w:sz w:val="24"/>
          <w:szCs w:val="24"/>
        </w:rPr>
        <w:fldChar w:fldCharType="separate"/>
      </w:r>
      <w:r>
        <w:rPr>
          <w:iCs/>
          <w:noProof/>
          <w:sz w:val="24"/>
          <w:szCs w:val="24"/>
        </w:rPr>
        <w:t>(Contandriopoulos, Lemire, Denis, &amp; Tremblay, 2010, p. 464; M. Meyer, 2010, p. 118)</w:t>
      </w:r>
      <w:r>
        <w:rPr>
          <w:iCs/>
          <w:sz w:val="24"/>
          <w:szCs w:val="24"/>
        </w:rPr>
        <w:fldChar w:fldCharType="end"/>
      </w:r>
      <w:r>
        <w:rPr>
          <w:iCs/>
          <w:sz w:val="24"/>
          <w:szCs w:val="24"/>
        </w:rPr>
        <w:t xml:space="preserve">, </w:t>
      </w:r>
      <w:r>
        <w:rPr>
          <w:sz w:val="24"/>
          <w:szCs w:val="24"/>
        </w:rPr>
        <w:t xml:space="preserve">“work at the boundaries” </w:t>
      </w:r>
      <w:r>
        <w:rPr>
          <w:sz w:val="24"/>
          <w:szCs w:val="24"/>
        </w:rPr>
        <w:fldChar w:fldCharType="begin"/>
      </w:r>
      <w:r>
        <w:rPr>
          <w:sz w:val="24"/>
          <w:szCs w:val="24"/>
        </w:rPr>
        <w:instrText xml:space="preserve"> ADDIN EN.CITE &lt;EndNote&gt;&lt;Cite&gt;&lt;Author&gt;Chau&lt;/Author&gt;&lt;Year&gt;2017&lt;/Year&gt;&lt;IDText&gt;Aligning university–industry interactions: The role of boundary spanning in intellectual capital transfer&lt;/IDText&gt;&lt;Pages&gt;205&lt;/Pages&gt;&lt;DisplayText&gt;(Chau et al., 2017, p. 205)&lt;/DisplayText&gt;&lt;record&gt;&lt;keywords&gt;&lt;keyword&gt;University–Industry Interactions&lt;/keyword&gt;&lt;keyword&gt;Boundary Units in Universities&lt;/keyword&gt;&lt;keyword&gt;Knowledge Transfer Offices&lt;/keyword&gt;&lt;keyword&gt;Organizational Alignment&lt;/keyword&gt;&lt;keyword&gt;Instrumental Case Study&lt;/keyword&gt;&lt;/keywords&gt;&lt;isbn&gt;0040-1625&lt;/isbn&gt;&lt;titles&gt;&lt;title&gt;Aligning university–industry interactions: The role of boundary spanning in intellectual capital transfer&lt;/title&gt;&lt;secondary-title&gt;Technological Forecasting &amp;amp; Social Change&lt;/secondary-title&gt;&lt;/titles&gt;&lt;pages&gt;199-209&lt;/pages&gt;&lt;number&gt;C&lt;/number&gt;&lt;contributors&gt;&lt;authors&gt;&lt;author&gt;Chau, Vinh Sum&lt;/author&gt;&lt;author&gt;Gilman, Mark&lt;/author&gt;&lt;author&gt;Serbanica, Cristina&lt;/author&gt;&lt;/authors&gt;&lt;/contributors&gt;&lt;added-date format="utc"&gt;1549201314&lt;/added-date&gt;&lt;ref-type name="Journal Article"&gt;17&lt;/ref-type&gt;&lt;dates&gt;&lt;year&gt;2017&lt;/year&gt;&lt;/dates&gt;&lt;rec-number&gt;7719&lt;/rec-number&gt;&lt;last-updated-date format="utc"&gt;1549201314&lt;/last-updated-date&gt;&lt;electronic-resource-num&gt;10.1016/j.techfore.2016.03.013&lt;/electronic-resource-num&gt;&lt;volume&gt;123&lt;/volume&gt;&lt;/record&gt;&lt;/Cite&gt;&lt;/EndNote&gt;</w:instrText>
      </w:r>
      <w:r>
        <w:rPr>
          <w:sz w:val="24"/>
          <w:szCs w:val="24"/>
        </w:rPr>
        <w:fldChar w:fldCharType="separate"/>
      </w:r>
      <w:r>
        <w:rPr>
          <w:noProof/>
          <w:sz w:val="24"/>
          <w:szCs w:val="24"/>
        </w:rPr>
        <w:t>(Chau et al., 2017, p. 205)</w:t>
      </w:r>
      <w:r>
        <w:rPr>
          <w:sz w:val="24"/>
          <w:szCs w:val="24"/>
        </w:rPr>
        <w:fldChar w:fldCharType="end"/>
      </w:r>
      <w:r>
        <w:rPr>
          <w:sz w:val="24"/>
          <w:szCs w:val="24"/>
        </w:rPr>
        <w:t xml:space="preserve"> of academia </w:t>
      </w:r>
      <w:r>
        <w:rPr>
          <w:iCs/>
          <w:sz w:val="24"/>
          <w:szCs w:val="24"/>
        </w:rPr>
        <w:t xml:space="preserve">to “impart tacit as well as codified knowledge to other stakeholders” </w:t>
      </w:r>
      <w:r>
        <w:rPr>
          <w:iCs/>
          <w:sz w:val="24"/>
          <w:szCs w:val="24"/>
        </w:rPr>
        <w:fldChar w:fldCharType="begin"/>
      </w:r>
      <w:r>
        <w:rPr>
          <w:iCs/>
          <w:sz w:val="24"/>
          <w:szCs w:val="24"/>
        </w:rPr>
        <w:instrText xml:space="preserve"> ADDIN EN.CITE &lt;EndNote&gt;&lt;Cite&gt;&lt;Author&gt;Youtie&lt;/Author&gt;&lt;Year&gt;2008&lt;/Year&gt;&lt;IDText&gt;Building an innovation hub: A case study of the transformation of university roles in regional technological and economic development&lt;/IDText&gt;&lt;Pages&gt;1202&lt;/Pages&gt;&lt;DisplayText&gt;(Youtie &amp;amp; Shapira, 2008, p. 1202)&lt;/DisplayText&gt;&lt;record&gt;&lt;keywords&gt;&lt;keyword&gt;Universities&lt;/keyword&gt;&lt;keyword&gt;Regional Innovation&lt;/keyword&gt;&lt;keyword&gt;Tacit Knowledge&lt;/keyword&gt;&lt;keyword&gt;Boundary Spanning&lt;/keyword&gt;&lt;/keywords&gt;&lt;isbn&gt;0048-7333&lt;/isbn&gt;&lt;titles&gt;&lt;title&gt;Building an innovation hub: A case study of the transformation of university roles in regional technological and economic development&lt;/title&gt;&lt;secondary-title&gt;Research Policy&lt;/secondary-title&gt;&lt;/titles&gt;&lt;pages&gt;1188-1204&lt;/pages&gt;&lt;number&gt;8&lt;/number&gt;&lt;contributors&gt;&lt;authors&gt;&lt;author&gt;Youtie, Jan&lt;/author&gt;&lt;author&gt;Shapira, Philip&lt;/author&gt;&lt;/authors&gt;&lt;/contributors&gt;&lt;added-date format="utc"&gt;1550589229&lt;/added-date&gt;&lt;ref-type name="Journal Article"&gt;17&lt;/ref-type&gt;&lt;dates&gt;&lt;year&gt;2008&lt;/year&gt;&lt;/dates&gt;&lt;rec-number&gt;7749&lt;/rec-number&gt;&lt;last-updated-date format="utc"&gt;1550589229&lt;/last-updated-date&gt;&lt;electronic-resource-num&gt;10.1016/j.respol.2008.04.012&lt;/electronic-resource-num&gt;&lt;volume&gt;37&lt;/volume&gt;&lt;/record&gt;&lt;/Cite&gt;&lt;/EndNote&gt;</w:instrText>
      </w:r>
      <w:r>
        <w:rPr>
          <w:iCs/>
          <w:sz w:val="24"/>
          <w:szCs w:val="24"/>
        </w:rPr>
        <w:fldChar w:fldCharType="separate"/>
      </w:r>
      <w:r>
        <w:rPr>
          <w:iCs/>
          <w:noProof/>
          <w:sz w:val="24"/>
          <w:szCs w:val="24"/>
        </w:rPr>
        <w:t>(Youtie &amp; Shapira, 2008, p. 1202)</w:t>
      </w:r>
      <w:r>
        <w:rPr>
          <w:iCs/>
          <w:sz w:val="24"/>
          <w:szCs w:val="24"/>
        </w:rPr>
        <w:fldChar w:fldCharType="end"/>
      </w:r>
      <w:r>
        <w:rPr>
          <w:sz w:val="24"/>
          <w:szCs w:val="24"/>
        </w:rPr>
        <w:t xml:space="preserve">. They </w:t>
      </w:r>
      <w:r>
        <w:rPr>
          <w:iCs/>
          <w:sz w:val="24"/>
          <w:szCs w:val="24"/>
        </w:rPr>
        <w:t xml:space="preserve">carry scientific expertise into various contexts of application, either applying knowledge and solving problems directly, or else transferring or ‘brokering’ knowledge transactions by taking up roles that ‘span’ two or more sites of knowledge production, development and application. </w:t>
      </w:r>
    </w:p>
    <w:p w14:paraId="752B73B8" w14:textId="247B81EE" w:rsidR="00DC7B41" w:rsidRDefault="00DC7B41" w:rsidP="00DC7B41">
      <w:pPr>
        <w:autoSpaceDE w:val="0"/>
        <w:autoSpaceDN w:val="0"/>
        <w:adjustRightInd w:val="0"/>
        <w:spacing w:before="120" w:after="120" w:line="360" w:lineRule="auto"/>
        <w:rPr>
          <w:iCs/>
          <w:sz w:val="24"/>
          <w:szCs w:val="24"/>
        </w:rPr>
      </w:pPr>
      <w:r>
        <w:rPr>
          <w:iCs/>
          <w:sz w:val="24"/>
          <w:szCs w:val="24"/>
        </w:rPr>
        <w:t xml:space="preserve">Boundary spanners are therefore of increasing importance to universities and non-academic knowledge-intensive sectors, primarily industry, </w:t>
      </w:r>
      <w:r>
        <w:rPr>
          <w:iCs/>
          <w:sz w:val="24"/>
          <w:szCs w:val="24"/>
        </w:rPr>
        <w:fldChar w:fldCharType="begin">
          <w:fldData xml:space="preserve">PEVuZE5vdGU+PENpdGU+PEF1dGhvcj5Ib2ZmbWFuPC9BdXRob3I+PFllYXI+MjAxMTwvWWVhcj48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</w:fldData>
        </w:fldChar>
      </w:r>
      <w:r>
        <w:rPr>
          <w:iCs/>
          <w:sz w:val="24"/>
          <w:szCs w:val="24"/>
        </w:rPr>
        <w:instrText xml:space="preserve"> ADDIN EN.CITE </w:instrText>
      </w:r>
      <w:r>
        <w:rPr>
          <w:iCs/>
          <w:sz w:val="24"/>
          <w:szCs w:val="24"/>
        </w:rPr>
        <w:fldChar w:fldCharType="begin">
          <w:fldData xml:space="preserve">PEVuZE5vdGU+PENpdGU+PEF1dGhvcj5Ib2ZmbWFuPC9BdXRob3I+PFllYXI+MjAxMTwvWWVhcj48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</w:fldData>
        </w:fldChar>
      </w:r>
      <w:r>
        <w:rPr>
          <w:iCs/>
          <w:sz w:val="24"/>
          <w:szCs w:val="24"/>
        </w:rPr>
        <w:instrText xml:space="preserve"> ADDIN EN.CITE.DATA </w:instrText>
      </w:r>
      <w:r>
        <w:rPr>
          <w:iCs/>
          <w:sz w:val="24"/>
          <w:szCs w:val="24"/>
        </w:rPr>
      </w:r>
      <w:r>
        <w:rPr>
          <w:iCs/>
          <w:sz w:val="24"/>
          <w:szCs w:val="24"/>
        </w:rPr>
        <w:fldChar w:fldCharType="end"/>
      </w:r>
      <w:r>
        <w:rPr>
          <w:iCs/>
          <w:sz w:val="24"/>
          <w:szCs w:val="24"/>
        </w:rPr>
      </w:r>
      <w:r>
        <w:rPr>
          <w:iCs/>
          <w:sz w:val="24"/>
          <w:szCs w:val="24"/>
        </w:rPr>
        <w:fldChar w:fldCharType="separate"/>
      </w:r>
      <w:r>
        <w:rPr>
          <w:iCs/>
          <w:noProof/>
          <w:sz w:val="24"/>
          <w:szCs w:val="24"/>
        </w:rPr>
        <w:t>(Henkel, 2004; Hoffman, 2011; M. Meyer, 2010; Vakkuri, 2004)</w:t>
      </w:r>
      <w:r>
        <w:rPr>
          <w:iCs/>
          <w:sz w:val="24"/>
          <w:szCs w:val="24"/>
        </w:rPr>
        <w:fldChar w:fldCharType="end"/>
      </w:r>
      <w:r>
        <w:rPr>
          <w:iCs/>
          <w:sz w:val="24"/>
          <w:szCs w:val="24"/>
        </w:rPr>
        <w:t xml:space="preserve"> and are a key mechanism through which several of the boundary transactions discussed in earlier sub-sections of this chapter are performed and enacted. They include, for example, those academics who draw upon brief spells in industry to generate networks and research agendas in collaboration with users and sponsors; those industry or other non-academic scientists who take on honorary or temporary academic posts in specific </w:t>
      </w:r>
      <w:r w:rsidRPr="005A703E">
        <w:rPr>
          <w:iCs/>
          <w:sz w:val="24"/>
          <w:szCs w:val="24"/>
        </w:rPr>
        <w:t>collaborative configurations; and those who create academic spin-out companies to patent and commercialise their research-based technologies</w:t>
      </w:r>
      <w:r w:rsidR="00AF2FD5">
        <w:rPr>
          <w:iCs/>
          <w:sz w:val="24"/>
          <w:szCs w:val="24"/>
        </w:rPr>
        <w:t xml:space="preserve"> </w:t>
      </w:r>
      <w:r w:rsidR="00AF2FD5">
        <w:rPr>
          <w:iCs/>
          <w:sz w:val="24"/>
          <w:szCs w:val="24"/>
        </w:rPr>
        <w:fldChar w:fldCharType="begin"/>
      </w:r>
      <w:r w:rsidR="00371BB7">
        <w:rPr>
          <w:iCs/>
          <w:sz w:val="24"/>
          <w:szCs w:val="24"/>
        </w:rPr>
        <w:instrText xml:space="preserve"> ADDIN EN.CITE &lt;EndNote&gt;&lt;Cite&gt;&lt;Author&gt;Brennan&lt;/Author&gt;&lt;Year&gt;2016&lt;/Year&gt;&lt;IDText&gt;Diversity of Higher Education Institutions in Networked Knowledge Societies: A Comparative Examination&lt;/IDText&gt;&lt;DisplayText&gt;(Brennan et al., 2016)&lt;/DisplayText&gt;&lt;record&gt;&lt;titles&gt;&lt;title&gt;Diversity of Higher Education Institutions in Networked Knowledge Societies: A Comparative Examination&lt;/title&gt;&lt;secondary-title&gt;Re-becoming universities?: higher education institutions in networked knowledge societies&lt;/secondary-title&gt;&lt;/titles&gt;&lt;contributors&gt;&lt;authors&gt;&lt;author&gt;Brennan, John&lt;/author&gt;&lt;author&gt;Papatsiba, Vassiliki&lt;/author&gt;&lt;author&gt;Sousa, Sofia Branco&lt;/author&gt;&lt;author&gt;Hoffman, David&lt;/author&gt;&lt;/authors&gt;&lt;/contributors&gt;&lt;added-date format="utc"&gt;1458844676&lt;/added-date&gt;&lt;pub-location&gt;Dordrecht&lt;/pub-location&gt;&lt;ref-type name="Book Section"&gt;5&lt;/ref-type&gt;&lt;dates&gt;&lt;year&gt;2016&lt;/year&gt;&lt;/dates&gt;&lt;rec-number&gt;323&lt;/rec-number&gt;&lt;publisher&gt;Springer&lt;/publisher&gt;&lt;last-updated-date format="utc"&gt;1560727286&lt;/last-updated-date&gt;&lt;contributors&gt;&lt;secondary-authors&gt;&lt;author&gt;Hoffman, David M.&lt;/author&gt;&lt;author&gt;Välimaa, Jussi&lt;/author&gt;&lt;/secondary-authors&gt;&lt;/contributors&gt;&lt;/record&gt;&lt;/Cite&gt;&lt;/EndNote&gt;</w:instrText>
      </w:r>
      <w:r w:rsidR="00AF2FD5">
        <w:rPr>
          <w:iCs/>
          <w:sz w:val="24"/>
          <w:szCs w:val="24"/>
        </w:rPr>
        <w:fldChar w:fldCharType="separate"/>
      </w:r>
      <w:r w:rsidR="00371BB7">
        <w:rPr>
          <w:iCs/>
          <w:noProof/>
          <w:sz w:val="24"/>
          <w:szCs w:val="24"/>
        </w:rPr>
        <w:t>(Brennan et al., 2016)</w:t>
      </w:r>
      <w:r w:rsidR="00AF2FD5">
        <w:rPr>
          <w:iCs/>
          <w:sz w:val="24"/>
          <w:szCs w:val="24"/>
        </w:rPr>
        <w:fldChar w:fldCharType="end"/>
      </w:r>
      <w:r w:rsidRPr="005A703E">
        <w:rPr>
          <w:iCs/>
          <w:sz w:val="24"/>
          <w:szCs w:val="24"/>
        </w:rPr>
        <w:t>.</w:t>
      </w:r>
      <w:r w:rsidR="001F796F">
        <w:rPr>
          <w:iCs/>
          <w:sz w:val="24"/>
          <w:szCs w:val="24"/>
        </w:rPr>
        <w:t xml:space="preserve"> Etzkowitz &amp; Viale (2010) c</w:t>
      </w:r>
      <w:r w:rsidR="0037624B">
        <w:rPr>
          <w:iCs/>
          <w:sz w:val="24"/>
          <w:szCs w:val="24"/>
        </w:rPr>
        <w:t>lassify these under</w:t>
      </w:r>
      <w:r w:rsidR="008959BC">
        <w:rPr>
          <w:iCs/>
          <w:sz w:val="24"/>
          <w:szCs w:val="24"/>
        </w:rPr>
        <w:t xml:space="preserve"> the</w:t>
      </w:r>
      <w:r w:rsidR="0037624B">
        <w:rPr>
          <w:iCs/>
          <w:sz w:val="24"/>
          <w:szCs w:val="24"/>
        </w:rPr>
        <w:t xml:space="preserve"> term “polyvalent roles”, in line with their focus on the “polyvalence” of knowledge (p</w:t>
      </w:r>
      <w:r w:rsidR="00D04A42">
        <w:rPr>
          <w:iCs/>
          <w:sz w:val="24"/>
          <w:szCs w:val="24"/>
        </w:rPr>
        <w:t>p.</w:t>
      </w:r>
      <w:r w:rsidR="0037624B">
        <w:rPr>
          <w:iCs/>
          <w:sz w:val="24"/>
          <w:szCs w:val="24"/>
        </w:rPr>
        <w:t xml:space="preserve"> 596</w:t>
      </w:r>
      <w:r w:rsidR="00D04A42">
        <w:rPr>
          <w:iCs/>
          <w:sz w:val="24"/>
          <w:szCs w:val="24"/>
        </w:rPr>
        <w:t>, 606</w:t>
      </w:r>
      <w:r w:rsidR="0037624B">
        <w:rPr>
          <w:iCs/>
          <w:sz w:val="24"/>
          <w:szCs w:val="24"/>
        </w:rPr>
        <w:t>).</w:t>
      </w:r>
      <w:r w:rsidRPr="005A703E">
        <w:rPr>
          <w:iCs/>
          <w:sz w:val="24"/>
          <w:szCs w:val="24"/>
        </w:rPr>
        <w:t xml:space="preserve"> However, potentially more fundamental from the perspective of universities as higher education institutions, is the role that students can play in academia’s boundary-spanning and boundary transactions. It is this that I will focus on for the remainder of this sub-section. </w:t>
      </w:r>
    </w:p>
    <w:p w14:paraId="1F035D6C" w14:textId="7DCA602D" w:rsidR="00DC7B41" w:rsidRPr="00920426" w:rsidRDefault="00DC7B41" w:rsidP="00DC7B41">
      <w:pPr>
        <w:pStyle w:val="Standard"/>
        <w:widowControl w:val="0"/>
        <w:spacing w:after="120" w:line="360" w:lineRule="auto"/>
        <w:rPr>
          <w:rFonts w:ascii="Times New Roman" w:hAnsi="Times New Roman"/>
          <w:color w:val="000000"/>
          <w:sz w:val="24"/>
          <w:szCs w:val="24"/>
        </w:rPr>
      </w:pPr>
      <w:r w:rsidRPr="005A703E">
        <w:rPr>
          <w:rFonts w:ascii="Times New Roman" w:eastAsia="Times New Roman" w:hAnsi="Times New Roman"/>
          <w:sz w:val="24"/>
          <w:szCs w:val="24"/>
        </w:rPr>
        <w:t xml:space="preserve">Evidence from across Europe and the English-speaking world suggests the greatest ‘return’ from investment in STEMM education and research is the output of human capital in the form of skilled individuals, especially when also trained in research </w:t>
      </w:r>
      <w:r w:rsidRPr="005A703E">
        <w:rPr>
          <w:rFonts w:ascii="Times New Roman" w:hAnsi="Times New Roman"/>
          <w:sz w:val="24"/>
          <w:szCs w:val="24"/>
        </w:rPr>
        <w:fldChar w:fldCharType="begin">
          <w:fldData xml:space="preserve">PEVuZE5vdGU+PENpdGU+PEF1dGhvcj5SZWlkPC9BdXRob3I+PFllYXI+MjAxNDwvWWVhcj48SURU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</w:fldData>
        </w:fldChar>
      </w:r>
      <w:r w:rsidR="00D95A09">
        <w:rPr>
          <w:rFonts w:ascii="Times New Roman" w:hAnsi="Times New Roman"/>
          <w:sz w:val="24"/>
          <w:szCs w:val="24"/>
        </w:rPr>
        <w:instrText xml:space="preserve"> ADDIN EN.CITE </w:instrText>
      </w:r>
      <w:r w:rsidR="00D95A09">
        <w:rPr>
          <w:rFonts w:ascii="Times New Roman" w:hAnsi="Times New Roman"/>
          <w:sz w:val="24"/>
          <w:szCs w:val="24"/>
        </w:rPr>
        <w:fldChar w:fldCharType="begin">
          <w:fldData xml:space="preserve">PEVuZE5vdGU+PENpdGU+PEF1dGhvcj5SZWlkPC9BdXRob3I+PFllYXI+MjAxNDwvWWVhcj48SURU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</w:fldData>
        </w:fldChar>
      </w:r>
      <w:r w:rsidR="00D95A09">
        <w:rPr>
          <w:rFonts w:ascii="Times New Roman" w:hAnsi="Times New Roman"/>
          <w:sz w:val="24"/>
          <w:szCs w:val="24"/>
        </w:rPr>
        <w:instrText xml:space="preserve"> ADDIN EN.CITE.DATA </w:instrText>
      </w:r>
      <w:r w:rsidR="00D95A09">
        <w:rPr>
          <w:rFonts w:ascii="Times New Roman" w:hAnsi="Times New Roman"/>
          <w:sz w:val="24"/>
          <w:szCs w:val="24"/>
        </w:rPr>
      </w:r>
      <w:r w:rsidR="00D95A09">
        <w:rPr>
          <w:rFonts w:ascii="Times New Roman" w:hAnsi="Times New Roman"/>
          <w:sz w:val="24"/>
          <w:szCs w:val="24"/>
        </w:rPr>
        <w:fldChar w:fldCharType="end"/>
      </w:r>
      <w:r w:rsidRPr="005A703E">
        <w:rPr>
          <w:rFonts w:ascii="Times New Roman" w:hAnsi="Times New Roman"/>
          <w:sz w:val="24"/>
          <w:szCs w:val="24"/>
        </w:rPr>
      </w:r>
      <w:r w:rsidRPr="005A703E">
        <w:rPr>
          <w:rFonts w:ascii="Times New Roman" w:hAnsi="Times New Roman"/>
          <w:sz w:val="24"/>
          <w:szCs w:val="24"/>
        </w:rPr>
        <w:fldChar w:fldCharType="separate"/>
      </w:r>
      <w:r w:rsidR="00D95A09">
        <w:rPr>
          <w:rFonts w:ascii="Times New Roman" w:hAnsi="Times New Roman"/>
          <w:noProof/>
          <w:sz w:val="24"/>
          <w:szCs w:val="24"/>
        </w:rPr>
        <w:t>(B. R. Clark, 1995; Coad et al., 2014; Diamond et al., 2014; Frontier Economics, 2014; Hughes &amp; Kitson, 2012; Hughes &amp; Martin, 2012; Pavitt, 1998; Reid, 2014; Salter et al., 2000; Slaughter et al., 2002; Zellner, 2002)</w:t>
      </w:r>
      <w:r w:rsidRPr="005A703E">
        <w:rPr>
          <w:rFonts w:ascii="Times New Roman" w:hAnsi="Times New Roman"/>
          <w:sz w:val="24"/>
          <w:szCs w:val="24"/>
        </w:rPr>
        <w:fldChar w:fldCharType="end"/>
      </w:r>
      <w:r w:rsidRPr="005A703E">
        <w:rPr>
          <w:rFonts w:ascii="Times New Roman" w:hAnsi="Times New Roman"/>
          <w:sz w:val="24"/>
          <w:szCs w:val="24"/>
        </w:rPr>
        <w:t xml:space="preserve">. </w:t>
      </w:r>
      <w:r>
        <w:rPr>
          <w:rFonts w:ascii="Times New Roman" w:hAnsi="Times New Roman"/>
          <w:sz w:val="24"/>
          <w:szCs w:val="24"/>
        </w:rPr>
        <w:t xml:space="preserve">That </w:t>
      </w:r>
      <w:r w:rsidRPr="005A703E">
        <w:rPr>
          <w:rFonts w:ascii="Times New Roman" w:hAnsi="Times New Roman"/>
          <w:sz w:val="24"/>
          <w:szCs w:val="24"/>
        </w:rPr>
        <w:t>“students represent an important potential resource” (CERI, 1982, p. 74) for</w:t>
      </w:r>
      <w:r>
        <w:rPr>
          <w:rFonts w:ascii="Times New Roman" w:hAnsi="Times New Roman"/>
          <w:sz w:val="24"/>
          <w:szCs w:val="24"/>
        </w:rPr>
        <w:t xml:space="preserve"> advancing</w:t>
      </w:r>
      <w:r w:rsidRPr="005A703E">
        <w:rPr>
          <w:rFonts w:ascii="Times New Roman" w:hAnsi="Times New Roman"/>
          <w:sz w:val="24"/>
          <w:szCs w:val="24"/>
        </w:rPr>
        <w:t xml:space="preserve"> </w:t>
      </w:r>
      <w:r>
        <w:rPr>
          <w:rFonts w:ascii="Times New Roman" w:hAnsi="Times New Roman"/>
          <w:sz w:val="24"/>
          <w:szCs w:val="24"/>
        </w:rPr>
        <w:t xml:space="preserve">universities’ third mission goals has long been acknowledged. </w:t>
      </w:r>
      <w:r w:rsidRPr="00920426">
        <w:rPr>
          <w:rFonts w:ascii="Times New Roman" w:hAnsi="Times New Roman"/>
          <w:color w:val="000000"/>
          <w:sz w:val="24"/>
          <w:szCs w:val="24"/>
        </w:rPr>
        <w:t>Most STEMM students do not go onto academic careers</w:t>
      </w:r>
      <w:r w:rsidR="007D1A89">
        <w:rPr>
          <w:rFonts w:ascii="Times New Roman" w:hAnsi="Times New Roman"/>
          <w:color w:val="000000"/>
          <w:sz w:val="24"/>
          <w:szCs w:val="24"/>
        </w:rPr>
        <w:t xml:space="preserve"> – e</w:t>
      </w:r>
      <w:r w:rsidRPr="00920426">
        <w:rPr>
          <w:rFonts w:ascii="Times New Roman" w:hAnsi="Times New Roman"/>
          <w:color w:val="000000"/>
          <w:sz w:val="24"/>
          <w:szCs w:val="24"/>
        </w:rPr>
        <w:t>ven at the level of STEMM PhD graduates, the majority</w:t>
      </w:r>
      <w:r w:rsidR="000A3C43">
        <w:rPr>
          <w:rFonts w:ascii="Times New Roman" w:hAnsi="Times New Roman"/>
          <w:color w:val="000000"/>
          <w:sz w:val="24"/>
          <w:szCs w:val="24"/>
        </w:rPr>
        <w:t xml:space="preserve"> </w:t>
      </w:r>
      <w:r w:rsidRPr="00920426">
        <w:rPr>
          <w:rFonts w:ascii="Times New Roman" w:hAnsi="Times New Roman"/>
          <w:color w:val="000000"/>
          <w:sz w:val="24"/>
          <w:szCs w:val="24"/>
        </w:rPr>
        <w:t xml:space="preserve">exit academia and predominantly work in knowledge-intensive areas of scientific application </w:t>
      </w:r>
      <w:r w:rsidRPr="00920426">
        <w:rPr>
          <w:rFonts w:ascii="Times New Roman" w:hAnsi="Times New Roman"/>
          <w:color w:val="000000"/>
          <w:sz w:val="24"/>
          <w:szCs w:val="24"/>
        </w:rPr>
        <w:fldChar w:fldCharType="begin"/>
      </w:r>
      <w:r w:rsidRPr="00920426">
        <w:rPr>
          <w:rFonts w:ascii="Times New Roman" w:hAnsi="Times New Roman"/>
          <w:color w:val="000000"/>
          <w:sz w:val="24"/>
          <w:szCs w:val="24"/>
        </w:rPr>
        <w:instrText xml:space="preserve"> ADDIN EN.CITE &lt;EndNote&gt;&lt;Cite&gt;&lt;Author&gt;Royal Society&lt;/Author&gt;&lt;Year&gt;2010&lt;/Year&gt;&lt;IDText&gt;The Scientific Century: securing our future prosperity&lt;/IDText&gt;&lt;DisplayText&gt;(Royal Society, 2010)&lt;/DisplayText&gt;&lt;record&gt;&lt;urls&gt;&lt;related-urls&gt;&lt;url&gt;https://royalsociety.org/~/media/Royal_Society_Content/policy/publications/2010/4294970126.pdf&lt;/url&gt;&lt;/related-urls&gt;&lt;/urls&gt;&lt;isbn&gt;9780854038183&lt;/isbn&gt;&lt;titles&gt;&lt;title&gt;The Scientific Century: securing our future prosperity&lt;/title&gt;&lt;/titles&gt;&lt;urls&gt;&lt;pdf-urls&gt;&lt;url&gt;file:///C:/Users/eliel_000/Documents/Academic/PhD/VP/reports/Royal Society (2010).pdf&lt;/url&gt;&lt;/pdf-urls&gt;&lt;/urls&gt;&lt;contributors&gt;&lt;authors&gt;&lt;author&gt;Royal Society,&lt;/author&gt;&lt;/authors&gt;&lt;/contributors&gt;&lt;added-date format="utc"&gt;1452722424&lt;/added-date&gt;&lt;ref-type name="Report"&gt;27&lt;/ref-type&gt;&lt;dates&gt;&lt;year&gt;2010&lt;/year&gt;&lt;/dates&gt;&lt;rec-number&gt;131&lt;/rec-number&gt;&lt;publisher&gt;Royal Society&lt;/publisher&gt;&lt;last-updated-date format="utc"&gt;1484627367&lt;/last-updated-date&gt;&lt;/record&gt;&lt;/Cite&gt;&lt;/EndNote&gt;</w:instrText>
      </w:r>
      <w:r w:rsidRPr="00920426">
        <w:rPr>
          <w:rFonts w:ascii="Times New Roman" w:hAnsi="Times New Roman"/>
          <w:color w:val="000000"/>
          <w:sz w:val="24"/>
          <w:szCs w:val="24"/>
        </w:rPr>
        <w:fldChar w:fldCharType="separate"/>
      </w:r>
      <w:r w:rsidRPr="00920426">
        <w:rPr>
          <w:rFonts w:ascii="Times New Roman" w:hAnsi="Times New Roman"/>
          <w:noProof/>
          <w:color w:val="000000"/>
          <w:sz w:val="24"/>
          <w:szCs w:val="24"/>
        </w:rPr>
        <w:t>(Royal Society, 2010)</w:t>
      </w:r>
      <w:r w:rsidRPr="00920426">
        <w:rPr>
          <w:rFonts w:ascii="Times New Roman" w:hAnsi="Times New Roman"/>
          <w:color w:val="000000"/>
          <w:sz w:val="24"/>
          <w:szCs w:val="24"/>
        </w:rPr>
        <w:fldChar w:fldCharType="end"/>
      </w:r>
      <w:r w:rsidRPr="00920426">
        <w:rPr>
          <w:rFonts w:ascii="Times New Roman" w:hAnsi="Times New Roman"/>
          <w:color w:val="000000"/>
          <w:sz w:val="24"/>
          <w:szCs w:val="24"/>
        </w:rPr>
        <w:t xml:space="preserve">. This means that academic researchers who are involved in STEMM higher education, particularly the training of doctoral students, are likely to have significant personal connections with individuals in a range of knowledge-intensive organisations who represent potential collaborators, users and even sponsors of academic research. In their analysis of such boundary transactions, Slaughter et al. (2002) find graduate students to be analytically akin to “tokens of exchange” </w:t>
      </w:r>
      <w:r w:rsidRPr="00920426">
        <w:rPr>
          <w:rFonts w:ascii="Times New Roman" w:hAnsi="Times New Roman"/>
          <w:color w:val="000000"/>
          <w:sz w:val="24"/>
          <w:szCs w:val="24"/>
        </w:rPr>
        <w:fldChar w:fldCharType="begin"/>
      </w:r>
      <w:r w:rsidRPr="00920426">
        <w:rPr>
          <w:rFonts w:ascii="Times New Roman" w:hAnsi="Times New Roman"/>
          <w:color w:val="000000"/>
          <w:sz w:val="24"/>
          <w:szCs w:val="24"/>
        </w:rPr>
        <w:instrText xml:space="preserve"> ADDIN EN.CITE &lt;EndNote&gt;&lt;Cite ExcludeAuth="1" ExcludeYear="1"&gt;&lt;Author&gt;Slaughter&lt;/Author&gt;&lt;Year&gt;2002&lt;/Year&gt;&lt;IDText&gt;The “ Traffic” in Graduate Students: Graduate Students as Tokens of Exchange between Academe and Industry&lt;/IDText&gt;&lt;Pages&gt;305&lt;/Pages&gt;&lt;DisplayText&gt;(p. 305)&lt;/DisplayText&gt;&lt;record&gt;&lt;keywords&gt;&lt;keyword&gt;Sciences (General)&lt;/keyword&gt;&lt;/keywords&gt;&lt;isbn&gt;0162-2439&lt;/isbn&gt;&lt;titles&gt;&lt;title&gt;The “ Traffic” in Graduate Students: Graduate Students as Tokens of Exchange between Academe and Industry&lt;/title&gt;&lt;secondary-title&gt;Science, Technology, &amp;amp; Human Values&lt;/secondary-title&gt;&lt;/titles&gt;&lt;pages&gt;282-312&lt;/pages&gt;&lt;number&gt;2&lt;/number&gt;&lt;contributors&gt;&lt;authors&gt;&lt;author&gt;Slaughter, Sheila&lt;/author&gt;&lt;author&gt;Campbell, Teresa&lt;/author&gt;&lt;author&gt;Holleman, Margaret&lt;/author&gt;&lt;author&gt;Morgan, Edward&lt;/author&gt;&lt;/authors&gt;&lt;/contributors&gt;&lt;added-date format="utc"&gt;1549990306&lt;/added-date&gt;&lt;pub-location&gt;Thousand Oaks, CA&lt;/pub-location&gt;&lt;ref-type name="Journal Article"&gt;17&lt;/ref-type&gt;&lt;dates&gt;&lt;year&gt;2002&lt;/year&gt;&lt;/dates&gt;&lt;rec-number&gt;7736&lt;/rec-number&gt;&lt;last-updated-date format="utc"&gt;1549990306&lt;/last-updated-date&gt;&lt;electronic-resource-num&gt;10.1177/016224390202700205&lt;/electronic-resource-num&gt;&lt;volume&gt;27&lt;/volume&gt;&lt;/record&gt;&lt;/Cite&gt;&lt;/EndNote&gt;</w:instrText>
      </w:r>
      <w:r w:rsidRPr="00920426">
        <w:rPr>
          <w:rFonts w:ascii="Times New Roman" w:hAnsi="Times New Roman"/>
          <w:color w:val="000000"/>
          <w:sz w:val="24"/>
          <w:szCs w:val="24"/>
        </w:rPr>
        <w:fldChar w:fldCharType="separate"/>
      </w:r>
      <w:r w:rsidRPr="00920426">
        <w:rPr>
          <w:rFonts w:ascii="Times New Roman" w:hAnsi="Times New Roman"/>
          <w:noProof/>
          <w:color w:val="000000"/>
          <w:sz w:val="24"/>
          <w:szCs w:val="24"/>
        </w:rPr>
        <w:t>(p. 305)</w:t>
      </w:r>
      <w:r w:rsidRPr="00920426">
        <w:rPr>
          <w:rFonts w:ascii="Times New Roman" w:hAnsi="Times New Roman"/>
          <w:color w:val="000000"/>
          <w:sz w:val="24"/>
          <w:szCs w:val="24"/>
        </w:rPr>
        <w:fldChar w:fldCharType="end"/>
      </w:r>
      <w:r w:rsidR="001F2B1C">
        <w:rPr>
          <w:rFonts w:ascii="Times New Roman" w:hAnsi="Times New Roman"/>
          <w:color w:val="000000"/>
          <w:sz w:val="24"/>
          <w:szCs w:val="24"/>
        </w:rPr>
        <w:t>:</w:t>
      </w:r>
    </w:p>
    <w:p w14:paraId="5F23AA36" w14:textId="43A3CBB3" w:rsidR="00DC7B41" w:rsidRPr="00673AF2" w:rsidRDefault="00DC7B41" w:rsidP="001F5DB2">
      <w:pPr>
        <w:autoSpaceDE w:val="0"/>
        <w:autoSpaceDN w:val="0"/>
        <w:adjustRightInd w:val="0"/>
        <w:spacing w:after="120" w:line="240" w:lineRule="auto"/>
        <w:ind w:left="720"/>
        <w:rPr>
          <w:iCs/>
          <w:sz w:val="24"/>
          <w:szCs w:val="24"/>
        </w:rPr>
      </w:pPr>
      <w:r>
        <w:rPr>
          <w:sz w:val="24"/>
          <w:szCs w:val="24"/>
        </w:rPr>
        <w:t>“Former students employed by large corporations sometimes continued their involvement with their professors and departments by serving as consulting faculty members and visiting university labs as frequently as once a week, allowing the former students to keep current on research and identify future employees... Former students frequently sat on university or college industrial advisory boards and sometimes in that capacity assisted in designing new graduate courses... When professors wrote proposals to industry, they listed the graduates presently working at the company to show a nondeliverable benefit to the corporation that was valued as highly as any research...”  (Slaughter et al., 2002, p. 305).</w:t>
      </w:r>
    </w:p>
    <w:p w14:paraId="7645B95F" w14:textId="6DF2D97D" w:rsidR="00DC7B41" w:rsidRDefault="00DC7B41" w:rsidP="00DC7B41">
      <w:pPr>
        <w:autoSpaceDE w:val="0"/>
        <w:autoSpaceDN w:val="0"/>
        <w:adjustRightInd w:val="0"/>
        <w:spacing w:after="120" w:line="360" w:lineRule="auto"/>
        <w:rPr>
          <w:sz w:val="24"/>
          <w:szCs w:val="24"/>
        </w:rPr>
      </w:pPr>
      <w:r>
        <w:rPr>
          <w:sz w:val="24"/>
          <w:szCs w:val="24"/>
        </w:rPr>
        <w:t>Of course, STEMM students and graduates can often play a more active rather than merely passive boundary-spanning role. For example, research has revealed doctoral students managing their own boundary-spanning career trajectory and research profile by “</w:t>
      </w:r>
      <w:r w:rsidRPr="00714251">
        <w:rPr>
          <w:i/>
          <w:sz w:val="24"/>
          <w:szCs w:val="24"/>
        </w:rPr>
        <w:t>exporting</w:t>
      </w:r>
      <w:r>
        <w:rPr>
          <w:sz w:val="24"/>
          <w:szCs w:val="24"/>
        </w:rPr>
        <w:t xml:space="preserve"> parts of their academic science to industry while simultaneously </w:t>
      </w:r>
      <w:r w:rsidRPr="00714251">
        <w:rPr>
          <w:i/>
          <w:sz w:val="24"/>
          <w:szCs w:val="24"/>
        </w:rPr>
        <w:t>importing</w:t>
      </w:r>
      <w:r>
        <w:rPr>
          <w:sz w:val="24"/>
          <w:szCs w:val="24"/>
        </w:rPr>
        <w:t xml:space="preserve"> commercially-derived practices to the lab” (Hoffman, 2011, p. 50, emphasis added). Research into the experience of doctoral students involved in join</w:t>
      </w:r>
      <w:r w:rsidR="00FF7727">
        <w:rPr>
          <w:sz w:val="24"/>
          <w:szCs w:val="24"/>
        </w:rPr>
        <w:t>t</w:t>
      </w:r>
      <w:r>
        <w:rPr>
          <w:sz w:val="24"/>
          <w:szCs w:val="24"/>
        </w:rPr>
        <w:t xml:space="preserve"> industry-academia doctoral study goes into greater depth about the interplay of structure and agency and the conditions for effective doctoral education and boundary-spanning. While such programmes can offer value to all parties in some cases, in other cases, the student is prevented from playing this role effectively, for example due to unequal investment in the student and their project from the industrial or academic side; disagreements (amongst potentially all three parties) over appropriate topics; a lack of staff time being allocated to the dedicated education and training of the student, particularly occurring where the doctoral supervisor also had a joint academic and industry role, thereby suggesting that boundary-spanners may not be best-placed to train future boundary-spanners (Mendoza, 2007; Wallgren &amp; Dahlgren, 2007). </w:t>
      </w:r>
    </w:p>
    <w:p w14:paraId="6BE576F5" w14:textId="16EA1FC0" w:rsidR="00DC7B41" w:rsidRDefault="00EE32C4" w:rsidP="00DC7B41">
      <w:pPr>
        <w:autoSpaceDE w:val="0"/>
        <w:autoSpaceDN w:val="0"/>
        <w:adjustRightInd w:val="0"/>
        <w:spacing w:after="120" w:line="360" w:lineRule="auto"/>
        <w:rPr>
          <w:iCs/>
          <w:sz w:val="24"/>
          <w:szCs w:val="24"/>
        </w:rPr>
      </w:pPr>
      <w:r>
        <w:rPr>
          <w:sz w:val="24"/>
          <w:szCs w:val="24"/>
        </w:rPr>
        <w:t>Nonetheless, t</w:t>
      </w:r>
      <w:r w:rsidR="00DC7B41">
        <w:rPr>
          <w:sz w:val="24"/>
          <w:szCs w:val="24"/>
        </w:rPr>
        <w:t>he</w:t>
      </w:r>
      <w:r>
        <w:rPr>
          <w:sz w:val="24"/>
          <w:szCs w:val="24"/>
        </w:rPr>
        <w:t xml:space="preserve"> evidence supports the view that</w:t>
      </w:r>
      <w:r w:rsidR="00DC7B41">
        <w:rPr>
          <w:sz w:val="24"/>
          <w:szCs w:val="24"/>
        </w:rPr>
        <w:t xml:space="preserve"> demand amongst knowledge-intensive sectors for academic research knowledge is both enabled by and reinforces </w:t>
      </w:r>
      <w:r w:rsidR="00DC7B41">
        <w:rPr>
          <w:iCs/>
          <w:sz w:val="24"/>
          <w:szCs w:val="24"/>
        </w:rPr>
        <w:t xml:space="preserve">the university’s key distinctive feature, that is the “flow-through of human capital” </w:t>
      </w:r>
      <w:r w:rsidR="00DC7B41">
        <w:rPr>
          <w:iCs/>
          <w:sz w:val="24"/>
          <w:szCs w:val="24"/>
        </w:rPr>
        <w:fldChar w:fldCharType="begin">
          <w:fldData xml:space="preserve">PEVuZE5vdGU+PENpdGU+PEF1dGhvcj5FdHprb3dpdHo8L0F1dGhvcj48WWVhcj4yMDA4PC9ZZWFy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</w:fldData>
        </w:fldChar>
      </w:r>
      <w:r w:rsidR="00DC7B41">
        <w:rPr>
          <w:iCs/>
          <w:sz w:val="24"/>
          <w:szCs w:val="24"/>
        </w:rPr>
        <w:instrText xml:space="preserve"> ADDIN EN.CITE </w:instrText>
      </w:r>
      <w:r w:rsidR="00DC7B41">
        <w:rPr>
          <w:iCs/>
          <w:sz w:val="24"/>
          <w:szCs w:val="24"/>
        </w:rPr>
        <w:fldChar w:fldCharType="begin">
          <w:fldData xml:space="preserve">PEVuZE5vdGU+PENpdGU+PEF1dGhvcj5FdHprb3dpdHo8L0F1dGhvcj48WWVhcj4yMDA4PC9ZZWFy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</w:fldData>
        </w:fldChar>
      </w:r>
      <w:r w:rsidR="00DC7B41">
        <w:rPr>
          <w:iCs/>
          <w:sz w:val="24"/>
          <w:szCs w:val="24"/>
        </w:rPr>
        <w:instrText xml:space="preserve"> ADDIN EN.CITE.DATA </w:instrText>
      </w:r>
      <w:r w:rsidR="00DC7B41">
        <w:rPr>
          <w:iCs/>
          <w:sz w:val="24"/>
          <w:szCs w:val="24"/>
        </w:rPr>
      </w:r>
      <w:r w:rsidR="00DC7B41">
        <w:rPr>
          <w:iCs/>
          <w:sz w:val="24"/>
          <w:szCs w:val="24"/>
        </w:rPr>
        <w:fldChar w:fldCharType="end"/>
      </w:r>
      <w:r w:rsidR="00DC7B41">
        <w:rPr>
          <w:iCs/>
          <w:sz w:val="24"/>
          <w:szCs w:val="24"/>
        </w:rPr>
      </w:r>
      <w:r w:rsidR="00DC7B41">
        <w:rPr>
          <w:iCs/>
          <w:sz w:val="24"/>
          <w:szCs w:val="24"/>
        </w:rPr>
        <w:fldChar w:fldCharType="separate"/>
      </w:r>
      <w:r w:rsidR="00DC7B41">
        <w:rPr>
          <w:iCs/>
          <w:noProof/>
          <w:sz w:val="24"/>
          <w:szCs w:val="24"/>
        </w:rPr>
        <w:t>(Etzkowitz, 2008, p. 1)</w:t>
      </w:r>
      <w:r w:rsidR="00DC7B41">
        <w:rPr>
          <w:iCs/>
          <w:sz w:val="24"/>
          <w:szCs w:val="24"/>
        </w:rPr>
        <w:fldChar w:fldCharType="end"/>
      </w:r>
      <w:r w:rsidR="00DC7B41">
        <w:rPr>
          <w:iCs/>
          <w:sz w:val="24"/>
          <w:szCs w:val="24"/>
        </w:rPr>
        <w:t xml:space="preserve"> in the form of students.</w:t>
      </w:r>
      <w:r>
        <w:rPr>
          <w:iCs/>
          <w:sz w:val="24"/>
          <w:szCs w:val="24"/>
        </w:rPr>
        <w:t xml:space="preserve"> Quantitative analysis on the relationship between US academics, students and industry shows convincingly that students “constitute a bridging component in the establishment, maintenance and expansion of university-industry collaborations” </w:t>
      </w:r>
      <w:r w:rsidR="000C334C">
        <w:rPr>
          <w:iCs/>
          <w:sz w:val="24"/>
          <w:szCs w:val="24"/>
        </w:rPr>
        <w:fldChar w:fldCharType="begin"/>
      </w:r>
      <w:r w:rsidR="00E909DF">
        <w:rPr>
          <w:iCs/>
          <w:sz w:val="24"/>
          <w:szCs w:val="24"/>
        </w:rPr>
        <w:instrText xml:space="preserve"> ADDIN EN.CITE &lt;EndNote&gt;&lt;Cite&gt;&lt;Author&gt;Ponomariov&lt;/Author&gt;&lt;Year&gt;2009&lt;/Year&gt;&lt;IDText&gt;Student Centrality in University- Industry Interactions&lt;/IDText&gt;&lt;Pages&gt;61&lt;/Pages&gt;&lt;DisplayText&gt;(Ponomariov, 2009, p. 61)&lt;/DisplayText&gt;&lt;record&gt;&lt;keywords&gt;&lt;keyword&gt;School Business Relationship&lt;/keyword&gt;&lt;keyword&gt;Scientists&lt;/keyword&gt;&lt;keyword&gt;Private Sector&lt;/keyword&gt;&lt;keyword&gt;Industry&lt;/keyword&gt;&lt;keyword&gt;Interaction&lt;/keyword&gt;&lt;keyword&gt;Probability&lt;/keyword&gt;&lt;keyword&gt;Graduate Students&lt;/keyword&gt;&lt;keyword&gt;Student Role&lt;/keyword&gt;&lt;keyword&gt;College Faculty&lt;/keyword&gt;&lt;keyword&gt;Attitudes&lt;/keyword&gt;&lt;keyword&gt;Technology Transfer&lt;/keyword&gt;&lt;keyword&gt;Grants&lt;/keyword&gt;&lt;keyword&gt;Cooperation&lt;/keyword&gt;&lt;keyword&gt;Mentors&lt;/keyword&gt;&lt;keyword&gt;Policy&lt;/keyword&gt;&lt;/keywords&gt;&lt;isbn&gt;0950-4222&lt;/isbn&gt;&lt;titles&gt;&lt;title&gt;Student Centrality in University- Industry Interactions&lt;/title&gt;&lt;secondary-title&gt;Industry and Higher Education&lt;/secondary-title&gt;&lt;/titles&gt;&lt;pages&gt;50-62&lt;/pages&gt;&lt;number&gt;1&lt;/number&gt;&lt;contributors&gt;&lt;authors&gt;&lt;author&gt;Ponomariov, B.&lt;/author&gt;&lt;/authors&gt;&lt;/contributors&gt;&lt;added-date format="utc"&gt;1522345529&lt;/added-date&gt;&lt;ref-type name="Journal Article"&gt;17&lt;/ref-type&gt;&lt;dates&gt;&lt;year&gt;2009&lt;/year&gt;&lt;/dates&gt;&lt;rec-number&gt;7435&lt;/rec-number&gt;&lt;last-updated-date format="utc"&gt;1559077582&lt;/last-updated-date&gt;&lt;electronic-resource-num&gt;10.1630/0326785041834748&lt;/electronic-resource-num&gt;&lt;volume&gt;23&lt;/volume&gt;&lt;/record&gt;&lt;/Cite&gt;&lt;/EndNote&gt;</w:instrText>
      </w:r>
      <w:r w:rsidR="000C334C">
        <w:rPr>
          <w:iCs/>
          <w:sz w:val="24"/>
          <w:szCs w:val="24"/>
        </w:rPr>
        <w:fldChar w:fldCharType="separate"/>
      </w:r>
      <w:r w:rsidR="00E909DF">
        <w:rPr>
          <w:iCs/>
          <w:noProof/>
          <w:sz w:val="24"/>
          <w:szCs w:val="24"/>
        </w:rPr>
        <w:t>(Ponomariov, 2009, p. 61)</w:t>
      </w:r>
      <w:r w:rsidR="000C334C">
        <w:rPr>
          <w:iCs/>
          <w:sz w:val="24"/>
          <w:szCs w:val="24"/>
        </w:rPr>
        <w:fldChar w:fldCharType="end"/>
      </w:r>
      <w:r w:rsidR="002E7E5C">
        <w:rPr>
          <w:iCs/>
          <w:sz w:val="24"/>
          <w:szCs w:val="24"/>
        </w:rPr>
        <w:t xml:space="preserve">. </w:t>
      </w:r>
      <w:r w:rsidR="00DC7B41">
        <w:rPr>
          <w:iCs/>
          <w:sz w:val="24"/>
          <w:szCs w:val="24"/>
        </w:rPr>
        <w:t xml:space="preserve">However, it also puts new pressures upon universities. </w:t>
      </w:r>
      <w:r w:rsidR="00DC7B41">
        <w:rPr>
          <w:color w:val="000000"/>
          <w:sz w:val="24"/>
          <w:szCs w:val="24"/>
        </w:rPr>
        <w:t xml:space="preserve">For example, the </w:t>
      </w:r>
      <w:r w:rsidR="00DC7B41">
        <w:rPr>
          <w:iCs/>
          <w:sz w:val="24"/>
          <w:szCs w:val="24"/>
        </w:rPr>
        <w:t xml:space="preserve">increased prominence of boundary-spanning roles of graduates has prompted shifts in higher education curricula, including at doctoral level, towards more ‘generic’ skills rather than focused solely on disciplinary training </w:t>
      </w:r>
      <w:r w:rsidR="00DC7B41">
        <w:rPr>
          <w:iCs/>
          <w:sz w:val="24"/>
          <w:szCs w:val="24"/>
        </w:rPr>
        <w:fldChar w:fldCharType="begin">
          <w:fldData xml:space="preserve">PEVuZE5vdGU+PENpdGU+PEF1dGhvcj5BZGtpbnM8L0F1dGhvcj48WWVhcj4yMDA5PC9ZZWFyPjxJ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</w:fldData>
        </w:fldChar>
      </w:r>
      <w:r w:rsidR="00AF7243">
        <w:rPr>
          <w:iCs/>
          <w:sz w:val="24"/>
          <w:szCs w:val="24"/>
        </w:rPr>
        <w:instrText xml:space="preserve"> ADDIN EN.CITE </w:instrText>
      </w:r>
      <w:r w:rsidR="00AF7243">
        <w:rPr>
          <w:iCs/>
          <w:sz w:val="24"/>
          <w:szCs w:val="24"/>
        </w:rPr>
        <w:fldChar w:fldCharType="begin">
          <w:fldData xml:space="preserve">PEVuZE5vdGU+PENpdGU+PEF1dGhvcj5BZGtpbnM8L0F1dGhvcj48WWVhcj4yMDA5PC9ZZWFyPjxJ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</w:fldData>
        </w:fldChar>
      </w:r>
      <w:r w:rsidR="00AF7243">
        <w:rPr>
          <w:iCs/>
          <w:sz w:val="24"/>
          <w:szCs w:val="24"/>
        </w:rPr>
        <w:instrText xml:space="preserve"> ADDIN EN.CITE.DATA </w:instrText>
      </w:r>
      <w:r w:rsidR="00AF7243">
        <w:rPr>
          <w:iCs/>
          <w:sz w:val="24"/>
          <w:szCs w:val="24"/>
        </w:rPr>
      </w:r>
      <w:r w:rsidR="00AF7243">
        <w:rPr>
          <w:iCs/>
          <w:sz w:val="24"/>
          <w:szCs w:val="24"/>
        </w:rPr>
        <w:fldChar w:fldCharType="end"/>
      </w:r>
      <w:r w:rsidR="00DC7B41">
        <w:rPr>
          <w:iCs/>
          <w:sz w:val="24"/>
          <w:szCs w:val="24"/>
        </w:rPr>
      </w:r>
      <w:r w:rsidR="00DC7B41">
        <w:rPr>
          <w:iCs/>
          <w:sz w:val="24"/>
          <w:szCs w:val="24"/>
        </w:rPr>
        <w:fldChar w:fldCharType="separate"/>
      </w:r>
      <w:r w:rsidR="00AF7243">
        <w:rPr>
          <w:iCs/>
          <w:noProof/>
          <w:sz w:val="24"/>
          <w:szCs w:val="24"/>
        </w:rPr>
        <w:t>(Adkins, 2009; Hancock, Hughes, &amp; Walsh, 2017; Hancock &amp; Walsh, 2014; Henkel, 2004; Mendoza, 2007; Thune, 2010)</w:t>
      </w:r>
      <w:r w:rsidR="00DC7B41">
        <w:rPr>
          <w:iCs/>
          <w:sz w:val="24"/>
          <w:szCs w:val="24"/>
        </w:rPr>
        <w:fldChar w:fldCharType="end"/>
      </w:r>
      <w:r w:rsidR="00DC7B41">
        <w:rPr>
          <w:iCs/>
          <w:sz w:val="24"/>
          <w:szCs w:val="24"/>
        </w:rPr>
        <w:t>, as students are having</w:t>
      </w:r>
      <w:r w:rsidR="00DC7B41" w:rsidRPr="00741D87">
        <w:rPr>
          <w:iCs/>
          <w:sz w:val="24"/>
          <w:szCs w:val="24"/>
        </w:rPr>
        <w:t xml:space="preserve"> </w:t>
      </w:r>
      <w:r w:rsidR="00DC7B41" w:rsidRPr="00741D87">
        <w:rPr>
          <w:color w:val="000000"/>
          <w:sz w:val="24"/>
          <w:szCs w:val="24"/>
        </w:rPr>
        <w:t xml:space="preserve">“entrepreneurial” </w:t>
      </w:r>
      <w:r w:rsidR="00DC7B41" w:rsidRPr="00741D87">
        <w:rPr>
          <w:color w:val="000000"/>
          <w:sz w:val="24"/>
          <w:szCs w:val="24"/>
        </w:rPr>
        <w:fldChar w:fldCharType="begin"/>
      </w:r>
      <w:r w:rsidR="002E0C3D">
        <w:rPr>
          <w:color w:val="000000"/>
          <w:sz w:val="24"/>
          <w:szCs w:val="24"/>
        </w:rPr>
        <w:instrText xml:space="preserve"> ADDIN EN.CITE &lt;EndNote&gt;&lt;Cite&gt;&lt;Author&gt;Papatsiba&lt;/Author&gt;&lt;Year&gt;2013&lt;/Year&gt;&lt;IDText&gt;Policy Goals of European Integration and Competitiveness in Academic Collaborations: An Examination of Joint Master&amp;apos;s and Erasmus Mundus Programmes&lt;/IDText&gt;&lt;Pages&gt;58&lt;/Pages&gt;&lt;DisplayText&gt;(Papatsiba, 2013a, p. 58)&lt;/DisplayText&gt;&lt;record&gt;&lt;keywords&gt;&lt;keyword&gt;competitiveness&lt;/keyword&gt;&lt;keyword&gt;convergence&lt;/keyword&gt;&lt;keyword&gt;european integration&lt;/keyword&gt;&lt;keyword&gt;internationalisation&lt;/keyword&gt;&lt;keyword&gt;joint master&lt;/keyword&gt;&lt;keyword&gt;s programmes&lt;/keyword&gt;&lt;/keywords&gt;&lt;urls&gt;&lt;related-urls&gt;&lt;url&gt;http://dx.doi.org/10.1057/hep.2013.13&lt;/url&gt;&lt;/related-urls&gt;&lt;/urls&gt;&lt;titles&gt;&lt;title&gt;Policy Goals of European Integration and Competitiveness in Academic Collaborations: An Examination of Joint Master&amp;apos;s and Erasmus Mundus Programmes&lt;/title&gt;&lt;secondary-title&gt;Higher Education Policy&lt;/secondary-title&gt;&lt;/titles&gt;&lt;pages&gt;43-64&lt;/pages&gt;&lt;number&gt;1&lt;/number&gt;&lt;contributors&gt;&lt;authors&gt;&lt;author&gt;Papatsiba, Vassiliki&lt;/author&gt;&lt;/authors&gt;&lt;/contributors&gt;&lt;added-date format="utc"&gt;1452722424&lt;/added-date&gt;&lt;ref-type name="Journal Article"&gt;17&lt;/ref-type&gt;&lt;dates&gt;&lt;year&gt;2013&lt;/year&gt;&lt;/dates&gt;&lt;rec-number&gt;110&lt;/rec-number&gt;&lt;publisher&gt;Nature Publishing Group&lt;/publisher&gt;&lt;last-updated-date format="utc"&gt;1553900909&lt;/last-updated-date&gt;&lt;electronic-resource-num&gt;10.1057/hep.2013.13&lt;/electronic-resource-num&gt;&lt;volume&gt;27&lt;/volume&gt;&lt;/record&gt;&lt;/Cite&gt;&lt;/EndNote&gt;</w:instrText>
      </w:r>
      <w:r w:rsidR="00DC7B41" w:rsidRPr="00741D87">
        <w:rPr>
          <w:color w:val="000000"/>
          <w:sz w:val="24"/>
          <w:szCs w:val="24"/>
        </w:rPr>
        <w:fldChar w:fldCharType="separate"/>
      </w:r>
      <w:r w:rsidR="002E0C3D">
        <w:rPr>
          <w:noProof/>
          <w:color w:val="000000"/>
          <w:sz w:val="24"/>
          <w:szCs w:val="24"/>
        </w:rPr>
        <w:t>(Papatsiba, 2013a, p. 58)</w:t>
      </w:r>
      <w:r w:rsidR="00DC7B41" w:rsidRPr="00741D87">
        <w:rPr>
          <w:color w:val="000000"/>
          <w:sz w:val="24"/>
          <w:szCs w:val="24"/>
        </w:rPr>
        <w:fldChar w:fldCharType="end"/>
      </w:r>
      <w:r w:rsidR="00DC7B41" w:rsidRPr="00741D87">
        <w:rPr>
          <w:color w:val="000000"/>
          <w:sz w:val="24"/>
          <w:szCs w:val="24"/>
        </w:rPr>
        <w:t xml:space="preserve"> identities </w:t>
      </w:r>
      <w:r w:rsidR="004F1E70">
        <w:rPr>
          <w:color w:val="000000"/>
          <w:sz w:val="24"/>
          <w:szCs w:val="24"/>
        </w:rPr>
        <w:t>impos</w:t>
      </w:r>
      <w:r w:rsidR="00DC7B41" w:rsidRPr="00741D87">
        <w:rPr>
          <w:color w:val="000000"/>
          <w:sz w:val="24"/>
          <w:szCs w:val="24"/>
        </w:rPr>
        <w:t xml:space="preserve">ed upon them by national </w:t>
      </w:r>
      <w:r w:rsidR="00DC7B41">
        <w:rPr>
          <w:color w:val="000000"/>
          <w:sz w:val="24"/>
          <w:szCs w:val="24"/>
        </w:rPr>
        <w:t xml:space="preserve">and supranational policy agendas. </w:t>
      </w:r>
      <w:r w:rsidR="00DC7B41">
        <w:rPr>
          <w:iCs/>
          <w:sz w:val="24"/>
          <w:szCs w:val="24"/>
        </w:rPr>
        <w:t xml:space="preserve">While some see this as an important and legitimate goal of doctoral education given the reality that most doctoral graduates leave academia (Hancock, Hughes &amp; Walsh, 2017; Hancock &amp; Walsh, 2014), critics argue that such ‘genericism’ could diminish the distinctive scientific value of  higher education and, therefore, have a perverse effect on the stock of human knowledge and the criticality and innovativeness of graduates (Beck &amp; Young, 2005; Young, 2008). </w:t>
      </w:r>
    </w:p>
    <w:p w14:paraId="07F09402" w14:textId="7C609E77" w:rsidR="004D2809" w:rsidRDefault="00DC7B41" w:rsidP="00C400A7">
      <w:pPr>
        <w:pStyle w:val="Standard"/>
        <w:widowControl w:val="0"/>
        <w:spacing w:after="120" w:line="360" w:lineRule="auto"/>
        <w:rPr>
          <w:sz w:val="24"/>
          <w:szCs w:val="24"/>
        </w:rPr>
      </w:pPr>
      <w:r>
        <w:rPr>
          <w:rFonts w:ascii="Times New Roman" w:hAnsi="Times New Roman"/>
          <w:sz w:val="24"/>
          <w:szCs w:val="24"/>
        </w:rPr>
        <w:t>The role of boundary-spanners therefore throws up several of the same issues and tensions of other of the forms of boundary transactions discussed above. But these are heightened when students come to take on the role of (potential) boundary-spanners</w:t>
      </w:r>
      <w:r w:rsidR="000E522A">
        <w:rPr>
          <w:rFonts w:ascii="Times New Roman" w:hAnsi="Times New Roman"/>
          <w:sz w:val="24"/>
          <w:szCs w:val="24"/>
        </w:rPr>
        <w:t xml:space="preserve"> and the effects of research-related boundary transactions come to impact upon the university’s teaching mission. </w:t>
      </w:r>
      <w:r>
        <w:rPr>
          <w:rFonts w:ascii="Times New Roman" w:hAnsi="Times New Roman"/>
          <w:sz w:val="24"/>
          <w:szCs w:val="24"/>
        </w:rPr>
        <w:t xml:space="preserve"> </w:t>
      </w:r>
    </w:p>
    <w:p w14:paraId="3DF8BDC4" w14:textId="4F68AD38" w:rsidR="00245647" w:rsidRDefault="00FD2D27" w:rsidP="008705A8">
      <w:pPr>
        <w:pStyle w:val="Heading2"/>
      </w:pPr>
      <w:bookmarkStart w:id="42" w:name="_Toc536717929"/>
      <w:bookmarkStart w:id="43" w:name="_Toc31701954"/>
      <w:r>
        <w:t>B</w:t>
      </w:r>
      <w:r w:rsidR="0062253F">
        <w:t>oundary transaction</w:t>
      </w:r>
      <w:r w:rsidR="00C16C17">
        <w:t>s</w:t>
      </w:r>
      <w:r w:rsidR="0062253F">
        <w:t xml:space="preserve"> in</w:t>
      </w:r>
      <w:r>
        <w:t xml:space="preserve"> context:</w:t>
      </w:r>
      <w:r w:rsidR="008D3C32">
        <w:t xml:space="preserve"> </w:t>
      </w:r>
      <w:r>
        <w:t>the</w:t>
      </w:r>
      <w:r w:rsidR="0062253F">
        <w:t xml:space="preserve"> multi-dimensional</w:t>
      </w:r>
      <w:r>
        <w:t>ity of research</w:t>
      </w:r>
      <w:bookmarkEnd w:id="43"/>
    </w:p>
    <w:p w14:paraId="271460CC" w14:textId="16FB094D" w:rsidR="00C0331C" w:rsidRPr="00C0331C" w:rsidRDefault="00C0331C" w:rsidP="00C0331C">
      <w:pPr>
        <w:pStyle w:val="Heading3"/>
      </w:pPr>
      <w:bookmarkStart w:id="44" w:name="_Toc31701955"/>
      <w:r>
        <w:t>The complexity of</w:t>
      </w:r>
      <w:r w:rsidR="00135D56">
        <w:t xml:space="preserve"> research</w:t>
      </w:r>
      <w:r>
        <w:t xml:space="preserve"> </w:t>
      </w:r>
      <w:r w:rsidR="005F7095">
        <w:t>and research knowledge</w:t>
      </w:r>
      <w:bookmarkEnd w:id="44"/>
    </w:p>
    <w:p w14:paraId="10AF926D" w14:textId="7852DA35" w:rsidR="00BA2A2A" w:rsidRDefault="00FB3F88" w:rsidP="00D00EBB">
      <w:pPr>
        <w:autoSpaceDE w:val="0"/>
        <w:autoSpaceDN w:val="0"/>
        <w:adjustRightInd w:val="0"/>
        <w:spacing w:before="120" w:after="120" w:line="360" w:lineRule="auto"/>
        <w:rPr>
          <w:sz w:val="24"/>
          <w:szCs w:val="24"/>
        </w:rPr>
      </w:pPr>
      <w:r>
        <w:rPr>
          <w:sz w:val="24"/>
          <w:szCs w:val="24"/>
        </w:rPr>
        <w:t>R</w:t>
      </w:r>
      <w:r w:rsidR="00A058F7">
        <w:rPr>
          <w:sz w:val="24"/>
          <w:szCs w:val="24"/>
        </w:rPr>
        <w:t>esearch is complex and “multi-dimensional” (McNie et al. 2016, p. 885).</w:t>
      </w:r>
      <w:r w:rsidR="008B4B77">
        <w:rPr>
          <w:sz w:val="24"/>
          <w:szCs w:val="24"/>
        </w:rPr>
        <w:t xml:space="preserve"> </w:t>
      </w:r>
      <w:r w:rsidR="00896658">
        <w:rPr>
          <w:sz w:val="24"/>
          <w:szCs w:val="24"/>
        </w:rPr>
        <w:t xml:space="preserve">At root, this complexity is derived from </w:t>
      </w:r>
      <w:r w:rsidR="008B4B77">
        <w:rPr>
          <w:sz w:val="24"/>
          <w:szCs w:val="24"/>
        </w:rPr>
        <w:t>the “polyvalence” of knowledge</w:t>
      </w:r>
      <w:r w:rsidR="000C2EF9">
        <w:rPr>
          <w:sz w:val="24"/>
          <w:szCs w:val="24"/>
        </w:rPr>
        <w:t xml:space="preserve"> </w:t>
      </w:r>
      <w:r w:rsidR="000C2EF9">
        <w:rPr>
          <w:sz w:val="24"/>
          <w:szCs w:val="24"/>
        </w:rPr>
        <w:fldChar w:fldCharType="begin"/>
      </w:r>
      <w:r w:rsidR="000C2EF9">
        <w:rPr>
          <w:sz w:val="24"/>
          <w:szCs w:val="24"/>
        </w:rPr>
        <w:instrText xml:space="preserve"> ADDIN EN.CITE &lt;EndNote&gt;&lt;Cite&gt;&lt;Author&gt;Etzkowitz&lt;/Author&gt;&lt;Year&gt;2010&lt;/Year&gt;&lt;IDText&gt;Polyvalent Knowledge and the Entrepreneurial University: A Third Academic Revolution?&lt;/IDText&gt;&lt;Pages&gt;596&lt;/Pages&gt;&lt;DisplayText&gt;(Etzkowitz &amp;amp; Viale, 2010, p. 596)&lt;/DisplayText&gt;&lt;record&gt;&lt;keywords&gt;&lt;keyword&gt;Entrepreneurial Scientist&lt;/keyword&gt;&lt;keyword&gt;Entrepreneurial University&lt;/keyword&gt;&lt;keyword&gt;Industrial Revolutions&lt;/keyword&gt;&lt;keyword&gt;Polyvalent Knowledge&lt;/keyword&gt;&lt;keyword&gt;Triple Helix&lt;/keyword&gt;&lt;keyword&gt;Sociology &amp;amp; Social History&lt;/keyword&gt;&lt;/keywords&gt;&lt;isbn&gt;0896-9205&lt;/isbn&gt;&lt;titles&gt;&lt;title&gt;Polyvalent Knowledge and the Entrepreneurial University: A Third Academic Revolution?&lt;/title&gt;&lt;secondary-title&gt;Critical Sociology&lt;/secondary-title&gt;&lt;/titles&gt;&lt;pages&gt;595-609&lt;/pages&gt;&lt;number&gt;4&lt;/number&gt;&lt;contributors&gt;&lt;authors&gt;&lt;author&gt;Etzkowitz, Henry&lt;/author&gt;&lt;author&gt;Viale, Riccardo&lt;/author&gt;&lt;/authors&gt;&lt;/contributors&gt;&lt;added-date format="utc"&gt;1555607925&lt;/added-date&gt;&lt;pub-location&gt;London, England&lt;/pub-location&gt;&lt;ref-type name="Journal Article"&gt;17&lt;/ref-type&gt;&lt;dates&gt;&lt;year&gt;2010&lt;/year&gt;&lt;/dates&gt;&lt;rec-number&gt;7767&lt;/rec-number&gt;&lt;last-updated-date format="utc"&gt;1555607925&lt;/last-updated-date&gt;&lt;electronic-resource-num&gt;10.1177/0896920510365921&lt;/electronic-resource-num&gt;&lt;volume&gt;36&lt;/volume&gt;&lt;/record&gt;&lt;/Cite&gt;&lt;/EndNote&gt;</w:instrText>
      </w:r>
      <w:r w:rsidR="000C2EF9">
        <w:rPr>
          <w:sz w:val="24"/>
          <w:szCs w:val="24"/>
        </w:rPr>
        <w:fldChar w:fldCharType="separate"/>
      </w:r>
      <w:r w:rsidR="000C2EF9">
        <w:rPr>
          <w:noProof/>
          <w:sz w:val="24"/>
          <w:szCs w:val="24"/>
        </w:rPr>
        <w:t>(Etzkowitz &amp; Viale, 2010, p. 596)</w:t>
      </w:r>
      <w:r w:rsidR="000C2EF9">
        <w:rPr>
          <w:sz w:val="24"/>
          <w:szCs w:val="24"/>
        </w:rPr>
        <w:fldChar w:fldCharType="end"/>
      </w:r>
      <w:r w:rsidR="006161A5">
        <w:rPr>
          <w:sz w:val="24"/>
          <w:szCs w:val="24"/>
        </w:rPr>
        <w:t>.</w:t>
      </w:r>
      <w:r w:rsidR="00DF2C82">
        <w:rPr>
          <w:sz w:val="24"/>
          <w:szCs w:val="24"/>
        </w:rPr>
        <w:t xml:space="preserve"> </w:t>
      </w:r>
      <w:r w:rsidR="006E46F2">
        <w:rPr>
          <w:sz w:val="24"/>
          <w:szCs w:val="24"/>
        </w:rPr>
        <w:t xml:space="preserve">Research knowledge </w:t>
      </w:r>
      <w:r w:rsidR="00DF2C82">
        <w:rPr>
          <w:sz w:val="24"/>
          <w:szCs w:val="24"/>
        </w:rPr>
        <w:t>does not belong only to the individual or organisational context in which it is generated</w:t>
      </w:r>
      <w:r w:rsidR="00EA7439">
        <w:rPr>
          <w:sz w:val="24"/>
          <w:szCs w:val="24"/>
        </w:rPr>
        <w:t>,</w:t>
      </w:r>
      <w:r w:rsidR="006F75D0">
        <w:rPr>
          <w:sz w:val="24"/>
          <w:szCs w:val="24"/>
        </w:rPr>
        <w:t xml:space="preserve"> and </w:t>
      </w:r>
      <w:r w:rsidR="006E46F2">
        <w:rPr>
          <w:sz w:val="24"/>
          <w:szCs w:val="24"/>
        </w:rPr>
        <w:t xml:space="preserve">it </w:t>
      </w:r>
      <w:r w:rsidR="00DF2C82">
        <w:rPr>
          <w:sz w:val="24"/>
          <w:szCs w:val="24"/>
        </w:rPr>
        <w:t xml:space="preserve">can be conceptualised in terms of both </w:t>
      </w:r>
      <w:r w:rsidR="00294915">
        <w:rPr>
          <w:sz w:val="24"/>
          <w:szCs w:val="24"/>
        </w:rPr>
        <w:t xml:space="preserve">its </w:t>
      </w:r>
      <w:r w:rsidR="00DF2C82">
        <w:rPr>
          <w:sz w:val="24"/>
          <w:szCs w:val="24"/>
        </w:rPr>
        <w:t>theoretical and</w:t>
      </w:r>
      <w:r w:rsidR="00294915">
        <w:rPr>
          <w:sz w:val="24"/>
          <w:szCs w:val="24"/>
        </w:rPr>
        <w:t xml:space="preserve"> potential</w:t>
      </w:r>
      <w:r w:rsidR="00DF2C82">
        <w:rPr>
          <w:sz w:val="24"/>
          <w:szCs w:val="24"/>
        </w:rPr>
        <w:t xml:space="preserve"> practical relevance</w:t>
      </w:r>
      <w:r w:rsidR="00294915">
        <w:rPr>
          <w:sz w:val="24"/>
          <w:szCs w:val="24"/>
        </w:rPr>
        <w:t xml:space="preserve"> (however distant either of these may first appear)</w:t>
      </w:r>
      <w:r w:rsidR="00425FA2">
        <w:rPr>
          <w:sz w:val="24"/>
          <w:szCs w:val="24"/>
        </w:rPr>
        <w:t xml:space="preserve"> </w:t>
      </w:r>
      <w:r w:rsidR="00B47DB7">
        <w:rPr>
          <w:sz w:val="24"/>
          <w:szCs w:val="24"/>
        </w:rPr>
        <w:fldChar w:fldCharType="begin"/>
      </w:r>
      <w:r w:rsidR="00AF2FD5">
        <w:rPr>
          <w:sz w:val="24"/>
          <w:szCs w:val="24"/>
        </w:rPr>
        <w:instrText xml:space="preserve"> ADDIN EN.CITE &lt;EndNote&gt;&lt;Cite&gt;&lt;Author&gt;Brennan&lt;/Author&gt;&lt;Year&gt;2016&lt;/Year&gt;&lt;IDText&gt;Diversity of Higher Education Institutions in Networked Knowledge Societies: A Comparative Examination&lt;/IDText&gt;&lt;DisplayText&gt;(Brennan et al., 2016)&lt;/DisplayText&gt;&lt;record&gt;&lt;titles&gt;&lt;title&gt;Diversity of Higher Education Institutions in Networked Knowledge Societies: A Comparative Examination&lt;/title&gt;&lt;secondary-title&gt;Re-becoming universities?: higher education institutions in networked knowledge societies&lt;/secondary-title&gt;&lt;/titles&gt;&lt;contributors&gt;&lt;authors&gt;&lt;author&gt;Brennan, John&lt;/author&gt;&lt;author&gt;Papatsiba, Vassiliki&lt;/author&gt;&lt;author&gt;Sousa, Sofia Branco&lt;/author&gt;&lt;author&gt;Hoffman, David&lt;/author&gt;&lt;/authors&gt;&lt;/contributors&gt;&lt;added-date format="utc"&gt;1458844676&lt;/added-date&gt;&lt;pub-location&gt;Dordrecht&lt;/pub-location&gt;&lt;ref-type name="Book Section"&gt;5&lt;/ref-type&gt;&lt;dates&gt;&lt;year&gt;2016&lt;/year&gt;&lt;/dates&gt;&lt;rec-number&gt;323&lt;/rec-number&gt;&lt;publisher&gt;Springer&lt;/publisher&gt;&lt;last-updated-date format="utc"&gt;1560727286&lt;/last-updated-date&gt;&lt;contributors&gt;&lt;secondary-authors&gt;&lt;author&gt;Hoffman, David M.&lt;/author&gt;&lt;author&gt;Välimaa, Jussi&lt;/author&gt;&lt;/secondary-authors&gt;&lt;/contributors&gt;&lt;/record&gt;&lt;/Cite&gt;&lt;/EndNote&gt;</w:instrText>
      </w:r>
      <w:r w:rsidR="00B47DB7">
        <w:rPr>
          <w:sz w:val="24"/>
          <w:szCs w:val="24"/>
        </w:rPr>
        <w:fldChar w:fldCharType="separate"/>
      </w:r>
      <w:r w:rsidR="00AF2FD5">
        <w:rPr>
          <w:noProof/>
          <w:sz w:val="24"/>
          <w:szCs w:val="24"/>
        </w:rPr>
        <w:t>(Brennan et al., 2016)</w:t>
      </w:r>
      <w:r w:rsidR="00B47DB7">
        <w:rPr>
          <w:sz w:val="24"/>
          <w:szCs w:val="24"/>
        </w:rPr>
        <w:fldChar w:fldCharType="end"/>
      </w:r>
      <w:r w:rsidR="000A4983">
        <w:rPr>
          <w:sz w:val="24"/>
          <w:szCs w:val="24"/>
        </w:rPr>
        <w:t>;</w:t>
      </w:r>
      <w:r w:rsidR="00047945">
        <w:rPr>
          <w:sz w:val="24"/>
          <w:szCs w:val="24"/>
        </w:rPr>
        <w:t xml:space="preserve"> knowledge generated in one discipline or context can have meaning and relevance elsewhere;</w:t>
      </w:r>
      <w:r w:rsidR="000A4983">
        <w:rPr>
          <w:sz w:val="24"/>
          <w:szCs w:val="24"/>
        </w:rPr>
        <w:t xml:space="preserve"> </w:t>
      </w:r>
      <w:r w:rsidR="003D07AE">
        <w:rPr>
          <w:sz w:val="24"/>
          <w:szCs w:val="24"/>
        </w:rPr>
        <w:t>knowledge can</w:t>
      </w:r>
      <w:r w:rsidR="00F16661">
        <w:rPr>
          <w:sz w:val="24"/>
          <w:szCs w:val="24"/>
        </w:rPr>
        <w:t xml:space="preserve"> have multiple outputs and forms, and can be more-or-less</w:t>
      </w:r>
      <w:r w:rsidR="00047945">
        <w:rPr>
          <w:sz w:val="24"/>
          <w:szCs w:val="24"/>
        </w:rPr>
        <w:t xml:space="preserve"> codified, but this</w:t>
      </w:r>
      <w:r w:rsidR="00F16661">
        <w:rPr>
          <w:sz w:val="24"/>
          <w:szCs w:val="24"/>
        </w:rPr>
        <w:t xml:space="preserve"> often</w:t>
      </w:r>
      <w:r w:rsidR="00047945">
        <w:rPr>
          <w:sz w:val="24"/>
          <w:szCs w:val="24"/>
        </w:rPr>
        <w:t xml:space="preserve"> changes </w:t>
      </w:r>
      <w:r w:rsidR="00F16661">
        <w:rPr>
          <w:sz w:val="24"/>
          <w:szCs w:val="24"/>
        </w:rPr>
        <w:t xml:space="preserve">and potentially reduces the </w:t>
      </w:r>
      <w:r w:rsidR="00047945">
        <w:rPr>
          <w:sz w:val="24"/>
          <w:szCs w:val="24"/>
        </w:rPr>
        <w:t>richness of ‘tacit’ knowledge</w:t>
      </w:r>
      <w:r w:rsidR="00A27954">
        <w:rPr>
          <w:sz w:val="24"/>
          <w:szCs w:val="24"/>
        </w:rPr>
        <w:t xml:space="preserve"> </w:t>
      </w:r>
      <w:r w:rsidR="00A27954">
        <w:rPr>
          <w:sz w:val="24"/>
          <w:szCs w:val="24"/>
        </w:rPr>
        <w:fldChar w:fldCharType="begin">
          <w:fldData xml:space="preserve">PEVuZE5vdGU+PENpdGU+PEF1dGhvcj5Eb25vdmFuPC9BdXRob3I+PFllYXI+MjAxMTwvWWVhcj48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</w:fldData>
        </w:fldChar>
      </w:r>
      <w:r w:rsidR="000C2EF9">
        <w:rPr>
          <w:sz w:val="24"/>
          <w:szCs w:val="24"/>
        </w:rPr>
        <w:instrText xml:space="preserve"> ADDIN EN.CITE </w:instrText>
      </w:r>
      <w:r w:rsidR="000C2EF9">
        <w:rPr>
          <w:sz w:val="24"/>
          <w:szCs w:val="24"/>
        </w:rPr>
        <w:fldChar w:fldCharType="begin">
          <w:fldData xml:space="preserve">PEVuZE5vdGU+PENpdGU+PEF1dGhvcj5Eb25vdmFuPC9BdXRob3I+PFllYXI+MjAxMTwvWWVhcj48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</w:fldData>
        </w:fldChar>
      </w:r>
      <w:r w:rsidR="000C2EF9">
        <w:rPr>
          <w:sz w:val="24"/>
          <w:szCs w:val="24"/>
        </w:rPr>
        <w:instrText xml:space="preserve"> ADDIN EN.CITE.DATA </w:instrText>
      </w:r>
      <w:r w:rsidR="000C2EF9">
        <w:rPr>
          <w:sz w:val="24"/>
          <w:szCs w:val="24"/>
        </w:rPr>
      </w:r>
      <w:r w:rsidR="000C2EF9">
        <w:rPr>
          <w:sz w:val="24"/>
          <w:szCs w:val="24"/>
        </w:rPr>
        <w:fldChar w:fldCharType="end"/>
      </w:r>
      <w:r w:rsidR="00A27954">
        <w:rPr>
          <w:sz w:val="24"/>
          <w:szCs w:val="24"/>
        </w:rPr>
      </w:r>
      <w:r w:rsidR="00A27954">
        <w:rPr>
          <w:sz w:val="24"/>
          <w:szCs w:val="24"/>
        </w:rPr>
        <w:fldChar w:fldCharType="separate"/>
      </w:r>
      <w:r w:rsidR="000C2EF9">
        <w:rPr>
          <w:noProof/>
          <w:sz w:val="24"/>
          <w:szCs w:val="24"/>
        </w:rPr>
        <w:t>(Donovan &amp; Hanney, 2011; Etzkowitz &amp; Viale, 2010; McNie et al., 2016)</w:t>
      </w:r>
      <w:r w:rsidR="00A27954">
        <w:rPr>
          <w:sz w:val="24"/>
          <w:szCs w:val="24"/>
        </w:rPr>
        <w:fldChar w:fldCharType="end"/>
      </w:r>
      <w:r w:rsidR="008C4D9A">
        <w:rPr>
          <w:sz w:val="24"/>
          <w:szCs w:val="24"/>
        </w:rPr>
        <w:t>.</w:t>
      </w:r>
      <w:r w:rsidR="00945CC7">
        <w:rPr>
          <w:sz w:val="24"/>
          <w:szCs w:val="24"/>
        </w:rPr>
        <w:t xml:space="preserve"> </w:t>
      </w:r>
      <w:r w:rsidR="00E35A2F">
        <w:rPr>
          <w:sz w:val="24"/>
          <w:szCs w:val="24"/>
        </w:rPr>
        <w:t>The</w:t>
      </w:r>
      <w:r w:rsidR="006161A5">
        <w:rPr>
          <w:sz w:val="24"/>
          <w:szCs w:val="24"/>
        </w:rPr>
        <w:t xml:space="preserve"> complexity of the research process is only heightened when </w:t>
      </w:r>
      <w:r w:rsidR="008C4D9A">
        <w:rPr>
          <w:sz w:val="24"/>
          <w:szCs w:val="24"/>
        </w:rPr>
        <w:t>attempting to fully capture the interdependence</w:t>
      </w:r>
      <w:r w:rsidR="006161A5">
        <w:rPr>
          <w:sz w:val="24"/>
          <w:szCs w:val="24"/>
        </w:rPr>
        <w:t xml:space="preserve"> between </w:t>
      </w:r>
      <w:r w:rsidR="008C4D9A">
        <w:rPr>
          <w:sz w:val="24"/>
          <w:szCs w:val="24"/>
        </w:rPr>
        <w:t>the context of knowledge production and wider</w:t>
      </w:r>
      <w:r w:rsidR="006161A5">
        <w:rPr>
          <w:sz w:val="24"/>
          <w:szCs w:val="24"/>
        </w:rPr>
        <w:t xml:space="preserve"> society</w:t>
      </w:r>
      <w:r w:rsidR="00A27954">
        <w:rPr>
          <w:sz w:val="24"/>
          <w:szCs w:val="24"/>
        </w:rPr>
        <w:t xml:space="preserve"> </w:t>
      </w:r>
      <w:r w:rsidR="00A27954">
        <w:rPr>
          <w:sz w:val="24"/>
          <w:szCs w:val="24"/>
        </w:rPr>
        <w:fldChar w:fldCharType="begin">
          <w:fldData xml:space="preserve">PEVuZE5vdGU+PENpdGU+PEF1dGhvcj5TaW1vbjwvQXV0aG9yPjxZZWFyPjIwMTU8L1llYXI+PElE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</w:fldData>
        </w:fldChar>
      </w:r>
      <w:r w:rsidR="008F0B0A">
        <w:rPr>
          <w:sz w:val="24"/>
          <w:szCs w:val="24"/>
        </w:rPr>
        <w:instrText xml:space="preserve"> ADDIN EN.CITE </w:instrText>
      </w:r>
      <w:r w:rsidR="008F0B0A">
        <w:rPr>
          <w:sz w:val="24"/>
          <w:szCs w:val="24"/>
        </w:rPr>
        <w:fldChar w:fldCharType="begin">
          <w:fldData xml:space="preserve">PEVuZE5vdGU+PENpdGU+PEF1dGhvcj5TaW1vbjwvQXV0aG9yPjxZZWFyPjIwMTU8L1llYXI+PElE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</w:fldData>
        </w:fldChar>
      </w:r>
      <w:r w:rsidR="008F0B0A">
        <w:rPr>
          <w:sz w:val="24"/>
          <w:szCs w:val="24"/>
        </w:rPr>
        <w:instrText xml:space="preserve"> ADDIN EN.CITE.DATA </w:instrText>
      </w:r>
      <w:r w:rsidR="008F0B0A">
        <w:rPr>
          <w:sz w:val="24"/>
          <w:szCs w:val="24"/>
        </w:rPr>
      </w:r>
      <w:r w:rsidR="008F0B0A">
        <w:rPr>
          <w:sz w:val="24"/>
          <w:szCs w:val="24"/>
        </w:rPr>
        <w:fldChar w:fldCharType="end"/>
      </w:r>
      <w:r w:rsidR="00A27954">
        <w:rPr>
          <w:sz w:val="24"/>
          <w:szCs w:val="24"/>
        </w:rPr>
      </w:r>
      <w:r w:rsidR="00A27954">
        <w:rPr>
          <w:sz w:val="24"/>
          <w:szCs w:val="24"/>
        </w:rPr>
        <w:fldChar w:fldCharType="separate"/>
      </w:r>
      <w:r w:rsidR="008F0B0A">
        <w:rPr>
          <w:noProof/>
          <w:sz w:val="24"/>
          <w:szCs w:val="24"/>
        </w:rPr>
        <w:t>(Reed et al., 2018; Simon &amp; Schiemer, 2015)</w:t>
      </w:r>
      <w:r w:rsidR="00A27954">
        <w:rPr>
          <w:sz w:val="24"/>
          <w:szCs w:val="24"/>
        </w:rPr>
        <w:fldChar w:fldCharType="end"/>
      </w:r>
      <w:r w:rsidR="000C2EF9">
        <w:rPr>
          <w:sz w:val="24"/>
          <w:szCs w:val="24"/>
        </w:rPr>
        <w:t xml:space="preserve">. </w:t>
      </w:r>
      <w:r w:rsidR="00F21C1D">
        <w:rPr>
          <w:sz w:val="24"/>
          <w:szCs w:val="24"/>
        </w:rPr>
        <w:t xml:space="preserve">And this multi-dimensional complexity is reflected in the structural organisation of universities </w:t>
      </w:r>
      <w:r w:rsidR="00F21C1D">
        <w:rPr>
          <w:sz w:val="24"/>
          <w:szCs w:val="24"/>
        </w:rPr>
        <w:fldChar w:fldCharType="begin"/>
      </w:r>
      <w:r w:rsidR="00F21C1D">
        <w:rPr>
          <w:sz w:val="24"/>
          <w:szCs w:val="24"/>
        </w:rPr>
        <w:instrText xml:space="preserve"> ADDIN EN.CITE &lt;EndNote&gt;&lt;Cite&gt;&lt;Author&gt;Gumport&lt;/Author&gt;&lt;Year&gt;2002&lt;/Year&gt;&lt;IDText&gt;The Formal Organization of Knowledge: An Analysis of Academic Structure&lt;/IDText&gt;&lt;DisplayText&gt;(Gumport &amp;amp; Snydman, 2002)&lt;/DisplayText&gt;&lt;record&gt;&lt;keywords&gt;&lt;keyword&gt;Universities And Colleges -- California -- San Jose -- Departments&lt;/keyword&gt;&lt;keyword&gt;Higher Education And State -- California -- San Jose -- History&lt;/keyword&gt;&lt;keyword&gt;Knowledge, Sociology Of&lt;/keyword&gt;&lt;/keywords&gt;&lt;isbn&gt;0022-1546&lt;/isbn&gt;&lt;titles&gt;&lt;title&gt;The Formal Organization of Knowledge: An Analysis of Academic Structure&lt;/title&gt;&lt;secondary-title&gt;The Journal of Higher Education&lt;/secondary-title&gt;&lt;/titles&gt;&lt;pages&gt;375-408&lt;/pages&gt;&lt;number&gt;3&lt;/number&gt;&lt;contributors&gt;&lt;authors&gt;&lt;author&gt;Gumport, Patricia J.&lt;/author&gt;&lt;author&gt;Snydman, Stuart K.&lt;/author&gt;&lt;/authors&gt;&lt;/contributors&gt;&lt;added-date format="utc"&gt;1490750807&lt;/added-date&gt;&lt;ref-type name="Journal Article"&gt;17&lt;/ref-type&gt;&lt;dates&gt;&lt;year&gt;2002&lt;/year&gt;&lt;/dates&gt;&lt;rec-number&gt;6685&lt;/rec-number&gt;&lt;last-updated-date format="utc"&gt;1505394016&lt;/last-updated-date&gt;&lt;volume&gt;73&lt;/volume&gt;&lt;/record&gt;&lt;/Cite&gt;&lt;/EndNote&gt;</w:instrText>
      </w:r>
      <w:r w:rsidR="00F21C1D">
        <w:rPr>
          <w:sz w:val="24"/>
          <w:szCs w:val="24"/>
        </w:rPr>
        <w:fldChar w:fldCharType="separate"/>
      </w:r>
      <w:r w:rsidR="00F21C1D">
        <w:rPr>
          <w:noProof/>
          <w:sz w:val="24"/>
          <w:szCs w:val="24"/>
        </w:rPr>
        <w:t>(Gumport &amp; Snydman, 2002)</w:t>
      </w:r>
      <w:r w:rsidR="00F21C1D">
        <w:rPr>
          <w:sz w:val="24"/>
          <w:szCs w:val="24"/>
        </w:rPr>
        <w:fldChar w:fldCharType="end"/>
      </w:r>
      <w:r w:rsidR="00F21C1D">
        <w:rPr>
          <w:sz w:val="24"/>
          <w:szCs w:val="24"/>
        </w:rPr>
        <w:t xml:space="preserve">, as evidenced </w:t>
      </w:r>
      <w:r w:rsidR="00BA2A2A">
        <w:rPr>
          <w:sz w:val="24"/>
          <w:szCs w:val="24"/>
        </w:rPr>
        <w:t>by</w:t>
      </w:r>
      <w:r w:rsidR="00F21C1D">
        <w:rPr>
          <w:sz w:val="24"/>
          <w:szCs w:val="24"/>
        </w:rPr>
        <w:t xml:space="preserve"> the proliferation of novel ‘boundary structures’ discussed above, associated with the ‘entrepreneurial’ university </w:t>
      </w:r>
      <w:r w:rsidR="00F21C1D">
        <w:rPr>
          <w:sz w:val="24"/>
          <w:szCs w:val="24"/>
        </w:rPr>
        <w:fldChar w:fldCharType="begin"/>
      </w:r>
      <w:r w:rsidR="003A0D1B">
        <w:rPr>
          <w:sz w:val="24"/>
          <w:szCs w:val="24"/>
        </w:rPr>
        <w:instrText xml:space="preserve"> ADDIN EN.CITE &lt;EndNote&gt;&lt;Cite&gt;&lt;Author&gt;Clark&lt;/Author&gt;&lt;Year&gt;2004&lt;/Year&gt;&lt;IDText&gt;Delineating the Character of the Entrepreneurial University&lt;/IDText&gt;&lt;DisplayText&gt;(B. R. Clark, 2004a; Etzkowitz, 2013)&lt;/DisplayText&gt;&lt;record&gt;&lt;isbn&gt;0952-8733&lt;/isbn&gt;&lt;titles&gt;&lt;title&gt;Delineating the Character of the Entrepreneurial University&lt;/title&gt;&lt;secondary-title&gt;Higher Education Policy&lt;/secondary-title&gt;&lt;/titles&gt;&lt;pages&gt;355&lt;/pages&gt;&lt;number&gt;4&lt;/number&gt;&lt;contributors&gt;&lt;authors&gt;&lt;author&gt;Clark, Burton R.&lt;/author&gt;&lt;/authors&gt;&lt;/contributors&gt;&lt;added-date format="utc"&gt;1458154204&lt;/added-date&gt;&lt;ref-type name="Journal Article"&gt;17&lt;/ref-type&gt;&lt;dates&gt;&lt;year&gt;2004&lt;/year&gt;&lt;/dates&gt;&lt;rec-number&gt;297&lt;/rec-number&gt;&lt;last-updated-date format="utc"&gt;1469229868&lt;/last-updated-date&gt;&lt;electronic-resource-num&gt;10.1057/palgrave.hep.8300062&lt;/electronic-resource-num&gt;&lt;volume&gt;17&lt;/volume&gt;&lt;/record&gt;&lt;/Cite&gt;&lt;Cite&gt;&lt;Author&gt;Etzkowitz&lt;/Author&gt;&lt;Year&gt;2013&lt;/Year&gt;&lt;IDText&gt;Anatomy of the entrepreneurial university&lt;/IDText&gt;&lt;record&gt;&lt;keywords&gt;&lt;keyword&gt;Entrepreneurship&lt;/keyword&gt;&lt;keyword&gt;Universities&lt;/keyword&gt;&lt;keyword&gt;Teaching&lt;/keyword&gt;&lt;keyword&gt;Values&lt;/keyword&gt;&lt;keyword&gt;Technology Transfer&lt;/keyword&gt;&lt;keyword&gt;Participation&lt;/keyword&gt;&lt;keyword&gt;Economic Development&lt;/keyword&gt;&lt;keyword&gt;Regional Development&lt;/keyword&gt;&lt;keyword&gt;Politics and Society&lt;/keyword&gt;&lt;keyword&gt;Politics and Society&lt;/keyword&gt;&lt;keyword&gt;Entrepreneurial University Second Academic Revolution Spin-Off Firms Triple Helix&lt;/keyword&gt;&lt;keyword&gt;Article&lt;/keyword&gt;&lt;/keywords&gt;&lt;isbn&gt;0539-0184&lt;/isbn&gt;&lt;titles&gt;&lt;title&gt;Anatomy of the entrepreneurial university&lt;/title&gt;&lt;secondary-title&gt;Social Science Information&lt;/secondary-title&gt;&lt;/titles&gt;&lt;pages&gt;486-511&lt;/pages&gt;&lt;number&gt;3&lt;/number&gt;&lt;contributors&gt;&lt;authors&gt;&lt;author&gt;Etzkowitz, Henry&lt;/author&gt;&lt;/authors&gt;&lt;/contributors&gt;&lt;added-date format="utc"&gt;1499101899&lt;/added-date&gt;&lt;ref-type name="Journal Article"&gt;17&lt;/ref-type&gt;&lt;dates&gt;&lt;year&gt;2013&lt;/year&gt;&lt;/dates&gt;&lt;rec-number&gt;7085&lt;/rec-number&gt;&lt;last-updated-date format="utc"&gt;1499219056&lt;/last-updated-date&gt;&lt;electronic-resource-num&gt;10.1177/0539018413485832&lt;/electronic-resource-num&gt;&lt;volume&gt;52&lt;/volume&gt;&lt;/record&gt;&lt;/Cite&gt;&lt;/EndNote&gt;</w:instrText>
      </w:r>
      <w:r w:rsidR="00F21C1D">
        <w:rPr>
          <w:sz w:val="24"/>
          <w:szCs w:val="24"/>
        </w:rPr>
        <w:fldChar w:fldCharType="separate"/>
      </w:r>
      <w:r w:rsidR="003A0D1B">
        <w:rPr>
          <w:noProof/>
          <w:sz w:val="24"/>
          <w:szCs w:val="24"/>
        </w:rPr>
        <w:t>(B. R. Clark, 2004a; Etzkowitz, 2013)</w:t>
      </w:r>
      <w:r w:rsidR="00F21C1D">
        <w:rPr>
          <w:sz w:val="24"/>
          <w:szCs w:val="24"/>
        </w:rPr>
        <w:fldChar w:fldCharType="end"/>
      </w:r>
      <w:r w:rsidR="00F21C1D">
        <w:rPr>
          <w:sz w:val="24"/>
          <w:szCs w:val="24"/>
        </w:rPr>
        <w:t xml:space="preserve">. </w:t>
      </w:r>
    </w:p>
    <w:p w14:paraId="37D7C927" w14:textId="5C91E42E" w:rsidR="00D00EBB" w:rsidRDefault="00BD2859" w:rsidP="00D00EBB">
      <w:pPr>
        <w:autoSpaceDE w:val="0"/>
        <w:autoSpaceDN w:val="0"/>
        <w:adjustRightInd w:val="0"/>
        <w:spacing w:before="120" w:after="120" w:line="360" w:lineRule="auto"/>
        <w:rPr>
          <w:sz w:val="24"/>
          <w:szCs w:val="24"/>
        </w:rPr>
      </w:pPr>
      <w:r>
        <w:rPr>
          <w:sz w:val="24"/>
          <w:szCs w:val="24"/>
        </w:rPr>
        <w:t xml:space="preserve">McNie et al. (2016) </w:t>
      </w:r>
      <w:r w:rsidR="0010294D">
        <w:rPr>
          <w:sz w:val="24"/>
          <w:szCs w:val="24"/>
        </w:rPr>
        <w:t>are</w:t>
      </w:r>
      <w:r w:rsidR="009324D0">
        <w:rPr>
          <w:sz w:val="24"/>
          <w:szCs w:val="24"/>
        </w:rPr>
        <w:t xml:space="preserve"> interested in specifying the multiple elements of this complex multi-dimensionality, and particularly doing so in a way which acknowledges the sometimes subtle and indirect way that ‘users’ or the ‘context of use’ i</w:t>
      </w:r>
      <w:r w:rsidR="0068018A">
        <w:rPr>
          <w:sz w:val="24"/>
          <w:szCs w:val="24"/>
        </w:rPr>
        <w:t>nfluence</w:t>
      </w:r>
      <w:r w:rsidR="009324D0">
        <w:rPr>
          <w:sz w:val="24"/>
          <w:szCs w:val="24"/>
        </w:rPr>
        <w:t xml:space="preserve"> research. </w:t>
      </w:r>
      <w:r w:rsidR="005C3434">
        <w:rPr>
          <w:sz w:val="24"/>
          <w:szCs w:val="24"/>
        </w:rPr>
        <w:t>In order to capture this, they</w:t>
      </w:r>
      <w:r w:rsidR="006375E1">
        <w:rPr>
          <w:sz w:val="24"/>
          <w:szCs w:val="24"/>
        </w:rPr>
        <w:t xml:space="preserve"> constructed a</w:t>
      </w:r>
      <w:r w:rsidR="00A6465F">
        <w:rPr>
          <w:sz w:val="24"/>
          <w:szCs w:val="24"/>
        </w:rPr>
        <w:t xml:space="preserve"> “multi-dimensional typology” for “[u]nderstanding the characteristics of, and processes related to ... research” and in particular for </w:t>
      </w:r>
      <w:r w:rsidR="00A6465F" w:rsidRPr="002D6870">
        <w:rPr>
          <w:sz w:val="24"/>
          <w:szCs w:val="24"/>
        </w:rPr>
        <w:t>understanding the “role of the user” in influencing the “research” (p</w:t>
      </w:r>
      <w:r w:rsidR="00345377">
        <w:rPr>
          <w:sz w:val="24"/>
          <w:szCs w:val="24"/>
        </w:rPr>
        <w:t>p. 885,</w:t>
      </w:r>
      <w:r w:rsidR="00A6465F" w:rsidRPr="002D6870">
        <w:rPr>
          <w:sz w:val="24"/>
          <w:szCs w:val="24"/>
        </w:rPr>
        <w:t xml:space="preserve"> 886). </w:t>
      </w:r>
      <w:r w:rsidR="00663A67">
        <w:rPr>
          <w:sz w:val="24"/>
          <w:szCs w:val="24"/>
        </w:rPr>
        <w:t xml:space="preserve">The typology synthesises the authors’ extensive literature review and experience as researchers and decision makers of science policy (primarily in North America). </w:t>
      </w:r>
      <w:r w:rsidR="006375E1">
        <w:rPr>
          <w:sz w:val="24"/>
          <w:szCs w:val="24"/>
        </w:rPr>
        <w:t>The</w:t>
      </w:r>
      <w:r w:rsidR="009E142F">
        <w:rPr>
          <w:sz w:val="24"/>
          <w:szCs w:val="24"/>
        </w:rPr>
        <w:t xml:space="preserve"> </w:t>
      </w:r>
      <w:r w:rsidR="006375E1">
        <w:rPr>
          <w:sz w:val="24"/>
          <w:szCs w:val="24"/>
        </w:rPr>
        <w:t>typology distils the multi-dimensionality of research into</w:t>
      </w:r>
      <w:r w:rsidR="00663A67">
        <w:rPr>
          <w:sz w:val="24"/>
          <w:szCs w:val="24"/>
        </w:rPr>
        <w:t xml:space="preserve"> fifteen ‘attributes’ and ‘activities’ associated with a given </w:t>
      </w:r>
      <w:r w:rsidR="00207BD9">
        <w:rPr>
          <w:sz w:val="24"/>
          <w:szCs w:val="24"/>
        </w:rPr>
        <w:t>research project or</w:t>
      </w:r>
      <w:r w:rsidR="00663A67">
        <w:rPr>
          <w:sz w:val="24"/>
          <w:szCs w:val="24"/>
        </w:rPr>
        <w:t xml:space="preserve"> body of research. </w:t>
      </w:r>
      <w:r w:rsidR="00207BD9">
        <w:rPr>
          <w:sz w:val="24"/>
          <w:szCs w:val="24"/>
        </w:rPr>
        <w:t>From my perspective, capturing this complex multi-dimensionality is important, as it highlights that there are many possible ‘moments’ of research in which academic boundaries can be crossed and confronted.</w:t>
      </w:r>
      <w:r w:rsidR="008035E5">
        <w:rPr>
          <w:sz w:val="24"/>
          <w:szCs w:val="24"/>
        </w:rPr>
        <w:t xml:space="preserve"> I therefore slightly adapt the typology by conceptualising it through the ‘boundary’ lens adopted in this thesis, such that the typology </w:t>
      </w:r>
      <w:r w:rsidR="00FC2F09">
        <w:rPr>
          <w:sz w:val="24"/>
          <w:szCs w:val="24"/>
        </w:rPr>
        <w:t xml:space="preserve">becomes </w:t>
      </w:r>
      <w:r w:rsidR="00FC2F09">
        <w:rPr>
          <w:sz w:val="24"/>
          <w:szCs w:val="24"/>
          <w:lang w:eastAsia="zh-TW"/>
        </w:rPr>
        <w:t xml:space="preserve">“a heuristic” </w:t>
      </w:r>
      <w:r w:rsidR="00FC2F09">
        <w:rPr>
          <w:sz w:val="24"/>
          <w:szCs w:val="24"/>
          <w:lang w:eastAsia="zh-TW"/>
        </w:rPr>
        <w:fldChar w:fldCharType="begin"/>
      </w:r>
      <w:r w:rsidR="00FC2F09">
        <w:rPr>
          <w:sz w:val="24"/>
          <w:szCs w:val="24"/>
          <w:lang w:eastAsia="zh-TW"/>
        </w:rPr>
        <w:instrText xml:space="preserve"> ADDIN EN.CITE &lt;EndNote&gt;&lt;Cite&gt;&lt;Author&gt;McNie&lt;/Author&gt;&lt;Year&gt;2016&lt;/Year&gt;&lt;IDText&gt;Improving the public value of science: A typology to inform discussion, design and implementation of research&lt;/IDText&gt;&lt;Pages&gt;893&lt;/Pages&gt;&lt;DisplayText&gt;(McNie et al., 2016, p. 893)&lt;/DisplayText&gt;&lt;record&gt;&lt;urls&gt;&lt;related-urls&gt;&lt;url&gt;https://www.scopus.com/inward/record.uri?eid=2-s2.0-84959431924&amp;amp;partnerID=40&amp;amp;md5=6e4fc01d19d1b61b09084e6d6aa244db&lt;/url&gt;&lt;/related-urls&gt;&lt;/urls&gt;&lt;work-type&gt;Article&lt;/work-type&gt;&lt;titles&gt;&lt;title&gt;Improving the public value of science: A typology to inform discussion, design and implementation of research&lt;/title&gt;&lt;secondary-title&gt;Research Policy&lt;/secondary-title&gt;&lt;/titles&gt;&lt;pages&gt;884-895&lt;/pages&gt;&lt;number&gt;4&lt;/number&gt;&lt;contributors&gt;&lt;authors&gt;&lt;author&gt;McNie, E. C.&lt;/author&gt;&lt;author&gt;Parris, A.&lt;/author&gt;&lt;author&gt;Sarewitz, D.&lt;/author&gt;&lt;/authors&gt;&lt;/contributors&gt;&lt;added-date format="utc"&gt;1473704837&lt;/added-date&gt;&lt;ref-type name="Journal Article"&gt;17&lt;/ref-type&gt;&lt;dates&gt;&lt;year&gt;2016&lt;/year&gt;&lt;/dates&gt;&lt;rec-number&gt;3484&lt;/rec-number&gt;&lt;last-updated-date format="utc"&gt;1473704837&lt;/last-updated-date&gt;&lt;electronic-resource-num&gt;10.1016/j.respol.2016.01.004&lt;/electronic-resource-num&gt;&lt;volume&gt;45&lt;/volume&gt;&lt;remote-database-name&gt;Scopus&lt;/remote-database-name&gt;&lt;/record&gt;&lt;/Cite&gt;&lt;/EndNote&gt;</w:instrText>
      </w:r>
      <w:r w:rsidR="00FC2F09">
        <w:rPr>
          <w:sz w:val="24"/>
          <w:szCs w:val="24"/>
          <w:lang w:eastAsia="zh-TW"/>
        </w:rPr>
        <w:fldChar w:fldCharType="separate"/>
      </w:r>
      <w:r w:rsidR="00FC2F09">
        <w:rPr>
          <w:noProof/>
          <w:sz w:val="24"/>
          <w:szCs w:val="24"/>
          <w:lang w:eastAsia="zh-TW"/>
        </w:rPr>
        <w:t>(McNie et al., 2016, p. 893)</w:t>
      </w:r>
      <w:r w:rsidR="00FC2F09">
        <w:rPr>
          <w:sz w:val="24"/>
          <w:szCs w:val="24"/>
          <w:lang w:eastAsia="zh-TW"/>
        </w:rPr>
        <w:fldChar w:fldCharType="end"/>
      </w:r>
      <w:r w:rsidR="00FC2F09">
        <w:rPr>
          <w:sz w:val="24"/>
          <w:szCs w:val="24"/>
          <w:lang w:eastAsia="zh-TW"/>
        </w:rPr>
        <w:t xml:space="preserve"> </w:t>
      </w:r>
      <w:r w:rsidR="007809A3">
        <w:rPr>
          <w:sz w:val="24"/>
          <w:szCs w:val="24"/>
          <w:lang w:eastAsia="zh-TW"/>
        </w:rPr>
        <w:t xml:space="preserve">tool for </w:t>
      </w:r>
      <w:r w:rsidR="008035E5">
        <w:rPr>
          <w:sz w:val="24"/>
          <w:szCs w:val="24"/>
        </w:rPr>
        <w:t>captur</w:t>
      </w:r>
      <w:r w:rsidR="007809A3">
        <w:rPr>
          <w:sz w:val="24"/>
          <w:szCs w:val="24"/>
        </w:rPr>
        <w:t>ing</w:t>
      </w:r>
      <w:r w:rsidR="008035E5">
        <w:rPr>
          <w:sz w:val="24"/>
          <w:szCs w:val="24"/>
        </w:rPr>
        <w:t xml:space="preserve"> insights into the ‘boundedness’ of different aspects (‘activities’ and ‘attributes’) of</w:t>
      </w:r>
      <w:r w:rsidR="007809A3">
        <w:rPr>
          <w:sz w:val="24"/>
          <w:szCs w:val="24"/>
        </w:rPr>
        <w:t xml:space="preserve"> the sampled</w:t>
      </w:r>
      <w:r w:rsidR="008035E5">
        <w:rPr>
          <w:sz w:val="24"/>
          <w:szCs w:val="24"/>
        </w:rPr>
        <w:t xml:space="preserve"> research.</w:t>
      </w:r>
      <w:r w:rsidR="00F52B86">
        <w:rPr>
          <w:sz w:val="24"/>
          <w:szCs w:val="24"/>
        </w:rPr>
        <w:t xml:space="preserve"> </w:t>
      </w:r>
      <w:r w:rsidR="00DF1D0D">
        <w:rPr>
          <w:sz w:val="24"/>
          <w:szCs w:val="24"/>
        </w:rPr>
        <w:t xml:space="preserve">The (adapted) typology and its relevance to my interest in the ‘boundedness’ of research is presented below. The precise way in which I apply the typology for analytical purposes will be specified in the final section of this chapter (under the ‘Analysis’ sub-heading). </w:t>
      </w:r>
    </w:p>
    <w:p w14:paraId="11122E7C" w14:textId="454529B6" w:rsidR="00647D6B" w:rsidRDefault="00B07F87" w:rsidP="00202AC8">
      <w:pPr>
        <w:pStyle w:val="Heading3"/>
        <w:rPr>
          <w:lang w:eastAsia="zh-TW"/>
        </w:rPr>
      </w:pPr>
      <w:bookmarkStart w:id="45" w:name="_Toc31701956"/>
      <w:r>
        <w:rPr>
          <w:lang w:eastAsia="zh-TW"/>
        </w:rPr>
        <w:t>The t</w:t>
      </w:r>
      <w:r w:rsidR="00CD3BB8">
        <w:rPr>
          <w:lang w:eastAsia="zh-TW"/>
        </w:rPr>
        <w:t xml:space="preserve">ypology: </w:t>
      </w:r>
      <w:r w:rsidR="00647D6B">
        <w:rPr>
          <w:lang w:eastAsia="zh-TW"/>
        </w:rPr>
        <w:t>fifteen attributes and activities</w:t>
      </w:r>
      <w:r w:rsidR="00CD3BB8">
        <w:rPr>
          <w:lang w:eastAsia="zh-TW"/>
        </w:rPr>
        <w:t xml:space="preserve"> of research and their boundary implications</w:t>
      </w:r>
      <w:bookmarkEnd w:id="45"/>
    </w:p>
    <w:p w14:paraId="1352FB4E" w14:textId="20B8FE07" w:rsidR="006C64D3" w:rsidRDefault="007A0384" w:rsidP="005734FF">
      <w:pPr>
        <w:autoSpaceDE w:val="0"/>
        <w:autoSpaceDN w:val="0"/>
        <w:adjustRightInd w:val="0"/>
        <w:spacing w:after="120" w:line="360" w:lineRule="auto"/>
        <w:rPr>
          <w:sz w:val="24"/>
          <w:szCs w:val="24"/>
          <w:lang w:eastAsia="zh-TW"/>
        </w:rPr>
      </w:pPr>
      <w:r w:rsidRPr="00EE58A5">
        <w:rPr>
          <w:sz w:val="24"/>
          <w:szCs w:val="24"/>
          <w:lang w:eastAsia="zh-TW"/>
        </w:rPr>
        <w:fldChar w:fldCharType="begin"/>
      </w:r>
      <w:r w:rsidRPr="00EE58A5">
        <w:rPr>
          <w:sz w:val="24"/>
          <w:szCs w:val="24"/>
          <w:lang w:eastAsia="zh-TW"/>
        </w:rPr>
        <w:instrText xml:space="preserve"> REF _Ref7182115 \h </w:instrText>
      </w:r>
      <w:r>
        <w:rPr>
          <w:sz w:val="24"/>
          <w:szCs w:val="24"/>
          <w:lang w:eastAsia="zh-TW"/>
        </w:rPr>
        <w:instrText xml:space="preserve"> \* MERGEFORMAT </w:instrText>
      </w:r>
      <w:r w:rsidRPr="00EE58A5">
        <w:rPr>
          <w:sz w:val="24"/>
          <w:szCs w:val="24"/>
          <w:lang w:eastAsia="zh-TW"/>
        </w:rPr>
      </w:r>
      <w:r w:rsidRPr="00EE58A5">
        <w:rPr>
          <w:sz w:val="24"/>
          <w:szCs w:val="24"/>
          <w:lang w:eastAsia="zh-TW"/>
        </w:rPr>
        <w:fldChar w:fldCharType="separate"/>
      </w:r>
      <w:r w:rsidR="0011424E" w:rsidRPr="0011424E">
        <w:rPr>
          <w:sz w:val="24"/>
          <w:szCs w:val="24"/>
        </w:rPr>
        <w:t xml:space="preserve">Table </w:t>
      </w:r>
      <w:r w:rsidR="0011424E" w:rsidRPr="0011424E">
        <w:rPr>
          <w:noProof/>
          <w:sz w:val="24"/>
          <w:szCs w:val="24"/>
        </w:rPr>
        <w:t>2</w:t>
      </w:r>
      <w:r w:rsidRPr="00EE58A5">
        <w:rPr>
          <w:sz w:val="24"/>
          <w:szCs w:val="24"/>
          <w:lang w:eastAsia="zh-TW"/>
        </w:rPr>
        <w:fldChar w:fldCharType="end"/>
      </w:r>
      <w:r>
        <w:rPr>
          <w:sz w:val="24"/>
          <w:szCs w:val="24"/>
          <w:lang w:eastAsia="zh-TW"/>
        </w:rPr>
        <w:t xml:space="preserve"> summarises McNie et al.’s (2016) fifteen attributes/activities</w:t>
      </w:r>
      <w:r w:rsidR="002E48A5">
        <w:rPr>
          <w:sz w:val="24"/>
          <w:szCs w:val="24"/>
          <w:lang w:eastAsia="zh-TW"/>
        </w:rPr>
        <w:t xml:space="preserve"> which, they argue, combine to generate a full characterisation of a body of research. </w:t>
      </w:r>
      <w:r w:rsidR="00B149E6">
        <w:rPr>
          <w:sz w:val="24"/>
          <w:szCs w:val="24"/>
          <w:lang w:eastAsia="zh-TW"/>
        </w:rPr>
        <w:t xml:space="preserve">Given the interest that I and the typology’s authors’ </w:t>
      </w:r>
      <w:r w:rsidR="00607080">
        <w:rPr>
          <w:sz w:val="24"/>
          <w:szCs w:val="24"/>
          <w:lang w:eastAsia="zh-TW"/>
        </w:rPr>
        <w:t xml:space="preserve">share in the complex relations and ‘transactions’ between the context of academic knowledge production and that of wider society, </w:t>
      </w:r>
      <w:r w:rsidR="00607080" w:rsidRPr="00EE58A5">
        <w:rPr>
          <w:sz w:val="24"/>
          <w:szCs w:val="24"/>
          <w:lang w:eastAsia="zh-TW"/>
        </w:rPr>
        <w:fldChar w:fldCharType="begin"/>
      </w:r>
      <w:r w:rsidR="00607080" w:rsidRPr="00EE58A5">
        <w:rPr>
          <w:sz w:val="24"/>
          <w:szCs w:val="24"/>
          <w:lang w:eastAsia="zh-TW"/>
        </w:rPr>
        <w:instrText xml:space="preserve"> REF _Ref7182115 \h </w:instrText>
      </w:r>
      <w:r w:rsidR="00607080">
        <w:rPr>
          <w:sz w:val="24"/>
          <w:szCs w:val="24"/>
          <w:lang w:eastAsia="zh-TW"/>
        </w:rPr>
        <w:instrText xml:space="preserve"> \* MERGEFORMAT </w:instrText>
      </w:r>
      <w:r w:rsidR="00607080" w:rsidRPr="00EE58A5">
        <w:rPr>
          <w:sz w:val="24"/>
          <w:szCs w:val="24"/>
          <w:lang w:eastAsia="zh-TW"/>
        </w:rPr>
      </w:r>
      <w:r w:rsidR="00607080" w:rsidRPr="00EE58A5">
        <w:rPr>
          <w:sz w:val="24"/>
          <w:szCs w:val="24"/>
          <w:lang w:eastAsia="zh-TW"/>
        </w:rPr>
        <w:fldChar w:fldCharType="separate"/>
      </w:r>
      <w:r w:rsidR="0011424E" w:rsidRPr="0011424E">
        <w:rPr>
          <w:sz w:val="24"/>
          <w:szCs w:val="24"/>
        </w:rPr>
        <w:t xml:space="preserve">Table </w:t>
      </w:r>
      <w:r w:rsidR="0011424E" w:rsidRPr="0011424E">
        <w:rPr>
          <w:noProof/>
          <w:sz w:val="24"/>
          <w:szCs w:val="24"/>
        </w:rPr>
        <w:t>2</w:t>
      </w:r>
      <w:r w:rsidR="00607080" w:rsidRPr="00EE58A5">
        <w:rPr>
          <w:sz w:val="24"/>
          <w:szCs w:val="24"/>
          <w:lang w:eastAsia="zh-TW"/>
        </w:rPr>
        <w:fldChar w:fldCharType="end"/>
      </w:r>
      <w:r w:rsidR="00607080">
        <w:rPr>
          <w:sz w:val="24"/>
          <w:szCs w:val="24"/>
          <w:lang w:eastAsia="zh-TW"/>
        </w:rPr>
        <w:t xml:space="preserve"> provides two summary descriptors of each attribute/activity: the table’s middle column</w:t>
      </w:r>
      <w:r w:rsidR="00DA5FC7">
        <w:rPr>
          <w:sz w:val="24"/>
          <w:szCs w:val="24"/>
          <w:lang w:eastAsia="zh-TW"/>
        </w:rPr>
        <w:t xml:space="preserve"> (‘bounded’ research)</w:t>
      </w:r>
      <w:r w:rsidR="00607080">
        <w:rPr>
          <w:sz w:val="24"/>
          <w:szCs w:val="24"/>
          <w:lang w:eastAsia="zh-TW"/>
        </w:rPr>
        <w:t xml:space="preserve"> provides a description of the attribute/activity in the context of a body of research which is strongly focused on working within and contributing to knowledge confined within the boundaries of academia, therefore taking negligible, if any, influence from actors, interests or objectives from beyond those boundaries; by contrast, the right-hand column </w:t>
      </w:r>
      <w:r w:rsidR="009639D0">
        <w:rPr>
          <w:sz w:val="24"/>
          <w:szCs w:val="24"/>
          <w:lang w:eastAsia="zh-TW"/>
        </w:rPr>
        <w:t xml:space="preserve">(‘unbounded’ research) </w:t>
      </w:r>
      <w:r w:rsidR="00607080">
        <w:rPr>
          <w:sz w:val="24"/>
          <w:szCs w:val="24"/>
          <w:lang w:eastAsia="zh-TW"/>
        </w:rPr>
        <w:t>provides a description of the attribute/activity in the context of a body of research which engages with and pays strong attention to this external context.</w:t>
      </w:r>
      <w:r w:rsidR="00170730">
        <w:rPr>
          <w:sz w:val="24"/>
          <w:szCs w:val="24"/>
          <w:lang w:eastAsia="zh-TW"/>
        </w:rPr>
        <w:t xml:space="preserve"> Of course, in reality, much research would fall between the extremes.</w:t>
      </w:r>
      <w:r w:rsidR="00607080">
        <w:rPr>
          <w:sz w:val="24"/>
          <w:szCs w:val="24"/>
          <w:lang w:eastAsia="zh-TW"/>
        </w:rPr>
        <w:t xml:space="preserve"> The descriptions in </w:t>
      </w:r>
      <w:r w:rsidR="00607080" w:rsidRPr="00EE58A5">
        <w:rPr>
          <w:sz w:val="24"/>
          <w:szCs w:val="24"/>
          <w:lang w:eastAsia="zh-TW"/>
        </w:rPr>
        <w:fldChar w:fldCharType="begin"/>
      </w:r>
      <w:r w:rsidR="00607080" w:rsidRPr="00EE58A5">
        <w:rPr>
          <w:sz w:val="24"/>
          <w:szCs w:val="24"/>
          <w:lang w:eastAsia="zh-TW"/>
        </w:rPr>
        <w:instrText xml:space="preserve"> REF _Ref7182115 \h </w:instrText>
      </w:r>
      <w:r w:rsidR="00607080">
        <w:rPr>
          <w:sz w:val="24"/>
          <w:szCs w:val="24"/>
          <w:lang w:eastAsia="zh-TW"/>
        </w:rPr>
        <w:instrText xml:space="preserve"> \* MERGEFORMAT </w:instrText>
      </w:r>
      <w:r w:rsidR="00607080" w:rsidRPr="00EE58A5">
        <w:rPr>
          <w:sz w:val="24"/>
          <w:szCs w:val="24"/>
          <w:lang w:eastAsia="zh-TW"/>
        </w:rPr>
      </w:r>
      <w:r w:rsidR="00607080" w:rsidRPr="00EE58A5">
        <w:rPr>
          <w:sz w:val="24"/>
          <w:szCs w:val="24"/>
          <w:lang w:eastAsia="zh-TW"/>
        </w:rPr>
        <w:fldChar w:fldCharType="separate"/>
      </w:r>
      <w:r w:rsidR="0011424E" w:rsidRPr="0011424E">
        <w:rPr>
          <w:sz w:val="24"/>
          <w:szCs w:val="24"/>
        </w:rPr>
        <w:t xml:space="preserve">Table </w:t>
      </w:r>
      <w:r w:rsidR="0011424E" w:rsidRPr="0011424E">
        <w:rPr>
          <w:noProof/>
          <w:sz w:val="24"/>
          <w:szCs w:val="24"/>
        </w:rPr>
        <w:t>2</w:t>
      </w:r>
      <w:r w:rsidR="00607080" w:rsidRPr="00EE58A5">
        <w:rPr>
          <w:sz w:val="24"/>
          <w:szCs w:val="24"/>
          <w:lang w:eastAsia="zh-TW"/>
        </w:rPr>
        <w:fldChar w:fldCharType="end"/>
      </w:r>
      <w:r w:rsidR="00607080">
        <w:rPr>
          <w:sz w:val="24"/>
          <w:szCs w:val="24"/>
          <w:lang w:eastAsia="zh-TW"/>
        </w:rPr>
        <w:t xml:space="preserve"> are </w:t>
      </w:r>
      <w:r w:rsidR="00170730">
        <w:rPr>
          <w:sz w:val="24"/>
          <w:szCs w:val="24"/>
          <w:lang w:eastAsia="zh-TW"/>
        </w:rPr>
        <w:t xml:space="preserve">therefore </w:t>
      </w:r>
      <w:r w:rsidR="00607080">
        <w:rPr>
          <w:sz w:val="24"/>
          <w:szCs w:val="24"/>
          <w:lang w:eastAsia="zh-TW"/>
        </w:rPr>
        <w:t xml:space="preserve">further elaborated upon below. </w:t>
      </w:r>
    </w:p>
    <w:p w14:paraId="4F13E5B0" w14:textId="77777777" w:rsidR="006C1DFC" w:rsidRDefault="006C1DFC" w:rsidP="006C1DFC">
      <w:pPr>
        <w:pStyle w:val="Heading4"/>
        <w:rPr>
          <w:lang w:eastAsia="zh-TW"/>
        </w:rPr>
      </w:pPr>
      <w:r>
        <w:rPr>
          <w:lang w:eastAsia="zh-TW"/>
        </w:rPr>
        <w:t>Goals</w:t>
      </w:r>
    </w:p>
    <w:p w14:paraId="603A60D6" w14:textId="52CFE0C6" w:rsidR="006C1DFC" w:rsidRDefault="006C1DFC" w:rsidP="001F5DB2">
      <w:pPr>
        <w:autoSpaceDE w:val="0"/>
        <w:autoSpaceDN w:val="0"/>
        <w:adjustRightInd w:val="0"/>
        <w:spacing w:after="120" w:line="360" w:lineRule="auto"/>
        <w:rPr>
          <w:sz w:val="24"/>
          <w:szCs w:val="24"/>
          <w:lang w:eastAsia="zh-TW"/>
        </w:rPr>
      </w:pPr>
      <w:r>
        <w:rPr>
          <w:sz w:val="24"/>
          <w:szCs w:val="24"/>
          <w:lang w:eastAsia="zh-TW"/>
        </w:rPr>
        <w:t xml:space="preserve">Academic research ranges from being highly theoretical, abstract, and curiosity-driven, with no preference for what the findings may be other than that they be accurate (‘bounded’ research), to being very applied, in some cases even being oriented towards achieving a specific outcome for some aspect of the social world (‘unbounded’ research), such as improved health, increased revenue, improving the effectiveness of a policy, etc (McNie et al., 2016, p. 888). Today, a new norm or middle-ground for academic research is what has been characterised as ‘use-inspired basic’ research (Hughes et al., 2016; Stokes, 1997), that is, research which is oriented towards producing knowledge of general relevance to the issues facing society, but does this by producing basic knowledge rather than by conducting research which has direct social outcomes. The goals of the research can be traced and ascertained through the outputs and structures associated with it.  </w:t>
      </w:r>
    </w:p>
    <w:p w14:paraId="0BEEDB22" w14:textId="65595A9A" w:rsidR="008C4748" w:rsidRDefault="008C4748" w:rsidP="001F5DB2">
      <w:pPr>
        <w:autoSpaceDE w:val="0"/>
        <w:autoSpaceDN w:val="0"/>
        <w:adjustRightInd w:val="0"/>
        <w:spacing w:after="120" w:line="360" w:lineRule="auto"/>
        <w:rPr>
          <w:sz w:val="24"/>
          <w:szCs w:val="24"/>
          <w:lang w:eastAsia="zh-TW"/>
        </w:rPr>
      </w:pPr>
    </w:p>
    <w:p w14:paraId="2FF5A914" w14:textId="77777777" w:rsidR="008C4748" w:rsidRDefault="008C4748" w:rsidP="001F5DB2">
      <w:pPr>
        <w:autoSpaceDE w:val="0"/>
        <w:autoSpaceDN w:val="0"/>
        <w:adjustRightInd w:val="0"/>
        <w:spacing w:after="120" w:line="360" w:lineRule="auto"/>
        <w:rPr>
          <w:sz w:val="24"/>
          <w:szCs w:val="24"/>
          <w:lang w:eastAsia="zh-TW"/>
        </w:rPr>
      </w:pPr>
    </w:p>
    <w:tbl>
      <w:tblPr>
        <w:tblW w:w="9016" w:type="dxa"/>
        <w:tblLook w:val="04A0" w:firstRow="1" w:lastRow="0" w:firstColumn="1" w:lastColumn="0" w:noHBand="0" w:noVBand="1"/>
      </w:tblPr>
      <w:tblGrid>
        <w:gridCol w:w="2088"/>
        <w:gridCol w:w="3555"/>
        <w:gridCol w:w="3373"/>
      </w:tblGrid>
      <w:tr w:rsidR="00835F74" w14:paraId="27FEEE39" w14:textId="77777777" w:rsidTr="00607080">
        <w:tc>
          <w:tcPr>
            <w:tcW w:w="2074" w:type="dxa"/>
            <w:tcBorders>
              <w:top w:val="single" w:sz="4" w:space="0" w:color="auto"/>
              <w:left w:val="single" w:sz="4" w:space="0" w:color="auto"/>
              <w:bottom w:val="single" w:sz="4" w:space="0" w:color="auto"/>
              <w:right w:val="single" w:sz="4" w:space="0" w:color="auto"/>
            </w:tcBorders>
          </w:tcPr>
          <w:p w14:paraId="6119CC00" w14:textId="4F42FEEE" w:rsidR="00835F74" w:rsidRPr="007A7A1A" w:rsidRDefault="00BD05E8" w:rsidP="00F232AA">
            <w:pPr>
              <w:spacing w:after="0" w:line="240" w:lineRule="auto"/>
              <w:rPr>
                <w:b/>
                <w:sz w:val="22"/>
                <w:szCs w:val="22"/>
              </w:rPr>
            </w:pPr>
            <w:r>
              <w:rPr>
                <w:b/>
                <w:sz w:val="24"/>
                <w:szCs w:val="24"/>
                <w:lang w:eastAsia="zh-TW"/>
              </w:rPr>
              <w:t>A</w:t>
            </w:r>
            <w:r w:rsidR="00835F74" w:rsidRPr="007A7A1A">
              <w:rPr>
                <w:b/>
                <w:sz w:val="22"/>
                <w:szCs w:val="22"/>
              </w:rPr>
              <w:t>ttribute</w:t>
            </w:r>
            <w:r w:rsidR="007A0384">
              <w:rPr>
                <w:b/>
                <w:sz w:val="22"/>
                <w:szCs w:val="22"/>
              </w:rPr>
              <w:t>s/activities</w:t>
            </w:r>
          </w:p>
        </w:tc>
        <w:tc>
          <w:tcPr>
            <w:tcW w:w="3562" w:type="dxa"/>
            <w:tcBorders>
              <w:top w:val="single" w:sz="4" w:space="0" w:color="auto"/>
              <w:left w:val="single" w:sz="4" w:space="0" w:color="auto"/>
              <w:bottom w:val="single" w:sz="4" w:space="0" w:color="auto"/>
              <w:right w:val="single" w:sz="4" w:space="0" w:color="auto"/>
            </w:tcBorders>
          </w:tcPr>
          <w:p w14:paraId="35B4032D" w14:textId="60E41FD5" w:rsidR="00835F74" w:rsidRPr="007A7A1A" w:rsidRDefault="009639D0" w:rsidP="00F232AA">
            <w:pPr>
              <w:spacing w:after="0" w:line="240" w:lineRule="auto"/>
              <w:jc w:val="center"/>
              <w:rPr>
                <w:b/>
                <w:sz w:val="22"/>
                <w:szCs w:val="22"/>
              </w:rPr>
            </w:pPr>
            <w:r>
              <w:rPr>
                <w:b/>
                <w:sz w:val="22"/>
                <w:szCs w:val="22"/>
              </w:rPr>
              <w:t>‘Bounde</w:t>
            </w:r>
            <w:r w:rsidR="00CC7A48">
              <w:rPr>
                <w:b/>
                <w:sz w:val="22"/>
                <w:szCs w:val="22"/>
              </w:rPr>
              <w:t>d</w:t>
            </w:r>
            <w:r>
              <w:rPr>
                <w:b/>
                <w:sz w:val="22"/>
                <w:szCs w:val="22"/>
              </w:rPr>
              <w:t>’ academic research</w:t>
            </w:r>
          </w:p>
        </w:tc>
        <w:tc>
          <w:tcPr>
            <w:tcW w:w="3380" w:type="dxa"/>
            <w:tcBorders>
              <w:top w:val="single" w:sz="4" w:space="0" w:color="auto"/>
              <w:left w:val="single" w:sz="4" w:space="0" w:color="auto"/>
              <w:bottom w:val="single" w:sz="4" w:space="0" w:color="auto"/>
              <w:right w:val="single" w:sz="4" w:space="0" w:color="auto"/>
            </w:tcBorders>
          </w:tcPr>
          <w:p w14:paraId="55EAB3C2" w14:textId="3736282E" w:rsidR="00835F74" w:rsidRPr="007A7A1A" w:rsidRDefault="00835F74" w:rsidP="00F232AA">
            <w:pPr>
              <w:spacing w:after="0" w:line="240" w:lineRule="auto"/>
              <w:jc w:val="center"/>
              <w:rPr>
                <w:b/>
                <w:sz w:val="22"/>
                <w:szCs w:val="22"/>
              </w:rPr>
            </w:pPr>
            <w:r>
              <w:rPr>
                <w:b/>
                <w:sz w:val="22"/>
                <w:szCs w:val="22"/>
              </w:rPr>
              <w:t>‘</w:t>
            </w:r>
            <w:r w:rsidR="009639D0">
              <w:rPr>
                <w:b/>
                <w:sz w:val="22"/>
                <w:szCs w:val="22"/>
              </w:rPr>
              <w:t>Unbounded’ academic research</w:t>
            </w:r>
          </w:p>
        </w:tc>
      </w:tr>
      <w:tr w:rsidR="00835F74" w14:paraId="4348359B" w14:textId="77777777" w:rsidTr="00607080">
        <w:tc>
          <w:tcPr>
            <w:tcW w:w="2074" w:type="dxa"/>
            <w:tcBorders>
              <w:top w:val="single" w:sz="4" w:space="0" w:color="auto"/>
              <w:left w:val="single" w:sz="4" w:space="0" w:color="auto"/>
              <w:bottom w:val="single" w:sz="4" w:space="0" w:color="auto"/>
              <w:right w:val="single" w:sz="4" w:space="0" w:color="auto"/>
            </w:tcBorders>
          </w:tcPr>
          <w:p w14:paraId="7A05C4E3" w14:textId="77777777" w:rsidR="00835F74" w:rsidRPr="007A7A1A" w:rsidRDefault="00835F74" w:rsidP="00F232AA">
            <w:pPr>
              <w:spacing w:after="0" w:line="240" w:lineRule="auto"/>
              <w:rPr>
                <w:sz w:val="22"/>
                <w:szCs w:val="22"/>
              </w:rPr>
            </w:pPr>
            <w:r w:rsidRPr="007A7A1A">
              <w:rPr>
                <w:sz w:val="22"/>
                <w:szCs w:val="22"/>
              </w:rPr>
              <w:t>Goals</w:t>
            </w:r>
          </w:p>
        </w:tc>
        <w:tc>
          <w:tcPr>
            <w:tcW w:w="3562" w:type="dxa"/>
            <w:tcBorders>
              <w:top w:val="single" w:sz="4" w:space="0" w:color="auto"/>
              <w:left w:val="single" w:sz="4" w:space="0" w:color="auto"/>
              <w:bottom w:val="single" w:sz="4" w:space="0" w:color="auto"/>
              <w:right w:val="single" w:sz="4" w:space="0" w:color="auto"/>
            </w:tcBorders>
          </w:tcPr>
          <w:p w14:paraId="4A5F43E8" w14:textId="126832DB" w:rsidR="00835F74" w:rsidRPr="007A7A1A" w:rsidRDefault="00835F74" w:rsidP="00F232AA">
            <w:pPr>
              <w:spacing w:after="0" w:line="240" w:lineRule="auto"/>
              <w:rPr>
                <w:sz w:val="22"/>
                <w:szCs w:val="22"/>
              </w:rPr>
            </w:pPr>
            <w:r>
              <w:rPr>
                <w:sz w:val="22"/>
                <w:szCs w:val="22"/>
              </w:rPr>
              <w:t>The goal is</w:t>
            </w:r>
            <w:r w:rsidR="008A4F38">
              <w:rPr>
                <w:sz w:val="22"/>
                <w:szCs w:val="22"/>
              </w:rPr>
              <w:t xml:space="preserve"> to</w:t>
            </w:r>
            <w:r>
              <w:rPr>
                <w:sz w:val="22"/>
                <w:szCs w:val="22"/>
              </w:rPr>
              <w:t xml:space="preserve"> </w:t>
            </w:r>
            <w:r w:rsidRPr="008A0BF5">
              <w:rPr>
                <w:i/>
                <w:sz w:val="22"/>
                <w:szCs w:val="22"/>
              </w:rPr>
              <w:t>understand</w:t>
            </w:r>
            <w:r w:rsidR="008A4F38">
              <w:rPr>
                <w:sz w:val="22"/>
                <w:szCs w:val="22"/>
              </w:rPr>
              <w:t>; research is not constrained by</w:t>
            </w:r>
            <w:r>
              <w:rPr>
                <w:sz w:val="22"/>
                <w:szCs w:val="22"/>
              </w:rPr>
              <w:t xml:space="preserve"> specific outcomes. </w:t>
            </w:r>
          </w:p>
        </w:tc>
        <w:tc>
          <w:tcPr>
            <w:tcW w:w="3380" w:type="dxa"/>
            <w:tcBorders>
              <w:top w:val="single" w:sz="4" w:space="0" w:color="auto"/>
              <w:left w:val="single" w:sz="4" w:space="0" w:color="auto"/>
              <w:bottom w:val="single" w:sz="4" w:space="0" w:color="auto"/>
              <w:right w:val="single" w:sz="4" w:space="0" w:color="auto"/>
            </w:tcBorders>
          </w:tcPr>
          <w:p w14:paraId="43BCF678" w14:textId="77777777" w:rsidR="00835F74" w:rsidRPr="007A7A1A" w:rsidRDefault="00835F74" w:rsidP="00F232AA">
            <w:pPr>
              <w:spacing w:after="0" w:line="240" w:lineRule="auto"/>
              <w:rPr>
                <w:sz w:val="22"/>
                <w:szCs w:val="22"/>
              </w:rPr>
            </w:pPr>
            <w:r>
              <w:rPr>
                <w:sz w:val="22"/>
                <w:szCs w:val="22"/>
              </w:rPr>
              <w:t>Research is focused on achieving prespecified outcomes or impacts.</w:t>
            </w:r>
          </w:p>
        </w:tc>
      </w:tr>
      <w:tr w:rsidR="00835F74" w14:paraId="68905B05" w14:textId="77777777" w:rsidTr="00607080">
        <w:tc>
          <w:tcPr>
            <w:tcW w:w="2074" w:type="dxa"/>
            <w:tcBorders>
              <w:top w:val="single" w:sz="4" w:space="0" w:color="auto"/>
              <w:left w:val="single" w:sz="4" w:space="0" w:color="auto"/>
              <w:bottom w:val="single" w:sz="4" w:space="0" w:color="auto"/>
              <w:right w:val="single" w:sz="4" w:space="0" w:color="auto"/>
            </w:tcBorders>
          </w:tcPr>
          <w:p w14:paraId="443D573F" w14:textId="77777777" w:rsidR="00835F74" w:rsidRPr="007A7A1A" w:rsidRDefault="00835F74" w:rsidP="00F232AA">
            <w:pPr>
              <w:spacing w:after="0" w:line="240" w:lineRule="auto"/>
              <w:rPr>
                <w:sz w:val="22"/>
                <w:szCs w:val="22"/>
              </w:rPr>
            </w:pPr>
            <w:r w:rsidRPr="007A7A1A">
              <w:rPr>
                <w:sz w:val="22"/>
                <w:szCs w:val="22"/>
              </w:rPr>
              <w:t>Relevance</w:t>
            </w:r>
          </w:p>
        </w:tc>
        <w:tc>
          <w:tcPr>
            <w:tcW w:w="3562" w:type="dxa"/>
            <w:tcBorders>
              <w:top w:val="single" w:sz="4" w:space="0" w:color="auto"/>
              <w:left w:val="single" w:sz="4" w:space="0" w:color="auto"/>
              <w:bottom w:val="single" w:sz="4" w:space="0" w:color="auto"/>
              <w:right w:val="single" w:sz="4" w:space="0" w:color="auto"/>
            </w:tcBorders>
          </w:tcPr>
          <w:p w14:paraId="0048E0DC" w14:textId="77777777" w:rsidR="00835F74" w:rsidRPr="007A7A1A" w:rsidRDefault="00835F74" w:rsidP="00F232AA">
            <w:pPr>
              <w:spacing w:after="0" w:line="240" w:lineRule="auto"/>
              <w:rPr>
                <w:sz w:val="22"/>
                <w:szCs w:val="22"/>
              </w:rPr>
            </w:pPr>
            <w:r>
              <w:rPr>
                <w:sz w:val="22"/>
                <w:szCs w:val="22"/>
              </w:rPr>
              <w:t xml:space="preserve">Knowledge is broadly generalisable and has significant scientific implications.    </w:t>
            </w:r>
          </w:p>
        </w:tc>
        <w:tc>
          <w:tcPr>
            <w:tcW w:w="3380" w:type="dxa"/>
            <w:tcBorders>
              <w:top w:val="single" w:sz="4" w:space="0" w:color="auto"/>
              <w:left w:val="single" w:sz="4" w:space="0" w:color="auto"/>
              <w:bottom w:val="single" w:sz="4" w:space="0" w:color="auto"/>
              <w:right w:val="single" w:sz="4" w:space="0" w:color="auto"/>
            </w:tcBorders>
          </w:tcPr>
          <w:p w14:paraId="06E70AA7" w14:textId="25669CAA" w:rsidR="00835F74" w:rsidRPr="007A7A1A" w:rsidRDefault="00835F74" w:rsidP="00F232AA">
            <w:pPr>
              <w:spacing w:after="0" w:line="240" w:lineRule="auto"/>
              <w:rPr>
                <w:sz w:val="22"/>
                <w:szCs w:val="22"/>
              </w:rPr>
            </w:pPr>
            <w:r>
              <w:rPr>
                <w:sz w:val="22"/>
                <w:szCs w:val="22"/>
              </w:rPr>
              <w:t xml:space="preserve">Relevance is limited to </w:t>
            </w:r>
            <w:r w:rsidR="00CB1338">
              <w:rPr>
                <w:sz w:val="22"/>
                <w:szCs w:val="22"/>
              </w:rPr>
              <w:t>specific, often localised,</w:t>
            </w:r>
            <w:r>
              <w:rPr>
                <w:sz w:val="22"/>
                <w:szCs w:val="22"/>
              </w:rPr>
              <w:t xml:space="preserve"> contexts of application. </w:t>
            </w:r>
          </w:p>
        </w:tc>
      </w:tr>
      <w:tr w:rsidR="00835F74" w14:paraId="3E6E0291" w14:textId="77777777" w:rsidTr="00607080">
        <w:tc>
          <w:tcPr>
            <w:tcW w:w="2074" w:type="dxa"/>
            <w:tcBorders>
              <w:top w:val="single" w:sz="4" w:space="0" w:color="auto"/>
              <w:left w:val="single" w:sz="4" w:space="0" w:color="auto"/>
              <w:bottom w:val="single" w:sz="4" w:space="0" w:color="auto"/>
              <w:right w:val="single" w:sz="4" w:space="0" w:color="auto"/>
            </w:tcBorders>
          </w:tcPr>
          <w:p w14:paraId="0500B96F" w14:textId="77777777" w:rsidR="00835F74" w:rsidRPr="007A7A1A" w:rsidRDefault="00835F74" w:rsidP="00F232AA">
            <w:pPr>
              <w:spacing w:after="0" w:line="240" w:lineRule="auto"/>
              <w:rPr>
                <w:sz w:val="22"/>
                <w:szCs w:val="22"/>
              </w:rPr>
            </w:pPr>
            <w:r w:rsidRPr="007A7A1A">
              <w:rPr>
                <w:sz w:val="22"/>
                <w:szCs w:val="22"/>
              </w:rPr>
              <w:t>Evaluation</w:t>
            </w:r>
          </w:p>
        </w:tc>
        <w:tc>
          <w:tcPr>
            <w:tcW w:w="3562" w:type="dxa"/>
            <w:tcBorders>
              <w:top w:val="single" w:sz="4" w:space="0" w:color="auto"/>
              <w:left w:val="single" w:sz="4" w:space="0" w:color="auto"/>
              <w:bottom w:val="single" w:sz="4" w:space="0" w:color="auto"/>
              <w:right w:val="single" w:sz="4" w:space="0" w:color="auto"/>
            </w:tcBorders>
          </w:tcPr>
          <w:p w14:paraId="07D68DBA" w14:textId="77777777" w:rsidR="00835F74" w:rsidRPr="007A7A1A" w:rsidRDefault="00835F74" w:rsidP="00F232AA">
            <w:pPr>
              <w:spacing w:after="0" w:line="240" w:lineRule="auto"/>
              <w:rPr>
                <w:sz w:val="22"/>
                <w:szCs w:val="22"/>
              </w:rPr>
            </w:pPr>
            <w:r>
              <w:rPr>
                <w:sz w:val="22"/>
                <w:szCs w:val="22"/>
              </w:rPr>
              <w:t>Success is to be judged by scientific criteria (i.e. journal prestige, citations).</w:t>
            </w:r>
          </w:p>
        </w:tc>
        <w:tc>
          <w:tcPr>
            <w:tcW w:w="3380" w:type="dxa"/>
            <w:tcBorders>
              <w:top w:val="single" w:sz="4" w:space="0" w:color="auto"/>
              <w:left w:val="single" w:sz="4" w:space="0" w:color="auto"/>
              <w:bottom w:val="single" w:sz="4" w:space="0" w:color="auto"/>
              <w:right w:val="single" w:sz="4" w:space="0" w:color="auto"/>
            </w:tcBorders>
          </w:tcPr>
          <w:p w14:paraId="4D07C71A" w14:textId="77777777" w:rsidR="00835F74" w:rsidRPr="007A7A1A" w:rsidRDefault="00835F74" w:rsidP="00F232AA">
            <w:pPr>
              <w:spacing w:after="0" w:line="240" w:lineRule="auto"/>
              <w:rPr>
                <w:sz w:val="22"/>
                <w:szCs w:val="22"/>
              </w:rPr>
            </w:pPr>
            <w:r>
              <w:rPr>
                <w:sz w:val="22"/>
                <w:szCs w:val="22"/>
              </w:rPr>
              <w:t>Success is to be judged in terms of the public value of research outcomes.</w:t>
            </w:r>
          </w:p>
        </w:tc>
      </w:tr>
      <w:tr w:rsidR="00835F74" w14:paraId="79376C49" w14:textId="77777777" w:rsidTr="00607080">
        <w:tc>
          <w:tcPr>
            <w:tcW w:w="2074" w:type="dxa"/>
            <w:tcBorders>
              <w:top w:val="single" w:sz="4" w:space="0" w:color="auto"/>
              <w:left w:val="single" w:sz="4" w:space="0" w:color="auto"/>
              <w:bottom w:val="single" w:sz="4" w:space="0" w:color="auto"/>
              <w:right w:val="single" w:sz="4" w:space="0" w:color="auto"/>
            </w:tcBorders>
          </w:tcPr>
          <w:p w14:paraId="1D655184" w14:textId="77777777" w:rsidR="00835F74" w:rsidRPr="007A7A1A" w:rsidRDefault="00835F74" w:rsidP="00F232AA">
            <w:pPr>
              <w:spacing w:after="0" w:line="240" w:lineRule="auto"/>
              <w:rPr>
                <w:sz w:val="22"/>
                <w:szCs w:val="22"/>
              </w:rPr>
            </w:pPr>
            <w:r w:rsidRPr="007A7A1A">
              <w:rPr>
                <w:sz w:val="22"/>
                <w:szCs w:val="22"/>
              </w:rPr>
              <w:t>Outputs and outcomes</w:t>
            </w:r>
          </w:p>
        </w:tc>
        <w:tc>
          <w:tcPr>
            <w:tcW w:w="3562" w:type="dxa"/>
            <w:tcBorders>
              <w:top w:val="single" w:sz="4" w:space="0" w:color="auto"/>
              <w:left w:val="single" w:sz="4" w:space="0" w:color="auto"/>
              <w:bottom w:val="single" w:sz="4" w:space="0" w:color="auto"/>
              <w:right w:val="single" w:sz="4" w:space="0" w:color="auto"/>
            </w:tcBorders>
          </w:tcPr>
          <w:p w14:paraId="52F4EA73" w14:textId="0EFD423B" w:rsidR="00835F74" w:rsidRPr="007A7A1A" w:rsidRDefault="00835F74" w:rsidP="00F232AA">
            <w:pPr>
              <w:tabs>
                <w:tab w:val="left" w:pos="1002"/>
              </w:tabs>
              <w:spacing w:after="0" w:line="240" w:lineRule="auto"/>
              <w:rPr>
                <w:sz w:val="22"/>
                <w:szCs w:val="22"/>
              </w:rPr>
            </w:pPr>
            <w:r>
              <w:rPr>
                <w:sz w:val="22"/>
                <w:szCs w:val="22"/>
              </w:rPr>
              <w:t>Traditional scientific outputs predominate</w:t>
            </w:r>
            <w:r w:rsidR="003C2D16">
              <w:rPr>
                <w:sz w:val="22"/>
                <w:szCs w:val="22"/>
              </w:rPr>
              <w:t>, i.e. journal articles.</w:t>
            </w:r>
          </w:p>
        </w:tc>
        <w:tc>
          <w:tcPr>
            <w:tcW w:w="3380" w:type="dxa"/>
            <w:tcBorders>
              <w:top w:val="single" w:sz="4" w:space="0" w:color="auto"/>
              <w:left w:val="single" w:sz="4" w:space="0" w:color="auto"/>
              <w:bottom w:val="single" w:sz="4" w:space="0" w:color="auto"/>
              <w:right w:val="single" w:sz="4" w:space="0" w:color="auto"/>
            </w:tcBorders>
          </w:tcPr>
          <w:p w14:paraId="18D33225" w14:textId="77777777" w:rsidR="00835F74" w:rsidRPr="007A7A1A" w:rsidRDefault="00835F74" w:rsidP="00F232AA">
            <w:pPr>
              <w:tabs>
                <w:tab w:val="left" w:pos="1002"/>
              </w:tabs>
              <w:spacing w:after="0" w:line="240" w:lineRule="auto"/>
              <w:rPr>
                <w:sz w:val="22"/>
                <w:szCs w:val="22"/>
              </w:rPr>
            </w:pPr>
            <w:r>
              <w:rPr>
                <w:sz w:val="22"/>
                <w:szCs w:val="22"/>
              </w:rPr>
              <w:t xml:space="preserve">Outcomes directly engage wider publics, stakeholders and users.   </w:t>
            </w:r>
          </w:p>
        </w:tc>
      </w:tr>
      <w:tr w:rsidR="00835F74" w14:paraId="1533C90D" w14:textId="77777777" w:rsidTr="00607080">
        <w:tc>
          <w:tcPr>
            <w:tcW w:w="2074" w:type="dxa"/>
            <w:tcBorders>
              <w:top w:val="single" w:sz="4" w:space="0" w:color="auto"/>
              <w:left w:val="single" w:sz="4" w:space="0" w:color="auto"/>
              <w:bottom w:val="single" w:sz="4" w:space="0" w:color="auto"/>
              <w:right w:val="single" w:sz="4" w:space="0" w:color="auto"/>
            </w:tcBorders>
          </w:tcPr>
          <w:p w14:paraId="5E422B39" w14:textId="77777777" w:rsidR="00835F74" w:rsidRPr="007A7A1A" w:rsidRDefault="00835F74" w:rsidP="00F232AA">
            <w:pPr>
              <w:spacing w:after="0" w:line="240" w:lineRule="auto"/>
              <w:rPr>
                <w:sz w:val="22"/>
                <w:szCs w:val="22"/>
              </w:rPr>
            </w:pPr>
            <w:r w:rsidRPr="007A7A1A">
              <w:rPr>
                <w:sz w:val="22"/>
                <w:szCs w:val="22"/>
              </w:rPr>
              <w:t>Uncertainty</w:t>
            </w:r>
          </w:p>
        </w:tc>
        <w:tc>
          <w:tcPr>
            <w:tcW w:w="3562" w:type="dxa"/>
            <w:tcBorders>
              <w:top w:val="single" w:sz="4" w:space="0" w:color="auto"/>
              <w:left w:val="single" w:sz="4" w:space="0" w:color="auto"/>
              <w:bottom w:val="single" w:sz="4" w:space="0" w:color="auto"/>
              <w:right w:val="single" w:sz="4" w:space="0" w:color="auto"/>
            </w:tcBorders>
          </w:tcPr>
          <w:p w14:paraId="2B81098B" w14:textId="77777777" w:rsidR="00835F74" w:rsidRPr="007A7A1A" w:rsidRDefault="00835F74" w:rsidP="00F232AA">
            <w:pPr>
              <w:spacing w:after="0" w:line="240" w:lineRule="auto"/>
              <w:rPr>
                <w:sz w:val="22"/>
                <w:szCs w:val="22"/>
              </w:rPr>
            </w:pPr>
            <w:r>
              <w:rPr>
                <w:sz w:val="22"/>
                <w:szCs w:val="22"/>
              </w:rPr>
              <w:t>Reduce uncertainty by maximising precision and detail of understanding.</w:t>
            </w:r>
          </w:p>
        </w:tc>
        <w:tc>
          <w:tcPr>
            <w:tcW w:w="3380" w:type="dxa"/>
            <w:tcBorders>
              <w:top w:val="single" w:sz="4" w:space="0" w:color="auto"/>
              <w:left w:val="single" w:sz="4" w:space="0" w:color="auto"/>
              <w:bottom w:val="single" w:sz="4" w:space="0" w:color="auto"/>
              <w:right w:val="single" w:sz="4" w:space="0" w:color="auto"/>
            </w:tcBorders>
          </w:tcPr>
          <w:p w14:paraId="1057D930" w14:textId="77777777" w:rsidR="00835F74" w:rsidRPr="007A7A1A" w:rsidRDefault="00835F74" w:rsidP="00F232AA">
            <w:pPr>
              <w:spacing w:after="0" w:line="240" w:lineRule="auto"/>
              <w:rPr>
                <w:sz w:val="22"/>
                <w:szCs w:val="22"/>
              </w:rPr>
            </w:pPr>
            <w:r>
              <w:rPr>
                <w:sz w:val="22"/>
                <w:szCs w:val="22"/>
              </w:rPr>
              <w:t>Adopt a ‘what works’ approach and accept that uncertainties will remain.</w:t>
            </w:r>
          </w:p>
        </w:tc>
      </w:tr>
      <w:tr w:rsidR="00835F74" w14:paraId="1C890D39" w14:textId="77777777" w:rsidTr="00607080">
        <w:tc>
          <w:tcPr>
            <w:tcW w:w="2074" w:type="dxa"/>
            <w:tcBorders>
              <w:top w:val="single" w:sz="4" w:space="0" w:color="auto"/>
              <w:left w:val="single" w:sz="4" w:space="0" w:color="auto"/>
              <w:bottom w:val="single" w:sz="4" w:space="0" w:color="auto"/>
              <w:right w:val="single" w:sz="4" w:space="0" w:color="auto"/>
            </w:tcBorders>
          </w:tcPr>
          <w:p w14:paraId="7EB4BD8D" w14:textId="16AD06FC" w:rsidR="00835F74" w:rsidRPr="007A7A1A" w:rsidRDefault="00835F74" w:rsidP="00835F74">
            <w:pPr>
              <w:spacing w:after="0" w:line="240" w:lineRule="auto"/>
              <w:rPr>
                <w:sz w:val="22"/>
                <w:szCs w:val="22"/>
              </w:rPr>
            </w:pPr>
            <w:r w:rsidRPr="007A7A1A">
              <w:rPr>
                <w:sz w:val="22"/>
                <w:szCs w:val="22"/>
              </w:rPr>
              <w:t>Knowledge exchange</w:t>
            </w:r>
          </w:p>
        </w:tc>
        <w:tc>
          <w:tcPr>
            <w:tcW w:w="3562" w:type="dxa"/>
            <w:tcBorders>
              <w:top w:val="single" w:sz="4" w:space="0" w:color="auto"/>
              <w:left w:val="single" w:sz="4" w:space="0" w:color="auto"/>
              <w:bottom w:val="single" w:sz="4" w:space="0" w:color="auto"/>
              <w:right w:val="single" w:sz="4" w:space="0" w:color="auto"/>
            </w:tcBorders>
          </w:tcPr>
          <w:p w14:paraId="76D8D583" w14:textId="06F19EA8" w:rsidR="00835F74" w:rsidRPr="007A7A1A" w:rsidRDefault="00835F74" w:rsidP="00835F74">
            <w:pPr>
              <w:spacing w:after="0" w:line="240" w:lineRule="auto"/>
              <w:rPr>
                <w:sz w:val="22"/>
                <w:szCs w:val="22"/>
              </w:rPr>
            </w:pPr>
            <w:r>
              <w:rPr>
                <w:sz w:val="22"/>
                <w:szCs w:val="22"/>
              </w:rPr>
              <w:t>Knowledge disseminated almost exclusively through scientific channels.</w:t>
            </w:r>
          </w:p>
        </w:tc>
        <w:tc>
          <w:tcPr>
            <w:tcW w:w="3380" w:type="dxa"/>
            <w:tcBorders>
              <w:top w:val="single" w:sz="4" w:space="0" w:color="auto"/>
              <w:left w:val="single" w:sz="4" w:space="0" w:color="auto"/>
              <w:bottom w:val="single" w:sz="4" w:space="0" w:color="auto"/>
              <w:right w:val="single" w:sz="4" w:space="0" w:color="auto"/>
            </w:tcBorders>
          </w:tcPr>
          <w:p w14:paraId="7783F633" w14:textId="7E6053D7" w:rsidR="00835F74" w:rsidRPr="007A7A1A" w:rsidRDefault="00835F74" w:rsidP="00835F74">
            <w:pPr>
              <w:spacing w:after="0" w:line="240" w:lineRule="auto"/>
              <w:rPr>
                <w:sz w:val="22"/>
                <w:szCs w:val="22"/>
              </w:rPr>
            </w:pPr>
            <w:r>
              <w:rPr>
                <w:sz w:val="22"/>
                <w:szCs w:val="22"/>
              </w:rPr>
              <w:t>The sharing of knowledge with users is embedded in the research process.</w:t>
            </w:r>
          </w:p>
        </w:tc>
      </w:tr>
      <w:tr w:rsidR="00835F74" w14:paraId="6C6ADE3A" w14:textId="77777777" w:rsidTr="00607080">
        <w:tc>
          <w:tcPr>
            <w:tcW w:w="2074" w:type="dxa"/>
            <w:tcBorders>
              <w:top w:val="single" w:sz="4" w:space="0" w:color="auto"/>
              <w:left w:val="single" w:sz="4" w:space="0" w:color="auto"/>
              <w:bottom w:val="single" w:sz="4" w:space="0" w:color="auto"/>
              <w:right w:val="single" w:sz="4" w:space="0" w:color="auto"/>
            </w:tcBorders>
          </w:tcPr>
          <w:p w14:paraId="50CCFF93" w14:textId="4CAE4C1E" w:rsidR="00835F74" w:rsidRPr="007A7A1A" w:rsidRDefault="00835F74" w:rsidP="00835F74">
            <w:pPr>
              <w:spacing w:after="0" w:line="240" w:lineRule="auto"/>
              <w:rPr>
                <w:sz w:val="22"/>
                <w:szCs w:val="22"/>
              </w:rPr>
            </w:pPr>
            <w:r w:rsidRPr="007A7A1A">
              <w:rPr>
                <w:sz w:val="22"/>
                <w:szCs w:val="22"/>
              </w:rPr>
              <w:t>Accessibility</w:t>
            </w:r>
          </w:p>
        </w:tc>
        <w:tc>
          <w:tcPr>
            <w:tcW w:w="3562" w:type="dxa"/>
            <w:tcBorders>
              <w:top w:val="single" w:sz="4" w:space="0" w:color="auto"/>
              <w:left w:val="single" w:sz="4" w:space="0" w:color="auto"/>
              <w:bottom w:val="single" w:sz="4" w:space="0" w:color="auto"/>
              <w:right w:val="single" w:sz="4" w:space="0" w:color="auto"/>
            </w:tcBorders>
          </w:tcPr>
          <w:p w14:paraId="63758942" w14:textId="55AAFB7B" w:rsidR="00835F74" w:rsidRPr="007A7A1A" w:rsidRDefault="00835F74" w:rsidP="00835F74">
            <w:pPr>
              <w:spacing w:after="0" w:line="240" w:lineRule="auto"/>
              <w:rPr>
                <w:sz w:val="22"/>
                <w:szCs w:val="22"/>
              </w:rPr>
            </w:pPr>
            <w:r>
              <w:rPr>
                <w:sz w:val="22"/>
                <w:szCs w:val="22"/>
              </w:rPr>
              <w:t>Stakeholders outside traditional academic networks lack access.</w:t>
            </w:r>
          </w:p>
        </w:tc>
        <w:tc>
          <w:tcPr>
            <w:tcW w:w="3380" w:type="dxa"/>
            <w:tcBorders>
              <w:top w:val="single" w:sz="4" w:space="0" w:color="auto"/>
              <w:left w:val="single" w:sz="4" w:space="0" w:color="auto"/>
              <w:bottom w:val="single" w:sz="4" w:space="0" w:color="auto"/>
              <w:right w:val="single" w:sz="4" w:space="0" w:color="auto"/>
            </w:tcBorders>
          </w:tcPr>
          <w:p w14:paraId="2F1FA788" w14:textId="1B7E7CB2" w:rsidR="00835F74" w:rsidRPr="007A7A1A" w:rsidRDefault="00835F74" w:rsidP="00835F74">
            <w:pPr>
              <w:spacing w:after="0" w:line="240" w:lineRule="auto"/>
              <w:rPr>
                <w:sz w:val="22"/>
                <w:szCs w:val="22"/>
              </w:rPr>
            </w:pPr>
            <w:r>
              <w:rPr>
                <w:sz w:val="22"/>
                <w:szCs w:val="22"/>
              </w:rPr>
              <w:t xml:space="preserve">Researchers aim to be accessible to multiple stakeholders and users. </w:t>
            </w:r>
          </w:p>
        </w:tc>
      </w:tr>
      <w:tr w:rsidR="00835F74" w14:paraId="1EAA068B" w14:textId="77777777" w:rsidTr="00607080">
        <w:tc>
          <w:tcPr>
            <w:tcW w:w="2074" w:type="dxa"/>
            <w:tcBorders>
              <w:top w:val="single" w:sz="4" w:space="0" w:color="auto"/>
              <w:left w:val="single" w:sz="4" w:space="0" w:color="auto"/>
              <w:bottom w:val="single" w:sz="4" w:space="0" w:color="auto"/>
              <w:right w:val="single" w:sz="4" w:space="0" w:color="auto"/>
            </w:tcBorders>
          </w:tcPr>
          <w:p w14:paraId="5ADC3E65" w14:textId="3CF1799F" w:rsidR="00835F74" w:rsidRPr="007A7A1A" w:rsidRDefault="00835F74" w:rsidP="00835F74">
            <w:pPr>
              <w:spacing w:after="0" w:line="240" w:lineRule="auto"/>
              <w:rPr>
                <w:sz w:val="22"/>
                <w:szCs w:val="22"/>
              </w:rPr>
            </w:pPr>
            <w:r w:rsidRPr="007A7A1A">
              <w:rPr>
                <w:sz w:val="22"/>
                <w:szCs w:val="22"/>
              </w:rPr>
              <w:t>Boundary management</w:t>
            </w:r>
          </w:p>
        </w:tc>
        <w:tc>
          <w:tcPr>
            <w:tcW w:w="3562" w:type="dxa"/>
            <w:tcBorders>
              <w:top w:val="single" w:sz="4" w:space="0" w:color="auto"/>
              <w:left w:val="single" w:sz="4" w:space="0" w:color="auto"/>
              <w:bottom w:val="single" w:sz="4" w:space="0" w:color="auto"/>
              <w:right w:val="single" w:sz="4" w:space="0" w:color="auto"/>
            </w:tcBorders>
          </w:tcPr>
          <w:p w14:paraId="4E52951D" w14:textId="16D3927E" w:rsidR="00835F74" w:rsidRPr="007A7A1A" w:rsidRDefault="00835F74" w:rsidP="00835F74">
            <w:pPr>
              <w:spacing w:after="0" w:line="240" w:lineRule="auto"/>
              <w:rPr>
                <w:sz w:val="22"/>
                <w:szCs w:val="22"/>
              </w:rPr>
            </w:pPr>
            <w:r>
              <w:rPr>
                <w:sz w:val="22"/>
                <w:szCs w:val="22"/>
              </w:rPr>
              <w:t>Research proceeds within confines of traditional academic boundaries.</w:t>
            </w:r>
          </w:p>
        </w:tc>
        <w:tc>
          <w:tcPr>
            <w:tcW w:w="3380" w:type="dxa"/>
            <w:tcBorders>
              <w:top w:val="single" w:sz="4" w:space="0" w:color="auto"/>
              <w:left w:val="single" w:sz="4" w:space="0" w:color="auto"/>
              <w:bottom w:val="single" w:sz="4" w:space="0" w:color="auto"/>
              <w:right w:val="single" w:sz="4" w:space="0" w:color="auto"/>
            </w:tcBorders>
          </w:tcPr>
          <w:p w14:paraId="512F4D01" w14:textId="4DA7BB6C" w:rsidR="00835F74" w:rsidRPr="007A7A1A" w:rsidRDefault="00835F74" w:rsidP="00835F74">
            <w:pPr>
              <w:spacing w:after="0" w:line="240" w:lineRule="auto"/>
              <w:rPr>
                <w:sz w:val="22"/>
                <w:szCs w:val="22"/>
              </w:rPr>
            </w:pPr>
            <w:r>
              <w:rPr>
                <w:sz w:val="22"/>
                <w:szCs w:val="22"/>
              </w:rPr>
              <w:t>The need to cross boundaries raises boundary-management challenges.</w:t>
            </w:r>
          </w:p>
        </w:tc>
      </w:tr>
      <w:tr w:rsidR="00835F74" w14:paraId="48B54DB4" w14:textId="77777777" w:rsidTr="00607080">
        <w:tc>
          <w:tcPr>
            <w:tcW w:w="2074" w:type="dxa"/>
            <w:tcBorders>
              <w:top w:val="single" w:sz="4" w:space="0" w:color="auto"/>
              <w:left w:val="single" w:sz="4" w:space="0" w:color="auto"/>
              <w:bottom w:val="single" w:sz="4" w:space="0" w:color="auto"/>
              <w:right w:val="single" w:sz="4" w:space="0" w:color="auto"/>
            </w:tcBorders>
          </w:tcPr>
          <w:p w14:paraId="7BC9BA8A" w14:textId="148B6198" w:rsidR="00835F74" w:rsidRPr="007A7A1A" w:rsidRDefault="00835F74" w:rsidP="00835F74">
            <w:pPr>
              <w:spacing w:after="0" w:line="240" w:lineRule="auto"/>
              <w:rPr>
                <w:sz w:val="22"/>
                <w:szCs w:val="22"/>
              </w:rPr>
            </w:pPr>
            <w:r w:rsidRPr="007A7A1A">
              <w:rPr>
                <w:sz w:val="22"/>
                <w:szCs w:val="22"/>
              </w:rPr>
              <w:t>Network</w:t>
            </w:r>
          </w:p>
        </w:tc>
        <w:tc>
          <w:tcPr>
            <w:tcW w:w="3562" w:type="dxa"/>
            <w:tcBorders>
              <w:top w:val="single" w:sz="4" w:space="0" w:color="auto"/>
              <w:left w:val="single" w:sz="4" w:space="0" w:color="auto"/>
              <w:bottom w:val="single" w:sz="4" w:space="0" w:color="auto"/>
              <w:right w:val="single" w:sz="4" w:space="0" w:color="auto"/>
            </w:tcBorders>
          </w:tcPr>
          <w:p w14:paraId="05063B3E" w14:textId="422BCD46" w:rsidR="00835F74" w:rsidRPr="007A7A1A" w:rsidRDefault="00835F74" w:rsidP="00835F74">
            <w:pPr>
              <w:tabs>
                <w:tab w:val="left" w:pos="1240"/>
              </w:tabs>
              <w:spacing w:after="0" w:line="240" w:lineRule="auto"/>
              <w:rPr>
                <w:sz w:val="22"/>
                <w:szCs w:val="22"/>
              </w:rPr>
            </w:pPr>
            <w:r>
              <w:rPr>
                <w:sz w:val="22"/>
                <w:szCs w:val="22"/>
              </w:rPr>
              <w:t>Networks are exclusively scientific.</w:t>
            </w:r>
          </w:p>
        </w:tc>
        <w:tc>
          <w:tcPr>
            <w:tcW w:w="3380" w:type="dxa"/>
            <w:tcBorders>
              <w:top w:val="single" w:sz="4" w:space="0" w:color="auto"/>
              <w:left w:val="single" w:sz="4" w:space="0" w:color="auto"/>
              <w:bottom w:val="single" w:sz="4" w:space="0" w:color="auto"/>
              <w:right w:val="single" w:sz="4" w:space="0" w:color="auto"/>
            </w:tcBorders>
          </w:tcPr>
          <w:p w14:paraId="5B1B7DC8" w14:textId="256ED418" w:rsidR="00835F74" w:rsidRPr="007A7A1A" w:rsidRDefault="00835F74" w:rsidP="00835F74">
            <w:pPr>
              <w:tabs>
                <w:tab w:val="left" w:pos="1240"/>
              </w:tabs>
              <w:spacing w:after="0" w:line="240" w:lineRule="auto"/>
              <w:rPr>
                <w:sz w:val="22"/>
                <w:szCs w:val="22"/>
              </w:rPr>
            </w:pPr>
            <w:r>
              <w:rPr>
                <w:sz w:val="22"/>
                <w:szCs w:val="22"/>
              </w:rPr>
              <w:t>Networks span non-academic and non-expert groups and stakeholders.</w:t>
            </w:r>
          </w:p>
        </w:tc>
      </w:tr>
      <w:tr w:rsidR="00835F74" w14:paraId="4946690C" w14:textId="77777777" w:rsidTr="00607080">
        <w:tc>
          <w:tcPr>
            <w:tcW w:w="2074" w:type="dxa"/>
            <w:tcBorders>
              <w:top w:val="single" w:sz="4" w:space="0" w:color="auto"/>
              <w:left w:val="single" w:sz="4" w:space="0" w:color="auto"/>
              <w:bottom w:val="single" w:sz="4" w:space="0" w:color="auto"/>
              <w:right w:val="single" w:sz="4" w:space="0" w:color="auto"/>
            </w:tcBorders>
          </w:tcPr>
          <w:p w14:paraId="6E72C961" w14:textId="6458ECB0" w:rsidR="00835F74" w:rsidRPr="007A7A1A" w:rsidRDefault="00835F74" w:rsidP="00835F74">
            <w:pPr>
              <w:spacing w:after="0" w:line="240" w:lineRule="auto"/>
              <w:rPr>
                <w:sz w:val="22"/>
                <w:szCs w:val="22"/>
              </w:rPr>
            </w:pPr>
            <w:r w:rsidRPr="007A7A1A">
              <w:rPr>
                <w:sz w:val="22"/>
                <w:szCs w:val="22"/>
              </w:rPr>
              <w:t>Flexibility</w:t>
            </w:r>
          </w:p>
        </w:tc>
        <w:tc>
          <w:tcPr>
            <w:tcW w:w="3562" w:type="dxa"/>
            <w:tcBorders>
              <w:top w:val="single" w:sz="4" w:space="0" w:color="auto"/>
              <w:left w:val="single" w:sz="4" w:space="0" w:color="auto"/>
              <w:bottom w:val="single" w:sz="4" w:space="0" w:color="auto"/>
              <w:right w:val="single" w:sz="4" w:space="0" w:color="auto"/>
            </w:tcBorders>
          </w:tcPr>
          <w:p w14:paraId="44A48A05" w14:textId="427D037D" w:rsidR="00835F74" w:rsidRPr="007A7A1A" w:rsidRDefault="00835F74" w:rsidP="00835F74">
            <w:pPr>
              <w:spacing w:after="0" w:line="240" w:lineRule="auto"/>
              <w:rPr>
                <w:sz w:val="22"/>
                <w:szCs w:val="22"/>
              </w:rPr>
            </w:pPr>
            <w:r>
              <w:rPr>
                <w:sz w:val="22"/>
                <w:szCs w:val="22"/>
              </w:rPr>
              <w:t>Research proceeds through traditional and unchanged organisational structures.</w:t>
            </w:r>
          </w:p>
        </w:tc>
        <w:tc>
          <w:tcPr>
            <w:tcW w:w="3380" w:type="dxa"/>
            <w:tcBorders>
              <w:top w:val="single" w:sz="4" w:space="0" w:color="auto"/>
              <w:left w:val="single" w:sz="4" w:space="0" w:color="auto"/>
              <w:bottom w:val="single" w:sz="4" w:space="0" w:color="auto"/>
              <w:right w:val="single" w:sz="4" w:space="0" w:color="auto"/>
            </w:tcBorders>
          </w:tcPr>
          <w:p w14:paraId="774FBE5A" w14:textId="50FBAD4C" w:rsidR="00835F74" w:rsidRPr="007A7A1A" w:rsidRDefault="00835F74" w:rsidP="00835F74">
            <w:pPr>
              <w:spacing w:after="0" w:line="240" w:lineRule="auto"/>
              <w:rPr>
                <w:sz w:val="22"/>
                <w:szCs w:val="22"/>
              </w:rPr>
            </w:pPr>
            <w:r>
              <w:rPr>
                <w:sz w:val="22"/>
                <w:szCs w:val="22"/>
              </w:rPr>
              <w:t>Research requires much flexibility to respond to external needs and events.</w:t>
            </w:r>
          </w:p>
        </w:tc>
      </w:tr>
      <w:tr w:rsidR="00835F74" w14:paraId="28A5F83E" w14:textId="77777777" w:rsidTr="00607080">
        <w:tc>
          <w:tcPr>
            <w:tcW w:w="2074" w:type="dxa"/>
            <w:tcBorders>
              <w:top w:val="single" w:sz="4" w:space="0" w:color="auto"/>
              <w:left w:val="single" w:sz="4" w:space="0" w:color="auto"/>
              <w:bottom w:val="single" w:sz="4" w:space="0" w:color="auto"/>
              <w:right w:val="single" w:sz="4" w:space="0" w:color="auto"/>
            </w:tcBorders>
          </w:tcPr>
          <w:p w14:paraId="558C6FE5" w14:textId="0ACFC0FC" w:rsidR="00835F74" w:rsidRPr="007A7A1A" w:rsidRDefault="00835F74" w:rsidP="00835F74">
            <w:pPr>
              <w:spacing w:after="0" w:line="240" w:lineRule="auto"/>
              <w:rPr>
                <w:sz w:val="22"/>
                <w:szCs w:val="22"/>
              </w:rPr>
            </w:pPr>
            <w:r w:rsidRPr="007A7A1A">
              <w:rPr>
                <w:sz w:val="22"/>
                <w:szCs w:val="22"/>
              </w:rPr>
              <w:t>Disciplinary focus</w:t>
            </w:r>
          </w:p>
        </w:tc>
        <w:tc>
          <w:tcPr>
            <w:tcW w:w="3562" w:type="dxa"/>
            <w:tcBorders>
              <w:top w:val="single" w:sz="4" w:space="0" w:color="auto"/>
              <w:left w:val="single" w:sz="4" w:space="0" w:color="auto"/>
              <w:bottom w:val="single" w:sz="4" w:space="0" w:color="auto"/>
              <w:right w:val="single" w:sz="4" w:space="0" w:color="auto"/>
            </w:tcBorders>
          </w:tcPr>
          <w:p w14:paraId="07AD8AFF" w14:textId="5F2B48A1" w:rsidR="00835F74" w:rsidRPr="007A7A1A" w:rsidRDefault="00835F74" w:rsidP="00835F74">
            <w:pPr>
              <w:spacing w:after="0" w:line="240" w:lineRule="auto"/>
              <w:rPr>
                <w:sz w:val="22"/>
                <w:szCs w:val="22"/>
              </w:rPr>
            </w:pPr>
            <w:r>
              <w:rPr>
                <w:sz w:val="22"/>
                <w:szCs w:val="22"/>
              </w:rPr>
              <w:t>Research problems and networks are anchored to scientific disciplines.</w:t>
            </w:r>
          </w:p>
        </w:tc>
        <w:tc>
          <w:tcPr>
            <w:tcW w:w="3380" w:type="dxa"/>
            <w:tcBorders>
              <w:top w:val="single" w:sz="4" w:space="0" w:color="auto"/>
              <w:left w:val="single" w:sz="4" w:space="0" w:color="auto"/>
              <w:bottom w:val="single" w:sz="4" w:space="0" w:color="auto"/>
              <w:right w:val="single" w:sz="4" w:space="0" w:color="auto"/>
            </w:tcBorders>
          </w:tcPr>
          <w:p w14:paraId="27BA1435" w14:textId="1A8E3476" w:rsidR="00835F74" w:rsidRPr="007A7A1A" w:rsidRDefault="00835F74" w:rsidP="00835F74">
            <w:pPr>
              <w:spacing w:after="0" w:line="240" w:lineRule="auto"/>
              <w:rPr>
                <w:sz w:val="22"/>
                <w:szCs w:val="22"/>
              </w:rPr>
            </w:pPr>
            <w:r>
              <w:rPr>
                <w:sz w:val="22"/>
                <w:szCs w:val="22"/>
              </w:rPr>
              <w:t xml:space="preserve">Research problems and networks are defined by contexts of application.  </w:t>
            </w:r>
          </w:p>
        </w:tc>
      </w:tr>
      <w:tr w:rsidR="00835F74" w14:paraId="6958C8C0" w14:textId="77777777" w:rsidTr="00607080">
        <w:tc>
          <w:tcPr>
            <w:tcW w:w="2074" w:type="dxa"/>
            <w:tcBorders>
              <w:top w:val="single" w:sz="4" w:space="0" w:color="auto"/>
              <w:left w:val="single" w:sz="4" w:space="0" w:color="auto"/>
              <w:bottom w:val="single" w:sz="4" w:space="0" w:color="auto"/>
              <w:right w:val="single" w:sz="4" w:space="0" w:color="auto"/>
            </w:tcBorders>
          </w:tcPr>
          <w:p w14:paraId="023124D7" w14:textId="170E92A0" w:rsidR="00835F74" w:rsidRPr="007A7A1A" w:rsidRDefault="00835F74" w:rsidP="00835F74">
            <w:pPr>
              <w:spacing w:after="0" w:line="240" w:lineRule="auto"/>
              <w:rPr>
                <w:sz w:val="22"/>
                <w:szCs w:val="22"/>
              </w:rPr>
            </w:pPr>
            <w:r w:rsidRPr="007A7A1A">
              <w:rPr>
                <w:sz w:val="22"/>
                <w:szCs w:val="22"/>
              </w:rPr>
              <w:t>Social capital</w:t>
            </w:r>
          </w:p>
        </w:tc>
        <w:tc>
          <w:tcPr>
            <w:tcW w:w="3562" w:type="dxa"/>
            <w:tcBorders>
              <w:top w:val="single" w:sz="4" w:space="0" w:color="auto"/>
              <w:left w:val="single" w:sz="4" w:space="0" w:color="auto"/>
              <w:bottom w:val="single" w:sz="4" w:space="0" w:color="auto"/>
              <w:right w:val="single" w:sz="4" w:space="0" w:color="auto"/>
            </w:tcBorders>
          </w:tcPr>
          <w:p w14:paraId="325EF611" w14:textId="251BB97A" w:rsidR="00835F74" w:rsidRPr="007A7A1A" w:rsidRDefault="00835F74" w:rsidP="00835F74">
            <w:pPr>
              <w:spacing w:after="0" w:line="240" w:lineRule="auto"/>
              <w:rPr>
                <w:sz w:val="22"/>
                <w:szCs w:val="22"/>
              </w:rPr>
            </w:pPr>
            <w:r>
              <w:rPr>
                <w:sz w:val="22"/>
                <w:szCs w:val="22"/>
              </w:rPr>
              <w:t xml:space="preserve">Unnecessary to mobilise social capital; legitimacy derives from scientific rigour. </w:t>
            </w:r>
          </w:p>
        </w:tc>
        <w:tc>
          <w:tcPr>
            <w:tcW w:w="3380" w:type="dxa"/>
            <w:tcBorders>
              <w:top w:val="single" w:sz="4" w:space="0" w:color="auto"/>
              <w:left w:val="single" w:sz="4" w:space="0" w:color="auto"/>
              <w:bottom w:val="single" w:sz="4" w:space="0" w:color="auto"/>
              <w:right w:val="single" w:sz="4" w:space="0" w:color="auto"/>
            </w:tcBorders>
          </w:tcPr>
          <w:p w14:paraId="0012B93B" w14:textId="33A73D63" w:rsidR="00835F74" w:rsidRPr="007A7A1A" w:rsidRDefault="00835F74" w:rsidP="00835F74">
            <w:pPr>
              <w:spacing w:after="0" w:line="240" w:lineRule="auto"/>
              <w:rPr>
                <w:sz w:val="22"/>
                <w:szCs w:val="22"/>
              </w:rPr>
            </w:pPr>
            <w:r>
              <w:rPr>
                <w:sz w:val="22"/>
                <w:szCs w:val="22"/>
              </w:rPr>
              <w:t xml:space="preserve">Mobilising social capital to build trust and legitimacy is key to research. </w:t>
            </w:r>
          </w:p>
        </w:tc>
      </w:tr>
      <w:tr w:rsidR="00835F74" w14:paraId="14D24891" w14:textId="77777777" w:rsidTr="00607080">
        <w:tc>
          <w:tcPr>
            <w:tcW w:w="2074" w:type="dxa"/>
            <w:tcBorders>
              <w:top w:val="single" w:sz="4" w:space="0" w:color="auto"/>
              <w:left w:val="single" w:sz="4" w:space="0" w:color="auto"/>
              <w:bottom w:val="single" w:sz="4" w:space="0" w:color="auto"/>
              <w:right w:val="single" w:sz="4" w:space="0" w:color="auto"/>
            </w:tcBorders>
          </w:tcPr>
          <w:p w14:paraId="0E1A5010" w14:textId="77777777" w:rsidR="00835F74" w:rsidRPr="007A7A1A" w:rsidRDefault="00835F74" w:rsidP="00835F74">
            <w:pPr>
              <w:spacing w:after="0" w:line="240" w:lineRule="auto"/>
              <w:rPr>
                <w:sz w:val="22"/>
                <w:szCs w:val="22"/>
              </w:rPr>
            </w:pPr>
            <w:r w:rsidRPr="007A7A1A">
              <w:rPr>
                <w:sz w:val="22"/>
                <w:szCs w:val="22"/>
              </w:rPr>
              <w:t>Expertise</w:t>
            </w:r>
          </w:p>
        </w:tc>
        <w:tc>
          <w:tcPr>
            <w:tcW w:w="3562" w:type="dxa"/>
            <w:tcBorders>
              <w:top w:val="single" w:sz="4" w:space="0" w:color="auto"/>
              <w:left w:val="single" w:sz="4" w:space="0" w:color="auto"/>
              <w:bottom w:val="single" w:sz="4" w:space="0" w:color="auto"/>
              <w:right w:val="single" w:sz="4" w:space="0" w:color="auto"/>
            </w:tcBorders>
          </w:tcPr>
          <w:p w14:paraId="227E1C8D" w14:textId="77777777" w:rsidR="00835F74" w:rsidRPr="007A7A1A" w:rsidRDefault="00835F74" w:rsidP="00835F74">
            <w:pPr>
              <w:spacing w:after="0" w:line="240" w:lineRule="auto"/>
              <w:rPr>
                <w:sz w:val="22"/>
                <w:szCs w:val="22"/>
              </w:rPr>
            </w:pPr>
            <w:r w:rsidRPr="007A7A1A">
              <w:rPr>
                <w:sz w:val="22"/>
                <w:szCs w:val="22"/>
              </w:rPr>
              <w:t>Scientific expertise dominates</w:t>
            </w:r>
            <w:r>
              <w:rPr>
                <w:sz w:val="22"/>
                <w:szCs w:val="22"/>
              </w:rPr>
              <w:t>; little/</w:t>
            </w:r>
            <w:r w:rsidRPr="007A7A1A">
              <w:rPr>
                <w:sz w:val="22"/>
                <w:szCs w:val="22"/>
              </w:rPr>
              <w:t xml:space="preserve">no involvement of </w:t>
            </w:r>
            <w:r>
              <w:rPr>
                <w:sz w:val="22"/>
                <w:szCs w:val="22"/>
              </w:rPr>
              <w:t xml:space="preserve">other kinds of experts. </w:t>
            </w:r>
          </w:p>
        </w:tc>
        <w:tc>
          <w:tcPr>
            <w:tcW w:w="3380" w:type="dxa"/>
            <w:tcBorders>
              <w:top w:val="single" w:sz="4" w:space="0" w:color="auto"/>
              <w:left w:val="single" w:sz="4" w:space="0" w:color="auto"/>
              <w:bottom w:val="single" w:sz="4" w:space="0" w:color="auto"/>
              <w:right w:val="single" w:sz="4" w:space="0" w:color="auto"/>
            </w:tcBorders>
          </w:tcPr>
          <w:p w14:paraId="5B1A238A" w14:textId="77777777" w:rsidR="00835F74" w:rsidRPr="007A7A1A" w:rsidRDefault="00835F74" w:rsidP="00835F74">
            <w:pPr>
              <w:spacing w:after="0" w:line="240" w:lineRule="auto"/>
              <w:rPr>
                <w:sz w:val="22"/>
                <w:szCs w:val="22"/>
              </w:rPr>
            </w:pPr>
            <w:r>
              <w:rPr>
                <w:sz w:val="22"/>
                <w:szCs w:val="22"/>
              </w:rPr>
              <w:t xml:space="preserve">Non-academic expertise is key to the success of the BoR. </w:t>
            </w:r>
          </w:p>
        </w:tc>
      </w:tr>
      <w:tr w:rsidR="00835F74" w14:paraId="3B5B9637" w14:textId="77777777" w:rsidTr="00607080">
        <w:tc>
          <w:tcPr>
            <w:tcW w:w="2074" w:type="dxa"/>
            <w:tcBorders>
              <w:top w:val="single" w:sz="4" w:space="0" w:color="auto"/>
              <w:left w:val="single" w:sz="4" w:space="0" w:color="auto"/>
              <w:bottom w:val="single" w:sz="4" w:space="0" w:color="auto"/>
              <w:right w:val="single" w:sz="4" w:space="0" w:color="auto"/>
            </w:tcBorders>
          </w:tcPr>
          <w:p w14:paraId="62369793" w14:textId="77777777" w:rsidR="00835F74" w:rsidRPr="007A7A1A" w:rsidRDefault="00835F74" w:rsidP="004659B5">
            <w:pPr>
              <w:spacing w:after="0" w:line="240" w:lineRule="auto"/>
              <w:rPr>
                <w:sz w:val="22"/>
                <w:szCs w:val="22"/>
              </w:rPr>
            </w:pPr>
            <w:r w:rsidRPr="007A7A1A">
              <w:rPr>
                <w:sz w:val="22"/>
                <w:szCs w:val="22"/>
              </w:rPr>
              <w:t>Learning</w:t>
            </w:r>
          </w:p>
        </w:tc>
        <w:tc>
          <w:tcPr>
            <w:tcW w:w="3562" w:type="dxa"/>
            <w:tcBorders>
              <w:top w:val="single" w:sz="4" w:space="0" w:color="auto"/>
              <w:left w:val="single" w:sz="4" w:space="0" w:color="auto"/>
              <w:bottom w:val="single" w:sz="4" w:space="0" w:color="auto"/>
              <w:right w:val="single" w:sz="4" w:space="0" w:color="auto"/>
            </w:tcBorders>
          </w:tcPr>
          <w:p w14:paraId="6361C561" w14:textId="77777777" w:rsidR="00835F74" w:rsidRPr="007A7A1A" w:rsidRDefault="00835F74" w:rsidP="00835F74">
            <w:pPr>
              <w:keepNext/>
              <w:spacing w:after="0" w:line="240" w:lineRule="auto"/>
              <w:rPr>
                <w:sz w:val="22"/>
                <w:szCs w:val="22"/>
              </w:rPr>
            </w:pPr>
            <w:r>
              <w:rPr>
                <w:sz w:val="22"/>
                <w:szCs w:val="22"/>
              </w:rPr>
              <w:t xml:space="preserve">What is learned is ‘theoretical’, explicit and can be codified. </w:t>
            </w:r>
          </w:p>
        </w:tc>
        <w:tc>
          <w:tcPr>
            <w:tcW w:w="3380" w:type="dxa"/>
            <w:tcBorders>
              <w:top w:val="single" w:sz="4" w:space="0" w:color="auto"/>
              <w:left w:val="single" w:sz="4" w:space="0" w:color="auto"/>
              <w:bottom w:val="single" w:sz="4" w:space="0" w:color="auto"/>
              <w:right w:val="single" w:sz="4" w:space="0" w:color="auto"/>
            </w:tcBorders>
          </w:tcPr>
          <w:p w14:paraId="38DE186B" w14:textId="77777777" w:rsidR="00835F74" w:rsidRPr="007A7A1A" w:rsidRDefault="00835F74" w:rsidP="00835F74">
            <w:pPr>
              <w:keepNext/>
              <w:spacing w:after="0" w:line="240" w:lineRule="auto"/>
              <w:rPr>
                <w:sz w:val="22"/>
                <w:szCs w:val="22"/>
              </w:rPr>
            </w:pPr>
            <w:r>
              <w:rPr>
                <w:sz w:val="22"/>
                <w:szCs w:val="22"/>
              </w:rPr>
              <w:t xml:space="preserve">What is learned is practical, tacit or interpersonal. </w:t>
            </w:r>
          </w:p>
        </w:tc>
      </w:tr>
      <w:tr w:rsidR="00835F74" w14:paraId="256A5D25" w14:textId="77777777" w:rsidTr="00607080">
        <w:tc>
          <w:tcPr>
            <w:tcW w:w="2074" w:type="dxa"/>
            <w:tcBorders>
              <w:top w:val="single" w:sz="4" w:space="0" w:color="auto"/>
              <w:left w:val="single" w:sz="4" w:space="0" w:color="auto"/>
              <w:bottom w:val="single" w:sz="4" w:space="0" w:color="auto"/>
              <w:right w:val="single" w:sz="4" w:space="0" w:color="auto"/>
            </w:tcBorders>
          </w:tcPr>
          <w:p w14:paraId="439E918C" w14:textId="77777777" w:rsidR="00835F74" w:rsidRPr="007A7A1A" w:rsidRDefault="00835F74" w:rsidP="00835F74">
            <w:pPr>
              <w:spacing w:after="0" w:line="240" w:lineRule="auto"/>
              <w:rPr>
                <w:sz w:val="22"/>
                <w:szCs w:val="22"/>
              </w:rPr>
            </w:pPr>
            <w:r w:rsidRPr="007A7A1A">
              <w:rPr>
                <w:sz w:val="22"/>
                <w:szCs w:val="22"/>
              </w:rPr>
              <w:t>Human capital</w:t>
            </w:r>
          </w:p>
        </w:tc>
        <w:tc>
          <w:tcPr>
            <w:tcW w:w="3562" w:type="dxa"/>
            <w:tcBorders>
              <w:top w:val="single" w:sz="4" w:space="0" w:color="auto"/>
              <w:left w:val="single" w:sz="4" w:space="0" w:color="auto"/>
              <w:bottom w:val="single" w:sz="4" w:space="0" w:color="auto"/>
              <w:right w:val="single" w:sz="4" w:space="0" w:color="auto"/>
            </w:tcBorders>
          </w:tcPr>
          <w:p w14:paraId="35429255" w14:textId="77777777" w:rsidR="00835F74" w:rsidRDefault="00835F74" w:rsidP="00835F74">
            <w:pPr>
              <w:keepNext/>
              <w:spacing w:after="0" w:line="240" w:lineRule="auto"/>
              <w:rPr>
                <w:sz w:val="22"/>
                <w:szCs w:val="22"/>
              </w:rPr>
            </w:pPr>
            <w:r>
              <w:rPr>
                <w:sz w:val="22"/>
                <w:szCs w:val="22"/>
              </w:rPr>
              <w:t xml:space="preserve">Specialised scientific skills and qualifications predominate. </w:t>
            </w:r>
          </w:p>
        </w:tc>
        <w:tc>
          <w:tcPr>
            <w:tcW w:w="3380" w:type="dxa"/>
            <w:tcBorders>
              <w:top w:val="single" w:sz="4" w:space="0" w:color="auto"/>
              <w:left w:val="single" w:sz="4" w:space="0" w:color="auto"/>
              <w:bottom w:val="single" w:sz="4" w:space="0" w:color="auto"/>
              <w:right w:val="single" w:sz="4" w:space="0" w:color="auto"/>
            </w:tcBorders>
          </w:tcPr>
          <w:p w14:paraId="55F4A4FD" w14:textId="77777777" w:rsidR="00835F74" w:rsidRDefault="00835F74" w:rsidP="00A427AC">
            <w:pPr>
              <w:keepNext/>
              <w:spacing w:after="0" w:line="240" w:lineRule="auto"/>
              <w:rPr>
                <w:sz w:val="22"/>
                <w:szCs w:val="22"/>
              </w:rPr>
            </w:pPr>
            <w:r>
              <w:rPr>
                <w:sz w:val="22"/>
                <w:szCs w:val="22"/>
              </w:rPr>
              <w:t xml:space="preserve">‘Soft’ skills and non-scientific skills and training are also important. </w:t>
            </w:r>
          </w:p>
        </w:tc>
      </w:tr>
    </w:tbl>
    <w:p w14:paraId="447F4228" w14:textId="624D4B5D" w:rsidR="00835F74" w:rsidRDefault="00A427AC" w:rsidP="00A427AC">
      <w:pPr>
        <w:pStyle w:val="Caption"/>
        <w:rPr>
          <w:sz w:val="24"/>
          <w:szCs w:val="24"/>
        </w:rPr>
      </w:pPr>
      <w:bookmarkStart w:id="46" w:name="_Ref7182115"/>
      <w:bookmarkStart w:id="47" w:name="_Ref11355250"/>
      <w:bookmarkStart w:id="48" w:name="_Toc31702031"/>
      <w:r>
        <w:t xml:space="preserve">Table </w:t>
      </w:r>
      <w:r w:rsidR="00A56355">
        <w:fldChar w:fldCharType="begin"/>
      </w:r>
      <w:r w:rsidR="00A56355">
        <w:instrText xml:space="preserve"> SEQ Table \* ARABIC </w:instrText>
      </w:r>
      <w:r w:rsidR="00A56355">
        <w:fldChar w:fldCharType="separate"/>
      </w:r>
      <w:r w:rsidR="0011424E">
        <w:rPr>
          <w:noProof/>
        </w:rPr>
        <w:t>2</w:t>
      </w:r>
      <w:r w:rsidR="00A56355">
        <w:rPr>
          <w:noProof/>
        </w:rPr>
        <w:fldChar w:fldCharType="end"/>
      </w:r>
      <w:bookmarkEnd w:id="46"/>
      <w:r>
        <w:t>. ‘Low’ and ‘high’ value descriptors</w:t>
      </w:r>
      <w:r w:rsidR="00EF1284">
        <w:t xml:space="preserve"> adapted from McNie et al.’s (2016)</w:t>
      </w:r>
      <w:r>
        <w:t xml:space="preserve"> typology</w:t>
      </w:r>
      <w:bookmarkEnd w:id="47"/>
      <w:bookmarkEnd w:id="48"/>
    </w:p>
    <w:p w14:paraId="57D35EE4" w14:textId="6B127B59" w:rsidR="00627E1B" w:rsidRDefault="00627E1B" w:rsidP="000901C9">
      <w:pPr>
        <w:pStyle w:val="Heading4"/>
        <w:rPr>
          <w:lang w:eastAsia="zh-TW"/>
        </w:rPr>
      </w:pPr>
      <w:r>
        <w:rPr>
          <w:lang w:eastAsia="zh-TW"/>
        </w:rPr>
        <w:t>Relevance</w:t>
      </w:r>
    </w:p>
    <w:p w14:paraId="3F12EEE8" w14:textId="72B1E9AF" w:rsidR="00575C55" w:rsidRPr="00A02DE2" w:rsidRDefault="00D95177" w:rsidP="00390E31">
      <w:pPr>
        <w:autoSpaceDE w:val="0"/>
        <w:autoSpaceDN w:val="0"/>
        <w:adjustRightInd w:val="0"/>
        <w:spacing w:after="120" w:line="360" w:lineRule="auto"/>
        <w:rPr>
          <w:sz w:val="24"/>
          <w:szCs w:val="24"/>
          <w:lang w:eastAsia="zh-TW"/>
        </w:rPr>
      </w:pPr>
      <w:r>
        <w:rPr>
          <w:sz w:val="24"/>
          <w:szCs w:val="24"/>
          <w:lang w:eastAsia="zh-TW"/>
        </w:rPr>
        <w:t>‘Bounded’ research tends to focus only o</w:t>
      </w:r>
      <w:r w:rsidR="008046B3">
        <w:rPr>
          <w:sz w:val="24"/>
          <w:szCs w:val="24"/>
          <w:lang w:eastAsia="zh-TW"/>
        </w:rPr>
        <w:t>n</w:t>
      </w:r>
      <w:r w:rsidR="00A02DE2">
        <w:rPr>
          <w:sz w:val="24"/>
          <w:szCs w:val="24"/>
          <w:lang w:eastAsia="zh-TW"/>
        </w:rPr>
        <w:t xml:space="preserve"> expand</w:t>
      </w:r>
      <w:r w:rsidR="008046B3">
        <w:rPr>
          <w:sz w:val="24"/>
          <w:szCs w:val="24"/>
          <w:lang w:eastAsia="zh-TW"/>
        </w:rPr>
        <w:t>ing</w:t>
      </w:r>
      <w:r w:rsidR="00A02DE2">
        <w:rPr>
          <w:sz w:val="24"/>
          <w:szCs w:val="24"/>
          <w:lang w:eastAsia="zh-TW"/>
        </w:rPr>
        <w:t xml:space="preserve"> the generalisability of </w:t>
      </w:r>
      <w:r>
        <w:rPr>
          <w:sz w:val="24"/>
          <w:szCs w:val="24"/>
          <w:lang w:eastAsia="zh-TW"/>
        </w:rPr>
        <w:t>an academic</w:t>
      </w:r>
      <w:r w:rsidR="00F16D0F">
        <w:rPr>
          <w:sz w:val="24"/>
          <w:szCs w:val="24"/>
          <w:lang w:eastAsia="zh-TW"/>
        </w:rPr>
        <w:t xml:space="preserve"> discipline’s</w:t>
      </w:r>
      <w:r w:rsidR="00A02DE2">
        <w:rPr>
          <w:sz w:val="24"/>
          <w:szCs w:val="24"/>
          <w:lang w:eastAsia="zh-TW"/>
        </w:rPr>
        <w:t xml:space="preserve"> knowledge claims. </w:t>
      </w:r>
      <w:r w:rsidR="008046B3">
        <w:rPr>
          <w:sz w:val="24"/>
          <w:szCs w:val="24"/>
          <w:lang w:eastAsia="zh-TW"/>
        </w:rPr>
        <w:t>Such research normally has “the aim of informing t</w:t>
      </w:r>
      <w:r w:rsidR="00A02DE2">
        <w:rPr>
          <w:sz w:val="24"/>
          <w:szCs w:val="24"/>
          <w:lang w:eastAsia="zh-TW"/>
        </w:rPr>
        <w:t xml:space="preserve">heories” rather than “solving a specific problem” </w:t>
      </w:r>
      <w:r w:rsidR="008046B3">
        <w:rPr>
          <w:sz w:val="24"/>
          <w:szCs w:val="24"/>
          <w:lang w:eastAsia="zh-TW"/>
        </w:rPr>
        <w:t xml:space="preserve">and therefore tends towards </w:t>
      </w:r>
      <w:r w:rsidR="00B4241A">
        <w:rPr>
          <w:sz w:val="24"/>
          <w:szCs w:val="24"/>
          <w:lang w:eastAsia="zh-TW"/>
        </w:rPr>
        <w:t xml:space="preserve">abstract </w:t>
      </w:r>
      <w:r w:rsidR="008046B3">
        <w:rPr>
          <w:sz w:val="24"/>
          <w:szCs w:val="24"/>
          <w:lang w:eastAsia="zh-TW"/>
        </w:rPr>
        <w:t xml:space="preserve">knowledge of </w:t>
      </w:r>
      <w:r w:rsidR="00B4241A">
        <w:rPr>
          <w:sz w:val="24"/>
          <w:szCs w:val="24"/>
          <w:lang w:eastAsia="zh-TW"/>
        </w:rPr>
        <w:t xml:space="preserve">potentially </w:t>
      </w:r>
      <w:r w:rsidR="008046B3">
        <w:rPr>
          <w:sz w:val="24"/>
          <w:szCs w:val="24"/>
          <w:lang w:eastAsia="zh-TW"/>
        </w:rPr>
        <w:t>“broad</w:t>
      </w:r>
      <w:r w:rsidR="00B4241A">
        <w:rPr>
          <w:sz w:val="24"/>
          <w:szCs w:val="24"/>
          <w:lang w:eastAsia="zh-TW"/>
        </w:rPr>
        <w:t>”</w:t>
      </w:r>
      <w:r w:rsidR="008046B3">
        <w:rPr>
          <w:sz w:val="24"/>
          <w:szCs w:val="24"/>
          <w:lang w:eastAsia="zh-TW"/>
        </w:rPr>
        <w:t xml:space="preserve"> </w:t>
      </w:r>
      <w:r w:rsidR="00B4241A">
        <w:rPr>
          <w:sz w:val="24"/>
          <w:szCs w:val="24"/>
          <w:lang w:eastAsia="zh-TW"/>
        </w:rPr>
        <w:t xml:space="preserve">relevance </w:t>
      </w:r>
      <w:r w:rsidR="008046B3">
        <w:rPr>
          <w:sz w:val="24"/>
          <w:szCs w:val="24"/>
          <w:lang w:eastAsia="zh-TW"/>
        </w:rPr>
        <w:t xml:space="preserve">(McNie et al., p. 887). </w:t>
      </w:r>
      <w:r w:rsidR="00476DF6">
        <w:rPr>
          <w:sz w:val="24"/>
          <w:szCs w:val="24"/>
          <w:lang w:eastAsia="zh-TW"/>
        </w:rPr>
        <w:t xml:space="preserve">By contrast, </w:t>
      </w:r>
      <w:r>
        <w:rPr>
          <w:sz w:val="24"/>
          <w:szCs w:val="24"/>
          <w:lang w:eastAsia="zh-TW"/>
        </w:rPr>
        <w:t xml:space="preserve">‘unbounded’ </w:t>
      </w:r>
      <w:r w:rsidR="00476DF6">
        <w:rPr>
          <w:sz w:val="24"/>
          <w:szCs w:val="24"/>
          <w:lang w:eastAsia="zh-TW"/>
        </w:rPr>
        <w:t>research produce</w:t>
      </w:r>
      <w:r>
        <w:rPr>
          <w:sz w:val="24"/>
          <w:szCs w:val="24"/>
          <w:lang w:eastAsia="zh-TW"/>
        </w:rPr>
        <w:t>s</w:t>
      </w:r>
      <w:r w:rsidR="00476DF6">
        <w:rPr>
          <w:sz w:val="24"/>
          <w:szCs w:val="24"/>
          <w:lang w:eastAsia="zh-TW"/>
        </w:rPr>
        <w:t xml:space="preserve"> knowledge of more localised and direct relevance to a specific user or issue.</w:t>
      </w:r>
      <w:r w:rsidR="00A14F64">
        <w:rPr>
          <w:sz w:val="24"/>
          <w:szCs w:val="24"/>
          <w:lang w:eastAsia="zh-TW"/>
        </w:rPr>
        <w:t xml:space="preserve"> Much </w:t>
      </w:r>
      <w:r w:rsidR="00632DAA">
        <w:rPr>
          <w:sz w:val="24"/>
          <w:szCs w:val="24"/>
          <w:lang w:eastAsia="zh-TW"/>
        </w:rPr>
        <w:t xml:space="preserve">academic </w:t>
      </w:r>
      <w:r w:rsidR="00A14F64">
        <w:rPr>
          <w:sz w:val="24"/>
          <w:szCs w:val="24"/>
          <w:lang w:eastAsia="zh-TW"/>
        </w:rPr>
        <w:t xml:space="preserve">research </w:t>
      </w:r>
      <w:r w:rsidR="00852EA1">
        <w:rPr>
          <w:sz w:val="24"/>
          <w:szCs w:val="24"/>
          <w:lang w:eastAsia="zh-TW"/>
        </w:rPr>
        <w:t>can be characterised as having</w:t>
      </w:r>
      <w:r w:rsidR="00A14F64">
        <w:rPr>
          <w:sz w:val="24"/>
          <w:szCs w:val="24"/>
          <w:lang w:eastAsia="zh-TW"/>
        </w:rPr>
        <w:t xml:space="preserve"> </w:t>
      </w:r>
      <w:r w:rsidR="004D3EB3">
        <w:rPr>
          <w:sz w:val="24"/>
          <w:szCs w:val="24"/>
          <w:lang w:eastAsia="zh-TW"/>
        </w:rPr>
        <w:t xml:space="preserve">a dual ‘relevance’, </w:t>
      </w:r>
      <w:r w:rsidR="00852EA1">
        <w:rPr>
          <w:sz w:val="24"/>
          <w:szCs w:val="24"/>
          <w:lang w:eastAsia="zh-TW"/>
        </w:rPr>
        <w:t xml:space="preserve">in that </w:t>
      </w:r>
      <w:r w:rsidR="004D3EB3">
        <w:rPr>
          <w:sz w:val="24"/>
          <w:szCs w:val="24"/>
          <w:lang w:eastAsia="zh-TW"/>
        </w:rPr>
        <w:t xml:space="preserve">it </w:t>
      </w:r>
      <w:r w:rsidR="00390E31">
        <w:rPr>
          <w:sz w:val="24"/>
          <w:szCs w:val="24"/>
          <w:lang w:eastAsia="zh-TW"/>
        </w:rPr>
        <w:t xml:space="preserve">makes modest theoretical advances with potentially broader scientific relevance, whilst also having likely relevance to specific user groups. </w:t>
      </w:r>
    </w:p>
    <w:p w14:paraId="09D22D1A" w14:textId="7C27C5B6" w:rsidR="00E52A82" w:rsidRDefault="00476DF6" w:rsidP="000901C9">
      <w:pPr>
        <w:pStyle w:val="Heading4"/>
        <w:rPr>
          <w:lang w:eastAsia="zh-TW"/>
        </w:rPr>
      </w:pPr>
      <w:r>
        <w:rPr>
          <w:lang w:eastAsia="zh-TW"/>
        </w:rPr>
        <w:t>Evaluation</w:t>
      </w:r>
    </w:p>
    <w:p w14:paraId="1CD8C9AF" w14:textId="55F614EF" w:rsidR="00476DF6" w:rsidRDefault="007654DC" w:rsidP="006C793D">
      <w:pPr>
        <w:autoSpaceDE w:val="0"/>
        <w:autoSpaceDN w:val="0"/>
        <w:adjustRightInd w:val="0"/>
        <w:spacing w:after="120" w:line="360" w:lineRule="auto"/>
        <w:rPr>
          <w:sz w:val="24"/>
          <w:szCs w:val="24"/>
          <w:lang w:eastAsia="zh-TW"/>
        </w:rPr>
      </w:pPr>
      <w:r>
        <w:rPr>
          <w:sz w:val="24"/>
          <w:szCs w:val="24"/>
          <w:lang w:eastAsia="zh-TW"/>
        </w:rPr>
        <w:t xml:space="preserve">Evaluation refers to the criteria on which </w:t>
      </w:r>
      <w:r w:rsidR="00D86172">
        <w:rPr>
          <w:sz w:val="24"/>
          <w:szCs w:val="24"/>
          <w:lang w:eastAsia="zh-TW"/>
        </w:rPr>
        <w:t xml:space="preserve">the research is expected to be judged. </w:t>
      </w:r>
      <w:r w:rsidR="00FD7504">
        <w:rPr>
          <w:sz w:val="24"/>
          <w:szCs w:val="24"/>
          <w:lang w:eastAsia="zh-TW"/>
        </w:rPr>
        <w:t>‘</w:t>
      </w:r>
      <w:r w:rsidR="00FD17D2">
        <w:rPr>
          <w:sz w:val="24"/>
          <w:szCs w:val="24"/>
          <w:lang w:eastAsia="zh-TW"/>
        </w:rPr>
        <w:t>B</w:t>
      </w:r>
      <w:r w:rsidR="00FD7504">
        <w:rPr>
          <w:sz w:val="24"/>
          <w:szCs w:val="24"/>
          <w:lang w:eastAsia="zh-TW"/>
        </w:rPr>
        <w:t>ounded’</w:t>
      </w:r>
      <w:r w:rsidR="00D86172">
        <w:rPr>
          <w:sz w:val="24"/>
          <w:szCs w:val="24"/>
          <w:lang w:eastAsia="zh-TW"/>
        </w:rPr>
        <w:t xml:space="preserve"> academic research is</w:t>
      </w:r>
      <w:r w:rsidR="00FD17D2">
        <w:rPr>
          <w:sz w:val="24"/>
          <w:szCs w:val="24"/>
          <w:lang w:eastAsia="zh-TW"/>
        </w:rPr>
        <w:t xml:space="preserve"> likely to be</w:t>
      </w:r>
      <w:r w:rsidR="00D86172">
        <w:rPr>
          <w:sz w:val="24"/>
          <w:szCs w:val="24"/>
          <w:lang w:eastAsia="zh-TW"/>
        </w:rPr>
        <w:t xml:space="preserve"> produced with the expectation that it be evaluated </w:t>
      </w:r>
      <w:r w:rsidR="007B513A">
        <w:rPr>
          <w:sz w:val="24"/>
          <w:szCs w:val="24"/>
          <w:lang w:eastAsia="zh-TW"/>
        </w:rPr>
        <w:t xml:space="preserve">according </w:t>
      </w:r>
      <w:r w:rsidR="00FD17D2">
        <w:rPr>
          <w:sz w:val="24"/>
          <w:szCs w:val="24"/>
          <w:lang w:eastAsia="zh-TW"/>
        </w:rPr>
        <w:t xml:space="preserve">solely </w:t>
      </w:r>
      <w:r w:rsidR="007B513A">
        <w:rPr>
          <w:sz w:val="24"/>
          <w:szCs w:val="24"/>
          <w:lang w:eastAsia="zh-TW"/>
        </w:rPr>
        <w:t xml:space="preserve">to ‘internal’ criteria, that is, </w:t>
      </w:r>
      <w:r w:rsidR="00D86172">
        <w:rPr>
          <w:sz w:val="24"/>
          <w:szCs w:val="24"/>
          <w:lang w:eastAsia="zh-TW"/>
        </w:rPr>
        <w:t>by peer</w:t>
      </w:r>
      <w:r w:rsidR="007B513A">
        <w:rPr>
          <w:sz w:val="24"/>
          <w:szCs w:val="24"/>
          <w:lang w:eastAsia="zh-TW"/>
        </w:rPr>
        <w:t>-reviewed assessments of</w:t>
      </w:r>
      <w:r w:rsidR="00D86172">
        <w:rPr>
          <w:sz w:val="24"/>
          <w:szCs w:val="24"/>
          <w:lang w:eastAsia="zh-TW"/>
        </w:rPr>
        <w:t xml:space="preserve"> scientific rigour</w:t>
      </w:r>
      <w:r w:rsidR="007B513A">
        <w:rPr>
          <w:sz w:val="24"/>
          <w:szCs w:val="24"/>
          <w:lang w:eastAsia="zh-TW"/>
        </w:rPr>
        <w:t xml:space="preserve"> and originality</w:t>
      </w:r>
      <w:r w:rsidR="00D86172">
        <w:rPr>
          <w:sz w:val="24"/>
          <w:szCs w:val="24"/>
          <w:lang w:eastAsia="zh-TW"/>
        </w:rPr>
        <w:t xml:space="preserve"> (McNie et al., 2016). However, </w:t>
      </w:r>
      <w:r w:rsidR="00EA35A6">
        <w:rPr>
          <w:sz w:val="24"/>
          <w:szCs w:val="24"/>
          <w:lang w:eastAsia="zh-TW"/>
        </w:rPr>
        <w:t>increasingly, research is conducted with the expectation of achieving non-academic impact. In such</w:t>
      </w:r>
      <w:r w:rsidR="00FD17D2">
        <w:rPr>
          <w:sz w:val="24"/>
          <w:szCs w:val="24"/>
          <w:lang w:eastAsia="zh-TW"/>
        </w:rPr>
        <w:t xml:space="preserve"> ‘unbounded’</w:t>
      </w:r>
      <w:r w:rsidR="00EA35A6">
        <w:rPr>
          <w:sz w:val="24"/>
          <w:szCs w:val="24"/>
          <w:lang w:eastAsia="zh-TW"/>
        </w:rPr>
        <w:t xml:space="preserve"> cases, the research might be considered a success to the extent that it generates revenue, saves lives</w:t>
      </w:r>
      <w:r w:rsidR="00C96D00">
        <w:rPr>
          <w:sz w:val="24"/>
          <w:szCs w:val="24"/>
          <w:lang w:eastAsia="zh-TW"/>
        </w:rPr>
        <w:t xml:space="preserve"> or informs policies, regulations or practice.</w:t>
      </w:r>
      <w:r w:rsidR="007B513A">
        <w:rPr>
          <w:sz w:val="24"/>
          <w:szCs w:val="24"/>
          <w:lang w:eastAsia="zh-TW"/>
        </w:rPr>
        <w:t xml:space="preserve"> </w:t>
      </w:r>
      <w:r w:rsidR="00423DA7">
        <w:rPr>
          <w:sz w:val="24"/>
          <w:szCs w:val="24"/>
          <w:lang w:eastAsia="zh-TW"/>
        </w:rPr>
        <w:t>Again, a middle-ground is relatively common</w:t>
      </w:r>
      <w:r w:rsidR="00A5501D">
        <w:rPr>
          <w:sz w:val="24"/>
          <w:szCs w:val="24"/>
          <w:lang w:eastAsia="zh-TW"/>
        </w:rPr>
        <w:t xml:space="preserve"> in academic research</w:t>
      </w:r>
      <w:r w:rsidR="00423DA7">
        <w:rPr>
          <w:sz w:val="24"/>
          <w:szCs w:val="24"/>
          <w:lang w:eastAsia="zh-TW"/>
        </w:rPr>
        <w:t>, particularly in science related to ‘open systems’ such as environmental research, s</w:t>
      </w:r>
      <w:r w:rsidR="006C793D">
        <w:rPr>
          <w:sz w:val="24"/>
          <w:szCs w:val="24"/>
          <w:lang w:eastAsia="zh-TW"/>
        </w:rPr>
        <w:t>uch</w:t>
      </w:r>
      <w:r w:rsidR="00423DA7">
        <w:rPr>
          <w:sz w:val="24"/>
          <w:szCs w:val="24"/>
          <w:lang w:eastAsia="zh-TW"/>
        </w:rPr>
        <w:t xml:space="preserve"> that</w:t>
      </w:r>
      <w:r w:rsidR="006C793D">
        <w:rPr>
          <w:sz w:val="24"/>
          <w:szCs w:val="24"/>
          <w:lang w:eastAsia="zh-TW"/>
        </w:rPr>
        <w:t xml:space="preserve"> success on</w:t>
      </w:r>
      <w:r w:rsidR="00423DA7">
        <w:rPr>
          <w:sz w:val="24"/>
          <w:szCs w:val="24"/>
          <w:lang w:eastAsia="zh-TW"/>
        </w:rPr>
        <w:t xml:space="preserve"> evaluation according to scientific criteria (i.e. the resolution of a contested, complex scientific question) </w:t>
      </w:r>
      <w:r w:rsidR="006C793D">
        <w:rPr>
          <w:sz w:val="24"/>
          <w:szCs w:val="24"/>
          <w:lang w:eastAsia="zh-TW"/>
        </w:rPr>
        <w:t xml:space="preserve">is an important step towards success according to external criteria (i.e. influencing environmental policy). </w:t>
      </w:r>
    </w:p>
    <w:p w14:paraId="0CA4C9B2" w14:textId="586586F9" w:rsidR="00507D9A" w:rsidRDefault="00507D9A" w:rsidP="000901C9">
      <w:pPr>
        <w:pStyle w:val="Heading4"/>
        <w:rPr>
          <w:lang w:eastAsia="zh-TW"/>
        </w:rPr>
      </w:pPr>
      <w:r>
        <w:rPr>
          <w:lang w:eastAsia="zh-TW"/>
        </w:rPr>
        <w:t>Outputs &amp; outcomes</w:t>
      </w:r>
    </w:p>
    <w:p w14:paraId="224DF055" w14:textId="01DEAFF7" w:rsidR="007335C2" w:rsidRDefault="0075190D" w:rsidP="00D54D67">
      <w:pPr>
        <w:spacing w:after="120" w:line="360" w:lineRule="auto"/>
        <w:rPr>
          <w:sz w:val="24"/>
          <w:szCs w:val="24"/>
          <w:lang w:eastAsia="zh-TW"/>
        </w:rPr>
      </w:pPr>
      <w:r>
        <w:rPr>
          <w:sz w:val="24"/>
          <w:szCs w:val="24"/>
          <w:lang w:eastAsia="zh-TW"/>
        </w:rPr>
        <w:t xml:space="preserve">A key </w:t>
      </w:r>
      <w:r w:rsidR="00D528E5">
        <w:rPr>
          <w:sz w:val="24"/>
          <w:szCs w:val="24"/>
          <w:lang w:eastAsia="zh-TW"/>
        </w:rPr>
        <w:t xml:space="preserve">issue here is the intended audience of outputs and outcomes. </w:t>
      </w:r>
      <w:r w:rsidR="00A66778">
        <w:rPr>
          <w:sz w:val="24"/>
          <w:szCs w:val="24"/>
          <w:lang w:eastAsia="zh-TW"/>
        </w:rPr>
        <w:t xml:space="preserve">‘Bounded’ research would also likely aim at a similarly ‘bounded’ audience, i.e., one’s </w:t>
      </w:r>
      <w:r w:rsidR="00D528E5">
        <w:rPr>
          <w:sz w:val="24"/>
          <w:szCs w:val="24"/>
          <w:lang w:eastAsia="zh-TW"/>
        </w:rPr>
        <w:t xml:space="preserve">immediate scholarly community, with the intended outcome </w:t>
      </w:r>
      <w:r w:rsidR="00A66778">
        <w:rPr>
          <w:sz w:val="24"/>
          <w:szCs w:val="24"/>
          <w:lang w:eastAsia="zh-TW"/>
        </w:rPr>
        <w:t>of the research being to contribute to the shared knowledge base of this specialist community</w:t>
      </w:r>
      <w:r w:rsidR="00D528E5">
        <w:rPr>
          <w:sz w:val="24"/>
          <w:szCs w:val="24"/>
          <w:lang w:eastAsia="zh-TW"/>
        </w:rPr>
        <w:t xml:space="preserve">. </w:t>
      </w:r>
      <w:r w:rsidR="00A66778">
        <w:rPr>
          <w:sz w:val="24"/>
          <w:szCs w:val="24"/>
          <w:lang w:eastAsia="zh-TW"/>
        </w:rPr>
        <w:t>‘Unbounded’ research might yield a greater diversity of</w:t>
      </w:r>
      <w:r w:rsidR="007335C2">
        <w:rPr>
          <w:sz w:val="24"/>
          <w:szCs w:val="24"/>
          <w:lang w:eastAsia="zh-TW"/>
        </w:rPr>
        <w:t xml:space="preserve"> outputs</w:t>
      </w:r>
      <w:r w:rsidR="00A66778">
        <w:rPr>
          <w:sz w:val="24"/>
          <w:szCs w:val="24"/>
          <w:lang w:eastAsia="zh-TW"/>
        </w:rPr>
        <w:t xml:space="preserve">, for example taking the form </w:t>
      </w:r>
      <w:r w:rsidR="007335C2">
        <w:rPr>
          <w:sz w:val="24"/>
          <w:szCs w:val="24"/>
          <w:lang w:eastAsia="zh-TW"/>
        </w:rPr>
        <w:t>of</w:t>
      </w:r>
      <w:r>
        <w:rPr>
          <w:sz w:val="24"/>
          <w:szCs w:val="24"/>
          <w:lang w:eastAsia="zh-TW"/>
        </w:rPr>
        <w:t xml:space="preserve"> “trainings, public outreach activities, </w:t>
      </w:r>
      <w:r w:rsidR="007335C2">
        <w:rPr>
          <w:sz w:val="24"/>
          <w:szCs w:val="24"/>
          <w:lang w:eastAsia="zh-TW"/>
        </w:rPr>
        <w:t>...</w:t>
      </w:r>
      <w:r>
        <w:rPr>
          <w:sz w:val="24"/>
          <w:szCs w:val="24"/>
          <w:lang w:eastAsia="zh-TW"/>
        </w:rPr>
        <w:t xml:space="preserve"> press releases, ...and expanded social networks” </w:t>
      </w:r>
      <w:r>
        <w:rPr>
          <w:sz w:val="24"/>
          <w:szCs w:val="24"/>
          <w:lang w:eastAsia="zh-TW"/>
        </w:rPr>
        <w:fldChar w:fldCharType="begin"/>
      </w:r>
      <w:r w:rsidR="007335C2">
        <w:rPr>
          <w:sz w:val="24"/>
          <w:szCs w:val="24"/>
          <w:lang w:eastAsia="zh-TW"/>
        </w:rPr>
        <w:instrText xml:space="preserve"> ADDIN EN.CITE &lt;EndNote&gt;&lt;Cite&gt;&lt;Author&gt;McNie&lt;/Author&gt;&lt;Year&gt;2016&lt;/Year&gt;&lt;IDText&gt;Improving the public value of science: A typology to inform discussion, design and implementation of research&lt;/IDText&gt;&lt;Pages&gt;890&lt;/Pages&gt;&lt;DisplayText&gt;(McNie et al., 2016, p. 890)&lt;/DisplayText&gt;&lt;record&gt;&lt;urls&gt;&lt;related-urls&gt;&lt;url&gt;https://www.scopus.com/inward/record.uri?eid=2-s2.0-84959431924&amp;amp;partnerID=40&amp;amp;md5=6e4fc01d19d1b61b09084e6d6aa244db&lt;/url&gt;&lt;/related-urls&gt;&lt;/urls&gt;&lt;work-type&gt;Article&lt;/work-type&gt;&lt;titles&gt;&lt;title&gt;Improving the public value of science: A typology to inform discussion, design and implementation of research&lt;/title&gt;&lt;secondary-title&gt;Research Policy&lt;/secondary-title&gt;&lt;/titles&gt;&lt;pages&gt;884-895&lt;/pages&gt;&lt;number&gt;4&lt;/number&gt;&lt;contributors&gt;&lt;authors&gt;&lt;author&gt;McNie, E. C.&lt;/author&gt;&lt;author&gt;Parris, A.&lt;/author&gt;&lt;author&gt;Sarewitz, D.&lt;/author&gt;&lt;/authors&gt;&lt;/contributors&gt;&lt;added-date format="utc"&gt;1473704837&lt;/added-date&gt;&lt;ref-type name="Journal Article"&gt;17&lt;/ref-type&gt;&lt;dates&gt;&lt;year&gt;2016&lt;/year&gt;&lt;/dates&gt;&lt;rec-number&gt;3484&lt;/rec-number&gt;&lt;last-updated-date format="utc"&gt;1473704837&lt;/last-updated-date&gt;&lt;electronic-resource-num&gt;10.1016/j.respol.2016.01.004&lt;/electronic-resource-num&gt;&lt;volume&gt;45&lt;/volume&gt;&lt;remote-database-name&gt;Scopus&lt;/remote-database-name&gt;&lt;/record&gt;&lt;/Cite&gt;&lt;/EndNote&gt;</w:instrText>
      </w:r>
      <w:r>
        <w:rPr>
          <w:sz w:val="24"/>
          <w:szCs w:val="24"/>
          <w:lang w:eastAsia="zh-TW"/>
        </w:rPr>
        <w:fldChar w:fldCharType="separate"/>
      </w:r>
      <w:r w:rsidR="007335C2">
        <w:rPr>
          <w:noProof/>
          <w:sz w:val="24"/>
          <w:szCs w:val="24"/>
          <w:lang w:eastAsia="zh-TW"/>
        </w:rPr>
        <w:t>(McNie et al., 2016, p. 890)</w:t>
      </w:r>
      <w:r>
        <w:rPr>
          <w:sz w:val="24"/>
          <w:szCs w:val="24"/>
          <w:lang w:eastAsia="zh-TW"/>
        </w:rPr>
        <w:fldChar w:fldCharType="end"/>
      </w:r>
      <w:r>
        <w:rPr>
          <w:sz w:val="24"/>
          <w:szCs w:val="24"/>
          <w:lang w:eastAsia="zh-TW"/>
        </w:rPr>
        <w:t xml:space="preserve">. </w:t>
      </w:r>
      <w:r w:rsidR="001210D6">
        <w:rPr>
          <w:sz w:val="24"/>
          <w:szCs w:val="24"/>
          <w:lang w:eastAsia="zh-TW"/>
        </w:rPr>
        <w:t>H</w:t>
      </w:r>
      <w:r w:rsidR="00EC3427">
        <w:rPr>
          <w:sz w:val="24"/>
          <w:szCs w:val="24"/>
          <w:lang w:eastAsia="zh-TW"/>
        </w:rPr>
        <w:t xml:space="preserve">owever, </w:t>
      </w:r>
      <w:r w:rsidR="001210D6">
        <w:rPr>
          <w:sz w:val="24"/>
          <w:szCs w:val="24"/>
          <w:lang w:eastAsia="zh-TW"/>
        </w:rPr>
        <w:t xml:space="preserve">these ‘bounded’ and ‘unbounded’ outputs and outcomes can be blurred </w:t>
      </w:r>
      <w:r w:rsidR="00D54D67">
        <w:rPr>
          <w:sz w:val="24"/>
          <w:szCs w:val="24"/>
          <w:lang w:eastAsia="zh-TW"/>
        </w:rPr>
        <w:t>when external users have a high level of relevant expertise themselves. In such cases, the research might produce relatively ‘bounded’ outputs aimed at a relatively limited audience, but if this ‘</w:t>
      </w:r>
      <w:r w:rsidR="007335C2">
        <w:rPr>
          <w:sz w:val="24"/>
          <w:szCs w:val="24"/>
          <w:lang w:eastAsia="zh-TW"/>
        </w:rPr>
        <w:t>limited audience</w:t>
      </w:r>
      <w:r w:rsidR="00D54D67">
        <w:rPr>
          <w:sz w:val="24"/>
          <w:szCs w:val="24"/>
          <w:lang w:eastAsia="zh-TW"/>
        </w:rPr>
        <w:t>’ included</w:t>
      </w:r>
      <w:r w:rsidR="007335C2">
        <w:rPr>
          <w:sz w:val="24"/>
          <w:szCs w:val="24"/>
          <w:lang w:eastAsia="zh-TW"/>
        </w:rPr>
        <w:t xml:space="preserve"> expert clinical practitioners</w:t>
      </w:r>
      <w:r w:rsidR="00D54D67">
        <w:rPr>
          <w:sz w:val="24"/>
          <w:szCs w:val="24"/>
          <w:lang w:eastAsia="zh-TW"/>
        </w:rPr>
        <w:t xml:space="preserve">, then the ultimate </w:t>
      </w:r>
      <w:r w:rsidR="007335C2">
        <w:rPr>
          <w:sz w:val="24"/>
          <w:szCs w:val="24"/>
          <w:lang w:eastAsia="zh-TW"/>
        </w:rPr>
        <w:t xml:space="preserve">outcomes </w:t>
      </w:r>
      <w:r w:rsidR="00D54D67">
        <w:rPr>
          <w:sz w:val="24"/>
          <w:szCs w:val="24"/>
          <w:lang w:eastAsia="zh-TW"/>
        </w:rPr>
        <w:t>of this knowledge exchange would be significant and go well beyond the boundaries of academia</w:t>
      </w:r>
      <w:r w:rsidR="007335C2">
        <w:rPr>
          <w:sz w:val="24"/>
          <w:szCs w:val="24"/>
          <w:lang w:eastAsia="zh-TW"/>
        </w:rPr>
        <w:t xml:space="preserve">. </w:t>
      </w:r>
    </w:p>
    <w:p w14:paraId="281BD59E" w14:textId="2D072D82" w:rsidR="00011E23" w:rsidRDefault="004C62B6" w:rsidP="000901C9">
      <w:pPr>
        <w:pStyle w:val="Heading4"/>
        <w:rPr>
          <w:lang w:eastAsia="zh-TW"/>
        </w:rPr>
      </w:pPr>
      <w:r>
        <w:rPr>
          <w:lang w:eastAsia="zh-TW"/>
        </w:rPr>
        <w:t>Uncertainty</w:t>
      </w:r>
    </w:p>
    <w:p w14:paraId="0157086A" w14:textId="59BFE18A" w:rsidR="00A01C30" w:rsidRDefault="00AA5284" w:rsidP="00E52A82">
      <w:pPr>
        <w:autoSpaceDE w:val="0"/>
        <w:autoSpaceDN w:val="0"/>
        <w:adjustRightInd w:val="0"/>
        <w:spacing w:after="120" w:line="360" w:lineRule="auto"/>
        <w:rPr>
          <w:sz w:val="24"/>
          <w:szCs w:val="24"/>
          <w:lang w:eastAsia="zh-TW"/>
        </w:rPr>
      </w:pPr>
      <w:r>
        <w:rPr>
          <w:sz w:val="24"/>
          <w:szCs w:val="24"/>
          <w:lang w:eastAsia="zh-TW"/>
        </w:rPr>
        <w:t xml:space="preserve">Uncertainty is </w:t>
      </w:r>
      <w:r w:rsidR="00B57A4F">
        <w:rPr>
          <w:sz w:val="24"/>
          <w:szCs w:val="24"/>
          <w:lang w:eastAsia="zh-TW"/>
        </w:rPr>
        <w:t xml:space="preserve">an </w:t>
      </w:r>
      <w:r>
        <w:rPr>
          <w:sz w:val="24"/>
          <w:szCs w:val="24"/>
          <w:lang w:eastAsia="zh-TW"/>
        </w:rPr>
        <w:t>“inherent” (McNie et al., 2016, p. 885)</w:t>
      </w:r>
      <w:r w:rsidR="0053247D">
        <w:rPr>
          <w:sz w:val="24"/>
          <w:szCs w:val="24"/>
          <w:lang w:eastAsia="zh-TW"/>
        </w:rPr>
        <w:t xml:space="preserve"> </w:t>
      </w:r>
      <w:r w:rsidR="00B57A4F">
        <w:rPr>
          <w:sz w:val="24"/>
          <w:szCs w:val="24"/>
          <w:lang w:eastAsia="zh-TW"/>
        </w:rPr>
        <w:t>feature of empirical research</w:t>
      </w:r>
      <w:r w:rsidR="00F27E4F">
        <w:rPr>
          <w:sz w:val="24"/>
          <w:szCs w:val="24"/>
          <w:lang w:eastAsia="zh-TW"/>
        </w:rPr>
        <w:t xml:space="preserve">, and the way that researchers deal with ‘uncertainty’ can be thought of in terms of a trade-off. </w:t>
      </w:r>
      <w:r w:rsidR="00823F96">
        <w:rPr>
          <w:sz w:val="24"/>
          <w:szCs w:val="24"/>
          <w:lang w:eastAsia="zh-TW"/>
        </w:rPr>
        <w:t>‘Bounded’ research</w:t>
      </w:r>
      <w:r w:rsidR="00A84427">
        <w:rPr>
          <w:sz w:val="24"/>
          <w:szCs w:val="24"/>
          <w:lang w:eastAsia="zh-TW"/>
        </w:rPr>
        <w:t xml:space="preserve"> would typically</w:t>
      </w:r>
      <w:r w:rsidR="00F27E4F">
        <w:rPr>
          <w:sz w:val="24"/>
          <w:szCs w:val="24"/>
          <w:lang w:eastAsia="zh-TW"/>
        </w:rPr>
        <w:t xml:space="preserve"> aim to</w:t>
      </w:r>
      <w:r w:rsidR="0053247D">
        <w:rPr>
          <w:sz w:val="24"/>
          <w:szCs w:val="24"/>
          <w:lang w:eastAsia="zh-TW"/>
        </w:rPr>
        <w:t xml:space="preserve"> “reduce epistemic uncertainty” as much as possible by </w:t>
      </w:r>
      <w:r w:rsidR="00A84427">
        <w:rPr>
          <w:sz w:val="24"/>
          <w:szCs w:val="24"/>
          <w:lang w:eastAsia="zh-TW"/>
        </w:rPr>
        <w:t xml:space="preserve">prioritising </w:t>
      </w:r>
      <w:r w:rsidR="0053247D">
        <w:rPr>
          <w:sz w:val="24"/>
          <w:szCs w:val="24"/>
          <w:lang w:eastAsia="zh-TW"/>
        </w:rPr>
        <w:t>“accuracy and precision” (</w:t>
      </w:r>
      <w:r w:rsidR="00F27E4F">
        <w:rPr>
          <w:sz w:val="24"/>
          <w:szCs w:val="24"/>
          <w:lang w:eastAsia="zh-TW"/>
        </w:rPr>
        <w:t>ibid.</w:t>
      </w:r>
      <w:r w:rsidR="0053247D">
        <w:rPr>
          <w:sz w:val="24"/>
          <w:szCs w:val="24"/>
          <w:lang w:eastAsia="zh-TW"/>
        </w:rPr>
        <w:t xml:space="preserve">, p. 888). </w:t>
      </w:r>
      <w:r w:rsidR="00F27E4F">
        <w:rPr>
          <w:sz w:val="24"/>
          <w:szCs w:val="24"/>
          <w:lang w:eastAsia="zh-TW"/>
        </w:rPr>
        <w:t xml:space="preserve">But such results can often be complex and hard to interpret, particularly to those not with specialist knowledge of the topic. As such, </w:t>
      </w:r>
      <w:r w:rsidR="00513B2A">
        <w:rPr>
          <w:sz w:val="24"/>
          <w:szCs w:val="24"/>
          <w:lang w:eastAsia="zh-TW"/>
        </w:rPr>
        <w:t>‘unbounded’</w:t>
      </w:r>
      <w:r w:rsidR="00F27E4F">
        <w:rPr>
          <w:sz w:val="24"/>
          <w:szCs w:val="24"/>
          <w:lang w:eastAsia="zh-TW"/>
        </w:rPr>
        <w:t xml:space="preserve"> research</w:t>
      </w:r>
      <w:r w:rsidR="00513B2A">
        <w:rPr>
          <w:sz w:val="24"/>
          <w:szCs w:val="24"/>
          <w:lang w:eastAsia="zh-TW"/>
        </w:rPr>
        <w:t xml:space="preserve">, with a greater interest in </w:t>
      </w:r>
      <w:r w:rsidR="00F27E4F">
        <w:rPr>
          <w:sz w:val="24"/>
          <w:szCs w:val="24"/>
          <w:lang w:eastAsia="zh-TW"/>
        </w:rPr>
        <w:t>inform</w:t>
      </w:r>
      <w:r w:rsidR="00513B2A">
        <w:rPr>
          <w:sz w:val="24"/>
          <w:szCs w:val="24"/>
          <w:lang w:eastAsia="zh-TW"/>
        </w:rPr>
        <w:t xml:space="preserve">ing </w:t>
      </w:r>
      <w:r w:rsidR="00F27E4F">
        <w:rPr>
          <w:sz w:val="24"/>
          <w:szCs w:val="24"/>
          <w:lang w:eastAsia="zh-TW"/>
        </w:rPr>
        <w:t xml:space="preserve">some context of application or practice, </w:t>
      </w:r>
      <w:r w:rsidR="00420183">
        <w:rPr>
          <w:sz w:val="24"/>
          <w:szCs w:val="24"/>
          <w:lang w:eastAsia="zh-TW"/>
        </w:rPr>
        <w:t>would likely take a more pragmatic approach to uncertainty</w:t>
      </w:r>
      <w:r w:rsidR="00F27E4F">
        <w:rPr>
          <w:sz w:val="24"/>
          <w:szCs w:val="24"/>
          <w:lang w:eastAsia="zh-TW"/>
        </w:rPr>
        <w:t xml:space="preserve">. That is, </w:t>
      </w:r>
      <w:r w:rsidR="00A01C30">
        <w:rPr>
          <w:sz w:val="24"/>
          <w:szCs w:val="24"/>
          <w:lang w:eastAsia="zh-TW"/>
        </w:rPr>
        <w:t>the researchers aim to produce knowledge that is sufficient for a given purpose, acknowledging that it will not lead to full understanding of the phenomenon. This could be summarised as a ‘what works’ approach</w:t>
      </w:r>
      <w:r w:rsidR="00420183">
        <w:rPr>
          <w:sz w:val="24"/>
          <w:szCs w:val="24"/>
          <w:lang w:eastAsia="zh-TW"/>
        </w:rPr>
        <w:t xml:space="preserve">. </w:t>
      </w:r>
      <w:r w:rsidR="002670E0">
        <w:rPr>
          <w:sz w:val="24"/>
          <w:szCs w:val="24"/>
          <w:lang w:eastAsia="zh-TW"/>
        </w:rPr>
        <w:t xml:space="preserve"> </w:t>
      </w:r>
    </w:p>
    <w:p w14:paraId="25B1C05A" w14:textId="7F05202D" w:rsidR="00427874" w:rsidRDefault="00427874" w:rsidP="000901C9">
      <w:pPr>
        <w:pStyle w:val="Heading4"/>
        <w:rPr>
          <w:lang w:eastAsia="zh-TW"/>
        </w:rPr>
      </w:pPr>
      <w:r>
        <w:rPr>
          <w:lang w:eastAsia="zh-TW"/>
        </w:rPr>
        <w:t>Knowledge exchange</w:t>
      </w:r>
    </w:p>
    <w:p w14:paraId="03129110" w14:textId="0150F97A" w:rsidR="004705A5" w:rsidRDefault="00BE17A7" w:rsidP="004705A5">
      <w:pPr>
        <w:spacing w:after="120" w:line="360" w:lineRule="auto"/>
        <w:rPr>
          <w:sz w:val="24"/>
          <w:szCs w:val="24"/>
          <w:lang w:eastAsia="zh-TW"/>
        </w:rPr>
      </w:pPr>
      <w:r>
        <w:rPr>
          <w:sz w:val="24"/>
          <w:szCs w:val="24"/>
          <w:lang w:eastAsia="zh-TW"/>
        </w:rPr>
        <w:t>Knowledge exchange</w:t>
      </w:r>
      <w:r w:rsidR="00F274D0">
        <w:rPr>
          <w:sz w:val="24"/>
          <w:szCs w:val="24"/>
          <w:lang w:eastAsia="zh-TW"/>
        </w:rPr>
        <w:t xml:space="preserve"> is</w:t>
      </w:r>
      <w:r w:rsidR="004705A5">
        <w:rPr>
          <w:sz w:val="24"/>
          <w:szCs w:val="24"/>
          <w:lang w:eastAsia="zh-TW"/>
        </w:rPr>
        <w:t xml:space="preserve"> an increasingly key concept amongst science policymakers and analysts for “understanding how to reconcile the supply of scientific information with users’ demands and increase the impact of ... research” (</w:t>
      </w:r>
      <w:r>
        <w:rPr>
          <w:sz w:val="24"/>
          <w:szCs w:val="24"/>
          <w:lang w:eastAsia="zh-TW"/>
        </w:rPr>
        <w:t>McNie et al., 2016, p.</w:t>
      </w:r>
      <w:r w:rsidR="000D370F">
        <w:rPr>
          <w:sz w:val="24"/>
          <w:szCs w:val="24"/>
          <w:lang w:eastAsia="zh-TW"/>
        </w:rPr>
        <w:t xml:space="preserve"> </w:t>
      </w:r>
      <w:r w:rsidR="004705A5">
        <w:rPr>
          <w:sz w:val="24"/>
          <w:szCs w:val="24"/>
          <w:lang w:eastAsia="zh-TW"/>
        </w:rPr>
        <w:t xml:space="preserve">888). </w:t>
      </w:r>
      <w:r w:rsidR="002A025A">
        <w:rPr>
          <w:sz w:val="24"/>
          <w:szCs w:val="24"/>
          <w:lang w:eastAsia="zh-TW"/>
        </w:rPr>
        <w:t>‘Bounded’ research would typically exhibit a</w:t>
      </w:r>
      <w:r w:rsidR="004705A5">
        <w:rPr>
          <w:sz w:val="24"/>
          <w:szCs w:val="24"/>
          <w:lang w:eastAsia="zh-TW"/>
        </w:rPr>
        <w:t xml:space="preserve"> “one-way communication from science to society</w:t>
      </w:r>
      <w:r w:rsidR="00C85432">
        <w:rPr>
          <w:sz w:val="24"/>
          <w:szCs w:val="24"/>
          <w:lang w:eastAsia="zh-TW"/>
        </w:rPr>
        <w:t>”, for example “</w:t>
      </w:r>
      <w:r w:rsidR="004705A5">
        <w:rPr>
          <w:sz w:val="24"/>
          <w:szCs w:val="24"/>
          <w:lang w:eastAsia="zh-TW"/>
        </w:rPr>
        <w:t>through peer-review publications</w:t>
      </w:r>
      <w:r w:rsidR="00C85432">
        <w:rPr>
          <w:sz w:val="24"/>
          <w:szCs w:val="24"/>
          <w:lang w:eastAsia="zh-TW"/>
        </w:rPr>
        <w:t>” (ibid., p. 888). In such cases, researchers “com</w:t>
      </w:r>
      <w:r w:rsidR="004705A5">
        <w:rPr>
          <w:sz w:val="24"/>
          <w:szCs w:val="24"/>
          <w:lang w:eastAsia="zh-TW"/>
        </w:rPr>
        <w:t>municate in ways that are consistent with, and understood by, their shared epistemic communities and not with the general public”</w:t>
      </w:r>
      <w:r w:rsidR="00C9538F">
        <w:rPr>
          <w:sz w:val="24"/>
          <w:szCs w:val="24"/>
          <w:lang w:eastAsia="zh-TW"/>
        </w:rPr>
        <w:t xml:space="preserve"> (ibid., p. 888)</w:t>
      </w:r>
      <w:r w:rsidR="004705A5">
        <w:rPr>
          <w:sz w:val="24"/>
          <w:szCs w:val="24"/>
          <w:lang w:eastAsia="zh-TW"/>
        </w:rPr>
        <w:t xml:space="preserve">. By contrast, </w:t>
      </w:r>
      <w:r w:rsidR="002A025A">
        <w:rPr>
          <w:sz w:val="24"/>
          <w:szCs w:val="24"/>
          <w:lang w:eastAsia="zh-TW"/>
        </w:rPr>
        <w:t xml:space="preserve">‘unbounded’ research welcomes more iterative </w:t>
      </w:r>
      <w:r w:rsidR="004705A5">
        <w:rPr>
          <w:sz w:val="24"/>
          <w:szCs w:val="24"/>
          <w:lang w:eastAsia="zh-TW"/>
        </w:rPr>
        <w:t>communication</w:t>
      </w:r>
      <w:r w:rsidR="002A025A">
        <w:rPr>
          <w:sz w:val="24"/>
          <w:szCs w:val="24"/>
          <w:lang w:eastAsia="zh-TW"/>
        </w:rPr>
        <w:t>s</w:t>
      </w:r>
      <w:r w:rsidR="00776B6A">
        <w:rPr>
          <w:sz w:val="24"/>
          <w:szCs w:val="24"/>
          <w:lang w:eastAsia="zh-TW"/>
        </w:rPr>
        <w:t xml:space="preserve">, and is </w:t>
      </w:r>
      <w:r w:rsidR="004705A5">
        <w:rPr>
          <w:sz w:val="24"/>
          <w:szCs w:val="24"/>
          <w:lang w:eastAsia="zh-TW"/>
        </w:rPr>
        <w:t xml:space="preserve">“conducted in a language understood by researchers and users alike” </w:t>
      </w:r>
      <w:r w:rsidR="00776B6A">
        <w:rPr>
          <w:sz w:val="24"/>
          <w:szCs w:val="24"/>
          <w:lang w:eastAsia="zh-TW"/>
        </w:rPr>
        <w:t xml:space="preserve">(ibid., p. 888). </w:t>
      </w:r>
      <w:r w:rsidR="002A025A">
        <w:rPr>
          <w:sz w:val="24"/>
          <w:szCs w:val="24"/>
          <w:lang w:eastAsia="zh-TW"/>
        </w:rPr>
        <w:t xml:space="preserve">As with the earlier case of ‘outputs &amp; outcomes’, however, there is often a quite natural middle-ground for academics to tread, as key user groups often have some level of shared expertise with academics, making the knowledge exchange process relatively simpler and lower in ‘transaction cost’. </w:t>
      </w:r>
    </w:p>
    <w:p w14:paraId="31786C5C" w14:textId="511AA88E" w:rsidR="00427874" w:rsidRDefault="00427874" w:rsidP="000901C9">
      <w:pPr>
        <w:pStyle w:val="Heading4"/>
        <w:rPr>
          <w:lang w:eastAsia="zh-TW"/>
        </w:rPr>
      </w:pPr>
      <w:r>
        <w:rPr>
          <w:lang w:eastAsia="zh-TW"/>
        </w:rPr>
        <w:t>Accessibility</w:t>
      </w:r>
    </w:p>
    <w:p w14:paraId="62C21A11" w14:textId="36ADEA24" w:rsidR="00EA2F77" w:rsidRDefault="007E4FE5" w:rsidP="000901C9">
      <w:pPr>
        <w:spacing w:after="120" w:line="360" w:lineRule="auto"/>
        <w:rPr>
          <w:sz w:val="24"/>
          <w:szCs w:val="24"/>
          <w:lang w:eastAsia="zh-TW"/>
        </w:rPr>
      </w:pPr>
      <w:r>
        <w:rPr>
          <w:sz w:val="24"/>
          <w:szCs w:val="24"/>
          <w:lang w:eastAsia="zh-TW"/>
        </w:rPr>
        <w:t>‘Bounded’ research typically prefers maintaining strong</w:t>
      </w:r>
      <w:r w:rsidR="00EC46B2">
        <w:rPr>
          <w:sz w:val="24"/>
          <w:szCs w:val="24"/>
          <w:lang w:eastAsia="zh-TW"/>
        </w:rPr>
        <w:t xml:space="preserve"> boundaries in terms of who is and is not able to access </w:t>
      </w:r>
      <w:r w:rsidR="007C1EC0">
        <w:rPr>
          <w:sz w:val="24"/>
          <w:szCs w:val="24"/>
          <w:lang w:eastAsia="zh-TW"/>
        </w:rPr>
        <w:t>the academic institution</w:t>
      </w:r>
      <w:r w:rsidR="00EC46B2">
        <w:rPr>
          <w:sz w:val="24"/>
          <w:szCs w:val="24"/>
          <w:lang w:eastAsia="zh-TW"/>
        </w:rPr>
        <w:t xml:space="preserve">. </w:t>
      </w:r>
      <w:r w:rsidR="008377C1">
        <w:rPr>
          <w:sz w:val="24"/>
          <w:szCs w:val="24"/>
          <w:lang w:eastAsia="zh-TW"/>
        </w:rPr>
        <w:t xml:space="preserve">The ‘ivory tower’ image </w:t>
      </w:r>
      <w:r w:rsidR="00F03FC6">
        <w:rPr>
          <w:sz w:val="24"/>
          <w:szCs w:val="24"/>
          <w:lang w:eastAsia="zh-TW"/>
        </w:rPr>
        <w:t>characterises the extreme end of this spectrum, in which academic research is</w:t>
      </w:r>
      <w:r w:rsidR="00A9154C">
        <w:rPr>
          <w:sz w:val="24"/>
          <w:szCs w:val="24"/>
          <w:lang w:eastAsia="zh-TW"/>
        </w:rPr>
        <w:t xml:space="preserve"> </w:t>
      </w:r>
      <w:r w:rsidR="00EC46B2">
        <w:rPr>
          <w:sz w:val="24"/>
          <w:szCs w:val="24"/>
          <w:lang w:eastAsia="zh-TW"/>
        </w:rPr>
        <w:t>“situated in departments, centres, schools, colleges or institutes, each of which has its own barriers to access both for users and other researchers” (</w:t>
      </w:r>
      <w:r w:rsidR="0064346F">
        <w:rPr>
          <w:sz w:val="24"/>
          <w:szCs w:val="24"/>
          <w:lang w:eastAsia="zh-TW"/>
        </w:rPr>
        <w:t xml:space="preserve">ibid., p. </w:t>
      </w:r>
      <w:r w:rsidR="00EC46B2">
        <w:rPr>
          <w:sz w:val="24"/>
          <w:szCs w:val="24"/>
          <w:lang w:eastAsia="zh-TW"/>
        </w:rPr>
        <w:t xml:space="preserve">889). </w:t>
      </w:r>
      <w:r w:rsidR="00F03FC6">
        <w:rPr>
          <w:sz w:val="24"/>
          <w:szCs w:val="24"/>
          <w:lang w:eastAsia="zh-TW"/>
        </w:rPr>
        <w:t>‘Unbounded’ research prefers organisational structures</w:t>
      </w:r>
      <w:r w:rsidR="00EC46B2">
        <w:rPr>
          <w:sz w:val="24"/>
          <w:szCs w:val="24"/>
          <w:lang w:eastAsia="zh-TW"/>
        </w:rPr>
        <w:t xml:space="preserve"> adapted and designed in order “to facilitate easy access” (</w:t>
      </w:r>
      <w:r w:rsidR="0064346F">
        <w:rPr>
          <w:sz w:val="24"/>
          <w:szCs w:val="24"/>
          <w:lang w:eastAsia="zh-TW"/>
        </w:rPr>
        <w:t xml:space="preserve">ibid., p. </w:t>
      </w:r>
      <w:r w:rsidR="00EC46B2">
        <w:rPr>
          <w:sz w:val="24"/>
          <w:szCs w:val="24"/>
          <w:lang w:eastAsia="zh-TW"/>
        </w:rPr>
        <w:t>889), both to and for potential users.</w:t>
      </w:r>
      <w:r w:rsidR="00FB753B">
        <w:rPr>
          <w:sz w:val="24"/>
          <w:szCs w:val="24"/>
          <w:lang w:eastAsia="zh-TW"/>
        </w:rPr>
        <w:t xml:space="preserve"> Typically, </w:t>
      </w:r>
      <w:r w:rsidR="00FB753B">
        <w:rPr>
          <w:i/>
          <w:sz w:val="24"/>
          <w:szCs w:val="24"/>
          <w:lang w:eastAsia="zh-TW"/>
        </w:rPr>
        <w:t>boundary structures</w:t>
      </w:r>
      <w:r w:rsidR="001442A2">
        <w:rPr>
          <w:i/>
          <w:sz w:val="24"/>
          <w:szCs w:val="24"/>
          <w:lang w:eastAsia="zh-TW"/>
        </w:rPr>
        <w:t xml:space="preserve"> </w:t>
      </w:r>
      <w:r w:rsidR="001442A2">
        <w:rPr>
          <w:sz w:val="24"/>
          <w:szCs w:val="24"/>
          <w:lang w:eastAsia="zh-TW"/>
        </w:rPr>
        <w:t xml:space="preserve">do attempt to facilitate eased access, but in a discriminatory way, making the university (or a particular section of it) accessible to some users and stakeholders, but not necessarily to the wider public. </w:t>
      </w:r>
    </w:p>
    <w:p w14:paraId="3C61A28A" w14:textId="6D494FC5" w:rsidR="00427874" w:rsidRPr="00427874" w:rsidRDefault="00427874" w:rsidP="000901C9">
      <w:pPr>
        <w:pStyle w:val="Heading4"/>
        <w:rPr>
          <w:lang w:eastAsia="zh-TW"/>
        </w:rPr>
      </w:pPr>
      <w:r>
        <w:rPr>
          <w:lang w:eastAsia="zh-TW"/>
        </w:rPr>
        <w:t>Boundary management</w:t>
      </w:r>
    </w:p>
    <w:p w14:paraId="28401D27" w14:textId="71EF903A" w:rsidR="009D09A8" w:rsidRDefault="0064346F" w:rsidP="009D09A8">
      <w:pPr>
        <w:spacing w:after="120" w:line="360" w:lineRule="auto"/>
        <w:rPr>
          <w:sz w:val="24"/>
          <w:szCs w:val="24"/>
          <w:lang w:eastAsia="zh-TW"/>
        </w:rPr>
      </w:pPr>
      <w:r>
        <w:rPr>
          <w:sz w:val="24"/>
          <w:szCs w:val="24"/>
          <w:lang w:eastAsia="zh-TW"/>
        </w:rPr>
        <w:t>McNie et al. (2016)</w:t>
      </w:r>
      <w:r w:rsidR="009D09A8">
        <w:rPr>
          <w:sz w:val="24"/>
          <w:szCs w:val="24"/>
          <w:lang w:eastAsia="zh-TW"/>
        </w:rPr>
        <w:t xml:space="preserve"> </w:t>
      </w:r>
      <w:r w:rsidR="007121DB">
        <w:rPr>
          <w:sz w:val="24"/>
          <w:szCs w:val="24"/>
          <w:lang w:eastAsia="zh-TW"/>
        </w:rPr>
        <w:t>introduce ‘boundary management’ as a research-related activity as follows:</w:t>
      </w:r>
    </w:p>
    <w:p w14:paraId="6CDA69D9" w14:textId="0406450F" w:rsidR="007121DB" w:rsidRDefault="009D09A8" w:rsidP="00C14D1D">
      <w:pPr>
        <w:spacing w:after="120" w:line="240" w:lineRule="auto"/>
        <w:ind w:left="720"/>
        <w:rPr>
          <w:sz w:val="24"/>
          <w:szCs w:val="24"/>
          <w:lang w:eastAsia="zh-TW"/>
        </w:rPr>
      </w:pPr>
      <w:r>
        <w:rPr>
          <w:sz w:val="24"/>
          <w:szCs w:val="24"/>
          <w:lang w:eastAsia="zh-TW"/>
        </w:rPr>
        <w:t>“Whenever the two distinct worlds of science and society move closer to each other, the risk of science becoming politicized, or policy and decisions becoming ‘scientized’, becomes more acute... The boundary between science and society needs to be managed, by doing boundary work, in order to accomplish two mutual goals: ensuring that research responds to the needs of users while assuring the credibility of science.</w:t>
      </w:r>
      <w:r w:rsidR="007121DB">
        <w:rPr>
          <w:sz w:val="24"/>
          <w:szCs w:val="24"/>
          <w:lang w:eastAsia="zh-TW"/>
        </w:rPr>
        <w:t>”</w:t>
      </w:r>
      <w:r>
        <w:rPr>
          <w:sz w:val="24"/>
          <w:szCs w:val="24"/>
          <w:lang w:eastAsia="zh-TW"/>
        </w:rPr>
        <w:t xml:space="preserve"> </w:t>
      </w:r>
      <w:r w:rsidR="007121DB">
        <w:rPr>
          <w:sz w:val="24"/>
          <w:szCs w:val="24"/>
          <w:lang w:eastAsia="zh-TW"/>
        </w:rPr>
        <w:t>(p. 890)</w:t>
      </w:r>
    </w:p>
    <w:p w14:paraId="46D05242" w14:textId="22EF7E1C" w:rsidR="009D09A8" w:rsidRDefault="00335EC9" w:rsidP="009D09A8">
      <w:pPr>
        <w:spacing w:after="120" w:line="360" w:lineRule="auto"/>
        <w:rPr>
          <w:sz w:val="24"/>
          <w:szCs w:val="24"/>
          <w:lang w:eastAsia="zh-TW"/>
        </w:rPr>
      </w:pPr>
      <w:r>
        <w:rPr>
          <w:sz w:val="24"/>
          <w:szCs w:val="24"/>
          <w:lang w:eastAsia="zh-TW"/>
        </w:rPr>
        <w:t>The key difference between ‘bounded’ and ‘unbounded’ research</w:t>
      </w:r>
      <w:r w:rsidR="00DC5EEA">
        <w:rPr>
          <w:sz w:val="24"/>
          <w:szCs w:val="24"/>
          <w:lang w:eastAsia="zh-TW"/>
        </w:rPr>
        <w:t>, vis-à-vis boundary management,</w:t>
      </w:r>
      <w:r>
        <w:rPr>
          <w:sz w:val="24"/>
          <w:szCs w:val="24"/>
          <w:lang w:eastAsia="zh-TW"/>
        </w:rPr>
        <w:t xml:space="preserve"> is the extent to which “</w:t>
      </w:r>
      <w:r w:rsidR="009D09A8">
        <w:rPr>
          <w:sz w:val="24"/>
          <w:szCs w:val="24"/>
          <w:lang w:eastAsia="zh-TW"/>
        </w:rPr>
        <w:t xml:space="preserve">efforts </w:t>
      </w:r>
      <w:r w:rsidR="000222E2">
        <w:rPr>
          <w:sz w:val="24"/>
          <w:szCs w:val="24"/>
          <w:lang w:eastAsia="zh-TW"/>
        </w:rPr>
        <w:t xml:space="preserve">[must] </w:t>
      </w:r>
      <w:r w:rsidR="009D09A8">
        <w:rPr>
          <w:sz w:val="24"/>
          <w:szCs w:val="24"/>
          <w:lang w:eastAsia="zh-TW"/>
        </w:rPr>
        <w:t xml:space="preserve">be made to actively manage the boundary” </w:t>
      </w:r>
      <w:r w:rsidR="0064346F">
        <w:rPr>
          <w:sz w:val="24"/>
          <w:szCs w:val="24"/>
          <w:lang w:eastAsia="zh-TW"/>
        </w:rPr>
        <w:t>(ibid., p. 890)</w:t>
      </w:r>
      <w:r w:rsidR="009D09A8">
        <w:rPr>
          <w:sz w:val="24"/>
          <w:szCs w:val="24"/>
          <w:lang w:eastAsia="zh-TW"/>
        </w:rPr>
        <w:t xml:space="preserve">. </w:t>
      </w:r>
      <w:r>
        <w:rPr>
          <w:sz w:val="24"/>
          <w:szCs w:val="24"/>
          <w:lang w:eastAsia="zh-TW"/>
        </w:rPr>
        <w:t xml:space="preserve">‘Bounded’ research requires negligible </w:t>
      </w:r>
      <w:r w:rsidR="009D09A8">
        <w:rPr>
          <w:sz w:val="24"/>
          <w:szCs w:val="24"/>
          <w:lang w:eastAsia="zh-TW"/>
        </w:rPr>
        <w:t>interaction with non-academic actors</w:t>
      </w:r>
      <w:r w:rsidR="00F70157">
        <w:rPr>
          <w:sz w:val="24"/>
          <w:szCs w:val="24"/>
          <w:lang w:eastAsia="zh-TW"/>
        </w:rPr>
        <w:t xml:space="preserve">, or involves interaction with actors who, for whatever reason, </w:t>
      </w:r>
      <w:r w:rsidR="00B17A4E">
        <w:rPr>
          <w:sz w:val="24"/>
          <w:szCs w:val="24"/>
          <w:lang w:eastAsia="zh-TW"/>
        </w:rPr>
        <w:t>throws up no boundary-management issues for the academic</w:t>
      </w:r>
      <w:r w:rsidR="00F70157">
        <w:rPr>
          <w:sz w:val="24"/>
          <w:szCs w:val="24"/>
          <w:lang w:eastAsia="zh-TW"/>
        </w:rPr>
        <w:t xml:space="preserve"> – </w:t>
      </w:r>
      <w:r w:rsidR="00B17A4E">
        <w:rPr>
          <w:sz w:val="24"/>
          <w:szCs w:val="24"/>
          <w:lang w:eastAsia="zh-TW"/>
        </w:rPr>
        <w:t xml:space="preserve">i.e. </w:t>
      </w:r>
      <w:r w:rsidR="00F70157">
        <w:rPr>
          <w:sz w:val="24"/>
          <w:szCs w:val="24"/>
          <w:lang w:eastAsia="zh-TW"/>
        </w:rPr>
        <w:t xml:space="preserve">their identities, legitimacy and expertise are not challenged, nor </w:t>
      </w:r>
      <w:r w:rsidR="00B17A4E">
        <w:rPr>
          <w:sz w:val="24"/>
          <w:szCs w:val="24"/>
          <w:lang w:eastAsia="zh-TW"/>
        </w:rPr>
        <w:t xml:space="preserve">is there any </w:t>
      </w:r>
      <w:r w:rsidR="00F70157">
        <w:rPr>
          <w:sz w:val="24"/>
          <w:szCs w:val="24"/>
          <w:lang w:eastAsia="zh-TW"/>
        </w:rPr>
        <w:t xml:space="preserve">conflict of interest or clashes with academic values. </w:t>
      </w:r>
      <w:r w:rsidR="009D09A8">
        <w:rPr>
          <w:sz w:val="24"/>
          <w:szCs w:val="24"/>
          <w:lang w:eastAsia="zh-TW"/>
        </w:rPr>
        <w:t xml:space="preserve">Conversely, </w:t>
      </w:r>
      <w:r w:rsidR="003B0E45">
        <w:rPr>
          <w:sz w:val="24"/>
          <w:szCs w:val="24"/>
          <w:lang w:eastAsia="zh-TW"/>
        </w:rPr>
        <w:t>‘unbounded’ research is likely to involve</w:t>
      </w:r>
      <w:r w:rsidR="00E86646">
        <w:rPr>
          <w:sz w:val="24"/>
          <w:szCs w:val="24"/>
          <w:lang w:eastAsia="zh-TW"/>
        </w:rPr>
        <w:t xml:space="preserve"> complex</w:t>
      </w:r>
      <w:r w:rsidR="003B0E45">
        <w:rPr>
          <w:sz w:val="24"/>
          <w:szCs w:val="24"/>
          <w:lang w:eastAsia="zh-TW"/>
        </w:rPr>
        <w:t xml:space="preserve"> interaction</w:t>
      </w:r>
      <w:r w:rsidR="00E86646">
        <w:rPr>
          <w:sz w:val="24"/>
          <w:szCs w:val="24"/>
          <w:lang w:eastAsia="zh-TW"/>
        </w:rPr>
        <w:t>s</w:t>
      </w:r>
      <w:r w:rsidR="003B0E45">
        <w:rPr>
          <w:sz w:val="24"/>
          <w:szCs w:val="24"/>
          <w:lang w:eastAsia="zh-TW"/>
        </w:rPr>
        <w:t xml:space="preserve"> </w:t>
      </w:r>
      <w:r w:rsidR="009D09A8">
        <w:rPr>
          <w:sz w:val="24"/>
          <w:szCs w:val="24"/>
          <w:lang w:eastAsia="zh-TW"/>
        </w:rPr>
        <w:t>with actors beyond academic boundaries</w:t>
      </w:r>
      <w:r w:rsidR="00F70157">
        <w:rPr>
          <w:sz w:val="24"/>
          <w:szCs w:val="24"/>
          <w:lang w:eastAsia="zh-TW"/>
        </w:rPr>
        <w:t xml:space="preserve">, particularly where </w:t>
      </w:r>
      <w:r w:rsidR="00B80812">
        <w:rPr>
          <w:sz w:val="24"/>
          <w:szCs w:val="24"/>
          <w:lang w:eastAsia="zh-TW"/>
        </w:rPr>
        <w:t xml:space="preserve">(i) </w:t>
      </w:r>
      <w:r w:rsidR="00F70157">
        <w:rPr>
          <w:sz w:val="24"/>
          <w:szCs w:val="24"/>
          <w:lang w:eastAsia="zh-TW"/>
        </w:rPr>
        <w:t>they enter into arenas where their credibility or legitimacy is challenged or not accepted</w:t>
      </w:r>
      <w:r w:rsidR="00283698">
        <w:rPr>
          <w:sz w:val="24"/>
          <w:szCs w:val="24"/>
          <w:lang w:eastAsia="zh-TW"/>
        </w:rPr>
        <w:t>, f</w:t>
      </w:r>
      <w:r w:rsidR="00F70157">
        <w:rPr>
          <w:sz w:val="24"/>
          <w:szCs w:val="24"/>
          <w:lang w:eastAsia="zh-TW"/>
        </w:rPr>
        <w:t>or example</w:t>
      </w:r>
      <w:r w:rsidR="00283698">
        <w:rPr>
          <w:sz w:val="24"/>
          <w:szCs w:val="24"/>
          <w:lang w:eastAsia="zh-TW"/>
        </w:rPr>
        <w:t>,</w:t>
      </w:r>
      <w:r w:rsidR="00F70157">
        <w:rPr>
          <w:sz w:val="24"/>
          <w:szCs w:val="24"/>
          <w:lang w:eastAsia="zh-TW"/>
        </w:rPr>
        <w:t xml:space="preserve"> where their scientific advice might be questioned by stakeholders who may lose out if their advice is followed</w:t>
      </w:r>
      <w:r w:rsidR="00B80812">
        <w:rPr>
          <w:sz w:val="24"/>
          <w:szCs w:val="24"/>
          <w:lang w:eastAsia="zh-TW"/>
        </w:rPr>
        <w:t xml:space="preserve">, or (ii) </w:t>
      </w:r>
      <w:r w:rsidR="00F70157">
        <w:rPr>
          <w:sz w:val="24"/>
          <w:szCs w:val="24"/>
          <w:lang w:eastAsia="zh-TW"/>
        </w:rPr>
        <w:t xml:space="preserve">where the research </w:t>
      </w:r>
      <w:r w:rsidR="005A4D7E">
        <w:rPr>
          <w:sz w:val="24"/>
          <w:szCs w:val="24"/>
          <w:lang w:eastAsia="zh-TW"/>
        </w:rPr>
        <w:t>has goals which potentially clash with those of academia, for example where</w:t>
      </w:r>
      <w:r w:rsidR="00F70157">
        <w:rPr>
          <w:sz w:val="24"/>
          <w:szCs w:val="24"/>
          <w:lang w:eastAsia="zh-TW"/>
        </w:rPr>
        <w:t xml:space="preserve"> commercialisation </w:t>
      </w:r>
      <w:r w:rsidR="005A4D7E">
        <w:rPr>
          <w:sz w:val="24"/>
          <w:szCs w:val="24"/>
          <w:lang w:eastAsia="zh-TW"/>
        </w:rPr>
        <w:t>and revenue-generation for</w:t>
      </w:r>
      <w:r w:rsidR="0058603F">
        <w:rPr>
          <w:sz w:val="24"/>
          <w:szCs w:val="24"/>
          <w:lang w:eastAsia="zh-TW"/>
        </w:rPr>
        <w:t>c</w:t>
      </w:r>
      <w:r w:rsidR="00540FBE">
        <w:rPr>
          <w:sz w:val="24"/>
          <w:szCs w:val="24"/>
          <w:lang w:eastAsia="zh-TW"/>
        </w:rPr>
        <w:t>e</w:t>
      </w:r>
      <w:r w:rsidR="005A4D7E">
        <w:rPr>
          <w:sz w:val="24"/>
          <w:szCs w:val="24"/>
          <w:lang w:eastAsia="zh-TW"/>
        </w:rPr>
        <w:t xml:space="preserve"> the</w:t>
      </w:r>
      <w:r w:rsidR="00B80812">
        <w:rPr>
          <w:sz w:val="24"/>
          <w:szCs w:val="24"/>
          <w:lang w:eastAsia="zh-TW"/>
        </w:rPr>
        <w:t xml:space="preserve"> academic </w:t>
      </w:r>
      <w:r w:rsidR="005A4D7E">
        <w:rPr>
          <w:sz w:val="24"/>
          <w:szCs w:val="24"/>
          <w:lang w:eastAsia="zh-TW"/>
        </w:rPr>
        <w:t>to choose between secrecy or openness.</w:t>
      </w:r>
    </w:p>
    <w:p w14:paraId="66438845" w14:textId="77777777" w:rsidR="00AF618E" w:rsidRDefault="00283698" w:rsidP="000901C9">
      <w:pPr>
        <w:pStyle w:val="Heading4"/>
        <w:rPr>
          <w:lang w:eastAsia="zh-TW"/>
        </w:rPr>
      </w:pPr>
      <w:r>
        <w:rPr>
          <w:lang w:eastAsia="zh-TW"/>
        </w:rPr>
        <w:t>Network participation</w:t>
      </w:r>
    </w:p>
    <w:p w14:paraId="3FDDA778" w14:textId="42646A29" w:rsidR="002F5D20" w:rsidRPr="00AF618E" w:rsidRDefault="00BE3046" w:rsidP="002F5D20">
      <w:pPr>
        <w:spacing w:after="120" w:line="360" w:lineRule="auto"/>
        <w:rPr>
          <w:sz w:val="24"/>
          <w:szCs w:val="24"/>
          <w:u w:val="single"/>
          <w:lang w:eastAsia="zh-TW"/>
        </w:rPr>
      </w:pPr>
      <w:r>
        <w:rPr>
          <w:sz w:val="24"/>
          <w:szCs w:val="24"/>
          <w:lang w:eastAsia="zh-TW"/>
        </w:rPr>
        <w:t>Networks of researchers engaged in ‘bounded’ research are typically</w:t>
      </w:r>
      <w:r w:rsidR="002F5D20">
        <w:rPr>
          <w:sz w:val="24"/>
          <w:szCs w:val="24"/>
          <w:lang w:eastAsia="zh-TW"/>
        </w:rPr>
        <w:t xml:space="preserve"> “homogenous and usually constrained within the researchers’ epistemic communities”</w:t>
      </w:r>
      <w:r w:rsidR="00411EDB">
        <w:rPr>
          <w:sz w:val="24"/>
          <w:szCs w:val="24"/>
          <w:lang w:eastAsia="zh-TW"/>
        </w:rPr>
        <w:t xml:space="preserve"> (ibid., p. 889)</w:t>
      </w:r>
      <w:r w:rsidR="002F5D20">
        <w:rPr>
          <w:sz w:val="24"/>
          <w:szCs w:val="24"/>
          <w:lang w:eastAsia="zh-TW"/>
        </w:rPr>
        <w:t xml:space="preserve">. </w:t>
      </w:r>
      <w:r w:rsidR="005D1AEC">
        <w:rPr>
          <w:sz w:val="24"/>
          <w:szCs w:val="24"/>
          <w:lang w:eastAsia="zh-TW"/>
        </w:rPr>
        <w:t>By contrast,</w:t>
      </w:r>
      <w:r w:rsidR="00BA5ABB">
        <w:rPr>
          <w:sz w:val="24"/>
          <w:szCs w:val="24"/>
          <w:lang w:eastAsia="zh-TW"/>
        </w:rPr>
        <w:t xml:space="preserve"> those associated with</w:t>
      </w:r>
      <w:r w:rsidR="005D1AEC">
        <w:rPr>
          <w:sz w:val="24"/>
          <w:szCs w:val="24"/>
          <w:lang w:eastAsia="zh-TW"/>
        </w:rPr>
        <w:t xml:space="preserve"> </w:t>
      </w:r>
      <w:r>
        <w:rPr>
          <w:sz w:val="24"/>
          <w:szCs w:val="24"/>
          <w:lang w:eastAsia="zh-TW"/>
        </w:rPr>
        <w:t>‘unbounded’ research</w:t>
      </w:r>
      <w:r w:rsidR="00BA5ABB">
        <w:rPr>
          <w:sz w:val="24"/>
          <w:szCs w:val="24"/>
          <w:lang w:eastAsia="zh-TW"/>
        </w:rPr>
        <w:t xml:space="preserve"> are more</w:t>
      </w:r>
      <w:r w:rsidR="005D1AEC">
        <w:rPr>
          <w:sz w:val="24"/>
          <w:szCs w:val="24"/>
          <w:lang w:eastAsia="zh-TW"/>
        </w:rPr>
        <w:t xml:space="preserve"> “heterogeneous” </w:t>
      </w:r>
      <w:r w:rsidR="00BA5ABB">
        <w:rPr>
          <w:sz w:val="24"/>
          <w:szCs w:val="24"/>
          <w:lang w:eastAsia="zh-TW"/>
        </w:rPr>
        <w:t xml:space="preserve">and </w:t>
      </w:r>
      <w:r w:rsidR="005D1AEC">
        <w:rPr>
          <w:sz w:val="24"/>
          <w:szCs w:val="24"/>
          <w:lang w:eastAsia="zh-TW"/>
        </w:rPr>
        <w:t>“</w:t>
      </w:r>
      <w:r w:rsidR="002F5D20">
        <w:rPr>
          <w:sz w:val="24"/>
          <w:szCs w:val="24"/>
          <w:lang w:eastAsia="zh-TW"/>
        </w:rPr>
        <w:t>may include a wider variety of institutions including research, policy, business, community, and advocacy groups”</w:t>
      </w:r>
      <w:r w:rsidR="00411EDB">
        <w:rPr>
          <w:sz w:val="24"/>
          <w:szCs w:val="24"/>
          <w:lang w:eastAsia="zh-TW"/>
        </w:rPr>
        <w:t xml:space="preserve"> (ibid., p. 889)</w:t>
      </w:r>
      <w:r w:rsidR="002F5D20">
        <w:rPr>
          <w:sz w:val="24"/>
          <w:szCs w:val="24"/>
          <w:lang w:eastAsia="zh-TW"/>
        </w:rPr>
        <w:t xml:space="preserve">. </w:t>
      </w:r>
      <w:r w:rsidR="005449F3">
        <w:rPr>
          <w:sz w:val="24"/>
          <w:szCs w:val="24"/>
          <w:lang w:eastAsia="zh-TW"/>
        </w:rPr>
        <w:t>Although</w:t>
      </w:r>
      <w:r w:rsidR="005D1AEC">
        <w:rPr>
          <w:sz w:val="24"/>
          <w:szCs w:val="24"/>
          <w:lang w:eastAsia="zh-TW"/>
        </w:rPr>
        <w:t xml:space="preserve"> similar to th</w:t>
      </w:r>
      <w:r w:rsidR="005449F3">
        <w:rPr>
          <w:sz w:val="24"/>
          <w:szCs w:val="24"/>
          <w:lang w:eastAsia="zh-TW"/>
        </w:rPr>
        <w:t>e descriptions</w:t>
      </w:r>
      <w:r w:rsidR="005D1AEC">
        <w:rPr>
          <w:sz w:val="24"/>
          <w:szCs w:val="24"/>
          <w:lang w:eastAsia="zh-TW"/>
        </w:rPr>
        <w:t xml:space="preserve"> for the earlier activity of ‘knowledge exchange’</w:t>
      </w:r>
      <w:r w:rsidR="005449F3">
        <w:rPr>
          <w:sz w:val="24"/>
          <w:szCs w:val="24"/>
          <w:lang w:eastAsia="zh-TW"/>
        </w:rPr>
        <w:t xml:space="preserve">, ‘network participation’ is </w:t>
      </w:r>
      <w:r w:rsidR="005D1AEC">
        <w:rPr>
          <w:sz w:val="24"/>
          <w:szCs w:val="24"/>
          <w:lang w:eastAsia="zh-TW"/>
        </w:rPr>
        <w:t xml:space="preserve">conceptually </w:t>
      </w:r>
      <w:r w:rsidR="005449F3">
        <w:rPr>
          <w:sz w:val="24"/>
          <w:szCs w:val="24"/>
          <w:lang w:eastAsia="zh-TW"/>
        </w:rPr>
        <w:t>distinct</w:t>
      </w:r>
      <w:r w:rsidR="005D1AEC">
        <w:rPr>
          <w:sz w:val="24"/>
          <w:szCs w:val="24"/>
          <w:lang w:eastAsia="zh-TW"/>
        </w:rPr>
        <w:t>, because networks m</w:t>
      </w:r>
      <w:r w:rsidR="00210BAF">
        <w:rPr>
          <w:sz w:val="24"/>
          <w:szCs w:val="24"/>
          <w:lang w:eastAsia="zh-TW"/>
        </w:rPr>
        <w:t>a</w:t>
      </w:r>
      <w:r w:rsidR="005D1AEC">
        <w:rPr>
          <w:sz w:val="24"/>
          <w:szCs w:val="24"/>
          <w:lang w:eastAsia="zh-TW"/>
        </w:rPr>
        <w:t>y have functions other than exchanging knowledge, for example they may be part of an approach for finding challenging research problems faced by industry, or finding potential sponsors for research</w:t>
      </w:r>
      <w:r w:rsidR="005449F3">
        <w:rPr>
          <w:sz w:val="24"/>
          <w:szCs w:val="24"/>
          <w:lang w:eastAsia="zh-TW"/>
        </w:rPr>
        <w:t>, or creating demand external for knowledge</w:t>
      </w:r>
      <w:r w:rsidR="00210BAF">
        <w:rPr>
          <w:sz w:val="24"/>
          <w:szCs w:val="24"/>
          <w:lang w:eastAsia="zh-TW"/>
        </w:rPr>
        <w:t xml:space="preserve"> (Hughes et al., 2016)</w:t>
      </w:r>
      <w:r w:rsidR="005D1AEC">
        <w:rPr>
          <w:sz w:val="24"/>
          <w:szCs w:val="24"/>
          <w:lang w:eastAsia="zh-TW"/>
        </w:rPr>
        <w:t xml:space="preserve">. </w:t>
      </w:r>
    </w:p>
    <w:p w14:paraId="77AC1CE8" w14:textId="3421BA71" w:rsidR="00283698" w:rsidRDefault="00283698" w:rsidP="000901C9">
      <w:pPr>
        <w:pStyle w:val="Heading4"/>
        <w:rPr>
          <w:lang w:eastAsia="zh-TW"/>
        </w:rPr>
      </w:pPr>
      <w:r>
        <w:rPr>
          <w:lang w:eastAsia="zh-TW"/>
        </w:rPr>
        <w:t>Flexibility</w:t>
      </w:r>
    </w:p>
    <w:p w14:paraId="0CFA4E75" w14:textId="3D0D6F84" w:rsidR="000C00FA" w:rsidRDefault="007E0B25" w:rsidP="009D09A8">
      <w:pPr>
        <w:spacing w:after="120" w:line="360" w:lineRule="auto"/>
        <w:rPr>
          <w:sz w:val="24"/>
          <w:szCs w:val="24"/>
          <w:u w:val="single"/>
          <w:lang w:eastAsia="zh-TW"/>
        </w:rPr>
      </w:pPr>
      <w:r>
        <w:rPr>
          <w:sz w:val="24"/>
          <w:szCs w:val="24"/>
          <w:lang w:eastAsia="zh-TW"/>
        </w:rPr>
        <w:t>Flexibility</w:t>
      </w:r>
      <w:r w:rsidR="000C00FA">
        <w:rPr>
          <w:sz w:val="24"/>
          <w:szCs w:val="24"/>
          <w:lang w:eastAsia="zh-TW"/>
        </w:rPr>
        <w:t xml:space="preserve"> refers to the willingness and ability of </w:t>
      </w:r>
      <w:r w:rsidR="00B4473D">
        <w:rPr>
          <w:sz w:val="24"/>
          <w:szCs w:val="24"/>
          <w:lang w:eastAsia="zh-TW"/>
        </w:rPr>
        <w:t>organisations to</w:t>
      </w:r>
      <w:r w:rsidR="000C00FA">
        <w:rPr>
          <w:sz w:val="24"/>
          <w:szCs w:val="24"/>
          <w:lang w:eastAsia="zh-TW"/>
        </w:rPr>
        <w:t xml:space="preserve"> make themselves amenable and accessible to other kinds of organisations</w:t>
      </w:r>
      <w:r w:rsidR="000374F8">
        <w:rPr>
          <w:sz w:val="24"/>
          <w:szCs w:val="24"/>
          <w:lang w:eastAsia="zh-TW"/>
        </w:rPr>
        <w:t xml:space="preserve"> (McNie et al., 2016)</w:t>
      </w:r>
      <w:r w:rsidR="000C00FA">
        <w:rPr>
          <w:sz w:val="24"/>
          <w:szCs w:val="24"/>
          <w:lang w:eastAsia="zh-TW"/>
        </w:rPr>
        <w:t xml:space="preserve">. </w:t>
      </w:r>
      <w:r w:rsidR="000374F8">
        <w:rPr>
          <w:sz w:val="24"/>
          <w:szCs w:val="24"/>
          <w:lang w:eastAsia="zh-TW"/>
        </w:rPr>
        <w:t>O</w:t>
      </w:r>
      <w:r w:rsidR="000C00FA">
        <w:rPr>
          <w:sz w:val="24"/>
          <w:szCs w:val="24"/>
          <w:lang w:eastAsia="zh-TW"/>
        </w:rPr>
        <w:t xml:space="preserve">rganisational flexibility </w:t>
      </w:r>
      <w:r w:rsidR="000374F8">
        <w:rPr>
          <w:sz w:val="24"/>
          <w:szCs w:val="24"/>
          <w:lang w:eastAsia="zh-TW"/>
        </w:rPr>
        <w:t>is often</w:t>
      </w:r>
      <w:r w:rsidR="000C00FA">
        <w:rPr>
          <w:sz w:val="24"/>
          <w:szCs w:val="24"/>
          <w:lang w:eastAsia="zh-TW"/>
        </w:rPr>
        <w:t xml:space="preserve"> “restrained”</w:t>
      </w:r>
      <w:r w:rsidR="002327F9">
        <w:rPr>
          <w:sz w:val="24"/>
          <w:szCs w:val="24"/>
          <w:lang w:eastAsia="zh-TW"/>
        </w:rPr>
        <w:t xml:space="preserve"> (ibid., p. 890)</w:t>
      </w:r>
      <w:r w:rsidR="000374F8">
        <w:rPr>
          <w:sz w:val="24"/>
          <w:szCs w:val="24"/>
          <w:lang w:eastAsia="zh-TW"/>
        </w:rPr>
        <w:t xml:space="preserve"> in the case of ‘bounded’ research’</w:t>
      </w:r>
      <w:r w:rsidR="000C00FA">
        <w:rPr>
          <w:sz w:val="24"/>
          <w:szCs w:val="24"/>
          <w:lang w:eastAsia="zh-TW"/>
        </w:rPr>
        <w:t>, with non-academic organisations likely to face notable barriers to communication and collaboration with the university</w:t>
      </w:r>
      <w:r w:rsidR="00F318A1">
        <w:rPr>
          <w:sz w:val="24"/>
          <w:szCs w:val="24"/>
          <w:lang w:eastAsia="zh-TW"/>
        </w:rPr>
        <w:t xml:space="preserve">. By contrast, </w:t>
      </w:r>
      <w:r w:rsidR="000C00FA">
        <w:rPr>
          <w:sz w:val="24"/>
          <w:szCs w:val="24"/>
          <w:lang w:eastAsia="zh-TW"/>
        </w:rPr>
        <w:t xml:space="preserve">the openness and responsiveness associated with </w:t>
      </w:r>
      <w:r w:rsidR="00F35C97">
        <w:rPr>
          <w:sz w:val="24"/>
          <w:szCs w:val="24"/>
          <w:lang w:eastAsia="zh-TW"/>
        </w:rPr>
        <w:t>‘unbounded’ research</w:t>
      </w:r>
      <w:r w:rsidR="000C00FA">
        <w:rPr>
          <w:sz w:val="24"/>
          <w:szCs w:val="24"/>
          <w:lang w:eastAsia="zh-TW"/>
        </w:rPr>
        <w:t xml:space="preserve"> “requires higher degrees of organizational flexibility”</w:t>
      </w:r>
      <w:r w:rsidR="002327F9" w:rsidRPr="002327F9">
        <w:rPr>
          <w:sz w:val="24"/>
          <w:szCs w:val="24"/>
          <w:lang w:eastAsia="zh-TW"/>
        </w:rPr>
        <w:t xml:space="preserve"> </w:t>
      </w:r>
      <w:r w:rsidR="002327F9">
        <w:rPr>
          <w:sz w:val="24"/>
          <w:szCs w:val="24"/>
          <w:lang w:eastAsia="zh-TW"/>
        </w:rPr>
        <w:t>(ibid., p. 890)</w:t>
      </w:r>
      <w:r w:rsidR="000C00FA">
        <w:rPr>
          <w:sz w:val="24"/>
          <w:szCs w:val="24"/>
          <w:lang w:eastAsia="zh-TW"/>
        </w:rPr>
        <w:t xml:space="preserve">. </w:t>
      </w:r>
    </w:p>
    <w:p w14:paraId="0C74A98B" w14:textId="67D2EDEA" w:rsidR="00283698" w:rsidRDefault="00283698" w:rsidP="000901C9">
      <w:pPr>
        <w:pStyle w:val="Heading4"/>
        <w:rPr>
          <w:lang w:eastAsia="zh-TW"/>
        </w:rPr>
      </w:pPr>
      <w:r>
        <w:rPr>
          <w:lang w:eastAsia="zh-TW"/>
        </w:rPr>
        <w:t>Disciplinary focus</w:t>
      </w:r>
    </w:p>
    <w:p w14:paraId="2CA9622E" w14:textId="682C0CFC" w:rsidR="000C00FA" w:rsidRDefault="00B059E6" w:rsidP="000901C9">
      <w:pPr>
        <w:spacing w:after="120" w:line="360" w:lineRule="auto"/>
        <w:rPr>
          <w:sz w:val="24"/>
          <w:szCs w:val="24"/>
          <w:lang w:eastAsia="zh-TW"/>
        </w:rPr>
      </w:pPr>
      <w:r>
        <w:rPr>
          <w:sz w:val="24"/>
          <w:szCs w:val="24"/>
          <w:lang w:eastAsia="zh-TW"/>
        </w:rPr>
        <w:t>‘Bounded’</w:t>
      </w:r>
      <w:r w:rsidR="007F763A">
        <w:rPr>
          <w:sz w:val="24"/>
          <w:szCs w:val="24"/>
          <w:lang w:eastAsia="zh-TW"/>
        </w:rPr>
        <w:t xml:space="preserve"> research addresses problems and uses methods and techniques derived </w:t>
      </w:r>
      <w:r w:rsidR="00FA48FD">
        <w:rPr>
          <w:sz w:val="24"/>
          <w:szCs w:val="24"/>
          <w:lang w:eastAsia="zh-TW"/>
        </w:rPr>
        <w:t xml:space="preserve">almost exclusively </w:t>
      </w:r>
      <w:r w:rsidR="007F763A">
        <w:rPr>
          <w:sz w:val="24"/>
          <w:szCs w:val="24"/>
          <w:lang w:eastAsia="zh-TW"/>
        </w:rPr>
        <w:t xml:space="preserve">from its own core discipline. </w:t>
      </w:r>
      <w:r w:rsidR="00B43071">
        <w:rPr>
          <w:sz w:val="24"/>
          <w:szCs w:val="24"/>
          <w:lang w:eastAsia="zh-TW"/>
        </w:rPr>
        <w:t xml:space="preserve">This might be considered a ‘traditional’ or ‘Mode 1’ form of academic research (Gibbons et al., 1994). </w:t>
      </w:r>
      <w:r w:rsidR="000C00FA">
        <w:rPr>
          <w:sz w:val="24"/>
          <w:szCs w:val="24"/>
          <w:lang w:eastAsia="zh-TW"/>
        </w:rPr>
        <w:t xml:space="preserve">But not all science has such narrow agendas, </w:t>
      </w:r>
      <w:r w:rsidR="00B43071">
        <w:rPr>
          <w:sz w:val="24"/>
          <w:szCs w:val="24"/>
          <w:lang w:eastAsia="zh-TW"/>
        </w:rPr>
        <w:t>n</w:t>
      </w:r>
      <w:r w:rsidR="000C00FA">
        <w:rPr>
          <w:sz w:val="24"/>
          <w:szCs w:val="24"/>
          <w:lang w:eastAsia="zh-TW"/>
        </w:rPr>
        <w:t xml:space="preserve">or the luxury to be so ‘insulated’ (Bernstein, 2000). </w:t>
      </w:r>
      <w:r w:rsidR="00B43071">
        <w:rPr>
          <w:sz w:val="24"/>
          <w:szCs w:val="24"/>
          <w:lang w:eastAsia="zh-TW"/>
        </w:rPr>
        <w:t>The</w:t>
      </w:r>
      <w:r w:rsidR="000C00FA">
        <w:rPr>
          <w:sz w:val="24"/>
          <w:szCs w:val="24"/>
          <w:lang w:eastAsia="zh-TW"/>
        </w:rPr>
        <w:t xml:space="preserve"> concept of Mode 2 knowledge production (Gibbons et al., 1994; Nowotny et al., 2003) emphasises the shift in much academic STEMM research such that many research objectives derive primarily from real life problems, rather than from within disciplines. </w:t>
      </w:r>
      <w:r w:rsidR="001B621D">
        <w:rPr>
          <w:sz w:val="24"/>
          <w:szCs w:val="24"/>
          <w:lang w:eastAsia="zh-TW"/>
        </w:rPr>
        <w:t xml:space="preserve">Summarising the Mode 2 thesis, McNie et al. (2016) note that an increasing amount of </w:t>
      </w:r>
      <w:r w:rsidR="000C00FA">
        <w:rPr>
          <w:sz w:val="24"/>
          <w:szCs w:val="24"/>
          <w:lang w:eastAsia="zh-TW"/>
        </w:rPr>
        <w:t xml:space="preserve">“research is transdisciplinary and is organized around problems that are defined by the context of use” (p. 888). </w:t>
      </w:r>
      <w:r w:rsidR="00FA48FD">
        <w:rPr>
          <w:sz w:val="24"/>
          <w:szCs w:val="24"/>
          <w:lang w:eastAsia="zh-TW"/>
        </w:rPr>
        <w:t>In this context, disciplines are not</w:t>
      </w:r>
      <w:r w:rsidR="00B43071">
        <w:rPr>
          <w:sz w:val="24"/>
          <w:szCs w:val="24"/>
          <w:lang w:eastAsia="zh-TW"/>
        </w:rPr>
        <w:t xml:space="preserve"> necessarily irrelevant, but t</w:t>
      </w:r>
      <w:r w:rsidR="00FA48FD">
        <w:rPr>
          <w:sz w:val="24"/>
          <w:szCs w:val="24"/>
          <w:lang w:eastAsia="zh-TW"/>
        </w:rPr>
        <w:t>hey are no longer the source of integrating experts</w:t>
      </w:r>
      <w:r w:rsidR="00B43071">
        <w:rPr>
          <w:sz w:val="24"/>
          <w:szCs w:val="24"/>
          <w:lang w:eastAsia="zh-TW"/>
        </w:rPr>
        <w:t xml:space="preserve">; rather, the integrating factor is the collective ability of individuals, who may or may not be equipped with specialist disciplinary training, to contribute to particular outcomes. </w:t>
      </w:r>
      <w:r w:rsidR="00FA48FD">
        <w:rPr>
          <w:sz w:val="24"/>
          <w:szCs w:val="24"/>
          <w:lang w:eastAsia="zh-TW"/>
        </w:rPr>
        <w:t>These are features of ‘unbounded’ research.</w:t>
      </w:r>
    </w:p>
    <w:p w14:paraId="12D1DCFC" w14:textId="4697646A" w:rsidR="00283698" w:rsidRDefault="00283698" w:rsidP="000901C9">
      <w:pPr>
        <w:pStyle w:val="Heading4"/>
        <w:rPr>
          <w:lang w:eastAsia="zh-TW"/>
        </w:rPr>
      </w:pPr>
      <w:r>
        <w:rPr>
          <w:lang w:eastAsia="zh-TW"/>
        </w:rPr>
        <w:t>Social capital</w:t>
      </w:r>
    </w:p>
    <w:p w14:paraId="03EF2175" w14:textId="5B3192D8" w:rsidR="000C00FA" w:rsidRDefault="00D742EA" w:rsidP="00C665DF">
      <w:pPr>
        <w:spacing w:after="120" w:line="360" w:lineRule="auto"/>
        <w:rPr>
          <w:sz w:val="24"/>
          <w:szCs w:val="24"/>
          <w:lang w:eastAsia="zh-TW"/>
        </w:rPr>
      </w:pPr>
      <w:r>
        <w:rPr>
          <w:sz w:val="24"/>
          <w:szCs w:val="24"/>
          <w:lang w:eastAsia="zh-TW"/>
        </w:rPr>
        <w:t xml:space="preserve">Social capital refers to </w:t>
      </w:r>
      <w:r w:rsidR="00043D0E">
        <w:rPr>
          <w:sz w:val="24"/>
          <w:szCs w:val="24"/>
          <w:lang w:eastAsia="zh-TW"/>
        </w:rPr>
        <w:t>the way that o</w:t>
      </w:r>
      <w:r w:rsidR="0038591C">
        <w:rPr>
          <w:sz w:val="24"/>
          <w:szCs w:val="24"/>
          <w:lang w:eastAsia="zh-TW"/>
        </w:rPr>
        <w:t>ne’s social position and personal networks</w:t>
      </w:r>
      <w:r w:rsidR="00043D0E">
        <w:rPr>
          <w:sz w:val="24"/>
          <w:szCs w:val="24"/>
          <w:lang w:eastAsia="zh-TW"/>
        </w:rPr>
        <w:t xml:space="preserve"> can be mobilised to enable one to</w:t>
      </w:r>
      <w:r w:rsidR="00BD56DF">
        <w:rPr>
          <w:sz w:val="24"/>
          <w:szCs w:val="24"/>
          <w:lang w:eastAsia="zh-TW"/>
        </w:rPr>
        <w:t xml:space="preserve"> achieve</w:t>
      </w:r>
      <w:r w:rsidR="00043D0E">
        <w:rPr>
          <w:sz w:val="24"/>
          <w:szCs w:val="24"/>
          <w:lang w:eastAsia="zh-TW"/>
        </w:rPr>
        <w:t xml:space="preserve"> desired</w:t>
      </w:r>
      <w:r w:rsidR="00BD56DF">
        <w:rPr>
          <w:sz w:val="24"/>
          <w:szCs w:val="24"/>
          <w:lang w:eastAsia="zh-TW"/>
        </w:rPr>
        <w:t xml:space="preserve"> goals </w:t>
      </w:r>
      <w:r>
        <w:rPr>
          <w:sz w:val="24"/>
          <w:szCs w:val="24"/>
          <w:lang w:eastAsia="zh-TW"/>
        </w:rPr>
        <w:fldChar w:fldCharType="begin">
          <w:fldData xml:space="preserve">PEVuZE5vdGU+PENpdGU+PEF1dGhvcj5BbC1UYWJiYWE8L0F1dGhvcj48WWVhcj4yMDE2PC9ZZWFy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=
</w:fldData>
        </w:fldChar>
      </w:r>
      <w:r>
        <w:rPr>
          <w:sz w:val="24"/>
          <w:szCs w:val="24"/>
          <w:lang w:eastAsia="zh-TW"/>
        </w:rPr>
        <w:instrText xml:space="preserve"> ADDIN EN.CITE </w:instrText>
      </w:r>
      <w:r>
        <w:rPr>
          <w:sz w:val="24"/>
          <w:szCs w:val="24"/>
          <w:lang w:eastAsia="zh-TW"/>
        </w:rPr>
        <w:fldChar w:fldCharType="begin">
          <w:fldData xml:space="preserve">PEVuZE5vdGU+PENpdGU+PEF1dGhvcj5BbC1UYWJiYWE8L0F1dGhvcj48WWVhcj4yMDE2PC9ZZWFy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=
</w:fldData>
        </w:fldChar>
      </w:r>
      <w:r>
        <w:rPr>
          <w:sz w:val="24"/>
          <w:szCs w:val="24"/>
          <w:lang w:eastAsia="zh-TW"/>
        </w:rPr>
        <w:instrText xml:space="preserve"> ADDIN EN.CITE.DATA </w:instrText>
      </w:r>
      <w:r>
        <w:rPr>
          <w:sz w:val="24"/>
          <w:szCs w:val="24"/>
          <w:lang w:eastAsia="zh-TW"/>
        </w:rPr>
      </w:r>
      <w:r>
        <w:rPr>
          <w:sz w:val="24"/>
          <w:szCs w:val="24"/>
          <w:lang w:eastAsia="zh-TW"/>
        </w:rPr>
        <w:fldChar w:fldCharType="end"/>
      </w:r>
      <w:r>
        <w:rPr>
          <w:sz w:val="24"/>
          <w:szCs w:val="24"/>
          <w:lang w:eastAsia="zh-TW"/>
        </w:rPr>
      </w:r>
      <w:r>
        <w:rPr>
          <w:sz w:val="24"/>
          <w:szCs w:val="24"/>
          <w:lang w:eastAsia="zh-TW"/>
        </w:rPr>
        <w:fldChar w:fldCharType="separate"/>
      </w:r>
      <w:r>
        <w:rPr>
          <w:noProof/>
          <w:sz w:val="24"/>
          <w:szCs w:val="24"/>
          <w:lang w:eastAsia="zh-TW"/>
        </w:rPr>
        <w:t>(Al-Tabbaa &amp; Ankrah, 2016; Inkpen &amp; Tsang, 2005; Lambooy, 2010; Li, Liao, &amp; Yen, 2013; Salaran, 2010; Van Wijk, Jansen, &amp; Lyles, 2009)</w:t>
      </w:r>
      <w:r>
        <w:rPr>
          <w:sz w:val="24"/>
          <w:szCs w:val="24"/>
          <w:lang w:eastAsia="zh-TW"/>
        </w:rPr>
        <w:fldChar w:fldCharType="end"/>
      </w:r>
      <w:r w:rsidR="00A9463D">
        <w:rPr>
          <w:sz w:val="24"/>
          <w:szCs w:val="24"/>
          <w:lang w:eastAsia="zh-TW"/>
        </w:rPr>
        <w:t>.</w:t>
      </w:r>
      <w:r w:rsidR="005A2F4B">
        <w:rPr>
          <w:sz w:val="24"/>
          <w:szCs w:val="24"/>
          <w:lang w:eastAsia="zh-TW"/>
        </w:rPr>
        <w:t xml:space="preserve"> In many cases, social capital may not seem of great relevance to the process of research.</w:t>
      </w:r>
      <w:r w:rsidR="00597C5E">
        <w:rPr>
          <w:sz w:val="24"/>
          <w:szCs w:val="24"/>
          <w:lang w:eastAsia="zh-TW"/>
        </w:rPr>
        <w:t xml:space="preserve"> In ‘bounded’ research contexts, </w:t>
      </w:r>
      <w:r w:rsidR="005A2F4B">
        <w:rPr>
          <w:sz w:val="24"/>
          <w:szCs w:val="24"/>
          <w:lang w:eastAsia="zh-TW"/>
        </w:rPr>
        <w:t xml:space="preserve">what is important is the scientist’s academic credentials – social capital may seem superfluous when the application of “rigorous methods and norms” (McNie et al., 2016, p. 889) constitute sufficient symbolic, scientific capital to be considered a trustworthy and legitimate producer </w:t>
      </w:r>
      <w:r w:rsidR="00285B4D">
        <w:rPr>
          <w:sz w:val="24"/>
          <w:szCs w:val="24"/>
          <w:lang w:eastAsia="zh-TW"/>
        </w:rPr>
        <w:t>and transmitter of knowledge</w:t>
      </w:r>
      <w:r w:rsidR="005A2F4B">
        <w:rPr>
          <w:sz w:val="24"/>
          <w:szCs w:val="24"/>
          <w:lang w:eastAsia="zh-TW"/>
        </w:rPr>
        <w:t>.</w:t>
      </w:r>
      <w:r w:rsidR="00285B4D">
        <w:rPr>
          <w:sz w:val="24"/>
          <w:szCs w:val="24"/>
          <w:lang w:eastAsia="zh-TW"/>
        </w:rPr>
        <w:t xml:space="preserve"> </w:t>
      </w:r>
      <w:r w:rsidR="00A9463D">
        <w:rPr>
          <w:sz w:val="24"/>
          <w:szCs w:val="24"/>
          <w:lang w:eastAsia="zh-TW"/>
        </w:rPr>
        <w:t>“</w:t>
      </w:r>
      <w:r w:rsidR="00285B4D">
        <w:rPr>
          <w:sz w:val="24"/>
          <w:szCs w:val="24"/>
          <w:lang w:eastAsia="zh-TW"/>
        </w:rPr>
        <w:t>L</w:t>
      </w:r>
      <w:r w:rsidR="00A9463D">
        <w:rPr>
          <w:sz w:val="24"/>
          <w:szCs w:val="24"/>
          <w:lang w:eastAsia="zh-TW"/>
        </w:rPr>
        <w:t>everaging</w:t>
      </w:r>
      <w:r w:rsidR="00561BC3">
        <w:rPr>
          <w:sz w:val="24"/>
          <w:szCs w:val="24"/>
          <w:lang w:eastAsia="zh-TW"/>
        </w:rPr>
        <w:t xml:space="preserve"> social capital”</w:t>
      </w:r>
      <w:r w:rsidR="00285B4D">
        <w:rPr>
          <w:sz w:val="24"/>
          <w:szCs w:val="24"/>
          <w:lang w:eastAsia="zh-TW"/>
        </w:rPr>
        <w:t xml:space="preserve"> can, however, be valuable,</w:t>
      </w:r>
      <w:r w:rsidR="00BF6FEB">
        <w:rPr>
          <w:sz w:val="24"/>
          <w:szCs w:val="24"/>
          <w:lang w:eastAsia="zh-TW"/>
        </w:rPr>
        <w:t xml:space="preserve"> and “is particularly important in building capacity to apply knowledge in actual decisions and policies” (McNie et al., 2016, p. 889). Social capital may also be deployed in attempts to win funding and build networks with important collaborators and potential users. This is particularly the case where </w:t>
      </w:r>
      <w:r w:rsidR="0097551B">
        <w:rPr>
          <w:sz w:val="24"/>
          <w:szCs w:val="24"/>
          <w:lang w:eastAsia="zh-TW"/>
        </w:rPr>
        <w:t>the researchers have not previously had the</w:t>
      </w:r>
      <w:r w:rsidR="00BF6FEB">
        <w:rPr>
          <w:sz w:val="24"/>
          <w:szCs w:val="24"/>
          <w:lang w:eastAsia="zh-TW"/>
        </w:rPr>
        <w:t xml:space="preserve"> opportunity to build the “trust, and relationships ... necessary </w:t>
      </w:r>
      <w:r w:rsidR="007930B1">
        <w:rPr>
          <w:sz w:val="24"/>
          <w:szCs w:val="24"/>
          <w:lang w:eastAsia="zh-TW"/>
        </w:rPr>
        <w:t>to create and share knowledge” (McNie et al., 2016, p. 889).</w:t>
      </w:r>
      <w:r w:rsidR="0016330A">
        <w:rPr>
          <w:sz w:val="24"/>
          <w:szCs w:val="24"/>
          <w:lang w:eastAsia="zh-TW"/>
        </w:rPr>
        <w:t xml:space="preserve"> Social capital is therefore likely to be of importance in ‘unbounded’ research contexts.</w:t>
      </w:r>
      <w:r w:rsidR="00C665DF">
        <w:rPr>
          <w:sz w:val="24"/>
          <w:szCs w:val="24"/>
          <w:lang w:eastAsia="zh-TW"/>
        </w:rPr>
        <w:t xml:space="preserve"> </w:t>
      </w:r>
      <w:r w:rsidR="000C00FA">
        <w:rPr>
          <w:sz w:val="24"/>
          <w:szCs w:val="24"/>
          <w:lang w:eastAsia="zh-TW"/>
        </w:rPr>
        <w:t xml:space="preserve"> </w:t>
      </w:r>
    </w:p>
    <w:p w14:paraId="593E4986" w14:textId="62DA106F" w:rsidR="00283698" w:rsidRDefault="00283698" w:rsidP="000901C9">
      <w:pPr>
        <w:pStyle w:val="Heading4"/>
        <w:rPr>
          <w:lang w:eastAsia="zh-TW"/>
        </w:rPr>
      </w:pPr>
      <w:r>
        <w:rPr>
          <w:lang w:eastAsia="zh-TW"/>
        </w:rPr>
        <w:t>Expertise</w:t>
      </w:r>
    </w:p>
    <w:p w14:paraId="62B54B6A" w14:textId="45F68D56" w:rsidR="00D612CB" w:rsidRPr="00950F4C" w:rsidRDefault="00D612CB" w:rsidP="000901C9">
      <w:pPr>
        <w:spacing w:after="120" w:line="360" w:lineRule="auto"/>
        <w:rPr>
          <w:sz w:val="24"/>
          <w:szCs w:val="24"/>
          <w:u w:val="single"/>
          <w:lang w:eastAsia="zh-TW"/>
        </w:rPr>
      </w:pPr>
      <w:r>
        <w:rPr>
          <w:sz w:val="24"/>
          <w:szCs w:val="24"/>
          <w:lang w:eastAsia="zh-TW"/>
        </w:rPr>
        <w:t xml:space="preserve">STEMM research is an activity dominated by individuals with significant </w:t>
      </w:r>
      <w:r w:rsidRPr="00B7663A">
        <w:rPr>
          <w:sz w:val="24"/>
          <w:szCs w:val="24"/>
          <w:lang w:eastAsia="zh-TW"/>
        </w:rPr>
        <w:t xml:space="preserve">expertise </w:t>
      </w:r>
      <w:r>
        <w:rPr>
          <w:sz w:val="24"/>
          <w:szCs w:val="24"/>
          <w:lang w:eastAsia="zh-TW"/>
        </w:rPr>
        <w:t>normally grounded in years of disciplinary specialisation and socialisation</w:t>
      </w:r>
      <w:r w:rsidR="00EA70C3">
        <w:rPr>
          <w:sz w:val="24"/>
          <w:szCs w:val="24"/>
          <w:lang w:eastAsia="zh-TW"/>
        </w:rPr>
        <w:t>, normally culminating in a PhD qualification</w:t>
      </w:r>
      <w:r w:rsidR="002A5E5A">
        <w:rPr>
          <w:sz w:val="24"/>
          <w:szCs w:val="24"/>
          <w:lang w:eastAsia="zh-TW"/>
        </w:rPr>
        <w:t>. ‘Bounded’ research</w:t>
      </w:r>
      <w:r w:rsidR="00EA70C3">
        <w:rPr>
          <w:sz w:val="24"/>
          <w:szCs w:val="24"/>
          <w:lang w:eastAsia="zh-TW"/>
        </w:rPr>
        <w:t xml:space="preserve"> is dominated by such researchers. However, </w:t>
      </w:r>
      <w:r w:rsidR="00BF5525">
        <w:rPr>
          <w:sz w:val="24"/>
          <w:szCs w:val="24"/>
          <w:lang w:eastAsia="zh-TW"/>
        </w:rPr>
        <w:t>in more ‘unbounded’ research</w:t>
      </w:r>
      <w:r w:rsidR="00EA70C3">
        <w:rPr>
          <w:sz w:val="24"/>
          <w:szCs w:val="24"/>
          <w:lang w:eastAsia="zh-TW"/>
        </w:rPr>
        <w:t xml:space="preserve">, other forms of expertise are important to achieve research goals. </w:t>
      </w:r>
      <w:r w:rsidR="00BF5525">
        <w:rPr>
          <w:sz w:val="24"/>
          <w:szCs w:val="24"/>
          <w:lang w:eastAsia="zh-TW"/>
        </w:rPr>
        <w:t>N</w:t>
      </w:r>
      <w:r w:rsidR="000C00FA">
        <w:rPr>
          <w:sz w:val="24"/>
          <w:szCs w:val="24"/>
          <w:lang w:eastAsia="zh-TW"/>
        </w:rPr>
        <w:t>on-scientific or “experiential” expertise</w:t>
      </w:r>
      <w:r w:rsidR="00950F4C">
        <w:rPr>
          <w:sz w:val="24"/>
          <w:szCs w:val="24"/>
          <w:lang w:eastAsia="zh-TW"/>
        </w:rPr>
        <w:t xml:space="preserve"> that has been</w:t>
      </w:r>
      <w:r w:rsidR="000C00FA">
        <w:rPr>
          <w:sz w:val="24"/>
          <w:szCs w:val="24"/>
          <w:lang w:eastAsia="zh-TW"/>
        </w:rPr>
        <w:t xml:space="preserve"> acquired in close “proximity to the problem”, such as “economic, policy, bureaucratic, community, lay and indigenous expertise” may be relevant</w:t>
      </w:r>
      <w:r w:rsidR="00EA70C3">
        <w:rPr>
          <w:sz w:val="24"/>
          <w:szCs w:val="24"/>
          <w:lang w:eastAsia="zh-TW"/>
        </w:rPr>
        <w:t xml:space="preserve"> and called upon </w:t>
      </w:r>
      <w:r w:rsidR="000C00FA">
        <w:rPr>
          <w:sz w:val="24"/>
          <w:szCs w:val="24"/>
          <w:lang w:eastAsia="zh-TW"/>
        </w:rPr>
        <w:t>(McNie et al., 2016, p. 887).</w:t>
      </w:r>
      <w:r w:rsidR="00950F4C">
        <w:rPr>
          <w:sz w:val="24"/>
          <w:szCs w:val="24"/>
          <w:lang w:eastAsia="zh-TW"/>
        </w:rPr>
        <w:t xml:space="preserve"> In some </w:t>
      </w:r>
      <w:r w:rsidR="00BA0417">
        <w:rPr>
          <w:sz w:val="24"/>
          <w:szCs w:val="24"/>
          <w:lang w:eastAsia="zh-TW"/>
        </w:rPr>
        <w:t>cases,</w:t>
      </w:r>
      <w:r w:rsidR="00950F4C">
        <w:rPr>
          <w:sz w:val="24"/>
          <w:szCs w:val="24"/>
          <w:lang w:eastAsia="zh-TW"/>
        </w:rPr>
        <w:t xml:space="preserve"> this may involve individuals </w:t>
      </w:r>
      <w:r w:rsidR="0079381B">
        <w:rPr>
          <w:sz w:val="24"/>
          <w:szCs w:val="24"/>
          <w:lang w:eastAsia="zh-TW"/>
        </w:rPr>
        <w:t>who combine</w:t>
      </w:r>
      <w:r w:rsidR="00950F4C">
        <w:rPr>
          <w:sz w:val="24"/>
          <w:szCs w:val="24"/>
          <w:lang w:eastAsia="zh-TW"/>
        </w:rPr>
        <w:t xml:space="preserve"> scientific </w:t>
      </w:r>
      <w:r w:rsidR="00950F4C" w:rsidRPr="00EB7EDD">
        <w:rPr>
          <w:sz w:val="24"/>
          <w:szCs w:val="24"/>
          <w:lang w:eastAsia="zh-TW"/>
        </w:rPr>
        <w:t>and</w:t>
      </w:r>
      <w:r w:rsidR="00950F4C">
        <w:rPr>
          <w:i/>
          <w:sz w:val="24"/>
          <w:szCs w:val="24"/>
          <w:lang w:eastAsia="zh-TW"/>
        </w:rPr>
        <w:t xml:space="preserve"> </w:t>
      </w:r>
      <w:r w:rsidR="00950F4C">
        <w:rPr>
          <w:sz w:val="24"/>
          <w:szCs w:val="24"/>
          <w:lang w:eastAsia="zh-TW"/>
        </w:rPr>
        <w:t xml:space="preserve">other forms of expertise, but in other cases it may mean collaborating with individuals </w:t>
      </w:r>
      <w:r w:rsidR="00310BD7">
        <w:rPr>
          <w:sz w:val="24"/>
          <w:szCs w:val="24"/>
          <w:lang w:eastAsia="zh-TW"/>
        </w:rPr>
        <w:t xml:space="preserve">without the normal academic qualifications, and whose expertise is solely derived from non-academic contexts. </w:t>
      </w:r>
    </w:p>
    <w:p w14:paraId="51B0A17C" w14:textId="2EF62252" w:rsidR="00283698" w:rsidRDefault="00283698" w:rsidP="000901C9">
      <w:pPr>
        <w:pStyle w:val="Heading4"/>
        <w:rPr>
          <w:lang w:eastAsia="zh-TW"/>
        </w:rPr>
      </w:pPr>
      <w:r>
        <w:rPr>
          <w:lang w:eastAsia="zh-TW"/>
        </w:rPr>
        <w:t>Learning</w:t>
      </w:r>
    </w:p>
    <w:p w14:paraId="20B4DE7D" w14:textId="0D85522D" w:rsidR="00A85F2B" w:rsidRPr="004E043C" w:rsidRDefault="00A85F2B" w:rsidP="000901C9">
      <w:pPr>
        <w:spacing w:after="120" w:line="360" w:lineRule="auto"/>
        <w:rPr>
          <w:sz w:val="24"/>
          <w:szCs w:val="24"/>
          <w:lang w:eastAsia="zh-TW"/>
        </w:rPr>
      </w:pPr>
      <w:r>
        <w:rPr>
          <w:sz w:val="24"/>
          <w:szCs w:val="24"/>
          <w:lang w:eastAsia="zh-TW"/>
        </w:rPr>
        <w:t xml:space="preserve">The ‘learning’ attribute refers to what is or what can </w:t>
      </w:r>
      <w:r>
        <w:rPr>
          <w:i/>
          <w:sz w:val="24"/>
          <w:szCs w:val="24"/>
          <w:lang w:eastAsia="zh-TW"/>
        </w:rPr>
        <w:t xml:space="preserve">be learned </w:t>
      </w:r>
      <w:r w:rsidR="00884D9F">
        <w:rPr>
          <w:sz w:val="24"/>
          <w:szCs w:val="24"/>
          <w:lang w:eastAsia="zh-TW"/>
        </w:rPr>
        <w:t>as a result of the research</w:t>
      </w:r>
      <w:r>
        <w:rPr>
          <w:sz w:val="24"/>
          <w:szCs w:val="24"/>
          <w:lang w:eastAsia="zh-TW"/>
        </w:rPr>
        <w:t>. McNie et al.’s (2016) way of putting this is in terms of how the research results “</w:t>
      </w:r>
      <w:r>
        <w:rPr>
          <w:i/>
          <w:sz w:val="24"/>
          <w:szCs w:val="24"/>
          <w:lang w:eastAsia="zh-TW"/>
        </w:rPr>
        <w:t>change the knowledge system</w:t>
      </w:r>
      <w:r>
        <w:rPr>
          <w:sz w:val="24"/>
          <w:szCs w:val="24"/>
          <w:lang w:eastAsia="zh-TW"/>
        </w:rPr>
        <w:t xml:space="preserve">” (p. 888, original emphasis). </w:t>
      </w:r>
      <w:r w:rsidR="0032631B">
        <w:rPr>
          <w:sz w:val="24"/>
          <w:szCs w:val="24"/>
          <w:lang w:eastAsia="zh-TW"/>
        </w:rPr>
        <w:t xml:space="preserve">Results of ‘bounded’ research typically </w:t>
      </w:r>
      <w:r w:rsidR="0006449A">
        <w:rPr>
          <w:sz w:val="24"/>
          <w:szCs w:val="24"/>
          <w:lang w:eastAsia="zh-TW"/>
        </w:rPr>
        <w:t>take highly theoretical and/or highly codified forms</w:t>
      </w:r>
      <w:r w:rsidR="0032631B">
        <w:rPr>
          <w:sz w:val="24"/>
          <w:szCs w:val="24"/>
          <w:lang w:eastAsia="zh-TW"/>
        </w:rPr>
        <w:t>, for</w:t>
      </w:r>
      <w:r w:rsidR="0006449A">
        <w:rPr>
          <w:sz w:val="24"/>
          <w:szCs w:val="24"/>
          <w:lang w:eastAsia="zh-TW"/>
        </w:rPr>
        <w:t xml:space="preserve"> example</w:t>
      </w:r>
      <w:r w:rsidR="0032631B">
        <w:rPr>
          <w:sz w:val="24"/>
          <w:szCs w:val="24"/>
          <w:lang w:eastAsia="zh-TW"/>
        </w:rPr>
        <w:t>,</w:t>
      </w:r>
      <w:r w:rsidR="0006449A">
        <w:rPr>
          <w:sz w:val="24"/>
          <w:szCs w:val="24"/>
          <w:lang w:eastAsia="zh-TW"/>
        </w:rPr>
        <w:t xml:space="preserve"> a paper couched in highly technical, specialist terminology. The ‘learning’ that can be obtained from such outputs, or in other words, what can be learned from them, is “explicit knowledge” (ibid., p. 888) that can</w:t>
      </w:r>
      <w:r w:rsidR="004E043C">
        <w:rPr>
          <w:sz w:val="24"/>
          <w:szCs w:val="24"/>
          <w:lang w:eastAsia="zh-TW"/>
        </w:rPr>
        <w:t xml:space="preserve"> normally only be fully understood by others with similar prior</w:t>
      </w:r>
      <w:r w:rsidR="0006449A">
        <w:rPr>
          <w:sz w:val="24"/>
          <w:szCs w:val="24"/>
          <w:lang w:eastAsia="zh-TW"/>
        </w:rPr>
        <w:t xml:space="preserve"> knowledge </w:t>
      </w:r>
      <w:r w:rsidR="004E043C">
        <w:rPr>
          <w:sz w:val="24"/>
          <w:szCs w:val="24"/>
          <w:lang w:eastAsia="zh-TW"/>
        </w:rPr>
        <w:t xml:space="preserve">as the researcher. The knowledge and the outputs therefore do not take into account more complex “social” or “practical” contexts where that research might be put to use (ibid., p. 888). </w:t>
      </w:r>
      <w:r w:rsidR="002E4A0E">
        <w:rPr>
          <w:sz w:val="24"/>
          <w:szCs w:val="24"/>
          <w:lang w:eastAsia="zh-TW"/>
        </w:rPr>
        <w:t xml:space="preserve">By contrast, ‘unbounded’ research often generates more </w:t>
      </w:r>
      <w:r w:rsidR="002E4A0E">
        <w:rPr>
          <w:i/>
          <w:sz w:val="24"/>
          <w:szCs w:val="24"/>
          <w:lang w:eastAsia="zh-TW"/>
        </w:rPr>
        <w:t>user-focused outputs</w:t>
      </w:r>
      <w:r w:rsidR="002E4A0E">
        <w:rPr>
          <w:sz w:val="24"/>
          <w:szCs w:val="24"/>
          <w:lang w:eastAsia="zh-TW"/>
        </w:rPr>
        <w:t xml:space="preserve"> which </w:t>
      </w:r>
      <w:r w:rsidR="00B075CA">
        <w:rPr>
          <w:sz w:val="24"/>
          <w:szCs w:val="24"/>
          <w:lang w:eastAsia="zh-TW"/>
        </w:rPr>
        <w:t xml:space="preserve">lend themselves to more </w:t>
      </w:r>
      <w:r w:rsidR="00A022A5">
        <w:rPr>
          <w:sz w:val="24"/>
          <w:szCs w:val="24"/>
          <w:lang w:eastAsia="zh-TW"/>
        </w:rPr>
        <w:t>socially contextualised</w:t>
      </w:r>
      <w:r w:rsidR="00B075CA">
        <w:rPr>
          <w:sz w:val="24"/>
          <w:szCs w:val="24"/>
          <w:lang w:eastAsia="zh-TW"/>
        </w:rPr>
        <w:t xml:space="preserve"> forms of ‘learning’</w:t>
      </w:r>
      <w:r w:rsidR="00615872">
        <w:rPr>
          <w:sz w:val="24"/>
          <w:szCs w:val="24"/>
          <w:lang w:eastAsia="zh-TW"/>
        </w:rPr>
        <w:t xml:space="preserve"> where individuals who need to be able to learn from the research do not share specialist prior knowledge. Here,</w:t>
      </w:r>
      <w:r w:rsidR="00FE153A">
        <w:rPr>
          <w:sz w:val="24"/>
          <w:szCs w:val="24"/>
          <w:lang w:eastAsia="zh-TW"/>
        </w:rPr>
        <w:t xml:space="preserve"> the relevant things to be learned by those who need to learn them may not easily be expressed in scientific, technical or theoretical language. Rather, more</w:t>
      </w:r>
      <w:r w:rsidR="00B075CA">
        <w:rPr>
          <w:sz w:val="24"/>
          <w:szCs w:val="24"/>
          <w:lang w:eastAsia="zh-TW"/>
        </w:rPr>
        <w:t xml:space="preserve"> “tacit”</w:t>
      </w:r>
      <w:r w:rsidR="00FE153A">
        <w:rPr>
          <w:sz w:val="24"/>
          <w:szCs w:val="24"/>
          <w:lang w:eastAsia="zh-TW"/>
        </w:rPr>
        <w:t xml:space="preserve"> and immediately practical</w:t>
      </w:r>
      <w:r w:rsidR="00B075CA">
        <w:rPr>
          <w:sz w:val="24"/>
          <w:szCs w:val="24"/>
          <w:lang w:eastAsia="zh-TW"/>
        </w:rPr>
        <w:t xml:space="preserve"> learning</w:t>
      </w:r>
      <w:r w:rsidR="00615872">
        <w:rPr>
          <w:sz w:val="24"/>
          <w:szCs w:val="24"/>
          <w:lang w:eastAsia="zh-TW"/>
        </w:rPr>
        <w:t xml:space="preserve"> may be</w:t>
      </w:r>
      <w:r w:rsidR="00FE153A">
        <w:rPr>
          <w:sz w:val="24"/>
          <w:szCs w:val="24"/>
          <w:lang w:eastAsia="zh-TW"/>
        </w:rPr>
        <w:t xml:space="preserve"> needed</w:t>
      </w:r>
      <w:r w:rsidR="000A4418">
        <w:rPr>
          <w:sz w:val="24"/>
          <w:szCs w:val="24"/>
          <w:lang w:eastAsia="zh-TW"/>
        </w:rPr>
        <w:t>. ‘Social’ or ‘practical’ knowledge is therefore “</w:t>
      </w:r>
      <w:r w:rsidR="00B075CA">
        <w:rPr>
          <w:sz w:val="24"/>
          <w:szCs w:val="24"/>
          <w:lang w:eastAsia="zh-TW"/>
        </w:rPr>
        <w:t>difficult to codify, takes time to explain and learn, and is embedded in relationships” (ibid., p. 888)</w:t>
      </w:r>
      <w:r w:rsidR="000A4418">
        <w:rPr>
          <w:sz w:val="24"/>
          <w:szCs w:val="24"/>
          <w:lang w:eastAsia="zh-TW"/>
        </w:rPr>
        <w:t>, and</w:t>
      </w:r>
      <w:r w:rsidR="00CE679F">
        <w:rPr>
          <w:sz w:val="24"/>
          <w:szCs w:val="24"/>
          <w:lang w:eastAsia="zh-TW"/>
        </w:rPr>
        <w:t xml:space="preserve"> is</w:t>
      </w:r>
      <w:r w:rsidR="00976FA7">
        <w:rPr>
          <w:sz w:val="24"/>
          <w:szCs w:val="24"/>
          <w:lang w:eastAsia="zh-TW"/>
        </w:rPr>
        <w:t xml:space="preserve"> likely to require greater effort on the part of the researcher/transmitter, for example through knowledge exchange and outreach.</w:t>
      </w:r>
      <w:r w:rsidR="000A4418">
        <w:rPr>
          <w:sz w:val="24"/>
          <w:szCs w:val="24"/>
          <w:lang w:eastAsia="zh-TW"/>
        </w:rPr>
        <w:t xml:space="preserve"> </w:t>
      </w:r>
    </w:p>
    <w:p w14:paraId="1D9B0DF9" w14:textId="07A6DE56" w:rsidR="00283698" w:rsidRPr="00283698" w:rsidRDefault="00283698" w:rsidP="000901C9">
      <w:pPr>
        <w:pStyle w:val="Heading4"/>
        <w:rPr>
          <w:lang w:eastAsia="zh-TW"/>
        </w:rPr>
      </w:pPr>
      <w:r>
        <w:rPr>
          <w:lang w:eastAsia="zh-TW"/>
        </w:rPr>
        <w:t>Human capital</w:t>
      </w:r>
    </w:p>
    <w:p w14:paraId="1E99D973" w14:textId="21B376DD" w:rsidR="00D9659A" w:rsidRDefault="009D2D05" w:rsidP="000901C9">
      <w:pPr>
        <w:spacing w:after="120" w:line="360" w:lineRule="auto"/>
        <w:rPr>
          <w:sz w:val="24"/>
          <w:szCs w:val="24"/>
          <w:lang w:eastAsia="zh-TW"/>
        </w:rPr>
      </w:pPr>
      <w:r>
        <w:rPr>
          <w:sz w:val="24"/>
          <w:szCs w:val="24"/>
          <w:lang w:eastAsia="zh-TW"/>
        </w:rPr>
        <w:t xml:space="preserve">The last attribute is ‘human capital’. </w:t>
      </w:r>
      <w:r w:rsidR="002E332C">
        <w:rPr>
          <w:sz w:val="24"/>
          <w:szCs w:val="24"/>
          <w:lang w:eastAsia="zh-TW"/>
        </w:rPr>
        <w:t>Human capital is clearly closely related to expertise. However, they differ in that expertise refers to specific contexts of one’s exper</w:t>
      </w:r>
      <w:r w:rsidR="005634F8">
        <w:rPr>
          <w:sz w:val="24"/>
          <w:szCs w:val="24"/>
          <w:lang w:eastAsia="zh-TW"/>
        </w:rPr>
        <w:t xml:space="preserve">ience, the relevance of that experience to a given research/practical problem, and the way that expertise is mobilised at various points of the research process. Human capital </w:t>
      </w:r>
      <w:r w:rsidR="00A765E9">
        <w:rPr>
          <w:sz w:val="24"/>
          <w:szCs w:val="24"/>
          <w:lang w:eastAsia="zh-TW"/>
        </w:rPr>
        <w:t>refers to</w:t>
      </w:r>
      <w:r w:rsidR="005634F8">
        <w:rPr>
          <w:sz w:val="24"/>
          <w:szCs w:val="24"/>
          <w:lang w:eastAsia="zh-TW"/>
        </w:rPr>
        <w:t xml:space="preserve"> </w:t>
      </w:r>
      <w:r w:rsidR="00D9659A">
        <w:rPr>
          <w:sz w:val="24"/>
          <w:szCs w:val="24"/>
          <w:lang w:eastAsia="zh-TW"/>
        </w:rPr>
        <w:t xml:space="preserve">“the formal training and education required” </w:t>
      </w:r>
      <w:r w:rsidR="00D95A09">
        <w:rPr>
          <w:sz w:val="24"/>
          <w:szCs w:val="24"/>
          <w:lang w:eastAsia="zh-TW"/>
        </w:rPr>
        <w:t>(McNie et al., 2016, p. 890)</w:t>
      </w:r>
      <w:r w:rsidR="00A765E9">
        <w:rPr>
          <w:sz w:val="24"/>
          <w:szCs w:val="24"/>
          <w:lang w:eastAsia="zh-TW"/>
        </w:rPr>
        <w:t xml:space="preserve"> in a</w:t>
      </w:r>
      <w:r w:rsidR="00087835">
        <w:rPr>
          <w:sz w:val="24"/>
          <w:szCs w:val="24"/>
          <w:lang w:eastAsia="zh-TW"/>
        </w:rPr>
        <w:t xml:space="preserve"> given research</w:t>
      </w:r>
      <w:r w:rsidR="00A765E9">
        <w:rPr>
          <w:sz w:val="24"/>
          <w:szCs w:val="24"/>
          <w:lang w:eastAsia="zh-TW"/>
        </w:rPr>
        <w:t xml:space="preserve"> context</w:t>
      </w:r>
      <w:r w:rsidR="00E10B0E">
        <w:rPr>
          <w:sz w:val="24"/>
          <w:szCs w:val="24"/>
          <w:lang w:eastAsia="zh-TW"/>
        </w:rPr>
        <w:t>.</w:t>
      </w:r>
      <w:r w:rsidR="00A765E9">
        <w:rPr>
          <w:sz w:val="24"/>
          <w:szCs w:val="24"/>
          <w:lang w:eastAsia="zh-TW"/>
        </w:rPr>
        <w:t xml:space="preserve"> In plotting this attribute against the typology, McNie et al. (2016) point to the role of “hard” and “soft” skills (p. 890).</w:t>
      </w:r>
      <w:r w:rsidR="00C110B6">
        <w:rPr>
          <w:sz w:val="24"/>
          <w:szCs w:val="24"/>
          <w:lang w:eastAsia="zh-TW"/>
        </w:rPr>
        <w:t xml:space="preserve"> ‘Bounded’ research typically rests only on the</w:t>
      </w:r>
      <w:r w:rsidR="00DF3C22">
        <w:rPr>
          <w:sz w:val="24"/>
          <w:szCs w:val="24"/>
          <w:lang w:eastAsia="zh-TW"/>
        </w:rPr>
        <w:t xml:space="preserve"> “hard skills” </w:t>
      </w:r>
      <w:r w:rsidR="00CB32A6">
        <w:rPr>
          <w:sz w:val="24"/>
          <w:szCs w:val="24"/>
          <w:lang w:eastAsia="zh-TW"/>
        </w:rPr>
        <w:t xml:space="preserve">associated with one’s formal training, that is, </w:t>
      </w:r>
      <w:r w:rsidR="00A81D0F">
        <w:rPr>
          <w:sz w:val="24"/>
          <w:szCs w:val="24"/>
          <w:lang w:eastAsia="zh-TW"/>
        </w:rPr>
        <w:t>one’s ‘human capital’ (ibid., p. 890)</w:t>
      </w:r>
      <w:r w:rsidR="00C110B6">
        <w:rPr>
          <w:sz w:val="24"/>
          <w:szCs w:val="24"/>
          <w:lang w:eastAsia="zh-TW"/>
        </w:rPr>
        <w:fldChar w:fldCharType="begin"/>
      </w:r>
      <w:r w:rsidR="00883B69">
        <w:rPr>
          <w:sz w:val="24"/>
          <w:szCs w:val="24"/>
          <w:lang w:eastAsia="zh-TW"/>
        </w:rPr>
        <w:instrText xml:space="preserve"> ADDIN EN.CITE &lt;EndNote&gt;&lt;Cite&gt;&lt;Author&gt;McNie&lt;/Author&gt;&lt;Year&gt;2016&lt;/Year&gt;&lt;IDText&gt;Improving the public value of science: A typology to inform discussion, design and implementation of research&lt;/IDText&gt;&lt;Pages&gt;890&lt;/Pages&gt;&lt;DisplayText&gt;(McNie et al., 2016, p. 890)&lt;/DisplayText&gt;&lt;record&gt;&lt;urls&gt;&lt;related-urls&gt;&lt;url&gt;https://www.scopus.com/inward/record.uri?eid=2-s2.0-84959431924&amp;amp;partnerID=40&amp;amp;md5=6e4fc01d19d1b61b09084e6d6aa244db&lt;/url&gt;&lt;/related-urls&gt;&lt;/urls&gt;&lt;work-type&gt;Article&lt;/work-type&gt;&lt;titles&gt;&lt;title&gt;Improving the public value of science: A typology to inform discussion, design and implementation of research&lt;/title&gt;&lt;secondary-title&gt;Research Policy&lt;/secondary-title&gt;&lt;/titles&gt;&lt;pages&gt;884-895&lt;/pages&gt;&lt;number&gt;4&lt;/number&gt;&lt;contributors&gt;&lt;authors&gt;&lt;author&gt;McNie, E. C.&lt;/author&gt;&lt;author&gt;Parris, A.&lt;/author&gt;&lt;author&gt;Sarewitz, D.&lt;/author&gt;&lt;/authors&gt;&lt;/contributors&gt;&lt;added-date format="utc"&gt;1473704837&lt;/added-date&gt;&lt;ref-type name="Journal Article"&gt;17&lt;/ref-type&gt;&lt;dates&gt;&lt;year&gt;2016&lt;/year&gt;&lt;/dates&gt;&lt;rec-number&gt;3484&lt;/rec-number&gt;&lt;last-updated-date format="utc"&gt;1473704837&lt;/last-updated-date&gt;&lt;electronic-resource-num&gt;10.1016/j.respol.2016.01.004&lt;/electronic-resource-num&gt;&lt;volume&gt;45&lt;/volume&gt;&lt;remote-database-name&gt;Scopus&lt;/remote-database-name&gt;&lt;/record&gt;&lt;/Cite&gt;&lt;/EndNote&gt;</w:instrText>
      </w:r>
      <w:r w:rsidR="00C110B6">
        <w:rPr>
          <w:sz w:val="24"/>
          <w:szCs w:val="24"/>
          <w:lang w:eastAsia="zh-TW"/>
        </w:rPr>
        <w:fldChar w:fldCharType="end"/>
      </w:r>
      <w:r w:rsidR="00883B69">
        <w:rPr>
          <w:sz w:val="24"/>
          <w:szCs w:val="24"/>
          <w:lang w:eastAsia="zh-TW"/>
        </w:rPr>
        <w:t xml:space="preserve"> (McNie et al., 2016, p. 890)</w:t>
      </w:r>
      <w:r w:rsidR="004E5A56">
        <w:rPr>
          <w:sz w:val="24"/>
          <w:szCs w:val="24"/>
          <w:lang w:eastAsia="zh-TW"/>
        </w:rPr>
        <w:t xml:space="preserve"> (McNie et al., 2016, p. 890)</w:t>
      </w:r>
      <w:r w:rsidR="00BE636C">
        <w:rPr>
          <w:sz w:val="24"/>
          <w:szCs w:val="24"/>
          <w:lang w:eastAsia="zh-TW"/>
        </w:rPr>
        <w:t xml:space="preserve"> (McNie et al., 2016, p. 890)</w:t>
      </w:r>
      <w:r w:rsidR="005233C5">
        <w:rPr>
          <w:sz w:val="24"/>
          <w:szCs w:val="24"/>
          <w:lang w:eastAsia="zh-TW"/>
        </w:rPr>
        <w:t xml:space="preserve"> (McNie et al., 2016, p. 890) (McNie et al., 2016, p. 890)</w:t>
      </w:r>
      <w:r w:rsidR="000B6729">
        <w:rPr>
          <w:sz w:val="24"/>
          <w:szCs w:val="24"/>
          <w:lang w:eastAsia="zh-TW"/>
        </w:rPr>
        <w:t xml:space="preserve"> (McNie et al., 2016, p. 890) (McNie et al., 2016, p. 890)</w:t>
      </w:r>
      <w:r w:rsidR="004E2421">
        <w:rPr>
          <w:sz w:val="24"/>
          <w:szCs w:val="24"/>
          <w:lang w:eastAsia="zh-TW"/>
        </w:rPr>
        <w:t xml:space="preserve"> (McNie et al., 2016, p. 890)</w:t>
      </w:r>
      <w:r w:rsidR="008C5381">
        <w:rPr>
          <w:sz w:val="24"/>
          <w:szCs w:val="24"/>
          <w:lang w:eastAsia="zh-TW"/>
        </w:rPr>
        <w:t xml:space="preserve"> (McNie et al., 2016, p. 890) (McNie et al., 2016, p. 890)</w:t>
      </w:r>
      <w:r w:rsidR="004E1802">
        <w:rPr>
          <w:sz w:val="24"/>
          <w:szCs w:val="24"/>
          <w:lang w:eastAsia="zh-TW"/>
        </w:rPr>
        <w:t xml:space="preserve"> (McNie et al., 2016, p. 890) (McNie et al., 2016, p. 890)</w:t>
      </w:r>
      <w:r w:rsidR="006D59D3">
        <w:rPr>
          <w:sz w:val="24"/>
          <w:szCs w:val="24"/>
          <w:lang w:eastAsia="zh-TW"/>
        </w:rPr>
        <w:t xml:space="preserve"> (McNie et al., 2016, p. 890)</w:t>
      </w:r>
      <w:r w:rsidR="0095296C">
        <w:rPr>
          <w:sz w:val="24"/>
          <w:szCs w:val="24"/>
          <w:lang w:eastAsia="zh-TW"/>
        </w:rPr>
        <w:t xml:space="preserve"> (McNie et al., 2016, p. 890)</w:t>
      </w:r>
      <w:r w:rsidR="00432072">
        <w:rPr>
          <w:sz w:val="24"/>
          <w:szCs w:val="24"/>
          <w:lang w:eastAsia="zh-TW"/>
        </w:rPr>
        <w:t xml:space="preserve"> (McNie et al., 2016, p. 890)</w:t>
      </w:r>
      <w:r w:rsidR="00B21CB2">
        <w:rPr>
          <w:sz w:val="24"/>
          <w:szCs w:val="24"/>
          <w:lang w:eastAsia="zh-TW"/>
        </w:rPr>
        <w:t xml:space="preserve"> (McNie et al., 2016, p. 890)</w:t>
      </w:r>
      <w:r w:rsidR="003A0D1B">
        <w:rPr>
          <w:sz w:val="24"/>
          <w:szCs w:val="24"/>
          <w:lang w:eastAsia="zh-TW"/>
        </w:rPr>
        <w:t xml:space="preserve"> (McNie et al., 2016, p. 890)</w:t>
      </w:r>
      <w:r w:rsidR="00BD46D9">
        <w:rPr>
          <w:sz w:val="24"/>
          <w:szCs w:val="24"/>
          <w:lang w:eastAsia="zh-TW"/>
        </w:rPr>
        <w:t xml:space="preserve"> (McNie et al., 2016, p. 890) (McNie et al., 2016, p. 890)</w:t>
      </w:r>
      <w:r w:rsidR="00B353BE">
        <w:rPr>
          <w:sz w:val="24"/>
          <w:szCs w:val="24"/>
          <w:lang w:eastAsia="zh-TW"/>
        </w:rPr>
        <w:t xml:space="preserve"> (McNie et al., 2016, p. 890)</w:t>
      </w:r>
      <w:r w:rsidR="00446E23">
        <w:rPr>
          <w:sz w:val="24"/>
          <w:szCs w:val="24"/>
          <w:lang w:eastAsia="zh-TW"/>
        </w:rPr>
        <w:t xml:space="preserve"> (McNie et al., 2016, p. 890) (McNie et al., 2016, p. 890)</w:t>
      </w:r>
      <w:r w:rsidR="00AF0424">
        <w:rPr>
          <w:sz w:val="24"/>
          <w:szCs w:val="24"/>
          <w:lang w:eastAsia="zh-TW"/>
        </w:rPr>
        <w:t xml:space="preserve"> (McNie et al., 2016, p. 890)</w:t>
      </w:r>
      <w:r w:rsidR="000B6C6E">
        <w:rPr>
          <w:sz w:val="24"/>
          <w:szCs w:val="24"/>
          <w:lang w:eastAsia="zh-TW"/>
        </w:rPr>
        <w:t xml:space="preserve"> (McNie et al., 2016, p. 890) (McNie et al., 2016, p. 890)</w:t>
      </w:r>
      <w:r w:rsidR="00794385">
        <w:rPr>
          <w:sz w:val="24"/>
          <w:szCs w:val="24"/>
          <w:lang w:eastAsia="zh-TW"/>
        </w:rPr>
        <w:t xml:space="preserve"> (McNie et al., 2016, p. 890)</w:t>
      </w:r>
      <w:r w:rsidR="00FF39CA">
        <w:rPr>
          <w:sz w:val="24"/>
          <w:szCs w:val="24"/>
          <w:lang w:eastAsia="zh-TW"/>
        </w:rPr>
        <w:t xml:space="preserve"> (McNie et al., 2016, p. 890) (McNie et al., 2016, p. 890) (McNie et al., 2016, p. 890) (McNie et al., 2016, p. 890) (McNie et al., 2016, p. 890)</w:t>
      </w:r>
      <w:r w:rsidR="00AE1BF5">
        <w:rPr>
          <w:sz w:val="24"/>
          <w:szCs w:val="24"/>
          <w:lang w:eastAsia="zh-TW"/>
        </w:rPr>
        <w:t xml:space="preserve"> (McNie et al., 2016, p. 890)</w:t>
      </w:r>
      <w:r w:rsidR="00D66200">
        <w:rPr>
          <w:sz w:val="24"/>
          <w:szCs w:val="24"/>
          <w:lang w:eastAsia="zh-TW"/>
        </w:rPr>
        <w:t xml:space="preserve"> (McNie et al., 2016, p. 890)</w:t>
      </w:r>
      <w:r w:rsidR="00D84588">
        <w:rPr>
          <w:sz w:val="24"/>
          <w:szCs w:val="24"/>
          <w:lang w:eastAsia="zh-TW"/>
        </w:rPr>
        <w:t xml:space="preserve"> (McNie et al., 2016, p. 890)</w:t>
      </w:r>
      <w:r w:rsidR="00DE69D9">
        <w:rPr>
          <w:sz w:val="24"/>
          <w:szCs w:val="24"/>
          <w:lang w:eastAsia="zh-TW"/>
        </w:rPr>
        <w:t xml:space="preserve"> (McNie et al., 2016, p. 890)</w:t>
      </w:r>
      <w:r w:rsidR="009002F8">
        <w:rPr>
          <w:sz w:val="24"/>
          <w:szCs w:val="24"/>
          <w:lang w:eastAsia="zh-TW"/>
        </w:rPr>
        <w:t xml:space="preserve"> (McNie et al., 2016, p. 890)</w:t>
      </w:r>
      <w:r w:rsidR="000F0A1F">
        <w:rPr>
          <w:sz w:val="24"/>
          <w:szCs w:val="24"/>
          <w:lang w:eastAsia="zh-TW"/>
        </w:rPr>
        <w:t xml:space="preserve"> (McNie et al., 2016, p. 890)</w:t>
      </w:r>
      <w:r w:rsidR="009E40BD">
        <w:rPr>
          <w:sz w:val="24"/>
          <w:szCs w:val="24"/>
          <w:lang w:eastAsia="zh-TW"/>
        </w:rPr>
        <w:t xml:space="preserve"> (McNie et al., 2016, p. 890)</w:t>
      </w:r>
      <w:r w:rsidR="004E1D20">
        <w:rPr>
          <w:sz w:val="24"/>
          <w:szCs w:val="24"/>
          <w:lang w:eastAsia="zh-TW"/>
        </w:rPr>
        <w:t xml:space="preserve"> (McNie et al., 2016, p. 890)</w:t>
      </w:r>
      <w:r w:rsidR="00AB2D4C">
        <w:rPr>
          <w:sz w:val="24"/>
          <w:szCs w:val="24"/>
          <w:lang w:eastAsia="zh-TW"/>
        </w:rPr>
        <w:t xml:space="preserve"> (McNie et al., 2016, p. 890) (McNie et al., 2016, p. 890)</w:t>
      </w:r>
      <w:r w:rsidR="00AF17E8">
        <w:rPr>
          <w:sz w:val="24"/>
          <w:szCs w:val="24"/>
          <w:lang w:eastAsia="zh-TW"/>
        </w:rPr>
        <w:t xml:space="preserve"> (McNie et al., 2016, p. 890) (McNie et al., 2016, p. 890) (McNie et al., 2016, p. 890)</w:t>
      </w:r>
      <w:r w:rsidR="00E10B0E">
        <w:rPr>
          <w:sz w:val="24"/>
          <w:szCs w:val="24"/>
          <w:lang w:eastAsia="zh-TW"/>
        </w:rPr>
        <w:t xml:space="preserve">. </w:t>
      </w:r>
      <w:r w:rsidR="00A765E9">
        <w:rPr>
          <w:sz w:val="24"/>
          <w:szCs w:val="24"/>
          <w:lang w:eastAsia="zh-TW"/>
        </w:rPr>
        <w:t>By contrast</w:t>
      </w:r>
      <w:r w:rsidR="00E10B0E">
        <w:rPr>
          <w:sz w:val="24"/>
          <w:szCs w:val="24"/>
          <w:lang w:eastAsia="zh-TW"/>
        </w:rPr>
        <w:t xml:space="preserve">, in </w:t>
      </w:r>
      <w:r w:rsidR="00C110B6">
        <w:rPr>
          <w:sz w:val="24"/>
          <w:szCs w:val="24"/>
          <w:lang w:eastAsia="zh-TW"/>
        </w:rPr>
        <w:t>much ‘unbounded research’</w:t>
      </w:r>
      <w:r w:rsidR="00E10B0E">
        <w:rPr>
          <w:sz w:val="24"/>
          <w:szCs w:val="24"/>
          <w:lang w:eastAsia="zh-TW"/>
        </w:rPr>
        <w:t xml:space="preserve">, </w:t>
      </w:r>
      <w:r w:rsidR="00D9659A">
        <w:rPr>
          <w:sz w:val="24"/>
          <w:szCs w:val="24"/>
          <w:lang w:eastAsia="zh-TW"/>
        </w:rPr>
        <w:t xml:space="preserve">a range of “soft skills”, such as “[e]ffective communication, translation and mediation skills ... and experience in managing </w:t>
      </w:r>
      <w:r w:rsidR="00E10B0E">
        <w:rPr>
          <w:sz w:val="24"/>
          <w:szCs w:val="24"/>
          <w:lang w:eastAsia="zh-TW"/>
        </w:rPr>
        <w:t xml:space="preserve">... </w:t>
      </w:r>
      <w:r w:rsidR="00D9659A">
        <w:rPr>
          <w:sz w:val="24"/>
          <w:szCs w:val="24"/>
          <w:lang w:eastAsia="zh-TW"/>
        </w:rPr>
        <w:t>complex research-policy interfaces”</w:t>
      </w:r>
      <w:r w:rsidR="001A755A">
        <w:rPr>
          <w:sz w:val="24"/>
          <w:szCs w:val="24"/>
          <w:lang w:eastAsia="zh-TW"/>
        </w:rPr>
        <w:t xml:space="preserve"> (ibid., p. 890)</w:t>
      </w:r>
      <w:r w:rsidR="00E10B0E">
        <w:rPr>
          <w:sz w:val="24"/>
          <w:szCs w:val="24"/>
          <w:lang w:eastAsia="zh-TW"/>
        </w:rPr>
        <w:t xml:space="preserve">, will also be important to achieving a goal. </w:t>
      </w:r>
      <w:r w:rsidR="00A765E9">
        <w:rPr>
          <w:sz w:val="24"/>
          <w:szCs w:val="24"/>
          <w:lang w:eastAsia="zh-TW"/>
        </w:rPr>
        <w:t>The point here is not to play ‘hard’ and ‘soft’ skills against each other</w:t>
      </w:r>
      <w:r w:rsidR="00F34036">
        <w:rPr>
          <w:sz w:val="24"/>
          <w:szCs w:val="24"/>
          <w:lang w:eastAsia="zh-TW"/>
        </w:rPr>
        <w:t>, but rather that,</w:t>
      </w:r>
      <w:r w:rsidR="00A765E9">
        <w:rPr>
          <w:sz w:val="24"/>
          <w:szCs w:val="24"/>
          <w:lang w:eastAsia="zh-TW"/>
        </w:rPr>
        <w:t xml:space="preserve"> in ‘bounded’ research, </w:t>
      </w:r>
      <w:r w:rsidR="00AE0653">
        <w:rPr>
          <w:sz w:val="24"/>
          <w:szCs w:val="24"/>
          <w:lang w:eastAsia="zh-TW"/>
        </w:rPr>
        <w:t>‘</w:t>
      </w:r>
      <w:r w:rsidR="00A765E9">
        <w:rPr>
          <w:sz w:val="24"/>
          <w:szCs w:val="24"/>
          <w:lang w:eastAsia="zh-TW"/>
        </w:rPr>
        <w:t>hard</w:t>
      </w:r>
      <w:r w:rsidR="00AE0653">
        <w:rPr>
          <w:sz w:val="24"/>
          <w:szCs w:val="24"/>
          <w:lang w:eastAsia="zh-TW"/>
        </w:rPr>
        <w:t>’</w:t>
      </w:r>
      <w:r w:rsidR="00A765E9">
        <w:rPr>
          <w:sz w:val="24"/>
          <w:szCs w:val="24"/>
          <w:lang w:eastAsia="zh-TW"/>
        </w:rPr>
        <w:t xml:space="preserve"> skills are likely to be all-important,</w:t>
      </w:r>
      <w:r w:rsidR="00776664">
        <w:rPr>
          <w:sz w:val="24"/>
          <w:szCs w:val="24"/>
          <w:lang w:eastAsia="zh-TW"/>
        </w:rPr>
        <w:t xml:space="preserve"> while</w:t>
      </w:r>
      <w:r w:rsidR="00A765E9">
        <w:rPr>
          <w:sz w:val="24"/>
          <w:szCs w:val="24"/>
          <w:lang w:eastAsia="zh-TW"/>
        </w:rPr>
        <w:t xml:space="preserve"> in ‘unbounded’ research, they are likely to be insufficient, </w:t>
      </w:r>
      <w:r w:rsidR="00495899">
        <w:rPr>
          <w:sz w:val="24"/>
          <w:szCs w:val="24"/>
          <w:lang w:eastAsia="zh-TW"/>
        </w:rPr>
        <w:t>with</w:t>
      </w:r>
      <w:r w:rsidR="00A765E9">
        <w:rPr>
          <w:sz w:val="24"/>
          <w:szCs w:val="24"/>
          <w:lang w:eastAsia="zh-TW"/>
        </w:rPr>
        <w:t xml:space="preserve"> </w:t>
      </w:r>
      <w:r w:rsidR="00AE0653">
        <w:rPr>
          <w:sz w:val="24"/>
          <w:szCs w:val="24"/>
          <w:lang w:eastAsia="zh-TW"/>
        </w:rPr>
        <w:t>‘</w:t>
      </w:r>
      <w:r w:rsidR="00A765E9">
        <w:rPr>
          <w:sz w:val="24"/>
          <w:szCs w:val="24"/>
          <w:lang w:eastAsia="zh-TW"/>
        </w:rPr>
        <w:t>soft</w:t>
      </w:r>
      <w:r w:rsidR="00AE0653">
        <w:rPr>
          <w:sz w:val="24"/>
          <w:szCs w:val="24"/>
          <w:lang w:eastAsia="zh-TW"/>
        </w:rPr>
        <w:t>’</w:t>
      </w:r>
      <w:r w:rsidR="00A765E9">
        <w:rPr>
          <w:sz w:val="24"/>
          <w:szCs w:val="24"/>
          <w:lang w:eastAsia="zh-TW"/>
        </w:rPr>
        <w:t xml:space="preserve"> skills</w:t>
      </w:r>
      <w:r w:rsidR="00495899">
        <w:rPr>
          <w:sz w:val="24"/>
          <w:szCs w:val="24"/>
          <w:lang w:eastAsia="zh-TW"/>
        </w:rPr>
        <w:t xml:space="preserve"> being as or </w:t>
      </w:r>
      <w:r w:rsidR="007327FB">
        <w:rPr>
          <w:sz w:val="24"/>
          <w:szCs w:val="24"/>
          <w:lang w:eastAsia="zh-TW"/>
        </w:rPr>
        <w:t>more</w:t>
      </w:r>
      <w:r w:rsidR="00495899">
        <w:rPr>
          <w:i/>
          <w:iCs/>
          <w:sz w:val="24"/>
          <w:szCs w:val="24"/>
          <w:lang w:eastAsia="zh-TW"/>
        </w:rPr>
        <w:t xml:space="preserve"> </w:t>
      </w:r>
      <w:r w:rsidR="00495899">
        <w:rPr>
          <w:sz w:val="24"/>
          <w:szCs w:val="24"/>
          <w:lang w:eastAsia="zh-TW"/>
        </w:rPr>
        <w:t>important</w:t>
      </w:r>
      <w:r w:rsidR="00A765E9">
        <w:rPr>
          <w:sz w:val="24"/>
          <w:szCs w:val="24"/>
          <w:lang w:eastAsia="zh-TW"/>
        </w:rPr>
        <w:t xml:space="preserve">. </w:t>
      </w:r>
    </w:p>
    <w:p w14:paraId="277574ED" w14:textId="1A10E760" w:rsidR="0045378D" w:rsidRDefault="002775BC" w:rsidP="004A0202">
      <w:pPr>
        <w:pStyle w:val="Heading2"/>
      </w:pPr>
      <w:bookmarkStart w:id="49" w:name="_Toc31701957"/>
      <w:bookmarkEnd w:id="42"/>
      <w:r>
        <w:t>Analytical frame</w:t>
      </w:r>
      <w:r w:rsidR="00444F00">
        <w:t>w</w:t>
      </w:r>
      <w:r>
        <w:t>ork</w:t>
      </w:r>
      <w:bookmarkEnd w:id="49"/>
    </w:p>
    <w:p w14:paraId="15735217" w14:textId="4D042188" w:rsidR="0026627D" w:rsidRPr="002C01A5" w:rsidRDefault="00F51E3D" w:rsidP="0026627D">
      <w:pPr>
        <w:spacing w:after="120" w:line="360" w:lineRule="auto"/>
        <w:rPr>
          <w:sz w:val="24"/>
          <w:szCs w:val="24"/>
        </w:rPr>
      </w:pPr>
      <w:r>
        <w:rPr>
          <w:sz w:val="24"/>
          <w:szCs w:val="24"/>
        </w:rPr>
        <w:t xml:space="preserve">My analytical framework </w:t>
      </w:r>
      <w:r w:rsidR="00510FBA">
        <w:rPr>
          <w:sz w:val="24"/>
          <w:szCs w:val="24"/>
        </w:rPr>
        <w:t>is derived from a combination of the</w:t>
      </w:r>
      <w:r w:rsidR="002F3BF9">
        <w:rPr>
          <w:sz w:val="24"/>
          <w:szCs w:val="24"/>
        </w:rPr>
        <w:t xml:space="preserve"> three main sections of this chapter (</w:t>
      </w:r>
      <w:r w:rsidR="00F75F2D">
        <w:rPr>
          <w:i/>
          <w:iCs/>
          <w:sz w:val="24"/>
          <w:szCs w:val="24"/>
        </w:rPr>
        <w:t>P</w:t>
      </w:r>
      <w:r w:rsidR="002F3BF9" w:rsidRPr="002F3BF9">
        <w:rPr>
          <w:i/>
          <w:iCs/>
          <w:sz w:val="24"/>
          <w:szCs w:val="24"/>
        </w:rPr>
        <w:t>ower and control through the ‘boundary’ lens</w:t>
      </w:r>
      <w:r w:rsidR="002F3BF9">
        <w:rPr>
          <w:sz w:val="24"/>
          <w:szCs w:val="24"/>
        </w:rPr>
        <w:t xml:space="preserve">; </w:t>
      </w:r>
      <w:r w:rsidR="00F75F2D">
        <w:rPr>
          <w:i/>
          <w:iCs/>
          <w:sz w:val="24"/>
          <w:szCs w:val="24"/>
        </w:rPr>
        <w:t>F</w:t>
      </w:r>
      <w:r w:rsidR="002F3BF9">
        <w:rPr>
          <w:i/>
          <w:iCs/>
          <w:sz w:val="24"/>
          <w:szCs w:val="24"/>
        </w:rPr>
        <w:t>orms of boundary transaction</w:t>
      </w:r>
      <w:r w:rsidR="002F3BF9">
        <w:rPr>
          <w:sz w:val="24"/>
          <w:szCs w:val="24"/>
        </w:rPr>
        <w:t xml:space="preserve">; and </w:t>
      </w:r>
      <w:r w:rsidR="00F75F2D">
        <w:rPr>
          <w:i/>
          <w:iCs/>
          <w:sz w:val="24"/>
          <w:szCs w:val="24"/>
        </w:rPr>
        <w:t>B</w:t>
      </w:r>
      <w:r w:rsidR="002F3BF9">
        <w:rPr>
          <w:i/>
          <w:iCs/>
          <w:sz w:val="24"/>
          <w:szCs w:val="24"/>
        </w:rPr>
        <w:t>oundary transactions in context</w:t>
      </w:r>
      <w:r w:rsidR="002F3BF9">
        <w:rPr>
          <w:sz w:val="24"/>
          <w:szCs w:val="24"/>
        </w:rPr>
        <w:t>).</w:t>
      </w:r>
      <w:r w:rsidR="00A7043D">
        <w:rPr>
          <w:sz w:val="24"/>
          <w:szCs w:val="24"/>
        </w:rPr>
        <w:t xml:space="preserve"> </w:t>
      </w:r>
      <w:r w:rsidR="0026627D">
        <w:rPr>
          <w:sz w:val="24"/>
          <w:szCs w:val="24"/>
        </w:rPr>
        <w:t xml:space="preserve">This can be condensed into a key theoretical idea: that boundary transactions take place in complex research contexts, and that they are key – albeit complex and not necessarily deterministic – causal mechanisms vis-à-vis the reproduction (or potential weakening or transformation) of academic boundaries. </w:t>
      </w:r>
    </w:p>
    <w:p w14:paraId="04846C69" w14:textId="0E208985" w:rsidR="00D47094" w:rsidRDefault="003C4EB7" w:rsidP="00C14D1D">
      <w:pPr>
        <w:spacing w:after="120" w:line="360" w:lineRule="auto"/>
        <w:rPr>
          <w:sz w:val="24"/>
          <w:szCs w:val="24"/>
        </w:rPr>
      </w:pPr>
      <w:r>
        <w:rPr>
          <w:sz w:val="24"/>
          <w:szCs w:val="24"/>
        </w:rPr>
        <w:t xml:space="preserve">I slightly adapt </w:t>
      </w:r>
      <w:r w:rsidR="004349A2">
        <w:rPr>
          <w:sz w:val="24"/>
          <w:szCs w:val="24"/>
        </w:rPr>
        <w:t>McNie et al</w:t>
      </w:r>
      <w:r w:rsidR="00335406">
        <w:rPr>
          <w:sz w:val="24"/>
          <w:szCs w:val="24"/>
        </w:rPr>
        <w:t>.</w:t>
      </w:r>
      <w:r w:rsidR="004349A2">
        <w:rPr>
          <w:sz w:val="24"/>
          <w:szCs w:val="24"/>
        </w:rPr>
        <w:t>’s (2016)</w:t>
      </w:r>
      <w:r>
        <w:rPr>
          <w:sz w:val="24"/>
          <w:szCs w:val="24"/>
        </w:rPr>
        <w:t xml:space="preserve"> typology for my purposes </w:t>
      </w:r>
      <w:r w:rsidR="00C34CA3">
        <w:rPr>
          <w:sz w:val="24"/>
          <w:szCs w:val="24"/>
        </w:rPr>
        <w:t xml:space="preserve">by incorporating </w:t>
      </w:r>
      <w:r>
        <w:rPr>
          <w:sz w:val="24"/>
          <w:szCs w:val="24"/>
        </w:rPr>
        <w:t>the</w:t>
      </w:r>
      <w:r w:rsidR="00C34CA3">
        <w:rPr>
          <w:sz w:val="24"/>
          <w:szCs w:val="24"/>
        </w:rPr>
        <w:t xml:space="preserve"> notion of ‘boundedness’, derived from </w:t>
      </w:r>
      <w:r w:rsidR="00702E41">
        <w:rPr>
          <w:sz w:val="24"/>
          <w:szCs w:val="24"/>
        </w:rPr>
        <w:t>a Bernsteinian sociological lens</w:t>
      </w:r>
      <w:r w:rsidR="00C34CA3">
        <w:rPr>
          <w:sz w:val="24"/>
          <w:szCs w:val="24"/>
        </w:rPr>
        <w:t xml:space="preserve"> and further developed through my broader review of literature on ‘boundary transaction</w:t>
      </w:r>
      <w:r w:rsidR="0093216E">
        <w:rPr>
          <w:sz w:val="24"/>
          <w:szCs w:val="24"/>
        </w:rPr>
        <w:t>s</w:t>
      </w:r>
      <w:r w:rsidR="00C34CA3">
        <w:rPr>
          <w:sz w:val="24"/>
          <w:szCs w:val="24"/>
        </w:rPr>
        <w:t>’</w:t>
      </w:r>
      <w:r>
        <w:rPr>
          <w:sz w:val="24"/>
          <w:szCs w:val="24"/>
        </w:rPr>
        <w:t xml:space="preserve"> which drew </w:t>
      </w:r>
      <w:r w:rsidR="0093216E">
        <w:rPr>
          <w:sz w:val="24"/>
          <w:szCs w:val="24"/>
        </w:rPr>
        <w:t>from the sociologies of higher education, science and organisation</w:t>
      </w:r>
      <w:r>
        <w:rPr>
          <w:sz w:val="24"/>
          <w:szCs w:val="24"/>
        </w:rPr>
        <w:t>. Following the authors’ recommendations, I</w:t>
      </w:r>
      <w:r w:rsidR="00E60A04">
        <w:rPr>
          <w:sz w:val="24"/>
          <w:szCs w:val="24"/>
          <w:lang w:eastAsia="zh-TW"/>
        </w:rPr>
        <w:t xml:space="preserve"> </w:t>
      </w:r>
      <w:r w:rsidR="005A6838">
        <w:rPr>
          <w:sz w:val="24"/>
          <w:szCs w:val="24"/>
        </w:rPr>
        <w:t>operationalise th</w:t>
      </w:r>
      <w:r w:rsidR="00E60A04">
        <w:rPr>
          <w:sz w:val="24"/>
          <w:szCs w:val="24"/>
        </w:rPr>
        <w:t>e</w:t>
      </w:r>
      <w:r>
        <w:rPr>
          <w:sz w:val="24"/>
          <w:szCs w:val="24"/>
        </w:rPr>
        <w:t xml:space="preserve"> </w:t>
      </w:r>
      <w:r w:rsidR="00E60A04">
        <w:rPr>
          <w:sz w:val="24"/>
          <w:szCs w:val="24"/>
        </w:rPr>
        <w:t xml:space="preserve">typology </w:t>
      </w:r>
      <w:r w:rsidR="005A6838">
        <w:rPr>
          <w:sz w:val="24"/>
          <w:szCs w:val="24"/>
        </w:rPr>
        <w:t>by valuing</w:t>
      </w:r>
      <w:r w:rsidR="00E60A04">
        <w:rPr>
          <w:sz w:val="24"/>
          <w:szCs w:val="24"/>
        </w:rPr>
        <w:t xml:space="preserve"> the attributes/activities associated with given body of research</w:t>
      </w:r>
      <w:r w:rsidR="005A6838">
        <w:rPr>
          <w:sz w:val="24"/>
          <w:szCs w:val="24"/>
        </w:rPr>
        <w:t xml:space="preserve"> on a spectrum of 1-5, where 1 denotes </w:t>
      </w:r>
      <w:r>
        <w:rPr>
          <w:sz w:val="24"/>
          <w:szCs w:val="24"/>
          <w:lang w:eastAsia="zh-TW"/>
        </w:rPr>
        <w:t xml:space="preserve">that a given activity/attribute was ‘strongly’ </w:t>
      </w:r>
      <w:r w:rsidRPr="001C27EF">
        <w:rPr>
          <w:i/>
          <w:sz w:val="24"/>
          <w:szCs w:val="24"/>
          <w:lang w:eastAsia="zh-TW"/>
        </w:rPr>
        <w:t xml:space="preserve">bounded </w:t>
      </w:r>
      <w:r>
        <w:rPr>
          <w:sz w:val="24"/>
          <w:szCs w:val="24"/>
          <w:lang w:eastAsia="zh-TW"/>
        </w:rPr>
        <w:t xml:space="preserve">or ‘insulated’, involving no or negligible interaction with or consideration of actors or issues beyond academic boundaries, while 5 denotes that the activity/attribute was </w:t>
      </w:r>
      <w:r>
        <w:rPr>
          <w:i/>
          <w:sz w:val="24"/>
          <w:szCs w:val="24"/>
          <w:lang w:eastAsia="zh-TW"/>
        </w:rPr>
        <w:t>unbounded</w:t>
      </w:r>
      <w:r>
        <w:rPr>
          <w:sz w:val="24"/>
          <w:szCs w:val="24"/>
          <w:lang w:eastAsia="zh-TW"/>
        </w:rPr>
        <w:t xml:space="preserve">, involving significant boundary-crossing transactions (see </w:t>
      </w:r>
      <w:r w:rsidRPr="00E60A04">
        <w:rPr>
          <w:sz w:val="24"/>
          <w:szCs w:val="24"/>
          <w:lang w:eastAsia="zh-TW"/>
        </w:rPr>
        <w:fldChar w:fldCharType="begin"/>
      </w:r>
      <w:r w:rsidRPr="00E60A04">
        <w:rPr>
          <w:sz w:val="24"/>
          <w:szCs w:val="24"/>
          <w:lang w:eastAsia="zh-TW"/>
        </w:rPr>
        <w:instrText xml:space="preserve"> REF _Ref7182115 \h </w:instrText>
      </w:r>
      <w:r>
        <w:rPr>
          <w:sz w:val="24"/>
          <w:szCs w:val="24"/>
          <w:lang w:eastAsia="zh-TW"/>
        </w:rPr>
        <w:instrText xml:space="preserve"> \* MERGEFORMAT </w:instrText>
      </w:r>
      <w:r w:rsidRPr="00E60A04">
        <w:rPr>
          <w:sz w:val="24"/>
          <w:szCs w:val="24"/>
          <w:lang w:eastAsia="zh-TW"/>
        </w:rPr>
      </w:r>
      <w:r w:rsidRPr="00E60A04">
        <w:rPr>
          <w:sz w:val="24"/>
          <w:szCs w:val="24"/>
          <w:lang w:eastAsia="zh-TW"/>
        </w:rPr>
        <w:fldChar w:fldCharType="separate"/>
      </w:r>
      <w:r w:rsidR="0011424E" w:rsidRPr="0011424E">
        <w:rPr>
          <w:sz w:val="24"/>
          <w:szCs w:val="24"/>
        </w:rPr>
        <w:t xml:space="preserve">Table </w:t>
      </w:r>
      <w:r w:rsidR="0011424E" w:rsidRPr="0011424E">
        <w:rPr>
          <w:noProof/>
          <w:sz w:val="24"/>
          <w:szCs w:val="24"/>
        </w:rPr>
        <w:t>2</w:t>
      </w:r>
      <w:r w:rsidRPr="00E60A04">
        <w:rPr>
          <w:sz w:val="24"/>
          <w:szCs w:val="24"/>
          <w:lang w:eastAsia="zh-TW"/>
        </w:rPr>
        <w:fldChar w:fldCharType="end"/>
      </w:r>
      <w:r>
        <w:rPr>
          <w:sz w:val="24"/>
          <w:szCs w:val="24"/>
          <w:lang w:eastAsia="zh-TW"/>
        </w:rPr>
        <w:t xml:space="preserve"> above, p. </w:t>
      </w:r>
      <w:r>
        <w:rPr>
          <w:sz w:val="24"/>
          <w:szCs w:val="24"/>
          <w:lang w:eastAsia="zh-TW"/>
        </w:rPr>
        <w:fldChar w:fldCharType="begin"/>
      </w:r>
      <w:r>
        <w:rPr>
          <w:sz w:val="24"/>
          <w:szCs w:val="24"/>
          <w:lang w:eastAsia="zh-TW"/>
        </w:rPr>
        <w:instrText xml:space="preserve"> PAGEREF _Ref11355250 \h </w:instrText>
      </w:r>
      <w:r>
        <w:rPr>
          <w:sz w:val="24"/>
          <w:szCs w:val="24"/>
          <w:lang w:eastAsia="zh-TW"/>
        </w:rPr>
      </w:r>
      <w:r>
        <w:rPr>
          <w:sz w:val="24"/>
          <w:szCs w:val="24"/>
          <w:lang w:eastAsia="zh-TW"/>
        </w:rPr>
        <w:fldChar w:fldCharType="separate"/>
      </w:r>
      <w:r w:rsidR="0011424E">
        <w:rPr>
          <w:noProof/>
          <w:sz w:val="24"/>
          <w:szCs w:val="24"/>
          <w:lang w:eastAsia="zh-TW"/>
        </w:rPr>
        <w:t>61</w:t>
      </w:r>
      <w:r>
        <w:rPr>
          <w:sz w:val="24"/>
          <w:szCs w:val="24"/>
          <w:lang w:eastAsia="zh-TW"/>
        </w:rPr>
        <w:fldChar w:fldCharType="end"/>
      </w:r>
      <w:r>
        <w:rPr>
          <w:sz w:val="24"/>
          <w:szCs w:val="24"/>
          <w:lang w:eastAsia="zh-TW"/>
        </w:rPr>
        <w:t xml:space="preserve">). </w:t>
      </w:r>
      <w:r w:rsidR="005A6838">
        <w:rPr>
          <w:sz w:val="24"/>
          <w:szCs w:val="24"/>
        </w:rPr>
        <w:t xml:space="preserve">As I read </w:t>
      </w:r>
      <w:r w:rsidR="005F196E">
        <w:rPr>
          <w:sz w:val="24"/>
          <w:szCs w:val="24"/>
        </w:rPr>
        <w:t xml:space="preserve">through the documentary and interview data associated with the </w:t>
      </w:r>
      <w:r w:rsidR="005A6838">
        <w:rPr>
          <w:sz w:val="24"/>
          <w:szCs w:val="24"/>
        </w:rPr>
        <w:t>n=19 sampled bodies of research (BoRs</w:t>
      </w:r>
      <w:r>
        <w:rPr>
          <w:sz w:val="24"/>
          <w:szCs w:val="24"/>
        </w:rPr>
        <w:t>)</w:t>
      </w:r>
      <w:r w:rsidR="005F196E">
        <w:rPr>
          <w:sz w:val="24"/>
          <w:szCs w:val="24"/>
        </w:rPr>
        <w:t>,</w:t>
      </w:r>
      <w:r w:rsidR="00524409">
        <w:rPr>
          <w:sz w:val="24"/>
          <w:szCs w:val="24"/>
        </w:rPr>
        <w:t xml:space="preserve"> I seek evidence of and pay particular attention to </w:t>
      </w:r>
      <w:r w:rsidR="00080ABC">
        <w:rPr>
          <w:sz w:val="24"/>
          <w:szCs w:val="24"/>
        </w:rPr>
        <w:t>‘</w:t>
      </w:r>
      <w:r w:rsidR="00524409">
        <w:rPr>
          <w:sz w:val="24"/>
          <w:szCs w:val="24"/>
        </w:rPr>
        <w:t>boundary transactions</w:t>
      </w:r>
      <w:r w:rsidR="00080ABC">
        <w:rPr>
          <w:sz w:val="24"/>
          <w:szCs w:val="24"/>
        </w:rPr>
        <w:t>’</w:t>
      </w:r>
      <w:r w:rsidR="00524409">
        <w:rPr>
          <w:sz w:val="24"/>
          <w:szCs w:val="24"/>
        </w:rPr>
        <w:t xml:space="preserve">. </w:t>
      </w:r>
      <w:r w:rsidR="005F196E">
        <w:rPr>
          <w:sz w:val="24"/>
          <w:szCs w:val="24"/>
        </w:rPr>
        <w:t xml:space="preserve">I </w:t>
      </w:r>
      <w:r w:rsidR="000A0F32">
        <w:rPr>
          <w:sz w:val="24"/>
          <w:szCs w:val="24"/>
        </w:rPr>
        <w:t xml:space="preserve">make judgements about </w:t>
      </w:r>
      <w:r w:rsidR="00FF7727">
        <w:rPr>
          <w:sz w:val="24"/>
          <w:szCs w:val="24"/>
        </w:rPr>
        <w:t xml:space="preserve">a </w:t>
      </w:r>
      <w:r w:rsidR="005F196E">
        <w:rPr>
          <w:sz w:val="24"/>
          <w:szCs w:val="24"/>
        </w:rPr>
        <w:t xml:space="preserve">BoR’s ‘boundedness’ on each activity/attribute and plot it on the typology’s spectrum accordingly (Appendix </w:t>
      </w:r>
      <w:r w:rsidR="004D3BA5">
        <w:rPr>
          <w:sz w:val="24"/>
          <w:szCs w:val="24"/>
        </w:rPr>
        <w:t>D</w:t>
      </w:r>
      <w:r w:rsidR="005F196E">
        <w:rPr>
          <w:sz w:val="24"/>
          <w:szCs w:val="24"/>
        </w:rPr>
        <w:t xml:space="preserve"> shows the full plotted typologies for all BoRs). </w:t>
      </w:r>
      <w:r>
        <w:rPr>
          <w:sz w:val="24"/>
          <w:szCs w:val="24"/>
          <w:lang w:eastAsia="zh-TW"/>
        </w:rPr>
        <w:t>This allow</w:t>
      </w:r>
      <w:r w:rsidR="003F0A00">
        <w:rPr>
          <w:sz w:val="24"/>
          <w:szCs w:val="24"/>
          <w:lang w:eastAsia="zh-TW"/>
        </w:rPr>
        <w:t>s</w:t>
      </w:r>
      <w:r>
        <w:rPr>
          <w:sz w:val="24"/>
          <w:szCs w:val="24"/>
          <w:lang w:eastAsia="zh-TW"/>
        </w:rPr>
        <w:t xml:space="preserve"> me to</w:t>
      </w:r>
      <w:r w:rsidR="005A6838">
        <w:rPr>
          <w:sz w:val="24"/>
          <w:szCs w:val="24"/>
          <w:lang w:eastAsia="zh-TW"/>
        </w:rPr>
        <w:t xml:space="preserve"> </w:t>
      </w:r>
      <w:r w:rsidR="005A6838" w:rsidRPr="001D66B6">
        <w:rPr>
          <w:i/>
          <w:iCs/>
          <w:sz w:val="24"/>
          <w:szCs w:val="24"/>
          <w:lang w:eastAsia="zh-TW"/>
        </w:rPr>
        <w:t>organis</w:t>
      </w:r>
      <w:r>
        <w:rPr>
          <w:i/>
          <w:iCs/>
          <w:sz w:val="24"/>
          <w:szCs w:val="24"/>
          <w:lang w:eastAsia="zh-TW"/>
        </w:rPr>
        <w:t>e</w:t>
      </w:r>
      <w:r w:rsidR="005A6838" w:rsidRPr="001D66B6">
        <w:rPr>
          <w:i/>
          <w:iCs/>
          <w:sz w:val="24"/>
          <w:szCs w:val="24"/>
          <w:lang w:eastAsia="zh-TW"/>
        </w:rPr>
        <w:t xml:space="preserve"> and quantify</w:t>
      </w:r>
      <w:r w:rsidR="005A6838">
        <w:rPr>
          <w:sz w:val="24"/>
          <w:szCs w:val="24"/>
          <w:lang w:eastAsia="zh-TW"/>
        </w:rPr>
        <w:t xml:space="preserve"> my </w:t>
      </w:r>
      <w:r>
        <w:rPr>
          <w:sz w:val="24"/>
          <w:szCs w:val="24"/>
          <w:lang w:eastAsia="zh-TW"/>
        </w:rPr>
        <w:t>interpretation of the sampled research</w:t>
      </w:r>
      <w:r w:rsidR="00D47094">
        <w:rPr>
          <w:sz w:val="24"/>
          <w:szCs w:val="24"/>
          <w:lang w:eastAsia="zh-TW"/>
        </w:rPr>
        <w:t>.</w:t>
      </w:r>
    </w:p>
    <w:p w14:paraId="4B3A0D72" w14:textId="77777777" w:rsidR="00820413" w:rsidRDefault="00D47094" w:rsidP="00C14D1D">
      <w:pPr>
        <w:spacing w:after="120" w:line="360" w:lineRule="auto"/>
        <w:rPr>
          <w:sz w:val="24"/>
          <w:szCs w:val="24"/>
          <w:lang w:eastAsia="zh-TW"/>
        </w:rPr>
      </w:pPr>
      <w:r>
        <w:rPr>
          <w:sz w:val="24"/>
          <w:szCs w:val="24"/>
          <w:lang w:eastAsia="zh-TW"/>
        </w:rPr>
        <w:t>T</w:t>
      </w:r>
      <w:r w:rsidR="00C629C0">
        <w:rPr>
          <w:sz w:val="24"/>
          <w:szCs w:val="24"/>
          <w:lang w:eastAsia="zh-TW"/>
        </w:rPr>
        <w:t xml:space="preserve">hese quantifications then </w:t>
      </w:r>
      <w:r w:rsidR="003C4EB7">
        <w:rPr>
          <w:sz w:val="24"/>
          <w:szCs w:val="24"/>
          <w:lang w:eastAsia="zh-TW"/>
        </w:rPr>
        <w:t xml:space="preserve">lend </w:t>
      </w:r>
      <w:r w:rsidR="00C629C0">
        <w:rPr>
          <w:sz w:val="24"/>
          <w:szCs w:val="24"/>
          <w:lang w:eastAsia="zh-TW"/>
        </w:rPr>
        <w:t>themselves to</w:t>
      </w:r>
      <w:r w:rsidR="003C4EB7">
        <w:rPr>
          <w:sz w:val="24"/>
          <w:szCs w:val="24"/>
          <w:lang w:eastAsia="zh-TW"/>
        </w:rPr>
        <w:t xml:space="preserve"> </w:t>
      </w:r>
      <w:r w:rsidR="00C84A89">
        <w:rPr>
          <w:sz w:val="24"/>
          <w:szCs w:val="24"/>
          <w:lang w:eastAsia="zh-TW"/>
        </w:rPr>
        <w:t xml:space="preserve">‘interpretive quantitative’ analysis </w:t>
      </w:r>
      <w:r w:rsidR="00C84A89" w:rsidRPr="00AB13DA">
        <w:rPr>
          <w:sz w:val="24"/>
          <w:szCs w:val="24"/>
        </w:rPr>
        <w:fldChar w:fldCharType="begin">
          <w:fldData xml:space="preserve">PEVuZE5vdGU+PENpdGU+PEF1dGhvcj5CYWJvbmVzPC9BdXRob3I+PFllYXI+MjAxNjwvWWVhcj48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</w:fldData>
        </w:fldChar>
      </w:r>
      <w:r w:rsidR="00C84A89" w:rsidRPr="00AB13DA">
        <w:rPr>
          <w:sz w:val="24"/>
          <w:szCs w:val="24"/>
        </w:rPr>
        <w:instrText xml:space="preserve"> ADDIN EN.CITE </w:instrText>
      </w:r>
      <w:r w:rsidR="00C84A89" w:rsidRPr="00AB13DA">
        <w:rPr>
          <w:sz w:val="24"/>
          <w:szCs w:val="24"/>
        </w:rPr>
        <w:fldChar w:fldCharType="begin">
          <w:fldData xml:space="preserve">PEVuZE5vdGU+PENpdGU+PEF1dGhvcj5CYWJvbmVzPC9BdXRob3I+PFllYXI+MjAxNjwvWWVhcj48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</w:fldData>
        </w:fldChar>
      </w:r>
      <w:r w:rsidR="00C84A89" w:rsidRPr="00AB13DA">
        <w:rPr>
          <w:sz w:val="24"/>
          <w:szCs w:val="24"/>
        </w:rPr>
        <w:instrText xml:space="preserve"> ADDIN EN.CITE.DATA </w:instrText>
      </w:r>
      <w:r w:rsidR="00C84A89" w:rsidRPr="00AB13DA">
        <w:rPr>
          <w:sz w:val="24"/>
          <w:szCs w:val="24"/>
        </w:rPr>
      </w:r>
      <w:r w:rsidR="00C84A89" w:rsidRPr="00AB13DA">
        <w:rPr>
          <w:sz w:val="24"/>
          <w:szCs w:val="24"/>
        </w:rPr>
        <w:fldChar w:fldCharType="end"/>
      </w:r>
      <w:r w:rsidR="00C84A89" w:rsidRPr="00AB13DA">
        <w:rPr>
          <w:sz w:val="24"/>
          <w:szCs w:val="24"/>
        </w:rPr>
      </w:r>
      <w:r w:rsidR="00C84A89" w:rsidRPr="00AB13DA">
        <w:rPr>
          <w:sz w:val="24"/>
          <w:szCs w:val="24"/>
        </w:rPr>
        <w:fldChar w:fldCharType="separate"/>
      </w:r>
      <w:r w:rsidR="00C84A89" w:rsidRPr="00AB13DA">
        <w:rPr>
          <w:noProof/>
          <w:sz w:val="24"/>
          <w:szCs w:val="24"/>
        </w:rPr>
        <w:t>(Babones, 2016; Westerman &amp; Yanchar, 2011)</w:t>
      </w:r>
      <w:r w:rsidR="00C84A89" w:rsidRPr="00AB13DA">
        <w:rPr>
          <w:sz w:val="24"/>
          <w:szCs w:val="24"/>
        </w:rPr>
        <w:fldChar w:fldCharType="end"/>
      </w:r>
      <w:r w:rsidR="003C4EB7">
        <w:rPr>
          <w:sz w:val="24"/>
          <w:szCs w:val="24"/>
          <w:lang w:eastAsia="zh-TW"/>
        </w:rPr>
        <w:t>.</w:t>
      </w:r>
      <w:r w:rsidR="00284CA7">
        <w:rPr>
          <w:sz w:val="24"/>
          <w:szCs w:val="24"/>
          <w:lang w:eastAsia="zh-TW"/>
        </w:rPr>
        <w:t xml:space="preserve"> Quantified typology values belonging to individual BoRs </w:t>
      </w:r>
      <w:r w:rsidR="003F0A00">
        <w:rPr>
          <w:sz w:val="24"/>
          <w:szCs w:val="24"/>
          <w:lang w:eastAsia="zh-TW"/>
        </w:rPr>
        <w:t>will be</w:t>
      </w:r>
      <w:r w:rsidR="00284CA7">
        <w:rPr>
          <w:sz w:val="24"/>
          <w:szCs w:val="24"/>
          <w:lang w:eastAsia="zh-TW"/>
        </w:rPr>
        <w:t xml:space="preserve"> aggregated in two ways to advance my analysis. </w:t>
      </w:r>
      <w:r w:rsidR="00BD52C4">
        <w:rPr>
          <w:sz w:val="24"/>
          <w:szCs w:val="24"/>
          <w:lang w:eastAsia="zh-TW"/>
        </w:rPr>
        <w:t xml:space="preserve">First, I aggregate </w:t>
      </w:r>
      <w:r w:rsidR="003F0A00">
        <w:rPr>
          <w:sz w:val="24"/>
          <w:szCs w:val="24"/>
          <w:lang w:eastAsia="zh-TW"/>
        </w:rPr>
        <w:t>by</w:t>
      </w:r>
      <w:r w:rsidR="00284CA7">
        <w:rPr>
          <w:sz w:val="24"/>
          <w:szCs w:val="24"/>
          <w:lang w:eastAsia="zh-TW"/>
        </w:rPr>
        <w:t xml:space="preserve"> attribute/activity</w:t>
      </w:r>
      <w:r w:rsidR="003F0A00">
        <w:rPr>
          <w:sz w:val="24"/>
          <w:szCs w:val="24"/>
          <w:lang w:eastAsia="zh-TW"/>
        </w:rPr>
        <w:t>.</w:t>
      </w:r>
      <w:r w:rsidR="00616DAF">
        <w:rPr>
          <w:sz w:val="24"/>
          <w:szCs w:val="24"/>
          <w:lang w:eastAsia="zh-TW"/>
        </w:rPr>
        <w:t xml:space="preserve"> Within my analytical framework, ‘high’ values on the typology will be taken to indicate that the given activity/attribute has a boundary-crossing role associated with </w:t>
      </w:r>
      <w:r w:rsidR="00616DAF">
        <w:rPr>
          <w:i/>
          <w:sz w:val="24"/>
          <w:szCs w:val="24"/>
          <w:lang w:eastAsia="zh-TW"/>
        </w:rPr>
        <w:t>unbounding</w:t>
      </w:r>
      <w:r w:rsidR="00616DAF">
        <w:rPr>
          <w:sz w:val="24"/>
          <w:szCs w:val="24"/>
          <w:lang w:eastAsia="zh-TW"/>
        </w:rPr>
        <w:t xml:space="preserve"> academia from society; by contrast, ‘low’ values on the typology will be taken to indicate that the activity/attribute is associated with reinforcing/reproducing academic boundaries.</w:t>
      </w:r>
      <w:r w:rsidR="009B2EBC">
        <w:rPr>
          <w:sz w:val="24"/>
          <w:szCs w:val="24"/>
          <w:lang w:eastAsia="zh-TW"/>
        </w:rPr>
        <w:t xml:space="preserve"> This contributes to </w:t>
      </w:r>
      <w:r w:rsidR="00293995">
        <w:rPr>
          <w:sz w:val="24"/>
          <w:szCs w:val="24"/>
          <w:lang w:eastAsia="zh-TW"/>
        </w:rPr>
        <w:t xml:space="preserve">my research </w:t>
      </w:r>
      <w:r w:rsidR="004622F4">
        <w:rPr>
          <w:sz w:val="24"/>
          <w:szCs w:val="24"/>
          <w:lang w:eastAsia="zh-TW"/>
        </w:rPr>
        <w:t xml:space="preserve">questions by yielding indicators of </w:t>
      </w:r>
      <w:r w:rsidR="009B2EBC">
        <w:rPr>
          <w:sz w:val="24"/>
          <w:szCs w:val="24"/>
          <w:lang w:eastAsia="zh-TW"/>
        </w:rPr>
        <w:t>the overall tendency of the sampled research towards the reproduction or potential weakening of boundaries, and</w:t>
      </w:r>
      <w:r w:rsidR="00A72745">
        <w:rPr>
          <w:sz w:val="24"/>
          <w:szCs w:val="24"/>
          <w:lang w:eastAsia="zh-TW"/>
        </w:rPr>
        <w:t xml:space="preserve"> of </w:t>
      </w:r>
      <w:r w:rsidR="009B2EBC">
        <w:rPr>
          <w:sz w:val="24"/>
          <w:szCs w:val="24"/>
          <w:lang w:eastAsia="zh-TW"/>
        </w:rPr>
        <w:t xml:space="preserve">which aspects (activities and attributes) of research are </w:t>
      </w:r>
      <w:r w:rsidR="001F4381">
        <w:rPr>
          <w:sz w:val="24"/>
          <w:szCs w:val="24"/>
          <w:lang w:eastAsia="zh-TW"/>
        </w:rPr>
        <w:t xml:space="preserve">primarily </w:t>
      </w:r>
      <w:r w:rsidR="009B2EBC">
        <w:rPr>
          <w:sz w:val="24"/>
          <w:szCs w:val="24"/>
          <w:lang w:eastAsia="zh-TW"/>
        </w:rPr>
        <w:t xml:space="preserve">responsible. </w:t>
      </w:r>
      <w:r w:rsidR="00BD52C4">
        <w:rPr>
          <w:sz w:val="24"/>
          <w:szCs w:val="24"/>
          <w:lang w:eastAsia="zh-TW"/>
        </w:rPr>
        <w:t>Second,</w:t>
      </w:r>
      <w:r w:rsidR="00DD366A">
        <w:rPr>
          <w:sz w:val="24"/>
          <w:szCs w:val="24"/>
          <w:lang w:eastAsia="zh-TW"/>
        </w:rPr>
        <w:t xml:space="preserve"> I aggregate according to the three contextual dimensions; I analyse variations </w:t>
      </w:r>
      <w:r w:rsidR="00B0724B">
        <w:rPr>
          <w:sz w:val="24"/>
          <w:szCs w:val="24"/>
          <w:lang w:eastAsia="zh-TW"/>
        </w:rPr>
        <w:t xml:space="preserve">by research from different status departments (‘elite’, ‘more prestigious’ and ‘less prestigious’), different branches of science (Life, Natural, Formal), and different disciplinary orientations </w:t>
      </w:r>
      <w:r w:rsidR="00BD52C4">
        <w:rPr>
          <w:sz w:val="24"/>
          <w:szCs w:val="24"/>
          <w:lang w:eastAsia="zh-TW"/>
        </w:rPr>
        <w:t xml:space="preserve">(Basic, Applied, Basic/Applied). </w:t>
      </w:r>
    </w:p>
    <w:p w14:paraId="084758D8" w14:textId="7822F8FC" w:rsidR="00286C5B" w:rsidRDefault="00820413" w:rsidP="00C14D1D">
      <w:pPr>
        <w:spacing w:after="120" w:line="360" w:lineRule="auto"/>
        <w:rPr>
          <w:sz w:val="24"/>
          <w:szCs w:val="24"/>
          <w:lang w:eastAsia="zh-TW"/>
        </w:rPr>
      </w:pPr>
      <w:r>
        <w:rPr>
          <w:sz w:val="24"/>
          <w:szCs w:val="24"/>
          <w:lang w:eastAsia="zh-TW"/>
        </w:rPr>
        <w:t xml:space="preserve">Within the critical realist ontological and epistemological framework adopted (see Methodology, Chapter 3), the above two sets of aggregated data </w:t>
      </w:r>
      <w:r w:rsidR="00BD536A">
        <w:rPr>
          <w:sz w:val="24"/>
          <w:szCs w:val="24"/>
          <w:lang w:eastAsia="zh-TW"/>
        </w:rPr>
        <w:t>are</w:t>
      </w:r>
      <w:r w:rsidR="0040669E">
        <w:rPr>
          <w:sz w:val="24"/>
          <w:szCs w:val="24"/>
          <w:lang w:eastAsia="zh-TW"/>
        </w:rPr>
        <w:t xml:space="preserve"> ‘surface’ level</w:t>
      </w:r>
      <w:r w:rsidR="00286C5B">
        <w:rPr>
          <w:sz w:val="24"/>
          <w:szCs w:val="24"/>
          <w:lang w:eastAsia="zh-TW"/>
        </w:rPr>
        <w:t xml:space="preserve"> </w:t>
      </w:r>
      <w:r w:rsidR="00016734">
        <w:rPr>
          <w:sz w:val="24"/>
          <w:szCs w:val="24"/>
          <w:lang w:eastAsia="zh-TW"/>
        </w:rPr>
        <w:t xml:space="preserve">(Danermark et al., 2002, p. 59) </w:t>
      </w:r>
      <w:r w:rsidR="00286C5B">
        <w:rPr>
          <w:sz w:val="24"/>
          <w:szCs w:val="24"/>
          <w:lang w:eastAsia="zh-TW"/>
        </w:rPr>
        <w:t xml:space="preserve">phenomena. To obtain a deeper level of understanding of the underpinning causal structures and mechanisms determining the overall reproduction (or weakening) of boundaries, and whether indicators of reproduction (or weakening) vary by institutional and epistemic contexts, further analysis is needed. Specifically, from the Bernsteinian theoretical perspective adopted, what is needed is an analysis which </w:t>
      </w:r>
      <w:r w:rsidR="00FA143F">
        <w:rPr>
          <w:sz w:val="24"/>
          <w:szCs w:val="24"/>
          <w:lang w:eastAsia="zh-TW"/>
        </w:rPr>
        <w:t xml:space="preserve">yields insight into underlying interplays of power and control over academic boundaries and boundary-crossing activities. </w:t>
      </w:r>
      <w:r w:rsidR="00286C5B">
        <w:rPr>
          <w:sz w:val="24"/>
          <w:szCs w:val="24"/>
          <w:lang w:eastAsia="zh-TW"/>
        </w:rPr>
        <w:t>For this I conduct in-depth analyses of the specific boundary transactions associated with the sampled research, as well as in-depth interviews with some of the individuals responsible for the research</w:t>
      </w:r>
      <w:r w:rsidR="00FA143F">
        <w:rPr>
          <w:sz w:val="24"/>
          <w:szCs w:val="24"/>
          <w:lang w:eastAsia="zh-TW"/>
        </w:rPr>
        <w:t xml:space="preserve">. Further details of this analysis will be presented in the Methodology (Chapter 3), but I note here that they permit me to investigate how broader plays of power and control play out in specific contexts which contribute to either the reproduction or potential weakening of academic boundaries. </w:t>
      </w:r>
      <w:r w:rsidR="00286C5B">
        <w:rPr>
          <w:sz w:val="24"/>
          <w:szCs w:val="24"/>
          <w:lang w:eastAsia="zh-TW"/>
        </w:rPr>
        <w:t xml:space="preserve"> </w:t>
      </w:r>
    </w:p>
    <w:p w14:paraId="3C998DDB" w14:textId="7EA28FF1" w:rsidR="00FA23AF" w:rsidRDefault="00274038" w:rsidP="00C14D1D">
      <w:pPr>
        <w:spacing w:after="120" w:line="360" w:lineRule="auto"/>
      </w:pPr>
      <w:r w:rsidRPr="00274038">
        <w:rPr>
          <w:sz w:val="24"/>
          <w:szCs w:val="24"/>
          <w:lang w:eastAsia="zh-TW"/>
        </w:rPr>
        <w:fldChar w:fldCharType="begin"/>
      </w:r>
      <w:r w:rsidRPr="00274038">
        <w:rPr>
          <w:sz w:val="24"/>
          <w:szCs w:val="24"/>
          <w:lang w:eastAsia="zh-TW"/>
        </w:rPr>
        <w:instrText xml:space="preserve"> REF _Ref11859168 \h </w:instrText>
      </w:r>
      <w:r>
        <w:rPr>
          <w:sz w:val="24"/>
          <w:szCs w:val="24"/>
          <w:lang w:eastAsia="zh-TW"/>
        </w:rPr>
        <w:instrText xml:space="preserve"> \* MERGEFORMAT </w:instrText>
      </w:r>
      <w:r w:rsidRPr="00274038">
        <w:rPr>
          <w:sz w:val="24"/>
          <w:szCs w:val="24"/>
          <w:lang w:eastAsia="zh-TW"/>
        </w:rPr>
      </w:r>
      <w:r w:rsidRPr="00274038">
        <w:rPr>
          <w:sz w:val="24"/>
          <w:szCs w:val="24"/>
          <w:lang w:eastAsia="zh-TW"/>
        </w:rPr>
        <w:fldChar w:fldCharType="separate"/>
      </w:r>
      <w:r w:rsidR="0011424E" w:rsidRPr="0011424E">
        <w:rPr>
          <w:sz w:val="24"/>
          <w:szCs w:val="24"/>
        </w:rPr>
        <w:t xml:space="preserve">Figure </w:t>
      </w:r>
      <w:r w:rsidR="0011424E" w:rsidRPr="0011424E">
        <w:rPr>
          <w:noProof/>
          <w:sz w:val="24"/>
          <w:szCs w:val="24"/>
        </w:rPr>
        <w:t>1</w:t>
      </w:r>
      <w:r w:rsidRPr="00274038">
        <w:rPr>
          <w:sz w:val="24"/>
          <w:szCs w:val="24"/>
          <w:lang w:eastAsia="zh-TW"/>
        </w:rPr>
        <w:fldChar w:fldCharType="end"/>
      </w:r>
      <w:r>
        <w:rPr>
          <w:sz w:val="24"/>
          <w:szCs w:val="24"/>
          <w:lang w:eastAsia="zh-TW"/>
        </w:rPr>
        <w:t xml:space="preserve"> diagrammati</w:t>
      </w:r>
      <w:r w:rsidR="00864B5B">
        <w:rPr>
          <w:sz w:val="24"/>
          <w:szCs w:val="24"/>
          <w:lang w:eastAsia="zh-TW"/>
        </w:rPr>
        <w:t>cally represents the key conceptual relations</w:t>
      </w:r>
      <w:r w:rsidR="003E78B1">
        <w:rPr>
          <w:sz w:val="24"/>
          <w:szCs w:val="24"/>
          <w:lang w:eastAsia="zh-TW"/>
        </w:rPr>
        <w:t xml:space="preserve"> of the analytical framework, albeit not attempting to capture </w:t>
      </w:r>
      <w:r w:rsidR="003525C1">
        <w:rPr>
          <w:sz w:val="24"/>
          <w:szCs w:val="24"/>
          <w:lang w:eastAsia="zh-TW"/>
        </w:rPr>
        <w:t>all</w:t>
      </w:r>
      <w:r w:rsidR="003E78B1">
        <w:rPr>
          <w:sz w:val="24"/>
          <w:szCs w:val="24"/>
          <w:lang w:eastAsia="zh-TW"/>
        </w:rPr>
        <w:t xml:space="preserve"> its nuances.</w:t>
      </w:r>
      <w:r w:rsidR="000A5ECE">
        <w:rPr>
          <w:sz w:val="24"/>
          <w:szCs w:val="24"/>
          <w:lang w:eastAsia="zh-TW"/>
        </w:rPr>
        <w:t xml:space="preserve"> It highlights that internal and external sources of power operate to control the boundary transactions, and that these boundary transactions act mechanistically upon the research, such that: boundary transactions influenced primarily by internal sources of power operate to make the research more ‘bounded’, tending towards the reproduction of boundaries; by contrast, boundary transactions influenced primarily by external sources of power operate to make the research more ‘unbounded’, tending towards the weakening of boundaries.</w:t>
      </w:r>
      <w:r w:rsidR="00EB4FB7">
        <w:rPr>
          <w:sz w:val="24"/>
          <w:szCs w:val="24"/>
          <w:lang w:eastAsia="zh-TW"/>
        </w:rPr>
        <w:t xml:space="preserve"> Power forces therefore tend to </w:t>
      </w:r>
      <w:r w:rsidR="00147413">
        <w:rPr>
          <w:sz w:val="24"/>
          <w:szCs w:val="24"/>
          <w:lang w:eastAsia="zh-TW"/>
        </w:rPr>
        <w:t>exert control over boundary transactions such that t</w:t>
      </w:r>
      <w:r w:rsidR="00101624">
        <w:rPr>
          <w:sz w:val="24"/>
          <w:szCs w:val="24"/>
          <w:lang w:eastAsia="zh-TW"/>
        </w:rPr>
        <w:t>hey reinforce their own sources of power. Conflicting underpinning structural realities, such as differing sources of power, will always be</w:t>
      </w:r>
      <w:r w:rsidR="000A5ECE">
        <w:rPr>
          <w:sz w:val="24"/>
          <w:szCs w:val="24"/>
          <w:lang w:eastAsia="zh-TW"/>
        </w:rPr>
        <w:t xml:space="preserve"> </w:t>
      </w:r>
      <w:r w:rsidR="00101624">
        <w:rPr>
          <w:sz w:val="24"/>
          <w:szCs w:val="24"/>
          <w:lang w:eastAsia="zh-TW"/>
        </w:rPr>
        <w:t xml:space="preserve">acting upon academia and academic research, so that it is an empirical question as to where the balance of power and control lies and what the implications are for the reproduction of boundaries. </w:t>
      </w:r>
      <w:r w:rsidR="00FA23AF" w:rsidRPr="00FA23AF">
        <w:rPr>
          <w:noProof/>
          <w:sz w:val="24"/>
          <w:szCs w:val="24"/>
          <w:lang w:eastAsia="zh-TW"/>
        </w:rPr>
        <w:drawing>
          <wp:inline distT="0" distB="0" distL="0" distR="0" wp14:anchorId="663C948B" wp14:editId="3D1B91E1">
            <wp:extent cx="5731510" cy="322389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23895"/>
                    </a:xfrm>
                    <a:prstGeom prst="rect">
                      <a:avLst/>
                    </a:prstGeom>
                  </pic:spPr>
                </pic:pic>
              </a:graphicData>
            </a:graphic>
          </wp:inline>
        </w:drawing>
      </w:r>
    </w:p>
    <w:p w14:paraId="69E3E106" w14:textId="5E344426" w:rsidR="00FA23AF" w:rsidRPr="00836950" w:rsidRDefault="00FA23AF" w:rsidP="00FA23AF">
      <w:pPr>
        <w:pStyle w:val="Caption"/>
        <w:rPr>
          <w:sz w:val="24"/>
          <w:szCs w:val="24"/>
        </w:rPr>
      </w:pPr>
      <w:bookmarkStart w:id="50" w:name="_Ref11859168"/>
      <w:bookmarkStart w:id="51" w:name="_Ref11906417"/>
      <w:bookmarkStart w:id="52" w:name="_Toc31702070"/>
      <w:r>
        <w:t xml:space="preserve">Figure </w:t>
      </w:r>
      <w:r w:rsidR="00504D08">
        <w:rPr>
          <w:noProof/>
        </w:rPr>
        <w:fldChar w:fldCharType="begin"/>
      </w:r>
      <w:r w:rsidR="00504D08">
        <w:rPr>
          <w:noProof/>
        </w:rPr>
        <w:instrText xml:space="preserve"> SEQ Figure \* ARABIC </w:instrText>
      </w:r>
      <w:r w:rsidR="00504D08">
        <w:rPr>
          <w:noProof/>
        </w:rPr>
        <w:fldChar w:fldCharType="separate"/>
      </w:r>
      <w:r w:rsidR="0011424E">
        <w:rPr>
          <w:noProof/>
        </w:rPr>
        <w:t>1</w:t>
      </w:r>
      <w:r w:rsidR="00504D08">
        <w:rPr>
          <w:noProof/>
        </w:rPr>
        <w:fldChar w:fldCharType="end"/>
      </w:r>
      <w:bookmarkEnd w:id="50"/>
      <w:r>
        <w:t>. Conceptual framework</w:t>
      </w:r>
      <w:r w:rsidR="00EB4FB7">
        <w:t xml:space="preserve"> of the functioning of research-related boundary transactions</w:t>
      </w:r>
      <w:bookmarkEnd w:id="51"/>
      <w:bookmarkEnd w:id="52"/>
    </w:p>
    <w:p w14:paraId="62508E11" w14:textId="5E3F1FBC" w:rsidR="00910646" w:rsidRDefault="00910646" w:rsidP="00C14D1D">
      <w:pPr>
        <w:spacing w:after="120" w:line="360" w:lineRule="auto"/>
        <w:rPr>
          <w:sz w:val="24"/>
          <w:szCs w:val="24"/>
          <w:lang w:eastAsia="zh-TW"/>
        </w:rPr>
      </w:pPr>
      <w:r>
        <w:rPr>
          <w:sz w:val="24"/>
          <w:szCs w:val="24"/>
          <w:lang w:eastAsia="zh-TW"/>
        </w:rPr>
        <w:t xml:space="preserve">In the Methodology (Chapter </w:t>
      </w:r>
      <w:r w:rsidR="00D66BB5">
        <w:rPr>
          <w:sz w:val="24"/>
          <w:szCs w:val="24"/>
          <w:lang w:eastAsia="zh-TW"/>
        </w:rPr>
        <w:t>3</w:t>
      </w:r>
      <w:r>
        <w:rPr>
          <w:sz w:val="24"/>
          <w:szCs w:val="24"/>
          <w:lang w:eastAsia="zh-TW"/>
        </w:rPr>
        <w:t>), I discuss the analytical procedures in greater detail and emphasise the alignment of each analytical procedure with the critical realist epistemological framework adopted.</w:t>
      </w:r>
      <w:r w:rsidR="007647D1">
        <w:rPr>
          <w:sz w:val="24"/>
          <w:szCs w:val="24"/>
          <w:lang w:eastAsia="zh-TW"/>
        </w:rPr>
        <w:t xml:space="preserve"> From the critical realist perspective, the final analytical step described above allows a level of inference which goes deeper than a surface-level explanation of observed events. From the critical realist perspective</w:t>
      </w:r>
      <w:r w:rsidR="00836950">
        <w:rPr>
          <w:sz w:val="24"/>
          <w:szCs w:val="24"/>
          <w:lang w:eastAsia="zh-TW"/>
        </w:rPr>
        <w:t xml:space="preserve">: </w:t>
      </w:r>
      <w:r w:rsidR="007647D1">
        <w:rPr>
          <w:sz w:val="24"/>
          <w:szCs w:val="24"/>
          <w:lang w:eastAsia="zh-TW"/>
        </w:rPr>
        <w:t xml:space="preserve">the </w:t>
      </w:r>
      <w:r w:rsidR="007647D1" w:rsidRPr="007647D1">
        <w:rPr>
          <w:i/>
          <w:sz w:val="24"/>
          <w:szCs w:val="24"/>
          <w:lang w:eastAsia="zh-TW"/>
        </w:rPr>
        <w:t xml:space="preserve">underpinning </w:t>
      </w:r>
      <w:r w:rsidR="006D2572">
        <w:rPr>
          <w:i/>
          <w:sz w:val="24"/>
          <w:szCs w:val="24"/>
          <w:lang w:eastAsia="zh-TW"/>
        </w:rPr>
        <w:t>source</w:t>
      </w:r>
      <w:r w:rsidR="007647D1">
        <w:rPr>
          <w:i/>
          <w:sz w:val="24"/>
          <w:szCs w:val="24"/>
          <w:lang w:eastAsia="zh-TW"/>
        </w:rPr>
        <w:t>s</w:t>
      </w:r>
      <w:r w:rsidR="007647D1" w:rsidRPr="007647D1">
        <w:rPr>
          <w:i/>
          <w:sz w:val="24"/>
          <w:szCs w:val="24"/>
          <w:lang w:eastAsia="zh-TW"/>
        </w:rPr>
        <w:t xml:space="preserve"> </w:t>
      </w:r>
      <w:r w:rsidR="007647D1" w:rsidRPr="007647D1">
        <w:rPr>
          <w:sz w:val="24"/>
          <w:szCs w:val="24"/>
          <w:lang w:eastAsia="zh-TW"/>
        </w:rPr>
        <w:t>of power and control</w:t>
      </w:r>
      <w:r w:rsidR="007647D1">
        <w:rPr>
          <w:sz w:val="24"/>
          <w:szCs w:val="24"/>
          <w:lang w:eastAsia="zh-TW"/>
        </w:rPr>
        <w:t xml:space="preserve"> over boundary transactions leading to the observed variations in the typology data in different institutional contexts are conceptualised </w:t>
      </w:r>
      <w:r w:rsidR="006D2572">
        <w:rPr>
          <w:sz w:val="24"/>
          <w:szCs w:val="24"/>
          <w:lang w:eastAsia="zh-TW"/>
        </w:rPr>
        <w:t xml:space="preserve">as </w:t>
      </w:r>
      <w:r w:rsidR="006D2572">
        <w:rPr>
          <w:i/>
          <w:sz w:val="24"/>
          <w:szCs w:val="24"/>
          <w:lang w:eastAsia="zh-TW"/>
        </w:rPr>
        <w:t xml:space="preserve">deep structural realities </w:t>
      </w:r>
      <w:r w:rsidR="006D2572">
        <w:rPr>
          <w:sz w:val="24"/>
          <w:szCs w:val="24"/>
          <w:lang w:eastAsia="zh-TW"/>
        </w:rPr>
        <w:t xml:space="preserve">whose existence </w:t>
      </w:r>
      <w:r w:rsidR="006D2572">
        <w:rPr>
          <w:i/>
          <w:sz w:val="24"/>
          <w:szCs w:val="24"/>
          <w:lang w:eastAsia="zh-TW"/>
        </w:rPr>
        <w:t xml:space="preserve">shapes and transcends </w:t>
      </w:r>
      <w:r w:rsidR="006D2572">
        <w:rPr>
          <w:sz w:val="24"/>
          <w:szCs w:val="24"/>
          <w:lang w:eastAsia="zh-TW"/>
        </w:rPr>
        <w:t xml:space="preserve">the specific phenomena studied, </w:t>
      </w:r>
      <w:r w:rsidR="00836950">
        <w:rPr>
          <w:sz w:val="24"/>
          <w:szCs w:val="24"/>
          <w:lang w:eastAsia="zh-TW"/>
        </w:rPr>
        <w:t xml:space="preserve">but </w:t>
      </w:r>
      <w:r w:rsidR="00836950">
        <w:rPr>
          <w:i/>
          <w:sz w:val="24"/>
          <w:szCs w:val="24"/>
          <w:lang w:eastAsia="zh-TW"/>
        </w:rPr>
        <w:t>which interacts with more surface-level structures</w:t>
      </w:r>
      <w:r w:rsidR="00836950">
        <w:rPr>
          <w:sz w:val="24"/>
          <w:szCs w:val="24"/>
          <w:lang w:eastAsia="zh-TW"/>
        </w:rPr>
        <w:t xml:space="preserve">, such as disciplinary and institutional context, in order to contribute causally to produce the observed effects. </w:t>
      </w:r>
      <w:r w:rsidR="00EA0E48">
        <w:rPr>
          <w:sz w:val="24"/>
          <w:szCs w:val="24"/>
          <w:lang w:eastAsia="zh-TW"/>
        </w:rPr>
        <w:t>Thus, the</w:t>
      </w:r>
      <w:r w:rsidR="005E3FE0">
        <w:rPr>
          <w:sz w:val="24"/>
          <w:szCs w:val="24"/>
          <w:lang w:eastAsia="zh-TW"/>
        </w:rPr>
        <w:t xml:space="preserve"> in-depth</w:t>
      </w:r>
      <w:r w:rsidR="00EA0E48">
        <w:rPr>
          <w:sz w:val="24"/>
          <w:szCs w:val="24"/>
          <w:lang w:eastAsia="zh-TW"/>
        </w:rPr>
        <w:t xml:space="preserve"> comparativ</w:t>
      </w:r>
      <w:r w:rsidR="005E3FE0">
        <w:rPr>
          <w:sz w:val="24"/>
          <w:szCs w:val="24"/>
          <w:lang w:eastAsia="zh-TW"/>
        </w:rPr>
        <w:t>e</w:t>
      </w:r>
      <w:r w:rsidR="00EA0E48">
        <w:rPr>
          <w:sz w:val="24"/>
          <w:szCs w:val="24"/>
          <w:lang w:eastAsia="zh-TW"/>
        </w:rPr>
        <w:t xml:space="preserve"> analysis of variations between contexts allows me to reveal some of the underpinning structur</w:t>
      </w:r>
      <w:r w:rsidR="005E3FE0">
        <w:rPr>
          <w:sz w:val="24"/>
          <w:szCs w:val="24"/>
          <w:lang w:eastAsia="zh-TW"/>
        </w:rPr>
        <w:t xml:space="preserve">al realities which continually act upon academia, albeit that their precise manifestation is mediated by other, more surface-level structural realities. </w:t>
      </w:r>
    </w:p>
    <w:p w14:paraId="36B155F3" w14:textId="1ECC9302" w:rsidR="00BE115E" w:rsidRDefault="00BE115E" w:rsidP="00BE115E">
      <w:pPr>
        <w:pStyle w:val="Heading2"/>
        <w:rPr>
          <w:lang w:eastAsia="zh-TW"/>
        </w:rPr>
      </w:pPr>
      <w:bookmarkStart w:id="53" w:name="_Toc31701958"/>
      <w:r>
        <w:rPr>
          <w:lang w:eastAsia="zh-TW"/>
        </w:rPr>
        <w:t>Chapter summary</w:t>
      </w:r>
      <w:bookmarkEnd w:id="53"/>
    </w:p>
    <w:p w14:paraId="06CF28CE" w14:textId="4E06081F" w:rsidR="0004747B" w:rsidRDefault="0004747B" w:rsidP="0004747B">
      <w:pPr>
        <w:pStyle w:val="CommentText"/>
        <w:spacing w:after="120" w:line="360" w:lineRule="auto"/>
        <w:rPr>
          <w:sz w:val="24"/>
          <w:szCs w:val="24"/>
        </w:rPr>
      </w:pPr>
      <w:r w:rsidRPr="009E6E82">
        <w:rPr>
          <w:sz w:val="24"/>
          <w:szCs w:val="24"/>
        </w:rPr>
        <w:t xml:space="preserve">This chapter </w:t>
      </w:r>
      <w:r>
        <w:rPr>
          <w:sz w:val="24"/>
          <w:szCs w:val="24"/>
        </w:rPr>
        <w:t xml:space="preserve">has </w:t>
      </w:r>
      <w:r w:rsidR="002024F7">
        <w:rPr>
          <w:sz w:val="24"/>
          <w:szCs w:val="24"/>
        </w:rPr>
        <w:t>reviewed</w:t>
      </w:r>
      <w:r>
        <w:rPr>
          <w:sz w:val="24"/>
          <w:szCs w:val="24"/>
        </w:rPr>
        <w:t xml:space="preserve"> a substantial and purposeful review of a range of theoretical and empirical literature. This started with an elaboration of the ‘boundary’ lens adopted, grounded primarily within a Bernsteinian sociology </w:t>
      </w:r>
      <w:r w:rsidRPr="009E6E82">
        <w:rPr>
          <w:sz w:val="24"/>
          <w:szCs w:val="24"/>
        </w:rPr>
        <w:t xml:space="preserve">of ‘power’ and ‘control’ over academic </w:t>
      </w:r>
      <w:r>
        <w:rPr>
          <w:sz w:val="24"/>
          <w:szCs w:val="24"/>
        </w:rPr>
        <w:t>knowledge, research and related activities</w:t>
      </w:r>
      <w:r w:rsidRPr="009E6E82">
        <w:rPr>
          <w:sz w:val="24"/>
          <w:szCs w:val="24"/>
        </w:rPr>
        <w:t>.</w:t>
      </w:r>
      <w:r>
        <w:rPr>
          <w:sz w:val="24"/>
          <w:szCs w:val="24"/>
        </w:rPr>
        <w:t xml:space="preserve"> However, it also drew more widely from sociological theory, such as the sociology of science and organisation in order to add greater a</w:t>
      </w:r>
      <w:r w:rsidR="001935B5">
        <w:rPr>
          <w:sz w:val="24"/>
          <w:szCs w:val="24"/>
        </w:rPr>
        <w:t>nalytical clarity, particularly</w:t>
      </w:r>
      <w:r>
        <w:rPr>
          <w:sz w:val="24"/>
          <w:szCs w:val="24"/>
        </w:rPr>
        <w:t xml:space="preserve"> my use of the concept of ‘transactions’, which I linked to Bernstein’s notion of ‘control’. </w:t>
      </w:r>
      <w:r w:rsidR="002024F7">
        <w:rPr>
          <w:sz w:val="24"/>
          <w:szCs w:val="24"/>
        </w:rPr>
        <w:t>This comprised the first main section of this chapter.</w:t>
      </w:r>
    </w:p>
    <w:p w14:paraId="779ED7F3" w14:textId="6A7A5743" w:rsidR="0004747B" w:rsidRDefault="002024F7" w:rsidP="0004747B">
      <w:pPr>
        <w:pStyle w:val="CommentText"/>
        <w:spacing w:after="120" w:line="360" w:lineRule="auto"/>
        <w:rPr>
          <w:sz w:val="24"/>
          <w:szCs w:val="24"/>
        </w:rPr>
      </w:pPr>
      <w:r>
        <w:rPr>
          <w:sz w:val="24"/>
          <w:szCs w:val="24"/>
        </w:rPr>
        <w:t>Next, a</w:t>
      </w:r>
      <w:r w:rsidR="0004747B">
        <w:rPr>
          <w:sz w:val="24"/>
          <w:szCs w:val="24"/>
        </w:rPr>
        <w:t xml:space="preserve"> still broader set of literature was draw</w:t>
      </w:r>
      <w:r>
        <w:rPr>
          <w:sz w:val="24"/>
          <w:szCs w:val="24"/>
        </w:rPr>
        <w:t>n</w:t>
      </w:r>
      <w:r w:rsidR="0004747B">
        <w:rPr>
          <w:sz w:val="24"/>
          <w:szCs w:val="24"/>
        </w:rPr>
        <w:t xml:space="preserve"> upon to identif</w:t>
      </w:r>
      <w:r>
        <w:rPr>
          <w:sz w:val="24"/>
          <w:szCs w:val="24"/>
        </w:rPr>
        <w:t>y different forms of</w:t>
      </w:r>
      <w:r w:rsidR="0004747B">
        <w:rPr>
          <w:sz w:val="24"/>
          <w:szCs w:val="24"/>
        </w:rPr>
        <w:t xml:space="preserve"> ‘boundary transaction’, </w:t>
      </w:r>
      <w:r>
        <w:rPr>
          <w:sz w:val="24"/>
          <w:szCs w:val="24"/>
        </w:rPr>
        <w:t>which I broke down into</w:t>
      </w:r>
      <w:r w:rsidR="0004747B">
        <w:rPr>
          <w:sz w:val="24"/>
          <w:szCs w:val="24"/>
        </w:rPr>
        <w:t xml:space="preserve"> five</w:t>
      </w:r>
      <w:r>
        <w:rPr>
          <w:sz w:val="24"/>
          <w:szCs w:val="24"/>
        </w:rPr>
        <w:t xml:space="preserve"> main forms</w:t>
      </w:r>
      <w:r w:rsidR="0004747B">
        <w:rPr>
          <w:sz w:val="24"/>
          <w:szCs w:val="24"/>
        </w:rPr>
        <w:t xml:space="preserve">: outreach, collaboration, use-oriented outputs (‘boundary objects’), boundary structures, and boundary-spanners. </w:t>
      </w:r>
      <w:r w:rsidR="0004747B" w:rsidRPr="009E6E82">
        <w:rPr>
          <w:sz w:val="24"/>
          <w:szCs w:val="24"/>
        </w:rPr>
        <w:t>This section of the literature gives some indication of how boundary transactions</w:t>
      </w:r>
      <w:r w:rsidR="0004747B">
        <w:rPr>
          <w:sz w:val="24"/>
          <w:szCs w:val="24"/>
        </w:rPr>
        <w:t xml:space="preserve"> </w:t>
      </w:r>
      <w:r w:rsidR="0004747B" w:rsidRPr="009E6E82">
        <w:rPr>
          <w:sz w:val="24"/>
          <w:szCs w:val="24"/>
        </w:rPr>
        <w:t>play out in actual contexts of academia’s relations with wider society</w:t>
      </w:r>
      <w:r w:rsidR="0004747B">
        <w:rPr>
          <w:sz w:val="24"/>
          <w:szCs w:val="24"/>
        </w:rPr>
        <w:t xml:space="preserve"> and will help </w:t>
      </w:r>
      <w:r w:rsidR="0004747B" w:rsidRPr="009E6E82">
        <w:rPr>
          <w:sz w:val="24"/>
          <w:szCs w:val="24"/>
        </w:rPr>
        <w:t>to orient and contextualise my empirical analysis</w:t>
      </w:r>
      <w:r w:rsidR="0004747B">
        <w:rPr>
          <w:sz w:val="24"/>
          <w:szCs w:val="24"/>
        </w:rPr>
        <w:t xml:space="preserve"> by </w:t>
      </w:r>
      <w:r>
        <w:rPr>
          <w:sz w:val="24"/>
          <w:szCs w:val="24"/>
        </w:rPr>
        <w:t xml:space="preserve">pointing towards the kinds of transaction I am likely to find </w:t>
      </w:r>
      <w:r w:rsidR="0004747B">
        <w:rPr>
          <w:sz w:val="24"/>
          <w:szCs w:val="24"/>
        </w:rPr>
        <w:t xml:space="preserve">in my own sample of STEMM research. </w:t>
      </w:r>
    </w:p>
    <w:p w14:paraId="5BD96D2D" w14:textId="77777777" w:rsidR="0004747B" w:rsidRDefault="0004747B" w:rsidP="0004747B">
      <w:pPr>
        <w:pStyle w:val="CommentText"/>
        <w:spacing w:after="120" w:line="360" w:lineRule="auto"/>
        <w:rPr>
          <w:sz w:val="24"/>
          <w:szCs w:val="24"/>
        </w:rPr>
      </w:pPr>
      <w:r>
        <w:rPr>
          <w:sz w:val="24"/>
          <w:szCs w:val="24"/>
        </w:rPr>
        <w:t xml:space="preserve">In the third main section of this chapter, I discussed McNie et al.’s (2016) typology and explained how it will be relevant to my analysis, providing me with a way to organise and quantify my interpretation of the sampled STEMM research, while simultaneously allowing me to capture the multi-dimensionality and complexity of research and research-related activities. </w:t>
      </w:r>
    </w:p>
    <w:p w14:paraId="4FED50EB" w14:textId="720E764B" w:rsidR="008B707B" w:rsidRDefault="0004747B" w:rsidP="003F3F0C">
      <w:pPr>
        <w:pStyle w:val="CommentText"/>
        <w:spacing w:after="120" w:line="360" w:lineRule="auto"/>
        <w:rPr>
          <w:sz w:val="24"/>
          <w:szCs w:val="24"/>
        </w:rPr>
      </w:pPr>
      <w:r>
        <w:rPr>
          <w:sz w:val="24"/>
          <w:szCs w:val="24"/>
        </w:rPr>
        <w:t xml:space="preserve">All of these strands of literature were brought together in the fourth and final main section, where they each contributed key elements to my analytical framework. </w:t>
      </w:r>
      <w:r>
        <w:rPr>
          <w:iCs/>
          <w:sz w:val="24"/>
          <w:szCs w:val="24"/>
        </w:rPr>
        <w:t>In the following chapter, I present the methodology, which will explain</w:t>
      </w:r>
      <w:r w:rsidR="007F509F">
        <w:rPr>
          <w:iCs/>
          <w:sz w:val="24"/>
          <w:szCs w:val="24"/>
        </w:rPr>
        <w:t xml:space="preserve"> how my methods of data and analysis will operationalise and implement this analytical framework, and how the analysis which this enables will be able to address my research questions. </w:t>
      </w:r>
    </w:p>
    <w:p w14:paraId="018130F7" w14:textId="6BE88E10" w:rsidR="00082217" w:rsidRPr="00A80A5A" w:rsidRDefault="002074DC" w:rsidP="008804CD">
      <w:pPr>
        <w:pStyle w:val="Heading1"/>
        <w:spacing w:before="0"/>
      </w:pPr>
      <w:r>
        <w:br w:type="page"/>
      </w:r>
      <w:bookmarkStart w:id="54" w:name="_Toc536717931"/>
      <w:bookmarkStart w:id="55" w:name="_Toc31701959"/>
      <w:bookmarkEnd w:id="28"/>
      <w:r w:rsidR="00082217">
        <w:rPr>
          <w:lang w:eastAsia="ko-KR"/>
        </w:rPr>
        <w:t xml:space="preserve">Chapter </w:t>
      </w:r>
      <w:r w:rsidR="001B4926">
        <w:rPr>
          <w:lang w:eastAsia="ko-KR"/>
        </w:rPr>
        <w:t>3</w:t>
      </w:r>
      <w:r w:rsidR="00082217">
        <w:rPr>
          <w:lang w:eastAsia="ko-KR"/>
        </w:rPr>
        <w:t>. Methodology</w:t>
      </w:r>
      <w:bookmarkEnd w:id="54"/>
      <w:bookmarkEnd w:id="55"/>
    </w:p>
    <w:p w14:paraId="5440130D" w14:textId="0805B2BC" w:rsidR="00082217" w:rsidRDefault="00082217" w:rsidP="008804CD">
      <w:pPr>
        <w:pStyle w:val="Heading2"/>
        <w:spacing w:before="0"/>
        <w:rPr>
          <w:lang w:eastAsia="ko-KR"/>
        </w:rPr>
      </w:pPr>
      <w:bookmarkStart w:id="56" w:name="_Toc536717932"/>
      <w:bookmarkStart w:id="57" w:name="_Toc31701960"/>
      <w:r>
        <w:rPr>
          <w:lang w:eastAsia="ko-KR"/>
        </w:rPr>
        <w:t>Introduction</w:t>
      </w:r>
      <w:bookmarkEnd w:id="56"/>
      <w:bookmarkEnd w:id="57"/>
    </w:p>
    <w:p w14:paraId="143AE498" w14:textId="0E432C1D" w:rsidR="00B41FC1" w:rsidRPr="00B41FC1" w:rsidRDefault="00DE0FFA" w:rsidP="00046D95">
      <w:pPr>
        <w:pStyle w:val="NormalWeb"/>
        <w:spacing w:before="0" w:beforeAutospacing="0" w:after="120" w:afterAutospacing="0" w:line="360" w:lineRule="auto"/>
        <w:rPr>
          <w:i/>
          <w:iCs/>
        </w:rPr>
      </w:pPr>
      <w:r w:rsidRPr="00A85BFB">
        <w:t>As a reminder, the main guiding research question</w:t>
      </w:r>
      <w:r w:rsidR="003C7126" w:rsidRPr="00A85BFB">
        <w:t xml:space="preserve"> for my study</w:t>
      </w:r>
      <w:r w:rsidRPr="00A85BFB">
        <w:t xml:space="preserve"> is: </w:t>
      </w:r>
      <w:r w:rsidR="00B41FC1" w:rsidRPr="00B41FC1">
        <w:rPr>
          <w:i/>
          <w:iCs/>
        </w:rPr>
        <w:t>What is the balance of ‘power’ and ‘control’ over the organisation, activities and societal relations associated with ‘high-impact’ academic STEMM research in the REF2014 context?</w:t>
      </w:r>
    </w:p>
    <w:p w14:paraId="32605943" w14:textId="77777777" w:rsidR="00B41FC1" w:rsidRPr="00B41FC1" w:rsidRDefault="00B41FC1" w:rsidP="00046D95">
      <w:pPr>
        <w:pStyle w:val="NormalWeb"/>
        <w:spacing w:before="0" w:beforeAutospacing="0" w:after="120" w:afterAutospacing="0" w:line="360" w:lineRule="auto"/>
      </w:pPr>
      <w:r w:rsidRPr="00B41FC1">
        <w:t>Sub-questions:</w:t>
      </w:r>
    </w:p>
    <w:p w14:paraId="66FBE1B2" w14:textId="75285E85" w:rsidR="00680971" w:rsidRPr="00B41FC1" w:rsidRDefault="00680971" w:rsidP="00046D95">
      <w:pPr>
        <w:pStyle w:val="NormalWeb"/>
        <w:numPr>
          <w:ilvl w:val="0"/>
          <w:numId w:val="12"/>
        </w:numPr>
        <w:spacing w:before="0" w:beforeAutospacing="0" w:after="120" w:afterAutospacing="0" w:line="360" w:lineRule="auto"/>
        <w:rPr>
          <w:i/>
          <w:iCs/>
        </w:rPr>
      </w:pPr>
      <w:r w:rsidRPr="00B41FC1">
        <w:rPr>
          <w:i/>
          <w:iCs/>
        </w:rPr>
        <w:t>What role do different institutional and epistemic contexts play in shaping the balance of ‘power’ and ‘control’</w:t>
      </w:r>
      <w:r>
        <w:rPr>
          <w:i/>
          <w:iCs/>
        </w:rPr>
        <w:t xml:space="preserve"> over academic STEMM research</w:t>
      </w:r>
      <w:r w:rsidRPr="00B41FC1">
        <w:rPr>
          <w:i/>
          <w:iCs/>
        </w:rPr>
        <w:t xml:space="preserve">? </w:t>
      </w:r>
    </w:p>
    <w:p w14:paraId="680E5DE0" w14:textId="77777777" w:rsidR="00680971" w:rsidRPr="00B41FC1" w:rsidRDefault="00680971" w:rsidP="00046D95">
      <w:pPr>
        <w:pStyle w:val="NormalWeb"/>
        <w:numPr>
          <w:ilvl w:val="0"/>
          <w:numId w:val="12"/>
        </w:numPr>
        <w:spacing w:before="0" w:beforeAutospacing="0" w:after="120" w:afterAutospacing="0" w:line="360" w:lineRule="auto"/>
        <w:rPr>
          <w:i/>
          <w:iCs/>
        </w:rPr>
      </w:pPr>
      <w:r w:rsidRPr="00B41FC1">
        <w:rPr>
          <w:i/>
          <w:iCs/>
        </w:rPr>
        <w:t>What are the main forms and functions of ‘boundary transactions’ associated with the sampled academic STEMM research?</w:t>
      </w:r>
    </w:p>
    <w:p w14:paraId="0A345004" w14:textId="77777777" w:rsidR="00680971" w:rsidRPr="00B41FC1" w:rsidRDefault="00680971" w:rsidP="00046D95">
      <w:pPr>
        <w:pStyle w:val="NormalWeb"/>
        <w:numPr>
          <w:ilvl w:val="0"/>
          <w:numId w:val="12"/>
        </w:numPr>
        <w:spacing w:before="0" w:beforeAutospacing="0" w:after="120" w:afterAutospacing="0" w:line="360" w:lineRule="auto"/>
        <w:rPr>
          <w:i/>
          <w:iCs/>
        </w:rPr>
      </w:pPr>
      <w:r w:rsidRPr="00B41FC1">
        <w:rPr>
          <w:i/>
          <w:iCs/>
        </w:rPr>
        <w:t>What are the implications of the balance of ‘power’ and ‘control’ for academic boundaries</w:t>
      </w:r>
      <w:r>
        <w:rPr>
          <w:i/>
          <w:iCs/>
        </w:rPr>
        <w:t xml:space="preserve"> in the context of the ‘impact agenda’</w:t>
      </w:r>
      <w:r w:rsidRPr="00B41FC1">
        <w:rPr>
          <w:i/>
          <w:iCs/>
        </w:rPr>
        <w:t>?</w:t>
      </w:r>
    </w:p>
    <w:p w14:paraId="5F75805B" w14:textId="3E74AF3E" w:rsidR="00CF1BD6" w:rsidRDefault="003C7126" w:rsidP="0026735C">
      <w:pPr>
        <w:pStyle w:val="NormalWeb"/>
        <w:spacing w:before="0" w:beforeAutospacing="0" w:after="120" w:afterAutospacing="0" w:line="360" w:lineRule="auto"/>
      </w:pPr>
      <w:r w:rsidRPr="00A85BFB">
        <w:t>This chapter explains and justifies my approach to answering the questions. In brief,</w:t>
      </w:r>
      <w:r w:rsidR="005733FD">
        <w:t xml:space="preserve"> </w:t>
      </w:r>
      <w:r w:rsidR="005B4EA3">
        <w:t>a key</w:t>
      </w:r>
      <w:r w:rsidR="005733FD">
        <w:t xml:space="preserve"> </w:t>
      </w:r>
      <w:r w:rsidR="00C01043">
        <w:t>tool used to address</w:t>
      </w:r>
      <w:r w:rsidR="005733FD">
        <w:t xml:space="preserve"> the overarching </w:t>
      </w:r>
      <w:r w:rsidR="0026735C">
        <w:t xml:space="preserve">research question is </w:t>
      </w:r>
      <w:r w:rsidR="00127075">
        <w:t>a</w:t>
      </w:r>
      <w:r w:rsidR="0026735C">
        <w:t xml:space="preserve"> slightly adapted version of </w:t>
      </w:r>
      <w:r w:rsidR="0041406E">
        <w:t>McNie et al.’s (2016) typology</w:t>
      </w:r>
      <w:r w:rsidR="00DE0FFA" w:rsidRPr="00A85BFB">
        <w:t xml:space="preserve"> which allow</w:t>
      </w:r>
      <w:r w:rsidR="00A228FC" w:rsidRPr="00A85BFB">
        <w:t xml:space="preserve">ed </w:t>
      </w:r>
      <w:r w:rsidR="00DE0FFA" w:rsidRPr="00A85BFB">
        <w:t xml:space="preserve">me to “holistic[ally] ... investigate, understand, [and] assess” </w:t>
      </w:r>
      <w:r w:rsidR="00DE0FFA" w:rsidRPr="00A85BFB">
        <w:fldChar w:fldCharType="begin"/>
      </w:r>
      <w:r w:rsidR="00DE0FFA" w:rsidRPr="00A85BFB">
        <w:instrText xml:space="preserve"> ADDIN EN.CITE &lt;EndNote&gt;&lt;Cite&gt;&lt;Author&gt;McNie&lt;/Author&gt;&lt;Year&gt;2016&lt;/Year&gt;&lt;IDText&gt;Improving the public value of science: A typology to inform discussion, design and implementation of research&lt;/IDText&gt;&lt;Pages&gt;893&lt;/Pages&gt;&lt;DisplayText&gt;(McNie et al., 2016, p. 893)&lt;/DisplayText&gt;&lt;record&gt;&lt;urls&gt;&lt;related-urls&gt;&lt;url&gt;https://www.scopus.com/inward/record.uri?eid=2-s2.0-84959431924&amp;amp;partnerID=40&amp;amp;md5=6e4fc01d19d1b61b09084e6d6aa244db&lt;/url&gt;&lt;/related-urls&gt;&lt;/urls&gt;&lt;work-type&gt;Article&lt;/work-type&gt;&lt;titles&gt;&lt;title&gt;Improving the public value of science: A typology to inform discussion, design and implementation of research&lt;/title&gt;&lt;secondary-title&gt;Research Policy&lt;/secondary-title&gt;&lt;/titles&gt;&lt;pages&gt;884-895&lt;/pages&gt;&lt;number&gt;4&lt;/number&gt;&lt;contributors&gt;&lt;authors&gt;&lt;author&gt;McNie, E. C.&lt;/author&gt;&lt;author&gt;Parris, A.&lt;/author&gt;&lt;author&gt;Sarewitz, D.&lt;/author&gt;&lt;/authors&gt;&lt;/contributors&gt;&lt;added-date format="utc"&gt;1473704837&lt;/added-date&gt;&lt;ref-type name="Journal Article"&gt;17&lt;/ref-type&gt;&lt;dates&gt;&lt;year&gt;2016&lt;/year&gt;&lt;/dates&gt;&lt;rec-number&gt;3484&lt;/rec-number&gt;&lt;last-updated-date format="utc"&gt;1473704837&lt;/last-updated-date&gt;&lt;electronic-resource-num&gt;10.1016/j.respol.2016.01.004&lt;/electronic-resource-num&gt;&lt;volume&gt;45&lt;/volume&gt;&lt;remote-database-name&gt;Scopus&lt;/remote-database-name&gt;&lt;/record&gt;&lt;/Cite&gt;&lt;/EndNote&gt;</w:instrText>
      </w:r>
      <w:r w:rsidR="00DE0FFA" w:rsidRPr="00A85BFB">
        <w:fldChar w:fldCharType="separate"/>
      </w:r>
      <w:r w:rsidR="00DE0FFA" w:rsidRPr="00A85BFB">
        <w:rPr>
          <w:noProof/>
        </w:rPr>
        <w:t>(McNie et al., 2016, p. 893)</w:t>
      </w:r>
      <w:r w:rsidR="00DE0FFA" w:rsidRPr="00A85BFB">
        <w:fldChar w:fldCharType="end"/>
      </w:r>
      <w:r w:rsidR="00DE0FFA" w:rsidRPr="00A85BFB">
        <w:t xml:space="preserve"> the complex ways in which, and overall extent to which, the sampled </w:t>
      </w:r>
      <w:r w:rsidR="00A228FC" w:rsidRPr="00A85BFB">
        <w:t>bodies of research (</w:t>
      </w:r>
      <w:r w:rsidR="00DE0FFA" w:rsidRPr="00A85BFB">
        <w:t>BoRs</w:t>
      </w:r>
      <w:r w:rsidR="00A228FC" w:rsidRPr="00A85BFB">
        <w:t>)</w:t>
      </w:r>
      <w:r w:rsidR="00DE0FFA" w:rsidRPr="00A85BFB">
        <w:t xml:space="preserve"> tended towards either strengthening or weakening (reproducing or reshaping, etc.) academic boundaries. The t</w:t>
      </w:r>
      <w:r w:rsidR="00500783">
        <w:t>ypology</w:t>
      </w:r>
      <w:r w:rsidR="001C65F3" w:rsidRPr="00A85BFB">
        <w:t xml:space="preserve">, </w:t>
      </w:r>
      <w:r w:rsidR="001451F2">
        <w:t>introduced in</w:t>
      </w:r>
      <w:r w:rsidR="001C65F3" w:rsidRPr="00A85BFB">
        <w:t xml:space="preserve"> Chapter 2</w:t>
      </w:r>
      <w:r w:rsidR="00D6274F" w:rsidRPr="00A85BFB">
        <w:t xml:space="preserve"> and also</w:t>
      </w:r>
      <w:r w:rsidR="00500783">
        <w:t xml:space="preserve"> further</w:t>
      </w:r>
      <w:r w:rsidR="00D6274F" w:rsidRPr="00A85BFB">
        <w:t xml:space="preserve"> explained </w:t>
      </w:r>
      <w:r w:rsidR="00500783">
        <w:t>later</w:t>
      </w:r>
      <w:r w:rsidR="00D6274F" w:rsidRPr="00A85BFB">
        <w:t xml:space="preserve"> in </w:t>
      </w:r>
      <w:r w:rsidR="00500783">
        <w:t>this</w:t>
      </w:r>
      <w:r w:rsidR="00D6274F" w:rsidRPr="00A85BFB">
        <w:t xml:space="preserve"> chapter</w:t>
      </w:r>
      <w:r w:rsidR="001C65F3" w:rsidRPr="00A85BFB">
        <w:t>,</w:t>
      </w:r>
      <w:r w:rsidR="00DE0FFA" w:rsidRPr="00A85BFB">
        <w:t xml:space="preserve"> </w:t>
      </w:r>
      <w:r w:rsidR="00500783">
        <w:t>was designed</w:t>
      </w:r>
      <w:r w:rsidR="00DE0FFA" w:rsidRPr="00A85BFB">
        <w:t xml:space="preserve"> to capture the full “multi-dimensional” (p. 885) complexity of research, with particular focus on the ways that the ‘user’, or at least researchers’ consideration of perceived users, can influence the research process.</w:t>
      </w:r>
      <w:r w:rsidR="00CF1BD6">
        <w:t xml:space="preserve"> My adapted version, drawing on Bernstein</w:t>
      </w:r>
      <w:r w:rsidR="00500783">
        <w:t>’s interrelated</w:t>
      </w:r>
      <w:r w:rsidR="00CF1BD6">
        <w:t xml:space="preserve"> concepts of ‘boundaries’, ‘power’ and ‘control’, allow me to conceptualise the results of the typology data as indicators of ‘power’ and ‘control’ over academic research, which I capture in the term </w:t>
      </w:r>
      <w:r w:rsidR="00CF1BD6">
        <w:rPr>
          <w:i/>
        </w:rPr>
        <w:t xml:space="preserve">‘boundedness’ </w:t>
      </w:r>
      <w:r w:rsidR="00CF1BD6">
        <w:t xml:space="preserve">of research. </w:t>
      </w:r>
    </w:p>
    <w:p w14:paraId="034D052E" w14:textId="00AFC3DD" w:rsidR="002E1661" w:rsidRDefault="00D6274F" w:rsidP="0026735C">
      <w:pPr>
        <w:pStyle w:val="NormalWeb"/>
        <w:spacing w:before="0" w:beforeAutospacing="0" w:after="120" w:afterAutospacing="0" w:line="360" w:lineRule="auto"/>
      </w:pPr>
      <w:r w:rsidRPr="00A85BFB">
        <w:t xml:space="preserve">Plotting a given BoR against the typology’s fifteen attributes/activities yields data which lends itself to ‘interpretative quantitative’ </w:t>
      </w:r>
      <w:r w:rsidRPr="00A85BFB">
        <w:fldChar w:fldCharType="begin">
          <w:fldData xml:space="preserve">PEVuZE5vdGU+PENpdGU+PEF1dGhvcj5CYWJvbmVzPC9BdXRob3I+PFllYXI+MjAxNjwvWWVhcj48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</w:fldData>
        </w:fldChar>
      </w:r>
      <w:r w:rsidRPr="00A85BFB">
        <w:instrText xml:space="preserve"> ADDIN EN.CITE </w:instrText>
      </w:r>
      <w:r w:rsidRPr="00A85BFB">
        <w:fldChar w:fldCharType="begin">
          <w:fldData xml:space="preserve">PEVuZE5vdGU+PENpdGU+PEF1dGhvcj5CYWJvbmVzPC9BdXRob3I+PFllYXI+MjAxNjwvWWVhcj48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</w:fldData>
        </w:fldChar>
      </w:r>
      <w:r w:rsidRPr="00A85BFB">
        <w:instrText xml:space="preserve"> ADDIN EN.CITE.DATA </w:instrText>
      </w:r>
      <w:r w:rsidRPr="00A85BFB">
        <w:fldChar w:fldCharType="end"/>
      </w:r>
      <w:r w:rsidRPr="00A85BFB">
        <w:fldChar w:fldCharType="separate"/>
      </w:r>
      <w:r w:rsidRPr="00A85BFB">
        <w:rPr>
          <w:noProof/>
        </w:rPr>
        <w:t>(Babones, 2016; Westerman &amp; Yanchar, 2011)</w:t>
      </w:r>
      <w:r w:rsidRPr="00A85BFB">
        <w:fldChar w:fldCharType="end"/>
      </w:r>
      <w:r w:rsidRPr="00A85BFB">
        <w:t xml:space="preserve"> analysis (see </w:t>
      </w:r>
      <w:r w:rsidRPr="00A85BFB">
        <w:fldChar w:fldCharType="begin"/>
      </w:r>
      <w:r w:rsidRPr="00A85BFB">
        <w:instrText xml:space="preserve"> REF _Ref16671415 \h </w:instrText>
      </w:r>
      <w:r w:rsidR="00EC6545" w:rsidRPr="00A85BFB">
        <w:instrText xml:space="preserve"> \* MERGEFORMAT </w:instrText>
      </w:r>
      <w:r w:rsidRPr="00A85BFB">
        <w:fldChar w:fldCharType="separate"/>
      </w:r>
      <w:r w:rsidR="0011424E" w:rsidRPr="00A85BFB">
        <w:t xml:space="preserve">Figure </w:t>
      </w:r>
      <w:r w:rsidR="0011424E">
        <w:rPr>
          <w:noProof/>
        </w:rPr>
        <w:t>2</w:t>
      </w:r>
      <w:r w:rsidRPr="00A85BFB">
        <w:fldChar w:fldCharType="end"/>
      </w:r>
      <w:r w:rsidRPr="00A85BFB">
        <w:t xml:space="preserve"> for an example of a plotted typology). Typology data from all n=19 BoRs can</w:t>
      </w:r>
      <w:r w:rsidR="00CF1BD6">
        <w:t xml:space="preserve"> then</w:t>
      </w:r>
      <w:r w:rsidRPr="00A85BFB">
        <w:t xml:space="preserve"> be aggregated in various ways to yield insight into the overall extent to which the sampled research tends towards the maintenance and reproduction of boundaries or rather towards their weakening. At a greater level of granularity, they also highlight which activities/attributes of research tend to be mainly associated with the reproduction of boundaries and which with their weakening.</w:t>
      </w:r>
      <w:r w:rsidR="002E1661">
        <w:t xml:space="preserve"> This data can also be aggregated according to the institutional and epistemic contexts of the BoR, thereby directly addressing </w:t>
      </w:r>
      <w:r w:rsidR="00CF1BD6">
        <w:t>S</w:t>
      </w:r>
      <w:r w:rsidR="002E1661">
        <w:t xml:space="preserve">ub-question (a). </w:t>
      </w:r>
    </w:p>
    <w:p w14:paraId="0CE1A8BB" w14:textId="35E0FFDC" w:rsidR="003F3F0C" w:rsidRPr="00A85BFB" w:rsidRDefault="003F3F0C" w:rsidP="003F3F0C">
      <w:pPr>
        <w:pStyle w:val="NormalWeb"/>
        <w:spacing w:before="0" w:beforeAutospacing="0" w:after="120" w:afterAutospacing="0" w:line="360" w:lineRule="auto"/>
      </w:pPr>
      <w:r w:rsidRPr="00A85BFB">
        <w:t>I addressed Sub-question (b) by analysing the documentary and interview data to identify different forms of boundary transaction. A literature review (see Chapter 2) had already pointed to five main forms of boundary transaction</w:t>
      </w:r>
      <w:r w:rsidR="00F06E43">
        <w:t xml:space="preserve"> (</w:t>
      </w:r>
      <w:r w:rsidRPr="00A85BFB">
        <w:t>outreach, collaboration, boundary-spanning outputs, boundary-spanning individuals, and boundary-spanning structures</w:t>
      </w:r>
      <w:r w:rsidR="00F06E43">
        <w:t>)</w:t>
      </w:r>
      <w:r w:rsidRPr="00A85BFB">
        <w:t>. This helped me focus my search for important boundary transactions within the contexts of their specific BoRs.</w:t>
      </w:r>
      <w:r w:rsidR="00B87ED0">
        <w:t xml:space="preserve"> T</w:t>
      </w:r>
      <w:r w:rsidR="00B25CA8">
        <w:t>he</w:t>
      </w:r>
      <w:r w:rsidRPr="00A85BFB">
        <w:t xml:space="preserve"> combination of</w:t>
      </w:r>
      <w:r w:rsidR="00B25CA8">
        <w:t xml:space="preserve"> (i) a</w:t>
      </w:r>
      <w:r w:rsidRPr="00A85BFB">
        <w:t xml:space="preserve"> highly contextualised analysis of specific boundary transactions </w:t>
      </w:r>
      <w:r w:rsidR="00B87ED0">
        <w:t xml:space="preserve">in their contexts, based on both documentary and interview data, </w:t>
      </w:r>
      <w:r w:rsidRPr="00A85BFB">
        <w:t xml:space="preserve">and </w:t>
      </w:r>
      <w:r w:rsidR="00B25CA8">
        <w:t xml:space="preserve">(ii) </w:t>
      </w:r>
      <w:r w:rsidRPr="00A85BFB">
        <w:t>a more abstracted analysis of the ways</w:t>
      </w:r>
      <w:r w:rsidR="00B25CA8">
        <w:t xml:space="preserve"> in which and frequency with which</w:t>
      </w:r>
      <w:r w:rsidRPr="00A85BFB">
        <w:t xml:space="preserve"> the different forms of boundary transactions tended to operate in different contexts allowed me to </w:t>
      </w:r>
      <w:r w:rsidR="00B25CA8">
        <w:t xml:space="preserve">fully </w:t>
      </w:r>
      <w:r w:rsidRPr="00A85BFB">
        <w:t xml:space="preserve">address </w:t>
      </w:r>
      <w:r w:rsidR="00EE548A">
        <w:t>S</w:t>
      </w:r>
      <w:r w:rsidRPr="00A85BFB">
        <w:t xml:space="preserve">ub-question (b). </w:t>
      </w:r>
    </w:p>
    <w:tbl>
      <w:tblPr>
        <w:tblW w:w="7320" w:type="dxa"/>
        <w:tblLook w:val="04A0" w:firstRow="1" w:lastRow="0" w:firstColumn="1" w:lastColumn="0" w:noHBand="0" w:noVBand="1"/>
      </w:tblPr>
      <w:tblGrid>
        <w:gridCol w:w="2694"/>
        <w:gridCol w:w="4626"/>
      </w:tblGrid>
      <w:tr w:rsidR="00DE0FFA" w:rsidRPr="00A85BFB" w14:paraId="37F07499" w14:textId="77777777" w:rsidTr="00D5630C">
        <w:tc>
          <w:tcPr>
            <w:tcW w:w="2694" w:type="dxa"/>
            <w:tcBorders>
              <w:top w:val="single" w:sz="4" w:space="0" w:color="auto"/>
              <w:left w:val="single" w:sz="4" w:space="0" w:color="auto"/>
              <w:bottom w:val="single" w:sz="4" w:space="0" w:color="auto"/>
              <w:right w:val="single" w:sz="4" w:space="0" w:color="auto"/>
            </w:tcBorders>
          </w:tcPr>
          <w:p w14:paraId="53B18DCA" w14:textId="77777777" w:rsidR="00DE0FFA" w:rsidRPr="00A85BFB" w:rsidRDefault="00DE0FFA" w:rsidP="00A8496A">
            <w:pPr>
              <w:spacing w:after="0" w:line="240" w:lineRule="auto"/>
              <w:rPr>
                <w:b/>
                <w:sz w:val="24"/>
                <w:szCs w:val="24"/>
              </w:rPr>
            </w:pPr>
            <w:r w:rsidRPr="00A85BFB">
              <w:rPr>
                <w:b/>
                <w:sz w:val="24"/>
                <w:szCs w:val="24"/>
              </w:rPr>
              <w:t>Attributes/activities</w:t>
            </w:r>
          </w:p>
        </w:tc>
        <w:tc>
          <w:tcPr>
            <w:tcW w:w="4626" w:type="dxa"/>
            <w:tcBorders>
              <w:top w:val="single" w:sz="4" w:space="0" w:color="auto"/>
              <w:left w:val="single" w:sz="4" w:space="0" w:color="auto"/>
              <w:bottom w:val="single" w:sz="4" w:space="0" w:color="auto"/>
              <w:right w:val="single" w:sz="4" w:space="0" w:color="auto"/>
            </w:tcBorders>
          </w:tcPr>
          <w:p w14:paraId="5D9956DF" w14:textId="77777777" w:rsidR="00DE0FFA" w:rsidRPr="00A85BFB" w:rsidRDefault="00DE0FFA" w:rsidP="00A8496A">
            <w:pPr>
              <w:spacing w:after="0" w:line="240" w:lineRule="auto"/>
              <w:jc w:val="center"/>
              <w:rPr>
                <w:b/>
                <w:sz w:val="24"/>
                <w:szCs w:val="24"/>
              </w:rPr>
            </w:pPr>
            <w:r w:rsidRPr="00A85BFB">
              <w:rPr>
                <w:b/>
                <w:sz w:val="24"/>
                <w:szCs w:val="24"/>
              </w:rPr>
              <w:t>‘Bounded’                                ‘Unbounded’</w:t>
            </w:r>
          </w:p>
          <w:p w14:paraId="5EA696B5" w14:textId="77777777" w:rsidR="00DE0FFA" w:rsidRPr="00A85BFB" w:rsidRDefault="00DE0FFA" w:rsidP="00A8496A">
            <w:pPr>
              <w:spacing w:after="0" w:line="240" w:lineRule="auto"/>
              <w:jc w:val="center"/>
              <w:rPr>
                <w:b/>
                <w:sz w:val="24"/>
                <w:szCs w:val="24"/>
              </w:rPr>
            </w:pPr>
            <w:r w:rsidRPr="00A85BFB">
              <w:rPr>
                <w:b/>
                <w:sz w:val="24"/>
                <w:szCs w:val="24"/>
              </w:rPr>
              <w:t>1               2               3               4               5</w:t>
            </w:r>
          </w:p>
        </w:tc>
      </w:tr>
      <w:tr w:rsidR="00DE0FFA" w:rsidRPr="00A85BFB" w14:paraId="79A9C974" w14:textId="77777777" w:rsidTr="00D5630C">
        <w:tc>
          <w:tcPr>
            <w:tcW w:w="2694" w:type="dxa"/>
            <w:tcBorders>
              <w:top w:val="single" w:sz="4" w:space="0" w:color="auto"/>
              <w:left w:val="single" w:sz="4" w:space="0" w:color="auto"/>
              <w:bottom w:val="single" w:sz="4" w:space="0" w:color="auto"/>
              <w:right w:val="single" w:sz="4" w:space="0" w:color="auto"/>
            </w:tcBorders>
            <w:shd w:val="clear" w:color="auto" w:fill="auto"/>
          </w:tcPr>
          <w:p w14:paraId="1EB5D911" w14:textId="77777777" w:rsidR="00DE0FFA" w:rsidRPr="00A85BFB" w:rsidRDefault="00DE0FFA" w:rsidP="00A8496A">
            <w:pPr>
              <w:spacing w:after="0" w:line="240" w:lineRule="auto"/>
              <w:rPr>
                <w:sz w:val="24"/>
                <w:szCs w:val="24"/>
              </w:rPr>
            </w:pPr>
            <w:r w:rsidRPr="00A85BFB">
              <w:rPr>
                <w:sz w:val="24"/>
                <w:szCs w:val="24"/>
              </w:rPr>
              <w:t>Goals</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41551F97" w14:textId="77777777" w:rsidR="00DE0FFA" w:rsidRPr="00A85BFB" w:rsidRDefault="00DE0FFA" w:rsidP="00A8496A">
            <w:pPr>
              <w:spacing w:after="0" w:line="240" w:lineRule="auto"/>
              <w:rPr>
                <w:sz w:val="24"/>
                <w:szCs w:val="24"/>
              </w:rPr>
            </w:pPr>
            <w:r w:rsidRPr="00A85BFB">
              <w:rPr>
                <w:sz w:val="24"/>
                <w:szCs w:val="24"/>
              </w:rPr>
              <w:t xml:space="preserve">                                    x              </w:t>
            </w:r>
          </w:p>
        </w:tc>
      </w:tr>
      <w:tr w:rsidR="00DE0FFA" w:rsidRPr="00A85BFB" w14:paraId="0A370FC9" w14:textId="77777777" w:rsidTr="00D5630C">
        <w:tc>
          <w:tcPr>
            <w:tcW w:w="2694" w:type="dxa"/>
            <w:tcBorders>
              <w:top w:val="single" w:sz="4" w:space="0" w:color="auto"/>
              <w:left w:val="single" w:sz="4" w:space="0" w:color="auto"/>
              <w:bottom w:val="single" w:sz="4" w:space="0" w:color="auto"/>
              <w:right w:val="single" w:sz="4" w:space="0" w:color="auto"/>
            </w:tcBorders>
            <w:shd w:val="clear" w:color="auto" w:fill="auto"/>
          </w:tcPr>
          <w:p w14:paraId="01A27309" w14:textId="77777777" w:rsidR="00DE0FFA" w:rsidRPr="00A85BFB" w:rsidRDefault="00DE0FFA" w:rsidP="00A8496A">
            <w:pPr>
              <w:spacing w:after="0" w:line="240" w:lineRule="auto"/>
              <w:rPr>
                <w:sz w:val="24"/>
                <w:szCs w:val="24"/>
              </w:rPr>
            </w:pPr>
            <w:r w:rsidRPr="00A85BFB">
              <w:rPr>
                <w:sz w:val="24"/>
                <w:szCs w:val="24"/>
              </w:rPr>
              <w:t>Relevance</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5023D88A" w14:textId="77777777" w:rsidR="00DE0FFA" w:rsidRPr="00A85BFB" w:rsidRDefault="00DE0FFA" w:rsidP="00A8496A">
            <w:pPr>
              <w:spacing w:after="0" w:line="240" w:lineRule="auto"/>
              <w:rPr>
                <w:sz w:val="24"/>
                <w:szCs w:val="24"/>
              </w:rPr>
            </w:pPr>
            <w:r w:rsidRPr="00A85BFB">
              <w:rPr>
                <w:sz w:val="24"/>
                <w:szCs w:val="24"/>
              </w:rPr>
              <w:t xml:space="preserve">                                    x                </w:t>
            </w:r>
          </w:p>
        </w:tc>
      </w:tr>
      <w:tr w:rsidR="00DE0FFA" w:rsidRPr="00A85BFB" w14:paraId="47712798" w14:textId="77777777" w:rsidTr="00D5630C">
        <w:tc>
          <w:tcPr>
            <w:tcW w:w="2694" w:type="dxa"/>
            <w:tcBorders>
              <w:top w:val="single" w:sz="4" w:space="0" w:color="auto"/>
              <w:left w:val="single" w:sz="4" w:space="0" w:color="auto"/>
              <w:bottom w:val="single" w:sz="4" w:space="0" w:color="auto"/>
              <w:right w:val="single" w:sz="4" w:space="0" w:color="auto"/>
            </w:tcBorders>
            <w:shd w:val="clear" w:color="auto" w:fill="auto"/>
          </w:tcPr>
          <w:p w14:paraId="7D65554D" w14:textId="77777777" w:rsidR="00DE0FFA" w:rsidRPr="00A85BFB" w:rsidRDefault="00DE0FFA" w:rsidP="00A8496A">
            <w:pPr>
              <w:spacing w:after="0" w:line="240" w:lineRule="auto"/>
              <w:rPr>
                <w:sz w:val="24"/>
                <w:szCs w:val="24"/>
              </w:rPr>
            </w:pPr>
            <w:r w:rsidRPr="00A85BFB">
              <w:rPr>
                <w:sz w:val="24"/>
                <w:szCs w:val="24"/>
              </w:rPr>
              <w:t>Evaluation</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33866F86" w14:textId="77777777" w:rsidR="00DE0FFA" w:rsidRPr="00A85BFB" w:rsidRDefault="00DE0FFA" w:rsidP="00A8496A">
            <w:pPr>
              <w:spacing w:after="0" w:line="240" w:lineRule="auto"/>
              <w:rPr>
                <w:sz w:val="24"/>
                <w:szCs w:val="24"/>
              </w:rPr>
            </w:pPr>
            <w:r w:rsidRPr="00A85BFB">
              <w:rPr>
                <w:sz w:val="24"/>
                <w:szCs w:val="24"/>
              </w:rPr>
              <w:t xml:space="preserve">                   x            </w:t>
            </w:r>
          </w:p>
        </w:tc>
      </w:tr>
      <w:tr w:rsidR="00DE0FFA" w:rsidRPr="00A85BFB" w14:paraId="7E0E050A" w14:textId="77777777" w:rsidTr="00D5630C">
        <w:tc>
          <w:tcPr>
            <w:tcW w:w="2694" w:type="dxa"/>
            <w:tcBorders>
              <w:top w:val="single" w:sz="4" w:space="0" w:color="auto"/>
              <w:left w:val="single" w:sz="4" w:space="0" w:color="auto"/>
              <w:bottom w:val="single" w:sz="4" w:space="0" w:color="auto"/>
              <w:right w:val="single" w:sz="4" w:space="0" w:color="auto"/>
            </w:tcBorders>
            <w:shd w:val="clear" w:color="auto" w:fill="auto"/>
          </w:tcPr>
          <w:p w14:paraId="5B08C9BC" w14:textId="77777777" w:rsidR="00DE0FFA" w:rsidRPr="00A85BFB" w:rsidRDefault="00DE0FFA" w:rsidP="00A8496A">
            <w:pPr>
              <w:spacing w:after="0" w:line="240" w:lineRule="auto"/>
              <w:rPr>
                <w:sz w:val="24"/>
                <w:szCs w:val="24"/>
              </w:rPr>
            </w:pPr>
            <w:r w:rsidRPr="00A85BFB">
              <w:rPr>
                <w:sz w:val="24"/>
                <w:szCs w:val="24"/>
              </w:rPr>
              <w:t>Outputs and outcomes</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7B301120" w14:textId="77777777" w:rsidR="00DE0FFA" w:rsidRPr="00A85BFB" w:rsidRDefault="00DE0FFA" w:rsidP="00A8496A">
            <w:pPr>
              <w:spacing w:after="0" w:line="240" w:lineRule="auto"/>
              <w:rPr>
                <w:sz w:val="24"/>
                <w:szCs w:val="24"/>
              </w:rPr>
            </w:pPr>
            <w:r w:rsidRPr="00A85BFB">
              <w:rPr>
                <w:sz w:val="24"/>
                <w:szCs w:val="24"/>
              </w:rPr>
              <w:t xml:space="preserve">                   x            </w:t>
            </w:r>
          </w:p>
        </w:tc>
      </w:tr>
      <w:tr w:rsidR="00DE0FFA" w:rsidRPr="00A85BFB" w14:paraId="33BB7C85" w14:textId="77777777" w:rsidTr="00D5630C">
        <w:tc>
          <w:tcPr>
            <w:tcW w:w="2694" w:type="dxa"/>
            <w:tcBorders>
              <w:top w:val="single" w:sz="4" w:space="0" w:color="auto"/>
              <w:left w:val="single" w:sz="4" w:space="0" w:color="auto"/>
              <w:bottom w:val="single" w:sz="4" w:space="0" w:color="auto"/>
              <w:right w:val="single" w:sz="4" w:space="0" w:color="auto"/>
            </w:tcBorders>
            <w:shd w:val="clear" w:color="auto" w:fill="auto"/>
          </w:tcPr>
          <w:p w14:paraId="7AE439C1" w14:textId="77777777" w:rsidR="00DE0FFA" w:rsidRPr="00A85BFB" w:rsidRDefault="00DE0FFA" w:rsidP="00A8496A">
            <w:pPr>
              <w:spacing w:after="0" w:line="240" w:lineRule="auto"/>
              <w:rPr>
                <w:sz w:val="24"/>
                <w:szCs w:val="24"/>
              </w:rPr>
            </w:pPr>
            <w:r w:rsidRPr="00A85BFB">
              <w:rPr>
                <w:sz w:val="24"/>
                <w:szCs w:val="24"/>
              </w:rPr>
              <w:t>Uncertainty</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20889B53" w14:textId="77777777" w:rsidR="00DE0FFA" w:rsidRPr="00A85BFB" w:rsidRDefault="00DE0FFA" w:rsidP="00A8496A">
            <w:pPr>
              <w:spacing w:after="0" w:line="240" w:lineRule="auto"/>
              <w:rPr>
                <w:sz w:val="24"/>
                <w:szCs w:val="24"/>
              </w:rPr>
            </w:pPr>
            <w:r w:rsidRPr="00A85BFB">
              <w:rPr>
                <w:sz w:val="24"/>
                <w:szCs w:val="24"/>
              </w:rPr>
              <w:t xml:space="preserve">                   x             </w:t>
            </w:r>
          </w:p>
        </w:tc>
      </w:tr>
      <w:tr w:rsidR="00DE0FFA" w:rsidRPr="00A85BFB" w14:paraId="04709B84" w14:textId="77777777" w:rsidTr="00D5630C">
        <w:tc>
          <w:tcPr>
            <w:tcW w:w="2694" w:type="dxa"/>
            <w:tcBorders>
              <w:top w:val="single" w:sz="4" w:space="0" w:color="auto"/>
              <w:left w:val="single" w:sz="4" w:space="0" w:color="auto"/>
              <w:bottom w:val="single" w:sz="4" w:space="0" w:color="auto"/>
              <w:right w:val="single" w:sz="4" w:space="0" w:color="auto"/>
            </w:tcBorders>
            <w:shd w:val="clear" w:color="auto" w:fill="auto"/>
          </w:tcPr>
          <w:p w14:paraId="3AA4CB17" w14:textId="77777777" w:rsidR="00DE0FFA" w:rsidRPr="00A85BFB" w:rsidRDefault="00DE0FFA" w:rsidP="00A8496A">
            <w:pPr>
              <w:spacing w:after="0" w:line="240" w:lineRule="auto"/>
              <w:rPr>
                <w:sz w:val="24"/>
                <w:szCs w:val="24"/>
              </w:rPr>
            </w:pPr>
            <w:r w:rsidRPr="00A85BFB">
              <w:rPr>
                <w:sz w:val="24"/>
                <w:szCs w:val="24"/>
              </w:rPr>
              <w:t>Knowledge exchange</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5F1003DA" w14:textId="77777777" w:rsidR="00DE0FFA" w:rsidRPr="00A85BFB" w:rsidRDefault="00DE0FFA" w:rsidP="00A8496A">
            <w:pPr>
              <w:tabs>
                <w:tab w:val="center" w:pos="2205"/>
              </w:tabs>
              <w:spacing w:after="0" w:line="240" w:lineRule="auto"/>
              <w:rPr>
                <w:sz w:val="24"/>
                <w:szCs w:val="24"/>
              </w:rPr>
            </w:pPr>
            <w:r w:rsidRPr="00A85BFB">
              <w:rPr>
                <w:sz w:val="24"/>
                <w:szCs w:val="24"/>
              </w:rPr>
              <w:t xml:space="preserve"> </w:t>
            </w:r>
            <w:r w:rsidRPr="00A85BFB">
              <w:rPr>
                <w:sz w:val="24"/>
                <w:szCs w:val="24"/>
              </w:rPr>
              <w:tab/>
              <w:t>X</w:t>
            </w:r>
          </w:p>
        </w:tc>
      </w:tr>
      <w:tr w:rsidR="00DE0FFA" w:rsidRPr="00A85BFB" w14:paraId="569C1E81" w14:textId="77777777" w:rsidTr="00D5630C">
        <w:tc>
          <w:tcPr>
            <w:tcW w:w="2694" w:type="dxa"/>
            <w:tcBorders>
              <w:top w:val="single" w:sz="4" w:space="0" w:color="auto"/>
              <w:left w:val="single" w:sz="4" w:space="0" w:color="auto"/>
              <w:bottom w:val="single" w:sz="4" w:space="0" w:color="auto"/>
              <w:right w:val="single" w:sz="4" w:space="0" w:color="auto"/>
            </w:tcBorders>
            <w:shd w:val="clear" w:color="auto" w:fill="auto"/>
          </w:tcPr>
          <w:p w14:paraId="6F0AB7D8" w14:textId="77777777" w:rsidR="00DE0FFA" w:rsidRPr="00A85BFB" w:rsidRDefault="00DE0FFA" w:rsidP="00A8496A">
            <w:pPr>
              <w:spacing w:after="0" w:line="240" w:lineRule="auto"/>
              <w:rPr>
                <w:sz w:val="24"/>
                <w:szCs w:val="24"/>
              </w:rPr>
            </w:pPr>
            <w:r w:rsidRPr="00A85BFB">
              <w:rPr>
                <w:sz w:val="24"/>
                <w:szCs w:val="24"/>
              </w:rPr>
              <w:t>Accessibility</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093BCFB6" w14:textId="77777777" w:rsidR="00DE0FFA" w:rsidRPr="00A85BFB" w:rsidRDefault="00DE0FFA" w:rsidP="00A8496A">
            <w:pPr>
              <w:tabs>
                <w:tab w:val="left" w:pos="1227"/>
                <w:tab w:val="center" w:pos="2185"/>
                <w:tab w:val="left" w:pos="2595"/>
              </w:tabs>
              <w:spacing w:after="0" w:line="240" w:lineRule="auto"/>
              <w:rPr>
                <w:sz w:val="24"/>
                <w:szCs w:val="24"/>
              </w:rPr>
            </w:pPr>
            <w:r w:rsidRPr="00A85BFB">
              <w:rPr>
                <w:sz w:val="24"/>
                <w:szCs w:val="24"/>
              </w:rPr>
              <w:t xml:space="preserve">                                    x </w:t>
            </w:r>
          </w:p>
        </w:tc>
      </w:tr>
      <w:tr w:rsidR="00DE0FFA" w:rsidRPr="00A85BFB" w14:paraId="7F4DF472" w14:textId="77777777" w:rsidTr="00D5630C">
        <w:tc>
          <w:tcPr>
            <w:tcW w:w="2694" w:type="dxa"/>
            <w:tcBorders>
              <w:top w:val="single" w:sz="4" w:space="0" w:color="auto"/>
              <w:left w:val="single" w:sz="4" w:space="0" w:color="auto"/>
              <w:bottom w:val="single" w:sz="4" w:space="0" w:color="auto"/>
              <w:right w:val="single" w:sz="4" w:space="0" w:color="auto"/>
            </w:tcBorders>
            <w:shd w:val="clear" w:color="auto" w:fill="auto"/>
          </w:tcPr>
          <w:p w14:paraId="3E4B2D34" w14:textId="77777777" w:rsidR="00DE0FFA" w:rsidRPr="00A85BFB" w:rsidRDefault="00DE0FFA" w:rsidP="00A8496A">
            <w:pPr>
              <w:spacing w:after="0" w:line="240" w:lineRule="auto"/>
              <w:rPr>
                <w:sz w:val="24"/>
                <w:szCs w:val="24"/>
              </w:rPr>
            </w:pPr>
            <w:r w:rsidRPr="00A85BFB">
              <w:rPr>
                <w:sz w:val="24"/>
                <w:szCs w:val="24"/>
              </w:rPr>
              <w:t>Boundary management</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651204C5" w14:textId="77777777" w:rsidR="00DE0FFA" w:rsidRPr="00A85BFB" w:rsidRDefault="00DE0FFA" w:rsidP="00A8496A">
            <w:pPr>
              <w:spacing w:after="0" w:line="240" w:lineRule="auto"/>
              <w:rPr>
                <w:sz w:val="24"/>
                <w:szCs w:val="24"/>
              </w:rPr>
            </w:pPr>
            <w:r w:rsidRPr="00A85BFB">
              <w:rPr>
                <w:sz w:val="24"/>
                <w:szCs w:val="24"/>
              </w:rPr>
              <w:t xml:space="preserve">                   x           </w:t>
            </w:r>
          </w:p>
        </w:tc>
      </w:tr>
      <w:tr w:rsidR="00DE0FFA" w:rsidRPr="00A85BFB" w14:paraId="6D0CA5FF" w14:textId="77777777" w:rsidTr="00D5630C">
        <w:tc>
          <w:tcPr>
            <w:tcW w:w="2694" w:type="dxa"/>
            <w:tcBorders>
              <w:top w:val="single" w:sz="4" w:space="0" w:color="auto"/>
              <w:left w:val="single" w:sz="4" w:space="0" w:color="auto"/>
              <w:bottom w:val="single" w:sz="4" w:space="0" w:color="auto"/>
              <w:right w:val="single" w:sz="4" w:space="0" w:color="auto"/>
            </w:tcBorders>
            <w:shd w:val="clear" w:color="auto" w:fill="auto"/>
          </w:tcPr>
          <w:p w14:paraId="6CA7B56B" w14:textId="77777777" w:rsidR="00DE0FFA" w:rsidRPr="00A85BFB" w:rsidRDefault="00DE0FFA" w:rsidP="00A8496A">
            <w:pPr>
              <w:spacing w:after="0" w:line="240" w:lineRule="auto"/>
              <w:rPr>
                <w:sz w:val="24"/>
                <w:szCs w:val="24"/>
              </w:rPr>
            </w:pPr>
            <w:r w:rsidRPr="00A85BFB">
              <w:rPr>
                <w:sz w:val="24"/>
                <w:szCs w:val="24"/>
              </w:rPr>
              <w:t>Network</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78E7BB62" w14:textId="77777777" w:rsidR="00DE0FFA" w:rsidRPr="00A85BFB" w:rsidRDefault="00DE0FFA" w:rsidP="00A8496A">
            <w:pPr>
              <w:spacing w:after="0" w:line="240" w:lineRule="auto"/>
              <w:rPr>
                <w:sz w:val="24"/>
                <w:szCs w:val="24"/>
              </w:rPr>
            </w:pPr>
            <w:r w:rsidRPr="00A85BFB">
              <w:rPr>
                <w:sz w:val="24"/>
                <w:szCs w:val="24"/>
              </w:rPr>
              <w:t xml:space="preserve">                                    x              </w:t>
            </w:r>
          </w:p>
        </w:tc>
      </w:tr>
      <w:tr w:rsidR="00DE0FFA" w:rsidRPr="00A85BFB" w14:paraId="0A2EA2DB" w14:textId="77777777" w:rsidTr="00D5630C">
        <w:tc>
          <w:tcPr>
            <w:tcW w:w="2694" w:type="dxa"/>
            <w:tcBorders>
              <w:top w:val="single" w:sz="4" w:space="0" w:color="auto"/>
              <w:left w:val="single" w:sz="4" w:space="0" w:color="auto"/>
              <w:bottom w:val="single" w:sz="4" w:space="0" w:color="auto"/>
              <w:right w:val="single" w:sz="4" w:space="0" w:color="auto"/>
            </w:tcBorders>
            <w:shd w:val="clear" w:color="auto" w:fill="auto"/>
          </w:tcPr>
          <w:p w14:paraId="19490A2C" w14:textId="77777777" w:rsidR="00DE0FFA" w:rsidRPr="00A85BFB" w:rsidRDefault="00DE0FFA" w:rsidP="00A8496A">
            <w:pPr>
              <w:spacing w:after="0" w:line="240" w:lineRule="auto"/>
              <w:rPr>
                <w:sz w:val="24"/>
                <w:szCs w:val="24"/>
              </w:rPr>
            </w:pPr>
            <w:r w:rsidRPr="00A85BFB">
              <w:rPr>
                <w:sz w:val="24"/>
                <w:szCs w:val="24"/>
              </w:rPr>
              <w:t>Flexibility</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2217E811" w14:textId="77777777" w:rsidR="00DE0FFA" w:rsidRPr="00A85BFB" w:rsidRDefault="00DE0FFA" w:rsidP="00A8496A">
            <w:pPr>
              <w:spacing w:after="0" w:line="240" w:lineRule="auto"/>
              <w:rPr>
                <w:sz w:val="24"/>
                <w:szCs w:val="24"/>
              </w:rPr>
            </w:pPr>
            <w:r w:rsidRPr="00A85BFB">
              <w:rPr>
                <w:sz w:val="24"/>
                <w:szCs w:val="24"/>
              </w:rPr>
              <w:t xml:space="preserve">                   x </w:t>
            </w:r>
          </w:p>
        </w:tc>
      </w:tr>
      <w:tr w:rsidR="00DE0FFA" w:rsidRPr="00A85BFB" w14:paraId="32EB1378" w14:textId="77777777" w:rsidTr="00D5630C">
        <w:tc>
          <w:tcPr>
            <w:tcW w:w="2694" w:type="dxa"/>
            <w:tcBorders>
              <w:top w:val="single" w:sz="4" w:space="0" w:color="auto"/>
              <w:left w:val="single" w:sz="4" w:space="0" w:color="auto"/>
              <w:bottom w:val="single" w:sz="4" w:space="0" w:color="auto"/>
              <w:right w:val="single" w:sz="4" w:space="0" w:color="auto"/>
            </w:tcBorders>
            <w:shd w:val="clear" w:color="auto" w:fill="auto"/>
          </w:tcPr>
          <w:p w14:paraId="3A2A5465" w14:textId="77777777" w:rsidR="00DE0FFA" w:rsidRPr="00A85BFB" w:rsidRDefault="00DE0FFA" w:rsidP="00A8496A">
            <w:pPr>
              <w:spacing w:after="0" w:line="240" w:lineRule="auto"/>
              <w:rPr>
                <w:sz w:val="24"/>
                <w:szCs w:val="24"/>
              </w:rPr>
            </w:pPr>
            <w:r w:rsidRPr="00A85BFB">
              <w:rPr>
                <w:sz w:val="24"/>
                <w:szCs w:val="24"/>
              </w:rPr>
              <w:t>Social capital</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04F4804F" w14:textId="77777777" w:rsidR="00DE0FFA" w:rsidRPr="00A85BFB" w:rsidRDefault="00DE0FFA" w:rsidP="00A8496A">
            <w:pPr>
              <w:spacing w:after="0" w:line="240" w:lineRule="auto"/>
              <w:rPr>
                <w:sz w:val="24"/>
                <w:szCs w:val="24"/>
              </w:rPr>
            </w:pPr>
            <w:r w:rsidRPr="00A85BFB">
              <w:rPr>
                <w:sz w:val="24"/>
                <w:szCs w:val="24"/>
              </w:rPr>
              <w:t xml:space="preserve">x                                </w:t>
            </w:r>
          </w:p>
        </w:tc>
      </w:tr>
      <w:tr w:rsidR="00DE0FFA" w:rsidRPr="00A85BFB" w14:paraId="0CC56FB3" w14:textId="77777777" w:rsidTr="00D5630C">
        <w:tc>
          <w:tcPr>
            <w:tcW w:w="2694" w:type="dxa"/>
            <w:tcBorders>
              <w:top w:val="single" w:sz="4" w:space="0" w:color="auto"/>
              <w:left w:val="single" w:sz="4" w:space="0" w:color="auto"/>
              <w:bottom w:val="single" w:sz="4" w:space="0" w:color="auto"/>
              <w:right w:val="single" w:sz="4" w:space="0" w:color="auto"/>
            </w:tcBorders>
            <w:shd w:val="clear" w:color="auto" w:fill="auto"/>
          </w:tcPr>
          <w:p w14:paraId="7F56A1FB" w14:textId="77777777" w:rsidR="00DE0FFA" w:rsidRPr="00A85BFB" w:rsidRDefault="00DE0FFA" w:rsidP="00A8496A">
            <w:pPr>
              <w:spacing w:after="0" w:line="240" w:lineRule="auto"/>
              <w:rPr>
                <w:sz w:val="24"/>
                <w:szCs w:val="24"/>
              </w:rPr>
            </w:pPr>
            <w:r w:rsidRPr="00A85BFB">
              <w:rPr>
                <w:sz w:val="24"/>
                <w:szCs w:val="24"/>
              </w:rPr>
              <w:t>Disciplinary focus</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39910DA6" w14:textId="77777777" w:rsidR="00DE0FFA" w:rsidRPr="00A85BFB" w:rsidRDefault="00DE0FFA" w:rsidP="00A8496A">
            <w:pPr>
              <w:spacing w:after="0" w:line="240" w:lineRule="auto"/>
              <w:rPr>
                <w:sz w:val="24"/>
                <w:szCs w:val="24"/>
              </w:rPr>
            </w:pPr>
            <w:r w:rsidRPr="00A85BFB">
              <w:rPr>
                <w:sz w:val="24"/>
                <w:szCs w:val="24"/>
              </w:rPr>
              <w:t xml:space="preserve">                    x            </w:t>
            </w:r>
          </w:p>
        </w:tc>
      </w:tr>
      <w:tr w:rsidR="00DE0FFA" w:rsidRPr="00A85BFB" w14:paraId="63C5F9FE" w14:textId="77777777" w:rsidTr="00D5630C">
        <w:tc>
          <w:tcPr>
            <w:tcW w:w="2694" w:type="dxa"/>
            <w:tcBorders>
              <w:top w:val="single" w:sz="4" w:space="0" w:color="auto"/>
              <w:left w:val="single" w:sz="4" w:space="0" w:color="auto"/>
              <w:bottom w:val="single" w:sz="4" w:space="0" w:color="auto"/>
              <w:right w:val="single" w:sz="4" w:space="0" w:color="auto"/>
            </w:tcBorders>
            <w:shd w:val="clear" w:color="auto" w:fill="auto"/>
          </w:tcPr>
          <w:p w14:paraId="0D5AEA11" w14:textId="77777777" w:rsidR="00DE0FFA" w:rsidRPr="00A85BFB" w:rsidRDefault="00DE0FFA" w:rsidP="00A8496A">
            <w:pPr>
              <w:spacing w:after="0" w:line="240" w:lineRule="auto"/>
              <w:rPr>
                <w:sz w:val="24"/>
                <w:szCs w:val="24"/>
              </w:rPr>
            </w:pPr>
            <w:r w:rsidRPr="00A85BFB">
              <w:rPr>
                <w:sz w:val="24"/>
                <w:szCs w:val="24"/>
              </w:rPr>
              <w:t>Expertise</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73D23EF4" w14:textId="77777777" w:rsidR="00DE0FFA" w:rsidRPr="00A85BFB" w:rsidRDefault="00DE0FFA" w:rsidP="00A8496A">
            <w:pPr>
              <w:spacing w:after="0" w:line="240" w:lineRule="auto"/>
              <w:rPr>
                <w:sz w:val="24"/>
                <w:szCs w:val="24"/>
              </w:rPr>
            </w:pPr>
            <w:r w:rsidRPr="00A85BFB">
              <w:rPr>
                <w:sz w:val="24"/>
                <w:szCs w:val="24"/>
              </w:rPr>
              <w:t>x</w:t>
            </w:r>
          </w:p>
        </w:tc>
      </w:tr>
      <w:tr w:rsidR="00DE0FFA" w:rsidRPr="00A85BFB" w14:paraId="65B4A388" w14:textId="77777777" w:rsidTr="00D5630C">
        <w:tc>
          <w:tcPr>
            <w:tcW w:w="2694" w:type="dxa"/>
            <w:tcBorders>
              <w:top w:val="single" w:sz="4" w:space="0" w:color="auto"/>
              <w:left w:val="single" w:sz="4" w:space="0" w:color="auto"/>
              <w:bottom w:val="single" w:sz="4" w:space="0" w:color="auto"/>
              <w:right w:val="single" w:sz="4" w:space="0" w:color="auto"/>
            </w:tcBorders>
            <w:shd w:val="clear" w:color="auto" w:fill="auto"/>
          </w:tcPr>
          <w:p w14:paraId="3D148015" w14:textId="77777777" w:rsidR="00DE0FFA" w:rsidRPr="00A85BFB" w:rsidRDefault="00DE0FFA" w:rsidP="00A8496A">
            <w:pPr>
              <w:spacing w:after="0" w:line="240" w:lineRule="auto"/>
              <w:rPr>
                <w:sz w:val="24"/>
                <w:szCs w:val="24"/>
              </w:rPr>
            </w:pPr>
            <w:r w:rsidRPr="00A85BFB">
              <w:rPr>
                <w:sz w:val="24"/>
                <w:szCs w:val="24"/>
              </w:rPr>
              <w:t>Learning</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5682744D" w14:textId="77777777" w:rsidR="00DE0FFA" w:rsidRPr="00A85BFB" w:rsidRDefault="00DE0FFA" w:rsidP="00A8496A">
            <w:pPr>
              <w:keepNext/>
              <w:spacing w:after="0" w:line="240" w:lineRule="auto"/>
              <w:rPr>
                <w:sz w:val="24"/>
                <w:szCs w:val="24"/>
              </w:rPr>
            </w:pPr>
            <w:r w:rsidRPr="00A85BFB">
              <w:rPr>
                <w:sz w:val="24"/>
                <w:szCs w:val="24"/>
              </w:rPr>
              <w:t>x</w:t>
            </w:r>
          </w:p>
        </w:tc>
      </w:tr>
      <w:tr w:rsidR="00DE0FFA" w:rsidRPr="00A85BFB" w14:paraId="518A4DAF" w14:textId="77777777" w:rsidTr="00D5630C">
        <w:tc>
          <w:tcPr>
            <w:tcW w:w="2694" w:type="dxa"/>
            <w:tcBorders>
              <w:top w:val="single" w:sz="4" w:space="0" w:color="auto"/>
              <w:left w:val="single" w:sz="4" w:space="0" w:color="auto"/>
              <w:bottom w:val="single" w:sz="4" w:space="0" w:color="auto"/>
              <w:right w:val="single" w:sz="4" w:space="0" w:color="auto"/>
            </w:tcBorders>
            <w:shd w:val="clear" w:color="auto" w:fill="auto"/>
          </w:tcPr>
          <w:p w14:paraId="5DF29862" w14:textId="77777777" w:rsidR="00DE0FFA" w:rsidRPr="00A85BFB" w:rsidRDefault="00DE0FFA" w:rsidP="00A8496A">
            <w:pPr>
              <w:spacing w:after="0" w:line="240" w:lineRule="auto"/>
              <w:rPr>
                <w:sz w:val="24"/>
                <w:szCs w:val="24"/>
              </w:rPr>
            </w:pPr>
            <w:r w:rsidRPr="00A85BFB">
              <w:rPr>
                <w:sz w:val="24"/>
                <w:szCs w:val="24"/>
              </w:rPr>
              <w:t>Human capital</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3ECCCABB" w14:textId="77777777" w:rsidR="00DE0FFA" w:rsidRPr="00A85BFB" w:rsidRDefault="00DE0FFA" w:rsidP="00A8496A">
            <w:pPr>
              <w:keepNext/>
              <w:spacing w:after="0" w:line="240" w:lineRule="auto"/>
              <w:rPr>
                <w:sz w:val="24"/>
                <w:szCs w:val="24"/>
              </w:rPr>
            </w:pPr>
            <w:r w:rsidRPr="00A85BFB">
              <w:rPr>
                <w:sz w:val="24"/>
                <w:szCs w:val="24"/>
              </w:rPr>
              <w:t xml:space="preserve">                    x</w:t>
            </w:r>
          </w:p>
        </w:tc>
      </w:tr>
    </w:tbl>
    <w:p w14:paraId="41D3260A" w14:textId="41D2A74E" w:rsidR="00DE0FFA" w:rsidRPr="00A85BFB" w:rsidRDefault="00DE0FFA" w:rsidP="003E2368">
      <w:pPr>
        <w:pStyle w:val="Caption"/>
        <w:spacing w:after="120"/>
      </w:pPr>
      <w:bookmarkStart w:id="58" w:name="_Ref16671415"/>
      <w:bookmarkStart w:id="59" w:name="_Toc31702071"/>
      <w:r w:rsidRPr="00A85BFB">
        <w:t xml:space="preserve">Figure </w:t>
      </w:r>
      <w:r w:rsidR="00A56355">
        <w:fldChar w:fldCharType="begin"/>
      </w:r>
      <w:r w:rsidR="00A56355">
        <w:instrText xml:space="preserve"> SEQ Figure \* ARABIC </w:instrText>
      </w:r>
      <w:r w:rsidR="00A56355">
        <w:fldChar w:fldCharType="separate"/>
      </w:r>
      <w:r w:rsidR="0011424E">
        <w:rPr>
          <w:noProof/>
        </w:rPr>
        <w:t>2</w:t>
      </w:r>
      <w:r w:rsidR="00A56355">
        <w:rPr>
          <w:noProof/>
        </w:rPr>
        <w:fldChar w:fldCharType="end"/>
      </w:r>
      <w:bookmarkEnd w:id="58"/>
      <w:r w:rsidRPr="00A85BFB">
        <w:t>. Example plotted typology</w:t>
      </w:r>
      <w:bookmarkEnd w:id="59"/>
    </w:p>
    <w:p w14:paraId="598561EC" w14:textId="442B8B23" w:rsidR="00DE0FFA" w:rsidRPr="00A85BFB" w:rsidRDefault="00AF3119" w:rsidP="006B3698">
      <w:pPr>
        <w:pStyle w:val="NormalWeb"/>
        <w:spacing w:before="0" w:beforeAutospacing="0" w:after="120" w:afterAutospacing="0" w:line="360" w:lineRule="auto"/>
      </w:pPr>
      <w:r w:rsidRPr="00A85BFB">
        <w:t xml:space="preserve">Sub-question </w:t>
      </w:r>
      <w:r w:rsidR="006C2B32" w:rsidRPr="00A85BFB">
        <w:t>(c)</w:t>
      </w:r>
      <w:r w:rsidR="00F15726">
        <w:t>, with its focus on the ‘implications’ for academic boundaries more generally,</w:t>
      </w:r>
      <w:r w:rsidRPr="00A85BFB">
        <w:t xml:space="preserve"> </w:t>
      </w:r>
      <w:r w:rsidR="00F15726">
        <w:t>relies not so much on any one specific method used, or set of data generated. Rather,</w:t>
      </w:r>
      <w:r w:rsidR="00DE0FFA" w:rsidRPr="00A85BFB">
        <w:t xml:space="preserve"> inspired by the ‘critical realist’ </w:t>
      </w:r>
      <w:r w:rsidR="00DE0FFA" w:rsidRPr="00A85BFB">
        <w:fldChar w:fldCharType="begin"/>
      </w:r>
      <w:r w:rsidR="00DE0FFA" w:rsidRPr="00A85BFB">
        <w:instrText xml:space="preserve"> ADDIN EN.CITE &lt;EndNote&gt;&lt;Cite&gt;&lt;Author&gt;Bhaskar&lt;/Author&gt;&lt;Year&gt;1998&lt;/Year&gt;&lt;IDText&gt;Philosophy and scientific realism&lt;/IDText&gt;&lt;DisplayText&gt;(Bhaskar, 1998a; Danermark, Ekstrom, Jakobsen, &amp;amp; Karlsson, 2002)&lt;/DisplayText&gt;&lt;record&gt;&lt;keywords&gt;&lt;keyword&gt;Critical realism&lt;/keyword&gt;&lt;/keywords&gt;&lt;titles&gt;&lt;title&gt;Philosophy and scientific realism&lt;/title&gt;&lt;secondary-title&gt;Critical realism: essential readings&lt;/secondary-title&gt;&lt;/titles&gt;&lt;pages&gt;16-47&lt;/pages&gt;&lt;contributors&gt;&lt;authors&gt;&lt;author&gt;Bhaskar, Roy&lt;/author&gt;&lt;/authors&gt;&lt;/contributors&gt;&lt;added-date format="utc"&gt;1452828445&lt;/added-date&gt;&lt;pub-location&gt;London&lt;/pub-location&gt;&lt;ref-type name="Book Section"&gt;5&lt;/ref-type&gt;&lt;dates&gt;&lt;year&gt;1998&lt;/year&gt;&lt;/dates&gt;&lt;rec-number&gt;206&lt;/rec-number&gt;&lt;publisher&gt;Routledge&lt;/publisher&gt;&lt;last-updated-date format="utc"&gt;1452828701&lt;/last-updated-date&gt;&lt;contributors&gt;&lt;secondary-authors&gt;&lt;author&gt;Archer, Margaret Scotford&lt;/author&gt;&lt;author&gt;Bhaskar, Roy&lt;/author&gt;&lt;author&gt;Collier, Andrew&lt;/author&gt;&lt;author&gt;Lawson, Tony&lt;/author&gt;&lt;author&gt;Norrie, Alan&lt;/author&gt;&lt;/secondary-authors&gt;&lt;/contributors&gt;&lt;/record&gt;&lt;/Cite&gt;&lt;Cite&gt;&lt;Author&gt;Danermark&lt;/Author&gt;&lt;Year&gt;2002&lt;/Year&gt;&lt;IDText&gt;Explaining society: critical realism in the social sciences&lt;/IDText&gt;&lt;record&gt;&lt;keywords&gt;&lt;keyword&gt;Sociology -- Methodology&lt;/keyword&gt;&lt;keyword&gt;Social sciences -- Methodology&lt;/keyword&gt;&lt;keyword&gt;Critical realism&lt;/keyword&gt;&lt;keyword&gt;Philosophy, Modern&lt;/keyword&gt;&lt;keyword&gt;Realism&lt;/keyword&gt;&lt;/keywords&gt;&lt;titles&gt;&lt;title&gt;Explaining society: critical realism in the social sciences&lt;/title&gt;&lt;/titles&gt;&lt;contributors&gt;&lt;authors&gt;&lt;author&gt;Danermark, Berth&lt;/author&gt;&lt;author&gt;Ekstrom, Mats&lt;/author&gt;&lt;author&gt;Jakobsen, Liselotte&lt;/author&gt;&lt;author&gt;Karlsson, Jan Ch.&lt;/author&gt;&lt;/authors&gt;&lt;/contributors&gt;&lt;added-date format="utc"&gt;1530802367&lt;/added-date&gt;&lt;pub-location&gt;London&lt;/pub-location&gt;&lt;ref-type name="Book"&gt;6&lt;/ref-type&gt;&lt;dates&gt;&lt;year&gt;2002&lt;/year&gt;&lt;/dates&gt;&lt;rec-number&gt;7593&lt;/rec-number&gt;&lt;publisher&gt;Routledge&lt;/publisher&gt;&lt;last-updated-date format="utc"&gt;1530804819&lt;/last-updated-date&gt;&lt;/record&gt;&lt;/Cite&gt;&lt;/EndNote&gt;</w:instrText>
      </w:r>
      <w:r w:rsidR="00DE0FFA" w:rsidRPr="00A85BFB">
        <w:fldChar w:fldCharType="separate"/>
      </w:r>
      <w:r w:rsidR="00DE0FFA" w:rsidRPr="00A85BFB">
        <w:rPr>
          <w:noProof/>
        </w:rPr>
        <w:t>(Bhaskar, 1998a; Danermark, Ekstrom, Jakobsen, &amp; Karlsson, 2002)</w:t>
      </w:r>
      <w:r w:rsidR="00DE0FFA" w:rsidRPr="00A85BFB">
        <w:fldChar w:fldCharType="end"/>
      </w:r>
      <w:r w:rsidR="00DE0FFA" w:rsidRPr="00A85BFB">
        <w:t xml:space="preserve"> philosophical</w:t>
      </w:r>
      <w:r w:rsidR="001C053E">
        <w:t xml:space="preserve"> and</w:t>
      </w:r>
      <w:r w:rsidR="00A13B67">
        <w:t xml:space="preserve"> metatheoretical</w:t>
      </w:r>
      <w:r w:rsidR="00DE0FFA" w:rsidRPr="00A85BFB">
        <w:t xml:space="preserve"> approach adopted in this study</w:t>
      </w:r>
      <w:r w:rsidRPr="00A85BFB">
        <w:t xml:space="preserve"> (see below discussion)</w:t>
      </w:r>
      <w:r w:rsidR="00DE0FFA" w:rsidRPr="00A85BFB">
        <w:t xml:space="preserve">, </w:t>
      </w:r>
      <w:r w:rsidR="00DE41E2">
        <w:t xml:space="preserve">my approach to addressing </w:t>
      </w:r>
      <w:r w:rsidR="00A13B67">
        <w:t>Sub-question (c) involved positing and exploring pote</w:t>
      </w:r>
      <w:r w:rsidR="00DE0FFA" w:rsidRPr="00A85BFB">
        <w:t xml:space="preserve">ntial explanations for the observed </w:t>
      </w:r>
      <w:r w:rsidR="00A13B67">
        <w:t xml:space="preserve">findings </w:t>
      </w:r>
      <w:r w:rsidR="00DC1FC3">
        <w:t>related</w:t>
      </w:r>
      <w:r w:rsidR="00A13B67">
        <w:t xml:space="preserve"> to </w:t>
      </w:r>
      <w:r w:rsidR="00DC1FC3">
        <w:t xml:space="preserve">the preceding research </w:t>
      </w:r>
      <w:r w:rsidR="00A13B67">
        <w:t xml:space="preserve">questions. </w:t>
      </w:r>
      <w:r w:rsidR="006B3698">
        <w:t>This meant taking stock of the full range of data in order to explore</w:t>
      </w:r>
      <w:r w:rsidR="00A13B67">
        <w:t xml:space="preserve"> </w:t>
      </w:r>
      <w:r w:rsidR="00A13B67">
        <w:rPr>
          <w:i/>
        </w:rPr>
        <w:t xml:space="preserve">what underpinning mechanisms and structures </w:t>
      </w:r>
      <w:r w:rsidR="00A13B67">
        <w:t xml:space="preserve">are associated with, and help to explain, (i) the observed balance of power and control in the sampled research, (ii) the observed variations in terms of the ‘boundedness’ of the different activities/attributes (from the typology) associated with the sampled research, and (iii) </w:t>
      </w:r>
      <w:r w:rsidR="00A24AC9">
        <w:t xml:space="preserve">the observed variations in the power and control associated with different institutional and epistemic contexts. </w:t>
      </w:r>
      <w:r w:rsidR="006B3698">
        <w:t xml:space="preserve">The point of this line of analysis is that it helps me to develop a theoretical understanding of how specific contexts of academic scientific research mediate deeper social mechanisms and structures associated with the interplay of academic, scientific and other knowledge-related institutions, providing me with a more informed basis for thinking about the implications for the future of academic boundaries. </w:t>
      </w:r>
    </w:p>
    <w:p w14:paraId="3927B0B7" w14:textId="5EF7DD93" w:rsidR="00082217" w:rsidRDefault="00AF3119" w:rsidP="00046D95">
      <w:pPr>
        <w:spacing w:after="120" w:line="360" w:lineRule="auto"/>
        <w:rPr>
          <w:sz w:val="24"/>
          <w:szCs w:val="24"/>
          <w:lang w:eastAsia="ko-KR"/>
        </w:rPr>
      </w:pPr>
      <w:r w:rsidRPr="00A85BFB">
        <w:rPr>
          <w:sz w:val="24"/>
          <w:szCs w:val="24"/>
          <w:lang w:eastAsia="ko-KR"/>
        </w:rPr>
        <w:t>Moving forward in this chapter,</w:t>
      </w:r>
      <w:r w:rsidR="00082217" w:rsidRPr="00A85BFB">
        <w:rPr>
          <w:sz w:val="24"/>
          <w:szCs w:val="24"/>
          <w:lang w:eastAsia="ko-KR"/>
        </w:rPr>
        <w:t xml:space="preserve"> I</w:t>
      </w:r>
      <w:r w:rsidR="006B3698">
        <w:rPr>
          <w:sz w:val="24"/>
          <w:szCs w:val="24"/>
          <w:lang w:eastAsia="ko-KR"/>
        </w:rPr>
        <w:t xml:space="preserve"> will</w:t>
      </w:r>
      <w:r w:rsidR="00082217" w:rsidRPr="00A85BFB">
        <w:rPr>
          <w:sz w:val="24"/>
          <w:szCs w:val="24"/>
          <w:lang w:eastAsia="ko-KR"/>
        </w:rPr>
        <w:t xml:space="preserve"> start with a discussion of </w:t>
      </w:r>
      <w:r w:rsidR="006B3698">
        <w:rPr>
          <w:sz w:val="24"/>
          <w:szCs w:val="24"/>
          <w:lang w:eastAsia="ko-KR"/>
        </w:rPr>
        <w:t>the critical realist approach to social science which has informed my research</w:t>
      </w:r>
      <w:r w:rsidR="00082217" w:rsidRPr="00A85BFB">
        <w:rPr>
          <w:sz w:val="24"/>
          <w:szCs w:val="24"/>
          <w:lang w:eastAsia="ko-KR"/>
        </w:rPr>
        <w:t xml:space="preserve">. I will then describe the methods used, including methods of sampling and </w:t>
      </w:r>
      <w:r w:rsidR="00996B7A">
        <w:rPr>
          <w:sz w:val="24"/>
          <w:szCs w:val="24"/>
          <w:lang w:eastAsia="ko-KR"/>
        </w:rPr>
        <w:t>of collecting and organising both documentary and interview data</w:t>
      </w:r>
      <w:r w:rsidR="00082217" w:rsidRPr="00A85BFB">
        <w:rPr>
          <w:sz w:val="24"/>
          <w:szCs w:val="24"/>
          <w:lang w:eastAsia="ko-KR"/>
        </w:rPr>
        <w:t>. I then detail my analytical procedures and discuss issues of validity and generalisability. Lastly, I will comment on ethical implications of the study.</w:t>
      </w:r>
      <w:r w:rsidR="00082217">
        <w:rPr>
          <w:sz w:val="24"/>
          <w:szCs w:val="24"/>
          <w:lang w:eastAsia="ko-KR"/>
        </w:rPr>
        <w:t xml:space="preserve"> </w:t>
      </w:r>
    </w:p>
    <w:p w14:paraId="42B33D5D" w14:textId="4B4B7D9F" w:rsidR="00082217" w:rsidRDefault="00082217" w:rsidP="00CE1B98">
      <w:pPr>
        <w:pStyle w:val="Heading2"/>
      </w:pPr>
      <w:bookmarkStart w:id="60" w:name="_Toc536717933"/>
      <w:bookmarkStart w:id="61" w:name="_Toc31701961"/>
      <w:r>
        <w:t>A critical realist approach to social science</w:t>
      </w:r>
      <w:bookmarkEnd w:id="60"/>
      <w:bookmarkEnd w:id="61"/>
    </w:p>
    <w:p w14:paraId="7145ED4D" w14:textId="3DDC48A0" w:rsidR="00082217" w:rsidRDefault="00082217" w:rsidP="00813464">
      <w:pPr>
        <w:pStyle w:val="Heading3"/>
      </w:pPr>
      <w:bookmarkStart w:id="62" w:name="_Toc536717934"/>
      <w:bookmarkStart w:id="63" w:name="_Toc31701962"/>
      <w:r>
        <w:t>A three-layered framework of reality: the ‘empirical’, the ‘actual’ and the ‘real’</w:t>
      </w:r>
      <w:bookmarkEnd w:id="62"/>
      <w:bookmarkEnd w:id="63"/>
    </w:p>
    <w:p w14:paraId="22AD9EFB" w14:textId="77777777" w:rsidR="00082217" w:rsidRDefault="00082217" w:rsidP="00813464">
      <w:pPr>
        <w:autoSpaceDE w:val="0"/>
        <w:autoSpaceDN w:val="0"/>
        <w:adjustRightInd w:val="0"/>
        <w:spacing w:after="120" w:line="360" w:lineRule="auto"/>
        <w:rPr>
          <w:sz w:val="24"/>
          <w:szCs w:val="24"/>
        </w:rPr>
      </w:pPr>
      <w:r w:rsidRPr="00103EFC">
        <w:rPr>
          <w:sz w:val="24"/>
          <w:szCs w:val="24"/>
        </w:rPr>
        <w:t xml:space="preserve">Critical realism </w:t>
      </w:r>
      <w:r>
        <w:rPr>
          <w:sz w:val="24"/>
          <w:szCs w:val="24"/>
        </w:rPr>
        <w:t>provides both a meta-theoretical framework for the production of knowledge in the natural and human</w:t>
      </w:r>
      <w:r w:rsidRPr="00103EFC">
        <w:rPr>
          <w:sz w:val="24"/>
          <w:szCs w:val="24"/>
        </w:rPr>
        <w:t xml:space="preserve"> sciences</w:t>
      </w:r>
      <w:r>
        <w:rPr>
          <w:sz w:val="24"/>
          <w:szCs w:val="24"/>
        </w:rPr>
        <w:t>, and a philosophical social theory for the emergence of social structures. In ‘critical realism’, the ‘realism’ refers to the belief that experiences and observed phenomena, both natural and social, reflect a reality that persists independent of our knowledge or consciousness of them. The ‘critical’ qualifies this view by emphasising that experiential, observable reality only constitutes the surface level of reality, the ‘empirical’ level. As such, no matter how rigorous, systematic and consistent our experiences and observations may be, our knowledge always has the potential to be fallible or incomplete to the extent that it relies only on such experiences and observations. Bhaskar</w:t>
      </w:r>
      <w:r w:rsidRPr="00103EFC">
        <w:rPr>
          <w:sz w:val="24"/>
          <w:szCs w:val="24"/>
        </w:rPr>
        <w:t xml:space="preserve"> </w:t>
      </w:r>
      <w:r w:rsidR="00233012" w:rsidRPr="00103EFC">
        <w:rPr>
          <w:sz w:val="24"/>
          <w:szCs w:val="24"/>
        </w:rPr>
        <w:fldChar w:fldCharType="begin"/>
      </w:r>
      <w:r>
        <w:rPr>
          <w:sz w:val="24"/>
          <w:szCs w:val="24"/>
        </w:rPr>
        <w:instrText xml:space="preserve"> ADDIN EN.CITE &lt;EndNote&gt;&lt;Cite ExcludeAuth="1"&gt;&lt;Author&gt;Bhaskar&lt;/Author&gt;&lt;Year&gt;1998&lt;/Year&gt;&lt;IDText&gt;The possibility of naturalism: a philosophical critique of the contemporary human sciences&lt;/IDText&gt;&lt;DisplayText&gt;(1998a, 1998b)&lt;/DisplayText&gt;&lt;record&gt;&lt;keywords&gt;&lt;keyword&gt;Naturalism&lt;/keyword&gt;&lt;keyword&gt;Science -- Philosophy&lt;/keyword&gt;&lt;keyword&gt;Social sciences -- Philosophy&lt;/keyword&gt;&lt;keyword&gt;Electronic books&lt;/keyword&gt;&lt;/keywords&gt;&lt;titles&gt;&lt;title&gt;The possibility of naturalism: a philosophical critique of the contemporary human sciences&lt;/title&gt;&lt;/titles&gt;&lt;contributors&gt;&lt;authors&gt;&lt;author&gt;Bhaskar, Roy&lt;/author&gt;&lt;/authors&gt;&lt;/contributors&gt;&lt;edition&gt;3rd&lt;/edition&gt;&lt;added-date format="utc"&gt;1452809758&lt;/added-date&gt;&lt;pub-location&gt;London&lt;/pub-location&gt;&lt;ref-type name="Book"&gt;6&lt;/ref-type&gt;&lt;dates&gt;&lt;year&gt;1998&lt;/year&gt;&lt;/dates&gt;&lt;rec-number&gt;204&lt;/rec-number&gt;&lt;publisher&gt;Routledge&lt;/publisher&gt;&lt;last-updated-date format="utc"&gt;1469215468&lt;/last-updated-date&gt;&lt;/record&gt;&lt;/Cite&gt;&lt;Cite ExcludeAuth="1"&gt;&lt;Author&gt;Bhaskar&lt;/Author&gt;&lt;Year&gt;1998&lt;/Year&gt;&lt;IDText&gt;Philosophy and scientific realism&lt;/IDText&gt;&lt;record&gt;&lt;keywords&gt;&lt;keyword&gt;Critical realism&lt;/keyword&gt;&lt;/keywords&gt;&lt;titles&gt;&lt;title&gt;Philosophy and scientific realism&lt;/title&gt;&lt;secondary-title&gt;Critical realism: essential readings&lt;/secondary-title&gt;&lt;/titles&gt;&lt;pages&gt;16-47&lt;/pages&gt;&lt;contributors&gt;&lt;authors&gt;&lt;author&gt;Bhaskar, Roy&lt;/author&gt;&lt;/authors&gt;&lt;/contributors&gt;&lt;added-date format="utc"&gt;1452810445&lt;/added-date&gt;&lt;pub-location&gt;London&lt;/pub-location&gt;&lt;ref-type name="Book Section"&gt;5&lt;/ref-type&gt;&lt;dates&gt;&lt;year&gt;1998&lt;/year&gt;&lt;/dates&gt;&lt;rec-number&gt;206&lt;/rec-number&gt;&lt;publisher&gt;Routledge&lt;/publisher&gt;&lt;last-updated-date format="utc"&gt;1452810701&lt;/last-updated-date&gt;&lt;contributors&gt;&lt;secondary-authors&gt;&lt;author&gt;Archer, Margaret Scotford&lt;/author&gt;&lt;author&gt;Bhaskar, Roy&lt;/author&gt;&lt;author&gt;Collier, Andrew&lt;/author&gt;&lt;author&gt;Lawson, Tony&lt;/author&gt;&lt;author&gt;Norrie, Alan&lt;/author&gt;&lt;/secondary-authors&gt;&lt;/contributors&gt;&lt;/record&gt;&lt;/Cite&gt;&lt;/EndNote&gt;</w:instrText>
      </w:r>
      <w:r w:rsidR="00233012" w:rsidRPr="00103EFC">
        <w:rPr>
          <w:sz w:val="24"/>
          <w:szCs w:val="24"/>
        </w:rPr>
        <w:fldChar w:fldCharType="separate"/>
      </w:r>
      <w:r>
        <w:rPr>
          <w:noProof/>
          <w:sz w:val="24"/>
          <w:szCs w:val="24"/>
        </w:rPr>
        <w:t>(1998a, 1998b)</w:t>
      </w:r>
      <w:r w:rsidR="00233012" w:rsidRPr="00103EFC">
        <w:rPr>
          <w:sz w:val="24"/>
          <w:szCs w:val="24"/>
        </w:rPr>
        <w:fldChar w:fldCharType="end"/>
      </w:r>
      <w:r>
        <w:rPr>
          <w:sz w:val="24"/>
          <w:szCs w:val="24"/>
        </w:rPr>
        <w:t>, widely credited as the founder</w:t>
      </w:r>
      <w:r>
        <w:rPr>
          <w:rStyle w:val="FootnoteReference"/>
          <w:sz w:val="24"/>
          <w:szCs w:val="24"/>
        </w:rPr>
        <w:footnoteReference w:id="7"/>
      </w:r>
      <w:r>
        <w:rPr>
          <w:sz w:val="24"/>
          <w:szCs w:val="24"/>
        </w:rPr>
        <w:t xml:space="preserve"> of critical realism, </w:t>
      </w:r>
      <w:r w:rsidRPr="00103EFC">
        <w:rPr>
          <w:sz w:val="24"/>
          <w:szCs w:val="24"/>
        </w:rPr>
        <w:t xml:space="preserve">posits </w:t>
      </w:r>
      <w:r>
        <w:rPr>
          <w:sz w:val="24"/>
          <w:szCs w:val="24"/>
        </w:rPr>
        <w:t xml:space="preserve">a </w:t>
      </w:r>
      <w:r w:rsidRPr="00103EFC">
        <w:rPr>
          <w:sz w:val="24"/>
          <w:szCs w:val="24"/>
        </w:rPr>
        <w:t>three</w:t>
      </w:r>
      <w:r>
        <w:rPr>
          <w:sz w:val="24"/>
          <w:szCs w:val="24"/>
        </w:rPr>
        <w:t xml:space="preserve">-layered framework of reality, from which critical realism derives both its ontology (how critical realism conceptualises the world to be) and its epistemology (how critical realism believes our knowledge of the world is structured). The three layers are </w:t>
      </w:r>
      <w:r w:rsidRPr="00103EFC">
        <w:rPr>
          <w:sz w:val="24"/>
          <w:szCs w:val="24"/>
        </w:rPr>
        <w:t xml:space="preserve">the </w:t>
      </w:r>
      <w:r>
        <w:rPr>
          <w:i/>
          <w:sz w:val="24"/>
          <w:szCs w:val="24"/>
        </w:rPr>
        <w:t>empirical</w:t>
      </w:r>
      <w:r w:rsidRPr="00103EFC">
        <w:rPr>
          <w:sz w:val="24"/>
          <w:szCs w:val="24"/>
        </w:rPr>
        <w:t xml:space="preserve">, the </w:t>
      </w:r>
      <w:r w:rsidRPr="00081C84">
        <w:rPr>
          <w:i/>
          <w:sz w:val="24"/>
          <w:szCs w:val="24"/>
        </w:rPr>
        <w:t>actual</w:t>
      </w:r>
      <w:r w:rsidRPr="00103EFC">
        <w:rPr>
          <w:sz w:val="24"/>
          <w:szCs w:val="24"/>
        </w:rPr>
        <w:t xml:space="preserve"> and the </w:t>
      </w:r>
      <w:r>
        <w:rPr>
          <w:i/>
          <w:sz w:val="24"/>
          <w:szCs w:val="24"/>
        </w:rPr>
        <w:t>rea</w:t>
      </w:r>
      <w:r w:rsidRPr="00081C84">
        <w:rPr>
          <w:i/>
          <w:sz w:val="24"/>
          <w:szCs w:val="24"/>
        </w:rPr>
        <w:t>l</w:t>
      </w:r>
      <w:r w:rsidRPr="00103EFC">
        <w:rPr>
          <w:sz w:val="24"/>
          <w:szCs w:val="24"/>
        </w:rPr>
        <w:t xml:space="preserve">. </w:t>
      </w:r>
    </w:p>
    <w:p w14:paraId="79B8CE55" w14:textId="05BDE4E0" w:rsidR="00082217" w:rsidRDefault="00082217" w:rsidP="00082217">
      <w:pPr>
        <w:autoSpaceDE w:val="0"/>
        <w:autoSpaceDN w:val="0"/>
        <w:adjustRightInd w:val="0"/>
        <w:spacing w:after="120" w:line="360" w:lineRule="auto"/>
        <w:rPr>
          <w:sz w:val="24"/>
          <w:szCs w:val="24"/>
        </w:rPr>
      </w:pPr>
      <w:r>
        <w:rPr>
          <w:sz w:val="24"/>
          <w:szCs w:val="24"/>
        </w:rPr>
        <w:t>The</w:t>
      </w:r>
      <w:r w:rsidRPr="00103EFC">
        <w:rPr>
          <w:sz w:val="24"/>
          <w:szCs w:val="24"/>
        </w:rPr>
        <w:t xml:space="preserve"> </w:t>
      </w:r>
      <w:r w:rsidRPr="00103EFC">
        <w:rPr>
          <w:i/>
          <w:sz w:val="24"/>
          <w:szCs w:val="24"/>
        </w:rPr>
        <w:t>empirical</w:t>
      </w:r>
      <w:r w:rsidRPr="00103EFC">
        <w:rPr>
          <w:sz w:val="24"/>
          <w:szCs w:val="24"/>
        </w:rPr>
        <w:t xml:space="preserve"> </w:t>
      </w:r>
      <w:r>
        <w:rPr>
          <w:sz w:val="24"/>
          <w:szCs w:val="24"/>
        </w:rPr>
        <w:t xml:space="preserve">refers to phenomena and events which </w:t>
      </w:r>
      <w:r w:rsidRPr="00103EFC">
        <w:rPr>
          <w:sz w:val="24"/>
          <w:szCs w:val="24"/>
        </w:rPr>
        <w:t xml:space="preserve">occur and to which we have some </w:t>
      </w:r>
      <w:r>
        <w:rPr>
          <w:sz w:val="24"/>
          <w:szCs w:val="24"/>
        </w:rPr>
        <w:t xml:space="preserve">sensual or experiential </w:t>
      </w:r>
      <w:r w:rsidRPr="00103EFC">
        <w:rPr>
          <w:sz w:val="24"/>
          <w:szCs w:val="24"/>
        </w:rPr>
        <w:t>access.</w:t>
      </w:r>
      <w:r>
        <w:rPr>
          <w:sz w:val="24"/>
          <w:szCs w:val="24"/>
        </w:rPr>
        <w:t xml:space="preserve"> However, </w:t>
      </w:r>
      <w:r w:rsidRPr="00103EFC">
        <w:rPr>
          <w:sz w:val="24"/>
          <w:szCs w:val="24"/>
        </w:rPr>
        <w:t xml:space="preserve">not every </w:t>
      </w:r>
      <w:r w:rsidRPr="00A949E7">
        <w:rPr>
          <w:sz w:val="24"/>
          <w:szCs w:val="24"/>
        </w:rPr>
        <w:t>event</w:t>
      </w:r>
      <w:r w:rsidRPr="00103EFC">
        <w:rPr>
          <w:sz w:val="24"/>
          <w:szCs w:val="24"/>
        </w:rPr>
        <w:t xml:space="preserve"> that </w:t>
      </w:r>
      <w:r w:rsidRPr="00723262">
        <w:rPr>
          <w:i/>
          <w:sz w:val="24"/>
          <w:szCs w:val="24"/>
        </w:rPr>
        <w:t>actually</w:t>
      </w:r>
      <w:r w:rsidRPr="00E36231">
        <w:rPr>
          <w:sz w:val="24"/>
          <w:szCs w:val="24"/>
        </w:rPr>
        <w:t xml:space="preserve"> </w:t>
      </w:r>
      <w:r w:rsidRPr="00103EFC">
        <w:rPr>
          <w:sz w:val="24"/>
          <w:szCs w:val="24"/>
        </w:rPr>
        <w:t>occurs is</w:t>
      </w:r>
      <w:r>
        <w:rPr>
          <w:sz w:val="24"/>
          <w:szCs w:val="24"/>
        </w:rPr>
        <w:t>, or can be,</w:t>
      </w:r>
      <w:r w:rsidRPr="00103EFC">
        <w:rPr>
          <w:sz w:val="24"/>
          <w:szCs w:val="24"/>
        </w:rPr>
        <w:t xml:space="preserve"> experienced or observed</w:t>
      </w:r>
      <w:r>
        <w:rPr>
          <w:sz w:val="24"/>
          <w:szCs w:val="24"/>
        </w:rPr>
        <w:t xml:space="preserve"> directly. The </w:t>
      </w:r>
      <w:r>
        <w:rPr>
          <w:i/>
          <w:sz w:val="24"/>
          <w:szCs w:val="24"/>
        </w:rPr>
        <w:t>actual</w:t>
      </w:r>
      <w:r>
        <w:rPr>
          <w:sz w:val="24"/>
          <w:szCs w:val="24"/>
        </w:rPr>
        <w:t>,</w:t>
      </w:r>
      <w:r>
        <w:rPr>
          <w:i/>
          <w:sz w:val="24"/>
          <w:szCs w:val="24"/>
        </w:rPr>
        <w:t xml:space="preserve"> </w:t>
      </w:r>
      <w:r>
        <w:rPr>
          <w:sz w:val="24"/>
          <w:szCs w:val="24"/>
        </w:rPr>
        <w:t xml:space="preserve">therefore, is distinct from the </w:t>
      </w:r>
      <w:r>
        <w:rPr>
          <w:i/>
          <w:sz w:val="24"/>
          <w:szCs w:val="24"/>
        </w:rPr>
        <w:t>empirical</w:t>
      </w:r>
      <w:r>
        <w:rPr>
          <w:sz w:val="24"/>
          <w:szCs w:val="24"/>
        </w:rPr>
        <w:t xml:space="preserve">, in that the </w:t>
      </w:r>
      <w:r>
        <w:rPr>
          <w:i/>
          <w:sz w:val="24"/>
          <w:szCs w:val="24"/>
        </w:rPr>
        <w:t>actual</w:t>
      </w:r>
      <w:r>
        <w:rPr>
          <w:sz w:val="24"/>
          <w:szCs w:val="24"/>
        </w:rPr>
        <w:t xml:space="preserve"> refers to all phenomena and events, not just those which we (have the capacity to) experience. This distinction achieves two things. Firstly, it makes explicit within the ontological framework the possibility that there exists a (social) world beyond </w:t>
      </w:r>
      <w:r w:rsidR="005F5202">
        <w:rPr>
          <w:sz w:val="24"/>
          <w:szCs w:val="24"/>
        </w:rPr>
        <w:t xml:space="preserve">humans’ </w:t>
      </w:r>
      <w:r>
        <w:rPr>
          <w:sz w:val="24"/>
          <w:szCs w:val="24"/>
        </w:rPr>
        <w:t xml:space="preserve">experience of it, or our capacity to sense it. Second, it presents an epistemological imperative for how science, natural or social, ought to proceed. That is, (social) science is not advanced by merely </w:t>
      </w:r>
      <w:r w:rsidRPr="00103EFC">
        <w:rPr>
          <w:sz w:val="24"/>
          <w:szCs w:val="24"/>
        </w:rPr>
        <w:t>list</w:t>
      </w:r>
      <w:r>
        <w:rPr>
          <w:sz w:val="24"/>
          <w:szCs w:val="24"/>
        </w:rPr>
        <w:t>ing, experimenting, and describing events</w:t>
      </w:r>
      <w:r w:rsidRPr="00103EFC">
        <w:rPr>
          <w:sz w:val="24"/>
          <w:szCs w:val="24"/>
        </w:rPr>
        <w:t xml:space="preserve"> and their conditions</w:t>
      </w:r>
      <w:r>
        <w:rPr>
          <w:sz w:val="24"/>
          <w:szCs w:val="24"/>
        </w:rPr>
        <w:t xml:space="preserve">, but rather by positing and testing theories about the </w:t>
      </w:r>
      <w:r w:rsidRPr="00103EFC">
        <w:rPr>
          <w:sz w:val="24"/>
          <w:szCs w:val="24"/>
        </w:rPr>
        <w:t xml:space="preserve">underlying generative </w:t>
      </w:r>
      <w:r w:rsidRPr="00103EFC">
        <w:rPr>
          <w:i/>
          <w:sz w:val="24"/>
          <w:szCs w:val="24"/>
        </w:rPr>
        <w:t>mechanisms</w:t>
      </w:r>
      <w:r w:rsidRPr="00103EFC">
        <w:rPr>
          <w:sz w:val="24"/>
          <w:szCs w:val="24"/>
        </w:rPr>
        <w:t xml:space="preserve"> that </w:t>
      </w:r>
      <w:r>
        <w:rPr>
          <w:sz w:val="24"/>
          <w:szCs w:val="24"/>
        </w:rPr>
        <w:t xml:space="preserve">produce these conditions and events. For example, natural science (biology) has theorised that the </w:t>
      </w:r>
      <w:r w:rsidR="00A022A5">
        <w:rPr>
          <w:sz w:val="24"/>
          <w:szCs w:val="24"/>
        </w:rPr>
        <w:t>empirically observed</w:t>
      </w:r>
      <w:r>
        <w:rPr>
          <w:sz w:val="24"/>
          <w:szCs w:val="24"/>
        </w:rPr>
        <w:t xml:space="preserve"> evolution of species </w:t>
      </w:r>
      <w:r>
        <w:rPr>
          <w:i/>
          <w:sz w:val="24"/>
          <w:szCs w:val="24"/>
        </w:rPr>
        <w:t xml:space="preserve">must </w:t>
      </w:r>
      <w:r>
        <w:rPr>
          <w:sz w:val="24"/>
          <w:szCs w:val="24"/>
        </w:rPr>
        <w:t xml:space="preserve">imply the existence of </w:t>
      </w:r>
      <w:r w:rsidRPr="00103EFC">
        <w:rPr>
          <w:sz w:val="24"/>
          <w:szCs w:val="24"/>
        </w:rPr>
        <w:t xml:space="preserve">the </w:t>
      </w:r>
      <w:r>
        <w:rPr>
          <w:sz w:val="24"/>
          <w:szCs w:val="24"/>
        </w:rPr>
        <w:t xml:space="preserve">underpinning </w:t>
      </w:r>
      <w:r w:rsidRPr="00EE03E2">
        <w:rPr>
          <w:sz w:val="24"/>
          <w:szCs w:val="24"/>
        </w:rPr>
        <w:t xml:space="preserve">mechanism </w:t>
      </w:r>
      <w:r w:rsidRPr="00103EFC">
        <w:rPr>
          <w:sz w:val="24"/>
          <w:szCs w:val="24"/>
        </w:rPr>
        <w:t>of natural selection</w:t>
      </w:r>
      <w:r>
        <w:rPr>
          <w:sz w:val="24"/>
          <w:szCs w:val="24"/>
        </w:rPr>
        <w:t xml:space="preserve">. Similarly, social science (economics) has theorised that certain </w:t>
      </w:r>
      <w:r w:rsidR="00A022A5">
        <w:rPr>
          <w:sz w:val="24"/>
          <w:szCs w:val="24"/>
        </w:rPr>
        <w:t>empirically observed</w:t>
      </w:r>
      <w:r>
        <w:rPr>
          <w:sz w:val="24"/>
          <w:szCs w:val="24"/>
        </w:rPr>
        <w:t xml:space="preserve"> successes and failures of private companies </w:t>
      </w:r>
      <w:r>
        <w:rPr>
          <w:i/>
          <w:sz w:val="24"/>
          <w:szCs w:val="24"/>
        </w:rPr>
        <w:t xml:space="preserve">must </w:t>
      </w:r>
      <w:r>
        <w:rPr>
          <w:sz w:val="24"/>
          <w:szCs w:val="24"/>
        </w:rPr>
        <w:t>imply the existence of underpinning market mechanisms</w:t>
      </w:r>
      <w:r>
        <w:rPr>
          <w:rStyle w:val="FootnoteReference"/>
          <w:sz w:val="24"/>
          <w:szCs w:val="24"/>
        </w:rPr>
        <w:footnoteReference w:id="8"/>
      </w:r>
      <w:r>
        <w:rPr>
          <w:sz w:val="24"/>
          <w:szCs w:val="24"/>
        </w:rPr>
        <w:t xml:space="preserve">. In both these cases, the underpinning mechanisms, those of natural selection and of the market, are not visible directly, but only in their effects, so that our endeavours to generate knowledge of these mechanisms must ultimately proceed by making inferences about the unobservable based on observable phenomena and, where possible, attempting to test these inferences. In Bhaskar’s </w:t>
      </w:r>
      <w:r w:rsidR="00233012" w:rsidRPr="00103EFC">
        <w:rPr>
          <w:sz w:val="24"/>
          <w:szCs w:val="24"/>
        </w:rPr>
        <w:fldChar w:fldCharType="begin"/>
      </w:r>
      <w:r>
        <w:rPr>
          <w:sz w:val="24"/>
          <w:szCs w:val="24"/>
        </w:rPr>
        <w:instrText xml:space="preserve"> ADDIN EN.CITE &lt;EndNote&gt;&lt;Cite ExcludeAuth="1"&gt;&lt;Author&gt;Bhaskar&lt;/Author&gt;&lt;Year&gt;1998&lt;/Year&gt;&lt;IDText&gt;Philosophy and scientific realism&lt;/IDText&gt;&lt;DisplayText&gt;(1998a)&lt;/DisplayText&gt;&lt;record&gt;&lt;keywords&gt;&lt;keyword&gt;Critical realism&lt;/keyword&gt;&lt;/keywords&gt;&lt;titles&gt;&lt;title&gt;Philosophy and scientific realism&lt;/title&gt;&lt;secondary-title&gt;Critical realism: essential readings&lt;/secondary-title&gt;&lt;/titles&gt;&lt;pages&gt;16-47&lt;/pages&gt;&lt;contributors&gt;&lt;authors&gt;&lt;author&gt;Bhaskar, Roy&lt;/author&gt;&lt;/authors&gt;&lt;/contributors&gt;&lt;added-date format="utc"&gt;1452810445&lt;/added-date&gt;&lt;pub-location&gt;London&lt;/pub-location&gt;&lt;ref-type name="Book Section"&gt;5&lt;/ref-type&gt;&lt;dates&gt;&lt;year&gt;1998&lt;/year&gt;&lt;/dates&gt;&lt;rec-number&gt;206&lt;/rec-number&gt;&lt;publisher&gt;Routledge&lt;/publisher&gt;&lt;last-updated-date format="utc"&gt;1452810701&lt;/last-updated-date&gt;&lt;contributors&gt;&lt;secondary-authors&gt;&lt;author&gt;Archer, Margaret Scotford&lt;/author&gt;&lt;author&gt;Bhaskar, Roy&lt;/author&gt;&lt;author&gt;Collier, Andrew&lt;/author&gt;&lt;author&gt;Lawson, Tony&lt;/author&gt;&lt;author&gt;Norrie, Alan&lt;/author&gt;&lt;/secondary-authors&gt;&lt;/contributors&gt;&lt;/record&gt;&lt;/Cite&gt;&lt;/EndNote&gt;</w:instrText>
      </w:r>
      <w:r w:rsidR="00233012" w:rsidRPr="00103EFC">
        <w:rPr>
          <w:sz w:val="24"/>
          <w:szCs w:val="24"/>
        </w:rPr>
        <w:fldChar w:fldCharType="separate"/>
      </w:r>
      <w:r>
        <w:rPr>
          <w:noProof/>
          <w:sz w:val="24"/>
          <w:szCs w:val="24"/>
        </w:rPr>
        <w:t>(1998a)</w:t>
      </w:r>
      <w:r w:rsidR="00233012" w:rsidRPr="00103EFC">
        <w:rPr>
          <w:sz w:val="24"/>
          <w:szCs w:val="24"/>
        </w:rPr>
        <w:fldChar w:fldCharType="end"/>
      </w:r>
      <w:r>
        <w:rPr>
          <w:sz w:val="24"/>
          <w:szCs w:val="24"/>
        </w:rPr>
        <w:t xml:space="preserve"> words, “me</w:t>
      </w:r>
      <w:r w:rsidRPr="00103EFC">
        <w:rPr>
          <w:sz w:val="24"/>
          <w:szCs w:val="24"/>
        </w:rPr>
        <w:t>chanisms, events and experiences thus constitute three overlapping domains of reality, vis. the domains of the rea</w:t>
      </w:r>
      <w:r>
        <w:rPr>
          <w:sz w:val="24"/>
          <w:szCs w:val="24"/>
        </w:rPr>
        <w:t>l, the actual and the empirical” (p. 19), so that it is “</w:t>
      </w:r>
      <w:r w:rsidRPr="00103EFC">
        <w:rPr>
          <w:sz w:val="24"/>
          <w:szCs w:val="24"/>
        </w:rPr>
        <w:t>the structures and mechanisms that generate phenomena</w:t>
      </w:r>
      <w:r>
        <w:rPr>
          <w:sz w:val="24"/>
          <w:szCs w:val="24"/>
        </w:rPr>
        <w:t>” (p. 41)</w:t>
      </w:r>
      <w:r w:rsidRPr="00103EFC">
        <w:rPr>
          <w:sz w:val="24"/>
          <w:szCs w:val="24"/>
        </w:rPr>
        <w:t xml:space="preserve"> </w:t>
      </w:r>
      <w:r>
        <w:rPr>
          <w:sz w:val="24"/>
          <w:szCs w:val="24"/>
        </w:rPr>
        <w:t>which constitute the “</w:t>
      </w:r>
      <w:r w:rsidRPr="00103EFC">
        <w:rPr>
          <w:sz w:val="24"/>
          <w:szCs w:val="24"/>
        </w:rPr>
        <w:t xml:space="preserve">objects of </w:t>
      </w:r>
      <w:r>
        <w:rPr>
          <w:sz w:val="24"/>
          <w:szCs w:val="24"/>
        </w:rPr>
        <w:t xml:space="preserve">[social scientific] </w:t>
      </w:r>
      <w:r w:rsidRPr="00103EFC">
        <w:rPr>
          <w:sz w:val="24"/>
          <w:szCs w:val="24"/>
        </w:rPr>
        <w:t>knowledge</w:t>
      </w:r>
      <w:r>
        <w:rPr>
          <w:sz w:val="24"/>
          <w:szCs w:val="24"/>
        </w:rPr>
        <w:t xml:space="preserve">” (p. 41). </w:t>
      </w:r>
    </w:p>
    <w:p w14:paraId="41D09A33" w14:textId="1FEEA809" w:rsidR="00082217" w:rsidRDefault="00F96BC4" w:rsidP="00082217">
      <w:pPr>
        <w:pStyle w:val="Heading3"/>
      </w:pPr>
      <w:bookmarkStart w:id="64" w:name="_Toc536717935"/>
      <w:bookmarkStart w:id="65" w:name="_Toc31701963"/>
      <w:r>
        <w:t>A c</w:t>
      </w:r>
      <w:r w:rsidR="00082217">
        <w:t xml:space="preserve">ritical realist </w:t>
      </w:r>
      <w:r>
        <w:t>research design</w:t>
      </w:r>
      <w:bookmarkEnd w:id="64"/>
      <w:bookmarkEnd w:id="65"/>
      <w:r w:rsidR="00082217">
        <w:t xml:space="preserve"> </w:t>
      </w:r>
    </w:p>
    <w:p w14:paraId="7AB87229" w14:textId="77777777" w:rsidR="00082217" w:rsidRDefault="00082217" w:rsidP="00046D95">
      <w:pPr>
        <w:autoSpaceDE w:val="0"/>
        <w:autoSpaceDN w:val="0"/>
        <w:adjustRightInd w:val="0"/>
        <w:spacing w:after="120" w:line="360" w:lineRule="auto"/>
        <w:rPr>
          <w:sz w:val="24"/>
          <w:szCs w:val="24"/>
        </w:rPr>
      </w:pPr>
      <w:r>
        <w:rPr>
          <w:sz w:val="24"/>
          <w:szCs w:val="24"/>
        </w:rPr>
        <w:t xml:space="preserve">Epistemologically, then, generating new knowledge begins from the following question: if experienced and observed phenomena are real, what inferences can we make about the nature of (social) reality? In other words, for critical realism, knowledge claims ideally take the form of theories and revelations about </w:t>
      </w:r>
      <w:r>
        <w:rPr>
          <w:i/>
          <w:sz w:val="24"/>
          <w:szCs w:val="24"/>
        </w:rPr>
        <w:t>what must be the case</w:t>
      </w:r>
      <w:r>
        <w:rPr>
          <w:sz w:val="24"/>
          <w:szCs w:val="24"/>
        </w:rPr>
        <w:t xml:space="preserve"> for given empirical phenomena to be ‘real’. The cognitive operations are ‘abductive’ and ‘retroductive’ reasoning, where ‘abduction’ refers to the process of theorising about possible structures and mechanisms which could have led to observed phenomena, and ‘retroduction’ to the process of scrutinising and testing the various causal elements that are assumed, posited, or implied by such a theory </w:t>
      </w:r>
      <w:r w:rsidR="00233012">
        <w:rPr>
          <w:sz w:val="24"/>
          <w:szCs w:val="24"/>
        </w:rPr>
        <w:fldChar w:fldCharType="begin"/>
      </w:r>
      <w:r>
        <w:rPr>
          <w:sz w:val="24"/>
          <w:szCs w:val="24"/>
        </w:rPr>
        <w:instrText xml:space="preserve"> ADDIN EN.CITE &lt;EndNote&gt;&lt;Cite&gt;&lt;Author&gt;Danermark&lt;/Author&gt;&lt;Year&gt;2002&lt;/Year&gt;&lt;IDText&gt;Explaining society: critical realism in the social sciences&lt;/IDText&gt;&lt;Pages&gt;109-110&lt;/Pages&gt;&lt;DisplayText&gt;(Danermark et al., 2002, pp. 109-110)&lt;/DisplayText&gt;&lt;record&gt;&lt;keywords&gt;&lt;keyword&gt;Sociology -- Methodology&lt;/keyword&gt;&lt;keyword&gt;Social sciences -- Methodology&lt;/keyword&gt;&lt;keyword&gt;Critical realism&lt;/keyword&gt;&lt;keyword&gt;Philosophy, Modern&lt;/keyword&gt;&lt;keyword&gt;Realism&lt;/keyword&gt;&lt;/keywords&gt;&lt;titles&gt;&lt;title&gt;Explaining society: critical realism in the social sciences&lt;/title&gt;&lt;/titles&gt;&lt;contributors&gt;&lt;authors&gt;&lt;author&gt;Danermark, Berth&lt;/author&gt;&lt;author&gt;Ekstrom, Mats&lt;/author&gt;&lt;author&gt;Jakobsen, Liselotte&lt;/author&gt;&lt;author&gt;Karlsson, Jan Ch.&lt;/author&gt;&lt;/authors&gt;&lt;/contributors&gt;&lt;added-date format="utc"&gt;1530802367&lt;/added-date&gt;&lt;pub-location&gt;London&lt;/pub-location&gt;&lt;ref-type name="Book"&gt;6&lt;/ref-type&gt;&lt;dates&gt;&lt;year&gt;2002&lt;/year&gt;&lt;/dates&gt;&lt;rec-number&gt;7593&lt;/rec-number&gt;&lt;publisher&gt;Routledge&lt;/publisher&gt;&lt;last-updated-date format="utc"&gt;1530804819&lt;/last-updated-date&gt;&lt;/record&gt;&lt;/Cite&gt;&lt;/EndNote&gt;</w:instrText>
      </w:r>
      <w:r w:rsidR="00233012">
        <w:rPr>
          <w:sz w:val="24"/>
          <w:szCs w:val="24"/>
        </w:rPr>
        <w:fldChar w:fldCharType="separate"/>
      </w:r>
      <w:r>
        <w:rPr>
          <w:noProof/>
          <w:sz w:val="24"/>
          <w:szCs w:val="24"/>
        </w:rPr>
        <w:t>(Danermark et al., 2002, pp. 109-110)</w:t>
      </w:r>
      <w:r w:rsidR="00233012">
        <w:rPr>
          <w:sz w:val="24"/>
          <w:szCs w:val="24"/>
        </w:rPr>
        <w:fldChar w:fldCharType="end"/>
      </w:r>
      <w:r>
        <w:rPr>
          <w:sz w:val="24"/>
          <w:szCs w:val="24"/>
        </w:rPr>
        <w:t xml:space="preserve">. However, abductive and retroductive reasoning face an additional problem in social science that is not faced by natural science, namely, the structure-agency problem. Social science must attempt to account for the mutually and reciprocally determinative nature of the relationship between social structures and human agency. This is because human agency cannot be understood apart from the socially structured contexts in which it takes place, but at the same time, social structures cannot be understood apart from the human activities through which these structures are themselves (re)produced and transformed. </w:t>
      </w:r>
    </w:p>
    <w:p w14:paraId="110094B8" w14:textId="77777777" w:rsidR="00082217" w:rsidRDefault="00082217" w:rsidP="00046D95">
      <w:pPr>
        <w:autoSpaceDE w:val="0"/>
        <w:autoSpaceDN w:val="0"/>
        <w:adjustRightInd w:val="0"/>
        <w:spacing w:after="120" w:line="360" w:lineRule="auto"/>
        <w:rPr>
          <w:sz w:val="24"/>
          <w:szCs w:val="24"/>
        </w:rPr>
      </w:pPr>
      <w:r>
        <w:rPr>
          <w:sz w:val="24"/>
          <w:szCs w:val="24"/>
        </w:rPr>
        <w:t xml:space="preserve">A novel move that the above framework allows Bhaskar to make is to present this dynamic between structure and agency not just in the negative sense, as a problem or a tension for social scientists to grapple with. Rather, this problem takes on a positive aspect, in that it is precisely this property of societies, social institutions, and social action, that makes societies, social institutions and social action </w:t>
      </w:r>
      <w:r w:rsidRPr="003839A7">
        <w:rPr>
          <w:i/>
          <w:sz w:val="24"/>
          <w:szCs w:val="24"/>
        </w:rPr>
        <w:t>possible objects of knowledge</w:t>
      </w:r>
      <w:r>
        <w:rPr>
          <w:sz w:val="24"/>
          <w:szCs w:val="24"/>
        </w:rPr>
        <w:t xml:space="preserve"> for social science. This is the case because if observable social institutions and activities constitute the surface, ‘</w:t>
      </w:r>
      <w:r w:rsidRPr="00D63259">
        <w:rPr>
          <w:sz w:val="24"/>
          <w:szCs w:val="24"/>
        </w:rPr>
        <w:t>empirical</w:t>
      </w:r>
      <w:r>
        <w:rPr>
          <w:sz w:val="24"/>
          <w:szCs w:val="24"/>
        </w:rPr>
        <w:t>’</w:t>
      </w:r>
      <w:r>
        <w:rPr>
          <w:i/>
          <w:sz w:val="24"/>
          <w:szCs w:val="24"/>
        </w:rPr>
        <w:t xml:space="preserve"> </w:t>
      </w:r>
      <w:r>
        <w:rPr>
          <w:sz w:val="24"/>
          <w:szCs w:val="24"/>
        </w:rPr>
        <w:t xml:space="preserve">level of reality, then, according to the critical realist framework, this necessarily implies that there must be some unseen underpinning interaction and interplay between, on the one hand, the human </w:t>
      </w:r>
      <w:r w:rsidRPr="008A78B4">
        <w:rPr>
          <w:i/>
          <w:sz w:val="24"/>
          <w:szCs w:val="24"/>
        </w:rPr>
        <w:t xml:space="preserve">agency </w:t>
      </w:r>
      <w:r>
        <w:rPr>
          <w:sz w:val="24"/>
          <w:szCs w:val="24"/>
        </w:rPr>
        <w:t xml:space="preserve">driving social activities, and on the other, the social </w:t>
      </w:r>
      <w:r w:rsidRPr="007B3A1A">
        <w:rPr>
          <w:i/>
          <w:sz w:val="24"/>
          <w:szCs w:val="24"/>
        </w:rPr>
        <w:t>structure(s)</w:t>
      </w:r>
      <w:r>
        <w:rPr>
          <w:i/>
          <w:sz w:val="24"/>
          <w:szCs w:val="24"/>
        </w:rPr>
        <w:t xml:space="preserve"> </w:t>
      </w:r>
      <w:r>
        <w:rPr>
          <w:sz w:val="24"/>
          <w:szCs w:val="24"/>
        </w:rPr>
        <w:t xml:space="preserve">within which all social activity takes place. In other words, social forms, social institutions and social activities are the “emergent properties” </w:t>
      </w:r>
      <w:r w:rsidR="00233012" w:rsidRPr="00103EFC">
        <w:rPr>
          <w:sz w:val="24"/>
          <w:szCs w:val="24"/>
        </w:rPr>
        <w:fldChar w:fldCharType="begin"/>
      </w:r>
      <w:r>
        <w:rPr>
          <w:sz w:val="24"/>
          <w:szCs w:val="24"/>
        </w:rPr>
        <w:instrText xml:space="preserve"> ADDIN EN.CITE &lt;EndNote&gt;&lt;Cite&gt;&lt;Author&gt;Bhaskar&lt;/Author&gt;&lt;Year&gt;1998&lt;/Year&gt;&lt;IDText&gt;Philosophy and scientific realism&lt;/IDText&gt;&lt;Pages&gt;41&lt;/Pages&gt;&lt;DisplayText&gt;(Bhaskar, 1998a, p. 41)&lt;/DisplayText&gt;&lt;record&gt;&lt;keywords&gt;&lt;keyword&gt;Critical realism&lt;/keyword&gt;&lt;/keywords&gt;&lt;titles&gt;&lt;title&gt;Philosophy and scientific realism&lt;/title&gt;&lt;secondary-title&gt;Critical realism: essential readings&lt;/secondary-title&gt;&lt;/titles&gt;&lt;pages&gt;16-47&lt;/pages&gt;&lt;contributors&gt;&lt;authors&gt;&lt;author&gt;Bhaskar, Roy&lt;/author&gt;&lt;/authors&gt;&lt;/contributors&gt;&lt;added-date format="utc"&gt;1452810445&lt;/added-date&gt;&lt;pub-location&gt;London&lt;/pub-location&gt;&lt;ref-type name="Book Section"&gt;5&lt;/ref-type&gt;&lt;dates&gt;&lt;year&gt;1998&lt;/year&gt;&lt;/dates&gt;&lt;rec-number&gt;206&lt;/rec-number&gt;&lt;publisher&gt;Routledge&lt;/publisher&gt;&lt;last-updated-date format="utc"&gt;1452810701&lt;/last-updated-date&gt;&lt;contributors&gt;&lt;secondary-authors&gt;&lt;author&gt;Archer, Margaret Scotford&lt;/author&gt;&lt;author&gt;Bhaskar, Roy&lt;/author&gt;&lt;author&gt;Collier, Andrew&lt;/author&gt;&lt;author&gt;Lawson, Tony&lt;/author&gt;&lt;author&gt;Norrie, Alan&lt;/author&gt;&lt;/secondary-authors&gt;&lt;/contributors&gt;&lt;/record&gt;&lt;/Cite&gt;&lt;/EndNote&gt;</w:instrText>
      </w:r>
      <w:r w:rsidR="00233012" w:rsidRPr="00103EFC">
        <w:rPr>
          <w:sz w:val="24"/>
          <w:szCs w:val="24"/>
        </w:rPr>
        <w:fldChar w:fldCharType="separate"/>
      </w:r>
      <w:r>
        <w:rPr>
          <w:noProof/>
          <w:sz w:val="24"/>
          <w:szCs w:val="24"/>
        </w:rPr>
        <w:t>(Bhaskar, 1998a, p. 41)</w:t>
      </w:r>
      <w:r w:rsidR="00233012" w:rsidRPr="00103EFC">
        <w:rPr>
          <w:sz w:val="24"/>
          <w:szCs w:val="24"/>
        </w:rPr>
        <w:fldChar w:fldCharType="end"/>
      </w:r>
      <w:r>
        <w:rPr>
          <w:sz w:val="24"/>
          <w:szCs w:val="24"/>
        </w:rPr>
        <w:t xml:space="preserve"> and </w:t>
      </w:r>
      <w:r w:rsidRPr="00582F2F">
        <w:rPr>
          <w:i/>
          <w:sz w:val="24"/>
          <w:szCs w:val="24"/>
        </w:rPr>
        <w:t xml:space="preserve">observable </w:t>
      </w:r>
      <w:r>
        <w:rPr>
          <w:sz w:val="24"/>
          <w:szCs w:val="24"/>
        </w:rPr>
        <w:t xml:space="preserve">realities of the </w:t>
      </w:r>
      <w:r w:rsidRPr="00582F2F">
        <w:rPr>
          <w:i/>
          <w:sz w:val="24"/>
          <w:szCs w:val="24"/>
        </w:rPr>
        <w:t>unobservable</w:t>
      </w:r>
      <w:r>
        <w:rPr>
          <w:sz w:val="24"/>
          <w:szCs w:val="24"/>
        </w:rPr>
        <w:t xml:space="preserve"> interaction between human agents and social structures. </w:t>
      </w:r>
      <w:r>
        <w:rPr>
          <w:sz w:val="24"/>
          <w:szCs w:val="24"/>
          <w:lang w:eastAsia="ko-KR"/>
        </w:rPr>
        <w:t xml:space="preserve">This is not intended to “explain away” </w:t>
      </w:r>
      <w:r w:rsidR="00233012">
        <w:rPr>
          <w:sz w:val="24"/>
          <w:szCs w:val="24"/>
        </w:rPr>
        <w:fldChar w:fldCharType="begin"/>
      </w:r>
      <w:r>
        <w:rPr>
          <w:sz w:val="24"/>
          <w:szCs w:val="24"/>
          <w:lang w:eastAsia="ko-KR"/>
        </w:rPr>
        <w:instrText xml:space="preserve"> ADDIN EN.CITE &lt;EndNote&gt;&lt;Cite&gt;&lt;Author&gt;Danermark&lt;/Author&gt;&lt;Year&gt;2002&lt;/Year&gt;&lt;IDText&gt;Explaining society: critical realism in the social sciences&lt;/IDText&gt;&lt;Pages&gt;61&lt;/Pages&gt;&lt;DisplayText&gt;(Danermark et al., 2002, p. 61)&lt;/DisplayText&gt;&lt;record&gt;&lt;keywords&gt;&lt;keyword&gt;Sociology -- Methodology&lt;/keyword&gt;&lt;keyword&gt;Social sciences -- Methodology&lt;/keyword&gt;&lt;keyword&gt;Critical realism&lt;/keyword&gt;&lt;keyword&gt;Philosophy, Modern&lt;/keyword&gt;&lt;keyword&gt;Realism&lt;/keyword&gt;&lt;/keywords&gt;&lt;titles&gt;&lt;title&gt;Explaining society: critical realism in the social sciences&lt;/title&gt;&lt;/titles&gt;&lt;contributors&gt;&lt;authors&gt;&lt;author&gt;Danermark, Berth&lt;/author&gt;&lt;author&gt;Ekstrom, Mats&lt;/author&gt;&lt;author&gt;Jakobsen, Liselotte&lt;/author&gt;&lt;author&gt;Karlsson, Jan Ch.&lt;/author&gt;&lt;/authors&gt;&lt;/contributors&gt;&lt;added-date format="utc"&gt;1530802367&lt;/added-date&gt;&lt;pub-location&gt;London&lt;/pub-location&gt;&lt;ref-type name="Book"&gt;6&lt;/ref-type&gt;&lt;dates&gt;&lt;year&gt;2002&lt;/year&gt;&lt;/dates&gt;&lt;rec-number&gt;7593&lt;/rec-number&gt;&lt;publisher&gt;Routledge&lt;/publisher&gt;&lt;last-updated-date format="utc"&gt;1530804819&lt;/last-updated-date&gt;&lt;/record&gt;&lt;/Cite&gt;&lt;/EndNote&gt;</w:instrText>
      </w:r>
      <w:r w:rsidR="00233012">
        <w:rPr>
          <w:sz w:val="24"/>
          <w:szCs w:val="24"/>
        </w:rPr>
        <w:fldChar w:fldCharType="separate"/>
      </w:r>
      <w:r>
        <w:rPr>
          <w:noProof/>
          <w:sz w:val="24"/>
          <w:szCs w:val="24"/>
          <w:lang w:eastAsia="ko-KR"/>
        </w:rPr>
        <w:t>(Danermark et al., 2002, p. 61)</w:t>
      </w:r>
      <w:r w:rsidR="00233012">
        <w:rPr>
          <w:sz w:val="24"/>
          <w:szCs w:val="24"/>
        </w:rPr>
        <w:fldChar w:fldCharType="end"/>
      </w:r>
      <w:r>
        <w:rPr>
          <w:sz w:val="24"/>
          <w:szCs w:val="24"/>
        </w:rPr>
        <w:t xml:space="preserve"> the structure-agency problem, since it remains the case that social scientists will be confronted with the structure-agency problem in any given research context, and that any social activity “may, in general, be described either in terms of the agent’s reason for engaging in it or in terms of its social function or role”</w:t>
      </w:r>
      <w:r w:rsidRPr="00DD6351">
        <w:rPr>
          <w:rStyle w:val="FootnoteReference"/>
          <w:sz w:val="24"/>
          <w:szCs w:val="24"/>
        </w:rPr>
        <w:t xml:space="preserve"> </w:t>
      </w:r>
      <w:r w:rsidR="00233012">
        <w:rPr>
          <w:sz w:val="24"/>
          <w:szCs w:val="24"/>
        </w:rPr>
        <w:fldChar w:fldCharType="begin"/>
      </w:r>
      <w:r>
        <w:rPr>
          <w:sz w:val="24"/>
          <w:szCs w:val="24"/>
        </w:rPr>
        <w:instrText xml:space="preserve"> ADDIN EN.CITE &lt;EndNote&gt;&lt;Cite&gt;&lt;Author&gt;Bhaskar&lt;/Author&gt;&lt;Year&gt;1998&lt;/Year&gt;&lt;IDText&gt;The possibility of naturalism: a philosophical critique of the contemporary human sciences&lt;/IDText&gt;&lt;Pages&gt;38-9&lt;/Pages&gt;&lt;DisplayText&gt;(Bhaskar, 1998b, pp. 38-39)&lt;/DisplayText&gt;&lt;record&gt;&lt;keywords&gt;&lt;keyword&gt;Naturalism&lt;/keyword&gt;&lt;keyword&gt;Science -- Philosophy&lt;/keyword&gt;&lt;keyword&gt;Social sciences -- Philosophy&lt;/keyword&gt;&lt;keyword&gt;Electronic books&lt;/keyword&gt;&lt;/keywords&gt;&lt;titles&gt;&lt;title&gt;The possibility of naturalism: a philosophical critique of the contemporary human sciences&lt;/title&gt;&lt;/titles&gt;&lt;contributors&gt;&lt;authors&gt;&lt;author&gt;Bhaskar, Roy&lt;/author&gt;&lt;/authors&gt;&lt;/contributors&gt;&lt;edition&gt;3rd&lt;/edition&gt;&lt;added-date format="utc"&gt;1452809758&lt;/added-date&gt;&lt;pub-location&gt;London&lt;/pub-location&gt;&lt;ref-type name="Book"&gt;6&lt;/ref-type&gt;&lt;dates&gt;&lt;year&gt;1998&lt;/year&gt;&lt;/dates&gt;&lt;rec-number&gt;204&lt;/rec-number&gt;&lt;publisher&gt;Routledge&lt;/publisher&gt;&lt;last-updated-date format="utc"&gt;1469215468&lt;/last-updated-date&gt;&lt;/record&gt;&lt;/Cite&gt;&lt;/EndNote&gt;</w:instrText>
      </w:r>
      <w:r w:rsidR="00233012">
        <w:rPr>
          <w:sz w:val="24"/>
          <w:szCs w:val="24"/>
        </w:rPr>
        <w:fldChar w:fldCharType="separate"/>
      </w:r>
      <w:r>
        <w:rPr>
          <w:noProof/>
          <w:sz w:val="24"/>
          <w:szCs w:val="24"/>
        </w:rPr>
        <w:t>(Bhaskar, 1998b, pp. 38-39)</w:t>
      </w:r>
      <w:r w:rsidR="00233012">
        <w:rPr>
          <w:sz w:val="24"/>
          <w:szCs w:val="24"/>
        </w:rPr>
        <w:fldChar w:fldCharType="end"/>
      </w:r>
      <w:r>
        <w:rPr>
          <w:sz w:val="24"/>
          <w:szCs w:val="24"/>
        </w:rPr>
        <w:t>. However, the above insight provides a philosophically-grounded rationale for proceeding with social scientific research and theorising in the face of the structure-agency problem on the basis that all social science has the potential, in principle, to contribute to knowledge of how the structure-agency interrelationship played out to generate the empirical phenomena being studied.</w:t>
      </w:r>
    </w:p>
    <w:p w14:paraId="5E561A34" w14:textId="06B44D84" w:rsidR="00082217" w:rsidRPr="00247838" w:rsidRDefault="00082217" w:rsidP="00082217">
      <w:pPr>
        <w:pStyle w:val="Heading3"/>
      </w:pPr>
      <w:bookmarkStart w:id="66" w:name="_Toc536717936"/>
      <w:bookmarkStart w:id="67" w:name="_Toc31701964"/>
      <w:r>
        <w:t>Implications of critical realism for social science research</w:t>
      </w:r>
      <w:bookmarkEnd w:id="66"/>
      <w:bookmarkEnd w:id="67"/>
    </w:p>
    <w:p w14:paraId="2838220C" w14:textId="32ADA6F2" w:rsidR="00082217" w:rsidRPr="00A16519" w:rsidRDefault="00082217" w:rsidP="00046D95">
      <w:pPr>
        <w:autoSpaceDE w:val="0"/>
        <w:autoSpaceDN w:val="0"/>
        <w:adjustRightInd w:val="0"/>
        <w:spacing w:after="120" w:line="360" w:lineRule="auto"/>
        <w:rPr>
          <w:sz w:val="24"/>
          <w:szCs w:val="24"/>
        </w:rPr>
      </w:pPr>
      <w:r>
        <w:rPr>
          <w:sz w:val="24"/>
          <w:szCs w:val="24"/>
          <w:lang w:eastAsia="ko-KR"/>
        </w:rPr>
        <w:t>A</w:t>
      </w:r>
      <w:r>
        <w:rPr>
          <w:sz w:val="24"/>
          <w:szCs w:val="24"/>
        </w:rPr>
        <w:t xml:space="preserve"> practical research implication is that all data should be considered only partial in terms of what they reveal about reality. For example, even the most thorough, intelligent and reflexive accounts of individuals in, say, a research interview situation, are unlikely to fully reveal the complex social reality that underpins any given activity that an individual has conducted, or any phenomenon experienced. The critical realist social scientist is therefore required to be critical of his or her own data. In</w:t>
      </w:r>
      <w:r w:rsidRPr="00A16519">
        <w:rPr>
          <w:sz w:val="24"/>
          <w:szCs w:val="24"/>
        </w:rPr>
        <w:t xml:space="preserve"> Bhaskar</w:t>
      </w:r>
      <w:r w:rsidR="00D90AC2">
        <w:rPr>
          <w:sz w:val="24"/>
          <w:szCs w:val="24"/>
        </w:rPr>
        <w:t>’s</w:t>
      </w:r>
      <w:r w:rsidRPr="00A16519">
        <w:rPr>
          <w:sz w:val="24"/>
          <w:szCs w:val="24"/>
        </w:rPr>
        <w:t xml:space="preserve"> </w:t>
      </w:r>
      <w:r w:rsidR="00233012" w:rsidRPr="00A16519">
        <w:rPr>
          <w:sz w:val="24"/>
          <w:szCs w:val="24"/>
        </w:rPr>
        <w:fldChar w:fldCharType="begin"/>
      </w:r>
      <w:r w:rsidRPr="00A16519">
        <w:rPr>
          <w:sz w:val="24"/>
          <w:szCs w:val="24"/>
        </w:rPr>
        <w:instrText xml:space="preserve"> ADDIN EN.CITE &lt;EndNote&gt;&lt;Cite ExcludeAuth="1"&gt;&lt;Author&gt;Bhaskar&lt;/Author&gt;&lt;Year&gt;1998&lt;/Year&gt;&lt;IDText&gt;The possibility of naturalism: a philosophical critique of the contemporary human sciences&lt;/IDText&gt;&lt;DisplayText&gt;(1998b)&lt;/DisplayText&gt;&lt;record&gt;&lt;keywords&gt;&lt;keyword&gt;Naturalism&lt;/keyword&gt;&lt;keyword&gt;Science -- Philosophy&lt;/keyword&gt;&lt;keyword&gt;Social sciences -- Philosophy&lt;/keyword&gt;&lt;keyword&gt;Electronic books&lt;/keyword&gt;&lt;/keywords&gt;&lt;titles&gt;&lt;title&gt;The possibility of naturalism: a philosophical critique of the contemporary human sciences&lt;/title&gt;&lt;/titles&gt;&lt;contributors&gt;&lt;authors&gt;&lt;author&gt;Bhaskar, Roy&lt;/author&gt;&lt;/authors&gt;&lt;/contributors&gt;&lt;edition&gt;3rd&lt;/edition&gt;&lt;added-date format="utc"&gt;1452809758&lt;/added-date&gt;&lt;pub-location&gt;London&lt;/pub-location&gt;&lt;ref-type name="Book"&gt;6&lt;/ref-type&gt;&lt;dates&gt;&lt;year&gt;1998&lt;/year&gt;&lt;/dates&gt;&lt;rec-number&gt;204&lt;/rec-number&gt;&lt;publisher&gt;Routledge&lt;/publisher&gt;&lt;last-updated-date format="utc"&gt;1469215468&lt;/last-updated-date&gt;&lt;/record&gt;&lt;/Cite&gt;&lt;/EndNote&gt;</w:instrText>
      </w:r>
      <w:r w:rsidR="00233012" w:rsidRPr="00A16519">
        <w:rPr>
          <w:sz w:val="24"/>
          <w:szCs w:val="24"/>
        </w:rPr>
        <w:fldChar w:fldCharType="separate"/>
      </w:r>
      <w:r w:rsidRPr="00A16519">
        <w:rPr>
          <w:noProof/>
          <w:sz w:val="24"/>
          <w:szCs w:val="24"/>
        </w:rPr>
        <w:t>(1998b)</w:t>
      </w:r>
      <w:r w:rsidR="00233012" w:rsidRPr="00A16519">
        <w:rPr>
          <w:sz w:val="24"/>
          <w:szCs w:val="24"/>
        </w:rPr>
        <w:fldChar w:fldCharType="end"/>
      </w:r>
      <w:r>
        <w:rPr>
          <w:sz w:val="24"/>
          <w:szCs w:val="24"/>
        </w:rPr>
        <w:t xml:space="preserve"> example</w:t>
      </w:r>
      <w:r w:rsidRPr="00A16519">
        <w:rPr>
          <w:sz w:val="24"/>
          <w:szCs w:val="24"/>
        </w:rPr>
        <w:t xml:space="preserve">, “we do not suppose that the reason why garbage is collected is necessarily the garbage collector’s reason for collecting it” </w:t>
      </w:r>
      <w:r w:rsidR="00233012" w:rsidRPr="00A16519">
        <w:rPr>
          <w:sz w:val="24"/>
          <w:szCs w:val="24"/>
        </w:rPr>
        <w:fldChar w:fldCharType="begin"/>
      </w:r>
      <w:r w:rsidRPr="00A16519">
        <w:rPr>
          <w:sz w:val="24"/>
          <w:szCs w:val="24"/>
        </w:rPr>
        <w:instrText xml:space="preserve"> ADDIN EN.CITE &lt;EndNote&gt;&lt;Cite ExcludeAuth="1" ExcludeYear="1"&gt;&lt;Author&gt;Bhaskar&lt;/Author&gt;&lt;Year&gt;1998&lt;/Year&gt;&lt;IDText&gt;The possibility of naturalism: a philosophical critique of the contemporary human sciences&lt;/IDText&gt;&lt;Pages&gt;39&lt;/Pages&gt;&lt;DisplayText&gt;(p. 39)&lt;/DisplayText&gt;&lt;record&gt;&lt;keywords&gt;&lt;keyword&gt;Naturalism&lt;/keyword&gt;&lt;keyword&gt;Science -- Philosophy&lt;/keyword&gt;&lt;keyword&gt;Social sciences -- Philosophy&lt;/keyword&gt;&lt;keyword&gt;Electronic books&lt;/keyword&gt;&lt;/keywords&gt;&lt;titles&gt;&lt;title&gt;The possibility of naturalism: a philosophical critique of the contemporary human sciences&lt;/title&gt;&lt;/titles&gt;&lt;contributors&gt;&lt;authors&gt;&lt;author&gt;Bhaskar, Roy&lt;/author&gt;&lt;/authors&gt;&lt;/contributors&gt;&lt;edition&gt;3rd&lt;/edition&gt;&lt;added-date format="utc"&gt;1452809758&lt;/added-date&gt;&lt;pub-location&gt;London&lt;/pub-location&gt;&lt;ref-type name="Book"&gt;6&lt;/ref-type&gt;&lt;dates&gt;&lt;year&gt;1998&lt;/year&gt;&lt;/dates&gt;&lt;rec-number&gt;204&lt;/rec-number&gt;&lt;publisher&gt;Routledge&lt;/publisher&gt;&lt;last-updated-date format="utc"&gt;1469215468&lt;/last-updated-date&gt;&lt;/record&gt;&lt;/Cite&gt;&lt;/EndNote&gt;</w:instrText>
      </w:r>
      <w:r w:rsidR="00233012" w:rsidRPr="00A16519">
        <w:rPr>
          <w:sz w:val="24"/>
          <w:szCs w:val="24"/>
        </w:rPr>
        <w:fldChar w:fldCharType="separate"/>
      </w:r>
      <w:r w:rsidRPr="00A16519">
        <w:rPr>
          <w:noProof/>
          <w:sz w:val="24"/>
          <w:szCs w:val="24"/>
        </w:rPr>
        <w:t>(p. 39)</w:t>
      </w:r>
      <w:r w:rsidR="00233012" w:rsidRPr="00A16519">
        <w:rPr>
          <w:sz w:val="24"/>
          <w:szCs w:val="24"/>
        </w:rPr>
        <w:fldChar w:fldCharType="end"/>
      </w:r>
      <w:r w:rsidRPr="00A16519">
        <w:rPr>
          <w:sz w:val="24"/>
          <w:szCs w:val="24"/>
        </w:rPr>
        <w:t>.</w:t>
      </w:r>
      <w:r>
        <w:rPr>
          <w:sz w:val="24"/>
          <w:szCs w:val="24"/>
        </w:rPr>
        <w:t xml:space="preserve"> In my own case, I must bear in mind that the reasons that individual academic scientists have for conducting a particular project or related activity in a particular way, or with a particular collaborator, may not perfectly correspond to the reasons that the university, sponsors, other collaborators, and wider society have for allowing, valuing and supporting the conditions which allow this scientific activity to occur – indeed, some evidence from interviews with academic scientists suggests the</w:t>
      </w:r>
      <w:r w:rsidR="00A46862">
        <w:rPr>
          <w:sz w:val="24"/>
          <w:szCs w:val="24"/>
        </w:rPr>
        <w:t>y</w:t>
      </w:r>
      <w:r>
        <w:rPr>
          <w:sz w:val="24"/>
          <w:szCs w:val="24"/>
        </w:rPr>
        <w:t xml:space="preserve"> are “generally articulate about needing resources, but not about the political alliances that shape funding” (Slaughter et al., 2004, p. 139).</w:t>
      </w:r>
    </w:p>
    <w:p w14:paraId="0C7EE215" w14:textId="77777777" w:rsidR="00082217" w:rsidRDefault="00082217" w:rsidP="00046D95">
      <w:pPr>
        <w:autoSpaceDE w:val="0"/>
        <w:autoSpaceDN w:val="0"/>
        <w:adjustRightInd w:val="0"/>
        <w:spacing w:after="120" w:line="360" w:lineRule="auto"/>
      </w:pPr>
      <w:r>
        <w:rPr>
          <w:sz w:val="24"/>
          <w:szCs w:val="24"/>
        </w:rPr>
        <w:t xml:space="preserve">Critical realism also has broader implications for how we should approach social scientific research, including the role of theory and methods. The generation of new knowledge by abductive and retroductive reasoning can in principle be attained with the support of any method of data collection and analysis. Critical realist research therefore permits of all forms of qualitative, quantitative or mixed methods, and of a whole range of data sources. Within given projects, inductive and deductive reasoning can both also have their place, although critical realism would conceive of these as auxiliary to processes of abduction and retroduction </w:t>
      </w:r>
      <w:r w:rsidR="00233012">
        <w:rPr>
          <w:sz w:val="24"/>
          <w:szCs w:val="24"/>
        </w:rPr>
        <w:fldChar w:fldCharType="begin"/>
      </w:r>
      <w:r>
        <w:rPr>
          <w:sz w:val="24"/>
          <w:szCs w:val="24"/>
        </w:rPr>
        <w:instrText xml:space="preserve"> ADDIN EN.CITE &lt;EndNote&gt;&lt;Cite&gt;&lt;Author&gt;Danermark&lt;/Author&gt;&lt;Year&gt;2002&lt;/Year&gt;&lt;IDText&gt;Explaining society: critical realism in the social sciences&lt;/IDText&gt;&lt;DisplayText&gt;(Danermark et al., 2002; Sayer, 2010)&lt;/DisplayText&gt;&lt;record&gt;&lt;keywords&gt;&lt;keyword&gt;Sociology -- Methodology&lt;/keyword&gt;&lt;keyword&gt;Social sciences -- Methodology&lt;/keyword&gt;&lt;keyword&gt;Critical realism&lt;/keyword&gt;&lt;keyword&gt;Philosophy, Modern&lt;/keyword&gt;&lt;keyword&gt;Realism&lt;/keyword&gt;&lt;/keywords&gt;&lt;titles&gt;&lt;title&gt;Explaining society: critical realism in the social sciences&lt;/title&gt;&lt;/titles&gt;&lt;contributors&gt;&lt;authors&gt;&lt;author&gt;Danermark, Berth&lt;/author&gt;&lt;author&gt;Ekstrom, Mats&lt;/author&gt;&lt;author&gt;Jakobsen, Liselotte&lt;/author&gt;&lt;author&gt;Karlsson, Jan Ch.&lt;/author&gt;&lt;/authors&gt;&lt;/contributors&gt;&lt;added-date format="utc"&gt;1530802367&lt;/added-date&gt;&lt;pub-location&gt;London&lt;/pub-location&gt;&lt;ref-type name="Book"&gt;6&lt;/ref-type&gt;&lt;dates&gt;&lt;year&gt;2002&lt;/year&gt;&lt;/dates&gt;&lt;rec-number&gt;7593&lt;/rec-number&gt;&lt;publisher&gt;Routledge&lt;/publisher&gt;&lt;last-updated-date format="utc"&gt;1530804819&lt;/last-updated-date&gt;&lt;/record&gt;&lt;/Cite&gt;&lt;Cite&gt;&lt;Author&gt;Sayer&lt;/Author&gt;&lt;Year&gt;2010&lt;/Year&gt;&lt;IDText&gt;Method in social science: a realist approach&lt;/IDText&gt;&lt;record&gt;&lt;keywords&gt;&lt;keyword&gt;Social sciences -- Methodology&lt;/keyword&gt;&lt;/keywords&gt;&lt;titles&gt;&lt;title&gt;Method in social science: a realist approach&lt;/title&gt;&lt;/titles&gt;&lt;contributors&gt;&lt;authors&gt;&lt;author&gt;Sayer, Andrew&lt;/author&gt;&lt;/authors&gt;&lt;/contributors&gt;&lt;edition&gt;2nd&lt;/edition&gt;&lt;added-date format="utc"&gt;1452614083&lt;/added-date&gt;&lt;pub-location&gt;Abingdon&lt;/pub-location&gt;&lt;ref-type name="Book"&gt;6&lt;/ref-type&gt;&lt;dates&gt;&lt;year&gt;2010&lt;/year&gt;&lt;/dates&gt;&lt;rec-number&gt;20&lt;/rec-number&gt;&lt;publisher&gt;Routledge&lt;/publisher&gt;&lt;last-updated-date format="utc"&gt;1477779891&lt;/last-updated-date&gt;&lt;/record&gt;&lt;/Cite&gt;&lt;/EndNote&gt;</w:instrText>
      </w:r>
      <w:r w:rsidR="00233012">
        <w:rPr>
          <w:sz w:val="24"/>
          <w:szCs w:val="24"/>
        </w:rPr>
        <w:fldChar w:fldCharType="separate"/>
      </w:r>
      <w:r>
        <w:rPr>
          <w:noProof/>
          <w:sz w:val="24"/>
          <w:szCs w:val="24"/>
        </w:rPr>
        <w:t>(Danermark et al., 2002; Sayer, 2010)</w:t>
      </w:r>
      <w:r w:rsidR="00233012">
        <w:rPr>
          <w:sz w:val="24"/>
          <w:szCs w:val="24"/>
        </w:rPr>
        <w:fldChar w:fldCharType="end"/>
      </w:r>
      <w:r>
        <w:rPr>
          <w:sz w:val="24"/>
          <w:szCs w:val="24"/>
        </w:rPr>
        <w:t xml:space="preserve">. Most important is that for critical realism, and for abductive and retroductive reasoning more generally, theory takes priority as the driver of new knowledge generation: theorising about “generative mechanisms” can be considered the “main undertaking in research” so that “theory should guide research and not be subordinate to specific methodological rules of how research should be conducted” </w:t>
      </w:r>
      <w:r w:rsidR="00233012">
        <w:rPr>
          <w:sz w:val="24"/>
          <w:szCs w:val="24"/>
        </w:rPr>
        <w:fldChar w:fldCharType="begin"/>
      </w:r>
      <w:r>
        <w:rPr>
          <w:sz w:val="24"/>
          <w:szCs w:val="24"/>
        </w:rPr>
        <w:instrText xml:space="preserve"> ADDIN EN.CITE &lt;EndNote&gt;&lt;Cite&gt;&lt;Author&gt;Danermark&lt;/Author&gt;&lt;Year&gt;2002&lt;/Year&gt;&lt;IDText&gt;Explaining society: critical realism in the social sciences&lt;/IDText&gt;&lt;Pages&gt; 2`, 154&lt;/Pages&gt;&lt;DisplayText&gt;(Danermark et al., 2002, pp. 2, 154)&lt;/DisplayText&gt;&lt;record&gt;&lt;keywords&gt;&lt;keyword&gt;Sociology -- Methodology&lt;/keyword&gt;&lt;keyword&gt;Social sciences -- Methodology&lt;/keyword&gt;&lt;keyword&gt;Critical realism&lt;/keyword&gt;&lt;keyword&gt;Philosophy, Modern&lt;/keyword&gt;&lt;keyword&gt;Realism&lt;/keyword&gt;&lt;/keywords&gt;&lt;titles&gt;&lt;title&gt;Explaining society: critical realism in the social sciences&lt;/title&gt;&lt;/titles&gt;&lt;contributors&gt;&lt;authors&gt;&lt;author&gt;Danermark, Berth&lt;/author&gt;&lt;author&gt;Ekstrom, Mats&lt;/author&gt;&lt;author&gt;Jakobsen, Liselotte&lt;/author&gt;&lt;author&gt;Karlsson, Jan Ch.&lt;/author&gt;&lt;/authors&gt;&lt;/contributors&gt;&lt;added-date format="utc"&gt;1530787967&lt;/added-date&gt;&lt;pub-location&gt;London&lt;/pub-location&gt;&lt;ref-type name="Book"&gt;6&lt;/ref-type&gt;&lt;dates&gt;&lt;year&gt;2002&lt;/year&gt;&lt;/dates&gt;&lt;rec-number&gt;7593&lt;/rec-number&gt;&lt;publisher&gt;Routledge&lt;/publisher&gt;&lt;last-updated-date format="utc"&gt;1530790419&lt;/last-updated-date&gt;&lt;/record&gt;&lt;/Cite&gt;&lt;/EndNote&gt;</w:instrText>
      </w:r>
      <w:r w:rsidR="00233012">
        <w:rPr>
          <w:sz w:val="24"/>
          <w:szCs w:val="24"/>
        </w:rPr>
        <w:fldChar w:fldCharType="separate"/>
      </w:r>
      <w:r>
        <w:rPr>
          <w:noProof/>
          <w:sz w:val="24"/>
          <w:szCs w:val="24"/>
        </w:rPr>
        <w:t>(Danermark et al., 2002, pp. 2, 154)</w:t>
      </w:r>
      <w:r w:rsidR="00233012">
        <w:rPr>
          <w:sz w:val="24"/>
          <w:szCs w:val="24"/>
        </w:rPr>
        <w:fldChar w:fldCharType="end"/>
      </w:r>
      <w:r>
        <w:rPr>
          <w:sz w:val="24"/>
          <w:szCs w:val="24"/>
        </w:rPr>
        <w:t xml:space="preserve">. </w:t>
      </w:r>
    </w:p>
    <w:p w14:paraId="7AB3EA2F" w14:textId="77777777" w:rsidR="00082217" w:rsidRDefault="00082217" w:rsidP="00046D95">
      <w:pPr>
        <w:autoSpaceDE w:val="0"/>
        <w:autoSpaceDN w:val="0"/>
        <w:adjustRightInd w:val="0"/>
        <w:spacing w:after="120" w:line="360" w:lineRule="auto"/>
        <w:rPr>
          <w:sz w:val="24"/>
          <w:szCs w:val="24"/>
        </w:rPr>
      </w:pPr>
      <w:r>
        <w:rPr>
          <w:sz w:val="24"/>
          <w:szCs w:val="24"/>
        </w:rPr>
        <w:t xml:space="preserve">Regarding the compatibility of my philosophical and my theoretical influences, Bernstein </w:t>
      </w:r>
      <w:r w:rsidR="00233012">
        <w:rPr>
          <w:sz w:val="24"/>
          <w:szCs w:val="24"/>
        </w:rPr>
        <w:fldChar w:fldCharType="begin"/>
      </w:r>
      <w:r>
        <w:rPr>
          <w:sz w:val="24"/>
          <w:szCs w:val="24"/>
        </w:rPr>
        <w:instrText xml:space="preserve"> ADDIN EN.CITE &lt;EndNote&gt;&lt;Cite ExcludeAuth="1"&gt;&lt;Author&gt;Bernstein&lt;/Author&gt;&lt;Year&gt;2000&lt;/Year&gt;&lt;IDText&gt;Pedagogy, symbolic control, and identity: Theory, research, critique&lt;/IDText&gt;&lt;DisplayText&gt;(2000)&lt;/DisplayText&gt;&lt;record&gt;&lt;isbn&gt;084769576X&lt;/isbn&gt;&lt;titles&gt;&lt;title&gt;Pedagogy, symbolic control, and identity: Theory, research, critique&lt;/title&gt;&lt;/titles&gt;&lt;number&gt;4&lt;/number&gt;&lt;contributors&gt;&lt;authors&gt;&lt;author&gt;Bernstein, Basil&lt;/author&gt;&lt;/authors&gt;&lt;/contributors&gt;&lt;edition&gt;2nd&lt;/edition&gt;&lt;added-date format="utc"&gt;1452725855&lt;/added-date&gt;&lt;pub-location&gt;Oxford&lt;/pub-location&gt;&lt;ref-type name="Book"&gt;6&lt;/ref-type&gt;&lt;dates&gt;&lt;year&gt;2000&lt;/year&gt;&lt;/dates&gt;&lt;rec-number&gt;185&lt;/rec-number&gt;&lt;publisher&gt;Rowman &amp;amp; Littlefield&lt;/publisher&gt;&lt;last-updated-date format="utc"&gt;1477781208&lt;/last-updated-date&gt;&lt;/record&gt;&lt;/Cite&gt;&lt;/EndNote&gt;</w:instrText>
      </w:r>
      <w:r w:rsidR="00233012">
        <w:rPr>
          <w:sz w:val="24"/>
          <w:szCs w:val="24"/>
        </w:rPr>
        <w:fldChar w:fldCharType="separate"/>
      </w:r>
      <w:r>
        <w:rPr>
          <w:noProof/>
          <w:sz w:val="24"/>
          <w:szCs w:val="24"/>
        </w:rPr>
        <w:t>(2000)</w:t>
      </w:r>
      <w:r w:rsidR="00233012">
        <w:rPr>
          <w:sz w:val="24"/>
          <w:szCs w:val="24"/>
        </w:rPr>
        <w:fldChar w:fldCharType="end"/>
      </w:r>
      <w:r>
        <w:rPr>
          <w:sz w:val="24"/>
          <w:szCs w:val="24"/>
        </w:rPr>
        <w:t xml:space="preserve"> is himself equally clear that theory is the main driver of knowledge-generation – “the theory, however primitive, has always come before the research” </w:t>
      </w:r>
      <w:r w:rsidR="00233012">
        <w:rPr>
          <w:sz w:val="24"/>
          <w:szCs w:val="24"/>
        </w:rPr>
        <w:fldChar w:fldCharType="begin"/>
      </w:r>
      <w:r>
        <w:rPr>
          <w:sz w:val="24"/>
          <w:szCs w:val="24"/>
        </w:rPr>
        <w:instrText xml:space="preserve"> ADDIN EN.CITE &lt;EndNote&gt;&lt;Cite ExcludeAuth="1" ExcludeYear="1"&gt;&lt;Author&gt;Bernstein&lt;/Author&gt;&lt;Year&gt;2000&lt;/Year&gt;&lt;IDText&gt;Pedagogy, symbolic control, and identity: Theory, research, critique&lt;/IDText&gt;&lt;Pages&gt;93&lt;/Pages&gt;&lt;DisplayText&gt;(p. 93)&lt;/DisplayText&gt;&lt;record&gt;&lt;isbn&gt;084769576X&lt;/isbn&gt;&lt;titles&gt;&lt;title&gt;Pedagogy, symbolic control, and identity: Theory, research, critique&lt;/title&gt;&lt;/titles&gt;&lt;number&gt;4&lt;/number&gt;&lt;contributors&gt;&lt;authors&gt;&lt;author&gt;Bernstein, Basil&lt;/author&gt;&lt;/authors&gt;&lt;/contributors&gt;&lt;edition&gt;2nd&lt;/edition&gt;&lt;added-date format="utc"&gt;1452725855&lt;/added-date&gt;&lt;pub-location&gt;Oxford&lt;/pub-location&gt;&lt;ref-type name="Book"&gt;6&lt;/ref-type&gt;&lt;dates&gt;&lt;year&gt;2000&lt;/year&gt;&lt;/dates&gt;&lt;rec-number&gt;185&lt;/rec-number&gt;&lt;publisher&gt;Rowman &amp;amp; Littlefield&lt;/publisher&gt;&lt;last-updated-date format="utc"&gt;1477781208&lt;/last-updated-date&gt;&lt;/record&gt;&lt;/Cite&gt;&lt;/EndNote&gt;</w:instrText>
      </w:r>
      <w:r w:rsidR="00233012">
        <w:rPr>
          <w:sz w:val="24"/>
          <w:szCs w:val="24"/>
        </w:rPr>
        <w:fldChar w:fldCharType="separate"/>
      </w:r>
      <w:r>
        <w:rPr>
          <w:noProof/>
          <w:sz w:val="24"/>
          <w:szCs w:val="24"/>
        </w:rPr>
        <w:t>(p. 93)</w:t>
      </w:r>
      <w:r w:rsidR="00233012">
        <w:rPr>
          <w:sz w:val="24"/>
          <w:szCs w:val="24"/>
        </w:rPr>
        <w:fldChar w:fldCharType="end"/>
      </w:r>
      <w:r>
        <w:rPr>
          <w:sz w:val="24"/>
          <w:szCs w:val="24"/>
        </w:rPr>
        <w:t>. Indeed, the compatibility of Bernstein with critical realism has been emphasised by recent Bernsteinian scholarship. Bernstein’s intellectual ‘offspring’ (his students and theirs)</w:t>
      </w:r>
      <w:r w:rsidRPr="00B13DEE">
        <w:rPr>
          <w:sz w:val="24"/>
          <w:szCs w:val="24"/>
        </w:rPr>
        <w:t xml:space="preserve"> have explicitly drawn on Bhaskar’s critical realism to build upon Bernstein’s legacy in the sociology of education, primarily in order to make the case for a social basis for the objectivity of knowledge</w:t>
      </w:r>
      <w:r>
        <w:rPr>
          <w:sz w:val="24"/>
          <w:szCs w:val="24"/>
        </w:rPr>
        <w:t xml:space="preserve"> and for the centrality of knowledge in educational curricula</w:t>
      </w:r>
      <w:r w:rsidRPr="00B13DEE">
        <w:rPr>
          <w:sz w:val="24"/>
          <w:szCs w:val="24"/>
        </w:rPr>
        <w:t xml:space="preserve">, coalescing around what they term ‘social realism’ </w:t>
      </w:r>
      <w:r w:rsidR="00233012" w:rsidRPr="00B13DEE">
        <w:rPr>
          <w:sz w:val="24"/>
          <w:szCs w:val="24"/>
        </w:rPr>
        <w:fldChar w:fldCharType="begin"/>
      </w:r>
      <w:r w:rsidRPr="00B13DEE">
        <w:rPr>
          <w:sz w:val="24"/>
          <w:szCs w:val="24"/>
        </w:rPr>
        <w:instrText xml:space="preserve"> ADDIN EN.CITE &lt;EndNote&gt;&lt;Cite&gt;&lt;Author&gt;Maton&lt;/Author&gt;&lt;Year&gt;2010&lt;/Year&gt;&lt;IDText&gt;Social realism, knowledge and the sociology of education: coalitions of the mind&lt;/IDText&gt;&lt;DisplayText&gt;(Maton &amp;amp; Moore, 2010; Young, 2008)&lt;/DisplayText&gt;&lt;record&gt;&lt;titles&gt;&lt;title&gt;Social realism, knowledge and the sociology of education: coalitions of the mind&lt;/title&gt;&lt;/titles&gt;&lt;contributors&gt;&lt;authors&gt;&lt;author&gt;Maton, Karl&lt;/author&gt;&lt;author&gt;Moore, Rob&lt;/author&gt;&lt;/authors&gt;&lt;/contributors&gt;&lt;added-date format="utc"&gt;1452829748&lt;/added-date&gt;&lt;pub-location&gt;London&lt;/pub-location&gt;&lt;ref-type name="Edited Book"&gt;28&lt;/ref-type&gt;&lt;dates&gt;&lt;year&gt;2010&lt;/year&gt;&lt;/dates&gt;&lt;rec-number&gt;207&lt;/rec-number&gt;&lt;publisher&gt;Continuum&lt;/publisher&gt;&lt;last-updated-date format="utc"&gt;1469229868&lt;/last-updated-date&gt;&lt;/record&gt;&lt;/Cite&gt;&lt;Cite&gt;&lt;Author&gt;Young&lt;/Author&gt;&lt;Year&gt;2008&lt;/Year&gt;&lt;IDText&gt;Bringing knowledge back in: from social constructivism to social realism in the sociology of education&lt;/IDText&gt;&lt;record&gt;&lt;keywords&gt;&lt;keyword&gt;Educational sociology&lt;/keyword&gt;&lt;keyword&gt;Education -- Curricula&lt;/keyword&gt;&lt;keyword&gt;Constructivism (Education)&lt;/keyword&gt;&lt;/keywords&gt;&lt;titles&gt;&lt;title&gt;Bringing knowledge back in: from social constructivism to social realism in the sociology of education&lt;/title&gt;&lt;/titles&gt;&lt;contributors&gt;&lt;authors&gt;&lt;author&gt;Young, Michael F. D.&lt;/author&gt;&lt;/authors&gt;&lt;/contributors&gt;&lt;added-date format="utc"&gt;1452829937&lt;/added-date&gt;&lt;pub-location&gt;London&lt;/pub-location&gt;&lt;ref-type name="Book"&gt;6&lt;/ref-type&gt;&lt;dates&gt;&lt;year&gt;2008&lt;/year&gt;&lt;/dates&gt;&lt;rec-number&gt;208&lt;/rec-number&gt;&lt;publisher&gt;Routledge&lt;/publisher&gt;&lt;last-updated-date format="utc"&gt;1469229868&lt;/last-updated-date&gt;&lt;/record&gt;&lt;/Cite&gt;&lt;/EndNote&gt;</w:instrText>
      </w:r>
      <w:r w:rsidR="00233012" w:rsidRPr="00B13DEE">
        <w:rPr>
          <w:sz w:val="24"/>
          <w:szCs w:val="24"/>
        </w:rPr>
        <w:fldChar w:fldCharType="separate"/>
      </w:r>
      <w:r w:rsidRPr="00B13DEE">
        <w:rPr>
          <w:noProof/>
          <w:sz w:val="24"/>
          <w:szCs w:val="24"/>
        </w:rPr>
        <w:t>(Maton &amp; Moore, 2010; Young, 2008)</w:t>
      </w:r>
      <w:r w:rsidR="00233012" w:rsidRPr="00B13DEE">
        <w:rPr>
          <w:sz w:val="24"/>
          <w:szCs w:val="24"/>
        </w:rPr>
        <w:fldChar w:fldCharType="end"/>
      </w:r>
      <w:r w:rsidRPr="00B13DEE">
        <w:rPr>
          <w:sz w:val="24"/>
          <w:szCs w:val="24"/>
        </w:rPr>
        <w:t>.</w:t>
      </w:r>
      <w:r>
        <w:rPr>
          <w:sz w:val="24"/>
          <w:szCs w:val="24"/>
        </w:rPr>
        <w:t xml:space="preserve"> And the following accounts of Bernstein’s work clearly indicate the theory-driven abductive and retroductive reasoning at its heart:</w:t>
      </w:r>
    </w:p>
    <w:p w14:paraId="632C13DE" w14:textId="77777777" w:rsidR="00082217" w:rsidRDefault="00082217" w:rsidP="008D30CC">
      <w:pPr>
        <w:autoSpaceDE w:val="0"/>
        <w:autoSpaceDN w:val="0"/>
        <w:adjustRightInd w:val="0"/>
        <w:spacing w:after="120" w:line="240" w:lineRule="auto"/>
        <w:ind w:left="720"/>
        <w:rPr>
          <w:sz w:val="24"/>
          <w:szCs w:val="24"/>
        </w:rPr>
      </w:pPr>
      <w:r>
        <w:rPr>
          <w:sz w:val="24"/>
          <w:szCs w:val="24"/>
        </w:rPr>
        <w:t xml:space="preserve">“Theory, for Bernstein, has at least a two-pronged role. The first is to grasp the real... But the real itself is to be understood not in a static sense but in a dynamic one; every actually existing real nurtures within it a series of logical alternative possible futures. This second, pre-eminent role of theory is to grasp the real as the realization of only one of a series of logical possibilities.” </w:t>
      </w:r>
      <w:r w:rsidR="00233012">
        <w:rPr>
          <w:sz w:val="24"/>
          <w:szCs w:val="24"/>
        </w:rPr>
        <w:fldChar w:fldCharType="begin"/>
      </w:r>
      <w:r>
        <w:rPr>
          <w:sz w:val="24"/>
          <w:szCs w:val="24"/>
        </w:rPr>
        <w:instrText xml:space="preserve"> ADDIN EN.CITE &lt;EndNote&gt;&lt;Cite&gt;&lt;Author&gt;Muller&lt;/Author&gt;&lt;Year&gt;2004&lt;/Year&gt;&lt;IDText&gt;Introduction: The possibilities of Basil Bernstein&lt;/IDText&gt;&lt;Pages&gt;4&lt;/Pages&gt;&lt;DisplayText&gt;(Muller, 2004, p. 4)&lt;/DisplayText&gt;&lt;record&gt;&lt;keywords&gt;&lt;keyword&gt;Bernstein, Basil B -- Congresses&lt;/keyword&gt;&lt;keyword&gt;Educational sociology -- Congresses&lt;/keyword&gt;&lt;keyword&gt;Critical pedagogy -- Congresses&lt;/keyword&gt;&lt;keyword&gt;Critical humanism in education&lt;/keyword&gt;&lt;keyword&gt;Radical pedagogy&lt;/keyword&gt;&lt;keyword&gt;Critical theory&lt;/keyword&gt;&lt;keyword&gt;Education&lt;/keyword&gt;&lt;keyword&gt;Popular education&lt;/keyword&gt;&lt;keyword&gt;Transformative learning&lt;/keyword&gt;&lt;/keywords&gt;&lt;titles&gt;&lt;title&gt;Introduction: The possibilities of Basil Bernstein&lt;/title&gt;&lt;secondary-title&gt;Reading Bernstein, researching Bernstein&lt;/secondary-title&gt;&lt;/titles&gt;&lt;contributors&gt;&lt;authors&gt;&lt;author&gt;Muller, Johan&lt;/author&gt;&lt;/authors&gt;&lt;/contributors&gt;&lt;added-date format="utc"&gt;1543765091&lt;/added-date&gt;&lt;pub-location&gt;London&lt;/pub-location&gt;&lt;ref-type name="Book Section"&gt;5&lt;/ref-type&gt;&lt;dates&gt;&lt;year&gt;2004&lt;/year&gt;&lt;/dates&gt;&lt;rec-number&gt;7685&lt;/rec-number&gt;&lt;publisher&gt;RoutledgeFalmer&lt;/publisher&gt;&lt;last-updated-date format="utc"&gt;1543765222&lt;/last-updated-date&gt;&lt;contributors&gt;&lt;secondary-authors&gt;&lt;author&gt;Muller, Johan&lt;/author&gt;&lt;author&gt;Davies, Brian&lt;/author&gt;&lt;author&gt;Morais, Ana&lt;/author&gt;&lt;/secondary-authors&gt;&lt;/contributors&gt;&lt;/record&gt;&lt;/Cite&gt;&lt;/EndNote&gt;</w:instrText>
      </w:r>
      <w:r w:rsidR="00233012">
        <w:rPr>
          <w:sz w:val="24"/>
          <w:szCs w:val="24"/>
        </w:rPr>
        <w:fldChar w:fldCharType="separate"/>
      </w:r>
      <w:r>
        <w:rPr>
          <w:noProof/>
          <w:sz w:val="24"/>
          <w:szCs w:val="24"/>
        </w:rPr>
        <w:t>(Muller, 2004, p. 4)</w:t>
      </w:r>
      <w:r w:rsidR="00233012">
        <w:rPr>
          <w:sz w:val="24"/>
          <w:szCs w:val="24"/>
        </w:rPr>
        <w:fldChar w:fldCharType="end"/>
      </w:r>
    </w:p>
    <w:p w14:paraId="2D032329" w14:textId="77777777" w:rsidR="00082217" w:rsidRDefault="00082217" w:rsidP="008D30CC">
      <w:pPr>
        <w:autoSpaceDE w:val="0"/>
        <w:autoSpaceDN w:val="0"/>
        <w:adjustRightInd w:val="0"/>
        <w:spacing w:after="120" w:line="240" w:lineRule="auto"/>
        <w:ind w:left="720"/>
        <w:rPr>
          <w:sz w:val="24"/>
          <w:szCs w:val="24"/>
        </w:rPr>
      </w:pPr>
      <w:r>
        <w:rPr>
          <w:sz w:val="24"/>
          <w:szCs w:val="24"/>
        </w:rPr>
        <w:t xml:space="preserve">“Theory comes first and the first task of theory is the construction of ‘models’. ...The model’s principles act as </w:t>
      </w:r>
      <w:r>
        <w:rPr>
          <w:i/>
          <w:sz w:val="24"/>
          <w:szCs w:val="24"/>
        </w:rPr>
        <w:t xml:space="preserve">generative </w:t>
      </w:r>
      <w:r>
        <w:rPr>
          <w:sz w:val="24"/>
          <w:szCs w:val="24"/>
        </w:rPr>
        <w:t xml:space="preserve">principles that describe in </w:t>
      </w:r>
      <w:r>
        <w:rPr>
          <w:i/>
          <w:sz w:val="24"/>
          <w:szCs w:val="24"/>
        </w:rPr>
        <w:t xml:space="preserve">theory </w:t>
      </w:r>
      <w:r>
        <w:rPr>
          <w:sz w:val="24"/>
          <w:szCs w:val="24"/>
        </w:rPr>
        <w:t xml:space="preserve">a range of possible ‘somethings’ that </w:t>
      </w:r>
      <w:r>
        <w:rPr>
          <w:i/>
          <w:sz w:val="24"/>
          <w:szCs w:val="24"/>
        </w:rPr>
        <w:t>might</w:t>
      </w:r>
      <w:r>
        <w:rPr>
          <w:sz w:val="24"/>
          <w:szCs w:val="24"/>
        </w:rPr>
        <w:t xml:space="preserve"> be empirically present... The key methodological issue is to refine the concepts generated by the theory ... in such a way that theoretical constructs can be matched against </w:t>
      </w:r>
      <w:r>
        <w:rPr>
          <w:i/>
          <w:sz w:val="24"/>
          <w:szCs w:val="24"/>
        </w:rPr>
        <w:t xml:space="preserve">actual </w:t>
      </w:r>
      <w:r>
        <w:rPr>
          <w:sz w:val="24"/>
          <w:szCs w:val="24"/>
        </w:rPr>
        <w:t xml:space="preserve">manifestations of ... real ‘things’ in the </w:t>
      </w:r>
      <w:r>
        <w:rPr>
          <w:i/>
          <w:sz w:val="24"/>
          <w:szCs w:val="24"/>
        </w:rPr>
        <w:t xml:space="preserve">real </w:t>
      </w:r>
      <w:r>
        <w:rPr>
          <w:sz w:val="24"/>
          <w:szCs w:val="24"/>
        </w:rPr>
        <w:t xml:space="preserve">world.” </w:t>
      </w:r>
      <w:r w:rsidR="00233012">
        <w:rPr>
          <w:sz w:val="24"/>
          <w:szCs w:val="24"/>
        </w:rPr>
        <w:fldChar w:fldCharType="begin"/>
      </w:r>
      <w:r>
        <w:rPr>
          <w:sz w:val="24"/>
          <w:szCs w:val="24"/>
        </w:rPr>
        <w:instrText xml:space="preserve"> ADDIN EN.CITE &lt;EndNote&gt;&lt;Cite&gt;&lt;Author&gt;Moore&lt;/Author&gt;&lt;Year&gt;2013&lt;/Year&gt;&lt;IDText&gt;Basil Bernstein: the thinker and the field&lt;/IDText&gt;&lt;Suffix&gt;`, original emphases&lt;/Suffix&gt;&lt;Pages&gt;126&lt;/Pages&gt;&lt;DisplayText&gt;(Moore, 2013, p. 126, original emphases)&lt;/DisplayText&gt;&lt;record&gt;&lt;keywords&gt;&lt;keyword&gt;Bernstein, Basil B.&lt;/keyword&gt;&lt;keyword&gt;Educational sociology.&lt;/keyword&gt;&lt;keyword&gt;Education Philosophy.&lt;/keyword&gt;&lt;/keywords&gt;&lt;isbn&gt;9780415577038 (hbk.) : ¹75.00&amp;#xD;0415577039 (hbk.) : ¹75.00&amp;#xD;9780203818251 (ebk) : No price&lt;/isbn&gt;&lt;titles&gt;&lt;title&gt;Basil Bernstein: the thinker and the field&lt;/title&gt;&lt;/titles&gt;&lt;call-num&gt;306.43 23&amp;#xD;British Library DSC m13/.10419&lt;/call-num&gt;&lt;contributors&gt;&lt;authors&gt;&lt;author&gt;Moore, Rob&lt;/author&gt;&lt;/authors&gt;&lt;/contributors&gt;&lt;added-date format="utc"&gt;1452837687&lt;/added-date&gt;&lt;pub-location&gt;London&lt;/pub-location&gt;&lt;ref-type name="Book"&gt;6&lt;/ref-type&gt;&lt;dates&gt;&lt;year&gt;2013&lt;/year&gt;&lt;/dates&gt;&lt;rec-number&gt;213&lt;/rec-number&gt;&lt;publisher&gt;Routledge&lt;/publisher&gt;&lt;last-updated-date format="utc"&gt;1469229868&lt;/last-updated-date&gt;&lt;/record&gt;&lt;/Cite&gt;&lt;/EndNote&gt;</w:instrText>
      </w:r>
      <w:r w:rsidR="00233012">
        <w:rPr>
          <w:sz w:val="24"/>
          <w:szCs w:val="24"/>
        </w:rPr>
        <w:fldChar w:fldCharType="separate"/>
      </w:r>
      <w:r>
        <w:rPr>
          <w:noProof/>
          <w:sz w:val="24"/>
          <w:szCs w:val="24"/>
        </w:rPr>
        <w:t>(Moore, 2013, p. 126, original emphases)</w:t>
      </w:r>
      <w:r w:rsidR="00233012">
        <w:rPr>
          <w:sz w:val="24"/>
          <w:szCs w:val="24"/>
        </w:rPr>
        <w:fldChar w:fldCharType="end"/>
      </w:r>
    </w:p>
    <w:p w14:paraId="6C68AADE" w14:textId="77777777" w:rsidR="00082217" w:rsidRDefault="00082217" w:rsidP="00046D95">
      <w:pPr>
        <w:autoSpaceDE w:val="0"/>
        <w:autoSpaceDN w:val="0"/>
        <w:adjustRightInd w:val="0"/>
        <w:spacing w:after="120" w:line="360" w:lineRule="auto"/>
        <w:rPr>
          <w:sz w:val="24"/>
          <w:szCs w:val="24"/>
        </w:rPr>
      </w:pPr>
      <w:r>
        <w:rPr>
          <w:sz w:val="24"/>
          <w:szCs w:val="24"/>
        </w:rPr>
        <w:t xml:space="preserve">My research has indeed been driven primarily by theory, specifically the theoretical framing of universities through the boundary lens (Vakkuri, 2004). This allowed the problem of the role of universities in the context of the impact agenda to be framed in terms of the relative strength and shape of academic boundaries. </w:t>
      </w:r>
    </w:p>
    <w:p w14:paraId="066FF1BA" w14:textId="39615CC5" w:rsidR="00082217" w:rsidRDefault="00082217" w:rsidP="00CE1B98">
      <w:pPr>
        <w:pStyle w:val="Heading2"/>
      </w:pPr>
      <w:bookmarkStart w:id="68" w:name="_Toc536717937"/>
      <w:bookmarkStart w:id="69" w:name="_Toc31701965"/>
      <w:r>
        <w:t>Methods</w:t>
      </w:r>
      <w:bookmarkEnd w:id="68"/>
      <w:bookmarkEnd w:id="69"/>
    </w:p>
    <w:p w14:paraId="47BF23EB" w14:textId="3331C5DE" w:rsidR="00082217" w:rsidRDefault="00082217" w:rsidP="004855DD">
      <w:pPr>
        <w:pStyle w:val="Heading3"/>
      </w:pPr>
      <w:bookmarkStart w:id="70" w:name="_Toc536717939"/>
      <w:bookmarkStart w:id="71" w:name="_Toc31701966"/>
      <w:r>
        <w:t>Sampl</w:t>
      </w:r>
      <w:bookmarkEnd w:id="70"/>
      <w:r w:rsidR="00B37625">
        <w:t>e and sampling strategy</w:t>
      </w:r>
      <w:bookmarkEnd w:id="71"/>
    </w:p>
    <w:p w14:paraId="486EF32C" w14:textId="4C87DDC7" w:rsidR="009379D5" w:rsidRDefault="00544E36" w:rsidP="00046D95">
      <w:pPr>
        <w:spacing w:after="120" w:line="360" w:lineRule="auto"/>
        <w:rPr>
          <w:sz w:val="24"/>
          <w:szCs w:val="24"/>
        </w:rPr>
      </w:pPr>
      <w:r>
        <w:rPr>
          <w:sz w:val="24"/>
          <w:szCs w:val="24"/>
        </w:rPr>
        <w:t xml:space="preserve">Qualitative critical realist research emphasises </w:t>
      </w:r>
      <w:r>
        <w:rPr>
          <w:i/>
          <w:sz w:val="24"/>
          <w:szCs w:val="24"/>
        </w:rPr>
        <w:t>context</w:t>
      </w:r>
      <w:r w:rsidR="00585B9E">
        <w:rPr>
          <w:i/>
          <w:sz w:val="24"/>
          <w:szCs w:val="24"/>
        </w:rPr>
        <w:t xml:space="preserve"> </w:t>
      </w:r>
      <w:r w:rsidR="00585B9E">
        <w:rPr>
          <w:sz w:val="24"/>
          <w:szCs w:val="24"/>
        </w:rPr>
        <w:t>– it involves intensive study of the contexts of phenomena of interest in order to understand structures and mechanisms which help to explain how the phenomena of interest play out in the ways they do</w:t>
      </w:r>
      <w:r>
        <w:rPr>
          <w:i/>
          <w:sz w:val="24"/>
          <w:szCs w:val="24"/>
        </w:rPr>
        <w:t xml:space="preserve"> </w:t>
      </w:r>
      <w:r w:rsidR="00F2774F">
        <w:rPr>
          <w:sz w:val="24"/>
          <w:szCs w:val="24"/>
        </w:rPr>
        <w:fldChar w:fldCharType="begin">
          <w:fldData xml:space="preserve">PEVuZE5vdGU+PENpdGU+PEF1dGhvcj5LZXNzbGVyPC9BdXRob3I+PFllYXI+MjAxNDwvWWVhcj48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</w:fldData>
        </w:fldChar>
      </w:r>
      <w:r w:rsidR="004855DD">
        <w:rPr>
          <w:sz w:val="24"/>
          <w:szCs w:val="24"/>
        </w:rPr>
        <w:instrText xml:space="preserve"> ADDIN EN.CITE </w:instrText>
      </w:r>
      <w:r w:rsidR="004855DD">
        <w:rPr>
          <w:sz w:val="24"/>
          <w:szCs w:val="24"/>
        </w:rPr>
        <w:fldChar w:fldCharType="begin">
          <w:fldData xml:space="preserve">PEVuZE5vdGU+PENpdGU+PEF1dGhvcj5LZXNzbGVyPC9BdXRob3I+PFllYXI+MjAxNDwvWWVhcj48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</w:fldData>
        </w:fldChar>
      </w:r>
      <w:r w:rsidR="004855DD">
        <w:rPr>
          <w:sz w:val="24"/>
          <w:szCs w:val="24"/>
        </w:rPr>
        <w:instrText xml:space="preserve"> ADDIN EN.CITE.DATA </w:instrText>
      </w:r>
      <w:r w:rsidR="004855DD">
        <w:rPr>
          <w:sz w:val="24"/>
          <w:szCs w:val="24"/>
        </w:rPr>
      </w:r>
      <w:r w:rsidR="004855DD">
        <w:rPr>
          <w:sz w:val="24"/>
          <w:szCs w:val="24"/>
        </w:rPr>
        <w:fldChar w:fldCharType="end"/>
      </w:r>
      <w:r w:rsidR="00F2774F">
        <w:rPr>
          <w:sz w:val="24"/>
          <w:szCs w:val="24"/>
        </w:rPr>
      </w:r>
      <w:r w:rsidR="00F2774F">
        <w:rPr>
          <w:sz w:val="24"/>
          <w:szCs w:val="24"/>
        </w:rPr>
        <w:fldChar w:fldCharType="separate"/>
      </w:r>
      <w:r w:rsidR="004855DD">
        <w:rPr>
          <w:noProof/>
          <w:sz w:val="24"/>
          <w:szCs w:val="24"/>
        </w:rPr>
        <w:t>(Danermark et al., 2002; Kessler &amp; Bach, 2014)</w:t>
      </w:r>
      <w:r w:rsidR="00F2774F">
        <w:rPr>
          <w:sz w:val="24"/>
          <w:szCs w:val="24"/>
        </w:rPr>
        <w:fldChar w:fldCharType="end"/>
      </w:r>
      <w:r w:rsidR="00585B9E">
        <w:rPr>
          <w:sz w:val="24"/>
          <w:szCs w:val="24"/>
        </w:rPr>
        <w:t xml:space="preserve">. </w:t>
      </w:r>
      <w:r w:rsidR="006035DC">
        <w:rPr>
          <w:sz w:val="24"/>
          <w:szCs w:val="24"/>
        </w:rPr>
        <w:t>My study seeks to understand research-related academic boundary transactions and their role in influencing the reproduction or potential weakening of academic boundaries</w:t>
      </w:r>
      <w:r w:rsidR="00504558">
        <w:rPr>
          <w:sz w:val="24"/>
          <w:szCs w:val="24"/>
        </w:rPr>
        <w:t xml:space="preserve">. </w:t>
      </w:r>
      <w:r w:rsidR="009A3421">
        <w:rPr>
          <w:sz w:val="24"/>
          <w:szCs w:val="24"/>
        </w:rPr>
        <w:t>It</w:t>
      </w:r>
      <w:r w:rsidR="009379D5">
        <w:rPr>
          <w:sz w:val="24"/>
          <w:szCs w:val="24"/>
        </w:rPr>
        <w:t xml:space="preserve"> therefore</w:t>
      </w:r>
      <w:r w:rsidR="009A3421">
        <w:rPr>
          <w:sz w:val="24"/>
          <w:szCs w:val="24"/>
        </w:rPr>
        <w:t xml:space="preserve"> studies boundary transactions in their contexts</w:t>
      </w:r>
      <w:r w:rsidR="00C83F28">
        <w:rPr>
          <w:sz w:val="24"/>
          <w:szCs w:val="24"/>
        </w:rPr>
        <w:t xml:space="preserve">. </w:t>
      </w:r>
    </w:p>
    <w:p w14:paraId="34786878" w14:textId="3EB29B64" w:rsidR="00990B34" w:rsidRPr="00990B34" w:rsidRDefault="009379D5" w:rsidP="00046D95">
      <w:pPr>
        <w:spacing w:after="120" w:line="360" w:lineRule="auto"/>
        <w:rPr>
          <w:sz w:val="24"/>
          <w:szCs w:val="24"/>
        </w:rPr>
      </w:pPr>
      <w:r w:rsidRPr="00B33BCF">
        <w:rPr>
          <w:sz w:val="24"/>
          <w:szCs w:val="24"/>
        </w:rPr>
        <w:t xml:space="preserve">I chose to sample cases of academic research </w:t>
      </w:r>
      <w:r w:rsidR="003A6D83" w:rsidRPr="00B33BCF">
        <w:rPr>
          <w:sz w:val="24"/>
          <w:szCs w:val="24"/>
        </w:rPr>
        <w:t>that</w:t>
      </w:r>
      <w:r w:rsidRPr="00B33BCF">
        <w:rPr>
          <w:sz w:val="24"/>
          <w:szCs w:val="24"/>
        </w:rPr>
        <w:t xml:space="preserve"> had been </w:t>
      </w:r>
      <w:r w:rsidR="00C83F28" w:rsidRPr="00B33BCF">
        <w:rPr>
          <w:sz w:val="24"/>
          <w:szCs w:val="24"/>
        </w:rPr>
        <w:t xml:space="preserve">recognised for </w:t>
      </w:r>
      <w:r w:rsidR="00603A39" w:rsidRPr="00B33BCF">
        <w:rPr>
          <w:sz w:val="24"/>
          <w:szCs w:val="24"/>
        </w:rPr>
        <w:t xml:space="preserve">their </w:t>
      </w:r>
      <w:r w:rsidR="00C83F28" w:rsidRPr="00B33BCF">
        <w:rPr>
          <w:sz w:val="24"/>
          <w:szCs w:val="24"/>
        </w:rPr>
        <w:t>non-academic ‘impact’.</w:t>
      </w:r>
      <w:r w:rsidRPr="00B33BCF">
        <w:rPr>
          <w:sz w:val="24"/>
          <w:szCs w:val="24"/>
        </w:rPr>
        <w:t xml:space="preserve"> </w:t>
      </w:r>
      <w:r w:rsidR="00603A39" w:rsidRPr="00B33BCF">
        <w:rPr>
          <w:sz w:val="24"/>
          <w:szCs w:val="24"/>
        </w:rPr>
        <w:t xml:space="preserve">The reasoning underpinning this was that </w:t>
      </w:r>
      <w:r w:rsidR="00073061" w:rsidRPr="00B33BCF">
        <w:rPr>
          <w:sz w:val="24"/>
          <w:szCs w:val="24"/>
        </w:rPr>
        <w:t xml:space="preserve">it seemed likely that </w:t>
      </w:r>
      <w:r w:rsidR="00603A39" w:rsidRPr="00B33BCF">
        <w:rPr>
          <w:sz w:val="24"/>
          <w:szCs w:val="24"/>
        </w:rPr>
        <w:t>r</w:t>
      </w:r>
      <w:r w:rsidRPr="00B33BCF">
        <w:rPr>
          <w:sz w:val="24"/>
          <w:szCs w:val="24"/>
        </w:rPr>
        <w:t xml:space="preserve">esearch which had </w:t>
      </w:r>
      <w:r w:rsidR="00603A39" w:rsidRPr="00B33BCF">
        <w:rPr>
          <w:sz w:val="24"/>
          <w:szCs w:val="24"/>
        </w:rPr>
        <w:t>made a significant im</w:t>
      </w:r>
      <w:r w:rsidRPr="00B33BCF">
        <w:rPr>
          <w:sz w:val="24"/>
          <w:szCs w:val="24"/>
        </w:rPr>
        <w:t>pact</w:t>
      </w:r>
      <w:r w:rsidR="00603A39" w:rsidRPr="00B33BCF">
        <w:rPr>
          <w:sz w:val="24"/>
          <w:szCs w:val="24"/>
        </w:rPr>
        <w:t xml:space="preserve"> beyond academia</w:t>
      </w:r>
      <w:r w:rsidRPr="00B33BCF">
        <w:rPr>
          <w:sz w:val="24"/>
          <w:szCs w:val="24"/>
        </w:rPr>
        <w:t xml:space="preserve"> </w:t>
      </w:r>
      <w:r w:rsidR="00603A39" w:rsidRPr="00B33BCF">
        <w:rPr>
          <w:sz w:val="24"/>
          <w:szCs w:val="24"/>
        </w:rPr>
        <w:t>would be rich in instances of boundary transactions, and</w:t>
      </w:r>
      <w:r w:rsidRPr="00B33BCF">
        <w:rPr>
          <w:sz w:val="24"/>
          <w:szCs w:val="24"/>
        </w:rPr>
        <w:t xml:space="preserve"> it was essential </w:t>
      </w:r>
      <w:r w:rsidR="00053EA8" w:rsidRPr="00B33BCF">
        <w:rPr>
          <w:sz w:val="24"/>
          <w:szCs w:val="24"/>
        </w:rPr>
        <w:t>to my study’s aims that I was able to</w:t>
      </w:r>
      <w:r w:rsidRPr="00B33BCF">
        <w:rPr>
          <w:sz w:val="24"/>
          <w:szCs w:val="24"/>
        </w:rPr>
        <w:t xml:space="preserve"> identify</w:t>
      </w:r>
      <w:r w:rsidR="00053EA8" w:rsidRPr="00B33BCF">
        <w:rPr>
          <w:sz w:val="24"/>
          <w:szCs w:val="24"/>
        </w:rPr>
        <w:t xml:space="preserve"> </w:t>
      </w:r>
      <w:r w:rsidR="00073061" w:rsidRPr="00B33BCF">
        <w:rPr>
          <w:sz w:val="24"/>
          <w:szCs w:val="24"/>
        </w:rPr>
        <w:t>and study boundary transactions in their contexts of research</w:t>
      </w:r>
      <w:r w:rsidRPr="00B33BCF">
        <w:rPr>
          <w:sz w:val="24"/>
          <w:szCs w:val="24"/>
        </w:rPr>
        <w:t>.</w:t>
      </w:r>
      <w:r w:rsidR="00C83F28" w:rsidRPr="00B33BCF">
        <w:rPr>
          <w:sz w:val="24"/>
          <w:szCs w:val="24"/>
        </w:rPr>
        <w:t xml:space="preserve"> </w:t>
      </w:r>
      <w:r w:rsidR="00A949F8" w:rsidRPr="00B33BCF">
        <w:rPr>
          <w:rFonts w:eastAsia="Times New Roman"/>
          <w:sz w:val="24"/>
          <w:szCs w:val="24"/>
        </w:rPr>
        <w:t xml:space="preserve">I </w:t>
      </w:r>
      <w:r w:rsidR="005869D6" w:rsidRPr="00B33BCF">
        <w:rPr>
          <w:rFonts w:eastAsia="Times New Roman"/>
          <w:sz w:val="24"/>
          <w:szCs w:val="24"/>
        </w:rPr>
        <w:t>selected my sample among bodies of research (BoRs</w:t>
      </w:r>
      <w:r w:rsidR="00A949F8" w:rsidRPr="00B33BCF">
        <w:rPr>
          <w:rFonts w:eastAsia="Times New Roman"/>
          <w:sz w:val="24"/>
          <w:szCs w:val="24"/>
        </w:rPr>
        <w:t>)</w:t>
      </w:r>
      <w:r w:rsidR="005869D6" w:rsidRPr="00B33BCF">
        <w:rPr>
          <w:rFonts w:eastAsia="Times New Roman"/>
          <w:sz w:val="24"/>
          <w:szCs w:val="24"/>
        </w:rPr>
        <w:t xml:space="preserve"> which had</w:t>
      </w:r>
      <w:r w:rsidR="00053EA8" w:rsidRPr="00B33BCF">
        <w:rPr>
          <w:rFonts w:eastAsia="Times New Roman"/>
          <w:sz w:val="24"/>
          <w:szCs w:val="24"/>
        </w:rPr>
        <w:t xml:space="preserve"> contributed to an Impact Case Study that had</w:t>
      </w:r>
      <w:r w:rsidR="00990B34" w:rsidRPr="00B33BCF">
        <w:rPr>
          <w:rFonts w:eastAsia="Times New Roman"/>
          <w:sz w:val="24"/>
          <w:szCs w:val="24"/>
        </w:rPr>
        <w:t xml:space="preserve"> </w:t>
      </w:r>
      <w:r w:rsidR="005869D6" w:rsidRPr="00B33BCF">
        <w:rPr>
          <w:rFonts w:eastAsia="Times New Roman"/>
          <w:sz w:val="24"/>
          <w:szCs w:val="24"/>
        </w:rPr>
        <w:t xml:space="preserve">received </w:t>
      </w:r>
      <w:r w:rsidR="00990B34" w:rsidRPr="00B33BCF">
        <w:rPr>
          <w:rFonts w:eastAsia="Times New Roman"/>
          <w:sz w:val="24"/>
          <w:szCs w:val="24"/>
        </w:rPr>
        <w:t>a 3-4* rating in the Impact assessment</w:t>
      </w:r>
      <w:r w:rsidR="005869D6" w:rsidRPr="00B33BCF">
        <w:rPr>
          <w:rFonts w:eastAsia="Times New Roman"/>
          <w:sz w:val="24"/>
          <w:szCs w:val="24"/>
        </w:rPr>
        <w:t xml:space="preserve"> in REF2014</w:t>
      </w:r>
      <w:r w:rsidR="00990B34" w:rsidRPr="00B33BCF">
        <w:rPr>
          <w:rFonts w:eastAsia="Times New Roman"/>
          <w:sz w:val="24"/>
          <w:szCs w:val="24"/>
        </w:rPr>
        <w:t>.</w:t>
      </w:r>
      <w:r w:rsidR="003044A1" w:rsidRPr="00B33BCF">
        <w:rPr>
          <w:rFonts w:eastAsia="Times New Roman"/>
          <w:sz w:val="24"/>
          <w:szCs w:val="24"/>
        </w:rPr>
        <w:t xml:space="preserve"> Although this approach was successful in directing me to BoRs which included a rich and broad range of boundary transactions, it is important to </w:t>
      </w:r>
      <w:r w:rsidR="00D9393E" w:rsidRPr="00B33BCF">
        <w:rPr>
          <w:rFonts w:eastAsia="Times New Roman"/>
          <w:sz w:val="24"/>
          <w:szCs w:val="24"/>
        </w:rPr>
        <w:t>acknowledge</w:t>
      </w:r>
      <w:r w:rsidR="003044A1" w:rsidRPr="00B33BCF">
        <w:rPr>
          <w:rFonts w:eastAsia="Times New Roman"/>
          <w:sz w:val="24"/>
          <w:szCs w:val="24"/>
        </w:rPr>
        <w:t xml:space="preserve"> that this </w:t>
      </w:r>
      <w:r w:rsidR="00D9393E" w:rsidRPr="00B33BCF">
        <w:rPr>
          <w:rFonts w:eastAsia="Times New Roman"/>
          <w:sz w:val="24"/>
          <w:szCs w:val="24"/>
        </w:rPr>
        <w:t>decision</w:t>
      </w:r>
      <w:r w:rsidR="003044A1" w:rsidRPr="00B33BCF">
        <w:rPr>
          <w:rFonts w:eastAsia="Times New Roman"/>
          <w:sz w:val="24"/>
          <w:szCs w:val="24"/>
        </w:rPr>
        <w:t xml:space="preserve"> </w:t>
      </w:r>
      <w:r w:rsidR="00650EF5" w:rsidRPr="00B33BCF">
        <w:rPr>
          <w:rFonts w:eastAsia="Times New Roman"/>
          <w:sz w:val="24"/>
          <w:szCs w:val="24"/>
        </w:rPr>
        <w:t>led m</w:t>
      </w:r>
      <w:r w:rsidR="006F17AC" w:rsidRPr="00B33BCF">
        <w:rPr>
          <w:rFonts w:eastAsia="Times New Roman"/>
          <w:sz w:val="24"/>
          <w:szCs w:val="24"/>
        </w:rPr>
        <w:t>y documentary analysis</w:t>
      </w:r>
      <w:r w:rsidR="00650EF5" w:rsidRPr="00B33BCF">
        <w:rPr>
          <w:rFonts w:eastAsia="Times New Roman"/>
          <w:sz w:val="24"/>
          <w:szCs w:val="24"/>
        </w:rPr>
        <w:t xml:space="preserve"> to study very successful </w:t>
      </w:r>
      <w:r w:rsidR="003044A1" w:rsidRPr="00B33BCF">
        <w:rPr>
          <w:rFonts w:eastAsia="Times New Roman"/>
          <w:sz w:val="24"/>
          <w:szCs w:val="24"/>
        </w:rPr>
        <w:t>BoRs, and</w:t>
      </w:r>
      <w:r w:rsidR="006F17AC" w:rsidRPr="00B33BCF">
        <w:rPr>
          <w:rFonts w:eastAsia="Times New Roman"/>
          <w:sz w:val="24"/>
          <w:szCs w:val="24"/>
        </w:rPr>
        <w:t xml:space="preserve"> led my interviews</w:t>
      </w:r>
      <w:r w:rsidR="003044A1" w:rsidRPr="00B33BCF">
        <w:rPr>
          <w:rFonts w:eastAsia="Times New Roman"/>
          <w:sz w:val="24"/>
          <w:szCs w:val="24"/>
        </w:rPr>
        <w:t xml:space="preserve"> to disproportionately focus on</w:t>
      </w:r>
      <w:r w:rsidR="00D43493" w:rsidRPr="00B33BCF">
        <w:rPr>
          <w:rFonts w:eastAsia="Times New Roman"/>
          <w:sz w:val="24"/>
          <w:szCs w:val="24"/>
        </w:rPr>
        <w:t xml:space="preserve"> the experiences of</w:t>
      </w:r>
      <w:r w:rsidR="00650EF5" w:rsidRPr="00B33BCF">
        <w:rPr>
          <w:rFonts w:eastAsia="Times New Roman"/>
          <w:sz w:val="24"/>
          <w:szCs w:val="24"/>
        </w:rPr>
        <w:t xml:space="preserve"> ve</w:t>
      </w:r>
      <w:r w:rsidR="0074005E" w:rsidRPr="00B33BCF">
        <w:rPr>
          <w:rFonts w:eastAsia="Times New Roman"/>
          <w:sz w:val="24"/>
          <w:szCs w:val="24"/>
        </w:rPr>
        <w:t>ry senior</w:t>
      </w:r>
      <w:r w:rsidR="00D43493" w:rsidRPr="00B33BCF">
        <w:rPr>
          <w:rFonts w:eastAsia="Times New Roman"/>
          <w:sz w:val="24"/>
          <w:szCs w:val="24"/>
        </w:rPr>
        <w:t>,</w:t>
      </w:r>
      <w:r w:rsidR="0074005E" w:rsidRPr="00B33BCF">
        <w:rPr>
          <w:rFonts w:eastAsia="Times New Roman"/>
          <w:sz w:val="24"/>
          <w:szCs w:val="24"/>
        </w:rPr>
        <w:t xml:space="preserve"> successful and</w:t>
      </w:r>
      <w:r w:rsidR="00650EF5" w:rsidRPr="00B33BCF">
        <w:rPr>
          <w:rFonts w:eastAsia="Times New Roman"/>
          <w:sz w:val="24"/>
          <w:szCs w:val="24"/>
        </w:rPr>
        <w:t xml:space="preserve">, as it turned out, </w:t>
      </w:r>
      <w:r w:rsidR="00D43493" w:rsidRPr="00B33BCF">
        <w:rPr>
          <w:rFonts w:eastAsia="Times New Roman"/>
          <w:sz w:val="24"/>
          <w:szCs w:val="24"/>
        </w:rPr>
        <w:t>almost exclusively</w:t>
      </w:r>
      <w:r w:rsidR="00650EF5" w:rsidRPr="00B33BCF">
        <w:rPr>
          <w:rFonts w:eastAsia="Times New Roman"/>
          <w:sz w:val="24"/>
          <w:szCs w:val="24"/>
        </w:rPr>
        <w:t xml:space="preserve"> male academics </w:t>
      </w:r>
      <w:r w:rsidR="00DF13D5" w:rsidRPr="00B33BCF">
        <w:rPr>
          <w:rFonts w:eastAsia="Times New Roman"/>
          <w:sz w:val="24"/>
          <w:szCs w:val="24"/>
        </w:rPr>
        <w:t xml:space="preserve">(see demographic details discussed </w:t>
      </w:r>
      <w:r w:rsidR="00D956E2" w:rsidRPr="00B33BCF">
        <w:rPr>
          <w:rFonts w:eastAsia="Times New Roman"/>
          <w:sz w:val="24"/>
          <w:szCs w:val="24"/>
        </w:rPr>
        <w:t>in the final pages of this chapter</w:t>
      </w:r>
      <w:r w:rsidR="00DF13D5" w:rsidRPr="00B33BCF">
        <w:rPr>
          <w:rFonts w:eastAsia="Times New Roman"/>
          <w:sz w:val="24"/>
          <w:szCs w:val="24"/>
        </w:rPr>
        <w:t>)</w:t>
      </w:r>
      <w:r w:rsidR="00D9393E" w:rsidRPr="00B33BCF">
        <w:rPr>
          <w:rFonts w:eastAsia="Times New Roman"/>
          <w:sz w:val="24"/>
          <w:szCs w:val="24"/>
        </w:rPr>
        <w:t xml:space="preserve">. The </w:t>
      </w:r>
      <w:r w:rsidR="006F17AC" w:rsidRPr="00B33BCF">
        <w:rPr>
          <w:rFonts w:eastAsia="Times New Roman"/>
          <w:sz w:val="24"/>
          <w:szCs w:val="24"/>
        </w:rPr>
        <w:t>experiences and activities</w:t>
      </w:r>
      <w:r w:rsidR="00D9393E" w:rsidRPr="00B33BCF">
        <w:rPr>
          <w:rFonts w:eastAsia="Times New Roman"/>
          <w:sz w:val="24"/>
          <w:szCs w:val="24"/>
        </w:rPr>
        <w:t xml:space="preserve"> are therefore not likely to be representative of the wider population of (STEMM) academics.</w:t>
      </w:r>
      <w:r w:rsidR="0089672B" w:rsidRPr="00B33BCF">
        <w:rPr>
          <w:rFonts w:eastAsia="Times New Roman"/>
          <w:sz w:val="24"/>
          <w:szCs w:val="24"/>
        </w:rPr>
        <w:t xml:space="preserve"> However, as I will show in Chapters 4-6, this did not prevent me from making other kinds of claims </w:t>
      </w:r>
      <w:r w:rsidR="00BE636C" w:rsidRPr="00B33BCF">
        <w:rPr>
          <w:rFonts w:eastAsia="Times New Roman"/>
          <w:sz w:val="24"/>
          <w:szCs w:val="24"/>
        </w:rPr>
        <w:t>of</w:t>
      </w:r>
      <w:r w:rsidR="0089672B" w:rsidRPr="00B33BCF">
        <w:rPr>
          <w:rFonts w:eastAsia="Times New Roman"/>
          <w:sz w:val="24"/>
          <w:szCs w:val="24"/>
        </w:rPr>
        <w:t xml:space="preserve"> generalisability</w:t>
      </w:r>
      <w:r w:rsidR="00563DE6" w:rsidRPr="00B33BCF">
        <w:rPr>
          <w:rFonts w:eastAsia="Times New Roman"/>
          <w:sz w:val="24"/>
          <w:szCs w:val="24"/>
        </w:rPr>
        <w:t xml:space="preserve">, including “transferability” </w:t>
      </w:r>
      <w:r w:rsidR="00BE636C" w:rsidRPr="00B33BCF">
        <w:rPr>
          <w:rFonts w:eastAsia="Times New Roman"/>
          <w:sz w:val="24"/>
          <w:szCs w:val="24"/>
        </w:rPr>
        <w:t xml:space="preserve">of concepts </w:t>
      </w:r>
      <w:r w:rsidR="005233C5" w:rsidRPr="00B33BCF">
        <w:rPr>
          <w:rFonts w:eastAsia="Times New Roman"/>
          <w:sz w:val="24"/>
          <w:szCs w:val="24"/>
        </w:rPr>
        <w:fldChar w:fldCharType="begin"/>
      </w:r>
      <w:r w:rsidR="005233C5" w:rsidRPr="00B33BCF">
        <w:rPr>
          <w:rFonts w:eastAsia="Times New Roman"/>
          <w:sz w:val="24"/>
          <w:szCs w:val="24"/>
        </w:rPr>
        <w:instrText xml:space="preserve"> ADDIN EN.CITE &lt;EndNote&gt;&lt;Cite&gt;&lt;Author&gt;Gomm&lt;/Author&gt;&lt;Year&gt;2000&lt;/Year&gt;&lt;IDText&gt;Case study method: key issues, key texts&lt;/IDText&gt;&lt;Pages&gt;98&lt;/Pages&gt;&lt;DisplayText&gt;(Gomm, Hammersley, &amp;amp; Foster, 2000, p. 98)&lt;/DisplayText&gt;&lt;record&gt;&lt;keywords&gt;&lt;keyword&gt;Social sciences -- Methodology&lt;/keyword&gt;&lt;keyword&gt;Social sciences -- Case studies -- Methodology&lt;/keyword&gt;&lt;keyword&gt;Case method&lt;/keyword&gt;&lt;keyword&gt;Education&lt;/keyword&gt;&lt;keyword&gt;Civilization&lt;/keyword&gt;&lt;keyword&gt;UmU kursbok&lt;/keyword&gt;&lt;keyword&gt;Electronic books&lt;/keyword&gt;&lt;/keywords&gt;&lt;isbn&gt;1-4462-7569-8&amp;#xD;0-85702-436-1&lt;/isbn&gt;&lt;titles&gt;&lt;title&gt;Case study method: key issues, key texts&lt;/title&gt;&lt;/titles&gt;&lt;contributors&gt;&lt;authors&gt;&lt;author&gt;Gomm, Roger&lt;/author&gt;&lt;author&gt;Hammersley, Martyn&lt;/author&gt;&lt;author&gt;Foster, Peter&lt;/author&gt;&lt;/authors&gt;&lt;/contributors&gt;&lt;added-date format="utc"&gt;1576537977&lt;/added-date&gt;&lt;pub-location&gt;London&lt;/pub-location&gt;&lt;ref-type name="Book"&gt;6&lt;/ref-type&gt;&lt;dates&gt;&lt;year&gt;2000&lt;/year&gt;&lt;/dates&gt;&lt;rec-number&gt;8401&lt;/rec-number&gt;&lt;publisher&gt;SAGE&lt;/publisher&gt;&lt;last-updated-date format="utc"&gt;1576538302&lt;/last-updated-date&gt;&lt;/record&gt;&lt;/Cite&gt;&lt;/EndNote&gt;</w:instrText>
      </w:r>
      <w:r w:rsidR="005233C5" w:rsidRPr="00B33BCF">
        <w:rPr>
          <w:rFonts w:eastAsia="Times New Roman"/>
          <w:sz w:val="24"/>
          <w:szCs w:val="24"/>
        </w:rPr>
        <w:fldChar w:fldCharType="separate"/>
      </w:r>
      <w:r w:rsidR="005233C5" w:rsidRPr="00B33BCF">
        <w:rPr>
          <w:rFonts w:eastAsia="Times New Roman"/>
          <w:noProof/>
          <w:sz w:val="24"/>
          <w:szCs w:val="24"/>
        </w:rPr>
        <w:t>(Gomm, Hammersley, &amp; Foster, 2000, p. 98)</w:t>
      </w:r>
      <w:r w:rsidR="005233C5" w:rsidRPr="00B33BCF">
        <w:rPr>
          <w:rFonts w:eastAsia="Times New Roman"/>
          <w:sz w:val="24"/>
          <w:szCs w:val="24"/>
        </w:rPr>
        <w:fldChar w:fldCharType="end"/>
      </w:r>
      <w:r w:rsidR="00BE636C" w:rsidRPr="00B33BCF">
        <w:rPr>
          <w:rFonts w:eastAsia="Times New Roman"/>
          <w:sz w:val="24"/>
          <w:szCs w:val="24"/>
        </w:rPr>
        <w:t xml:space="preserve"> and what Sayer </w:t>
      </w:r>
      <w:r w:rsidR="00BE636C" w:rsidRPr="00B33BCF">
        <w:rPr>
          <w:rFonts w:eastAsia="Times New Roman"/>
          <w:sz w:val="24"/>
          <w:szCs w:val="24"/>
        </w:rPr>
        <w:fldChar w:fldCharType="begin"/>
      </w:r>
      <w:r w:rsidR="00883B69" w:rsidRPr="00B33BCF">
        <w:rPr>
          <w:rFonts w:eastAsia="Times New Roman"/>
          <w:sz w:val="24"/>
          <w:szCs w:val="24"/>
        </w:rPr>
        <w:instrText xml:space="preserve"> ADDIN EN.CITE &lt;EndNote&gt;&lt;Cite ExcludeAuth="1"&gt;&lt;Author&gt;Sayer&lt;/Author&gt;&lt;Year&gt;2010&lt;/Year&gt;&lt;IDText&gt;Method in social science: a realist approach&lt;/IDText&gt;&lt;Pages&gt;239&lt;/Pages&gt;&lt;DisplayText&gt;(2010, p. 239)&lt;/DisplayText&gt;&lt;record&gt;&lt;keywords&gt;&lt;keyword&gt;Social sciences -- Methodology&lt;/keyword&gt;&lt;/keywords&gt;&lt;titles&gt;&lt;title&gt;Method in social science: a realist approach&lt;/title&gt;&lt;/titles&gt;&lt;contributors&gt;&lt;authors&gt;&lt;author&gt;Sayer, Andrew&lt;/author&gt;&lt;/authors&gt;&lt;/contributors&gt;&lt;edition&gt;2nd&lt;/edition&gt;&lt;added-date format="utc"&gt;1452614083&lt;/added-date&gt;&lt;pub-location&gt;Abingdon&lt;/pub-location&gt;&lt;ref-type name="Book"&gt;6&lt;/ref-type&gt;&lt;dates&gt;&lt;year&gt;2010&lt;/year&gt;&lt;/dates&gt;&lt;rec-number&gt;20&lt;/rec-number&gt;&lt;publisher&gt;Routledge&lt;/publisher&gt;&lt;last-updated-date format="utc"&gt;1477779891&lt;/last-updated-date&gt;&lt;/record&gt;&lt;/Cite&gt;&lt;/EndNote&gt;</w:instrText>
      </w:r>
      <w:r w:rsidR="00BE636C" w:rsidRPr="00B33BCF">
        <w:rPr>
          <w:rFonts w:eastAsia="Times New Roman"/>
          <w:sz w:val="24"/>
          <w:szCs w:val="24"/>
        </w:rPr>
        <w:fldChar w:fldCharType="separate"/>
      </w:r>
      <w:r w:rsidR="00883B69" w:rsidRPr="00B33BCF">
        <w:rPr>
          <w:rFonts w:eastAsia="Times New Roman"/>
          <w:noProof/>
          <w:sz w:val="24"/>
          <w:szCs w:val="24"/>
        </w:rPr>
        <w:t>(2010, p. 239)</w:t>
      </w:r>
      <w:r w:rsidR="00BE636C" w:rsidRPr="00B33BCF">
        <w:rPr>
          <w:rFonts w:eastAsia="Times New Roman"/>
          <w:sz w:val="24"/>
          <w:szCs w:val="24"/>
        </w:rPr>
        <w:fldChar w:fldCharType="end"/>
      </w:r>
      <w:r w:rsidR="004E5A56" w:rsidRPr="00B33BCF">
        <w:rPr>
          <w:rFonts w:eastAsia="Times New Roman"/>
          <w:sz w:val="24"/>
          <w:szCs w:val="24"/>
        </w:rPr>
        <w:t xml:space="preserve"> refers to as ‘generality’, </w:t>
      </w:r>
      <w:r w:rsidR="00883B69" w:rsidRPr="00B33BCF">
        <w:rPr>
          <w:rFonts w:eastAsia="Times New Roman"/>
          <w:sz w:val="24"/>
          <w:szCs w:val="24"/>
        </w:rPr>
        <w:t>that is, showing similar mechanisms or processes playing out under a range of different conditions</w:t>
      </w:r>
      <w:r w:rsidR="006664BA" w:rsidRPr="00B33BCF">
        <w:rPr>
          <w:rFonts w:eastAsia="Times New Roman"/>
          <w:sz w:val="24"/>
          <w:szCs w:val="24"/>
        </w:rPr>
        <w:t xml:space="preserve"> and contexts</w:t>
      </w:r>
      <w:r w:rsidR="008B5C5A" w:rsidRPr="00B33BCF">
        <w:rPr>
          <w:rFonts w:eastAsia="Times New Roman"/>
          <w:sz w:val="24"/>
          <w:szCs w:val="24"/>
        </w:rPr>
        <w:t>.</w:t>
      </w:r>
      <w:r w:rsidR="0089672B" w:rsidRPr="00B33BCF">
        <w:rPr>
          <w:rFonts w:eastAsia="Times New Roman"/>
          <w:sz w:val="24"/>
          <w:szCs w:val="24"/>
        </w:rPr>
        <w:t xml:space="preserve"> Moreover, as others have noted, the approach can help to</w:t>
      </w:r>
      <w:r w:rsidR="00117508" w:rsidRPr="00B33BCF">
        <w:rPr>
          <w:rFonts w:eastAsia="Times New Roman"/>
          <w:sz w:val="24"/>
          <w:szCs w:val="24"/>
        </w:rPr>
        <w:t xml:space="preserve"> </w:t>
      </w:r>
      <w:r w:rsidR="00990B34" w:rsidRPr="00B33BCF">
        <w:rPr>
          <w:rFonts w:eastAsia="Times New Roman"/>
          <w:sz w:val="24"/>
          <w:szCs w:val="24"/>
        </w:rPr>
        <w:t xml:space="preserve">“make inferences about the kind of impact that was valued in the REF process, and the kind of research leading to such impact” </w:t>
      </w:r>
      <w:r w:rsidR="00990B34" w:rsidRPr="00B33BCF">
        <w:rPr>
          <w:rFonts w:eastAsia="Times New Roman"/>
          <w:sz w:val="24"/>
          <w:szCs w:val="24"/>
        </w:rPr>
        <w:fldChar w:fldCharType="begin"/>
      </w:r>
      <w:r w:rsidR="00E85D3D" w:rsidRPr="00B33BCF">
        <w:rPr>
          <w:rFonts w:eastAsia="Times New Roman"/>
          <w:sz w:val="24"/>
          <w:szCs w:val="24"/>
        </w:rPr>
        <w:instrText xml:space="preserve"> ADDIN EN.CITE &lt;EndNote&gt;&lt;Cite&gt;&lt;Author&gt;Laing&lt;/Author&gt;&lt;Year&gt;2018&lt;/Year&gt;&lt;IDText&gt;The impact agenda and critical social research in education: Hitting the target but missing the spot?&lt;/IDText&gt;&lt;Pages&gt;175&lt;/Pages&gt;&lt;DisplayText&gt;(Laing et al., 2018, p. 175)&lt;/DisplayText&gt;&lt;record&gt;&lt;keywords&gt;&lt;keyword&gt;Impact&lt;/keyword&gt;&lt;keyword&gt;Critical Educational Research&lt;/keyword&gt;&lt;keyword&gt;Social Justice&lt;/keyword&gt;&lt;keyword&gt;Bourdieu&lt;/keyword&gt;&lt;keyword&gt;Valorization&lt;/keyword&gt;&lt;/keywords&gt;&lt;isbn&gt;1478-2103&lt;/isbn&gt;&lt;titles&gt;&lt;title&gt;The impact agenda and critical social research in education: Hitting the target but missing the spot?&lt;/title&gt;&lt;secondary-title&gt;Policy Futures in Education&lt;/secondary-title&gt;&lt;/titles&gt;&lt;pages&gt;169-184&lt;/pages&gt;&lt;number&gt;2&lt;/number&gt;&lt;contributors&gt;&lt;authors&gt;&lt;author&gt;Laing, Karen&lt;/author&gt;&lt;author&gt;Mazzoli Smith, Laura&lt;/author&gt;&lt;author&gt;Todd, Liz&lt;/author&gt;&lt;/authors&gt;&lt;/contributors&gt;&lt;added-date format="utc"&gt;1520866013&lt;/added-date&gt;&lt;ref-type name="Journal Article"&gt;17&lt;/ref-type&gt;&lt;dates&gt;&lt;year&gt;2018&lt;/year&gt;&lt;/dates&gt;&lt;rec-number&gt;7393&lt;/rec-number&gt;&lt;last-updated-date format="utc"&gt;1520866013&lt;/last-updated-date&gt;&lt;electronic-resource-num&gt;10.1177/1478210317742214&lt;/electronic-resource-num&gt;&lt;volume&gt;16&lt;/volume&gt;&lt;/record&gt;&lt;/Cite&gt;&lt;/EndNote&gt;</w:instrText>
      </w:r>
      <w:r w:rsidR="00990B34" w:rsidRPr="00B33BCF">
        <w:rPr>
          <w:rFonts w:eastAsia="Times New Roman"/>
          <w:sz w:val="24"/>
          <w:szCs w:val="24"/>
        </w:rPr>
        <w:fldChar w:fldCharType="separate"/>
      </w:r>
      <w:r w:rsidR="00E85D3D" w:rsidRPr="00B33BCF">
        <w:rPr>
          <w:rFonts w:eastAsia="Times New Roman"/>
          <w:noProof/>
          <w:sz w:val="24"/>
          <w:szCs w:val="24"/>
        </w:rPr>
        <w:t>(Laing et al., 2018, p. 175)</w:t>
      </w:r>
      <w:r w:rsidR="00990B34" w:rsidRPr="00B33BCF">
        <w:rPr>
          <w:rFonts w:eastAsia="Times New Roman"/>
          <w:sz w:val="24"/>
          <w:szCs w:val="24"/>
        </w:rPr>
        <w:fldChar w:fldCharType="end"/>
      </w:r>
      <w:r w:rsidR="00890EB6" w:rsidRPr="00B33BCF">
        <w:rPr>
          <w:rFonts w:eastAsia="Times New Roman"/>
          <w:sz w:val="24"/>
          <w:szCs w:val="24"/>
        </w:rPr>
        <w:t>.</w:t>
      </w:r>
    </w:p>
    <w:p w14:paraId="6B070C2A" w14:textId="4EBF70FE" w:rsidR="002E5B9C" w:rsidRDefault="0089672B" w:rsidP="00046D95">
      <w:pPr>
        <w:spacing w:after="120" w:line="360" w:lineRule="auto"/>
        <w:rPr>
          <w:rFonts w:eastAsia="Times New Roman"/>
          <w:sz w:val="24"/>
          <w:szCs w:val="24"/>
        </w:rPr>
      </w:pPr>
      <w:r>
        <w:rPr>
          <w:rFonts w:eastAsia="Times New Roman"/>
          <w:sz w:val="24"/>
          <w:szCs w:val="24"/>
        </w:rPr>
        <w:t>As indicated by</w:t>
      </w:r>
      <w:r w:rsidR="00C83F28">
        <w:rPr>
          <w:rFonts w:eastAsia="Times New Roman"/>
          <w:sz w:val="24"/>
          <w:szCs w:val="24"/>
        </w:rPr>
        <w:t xml:space="preserve"> my research questions, I wanted to capture various academic research contexts </w:t>
      </w:r>
      <w:r w:rsidR="00C83F28">
        <w:rPr>
          <w:sz w:val="24"/>
          <w:szCs w:val="24"/>
        </w:rPr>
        <w:t xml:space="preserve">shown to be important in shaping academic life and experience in general, namely, </w:t>
      </w:r>
      <w:r w:rsidR="00C83F28">
        <w:rPr>
          <w:i/>
          <w:sz w:val="24"/>
          <w:szCs w:val="24"/>
        </w:rPr>
        <w:t xml:space="preserve">institutional </w:t>
      </w:r>
      <w:r w:rsidR="00C83F28">
        <w:rPr>
          <w:sz w:val="24"/>
          <w:szCs w:val="24"/>
        </w:rPr>
        <w:t xml:space="preserve">and </w:t>
      </w:r>
      <w:r w:rsidR="00C83F28">
        <w:rPr>
          <w:i/>
          <w:sz w:val="24"/>
          <w:szCs w:val="24"/>
        </w:rPr>
        <w:t xml:space="preserve">epistemic </w:t>
      </w:r>
      <w:r w:rsidR="00C83F28">
        <w:rPr>
          <w:sz w:val="24"/>
          <w:szCs w:val="24"/>
        </w:rPr>
        <w:t>context.</w:t>
      </w:r>
      <w:r w:rsidR="009976EF">
        <w:rPr>
          <w:sz w:val="24"/>
          <w:szCs w:val="24"/>
        </w:rPr>
        <w:t xml:space="preserve"> </w:t>
      </w:r>
      <w:r w:rsidR="00986877">
        <w:rPr>
          <w:rFonts w:eastAsia="Times New Roman"/>
          <w:sz w:val="24"/>
          <w:szCs w:val="24"/>
        </w:rPr>
        <w:t xml:space="preserve">I therefore adopt a </w:t>
      </w:r>
      <w:r w:rsidR="00986877" w:rsidRPr="005A68C2">
        <w:rPr>
          <w:rFonts w:eastAsia="Times New Roman"/>
          <w:sz w:val="24"/>
          <w:szCs w:val="24"/>
        </w:rPr>
        <w:t>“maximum variation”</w:t>
      </w:r>
      <w:r w:rsidR="00986877" w:rsidRPr="001D38AF">
        <w:rPr>
          <w:rStyle w:val="FootnoteReference"/>
          <w:rFonts w:eastAsia="Times New Roman"/>
          <w:sz w:val="24"/>
          <w:szCs w:val="24"/>
        </w:rPr>
        <w:t xml:space="preserve"> </w:t>
      </w:r>
      <w:r w:rsidR="00986877">
        <w:rPr>
          <w:rStyle w:val="FootnoteReference"/>
          <w:rFonts w:eastAsia="Times New Roman"/>
          <w:sz w:val="24"/>
          <w:szCs w:val="24"/>
        </w:rPr>
        <w:footnoteReference w:id="9"/>
      </w:r>
      <w:r w:rsidR="00986877">
        <w:rPr>
          <w:rFonts w:eastAsia="Times New Roman"/>
          <w:sz w:val="24"/>
          <w:szCs w:val="24"/>
        </w:rPr>
        <w:t xml:space="preserve"> sampling</w:t>
      </w:r>
      <w:r w:rsidR="00986877" w:rsidRPr="005A68C2">
        <w:rPr>
          <w:rFonts w:eastAsia="Times New Roman"/>
          <w:sz w:val="24"/>
          <w:szCs w:val="24"/>
        </w:rPr>
        <w:t xml:space="preserve"> </w:t>
      </w:r>
      <w:r w:rsidR="00986877">
        <w:rPr>
          <w:rFonts w:eastAsia="Times New Roman"/>
          <w:sz w:val="24"/>
          <w:szCs w:val="24"/>
        </w:rPr>
        <w:t>strategy</w:t>
      </w:r>
      <w:r w:rsidR="00986877" w:rsidRPr="005A68C2">
        <w:rPr>
          <w:rFonts w:eastAsia="Times New Roman"/>
          <w:sz w:val="24"/>
          <w:szCs w:val="24"/>
        </w:rPr>
        <w:t xml:space="preserve"> </w:t>
      </w:r>
      <w:r w:rsidR="00986877" w:rsidRPr="005A68C2">
        <w:rPr>
          <w:rFonts w:eastAsia="Times New Roman"/>
          <w:sz w:val="24"/>
          <w:szCs w:val="24"/>
        </w:rPr>
        <w:fldChar w:fldCharType="begin"/>
      </w:r>
      <w:r w:rsidR="00986877" w:rsidRPr="005A68C2">
        <w:rPr>
          <w:rFonts w:eastAsia="Times New Roman"/>
          <w:sz w:val="24"/>
          <w:szCs w:val="24"/>
        </w:rPr>
        <w:instrText xml:space="preserve"> ADDIN EN.CITE &lt;EndNote&gt;&lt;Cite&gt;&lt;Author&gt;Miles&lt;/Author&gt;&lt;Year&gt;1994&lt;/Year&gt;&lt;IDText&gt;Qualitative data analysis: an expanded sourcebook&lt;/IDText&gt;&lt;Pages&gt;28&lt;/Pages&gt;&lt;DisplayText&gt;(Miles &amp;amp; Huberman, 1994, p. 28)&lt;/DisplayText&gt;&lt;record&gt;&lt;keywords&gt;&lt;keyword&gt;Social sciences -- Research&lt;/keyword&gt;&lt;keyword&gt;Education -- Research&lt;/keyword&gt;&lt;keyword&gt;Social sciences -- Methodology&lt;/keyword&gt;&lt;keyword&gt;Education -- Methodology&lt;/keyword&gt;&lt;keyword&gt;Educational research&lt;/keyword&gt;&lt;keyword&gt;Social science research&lt;/keyword&gt;&lt;keyword&gt;Social sciences Qualitative research&lt;/keyword&gt;&lt;/keywords&gt;&lt;titles&gt;&lt;title&gt;Qualitative data analysis: an expanded sourcebook&lt;/title&gt;&lt;/titles&gt;&lt;contributors&gt;&lt;authors&gt;&lt;author&gt;Miles, Matthew B.&lt;/author&gt;&lt;author&gt;Huberman, Michael A.&lt;/author&gt;&lt;/authors&gt;&lt;/contributors&gt;&lt;edition&gt;2nd&lt;/edition&gt;&lt;added-date format="utc"&gt;1484748414&lt;/added-date&gt;&lt;pub-location&gt;London&lt;/pub-location&gt;&lt;ref-type name="Book"&gt;6&lt;/ref-type&gt;&lt;dates&gt;&lt;year&gt;1994&lt;/year&gt;&lt;/dates&gt;&lt;rec-number&gt;6487&lt;/rec-number&gt;&lt;publisher&gt;Sage&lt;/publisher&gt;&lt;last-updated-date format="utc"&gt;1484748762&lt;/last-updated-date&gt;&lt;contributors&gt;&lt;secondary-authors&gt;&lt;author&gt;Miles, Matthew B.&lt;/author&gt;&lt;/secondary-authors&gt;&lt;/contributors&gt;&lt;/record&gt;&lt;/Cite&gt;&lt;/EndNote&gt;</w:instrText>
      </w:r>
      <w:r w:rsidR="00986877" w:rsidRPr="005A68C2">
        <w:rPr>
          <w:rFonts w:eastAsia="Times New Roman"/>
          <w:sz w:val="24"/>
          <w:szCs w:val="24"/>
        </w:rPr>
        <w:fldChar w:fldCharType="separate"/>
      </w:r>
      <w:r w:rsidR="00986877" w:rsidRPr="005A68C2">
        <w:rPr>
          <w:rFonts w:eastAsia="Times New Roman"/>
          <w:noProof/>
          <w:sz w:val="24"/>
          <w:szCs w:val="24"/>
        </w:rPr>
        <w:t>(Miles &amp; Huberman, 1994, p. 28)</w:t>
      </w:r>
      <w:r w:rsidR="00986877" w:rsidRPr="005A68C2">
        <w:rPr>
          <w:rFonts w:eastAsia="Times New Roman"/>
          <w:sz w:val="24"/>
          <w:szCs w:val="24"/>
        </w:rPr>
        <w:fldChar w:fldCharType="end"/>
      </w:r>
      <w:r w:rsidR="00986877">
        <w:rPr>
          <w:rFonts w:eastAsia="Times New Roman"/>
          <w:sz w:val="24"/>
          <w:szCs w:val="24"/>
        </w:rPr>
        <w:t xml:space="preserve"> to capture a range of institutional and epistemic contexts. </w:t>
      </w:r>
      <w:r w:rsidR="0048287F">
        <w:rPr>
          <w:rFonts w:eastAsia="Times New Roman"/>
          <w:sz w:val="24"/>
          <w:szCs w:val="24"/>
        </w:rPr>
        <w:t xml:space="preserve">There are two aspects of </w:t>
      </w:r>
      <w:r w:rsidR="0048287F" w:rsidRPr="00BA1221">
        <w:rPr>
          <w:rFonts w:eastAsia="Times New Roman"/>
          <w:i/>
          <w:sz w:val="24"/>
          <w:szCs w:val="24"/>
        </w:rPr>
        <w:t>institutional context</w:t>
      </w:r>
      <w:r w:rsidR="0048287F">
        <w:rPr>
          <w:rFonts w:eastAsia="Times New Roman"/>
          <w:sz w:val="24"/>
          <w:szCs w:val="24"/>
        </w:rPr>
        <w:t>:</w:t>
      </w:r>
      <w:r w:rsidR="007B4929">
        <w:rPr>
          <w:rFonts w:eastAsia="Times New Roman"/>
          <w:sz w:val="24"/>
          <w:szCs w:val="24"/>
        </w:rPr>
        <w:t xml:space="preserve"> university</w:t>
      </w:r>
      <w:r w:rsidR="0048287F">
        <w:rPr>
          <w:rFonts w:eastAsia="Times New Roman"/>
          <w:sz w:val="24"/>
          <w:szCs w:val="24"/>
        </w:rPr>
        <w:t xml:space="preserve"> status and departmental ranking. Regarding institutional status, I refer to and adopt </w:t>
      </w:r>
      <w:r w:rsidR="0048287F" w:rsidRPr="002F7B3C">
        <w:rPr>
          <w:rFonts w:eastAsia="Times New Roman"/>
          <w:sz w:val="24"/>
          <w:szCs w:val="24"/>
        </w:rPr>
        <w:t>Boliver</w:t>
      </w:r>
      <w:r w:rsidR="0048287F">
        <w:rPr>
          <w:rFonts w:eastAsia="Times New Roman"/>
          <w:sz w:val="24"/>
          <w:szCs w:val="24"/>
        </w:rPr>
        <w:t xml:space="preserve">’s </w:t>
      </w:r>
      <w:r w:rsidR="0048287F" w:rsidRPr="006D763A">
        <w:rPr>
          <w:sz w:val="24"/>
          <w:szCs w:val="24"/>
        </w:rPr>
        <w:fldChar w:fldCharType="begin"/>
      </w:r>
      <w:r w:rsidR="0048287F">
        <w:rPr>
          <w:sz w:val="24"/>
          <w:szCs w:val="24"/>
        </w:rPr>
        <w:instrText xml:space="preserve"> ADDIN EN.CITE &lt;EndNote&gt;&lt;Cite ExcludeAuth="1"&gt;&lt;Author&gt;Boliver&lt;/Author&gt;&lt;Year&gt;2015&lt;/Year&gt;&lt;IDText&gt;Are there distinctive clusters of higher and lower status universities in the UK?&lt;/IDText&gt;&lt;DisplayText&gt;(2015)&lt;/DisplayText&gt;&lt;record&gt;&lt;keywords&gt;&lt;keyword&gt;Article&lt;/keyword&gt;&lt;keyword&gt;Cluster Analysis&lt;/keyword&gt;&lt;keyword&gt;Differentiation&lt;/keyword&gt;&lt;keyword&gt;Higher Education&lt;/keyword&gt;&lt;keyword&gt;Russell Group Universities&lt;/keyword&gt;&lt;/keywords&gt;&lt;isbn&gt;0305-4985&lt;/isbn&gt;&lt;titles&gt;&lt;title&gt;Are there distinctive clusters of higher and lower status universities in the UK?&lt;/title&gt;&lt;secondary-title&gt;Oxford Review of Education&lt;/secondary-title&gt;&lt;/titles&gt;&lt;pages&gt;608-627&lt;/pages&gt;&lt;number&gt;5&lt;/number&gt;&lt;contributors&gt;&lt;authors&gt;&lt;author&gt;Boliver, Vikki&lt;/author&gt;&lt;/authors&gt;&lt;/contributors&gt;&lt;added-date format="utc"&gt;1473767371&lt;/added-date&gt;&lt;ref-type name="Journal Article"&gt;17&lt;/ref-type&gt;&lt;dates&gt;&lt;year&gt;2015&lt;/year&gt;&lt;/dates&gt;&lt;rec-number&gt;5997&lt;/rec-number&gt;&lt;publisher&gt;Routledge&lt;/publisher&gt;&lt;last-updated-date format="utc"&gt;1474663334&lt;/last-updated-date&gt;&lt;electronic-resource-num&gt;10.1080/03054985.2015.1082905&lt;/electronic-resource-num&gt;&lt;volume&gt;41&lt;/volume&gt;&lt;/record&gt;&lt;/Cite&gt;&lt;/EndNote&gt;</w:instrText>
      </w:r>
      <w:r w:rsidR="0048287F" w:rsidRPr="006D763A">
        <w:rPr>
          <w:rFonts w:eastAsia="Times New Roman"/>
          <w:sz w:val="24"/>
          <w:szCs w:val="24"/>
        </w:rPr>
        <w:fldChar w:fldCharType="separate"/>
      </w:r>
      <w:r w:rsidR="0048287F" w:rsidRPr="00D10BFF">
        <w:rPr>
          <w:noProof/>
          <w:sz w:val="24"/>
          <w:szCs w:val="24"/>
        </w:rPr>
        <w:t>(2015)</w:t>
      </w:r>
      <w:r w:rsidR="0048287F" w:rsidRPr="006D763A">
        <w:rPr>
          <w:sz w:val="24"/>
          <w:szCs w:val="24"/>
        </w:rPr>
        <w:fldChar w:fldCharType="end"/>
      </w:r>
      <w:r w:rsidR="0048287F">
        <w:rPr>
          <w:sz w:val="24"/>
          <w:szCs w:val="24"/>
        </w:rPr>
        <w:t xml:space="preserve"> </w:t>
      </w:r>
      <w:r w:rsidR="0048287F">
        <w:rPr>
          <w:rFonts w:eastAsia="Times New Roman"/>
          <w:sz w:val="24"/>
          <w:szCs w:val="24"/>
        </w:rPr>
        <w:t>recent work</w:t>
      </w:r>
      <w:r w:rsidR="007D62D4">
        <w:rPr>
          <w:rFonts w:eastAsia="Times New Roman"/>
          <w:sz w:val="24"/>
          <w:szCs w:val="24"/>
        </w:rPr>
        <w:t>. Her</w:t>
      </w:r>
      <w:r w:rsidR="0048287F">
        <w:rPr>
          <w:rFonts w:eastAsia="Times New Roman"/>
          <w:sz w:val="24"/>
          <w:szCs w:val="24"/>
        </w:rPr>
        <w:t xml:space="preserve"> cluster analysis results in a four-tier structure of UK academic hierarchy: </w:t>
      </w:r>
      <w:r w:rsidR="00B916DC">
        <w:rPr>
          <w:rFonts w:eastAsia="Times New Roman"/>
          <w:sz w:val="24"/>
          <w:szCs w:val="24"/>
        </w:rPr>
        <w:t xml:space="preserve">an elite </w:t>
      </w:r>
      <w:r w:rsidR="0048287F">
        <w:rPr>
          <w:rFonts w:eastAsia="Times New Roman"/>
          <w:sz w:val="24"/>
          <w:szCs w:val="24"/>
        </w:rPr>
        <w:t xml:space="preserve">Tier 1 includes only two institutions; Tier 2 </w:t>
      </w:r>
      <w:r w:rsidR="00B916DC">
        <w:rPr>
          <w:rFonts w:eastAsia="Times New Roman"/>
          <w:sz w:val="24"/>
          <w:szCs w:val="24"/>
        </w:rPr>
        <w:t>comprises</w:t>
      </w:r>
      <w:r w:rsidR="0048287F">
        <w:rPr>
          <w:rFonts w:eastAsia="Times New Roman"/>
          <w:sz w:val="24"/>
          <w:szCs w:val="24"/>
        </w:rPr>
        <w:t xml:space="preserve"> 39 institutions; Tier 3 is the largest, including 67 institutions; last, there is a small cluster of 19 institutions which make up Tier 4 </w:t>
      </w:r>
      <w:r w:rsidR="0048287F" w:rsidRPr="006D763A">
        <w:rPr>
          <w:sz w:val="24"/>
          <w:szCs w:val="24"/>
        </w:rPr>
        <w:fldChar w:fldCharType="begin"/>
      </w:r>
      <w:r w:rsidR="0048287F">
        <w:rPr>
          <w:sz w:val="24"/>
          <w:szCs w:val="24"/>
        </w:rPr>
        <w:instrText xml:space="preserve"> ADDIN EN.CITE &lt;EndNote&gt;&lt;Cite&gt;&lt;Author&gt;Boliver&lt;/Author&gt;&lt;Year&gt;2015&lt;/Year&gt;&lt;IDText&gt;Are there distinctive clusters of higher and lower status universities in the UK?&lt;/IDText&gt;&lt;Pages&gt;619-20&lt;/Pages&gt;&lt;DisplayText&gt;(Boliver, 2015, pp. 619-620)&lt;/DisplayText&gt;&lt;record&gt;&lt;keywords&gt;&lt;keyword&gt;Article&lt;/keyword&gt;&lt;keyword&gt;Cluster Analysis&lt;/keyword&gt;&lt;keyword&gt;Differentiation&lt;/keyword&gt;&lt;keyword&gt;Higher Education&lt;/keyword&gt;&lt;keyword&gt;Russell Group Universities&lt;/keyword&gt;&lt;/keywords&gt;&lt;isbn&gt;0305-4985&lt;/isbn&gt;&lt;titles&gt;&lt;title&gt;Are there distinctive clusters of higher and lower status universities in the UK?&lt;/title&gt;&lt;secondary-title&gt;Oxford Review of Education&lt;/secondary-title&gt;&lt;/titles&gt;&lt;pages&gt;608-627&lt;/pages&gt;&lt;number&gt;5&lt;/number&gt;&lt;contributors&gt;&lt;authors&gt;&lt;author&gt;Boliver, Vikki&lt;/author&gt;&lt;/authors&gt;&lt;/contributors&gt;&lt;added-date format="utc"&gt;1473767371&lt;/added-date&gt;&lt;ref-type name="Journal Article"&gt;17&lt;/ref-type&gt;&lt;dates&gt;&lt;year&gt;2015&lt;/year&gt;&lt;/dates&gt;&lt;rec-number&gt;5997&lt;/rec-number&gt;&lt;publisher&gt;Routledge&lt;/publisher&gt;&lt;last-updated-date format="utc"&gt;1474663334&lt;/last-updated-date&gt;&lt;electronic-resource-num&gt;10.1080/03054985.2015.1082905&lt;/electronic-resource-num&gt;&lt;volume&gt;41&lt;/volume&gt;&lt;/record&gt;&lt;/Cite&gt;&lt;/EndNote&gt;</w:instrText>
      </w:r>
      <w:r w:rsidR="0048287F" w:rsidRPr="006D763A">
        <w:rPr>
          <w:rFonts w:eastAsia="Times New Roman"/>
          <w:sz w:val="24"/>
          <w:szCs w:val="24"/>
        </w:rPr>
        <w:fldChar w:fldCharType="separate"/>
      </w:r>
      <w:r w:rsidR="0048287F" w:rsidRPr="00D10BFF">
        <w:rPr>
          <w:noProof/>
          <w:sz w:val="24"/>
          <w:szCs w:val="24"/>
        </w:rPr>
        <w:t>(Boliver, 2015, pp. 619-620)</w:t>
      </w:r>
      <w:r w:rsidR="0048287F" w:rsidRPr="006D763A">
        <w:rPr>
          <w:sz w:val="24"/>
          <w:szCs w:val="24"/>
        </w:rPr>
        <w:fldChar w:fldCharType="end"/>
      </w:r>
      <w:r w:rsidR="0048287F">
        <w:rPr>
          <w:rFonts w:eastAsia="Times New Roman"/>
          <w:sz w:val="24"/>
          <w:szCs w:val="24"/>
        </w:rPr>
        <w:t xml:space="preserve">. My sample </w:t>
      </w:r>
      <w:r w:rsidR="00984A71">
        <w:rPr>
          <w:rFonts w:eastAsia="Times New Roman"/>
          <w:sz w:val="24"/>
          <w:szCs w:val="24"/>
        </w:rPr>
        <w:t>strategy targeted</w:t>
      </w:r>
      <w:r w:rsidR="0048287F">
        <w:rPr>
          <w:rFonts w:eastAsia="Times New Roman"/>
          <w:sz w:val="24"/>
          <w:szCs w:val="24"/>
        </w:rPr>
        <w:t xml:space="preserve"> BoRs based in universities from all four clusters</w:t>
      </w:r>
      <w:r w:rsidR="00EF4D79">
        <w:rPr>
          <w:rFonts w:eastAsia="Times New Roman"/>
          <w:sz w:val="24"/>
          <w:szCs w:val="24"/>
        </w:rPr>
        <w:t>/tiers</w:t>
      </w:r>
      <w:r w:rsidR="0048287F">
        <w:rPr>
          <w:rFonts w:eastAsia="Times New Roman"/>
          <w:sz w:val="24"/>
          <w:szCs w:val="24"/>
        </w:rPr>
        <w:t>. Next, regarding departmental ranking, I identify departments whose ‘Overall’ REF rating</w:t>
      </w:r>
      <w:r w:rsidR="002E5B9C">
        <w:rPr>
          <w:rFonts w:eastAsia="Times New Roman"/>
          <w:sz w:val="24"/>
          <w:szCs w:val="24"/>
        </w:rPr>
        <w:t xml:space="preserve"> </w:t>
      </w:r>
      <w:r w:rsidR="00A022A5">
        <w:rPr>
          <w:rFonts w:eastAsia="Times New Roman"/>
          <w:sz w:val="24"/>
          <w:szCs w:val="24"/>
        </w:rPr>
        <w:t>was</w:t>
      </w:r>
      <w:r w:rsidR="0048287F">
        <w:rPr>
          <w:rFonts w:eastAsia="Times New Roman"/>
          <w:sz w:val="24"/>
          <w:szCs w:val="24"/>
        </w:rPr>
        <w:t xml:space="preserve"> relatively </w:t>
      </w:r>
      <w:r w:rsidR="005B7409">
        <w:rPr>
          <w:rFonts w:eastAsia="Times New Roman"/>
          <w:sz w:val="24"/>
          <w:szCs w:val="24"/>
        </w:rPr>
        <w:t>‘</w:t>
      </w:r>
      <w:r w:rsidR="0048287F">
        <w:rPr>
          <w:rFonts w:eastAsia="Times New Roman"/>
          <w:sz w:val="24"/>
          <w:szCs w:val="24"/>
        </w:rPr>
        <w:t>high</w:t>
      </w:r>
      <w:r w:rsidR="005B7409">
        <w:rPr>
          <w:rFonts w:eastAsia="Times New Roman"/>
          <w:sz w:val="24"/>
          <w:szCs w:val="24"/>
        </w:rPr>
        <w:t>’</w:t>
      </w:r>
      <w:r w:rsidR="0048287F">
        <w:rPr>
          <w:rFonts w:eastAsia="Times New Roman"/>
          <w:sz w:val="24"/>
          <w:szCs w:val="24"/>
        </w:rPr>
        <w:t xml:space="preserve">, </w:t>
      </w:r>
      <w:r w:rsidR="005B7409">
        <w:rPr>
          <w:rFonts w:eastAsia="Times New Roman"/>
          <w:sz w:val="24"/>
          <w:szCs w:val="24"/>
        </w:rPr>
        <w:t>‘</w:t>
      </w:r>
      <w:r w:rsidR="0048287F">
        <w:rPr>
          <w:rFonts w:eastAsia="Times New Roman"/>
          <w:sz w:val="24"/>
          <w:szCs w:val="24"/>
        </w:rPr>
        <w:t>middle</w:t>
      </w:r>
      <w:r w:rsidR="005B7409">
        <w:rPr>
          <w:rFonts w:eastAsia="Times New Roman"/>
          <w:sz w:val="24"/>
          <w:szCs w:val="24"/>
        </w:rPr>
        <w:t>’</w:t>
      </w:r>
      <w:r w:rsidR="0048287F">
        <w:rPr>
          <w:rFonts w:eastAsia="Times New Roman"/>
          <w:sz w:val="24"/>
          <w:szCs w:val="24"/>
        </w:rPr>
        <w:t xml:space="preserve"> and </w:t>
      </w:r>
      <w:r w:rsidR="005B7409">
        <w:rPr>
          <w:rFonts w:eastAsia="Times New Roman"/>
          <w:sz w:val="24"/>
          <w:szCs w:val="24"/>
        </w:rPr>
        <w:t>‘</w:t>
      </w:r>
      <w:r w:rsidR="0048287F">
        <w:rPr>
          <w:rFonts w:eastAsia="Times New Roman"/>
          <w:sz w:val="24"/>
          <w:szCs w:val="24"/>
        </w:rPr>
        <w:t>low</w:t>
      </w:r>
      <w:r w:rsidR="005B7409">
        <w:rPr>
          <w:rFonts w:eastAsia="Times New Roman"/>
          <w:sz w:val="24"/>
          <w:szCs w:val="24"/>
        </w:rPr>
        <w:t>’</w:t>
      </w:r>
      <w:r w:rsidR="0048287F">
        <w:rPr>
          <w:rFonts w:eastAsia="Times New Roman"/>
          <w:sz w:val="24"/>
          <w:szCs w:val="24"/>
        </w:rPr>
        <w:t xml:space="preserve"> in relation to others within </w:t>
      </w:r>
      <w:r w:rsidR="005B7409">
        <w:rPr>
          <w:rFonts w:eastAsia="Times New Roman"/>
          <w:sz w:val="24"/>
          <w:szCs w:val="24"/>
        </w:rPr>
        <w:t>the same</w:t>
      </w:r>
      <w:r w:rsidR="0048287F">
        <w:rPr>
          <w:rFonts w:eastAsia="Times New Roman"/>
          <w:sz w:val="24"/>
          <w:szCs w:val="24"/>
        </w:rPr>
        <w:t xml:space="preserve"> UoA</w:t>
      </w:r>
      <w:r w:rsidR="002E5B9C">
        <w:rPr>
          <w:rFonts w:eastAsia="Times New Roman"/>
          <w:sz w:val="24"/>
          <w:szCs w:val="24"/>
        </w:rPr>
        <w:t xml:space="preserve">. I ascertained these rankings from the Times Higher Education's </w:t>
      </w:r>
      <w:r w:rsidR="00B40D4D">
        <w:rPr>
          <w:rFonts w:eastAsia="Times New Roman"/>
          <w:sz w:val="24"/>
          <w:szCs w:val="24"/>
        </w:rPr>
        <w:fldChar w:fldCharType="begin"/>
      </w:r>
      <w:r w:rsidR="00B40D4D">
        <w:rPr>
          <w:rFonts w:eastAsia="Times New Roman"/>
          <w:sz w:val="24"/>
          <w:szCs w:val="24"/>
        </w:rPr>
        <w:instrText xml:space="preserve"> ADDIN EN.CITE &lt;EndNote&gt;&lt;Cite ExcludeAuth="1"&gt;&lt;Author&gt;Times Higher Education&lt;/Author&gt;&lt;Year&gt;2014&lt;/Year&gt;&lt;IDText&gt;Research Excellence Framework 2014: Institutions Ranked by Subject&lt;/IDText&gt;&lt;DisplayText&gt;(2014)&lt;/DisplayText&gt;&lt;record&gt;&lt;urls&gt;&lt;related-urls&gt;&lt;url&gt;https://www.timeshighereducation.com/sites/default/files/Attachments/2014/12/17/g/o/l/sub-14-01.pdf&lt;/url&gt;&lt;/related-urls&gt;&lt;/urls&gt;&lt;titles&gt;&lt;title&gt;Research Excellence Framework 2014: Institutions Ranked by Subject&lt;/title&gt;&lt;secondary-title&gt;Times Higher Education&lt;/secondary-title&gt;&lt;/titles&gt;&lt;contributors&gt;&lt;authors&gt;&lt;author&gt;Times Higher Education,&lt;/author&gt;&lt;/authors&gt;&lt;/contributors&gt;&lt;edition&gt;December 18&lt;/edition&gt;&lt;added-date format="utc"&gt;1469728541&lt;/added-date&gt;&lt;ref-type name="Magazine Article"&gt;19&lt;/ref-type&gt;&lt;dates&gt;&lt;year&gt;2014&lt;/year&gt;&lt;/dates&gt;&lt;rec-number&gt;1458&lt;/rec-number&gt;&lt;last-updated-date format="utc"&gt;1561544174&lt;/last-updated-date&gt;&lt;/record&gt;&lt;/Cite&gt;&lt;/EndNote&gt;</w:instrText>
      </w:r>
      <w:r w:rsidR="00B40D4D">
        <w:rPr>
          <w:rFonts w:eastAsia="Times New Roman"/>
          <w:sz w:val="24"/>
          <w:szCs w:val="24"/>
        </w:rPr>
        <w:fldChar w:fldCharType="separate"/>
      </w:r>
      <w:r w:rsidR="00B40D4D">
        <w:rPr>
          <w:rFonts w:eastAsia="Times New Roman"/>
          <w:noProof/>
          <w:sz w:val="24"/>
          <w:szCs w:val="24"/>
        </w:rPr>
        <w:t>(2014)</w:t>
      </w:r>
      <w:r w:rsidR="00B40D4D">
        <w:rPr>
          <w:rFonts w:eastAsia="Times New Roman"/>
          <w:sz w:val="24"/>
          <w:szCs w:val="24"/>
        </w:rPr>
        <w:fldChar w:fldCharType="end"/>
      </w:r>
      <w:r w:rsidR="00B40D4D">
        <w:rPr>
          <w:rFonts w:eastAsia="Times New Roman"/>
          <w:sz w:val="24"/>
          <w:szCs w:val="24"/>
        </w:rPr>
        <w:t xml:space="preserve"> </w:t>
      </w:r>
      <w:r w:rsidR="002E5B9C">
        <w:rPr>
          <w:rFonts w:eastAsia="Times New Roman"/>
          <w:sz w:val="24"/>
          <w:szCs w:val="24"/>
        </w:rPr>
        <w:t>publication of institutions ranked by UoA performance</w:t>
      </w:r>
      <w:r w:rsidR="00B40D4D">
        <w:rPr>
          <w:rFonts w:eastAsia="Times New Roman"/>
          <w:sz w:val="24"/>
          <w:szCs w:val="24"/>
        </w:rPr>
        <w:t>. Based on this, the submissions in my sample which I characterise as ‘High’ rank between 1</w:t>
      </w:r>
      <w:r w:rsidR="00B40D4D" w:rsidRPr="00B40D4D">
        <w:rPr>
          <w:rFonts w:eastAsia="Times New Roman"/>
          <w:sz w:val="24"/>
          <w:szCs w:val="24"/>
          <w:vertAlign w:val="superscript"/>
        </w:rPr>
        <w:t>st</w:t>
      </w:r>
      <w:r w:rsidR="00B40D4D">
        <w:rPr>
          <w:rFonts w:eastAsia="Times New Roman"/>
          <w:sz w:val="24"/>
          <w:szCs w:val="24"/>
        </w:rPr>
        <w:t xml:space="preserve"> and 6</w:t>
      </w:r>
      <w:r w:rsidR="00B40D4D" w:rsidRPr="00B40D4D">
        <w:rPr>
          <w:rFonts w:eastAsia="Times New Roman"/>
          <w:sz w:val="24"/>
          <w:szCs w:val="24"/>
          <w:vertAlign w:val="superscript"/>
        </w:rPr>
        <w:t>th</w:t>
      </w:r>
      <w:r w:rsidR="00B40D4D">
        <w:rPr>
          <w:rFonts w:eastAsia="Times New Roman"/>
          <w:sz w:val="24"/>
          <w:szCs w:val="24"/>
        </w:rPr>
        <w:t xml:space="preserve"> in their respective UoAs, while those characterised as ‘Medium’ rank between 9</w:t>
      </w:r>
      <w:r w:rsidR="00B40D4D" w:rsidRPr="00B40D4D">
        <w:rPr>
          <w:rFonts w:eastAsia="Times New Roman"/>
          <w:sz w:val="24"/>
          <w:szCs w:val="24"/>
          <w:vertAlign w:val="superscript"/>
        </w:rPr>
        <w:t>th</w:t>
      </w:r>
      <w:r w:rsidR="00B40D4D">
        <w:rPr>
          <w:rFonts w:eastAsia="Times New Roman"/>
          <w:sz w:val="24"/>
          <w:szCs w:val="24"/>
        </w:rPr>
        <w:t xml:space="preserve"> and 28</w:t>
      </w:r>
      <w:r w:rsidR="00B40D4D" w:rsidRPr="00B40D4D">
        <w:rPr>
          <w:rFonts w:eastAsia="Times New Roman"/>
          <w:sz w:val="24"/>
          <w:szCs w:val="24"/>
          <w:vertAlign w:val="superscript"/>
        </w:rPr>
        <w:t>th</w:t>
      </w:r>
      <w:r w:rsidR="00B40D4D">
        <w:rPr>
          <w:rFonts w:eastAsia="Times New Roman"/>
          <w:sz w:val="24"/>
          <w:szCs w:val="24"/>
        </w:rPr>
        <w:t>, and those as ‘Low’ from between 37</w:t>
      </w:r>
      <w:r w:rsidR="00B40D4D" w:rsidRPr="00B40D4D">
        <w:rPr>
          <w:rFonts w:eastAsia="Times New Roman"/>
          <w:sz w:val="24"/>
          <w:szCs w:val="24"/>
          <w:vertAlign w:val="superscript"/>
        </w:rPr>
        <w:t>th</w:t>
      </w:r>
      <w:r w:rsidR="00B40D4D">
        <w:rPr>
          <w:rFonts w:eastAsia="Times New Roman"/>
          <w:sz w:val="24"/>
          <w:szCs w:val="24"/>
        </w:rPr>
        <w:t xml:space="preserve"> and 40</w:t>
      </w:r>
      <w:r w:rsidR="00B40D4D" w:rsidRPr="00B40D4D">
        <w:rPr>
          <w:rFonts w:eastAsia="Times New Roman"/>
          <w:sz w:val="24"/>
          <w:szCs w:val="24"/>
          <w:vertAlign w:val="superscript"/>
        </w:rPr>
        <w:t>th</w:t>
      </w:r>
      <w:r w:rsidR="00B40D4D">
        <w:rPr>
          <w:rFonts w:eastAsia="Times New Roman"/>
          <w:sz w:val="24"/>
          <w:szCs w:val="24"/>
        </w:rPr>
        <w:t xml:space="preserve">. </w:t>
      </w:r>
    </w:p>
    <w:p w14:paraId="7974BEE0" w14:textId="2E48F063" w:rsidR="00C624BE" w:rsidRPr="00C624BE" w:rsidRDefault="00BA1221" w:rsidP="00046D95">
      <w:pPr>
        <w:spacing w:after="120" w:line="360" w:lineRule="auto"/>
        <w:rPr>
          <w:rFonts w:asciiTheme="majorBidi" w:eastAsia="Times New Roman" w:hAnsiTheme="majorBidi" w:cstheme="majorBidi"/>
          <w:sz w:val="24"/>
          <w:szCs w:val="24"/>
        </w:rPr>
      </w:pPr>
      <w:r>
        <w:rPr>
          <w:rFonts w:eastAsia="Times New Roman"/>
          <w:sz w:val="24"/>
          <w:szCs w:val="24"/>
        </w:rPr>
        <w:t xml:space="preserve">There are also two aspects to </w:t>
      </w:r>
      <w:r w:rsidRPr="00BA1221">
        <w:rPr>
          <w:rFonts w:eastAsia="Times New Roman"/>
          <w:i/>
          <w:sz w:val="24"/>
          <w:szCs w:val="24"/>
        </w:rPr>
        <w:t>epistemic context</w:t>
      </w:r>
      <w:r w:rsidR="00585F2E">
        <w:rPr>
          <w:rFonts w:eastAsia="Times New Roman"/>
          <w:sz w:val="24"/>
          <w:szCs w:val="24"/>
        </w:rPr>
        <w:t xml:space="preserve">: branch of </w:t>
      </w:r>
      <w:r w:rsidR="00AC5D21">
        <w:rPr>
          <w:rFonts w:eastAsia="Times New Roman"/>
          <w:sz w:val="24"/>
          <w:szCs w:val="24"/>
        </w:rPr>
        <w:t xml:space="preserve">science </w:t>
      </w:r>
      <w:r w:rsidR="00585F2E">
        <w:rPr>
          <w:rFonts w:eastAsia="Times New Roman"/>
          <w:sz w:val="24"/>
          <w:szCs w:val="24"/>
        </w:rPr>
        <w:t xml:space="preserve">and research “orientation” (Hughes et al., 2016, p. 30). Branch of </w:t>
      </w:r>
      <w:r w:rsidR="00AC5D21">
        <w:rPr>
          <w:rFonts w:eastAsia="Times New Roman"/>
          <w:sz w:val="24"/>
          <w:szCs w:val="24"/>
        </w:rPr>
        <w:t xml:space="preserve">science </w:t>
      </w:r>
      <w:r w:rsidR="00585F2E">
        <w:rPr>
          <w:rFonts w:eastAsia="Times New Roman"/>
          <w:sz w:val="24"/>
          <w:szCs w:val="24"/>
        </w:rPr>
        <w:t>includes the categories of Life sciences, Natural sciences and Formal sciences. Research orientation refers to whether a discipline is Basic, primarily oriented towards the</w:t>
      </w:r>
      <w:r w:rsidR="00585F2E" w:rsidRPr="418505C0">
        <w:rPr>
          <w:rFonts w:eastAsia="Times New Roman"/>
          <w:sz w:val="24"/>
          <w:szCs w:val="24"/>
        </w:rPr>
        <w:t xml:space="preserve"> advance</w:t>
      </w:r>
      <w:r w:rsidR="00585F2E">
        <w:rPr>
          <w:rFonts w:eastAsia="Times New Roman"/>
          <w:sz w:val="24"/>
          <w:szCs w:val="24"/>
        </w:rPr>
        <w:t>ment of</w:t>
      </w:r>
      <w:r w:rsidR="00585F2E" w:rsidRPr="418505C0">
        <w:rPr>
          <w:rFonts w:eastAsia="Times New Roman"/>
          <w:sz w:val="24"/>
          <w:szCs w:val="24"/>
        </w:rPr>
        <w:t xml:space="preserve"> understanding</w:t>
      </w:r>
      <w:r w:rsidR="00585F2E">
        <w:rPr>
          <w:rFonts w:eastAsia="Times New Roman"/>
          <w:sz w:val="24"/>
          <w:szCs w:val="24"/>
        </w:rPr>
        <w:t xml:space="preserve"> of phenomena, or Applied, oriented </w:t>
      </w:r>
      <w:r w:rsidR="00585F2E" w:rsidRPr="418505C0">
        <w:rPr>
          <w:rFonts w:eastAsia="Times New Roman"/>
          <w:sz w:val="24"/>
          <w:szCs w:val="24"/>
        </w:rPr>
        <w:t>primarily to</w:t>
      </w:r>
      <w:r w:rsidR="00585F2E">
        <w:rPr>
          <w:rFonts w:eastAsia="Times New Roman"/>
          <w:sz w:val="24"/>
          <w:szCs w:val="24"/>
        </w:rPr>
        <w:t>wards</w:t>
      </w:r>
      <w:r w:rsidR="00585F2E" w:rsidRPr="418505C0">
        <w:rPr>
          <w:rFonts w:eastAsia="Times New Roman"/>
          <w:sz w:val="24"/>
          <w:szCs w:val="24"/>
        </w:rPr>
        <w:t xml:space="preserve"> find</w:t>
      </w:r>
      <w:r w:rsidR="00585F2E">
        <w:rPr>
          <w:rFonts w:eastAsia="Times New Roman"/>
          <w:sz w:val="24"/>
          <w:szCs w:val="24"/>
        </w:rPr>
        <w:t>ing</w:t>
      </w:r>
      <w:r w:rsidR="00585F2E" w:rsidRPr="418505C0">
        <w:rPr>
          <w:rFonts w:eastAsia="Times New Roman"/>
          <w:sz w:val="24"/>
          <w:szCs w:val="24"/>
        </w:rPr>
        <w:t xml:space="preserve"> and test</w:t>
      </w:r>
      <w:r w:rsidR="00585F2E">
        <w:rPr>
          <w:rFonts w:eastAsia="Times New Roman"/>
          <w:sz w:val="24"/>
          <w:szCs w:val="24"/>
        </w:rPr>
        <w:t>ing</w:t>
      </w:r>
      <w:r w:rsidR="00585F2E" w:rsidRPr="418505C0">
        <w:rPr>
          <w:rFonts w:eastAsia="Times New Roman"/>
          <w:sz w:val="24"/>
          <w:szCs w:val="24"/>
        </w:rPr>
        <w:t xml:space="preserve"> novel</w:t>
      </w:r>
      <w:r w:rsidR="00585F2E">
        <w:rPr>
          <w:rFonts w:eastAsia="Times New Roman"/>
          <w:sz w:val="24"/>
          <w:szCs w:val="24"/>
        </w:rPr>
        <w:t xml:space="preserve"> applications</w:t>
      </w:r>
      <w:r w:rsidR="00585F2E" w:rsidRPr="418505C0">
        <w:rPr>
          <w:rFonts w:eastAsia="Times New Roman"/>
          <w:sz w:val="24"/>
          <w:szCs w:val="24"/>
        </w:rPr>
        <w:t xml:space="preserve"> of</w:t>
      </w:r>
      <w:r w:rsidR="00585F2E">
        <w:rPr>
          <w:rFonts w:eastAsia="Times New Roman"/>
          <w:sz w:val="24"/>
          <w:szCs w:val="24"/>
        </w:rPr>
        <w:t xml:space="preserve"> </w:t>
      </w:r>
      <w:r w:rsidR="00585F2E" w:rsidRPr="418505C0">
        <w:rPr>
          <w:rFonts w:eastAsia="Times New Roman"/>
          <w:sz w:val="24"/>
          <w:szCs w:val="24"/>
        </w:rPr>
        <w:t>knowledge</w:t>
      </w:r>
      <w:r w:rsidR="00585F2E">
        <w:rPr>
          <w:rStyle w:val="FootnoteReference"/>
          <w:rFonts w:asciiTheme="majorBidi" w:hAnsiTheme="majorBidi" w:cstheme="majorBidi"/>
          <w:sz w:val="24"/>
          <w:szCs w:val="24"/>
        </w:rPr>
        <w:footnoteReference w:id="10"/>
      </w:r>
      <w:r w:rsidR="00585F2E" w:rsidRPr="005A6D55">
        <w:rPr>
          <w:rFonts w:asciiTheme="majorBidi" w:eastAsia="Times New Roman" w:hAnsiTheme="majorBidi" w:cstheme="majorBidi"/>
          <w:sz w:val="24"/>
          <w:szCs w:val="24"/>
        </w:rPr>
        <w:t xml:space="preserve">. </w:t>
      </w:r>
      <w:r w:rsidR="00585F2E">
        <w:rPr>
          <w:rFonts w:asciiTheme="majorBidi" w:eastAsia="Times New Roman" w:hAnsiTheme="majorBidi" w:cstheme="majorBidi"/>
          <w:sz w:val="24"/>
          <w:szCs w:val="24"/>
        </w:rPr>
        <w:t xml:space="preserve">My sample includes disciplines from all branches of knowledge and from Basic and Applied disciplines. </w:t>
      </w:r>
      <w:bookmarkStart w:id="72" w:name="_sg592pjse64j" w:colFirst="0" w:colLast="0"/>
      <w:bookmarkEnd w:id="72"/>
      <w:r w:rsidR="004E54B1" w:rsidRPr="004E54B1">
        <w:rPr>
          <w:rFonts w:asciiTheme="majorBidi" w:eastAsia="Times New Roman" w:hAnsiTheme="majorBidi" w:cstheme="majorBidi"/>
          <w:sz w:val="24"/>
          <w:szCs w:val="24"/>
        </w:rPr>
        <w:fldChar w:fldCharType="begin"/>
      </w:r>
      <w:r w:rsidR="004E54B1" w:rsidRPr="004E54B1">
        <w:rPr>
          <w:rFonts w:asciiTheme="majorBidi" w:eastAsia="Times New Roman" w:hAnsiTheme="majorBidi" w:cstheme="majorBidi"/>
          <w:sz w:val="24"/>
          <w:szCs w:val="24"/>
        </w:rPr>
        <w:instrText xml:space="preserve"> REF _Ref17459968 \h </w:instrText>
      </w:r>
      <w:r w:rsidR="004E54B1">
        <w:rPr>
          <w:rFonts w:asciiTheme="majorBidi" w:eastAsia="Times New Roman" w:hAnsiTheme="majorBidi" w:cstheme="majorBidi"/>
          <w:sz w:val="24"/>
          <w:szCs w:val="24"/>
        </w:rPr>
        <w:instrText xml:space="preserve"> \* MERGEFORMAT </w:instrText>
      </w:r>
      <w:r w:rsidR="004E54B1" w:rsidRPr="004E54B1">
        <w:rPr>
          <w:rFonts w:asciiTheme="majorBidi" w:eastAsia="Times New Roman" w:hAnsiTheme="majorBidi" w:cstheme="majorBidi"/>
          <w:sz w:val="24"/>
          <w:szCs w:val="24"/>
        </w:rPr>
      </w:r>
      <w:r w:rsidR="004E54B1" w:rsidRPr="004E54B1">
        <w:rPr>
          <w:rFonts w:asciiTheme="majorBidi" w:eastAsia="Times New Roman" w:hAnsiTheme="majorBidi" w:cstheme="majorBidi"/>
          <w:sz w:val="24"/>
          <w:szCs w:val="24"/>
        </w:rPr>
        <w:fldChar w:fldCharType="separate"/>
      </w:r>
      <w:r w:rsidR="0011424E" w:rsidRPr="0011424E">
        <w:rPr>
          <w:sz w:val="24"/>
          <w:szCs w:val="24"/>
        </w:rPr>
        <w:t xml:space="preserve">Figure </w:t>
      </w:r>
      <w:r w:rsidR="0011424E" w:rsidRPr="0011424E">
        <w:rPr>
          <w:noProof/>
          <w:sz w:val="24"/>
          <w:szCs w:val="24"/>
        </w:rPr>
        <w:t>3</w:t>
      </w:r>
      <w:r w:rsidR="004E54B1" w:rsidRPr="004E54B1">
        <w:rPr>
          <w:rFonts w:asciiTheme="majorBidi" w:eastAsia="Times New Roman" w:hAnsiTheme="majorBidi" w:cstheme="majorBidi"/>
          <w:sz w:val="24"/>
          <w:szCs w:val="24"/>
        </w:rPr>
        <w:fldChar w:fldCharType="end"/>
      </w:r>
      <w:r w:rsidR="004E54B1">
        <w:rPr>
          <w:rFonts w:asciiTheme="majorBidi" w:eastAsia="Times New Roman" w:hAnsiTheme="majorBidi" w:cstheme="majorBidi"/>
          <w:sz w:val="24"/>
          <w:szCs w:val="24"/>
        </w:rPr>
        <w:t xml:space="preserve"> presents a visualisation of how the ten sampled disciplinary groupings</w:t>
      </w:r>
      <w:r w:rsidR="00B1180A">
        <w:rPr>
          <w:rFonts w:asciiTheme="majorBidi" w:eastAsia="Times New Roman" w:hAnsiTheme="majorBidi" w:cstheme="majorBidi"/>
          <w:sz w:val="24"/>
          <w:szCs w:val="24"/>
        </w:rPr>
        <w:t xml:space="preserve"> </w:t>
      </w:r>
      <w:r w:rsidR="004E54B1">
        <w:rPr>
          <w:rFonts w:asciiTheme="majorBidi" w:eastAsia="Times New Roman" w:hAnsiTheme="majorBidi" w:cstheme="majorBidi"/>
          <w:sz w:val="24"/>
          <w:szCs w:val="24"/>
        </w:rPr>
        <w:t>(UoAs) can be conceptualised in terms of their epistemic context.</w:t>
      </w:r>
    </w:p>
    <w:p w14:paraId="65828D27" w14:textId="77777777" w:rsidR="00C624BE" w:rsidRDefault="00C624BE" w:rsidP="00C624BE">
      <w:pPr>
        <w:keepNext/>
        <w:spacing w:after="120" w:line="360" w:lineRule="auto"/>
      </w:pPr>
      <w:r w:rsidRPr="00C624BE">
        <w:rPr>
          <w:noProof/>
          <w:sz w:val="24"/>
          <w:szCs w:val="24"/>
        </w:rPr>
        <w:drawing>
          <wp:inline distT="0" distB="0" distL="0" distR="0" wp14:anchorId="0593576F" wp14:editId="02172DA2">
            <wp:extent cx="5731510" cy="322389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223895"/>
                    </a:xfrm>
                    <a:prstGeom prst="rect">
                      <a:avLst/>
                    </a:prstGeom>
                  </pic:spPr>
                </pic:pic>
              </a:graphicData>
            </a:graphic>
          </wp:inline>
        </w:drawing>
      </w:r>
    </w:p>
    <w:p w14:paraId="34772F72" w14:textId="57101B29" w:rsidR="00C624BE" w:rsidRDefault="00C624BE" w:rsidP="00C624BE">
      <w:pPr>
        <w:pStyle w:val="Caption"/>
        <w:rPr>
          <w:sz w:val="24"/>
          <w:szCs w:val="24"/>
        </w:rPr>
      </w:pPr>
      <w:bookmarkStart w:id="73" w:name="_Ref17459968"/>
      <w:bookmarkStart w:id="74" w:name="_Toc31702072"/>
      <w:r>
        <w:t xml:space="preserve">Figure </w:t>
      </w:r>
      <w:r w:rsidR="00A56355">
        <w:fldChar w:fldCharType="begin"/>
      </w:r>
      <w:r w:rsidR="00A56355">
        <w:instrText xml:space="preserve"> SEQ Figure \* ARABIC </w:instrText>
      </w:r>
      <w:r w:rsidR="00A56355">
        <w:fldChar w:fldCharType="separate"/>
      </w:r>
      <w:r w:rsidR="0011424E">
        <w:rPr>
          <w:noProof/>
        </w:rPr>
        <w:t>3</w:t>
      </w:r>
      <w:r w:rsidR="00A56355">
        <w:rPr>
          <w:noProof/>
        </w:rPr>
        <w:fldChar w:fldCharType="end"/>
      </w:r>
      <w:bookmarkEnd w:id="73"/>
      <w:r>
        <w:t xml:space="preserve">. </w:t>
      </w:r>
      <w:r w:rsidRPr="00D12CE2">
        <w:t>Visualisation of epistemic categories of sampled REF2014 UoAs</w:t>
      </w:r>
      <w:bookmarkEnd w:id="74"/>
    </w:p>
    <w:p w14:paraId="2DB257D5" w14:textId="0966D5B3" w:rsidR="00082217" w:rsidRDefault="007226B8" w:rsidP="00082217">
      <w:pPr>
        <w:spacing w:after="120" w:line="360" w:lineRule="auto"/>
        <w:rPr>
          <w:rFonts w:eastAsia="Times New Roman"/>
          <w:sz w:val="24"/>
          <w:szCs w:val="24"/>
        </w:rPr>
      </w:pPr>
      <w:r w:rsidRPr="007226B8">
        <w:rPr>
          <w:sz w:val="24"/>
          <w:szCs w:val="24"/>
        </w:rPr>
        <w:fldChar w:fldCharType="begin"/>
      </w:r>
      <w:r w:rsidRPr="007226B8">
        <w:rPr>
          <w:rFonts w:eastAsia="Times New Roman"/>
          <w:sz w:val="24"/>
          <w:szCs w:val="24"/>
        </w:rPr>
        <w:instrText xml:space="preserve"> REF _Ref11615948 \h </w:instrText>
      </w:r>
      <w:r>
        <w:rPr>
          <w:sz w:val="24"/>
          <w:szCs w:val="24"/>
        </w:rPr>
        <w:instrText xml:space="preserve"> \* MERGEFORMAT </w:instrText>
      </w:r>
      <w:r w:rsidRPr="007226B8">
        <w:rPr>
          <w:sz w:val="24"/>
          <w:szCs w:val="24"/>
        </w:rPr>
      </w:r>
      <w:r w:rsidRPr="007226B8">
        <w:rPr>
          <w:sz w:val="24"/>
          <w:szCs w:val="24"/>
        </w:rPr>
        <w:fldChar w:fldCharType="separate"/>
      </w:r>
      <w:r w:rsidR="0011424E" w:rsidRPr="0011424E">
        <w:rPr>
          <w:sz w:val="24"/>
          <w:szCs w:val="24"/>
        </w:rPr>
        <w:t xml:space="preserve">Table </w:t>
      </w:r>
      <w:r w:rsidR="0011424E" w:rsidRPr="0011424E">
        <w:rPr>
          <w:noProof/>
          <w:sz w:val="24"/>
          <w:szCs w:val="24"/>
        </w:rPr>
        <w:t>3</w:t>
      </w:r>
      <w:r w:rsidRPr="007226B8">
        <w:rPr>
          <w:sz w:val="24"/>
          <w:szCs w:val="24"/>
        </w:rPr>
        <w:fldChar w:fldCharType="end"/>
      </w:r>
      <w:r w:rsidR="00865416">
        <w:t xml:space="preserve"> </w:t>
      </w:r>
      <w:r w:rsidR="00865416">
        <w:rPr>
          <w:sz w:val="24"/>
          <w:szCs w:val="24"/>
        </w:rPr>
        <w:t>details</w:t>
      </w:r>
      <w:r w:rsidR="00082217">
        <w:rPr>
          <w:rFonts w:eastAsia="Times New Roman"/>
          <w:sz w:val="24"/>
          <w:szCs w:val="24"/>
        </w:rPr>
        <w:t xml:space="preserve"> </w:t>
      </w:r>
      <w:r w:rsidR="00E54071">
        <w:rPr>
          <w:rFonts w:eastAsia="Times New Roman"/>
          <w:sz w:val="24"/>
          <w:szCs w:val="24"/>
        </w:rPr>
        <w:t>the epistemic and institutional characteristics of the ten sampled departments</w:t>
      </w:r>
      <w:r w:rsidR="00082217">
        <w:rPr>
          <w:rStyle w:val="FootnoteReference"/>
          <w:rFonts w:eastAsia="Times New Roman"/>
          <w:sz w:val="24"/>
          <w:szCs w:val="24"/>
        </w:rPr>
        <w:footnoteReference w:id="11"/>
      </w:r>
      <w:r w:rsidR="00082217" w:rsidRPr="002F7B3C">
        <w:rPr>
          <w:rFonts w:eastAsia="Times New Roman"/>
          <w:sz w:val="24"/>
          <w:szCs w:val="24"/>
        </w:rPr>
        <w:t xml:space="preserve">. The </w:t>
      </w:r>
      <w:r w:rsidR="00082217">
        <w:rPr>
          <w:rFonts w:eastAsia="Times New Roman"/>
          <w:sz w:val="24"/>
          <w:szCs w:val="24"/>
        </w:rPr>
        <w:t>bottom</w:t>
      </w:r>
      <w:r w:rsidR="00082217" w:rsidRPr="002F7B3C">
        <w:rPr>
          <w:rFonts w:eastAsia="Times New Roman"/>
          <w:sz w:val="24"/>
          <w:szCs w:val="24"/>
        </w:rPr>
        <w:t xml:space="preserve"> row shows that this sample succeeds in representing a broad </w:t>
      </w:r>
      <w:r w:rsidR="00082217">
        <w:rPr>
          <w:rFonts w:eastAsia="Times New Roman"/>
          <w:sz w:val="24"/>
          <w:szCs w:val="24"/>
        </w:rPr>
        <w:t>variation</w:t>
      </w:r>
      <w:r w:rsidR="00082217" w:rsidRPr="002F7B3C">
        <w:rPr>
          <w:rFonts w:eastAsia="Times New Roman"/>
          <w:sz w:val="24"/>
          <w:szCs w:val="24"/>
        </w:rPr>
        <w:t xml:space="preserve"> of </w:t>
      </w:r>
      <w:r w:rsidR="00776D81">
        <w:rPr>
          <w:rFonts w:eastAsia="Times New Roman"/>
          <w:sz w:val="24"/>
          <w:szCs w:val="24"/>
        </w:rPr>
        <w:t>departments</w:t>
      </w:r>
      <w:r w:rsidR="00082217">
        <w:rPr>
          <w:rFonts w:eastAsia="Times New Roman"/>
          <w:sz w:val="24"/>
          <w:szCs w:val="24"/>
        </w:rPr>
        <w:t>, as well as achieving parity in most of the parameters</w:t>
      </w:r>
      <w:r w:rsidR="00776D81">
        <w:rPr>
          <w:rFonts w:eastAsia="Times New Roman"/>
          <w:sz w:val="24"/>
          <w:szCs w:val="24"/>
        </w:rPr>
        <w:t>: t</w:t>
      </w:r>
      <w:r w:rsidR="00082217">
        <w:rPr>
          <w:rFonts w:eastAsia="Times New Roman"/>
          <w:sz w:val="24"/>
          <w:szCs w:val="24"/>
        </w:rPr>
        <w:t>he sample includes</w:t>
      </w:r>
      <w:r w:rsidR="00082217" w:rsidRPr="002F7B3C">
        <w:rPr>
          <w:rFonts w:eastAsia="Times New Roman"/>
          <w:sz w:val="24"/>
          <w:szCs w:val="24"/>
        </w:rPr>
        <w:t xml:space="preserve"> </w:t>
      </w:r>
      <w:r w:rsidR="00082217">
        <w:rPr>
          <w:rFonts w:eastAsia="Times New Roman"/>
          <w:sz w:val="24"/>
          <w:szCs w:val="24"/>
        </w:rPr>
        <w:t xml:space="preserve">a </w:t>
      </w:r>
      <w:r w:rsidR="00082217" w:rsidRPr="002F7B3C">
        <w:rPr>
          <w:rFonts w:eastAsia="Times New Roman"/>
          <w:sz w:val="24"/>
          <w:szCs w:val="24"/>
        </w:rPr>
        <w:t xml:space="preserve">minimum of one from each of Boliver’s (2015) </w:t>
      </w:r>
      <w:r w:rsidR="00082217">
        <w:rPr>
          <w:rFonts w:eastAsia="Times New Roman"/>
          <w:sz w:val="24"/>
          <w:szCs w:val="24"/>
        </w:rPr>
        <w:t xml:space="preserve">four </w:t>
      </w:r>
      <w:r w:rsidR="00B916DC">
        <w:rPr>
          <w:rFonts w:eastAsia="Times New Roman"/>
          <w:sz w:val="24"/>
          <w:szCs w:val="24"/>
        </w:rPr>
        <w:t>tier</w:t>
      </w:r>
      <w:r w:rsidR="00082217" w:rsidRPr="002F7B3C">
        <w:rPr>
          <w:rFonts w:eastAsia="Times New Roman"/>
          <w:sz w:val="24"/>
          <w:szCs w:val="24"/>
        </w:rPr>
        <w:t>s</w:t>
      </w:r>
      <w:r w:rsidR="00776D81">
        <w:rPr>
          <w:rFonts w:eastAsia="Times New Roman"/>
          <w:sz w:val="24"/>
          <w:szCs w:val="24"/>
        </w:rPr>
        <w:t>;</w:t>
      </w:r>
      <w:r w:rsidR="00082217">
        <w:rPr>
          <w:rFonts w:eastAsia="Times New Roman"/>
          <w:sz w:val="24"/>
          <w:szCs w:val="24"/>
        </w:rPr>
        <w:t xml:space="preserve"> </w:t>
      </w:r>
      <w:r w:rsidR="00082217" w:rsidRPr="002F7B3C">
        <w:rPr>
          <w:rFonts w:eastAsia="Times New Roman"/>
          <w:sz w:val="24"/>
          <w:szCs w:val="24"/>
        </w:rPr>
        <w:t xml:space="preserve">Applied and </w:t>
      </w:r>
      <w:r w:rsidR="00082217">
        <w:rPr>
          <w:rFonts w:eastAsia="Times New Roman"/>
          <w:sz w:val="24"/>
          <w:szCs w:val="24"/>
        </w:rPr>
        <w:t>B</w:t>
      </w:r>
      <w:r w:rsidR="00082217" w:rsidRPr="002F7B3C">
        <w:rPr>
          <w:rFonts w:eastAsia="Times New Roman"/>
          <w:sz w:val="24"/>
          <w:szCs w:val="24"/>
        </w:rPr>
        <w:t>asic disciplines are equally represented</w:t>
      </w:r>
      <w:r w:rsidR="00776D81">
        <w:rPr>
          <w:rFonts w:eastAsia="Times New Roman"/>
          <w:sz w:val="24"/>
          <w:szCs w:val="24"/>
        </w:rPr>
        <w:t>; each</w:t>
      </w:r>
      <w:r w:rsidR="00082217" w:rsidRPr="002F7B3C">
        <w:rPr>
          <w:rFonts w:eastAsia="Times New Roman"/>
          <w:sz w:val="24"/>
          <w:szCs w:val="24"/>
        </w:rPr>
        <w:t xml:space="preserve"> branch of science</w:t>
      </w:r>
      <w:r w:rsidR="00776D81">
        <w:rPr>
          <w:rFonts w:eastAsia="Times New Roman"/>
          <w:sz w:val="24"/>
          <w:szCs w:val="24"/>
        </w:rPr>
        <w:t xml:space="preserve"> is equally represented; </w:t>
      </w:r>
      <w:r w:rsidR="00082217">
        <w:rPr>
          <w:rFonts w:eastAsia="Times New Roman"/>
          <w:sz w:val="24"/>
          <w:szCs w:val="24"/>
        </w:rPr>
        <w:t xml:space="preserve">Medium-rated departments are slightly more represented than </w:t>
      </w:r>
      <w:r w:rsidR="00082217" w:rsidRPr="002F7B3C">
        <w:rPr>
          <w:rFonts w:eastAsia="Times New Roman"/>
          <w:sz w:val="24"/>
          <w:szCs w:val="24"/>
        </w:rPr>
        <w:t>High-rated</w:t>
      </w:r>
      <w:r w:rsidR="00082217">
        <w:rPr>
          <w:rFonts w:eastAsia="Times New Roman"/>
          <w:sz w:val="24"/>
          <w:szCs w:val="24"/>
        </w:rPr>
        <w:t xml:space="preserve"> and Low-rated</w:t>
      </w:r>
      <w:r w:rsidR="00082217" w:rsidRPr="002F7B3C">
        <w:rPr>
          <w:rFonts w:eastAsia="Times New Roman"/>
          <w:sz w:val="24"/>
          <w:szCs w:val="24"/>
        </w:rPr>
        <w:t xml:space="preserve"> </w:t>
      </w:r>
      <w:r w:rsidR="00082217">
        <w:rPr>
          <w:rFonts w:eastAsia="Times New Roman"/>
          <w:sz w:val="24"/>
          <w:szCs w:val="24"/>
        </w:rPr>
        <w:t xml:space="preserve">departments. </w:t>
      </w:r>
      <w:r w:rsidR="00040916">
        <w:rPr>
          <w:rFonts w:eastAsia="Times New Roman"/>
          <w:sz w:val="24"/>
          <w:szCs w:val="24"/>
        </w:rPr>
        <w:t>The ten REF submissions presented in</w:t>
      </w:r>
      <w:r w:rsidR="00040916" w:rsidRPr="00614414">
        <w:rPr>
          <w:rFonts w:eastAsia="Times New Roman"/>
          <w:sz w:val="24"/>
          <w:szCs w:val="24"/>
        </w:rPr>
        <w:t xml:space="preserve"> </w:t>
      </w:r>
      <w:r w:rsidR="00040916" w:rsidRPr="00614414">
        <w:rPr>
          <w:rFonts w:eastAsia="Times New Roman"/>
          <w:sz w:val="24"/>
          <w:szCs w:val="24"/>
        </w:rPr>
        <w:fldChar w:fldCharType="begin"/>
      </w:r>
      <w:r w:rsidR="00040916" w:rsidRPr="00614414">
        <w:rPr>
          <w:rFonts w:eastAsia="Times New Roman"/>
          <w:sz w:val="24"/>
          <w:szCs w:val="24"/>
        </w:rPr>
        <w:instrText xml:space="preserve"> REF _Ref11615948 \h </w:instrText>
      </w:r>
      <w:r w:rsidR="00040916">
        <w:rPr>
          <w:rFonts w:eastAsia="Times New Roman"/>
          <w:sz w:val="24"/>
          <w:szCs w:val="24"/>
        </w:rPr>
        <w:instrText xml:space="preserve"> \* MERGEFORMAT </w:instrText>
      </w:r>
      <w:r w:rsidR="00040916" w:rsidRPr="00614414">
        <w:rPr>
          <w:rFonts w:eastAsia="Times New Roman"/>
          <w:sz w:val="24"/>
          <w:szCs w:val="24"/>
        </w:rPr>
      </w:r>
      <w:r w:rsidR="00040916" w:rsidRPr="00614414">
        <w:rPr>
          <w:rFonts w:eastAsia="Times New Roman"/>
          <w:sz w:val="24"/>
          <w:szCs w:val="24"/>
        </w:rPr>
        <w:fldChar w:fldCharType="separate"/>
      </w:r>
      <w:r w:rsidR="0011424E" w:rsidRPr="0011424E">
        <w:rPr>
          <w:sz w:val="24"/>
          <w:szCs w:val="24"/>
        </w:rPr>
        <w:t xml:space="preserve">Table </w:t>
      </w:r>
      <w:r w:rsidR="0011424E" w:rsidRPr="0011424E">
        <w:rPr>
          <w:noProof/>
          <w:sz w:val="24"/>
          <w:szCs w:val="24"/>
        </w:rPr>
        <w:t>3</w:t>
      </w:r>
      <w:r w:rsidR="00040916" w:rsidRPr="00614414">
        <w:rPr>
          <w:rFonts w:eastAsia="Times New Roman"/>
          <w:sz w:val="24"/>
          <w:szCs w:val="24"/>
        </w:rPr>
        <w:fldChar w:fldCharType="end"/>
      </w:r>
      <w:r w:rsidR="00040916">
        <w:rPr>
          <w:rFonts w:eastAsia="Times New Roman"/>
          <w:sz w:val="24"/>
          <w:szCs w:val="24"/>
        </w:rPr>
        <w:t xml:space="preserve"> produce 51 Impact Case Studies to REF2014. I selected half (26) of these for analysis. However, on inspecting these 26 Impact Case Studies, it became apparent that there were some cases where departments had submitted more than one Impact Case Study based on the same underpinning research. I collated those Impact Case Studies. This resulted in a final sample of n=19 (rather than 26) distinct underpinning bodies of research (BoRs) on which I conducted my main analytical procedures, discussed in the rest of this chapter. Appendix B provides further methodological details, including of the sampling strategy. </w:t>
      </w:r>
    </w:p>
    <w:tbl>
      <w:tblPr>
        <w:tblpPr w:leftFromText="180" w:rightFromText="180" w:vertAnchor="text" w:horzAnchor="margin" w:tblpY="-23"/>
        <w:tblW w:w="8274" w:type="dxa"/>
        <w:tblLook w:val="04A0" w:firstRow="1" w:lastRow="0" w:firstColumn="1" w:lastColumn="0" w:noHBand="0" w:noVBand="1"/>
      </w:tblPr>
      <w:tblGrid>
        <w:gridCol w:w="2825"/>
        <w:gridCol w:w="1701"/>
        <w:gridCol w:w="1146"/>
        <w:gridCol w:w="1276"/>
        <w:gridCol w:w="1326"/>
      </w:tblGrid>
      <w:tr w:rsidR="000C4398" w:rsidRPr="002F7B3C" w14:paraId="47667D67" w14:textId="77777777" w:rsidTr="0017539B">
        <w:trPr>
          <w:trHeight w:val="320"/>
        </w:trPr>
        <w:tc>
          <w:tcPr>
            <w:tcW w:w="2825" w:type="dxa"/>
            <w:vMerge w:val="restart"/>
            <w:tcBorders>
              <w:top w:val="single" w:sz="8" w:space="0" w:color="auto"/>
              <w:left w:val="single" w:sz="8" w:space="0" w:color="auto"/>
              <w:right w:val="single" w:sz="8" w:space="0" w:color="auto"/>
            </w:tcBorders>
            <w:shd w:val="clear" w:color="auto" w:fill="auto"/>
            <w:noWrap/>
            <w:vAlign w:val="center"/>
          </w:tcPr>
          <w:p w14:paraId="54383C9F" w14:textId="77777777" w:rsidR="000C4398" w:rsidRPr="00D964B6" w:rsidRDefault="000C4398" w:rsidP="0017539B">
            <w:pPr>
              <w:spacing w:after="0" w:line="240" w:lineRule="auto"/>
              <w:jc w:val="center"/>
              <w:rPr>
                <w:rFonts w:eastAsia="Times New Roman"/>
                <w:b/>
                <w:bCs/>
                <w:i/>
              </w:rPr>
            </w:pPr>
            <w:r>
              <w:rPr>
                <w:rFonts w:eastAsia="Times New Roman"/>
                <w:b/>
                <w:bCs/>
                <w:i/>
              </w:rPr>
              <w:t xml:space="preserve">REF2014 </w:t>
            </w:r>
            <w:r w:rsidRPr="007D78A5">
              <w:rPr>
                <w:rFonts w:eastAsia="Times New Roman"/>
                <w:b/>
                <w:bCs/>
              </w:rPr>
              <w:t>U</w:t>
            </w:r>
            <w:r>
              <w:rPr>
                <w:rFonts w:eastAsia="Times New Roman"/>
                <w:b/>
                <w:bCs/>
              </w:rPr>
              <w:t>nit of Assessment (UoA)</w:t>
            </w:r>
          </w:p>
        </w:tc>
        <w:tc>
          <w:tcPr>
            <w:tcW w:w="2847" w:type="dxa"/>
            <w:gridSpan w:val="2"/>
            <w:tcBorders>
              <w:top w:val="single" w:sz="8" w:space="0" w:color="auto"/>
              <w:left w:val="nil"/>
              <w:bottom w:val="single" w:sz="8" w:space="0" w:color="auto"/>
              <w:right w:val="single" w:sz="4" w:space="0" w:color="auto"/>
            </w:tcBorders>
            <w:shd w:val="clear" w:color="auto" w:fill="auto"/>
            <w:noWrap/>
            <w:vAlign w:val="center"/>
          </w:tcPr>
          <w:p w14:paraId="0C7A8585" w14:textId="77777777" w:rsidR="000C4398" w:rsidRPr="007D78A5" w:rsidRDefault="000C4398" w:rsidP="0017539B">
            <w:pPr>
              <w:spacing w:after="0" w:line="240" w:lineRule="auto"/>
              <w:jc w:val="center"/>
              <w:rPr>
                <w:rFonts w:eastAsia="Times New Roman"/>
                <w:b/>
                <w:bCs/>
              </w:rPr>
            </w:pPr>
            <w:r>
              <w:rPr>
                <w:rFonts w:eastAsia="Times New Roman"/>
                <w:b/>
                <w:bCs/>
              </w:rPr>
              <w:t>Institutional context</w:t>
            </w:r>
          </w:p>
        </w:tc>
        <w:tc>
          <w:tcPr>
            <w:tcW w:w="2602"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5360E60E" w14:textId="77777777" w:rsidR="000C4398" w:rsidRPr="007D78A5" w:rsidRDefault="000C4398" w:rsidP="0017539B">
            <w:pPr>
              <w:spacing w:after="0" w:line="240" w:lineRule="auto"/>
              <w:jc w:val="center"/>
              <w:rPr>
                <w:rFonts w:eastAsia="Times New Roman"/>
                <w:b/>
                <w:bCs/>
              </w:rPr>
            </w:pPr>
            <w:r>
              <w:rPr>
                <w:rFonts w:eastAsia="Times New Roman"/>
                <w:b/>
                <w:bCs/>
              </w:rPr>
              <w:t>Epistemic context</w:t>
            </w:r>
          </w:p>
        </w:tc>
      </w:tr>
      <w:tr w:rsidR="000C4398" w:rsidRPr="002F7B3C" w14:paraId="2BE7E822" w14:textId="77777777" w:rsidTr="0017539B">
        <w:trPr>
          <w:trHeight w:val="320"/>
        </w:trPr>
        <w:tc>
          <w:tcPr>
            <w:tcW w:w="2825" w:type="dxa"/>
            <w:vMerge/>
            <w:tcBorders>
              <w:left w:val="single" w:sz="8" w:space="0" w:color="auto"/>
              <w:bottom w:val="single" w:sz="8" w:space="0" w:color="auto"/>
              <w:right w:val="single" w:sz="8" w:space="0" w:color="auto"/>
            </w:tcBorders>
            <w:shd w:val="clear" w:color="auto" w:fill="auto"/>
            <w:noWrap/>
            <w:vAlign w:val="center"/>
            <w:hideMark/>
          </w:tcPr>
          <w:p w14:paraId="41E5BBD9" w14:textId="77777777" w:rsidR="000C4398" w:rsidRPr="007D78A5" w:rsidRDefault="000C4398" w:rsidP="0017539B">
            <w:pPr>
              <w:spacing w:after="0" w:line="240" w:lineRule="auto"/>
              <w:jc w:val="center"/>
              <w:rPr>
                <w:rFonts w:eastAsia="Times New Roman"/>
                <w:b/>
                <w:bCs/>
              </w:rPr>
            </w:pPr>
          </w:p>
        </w:tc>
        <w:tc>
          <w:tcPr>
            <w:tcW w:w="1701" w:type="dxa"/>
            <w:tcBorders>
              <w:top w:val="single" w:sz="8" w:space="0" w:color="auto"/>
              <w:left w:val="nil"/>
              <w:bottom w:val="single" w:sz="8" w:space="0" w:color="auto"/>
              <w:right w:val="single" w:sz="4" w:space="0" w:color="auto"/>
            </w:tcBorders>
            <w:shd w:val="clear" w:color="auto" w:fill="auto"/>
            <w:noWrap/>
            <w:vAlign w:val="center"/>
            <w:hideMark/>
          </w:tcPr>
          <w:p w14:paraId="25644F19" w14:textId="77777777" w:rsidR="000C4398" w:rsidRPr="007D78A5" w:rsidRDefault="000C4398" w:rsidP="0017539B">
            <w:pPr>
              <w:spacing w:after="0" w:line="240" w:lineRule="auto"/>
              <w:jc w:val="center"/>
              <w:rPr>
                <w:rFonts w:eastAsia="Times New Roman"/>
                <w:b/>
                <w:bCs/>
              </w:rPr>
            </w:pPr>
            <w:r>
              <w:rPr>
                <w:rFonts w:eastAsia="Times New Roman"/>
                <w:b/>
                <w:bCs/>
              </w:rPr>
              <w:t>Institutional status</w:t>
            </w:r>
            <w:r w:rsidRPr="007D78A5">
              <w:rPr>
                <w:rFonts w:eastAsia="Times New Roman"/>
                <w:b/>
                <w:bCs/>
              </w:rPr>
              <w:t xml:space="preserve"> </w:t>
            </w:r>
          </w:p>
        </w:tc>
        <w:tc>
          <w:tcPr>
            <w:tcW w:w="1146" w:type="dxa"/>
            <w:tcBorders>
              <w:top w:val="single" w:sz="4" w:space="0" w:color="auto"/>
              <w:left w:val="single" w:sz="4" w:space="0" w:color="auto"/>
              <w:bottom w:val="single" w:sz="4" w:space="0" w:color="auto"/>
              <w:right w:val="single" w:sz="4" w:space="0" w:color="auto"/>
            </w:tcBorders>
            <w:vAlign w:val="center"/>
          </w:tcPr>
          <w:p w14:paraId="143B2EB4" w14:textId="77777777" w:rsidR="000C4398" w:rsidRPr="007D78A5" w:rsidRDefault="000C4398" w:rsidP="0017539B">
            <w:pPr>
              <w:spacing w:after="0" w:line="240" w:lineRule="auto"/>
              <w:jc w:val="center"/>
              <w:rPr>
                <w:rFonts w:eastAsia="Times New Roman"/>
                <w:b/>
                <w:bCs/>
              </w:rPr>
            </w:pPr>
            <w:r w:rsidRPr="007D78A5">
              <w:rPr>
                <w:rFonts w:eastAsia="Times New Roman"/>
                <w:b/>
                <w:bCs/>
              </w:rPr>
              <w:t xml:space="preserve">Department </w:t>
            </w:r>
            <w:r>
              <w:rPr>
                <w:rFonts w:eastAsia="Times New Roman"/>
                <w:b/>
                <w:bCs/>
              </w:rPr>
              <w:t>REF r</w:t>
            </w:r>
            <w:r w:rsidRPr="007D78A5">
              <w:rPr>
                <w:rFonts w:eastAsia="Times New Roman"/>
                <w:b/>
                <w:bCs/>
              </w:rPr>
              <w:t>ating</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7B60D8" w14:textId="77777777" w:rsidR="000C4398" w:rsidRPr="007D78A5" w:rsidRDefault="000C4398" w:rsidP="0017539B">
            <w:pPr>
              <w:spacing w:after="0" w:line="240" w:lineRule="auto"/>
              <w:jc w:val="center"/>
              <w:rPr>
                <w:rFonts w:eastAsia="Times New Roman"/>
                <w:b/>
                <w:bCs/>
              </w:rPr>
            </w:pPr>
            <w:r w:rsidRPr="007D78A5">
              <w:rPr>
                <w:rFonts w:eastAsia="Times New Roman"/>
                <w:b/>
                <w:bCs/>
              </w:rPr>
              <w:t xml:space="preserve">Research </w:t>
            </w:r>
            <w:r>
              <w:rPr>
                <w:rFonts w:eastAsia="Times New Roman"/>
                <w:b/>
                <w:bCs/>
              </w:rPr>
              <w:t>o</w:t>
            </w:r>
            <w:r w:rsidRPr="007D78A5">
              <w:rPr>
                <w:rFonts w:eastAsia="Times New Roman"/>
                <w:b/>
                <w:bCs/>
              </w:rPr>
              <w:t>rientation</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3F13D0" w14:textId="77777777" w:rsidR="000C4398" w:rsidRPr="007D78A5" w:rsidRDefault="000C4398" w:rsidP="0017539B">
            <w:pPr>
              <w:spacing w:after="0" w:line="240" w:lineRule="auto"/>
              <w:jc w:val="center"/>
              <w:rPr>
                <w:rFonts w:eastAsia="Times New Roman"/>
                <w:b/>
                <w:bCs/>
              </w:rPr>
            </w:pPr>
            <w:r w:rsidRPr="007D78A5">
              <w:rPr>
                <w:rFonts w:eastAsia="Times New Roman"/>
                <w:b/>
                <w:bCs/>
              </w:rPr>
              <w:t xml:space="preserve">Branch of </w:t>
            </w:r>
            <w:r>
              <w:rPr>
                <w:rFonts w:eastAsia="Times New Roman"/>
                <w:b/>
                <w:bCs/>
              </w:rPr>
              <w:t>s</w:t>
            </w:r>
            <w:r w:rsidRPr="007D78A5">
              <w:rPr>
                <w:rFonts w:eastAsia="Times New Roman"/>
                <w:b/>
                <w:bCs/>
              </w:rPr>
              <w:t>cience</w:t>
            </w:r>
          </w:p>
        </w:tc>
      </w:tr>
      <w:tr w:rsidR="000C4398" w:rsidRPr="002F7B3C" w14:paraId="63710580" w14:textId="77777777" w:rsidTr="0017539B">
        <w:trPr>
          <w:trHeight w:val="320"/>
        </w:trPr>
        <w:tc>
          <w:tcPr>
            <w:tcW w:w="2825" w:type="dxa"/>
            <w:tcBorders>
              <w:top w:val="nil"/>
              <w:left w:val="single" w:sz="8" w:space="0" w:color="auto"/>
              <w:bottom w:val="single" w:sz="8" w:space="0" w:color="auto"/>
              <w:right w:val="single" w:sz="8" w:space="0" w:color="auto"/>
            </w:tcBorders>
            <w:shd w:val="clear" w:color="auto" w:fill="auto"/>
            <w:noWrap/>
            <w:vAlign w:val="center"/>
            <w:hideMark/>
          </w:tcPr>
          <w:p w14:paraId="7AC12475" w14:textId="77777777" w:rsidR="000C4398" w:rsidRPr="007D78A5" w:rsidRDefault="000C4398" w:rsidP="0017539B">
            <w:pPr>
              <w:spacing w:after="0" w:line="240" w:lineRule="auto"/>
              <w:jc w:val="center"/>
              <w:rPr>
                <w:rFonts w:eastAsia="Times New Roman"/>
              </w:rPr>
            </w:pPr>
            <w:r w:rsidRPr="007D78A5">
              <w:rPr>
                <w:rFonts w:eastAsia="Times New Roman"/>
              </w:rPr>
              <w:t>1</w:t>
            </w:r>
            <w:r>
              <w:rPr>
                <w:rFonts w:eastAsia="Times New Roman"/>
              </w:rPr>
              <w:t xml:space="preserve"> (Clinical Medicine)</w:t>
            </w:r>
          </w:p>
        </w:tc>
        <w:tc>
          <w:tcPr>
            <w:tcW w:w="1701" w:type="dxa"/>
            <w:tcBorders>
              <w:top w:val="nil"/>
              <w:left w:val="nil"/>
              <w:bottom w:val="single" w:sz="8" w:space="0" w:color="auto"/>
              <w:right w:val="single" w:sz="4" w:space="0" w:color="auto"/>
            </w:tcBorders>
            <w:shd w:val="clear" w:color="auto" w:fill="auto"/>
            <w:noWrap/>
            <w:vAlign w:val="center"/>
            <w:hideMark/>
          </w:tcPr>
          <w:p w14:paraId="5EA0A0FA" w14:textId="77777777" w:rsidR="000C4398" w:rsidRPr="007D78A5" w:rsidRDefault="000C4398" w:rsidP="0017539B">
            <w:pPr>
              <w:spacing w:after="0" w:line="240" w:lineRule="auto"/>
              <w:jc w:val="center"/>
              <w:rPr>
                <w:rFonts w:eastAsia="Times New Roman"/>
              </w:rPr>
            </w:pPr>
            <w:r>
              <w:rPr>
                <w:rFonts w:eastAsia="Times New Roman"/>
              </w:rPr>
              <w:t xml:space="preserve">Tier </w:t>
            </w:r>
            <w:r w:rsidRPr="007D78A5">
              <w:rPr>
                <w:rFonts w:eastAsia="Times New Roman"/>
              </w:rPr>
              <w:t>2</w:t>
            </w:r>
          </w:p>
        </w:tc>
        <w:tc>
          <w:tcPr>
            <w:tcW w:w="1146" w:type="dxa"/>
            <w:tcBorders>
              <w:top w:val="single" w:sz="4" w:space="0" w:color="auto"/>
              <w:left w:val="single" w:sz="4" w:space="0" w:color="auto"/>
              <w:bottom w:val="single" w:sz="4" w:space="0" w:color="auto"/>
              <w:right w:val="single" w:sz="4" w:space="0" w:color="auto"/>
            </w:tcBorders>
            <w:vAlign w:val="center"/>
          </w:tcPr>
          <w:p w14:paraId="534C760E" w14:textId="77777777" w:rsidR="000C4398" w:rsidRPr="007D78A5" w:rsidRDefault="000C4398" w:rsidP="0017539B">
            <w:pPr>
              <w:spacing w:after="0" w:line="240" w:lineRule="auto"/>
              <w:jc w:val="center"/>
              <w:rPr>
                <w:rFonts w:eastAsia="Times New Roman"/>
              </w:rPr>
            </w:pPr>
            <w:r w:rsidRPr="007D78A5">
              <w:rPr>
                <w:rFonts w:eastAsia="Times New Roman"/>
              </w:rPr>
              <w:t>Medium</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59CBC1" w14:textId="77777777" w:rsidR="000C4398" w:rsidRPr="007D78A5" w:rsidRDefault="000C4398" w:rsidP="0017539B">
            <w:pPr>
              <w:spacing w:after="0" w:line="240" w:lineRule="auto"/>
              <w:jc w:val="center"/>
              <w:rPr>
                <w:rFonts w:eastAsia="Times New Roman"/>
              </w:rPr>
            </w:pPr>
            <w:r w:rsidRPr="007D78A5">
              <w:rPr>
                <w:rFonts w:eastAsia="Times New Roman"/>
              </w:rPr>
              <w:t>Applied</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EA8EB2" w14:textId="77777777" w:rsidR="000C4398" w:rsidRPr="007D78A5" w:rsidRDefault="000C4398" w:rsidP="0017539B">
            <w:pPr>
              <w:spacing w:after="0" w:line="240" w:lineRule="auto"/>
              <w:jc w:val="center"/>
              <w:rPr>
                <w:rFonts w:eastAsia="Times New Roman"/>
              </w:rPr>
            </w:pPr>
            <w:r w:rsidRPr="007D78A5">
              <w:rPr>
                <w:rFonts w:eastAsia="Times New Roman"/>
              </w:rPr>
              <w:t>Life</w:t>
            </w:r>
          </w:p>
        </w:tc>
      </w:tr>
      <w:tr w:rsidR="000C4398" w:rsidRPr="002F7B3C" w14:paraId="089B2DDD" w14:textId="77777777" w:rsidTr="0017539B">
        <w:trPr>
          <w:trHeight w:val="320"/>
        </w:trPr>
        <w:tc>
          <w:tcPr>
            <w:tcW w:w="2825" w:type="dxa"/>
            <w:tcBorders>
              <w:top w:val="nil"/>
              <w:left w:val="single" w:sz="8" w:space="0" w:color="auto"/>
              <w:bottom w:val="single" w:sz="8" w:space="0" w:color="auto"/>
              <w:right w:val="single" w:sz="8" w:space="0" w:color="auto"/>
            </w:tcBorders>
            <w:shd w:val="clear" w:color="auto" w:fill="BFBFBF" w:themeFill="background1" w:themeFillShade="BF"/>
            <w:noWrap/>
            <w:vAlign w:val="center"/>
            <w:hideMark/>
          </w:tcPr>
          <w:p w14:paraId="01ECDA3E" w14:textId="77777777" w:rsidR="000C4398" w:rsidRPr="007D78A5" w:rsidRDefault="000C4398" w:rsidP="0017539B">
            <w:pPr>
              <w:spacing w:after="0" w:line="240" w:lineRule="auto"/>
              <w:jc w:val="center"/>
              <w:rPr>
                <w:rFonts w:eastAsia="Times New Roman"/>
              </w:rPr>
            </w:pPr>
            <w:r w:rsidRPr="007D78A5">
              <w:rPr>
                <w:rFonts w:eastAsia="Times New Roman"/>
              </w:rPr>
              <w:t>4</w:t>
            </w:r>
            <w:r>
              <w:rPr>
                <w:rFonts w:eastAsia="Times New Roman"/>
              </w:rPr>
              <w:t xml:space="preserve"> (Psychology, Psychiatry &amp; Neuroscience)</w:t>
            </w:r>
          </w:p>
        </w:tc>
        <w:tc>
          <w:tcPr>
            <w:tcW w:w="1701" w:type="dxa"/>
            <w:tcBorders>
              <w:top w:val="nil"/>
              <w:left w:val="nil"/>
              <w:bottom w:val="single" w:sz="8" w:space="0" w:color="auto"/>
              <w:right w:val="single" w:sz="4" w:space="0" w:color="auto"/>
            </w:tcBorders>
            <w:shd w:val="clear" w:color="auto" w:fill="BFBFBF" w:themeFill="background1" w:themeFillShade="BF"/>
            <w:noWrap/>
            <w:vAlign w:val="center"/>
            <w:hideMark/>
          </w:tcPr>
          <w:p w14:paraId="767D2EB9" w14:textId="77777777" w:rsidR="000C4398" w:rsidRPr="007D78A5" w:rsidRDefault="000C4398" w:rsidP="0017539B">
            <w:pPr>
              <w:spacing w:after="0" w:line="240" w:lineRule="auto"/>
              <w:jc w:val="center"/>
              <w:rPr>
                <w:rFonts w:eastAsia="Times New Roman"/>
              </w:rPr>
            </w:pPr>
            <w:r>
              <w:rPr>
                <w:rFonts w:eastAsia="Times New Roman"/>
              </w:rPr>
              <w:t xml:space="preserve">Tier </w:t>
            </w:r>
            <w:r w:rsidRPr="007D78A5">
              <w:rPr>
                <w:rFonts w:eastAsia="Times New Roman"/>
              </w:rPr>
              <w:t>4</w:t>
            </w:r>
          </w:p>
        </w:tc>
        <w:tc>
          <w:tcPr>
            <w:tcW w:w="114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B7663E0" w14:textId="77777777" w:rsidR="000C4398" w:rsidRPr="007D78A5" w:rsidRDefault="000C4398" w:rsidP="0017539B">
            <w:pPr>
              <w:spacing w:after="0" w:line="240" w:lineRule="auto"/>
              <w:jc w:val="center"/>
              <w:rPr>
                <w:rFonts w:eastAsia="Times New Roman"/>
              </w:rPr>
            </w:pPr>
            <w:r w:rsidRPr="007D78A5">
              <w:rPr>
                <w:rFonts w:eastAsia="Times New Roman"/>
              </w:rPr>
              <w:t>Low</w:t>
            </w:r>
          </w:p>
        </w:tc>
        <w:tc>
          <w:tcPr>
            <w:tcW w:w="1276"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47E24BBC" w14:textId="77777777" w:rsidR="000C4398" w:rsidRPr="007D78A5" w:rsidRDefault="000C4398" w:rsidP="0017539B">
            <w:pPr>
              <w:spacing w:after="0" w:line="240" w:lineRule="auto"/>
              <w:jc w:val="center"/>
              <w:rPr>
                <w:rFonts w:eastAsia="Times New Roman"/>
              </w:rPr>
            </w:pPr>
            <w:r w:rsidRPr="007D78A5">
              <w:rPr>
                <w:rFonts w:eastAsia="Times New Roman"/>
              </w:rPr>
              <w:t>Basic/Applied</w:t>
            </w:r>
          </w:p>
        </w:tc>
        <w:tc>
          <w:tcPr>
            <w:tcW w:w="1326"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4F805073" w14:textId="77777777" w:rsidR="000C4398" w:rsidRPr="007D78A5" w:rsidRDefault="000C4398" w:rsidP="0017539B">
            <w:pPr>
              <w:spacing w:after="0" w:line="240" w:lineRule="auto"/>
              <w:jc w:val="center"/>
              <w:rPr>
                <w:rFonts w:eastAsia="Times New Roman"/>
              </w:rPr>
            </w:pPr>
            <w:r w:rsidRPr="007D78A5">
              <w:rPr>
                <w:rFonts w:eastAsia="Times New Roman"/>
              </w:rPr>
              <w:t>Life</w:t>
            </w:r>
          </w:p>
        </w:tc>
      </w:tr>
      <w:tr w:rsidR="000C4398" w:rsidRPr="002F7B3C" w14:paraId="678AA5AA" w14:textId="77777777" w:rsidTr="0017539B">
        <w:trPr>
          <w:trHeight w:val="320"/>
        </w:trPr>
        <w:tc>
          <w:tcPr>
            <w:tcW w:w="2825" w:type="dxa"/>
            <w:tcBorders>
              <w:top w:val="nil"/>
              <w:left w:val="single" w:sz="8" w:space="0" w:color="auto"/>
              <w:bottom w:val="single" w:sz="8" w:space="0" w:color="auto"/>
              <w:right w:val="single" w:sz="8" w:space="0" w:color="auto"/>
            </w:tcBorders>
            <w:shd w:val="clear" w:color="auto" w:fill="auto"/>
            <w:noWrap/>
            <w:vAlign w:val="center"/>
            <w:hideMark/>
          </w:tcPr>
          <w:p w14:paraId="443B21D8" w14:textId="77777777" w:rsidR="000C4398" w:rsidRPr="007D78A5" w:rsidRDefault="000C4398" w:rsidP="0017539B">
            <w:pPr>
              <w:spacing w:after="0" w:line="240" w:lineRule="auto"/>
              <w:jc w:val="center"/>
              <w:rPr>
                <w:rFonts w:eastAsia="Times New Roman"/>
              </w:rPr>
            </w:pPr>
            <w:r w:rsidRPr="007D78A5">
              <w:rPr>
                <w:rFonts w:eastAsia="Times New Roman"/>
              </w:rPr>
              <w:t>5</w:t>
            </w:r>
            <w:r>
              <w:rPr>
                <w:rFonts w:eastAsia="Times New Roman"/>
              </w:rPr>
              <w:t xml:space="preserve"> (Biology)</w:t>
            </w:r>
          </w:p>
        </w:tc>
        <w:tc>
          <w:tcPr>
            <w:tcW w:w="1701" w:type="dxa"/>
            <w:tcBorders>
              <w:top w:val="nil"/>
              <w:left w:val="nil"/>
              <w:bottom w:val="single" w:sz="8" w:space="0" w:color="auto"/>
              <w:right w:val="single" w:sz="4" w:space="0" w:color="auto"/>
            </w:tcBorders>
            <w:shd w:val="clear" w:color="auto" w:fill="auto"/>
            <w:noWrap/>
            <w:vAlign w:val="center"/>
            <w:hideMark/>
          </w:tcPr>
          <w:p w14:paraId="2B8E3BE7" w14:textId="77777777" w:rsidR="000C4398" w:rsidRPr="007D78A5" w:rsidRDefault="000C4398" w:rsidP="0017539B">
            <w:pPr>
              <w:spacing w:after="0" w:line="240" w:lineRule="auto"/>
              <w:jc w:val="center"/>
              <w:rPr>
                <w:rFonts w:eastAsia="Times New Roman"/>
              </w:rPr>
            </w:pPr>
            <w:r>
              <w:rPr>
                <w:rFonts w:eastAsia="Times New Roman"/>
              </w:rPr>
              <w:t xml:space="preserve">Tier </w:t>
            </w:r>
            <w:r w:rsidRPr="007D78A5">
              <w:rPr>
                <w:rFonts w:eastAsia="Times New Roman"/>
              </w:rPr>
              <w:t>2</w:t>
            </w:r>
          </w:p>
        </w:tc>
        <w:tc>
          <w:tcPr>
            <w:tcW w:w="1146" w:type="dxa"/>
            <w:tcBorders>
              <w:top w:val="single" w:sz="4" w:space="0" w:color="auto"/>
              <w:left w:val="single" w:sz="4" w:space="0" w:color="auto"/>
              <w:bottom w:val="single" w:sz="4" w:space="0" w:color="auto"/>
              <w:right w:val="single" w:sz="4" w:space="0" w:color="auto"/>
            </w:tcBorders>
            <w:vAlign w:val="center"/>
          </w:tcPr>
          <w:p w14:paraId="0A9CDDFE" w14:textId="77777777" w:rsidR="000C4398" w:rsidRPr="007D78A5" w:rsidRDefault="000C4398" w:rsidP="0017539B">
            <w:pPr>
              <w:spacing w:after="0" w:line="240" w:lineRule="auto"/>
              <w:jc w:val="center"/>
              <w:rPr>
                <w:rFonts w:eastAsia="Times New Roman"/>
              </w:rPr>
            </w:pPr>
            <w:r w:rsidRPr="007D78A5">
              <w:rPr>
                <w:rFonts w:eastAsia="Times New Roman"/>
              </w:rPr>
              <w:t>Medium</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FD2148" w14:textId="77777777" w:rsidR="000C4398" w:rsidRPr="007D78A5" w:rsidRDefault="000C4398" w:rsidP="0017539B">
            <w:pPr>
              <w:spacing w:after="0" w:line="240" w:lineRule="auto"/>
              <w:jc w:val="center"/>
              <w:rPr>
                <w:rFonts w:eastAsia="Times New Roman"/>
              </w:rPr>
            </w:pPr>
            <w:r w:rsidRPr="007D78A5">
              <w:rPr>
                <w:rFonts w:eastAsia="Times New Roman"/>
              </w:rPr>
              <w:t>Basic</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F28FFD" w14:textId="77777777" w:rsidR="000C4398" w:rsidRPr="007D78A5" w:rsidRDefault="000C4398" w:rsidP="0017539B">
            <w:pPr>
              <w:spacing w:after="0" w:line="240" w:lineRule="auto"/>
              <w:jc w:val="center"/>
              <w:rPr>
                <w:rFonts w:eastAsia="Times New Roman"/>
              </w:rPr>
            </w:pPr>
            <w:r w:rsidRPr="007D78A5">
              <w:rPr>
                <w:rFonts w:eastAsia="Times New Roman"/>
              </w:rPr>
              <w:t>Life</w:t>
            </w:r>
          </w:p>
        </w:tc>
      </w:tr>
      <w:tr w:rsidR="000C4398" w:rsidRPr="002F7B3C" w14:paraId="50229DA6" w14:textId="77777777" w:rsidTr="0017539B">
        <w:trPr>
          <w:trHeight w:val="305"/>
        </w:trPr>
        <w:tc>
          <w:tcPr>
            <w:tcW w:w="2825" w:type="dxa"/>
            <w:tcBorders>
              <w:top w:val="single" w:sz="8" w:space="0" w:color="auto"/>
              <w:left w:val="single" w:sz="8" w:space="0" w:color="auto"/>
              <w:bottom w:val="single" w:sz="4" w:space="0" w:color="auto"/>
              <w:right w:val="single" w:sz="8" w:space="0" w:color="auto"/>
            </w:tcBorders>
            <w:shd w:val="clear" w:color="auto" w:fill="BFBFBF" w:themeFill="background1" w:themeFillShade="BF"/>
            <w:noWrap/>
            <w:vAlign w:val="center"/>
            <w:hideMark/>
          </w:tcPr>
          <w:p w14:paraId="4D0252E8" w14:textId="77777777" w:rsidR="000C4398" w:rsidRPr="007D78A5" w:rsidRDefault="000C4398" w:rsidP="0017539B">
            <w:pPr>
              <w:spacing w:after="0" w:line="240" w:lineRule="auto"/>
              <w:jc w:val="center"/>
              <w:rPr>
                <w:rFonts w:eastAsia="Times New Roman"/>
              </w:rPr>
            </w:pPr>
            <w:r w:rsidRPr="007D78A5">
              <w:rPr>
                <w:rFonts w:eastAsia="Times New Roman"/>
              </w:rPr>
              <w:t>7</w:t>
            </w:r>
            <w:r>
              <w:rPr>
                <w:rFonts w:eastAsia="Times New Roman"/>
              </w:rPr>
              <w:t xml:space="preserve"> (Earth Systems and Environmental Science)</w:t>
            </w:r>
          </w:p>
        </w:tc>
        <w:tc>
          <w:tcPr>
            <w:tcW w:w="1701" w:type="dxa"/>
            <w:tcBorders>
              <w:top w:val="single" w:sz="8" w:space="0" w:color="auto"/>
              <w:left w:val="nil"/>
              <w:bottom w:val="single" w:sz="4" w:space="0" w:color="auto"/>
              <w:right w:val="single" w:sz="4" w:space="0" w:color="auto"/>
            </w:tcBorders>
            <w:shd w:val="clear" w:color="auto" w:fill="BFBFBF" w:themeFill="background1" w:themeFillShade="BF"/>
            <w:noWrap/>
            <w:vAlign w:val="center"/>
            <w:hideMark/>
          </w:tcPr>
          <w:p w14:paraId="6D337A8D" w14:textId="77777777" w:rsidR="000C4398" w:rsidRPr="007D78A5" w:rsidRDefault="000C4398" w:rsidP="0017539B">
            <w:pPr>
              <w:spacing w:after="0" w:line="240" w:lineRule="auto"/>
              <w:jc w:val="center"/>
              <w:rPr>
                <w:rFonts w:eastAsia="Times New Roman"/>
              </w:rPr>
            </w:pPr>
            <w:r>
              <w:rPr>
                <w:rFonts w:eastAsia="Times New Roman"/>
              </w:rPr>
              <w:t xml:space="preserve">Tier </w:t>
            </w:r>
            <w:r w:rsidRPr="007D78A5">
              <w:rPr>
                <w:rFonts w:eastAsia="Times New Roman"/>
              </w:rPr>
              <w:t>3</w:t>
            </w:r>
          </w:p>
        </w:tc>
        <w:tc>
          <w:tcPr>
            <w:tcW w:w="114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AF15F1E" w14:textId="77777777" w:rsidR="000C4398" w:rsidRPr="007D78A5" w:rsidRDefault="000C4398" w:rsidP="0017539B">
            <w:pPr>
              <w:spacing w:after="0" w:line="240" w:lineRule="auto"/>
              <w:jc w:val="center"/>
              <w:rPr>
                <w:rFonts w:eastAsia="Times New Roman"/>
              </w:rPr>
            </w:pPr>
            <w:r w:rsidRPr="007D78A5">
              <w:rPr>
                <w:rFonts w:eastAsia="Times New Roman"/>
              </w:rPr>
              <w:t>Low</w:t>
            </w:r>
          </w:p>
        </w:tc>
        <w:tc>
          <w:tcPr>
            <w:tcW w:w="1276"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48DAF151" w14:textId="77777777" w:rsidR="000C4398" w:rsidRPr="007D78A5" w:rsidRDefault="000C4398" w:rsidP="0017539B">
            <w:pPr>
              <w:spacing w:after="0" w:line="240" w:lineRule="auto"/>
              <w:jc w:val="center"/>
              <w:rPr>
                <w:rFonts w:eastAsia="Times New Roman"/>
              </w:rPr>
            </w:pPr>
            <w:r w:rsidRPr="007D78A5">
              <w:rPr>
                <w:rFonts w:eastAsia="Times New Roman"/>
              </w:rPr>
              <w:t>Basic/Applied</w:t>
            </w:r>
          </w:p>
        </w:tc>
        <w:tc>
          <w:tcPr>
            <w:tcW w:w="1326"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2688E2A" w14:textId="77777777" w:rsidR="000C4398" w:rsidRPr="007D78A5" w:rsidRDefault="000C4398" w:rsidP="0017539B">
            <w:pPr>
              <w:spacing w:after="0" w:line="240" w:lineRule="auto"/>
              <w:jc w:val="center"/>
              <w:rPr>
                <w:rFonts w:eastAsia="Times New Roman"/>
              </w:rPr>
            </w:pPr>
            <w:r w:rsidRPr="007D78A5">
              <w:rPr>
                <w:rFonts w:eastAsia="Times New Roman"/>
              </w:rPr>
              <w:t>Life/Natural</w:t>
            </w:r>
          </w:p>
        </w:tc>
      </w:tr>
      <w:tr w:rsidR="000C4398" w:rsidRPr="002F7B3C" w14:paraId="645DA0FC" w14:textId="77777777" w:rsidTr="0017539B">
        <w:trPr>
          <w:trHeight w:val="320"/>
        </w:trPr>
        <w:tc>
          <w:tcPr>
            <w:tcW w:w="2825"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5B06D294" w14:textId="77777777" w:rsidR="000C4398" w:rsidRPr="007D78A5" w:rsidRDefault="000C4398" w:rsidP="0017539B">
            <w:pPr>
              <w:spacing w:after="0" w:line="240" w:lineRule="auto"/>
              <w:jc w:val="center"/>
              <w:rPr>
                <w:rFonts w:eastAsia="Times New Roman"/>
              </w:rPr>
            </w:pPr>
            <w:r w:rsidRPr="007D78A5">
              <w:rPr>
                <w:rFonts w:eastAsia="Times New Roman"/>
              </w:rPr>
              <w:t>8</w:t>
            </w:r>
            <w:r>
              <w:rPr>
                <w:rFonts w:eastAsia="Times New Roman"/>
              </w:rPr>
              <w:t xml:space="preserve"> (Chemistry)</w:t>
            </w:r>
          </w:p>
        </w:tc>
        <w:tc>
          <w:tcPr>
            <w:tcW w:w="1701" w:type="dxa"/>
            <w:tcBorders>
              <w:top w:val="single" w:sz="4" w:space="0" w:color="auto"/>
              <w:left w:val="nil"/>
              <w:bottom w:val="single" w:sz="8" w:space="0" w:color="auto"/>
              <w:right w:val="single" w:sz="4" w:space="0" w:color="auto"/>
            </w:tcBorders>
            <w:shd w:val="clear" w:color="auto" w:fill="auto"/>
            <w:noWrap/>
            <w:vAlign w:val="center"/>
            <w:hideMark/>
          </w:tcPr>
          <w:p w14:paraId="2FC95979" w14:textId="77777777" w:rsidR="000C4398" w:rsidRPr="007D78A5" w:rsidRDefault="000C4398" w:rsidP="0017539B">
            <w:pPr>
              <w:spacing w:after="0" w:line="240" w:lineRule="auto"/>
              <w:jc w:val="center"/>
              <w:rPr>
                <w:rFonts w:eastAsia="Times New Roman"/>
              </w:rPr>
            </w:pPr>
            <w:r>
              <w:rPr>
                <w:rFonts w:eastAsia="Times New Roman"/>
              </w:rPr>
              <w:t xml:space="preserve">Tier </w:t>
            </w:r>
            <w:r w:rsidRPr="007D78A5">
              <w:rPr>
                <w:rFonts w:eastAsia="Times New Roman"/>
              </w:rPr>
              <w:t>2</w:t>
            </w:r>
          </w:p>
        </w:tc>
        <w:tc>
          <w:tcPr>
            <w:tcW w:w="1146" w:type="dxa"/>
            <w:tcBorders>
              <w:top w:val="single" w:sz="4" w:space="0" w:color="auto"/>
              <w:left w:val="single" w:sz="4" w:space="0" w:color="auto"/>
              <w:bottom w:val="single" w:sz="4" w:space="0" w:color="auto"/>
              <w:right w:val="single" w:sz="4" w:space="0" w:color="auto"/>
            </w:tcBorders>
            <w:vAlign w:val="center"/>
          </w:tcPr>
          <w:p w14:paraId="5A7A4B66" w14:textId="77777777" w:rsidR="000C4398" w:rsidRPr="007D78A5" w:rsidRDefault="000C4398" w:rsidP="0017539B">
            <w:pPr>
              <w:spacing w:after="0" w:line="240" w:lineRule="auto"/>
              <w:jc w:val="center"/>
              <w:rPr>
                <w:rFonts w:eastAsia="Times New Roman"/>
              </w:rPr>
            </w:pPr>
            <w:r w:rsidRPr="007D78A5">
              <w:rPr>
                <w:rFonts w:eastAsia="Times New Roman"/>
              </w:rPr>
              <w:t>Medium</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AB7D18" w14:textId="77777777" w:rsidR="000C4398" w:rsidRPr="007D78A5" w:rsidRDefault="000C4398" w:rsidP="0017539B">
            <w:pPr>
              <w:spacing w:after="0" w:line="240" w:lineRule="auto"/>
              <w:jc w:val="center"/>
              <w:rPr>
                <w:rFonts w:eastAsia="Times New Roman"/>
              </w:rPr>
            </w:pPr>
            <w:r w:rsidRPr="007D78A5">
              <w:rPr>
                <w:rFonts w:eastAsia="Times New Roman"/>
              </w:rPr>
              <w:t>Basic</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EAD0EA" w14:textId="77777777" w:rsidR="000C4398" w:rsidRPr="007D78A5" w:rsidRDefault="000C4398" w:rsidP="0017539B">
            <w:pPr>
              <w:spacing w:after="0" w:line="240" w:lineRule="auto"/>
              <w:jc w:val="center"/>
              <w:rPr>
                <w:rFonts w:eastAsia="Times New Roman"/>
              </w:rPr>
            </w:pPr>
            <w:r w:rsidRPr="007D78A5">
              <w:rPr>
                <w:rFonts w:eastAsia="Times New Roman"/>
              </w:rPr>
              <w:t>Natural</w:t>
            </w:r>
          </w:p>
        </w:tc>
      </w:tr>
      <w:tr w:rsidR="000C4398" w:rsidRPr="002F7B3C" w14:paraId="6A5C0689" w14:textId="77777777" w:rsidTr="0017539B">
        <w:trPr>
          <w:trHeight w:val="320"/>
        </w:trPr>
        <w:tc>
          <w:tcPr>
            <w:tcW w:w="2825" w:type="dxa"/>
            <w:tcBorders>
              <w:top w:val="nil"/>
              <w:left w:val="single" w:sz="8" w:space="0" w:color="auto"/>
              <w:bottom w:val="single" w:sz="8" w:space="0" w:color="auto"/>
              <w:right w:val="single" w:sz="8" w:space="0" w:color="auto"/>
            </w:tcBorders>
            <w:shd w:val="clear" w:color="auto" w:fill="BFBFBF" w:themeFill="background1" w:themeFillShade="BF"/>
            <w:noWrap/>
            <w:vAlign w:val="center"/>
            <w:hideMark/>
          </w:tcPr>
          <w:p w14:paraId="76F5C6AD" w14:textId="77777777" w:rsidR="000C4398" w:rsidRPr="007D78A5" w:rsidRDefault="000C4398" w:rsidP="0017539B">
            <w:pPr>
              <w:spacing w:after="0" w:line="240" w:lineRule="auto"/>
              <w:jc w:val="center"/>
              <w:rPr>
                <w:rFonts w:eastAsia="Times New Roman"/>
              </w:rPr>
            </w:pPr>
            <w:r w:rsidRPr="007D78A5">
              <w:rPr>
                <w:rFonts w:eastAsia="Times New Roman"/>
              </w:rPr>
              <w:t>9</w:t>
            </w:r>
            <w:r>
              <w:rPr>
                <w:rFonts w:eastAsia="Times New Roman"/>
              </w:rPr>
              <w:t xml:space="preserve"> (Physics)</w:t>
            </w:r>
          </w:p>
        </w:tc>
        <w:tc>
          <w:tcPr>
            <w:tcW w:w="1701" w:type="dxa"/>
            <w:tcBorders>
              <w:top w:val="nil"/>
              <w:left w:val="nil"/>
              <w:bottom w:val="single" w:sz="8" w:space="0" w:color="auto"/>
              <w:right w:val="single" w:sz="4" w:space="0" w:color="auto"/>
            </w:tcBorders>
            <w:shd w:val="clear" w:color="auto" w:fill="BFBFBF" w:themeFill="background1" w:themeFillShade="BF"/>
            <w:noWrap/>
            <w:vAlign w:val="center"/>
            <w:hideMark/>
          </w:tcPr>
          <w:p w14:paraId="4DD3C09A" w14:textId="77777777" w:rsidR="000C4398" w:rsidRPr="007D78A5" w:rsidRDefault="000C4398" w:rsidP="0017539B">
            <w:pPr>
              <w:spacing w:after="0" w:line="240" w:lineRule="auto"/>
              <w:jc w:val="center"/>
              <w:rPr>
                <w:rFonts w:eastAsia="Times New Roman"/>
              </w:rPr>
            </w:pPr>
            <w:r>
              <w:rPr>
                <w:rFonts w:eastAsia="Times New Roman"/>
              </w:rPr>
              <w:t xml:space="preserve">Tier </w:t>
            </w:r>
            <w:r w:rsidRPr="007D78A5">
              <w:rPr>
                <w:rFonts w:eastAsia="Times New Roman"/>
              </w:rPr>
              <w:t>2</w:t>
            </w:r>
          </w:p>
        </w:tc>
        <w:tc>
          <w:tcPr>
            <w:tcW w:w="114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F90A132" w14:textId="77777777" w:rsidR="000C4398" w:rsidRPr="007D78A5" w:rsidRDefault="000C4398" w:rsidP="0017539B">
            <w:pPr>
              <w:spacing w:after="0" w:line="240" w:lineRule="auto"/>
              <w:jc w:val="center"/>
              <w:rPr>
                <w:rFonts w:eastAsia="Times New Roman"/>
              </w:rPr>
            </w:pPr>
            <w:r w:rsidRPr="007D78A5">
              <w:rPr>
                <w:rFonts w:eastAsia="Times New Roman"/>
              </w:rPr>
              <w:t>High</w:t>
            </w:r>
          </w:p>
        </w:tc>
        <w:tc>
          <w:tcPr>
            <w:tcW w:w="1276"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7A84DF6A" w14:textId="77777777" w:rsidR="000C4398" w:rsidRPr="007D78A5" w:rsidRDefault="000C4398" w:rsidP="0017539B">
            <w:pPr>
              <w:spacing w:after="0" w:line="240" w:lineRule="auto"/>
              <w:jc w:val="center"/>
              <w:rPr>
                <w:rFonts w:eastAsia="Times New Roman"/>
              </w:rPr>
            </w:pPr>
            <w:r w:rsidRPr="007D78A5">
              <w:rPr>
                <w:rFonts w:eastAsia="Times New Roman"/>
              </w:rPr>
              <w:t>Basic</w:t>
            </w:r>
          </w:p>
        </w:tc>
        <w:tc>
          <w:tcPr>
            <w:tcW w:w="1326"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567BE70F" w14:textId="77777777" w:rsidR="000C4398" w:rsidRPr="007D78A5" w:rsidRDefault="000C4398" w:rsidP="0017539B">
            <w:pPr>
              <w:spacing w:after="0" w:line="240" w:lineRule="auto"/>
              <w:jc w:val="center"/>
              <w:rPr>
                <w:rFonts w:eastAsia="Times New Roman"/>
              </w:rPr>
            </w:pPr>
            <w:r w:rsidRPr="007D78A5">
              <w:rPr>
                <w:rFonts w:eastAsia="Times New Roman"/>
              </w:rPr>
              <w:t>Natural</w:t>
            </w:r>
          </w:p>
        </w:tc>
      </w:tr>
      <w:tr w:rsidR="000C4398" w:rsidRPr="002F7B3C" w14:paraId="712C181A" w14:textId="77777777" w:rsidTr="0017539B">
        <w:trPr>
          <w:trHeight w:val="320"/>
        </w:trPr>
        <w:tc>
          <w:tcPr>
            <w:tcW w:w="2825" w:type="dxa"/>
            <w:tcBorders>
              <w:top w:val="nil"/>
              <w:left w:val="single" w:sz="8" w:space="0" w:color="auto"/>
              <w:bottom w:val="single" w:sz="8" w:space="0" w:color="auto"/>
              <w:right w:val="single" w:sz="8" w:space="0" w:color="auto"/>
            </w:tcBorders>
            <w:shd w:val="clear" w:color="auto" w:fill="auto"/>
            <w:noWrap/>
            <w:vAlign w:val="center"/>
            <w:hideMark/>
          </w:tcPr>
          <w:p w14:paraId="677398AC" w14:textId="77777777" w:rsidR="000C4398" w:rsidRPr="007D78A5" w:rsidRDefault="000C4398" w:rsidP="0017539B">
            <w:pPr>
              <w:spacing w:after="0" w:line="240" w:lineRule="auto"/>
              <w:jc w:val="center"/>
              <w:rPr>
                <w:rFonts w:eastAsia="Times New Roman"/>
              </w:rPr>
            </w:pPr>
            <w:r w:rsidRPr="007D78A5">
              <w:rPr>
                <w:rFonts w:eastAsia="Times New Roman"/>
              </w:rPr>
              <w:t>10</w:t>
            </w:r>
            <w:r>
              <w:rPr>
                <w:rFonts w:eastAsia="Times New Roman"/>
              </w:rPr>
              <w:t xml:space="preserve"> (Mathematical Sciences)</w:t>
            </w:r>
          </w:p>
        </w:tc>
        <w:tc>
          <w:tcPr>
            <w:tcW w:w="1701" w:type="dxa"/>
            <w:tcBorders>
              <w:top w:val="nil"/>
              <w:left w:val="nil"/>
              <w:bottom w:val="single" w:sz="8" w:space="0" w:color="auto"/>
              <w:right w:val="single" w:sz="4" w:space="0" w:color="auto"/>
            </w:tcBorders>
            <w:shd w:val="clear" w:color="auto" w:fill="auto"/>
            <w:noWrap/>
            <w:vAlign w:val="center"/>
            <w:hideMark/>
          </w:tcPr>
          <w:p w14:paraId="58B4F5B2" w14:textId="77777777" w:rsidR="000C4398" w:rsidRPr="007D78A5" w:rsidRDefault="000C4398" w:rsidP="0017539B">
            <w:pPr>
              <w:spacing w:after="0" w:line="240" w:lineRule="auto"/>
              <w:jc w:val="center"/>
              <w:rPr>
                <w:rFonts w:eastAsia="Times New Roman"/>
              </w:rPr>
            </w:pPr>
            <w:r>
              <w:rPr>
                <w:rFonts w:eastAsia="Times New Roman"/>
              </w:rPr>
              <w:t xml:space="preserve">Tier </w:t>
            </w:r>
            <w:r w:rsidRPr="007D78A5">
              <w:rPr>
                <w:rFonts w:eastAsia="Times New Roman"/>
              </w:rPr>
              <w:t>2</w:t>
            </w:r>
          </w:p>
        </w:tc>
        <w:tc>
          <w:tcPr>
            <w:tcW w:w="1146" w:type="dxa"/>
            <w:tcBorders>
              <w:top w:val="single" w:sz="4" w:space="0" w:color="auto"/>
              <w:left w:val="single" w:sz="4" w:space="0" w:color="auto"/>
              <w:bottom w:val="single" w:sz="4" w:space="0" w:color="auto"/>
              <w:right w:val="single" w:sz="4" w:space="0" w:color="auto"/>
            </w:tcBorders>
            <w:vAlign w:val="center"/>
          </w:tcPr>
          <w:p w14:paraId="31428721" w14:textId="77777777" w:rsidR="000C4398" w:rsidRPr="007D78A5" w:rsidRDefault="000C4398" w:rsidP="0017539B">
            <w:pPr>
              <w:spacing w:after="0" w:line="240" w:lineRule="auto"/>
              <w:jc w:val="center"/>
              <w:rPr>
                <w:rFonts w:eastAsia="Times New Roman"/>
              </w:rPr>
            </w:pPr>
            <w:r w:rsidRPr="007D78A5">
              <w:rPr>
                <w:rFonts w:eastAsia="Times New Roman"/>
              </w:rPr>
              <w:t>Medium</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46D22E" w14:textId="77777777" w:rsidR="000C4398" w:rsidRPr="007D78A5" w:rsidRDefault="000C4398" w:rsidP="0017539B">
            <w:pPr>
              <w:spacing w:after="0" w:line="240" w:lineRule="auto"/>
              <w:jc w:val="center"/>
              <w:rPr>
                <w:rFonts w:eastAsia="Times New Roman"/>
              </w:rPr>
            </w:pPr>
            <w:r w:rsidRPr="007D78A5">
              <w:rPr>
                <w:rFonts w:eastAsia="Times New Roman"/>
              </w:rPr>
              <w:t>Basic</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FA1CB5" w14:textId="77777777" w:rsidR="000C4398" w:rsidRPr="007D78A5" w:rsidRDefault="000C4398" w:rsidP="0017539B">
            <w:pPr>
              <w:spacing w:after="0" w:line="240" w:lineRule="auto"/>
              <w:jc w:val="center"/>
              <w:rPr>
                <w:rFonts w:eastAsia="Times New Roman"/>
              </w:rPr>
            </w:pPr>
            <w:r w:rsidRPr="007D78A5">
              <w:rPr>
                <w:rFonts w:eastAsia="Times New Roman"/>
              </w:rPr>
              <w:t>Formal</w:t>
            </w:r>
          </w:p>
        </w:tc>
      </w:tr>
      <w:tr w:rsidR="000C4398" w:rsidRPr="002F7B3C" w14:paraId="4250C706" w14:textId="77777777" w:rsidTr="0017539B">
        <w:trPr>
          <w:trHeight w:val="320"/>
        </w:trPr>
        <w:tc>
          <w:tcPr>
            <w:tcW w:w="2825" w:type="dxa"/>
            <w:tcBorders>
              <w:top w:val="nil"/>
              <w:left w:val="single" w:sz="8" w:space="0" w:color="auto"/>
              <w:bottom w:val="single" w:sz="8" w:space="0" w:color="auto"/>
              <w:right w:val="single" w:sz="8" w:space="0" w:color="auto"/>
            </w:tcBorders>
            <w:shd w:val="clear" w:color="auto" w:fill="BFBFBF" w:themeFill="background1" w:themeFillShade="BF"/>
            <w:noWrap/>
            <w:vAlign w:val="center"/>
            <w:hideMark/>
          </w:tcPr>
          <w:p w14:paraId="43A5A12B" w14:textId="77777777" w:rsidR="000C4398" w:rsidRPr="007D78A5" w:rsidRDefault="000C4398" w:rsidP="0017539B">
            <w:pPr>
              <w:spacing w:after="0" w:line="240" w:lineRule="auto"/>
              <w:jc w:val="center"/>
              <w:rPr>
                <w:rFonts w:eastAsia="Times New Roman"/>
              </w:rPr>
            </w:pPr>
            <w:r w:rsidRPr="007D78A5">
              <w:rPr>
                <w:rFonts w:eastAsia="Times New Roman"/>
              </w:rPr>
              <w:t>11</w:t>
            </w:r>
            <w:r>
              <w:rPr>
                <w:rFonts w:eastAsia="Times New Roman"/>
              </w:rPr>
              <w:t xml:space="preserve"> (Computer Sciences &amp; Informatics)</w:t>
            </w:r>
          </w:p>
        </w:tc>
        <w:tc>
          <w:tcPr>
            <w:tcW w:w="1701" w:type="dxa"/>
            <w:tcBorders>
              <w:top w:val="nil"/>
              <w:left w:val="nil"/>
              <w:bottom w:val="single" w:sz="8" w:space="0" w:color="auto"/>
              <w:right w:val="single" w:sz="4" w:space="0" w:color="auto"/>
            </w:tcBorders>
            <w:shd w:val="clear" w:color="auto" w:fill="BFBFBF" w:themeFill="background1" w:themeFillShade="BF"/>
            <w:noWrap/>
            <w:vAlign w:val="center"/>
            <w:hideMark/>
          </w:tcPr>
          <w:p w14:paraId="4424D50C" w14:textId="77777777" w:rsidR="000C4398" w:rsidRPr="007D78A5" w:rsidRDefault="000C4398" w:rsidP="0017539B">
            <w:pPr>
              <w:spacing w:after="0" w:line="240" w:lineRule="auto"/>
              <w:jc w:val="center"/>
              <w:rPr>
                <w:rFonts w:eastAsia="Times New Roman"/>
              </w:rPr>
            </w:pPr>
            <w:r>
              <w:rPr>
                <w:rFonts w:eastAsia="Times New Roman"/>
              </w:rPr>
              <w:t xml:space="preserve">Tier </w:t>
            </w:r>
            <w:r w:rsidRPr="007D78A5">
              <w:rPr>
                <w:rFonts w:eastAsia="Times New Roman"/>
              </w:rPr>
              <w:t>3</w:t>
            </w:r>
          </w:p>
        </w:tc>
        <w:tc>
          <w:tcPr>
            <w:tcW w:w="114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40E12D0" w14:textId="77777777" w:rsidR="000C4398" w:rsidRPr="007D78A5" w:rsidRDefault="000C4398" w:rsidP="0017539B">
            <w:pPr>
              <w:spacing w:after="0" w:line="240" w:lineRule="auto"/>
              <w:jc w:val="center"/>
              <w:rPr>
                <w:rFonts w:eastAsia="Times New Roman"/>
              </w:rPr>
            </w:pPr>
            <w:r w:rsidRPr="007D78A5">
              <w:rPr>
                <w:rFonts w:eastAsia="Times New Roman"/>
              </w:rPr>
              <w:t>Low</w:t>
            </w:r>
          </w:p>
        </w:tc>
        <w:tc>
          <w:tcPr>
            <w:tcW w:w="1276"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3AF48D28" w14:textId="77777777" w:rsidR="000C4398" w:rsidRPr="007D78A5" w:rsidRDefault="000C4398" w:rsidP="0017539B">
            <w:pPr>
              <w:spacing w:after="0" w:line="240" w:lineRule="auto"/>
              <w:jc w:val="center"/>
              <w:rPr>
                <w:rFonts w:eastAsia="Times New Roman"/>
              </w:rPr>
            </w:pPr>
            <w:r w:rsidRPr="007D78A5">
              <w:rPr>
                <w:rFonts w:eastAsia="Times New Roman"/>
              </w:rPr>
              <w:t>Applied</w:t>
            </w:r>
          </w:p>
        </w:tc>
        <w:tc>
          <w:tcPr>
            <w:tcW w:w="1326"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52D7F7F8" w14:textId="77777777" w:rsidR="000C4398" w:rsidRPr="007D78A5" w:rsidRDefault="000C4398" w:rsidP="0017539B">
            <w:pPr>
              <w:spacing w:after="0" w:line="240" w:lineRule="auto"/>
              <w:jc w:val="center"/>
              <w:rPr>
                <w:rFonts w:eastAsia="Times New Roman"/>
              </w:rPr>
            </w:pPr>
            <w:r w:rsidRPr="007D78A5">
              <w:rPr>
                <w:rFonts w:eastAsia="Times New Roman"/>
              </w:rPr>
              <w:t>Formal</w:t>
            </w:r>
          </w:p>
        </w:tc>
      </w:tr>
      <w:tr w:rsidR="000C4398" w:rsidRPr="002F7B3C" w14:paraId="53C3EE44" w14:textId="77777777" w:rsidTr="0017539B">
        <w:trPr>
          <w:trHeight w:val="320"/>
        </w:trPr>
        <w:tc>
          <w:tcPr>
            <w:tcW w:w="2825" w:type="dxa"/>
            <w:tcBorders>
              <w:top w:val="nil"/>
              <w:left w:val="single" w:sz="8" w:space="0" w:color="auto"/>
              <w:bottom w:val="single" w:sz="8" w:space="0" w:color="auto"/>
              <w:right w:val="single" w:sz="8" w:space="0" w:color="auto"/>
            </w:tcBorders>
            <w:shd w:val="clear" w:color="auto" w:fill="auto"/>
            <w:noWrap/>
            <w:vAlign w:val="center"/>
            <w:hideMark/>
          </w:tcPr>
          <w:p w14:paraId="2FF01A88" w14:textId="77777777" w:rsidR="000C4398" w:rsidRPr="007D78A5" w:rsidRDefault="000C4398" w:rsidP="0017539B">
            <w:pPr>
              <w:spacing w:after="0" w:line="240" w:lineRule="auto"/>
              <w:jc w:val="center"/>
              <w:rPr>
                <w:rFonts w:eastAsia="Times New Roman"/>
              </w:rPr>
            </w:pPr>
            <w:r w:rsidRPr="007D78A5">
              <w:rPr>
                <w:rFonts w:eastAsia="Times New Roman"/>
              </w:rPr>
              <w:t>13</w:t>
            </w:r>
            <w:r>
              <w:rPr>
                <w:rFonts w:eastAsia="Times New Roman"/>
              </w:rPr>
              <w:t xml:space="preserve"> (Electrical &amp; Electronic Engineering, Materials &amp; Metallurgy)</w:t>
            </w:r>
          </w:p>
        </w:tc>
        <w:tc>
          <w:tcPr>
            <w:tcW w:w="1701" w:type="dxa"/>
            <w:tcBorders>
              <w:top w:val="nil"/>
              <w:left w:val="nil"/>
              <w:bottom w:val="single" w:sz="8" w:space="0" w:color="auto"/>
              <w:right w:val="single" w:sz="4" w:space="0" w:color="auto"/>
            </w:tcBorders>
            <w:shd w:val="clear" w:color="auto" w:fill="auto"/>
            <w:noWrap/>
            <w:vAlign w:val="center"/>
            <w:hideMark/>
          </w:tcPr>
          <w:p w14:paraId="293695B8" w14:textId="77777777" w:rsidR="000C4398" w:rsidRPr="007D78A5" w:rsidRDefault="000C4398" w:rsidP="0017539B">
            <w:pPr>
              <w:spacing w:after="0" w:line="240" w:lineRule="auto"/>
              <w:jc w:val="center"/>
              <w:rPr>
                <w:rFonts w:eastAsia="Times New Roman"/>
              </w:rPr>
            </w:pPr>
            <w:r>
              <w:rPr>
                <w:rFonts w:eastAsia="Times New Roman"/>
              </w:rPr>
              <w:t xml:space="preserve">Tier </w:t>
            </w:r>
            <w:r w:rsidRPr="007D78A5">
              <w:rPr>
                <w:rFonts w:eastAsia="Times New Roman"/>
              </w:rPr>
              <w:t>1</w:t>
            </w:r>
          </w:p>
        </w:tc>
        <w:tc>
          <w:tcPr>
            <w:tcW w:w="1146" w:type="dxa"/>
            <w:tcBorders>
              <w:top w:val="single" w:sz="4" w:space="0" w:color="auto"/>
              <w:left w:val="single" w:sz="4" w:space="0" w:color="auto"/>
              <w:bottom w:val="single" w:sz="4" w:space="0" w:color="auto"/>
              <w:right w:val="single" w:sz="4" w:space="0" w:color="auto"/>
            </w:tcBorders>
            <w:vAlign w:val="center"/>
          </w:tcPr>
          <w:p w14:paraId="2E1A842B" w14:textId="77777777" w:rsidR="000C4398" w:rsidRPr="007D78A5" w:rsidRDefault="000C4398" w:rsidP="0017539B">
            <w:pPr>
              <w:spacing w:after="0" w:line="240" w:lineRule="auto"/>
              <w:jc w:val="center"/>
              <w:rPr>
                <w:rFonts w:eastAsia="Times New Roman"/>
              </w:rPr>
            </w:pPr>
            <w:r w:rsidRPr="007D78A5">
              <w:rPr>
                <w:rFonts w:eastAsia="Times New Roman"/>
              </w:rPr>
              <w:t>High</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D34AC" w14:textId="77777777" w:rsidR="000C4398" w:rsidRPr="007D78A5" w:rsidRDefault="000C4398" w:rsidP="0017539B">
            <w:pPr>
              <w:spacing w:after="0" w:line="240" w:lineRule="auto"/>
              <w:jc w:val="center"/>
              <w:rPr>
                <w:rFonts w:eastAsia="Times New Roman"/>
              </w:rPr>
            </w:pPr>
            <w:r w:rsidRPr="007D78A5">
              <w:rPr>
                <w:rFonts w:eastAsia="Times New Roman"/>
              </w:rPr>
              <w:t>Applied</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EA762A" w14:textId="77777777" w:rsidR="000C4398" w:rsidRPr="007D78A5" w:rsidRDefault="000C4398" w:rsidP="0017539B">
            <w:pPr>
              <w:spacing w:after="0" w:line="240" w:lineRule="auto"/>
              <w:jc w:val="center"/>
              <w:rPr>
                <w:rFonts w:eastAsia="Times New Roman"/>
              </w:rPr>
            </w:pPr>
            <w:r w:rsidRPr="007D78A5">
              <w:rPr>
                <w:rFonts w:eastAsia="Times New Roman"/>
              </w:rPr>
              <w:t>Natural/Formal</w:t>
            </w:r>
          </w:p>
        </w:tc>
      </w:tr>
      <w:tr w:rsidR="000C4398" w:rsidRPr="002F7B3C" w14:paraId="7BEFFABF" w14:textId="77777777" w:rsidTr="0017539B">
        <w:trPr>
          <w:trHeight w:val="320"/>
        </w:trPr>
        <w:tc>
          <w:tcPr>
            <w:tcW w:w="2825" w:type="dxa"/>
            <w:tcBorders>
              <w:top w:val="nil"/>
              <w:left w:val="single" w:sz="8" w:space="0" w:color="auto"/>
              <w:bottom w:val="single" w:sz="8" w:space="0" w:color="auto"/>
              <w:right w:val="single" w:sz="8" w:space="0" w:color="auto"/>
            </w:tcBorders>
            <w:shd w:val="clear" w:color="auto" w:fill="BFBFBF" w:themeFill="background1" w:themeFillShade="BF"/>
            <w:noWrap/>
            <w:vAlign w:val="center"/>
            <w:hideMark/>
          </w:tcPr>
          <w:p w14:paraId="1E988BB5" w14:textId="77777777" w:rsidR="000C4398" w:rsidRPr="007D78A5" w:rsidRDefault="000C4398" w:rsidP="0017539B">
            <w:pPr>
              <w:spacing w:after="0" w:line="240" w:lineRule="auto"/>
              <w:jc w:val="center"/>
              <w:rPr>
                <w:rFonts w:eastAsia="Times New Roman"/>
              </w:rPr>
            </w:pPr>
            <w:r w:rsidRPr="007D78A5">
              <w:rPr>
                <w:rFonts w:eastAsia="Times New Roman"/>
              </w:rPr>
              <w:t>14</w:t>
            </w:r>
            <w:r>
              <w:rPr>
                <w:rFonts w:eastAsia="Times New Roman"/>
              </w:rPr>
              <w:t xml:space="preserve"> (Civil &amp; Construction Engineering)</w:t>
            </w:r>
          </w:p>
        </w:tc>
        <w:tc>
          <w:tcPr>
            <w:tcW w:w="1701" w:type="dxa"/>
            <w:tcBorders>
              <w:top w:val="nil"/>
              <w:left w:val="nil"/>
              <w:bottom w:val="single" w:sz="8" w:space="0" w:color="auto"/>
              <w:right w:val="single" w:sz="4" w:space="0" w:color="auto"/>
            </w:tcBorders>
            <w:shd w:val="clear" w:color="auto" w:fill="BFBFBF" w:themeFill="background1" w:themeFillShade="BF"/>
            <w:noWrap/>
            <w:vAlign w:val="center"/>
            <w:hideMark/>
          </w:tcPr>
          <w:p w14:paraId="5D3472E6" w14:textId="77777777" w:rsidR="000C4398" w:rsidRPr="007D78A5" w:rsidRDefault="000C4398" w:rsidP="0017539B">
            <w:pPr>
              <w:spacing w:after="0" w:line="240" w:lineRule="auto"/>
              <w:jc w:val="center"/>
              <w:rPr>
                <w:rFonts w:eastAsia="Times New Roman"/>
              </w:rPr>
            </w:pPr>
            <w:r>
              <w:rPr>
                <w:rFonts w:eastAsia="Times New Roman"/>
              </w:rPr>
              <w:t xml:space="preserve">Tier </w:t>
            </w:r>
            <w:r w:rsidRPr="007D78A5">
              <w:rPr>
                <w:rFonts w:eastAsia="Times New Roman"/>
              </w:rPr>
              <w:t>2</w:t>
            </w:r>
          </w:p>
        </w:tc>
        <w:tc>
          <w:tcPr>
            <w:tcW w:w="114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028BAB8" w14:textId="77777777" w:rsidR="000C4398" w:rsidRPr="007D78A5" w:rsidRDefault="000C4398" w:rsidP="0017539B">
            <w:pPr>
              <w:spacing w:after="0" w:line="240" w:lineRule="auto"/>
              <w:jc w:val="center"/>
              <w:rPr>
                <w:rFonts w:eastAsia="Times New Roman"/>
              </w:rPr>
            </w:pPr>
            <w:r w:rsidRPr="007D78A5">
              <w:rPr>
                <w:rFonts w:eastAsia="Times New Roman"/>
              </w:rPr>
              <w:t>High</w:t>
            </w:r>
          </w:p>
        </w:tc>
        <w:tc>
          <w:tcPr>
            <w:tcW w:w="1276"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75900486" w14:textId="77777777" w:rsidR="000C4398" w:rsidRPr="007D78A5" w:rsidRDefault="000C4398" w:rsidP="0017539B">
            <w:pPr>
              <w:spacing w:after="0" w:line="240" w:lineRule="auto"/>
              <w:jc w:val="center"/>
              <w:rPr>
                <w:rFonts w:eastAsia="Times New Roman"/>
              </w:rPr>
            </w:pPr>
            <w:r w:rsidRPr="007D78A5">
              <w:rPr>
                <w:rFonts w:eastAsia="Times New Roman"/>
              </w:rPr>
              <w:t>Applied</w:t>
            </w:r>
          </w:p>
        </w:tc>
        <w:tc>
          <w:tcPr>
            <w:tcW w:w="1326"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310A8729" w14:textId="77777777" w:rsidR="000C4398" w:rsidRPr="007D78A5" w:rsidRDefault="000C4398" w:rsidP="0017539B">
            <w:pPr>
              <w:spacing w:after="0" w:line="240" w:lineRule="auto"/>
              <w:jc w:val="center"/>
              <w:rPr>
                <w:rFonts w:eastAsia="Times New Roman"/>
              </w:rPr>
            </w:pPr>
            <w:r w:rsidRPr="007D78A5">
              <w:rPr>
                <w:rFonts w:eastAsia="Times New Roman"/>
              </w:rPr>
              <w:t>Formal</w:t>
            </w:r>
          </w:p>
        </w:tc>
      </w:tr>
      <w:tr w:rsidR="000C4398" w:rsidRPr="002F7B3C" w14:paraId="6644F2A6" w14:textId="77777777" w:rsidTr="0017539B">
        <w:trPr>
          <w:trHeight w:val="320"/>
        </w:trPr>
        <w:tc>
          <w:tcPr>
            <w:tcW w:w="2825" w:type="dxa"/>
            <w:tcBorders>
              <w:top w:val="nil"/>
              <w:left w:val="single" w:sz="8" w:space="0" w:color="auto"/>
              <w:bottom w:val="single" w:sz="8" w:space="0" w:color="auto"/>
              <w:right w:val="single" w:sz="8" w:space="0" w:color="auto"/>
            </w:tcBorders>
            <w:shd w:val="clear" w:color="auto" w:fill="auto"/>
            <w:noWrap/>
            <w:vAlign w:val="center"/>
          </w:tcPr>
          <w:p w14:paraId="40735CD6" w14:textId="77777777" w:rsidR="000C4398" w:rsidRPr="007D78A5" w:rsidRDefault="000C4398" w:rsidP="0017539B">
            <w:pPr>
              <w:spacing w:after="0" w:line="240" w:lineRule="auto"/>
              <w:jc w:val="center"/>
              <w:rPr>
                <w:rFonts w:eastAsia="Times New Roman"/>
              </w:rPr>
            </w:pPr>
            <w:r w:rsidRPr="007D78A5">
              <w:rPr>
                <w:rFonts w:eastAsia="Times New Roman"/>
                <w:b/>
                <w:bCs/>
              </w:rPr>
              <w:t>Totals</w:t>
            </w:r>
          </w:p>
        </w:tc>
        <w:tc>
          <w:tcPr>
            <w:tcW w:w="1701" w:type="dxa"/>
            <w:tcBorders>
              <w:top w:val="nil"/>
              <w:left w:val="nil"/>
              <w:bottom w:val="single" w:sz="8" w:space="0" w:color="auto"/>
              <w:right w:val="single" w:sz="4" w:space="0" w:color="auto"/>
            </w:tcBorders>
            <w:shd w:val="clear" w:color="auto" w:fill="auto"/>
            <w:noWrap/>
            <w:vAlign w:val="center"/>
          </w:tcPr>
          <w:p w14:paraId="24BD4381" w14:textId="77777777" w:rsidR="000C4398" w:rsidRPr="007D78A5" w:rsidRDefault="000C4398" w:rsidP="0017539B">
            <w:pPr>
              <w:spacing w:after="0" w:line="240" w:lineRule="auto"/>
              <w:jc w:val="center"/>
              <w:rPr>
                <w:rFonts w:eastAsia="Times New Roman"/>
              </w:rPr>
            </w:pPr>
            <w:r>
              <w:rPr>
                <w:rFonts w:eastAsia="Times New Roman"/>
              </w:rPr>
              <w:t>T</w:t>
            </w:r>
            <w:r w:rsidRPr="007D78A5">
              <w:rPr>
                <w:rFonts w:eastAsia="Times New Roman"/>
              </w:rPr>
              <w:t>1 (1)</w:t>
            </w:r>
          </w:p>
          <w:p w14:paraId="0BD36377" w14:textId="77777777" w:rsidR="000C4398" w:rsidRPr="007D78A5" w:rsidRDefault="000C4398" w:rsidP="0017539B">
            <w:pPr>
              <w:spacing w:after="0" w:line="240" w:lineRule="auto"/>
              <w:jc w:val="center"/>
              <w:rPr>
                <w:rFonts w:eastAsia="Times New Roman"/>
              </w:rPr>
            </w:pPr>
            <w:r>
              <w:rPr>
                <w:rFonts w:eastAsia="Times New Roman"/>
              </w:rPr>
              <w:t>T</w:t>
            </w:r>
            <w:r w:rsidRPr="007D78A5">
              <w:rPr>
                <w:rFonts w:eastAsia="Times New Roman"/>
              </w:rPr>
              <w:t>2 (6)</w:t>
            </w:r>
          </w:p>
          <w:p w14:paraId="479B772A" w14:textId="77777777" w:rsidR="000C4398" w:rsidRPr="007D78A5" w:rsidRDefault="000C4398" w:rsidP="0017539B">
            <w:pPr>
              <w:spacing w:after="0" w:line="240" w:lineRule="auto"/>
              <w:jc w:val="center"/>
              <w:rPr>
                <w:rFonts w:eastAsia="Times New Roman"/>
              </w:rPr>
            </w:pPr>
            <w:r>
              <w:rPr>
                <w:rFonts w:eastAsia="Times New Roman"/>
              </w:rPr>
              <w:t>T</w:t>
            </w:r>
            <w:r w:rsidRPr="007D78A5">
              <w:rPr>
                <w:rFonts w:eastAsia="Times New Roman"/>
              </w:rPr>
              <w:t>3 (2)</w:t>
            </w:r>
          </w:p>
          <w:p w14:paraId="3237632C" w14:textId="77777777" w:rsidR="000C4398" w:rsidRPr="007D78A5" w:rsidRDefault="000C4398" w:rsidP="0017539B">
            <w:pPr>
              <w:spacing w:after="0" w:line="240" w:lineRule="auto"/>
              <w:jc w:val="center"/>
              <w:rPr>
                <w:rFonts w:eastAsia="Times New Roman"/>
              </w:rPr>
            </w:pPr>
            <w:r>
              <w:rPr>
                <w:rFonts w:eastAsia="Times New Roman"/>
              </w:rPr>
              <w:t>T</w:t>
            </w:r>
            <w:r w:rsidRPr="007D78A5">
              <w:rPr>
                <w:rFonts w:eastAsia="Times New Roman"/>
              </w:rPr>
              <w:t>4 (1)</w:t>
            </w:r>
          </w:p>
        </w:tc>
        <w:tc>
          <w:tcPr>
            <w:tcW w:w="114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E44B74" w14:textId="77777777" w:rsidR="000C4398" w:rsidRPr="007D78A5" w:rsidRDefault="000C4398" w:rsidP="0017539B">
            <w:pPr>
              <w:spacing w:after="0" w:line="240" w:lineRule="auto"/>
              <w:jc w:val="center"/>
              <w:rPr>
                <w:rFonts w:eastAsia="Times New Roman"/>
              </w:rPr>
            </w:pPr>
            <w:r w:rsidRPr="007D78A5">
              <w:rPr>
                <w:rFonts w:eastAsia="Times New Roman"/>
              </w:rPr>
              <w:t>High (3)</w:t>
            </w:r>
          </w:p>
          <w:p w14:paraId="7E2F6B04" w14:textId="77777777" w:rsidR="000C4398" w:rsidRPr="007D78A5" w:rsidRDefault="000C4398" w:rsidP="0017539B">
            <w:pPr>
              <w:spacing w:after="0" w:line="240" w:lineRule="auto"/>
              <w:jc w:val="center"/>
              <w:rPr>
                <w:rFonts w:eastAsia="Times New Roman"/>
              </w:rPr>
            </w:pPr>
            <w:r w:rsidRPr="007D78A5">
              <w:rPr>
                <w:rFonts w:eastAsia="Times New Roman"/>
              </w:rPr>
              <w:t>Medium (4)</w:t>
            </w:r>
          </w:p>
          <w:p w14:paraId="7C297C66" w14:textId="77777777" w:rsidR="000C4398" w:rsidRPr="007D78A5" w:rsidRDefault="000C4398" w:rsidP="0017539B">
            <w:pPr>
              <w:spacing w:after="0" w:line="240" w:lineRule="auto"/>
              <w:jc w:val="center"/>
              <w:rPr>
                <w:rFonts w:eastAsia="Times New Roman"/>
              </w:rPr>
            </w:pPr>
            <w:r w:rsidRPr="007D78A5">
              <w:rPr>
                <w:rFonts w:eastAsia="Times New Roman"/>
              </w:rPr>
              <w:t>Low (3)</w:t>
            </w:r>
          </w:p>
        </w:tc>
        <w:tc>
          <w:tcPr>
            <w:tcW w:w="1276" w:type="dxa"/>
            <w:tcBorders>
              <w:top w:val="single" w:sz="4" w:space="0" w:color="auto"/>
              <w:left w:val="single" w:sz="4" w:space="0" w:color="auto"/>
              <w:bottom w:val="single" w:sz="4" w:space="0" w:color="auto"/>
              <w:right w:val="single" w:sz="4" w:space="0" w:color="auto"/>
            </w:tcBorders>
            <w:vAlign w:val="center"/>
          </w:tcPr>
          <w:p w14:paraId="5E96504F" w14:textId="77777777" w:rsidR="000C4398" w:rsidRPr="007D78A5" w:rsidRDefault="000C4398" w:rsidP="0017539B">
            <w:pPr>
              <w:spacing w:after="0" w:line="240" w:lineRule="auto"/>
              <w:jc w:val="center"/>
              <w:rPr>
                <w:rFonts w:eastAsia="Times New Roman"/>
              </w:rPr>
            </w:pPr>
            <w:r w:rsidRPr="007D78A5">
              <w:rPr>
                <w:rFonts w:eastAsia="Times New Roman"/>
              </w:rPr>
              <w:t>Basic (6)</w:t>
            </w:r>
          </w:p>
          <w:p w14:paraId="4793DF42" w14:textId="77777777" w:rsidR="000C4398" w:rsidRPr="007D78A5" w:rsidRDefault="000C4398" w:rsidP="0017539B">
            <w:pPr>
              <w:spacing w:after="0" w:line="240" w:lineRule="auto"/>
              <w:jc w:val="center"/>
              <w:rPr>
                <w:rFonts w:eastAsia="Times New Roman"/>
              </w:rPr>
            </w:pPr>
            <w:r w:rsidRPr="007D78A5">
              <w:rPr>
                <w:rFonts w:eastAsia="Times New Roman"/>
              </w:rPr>
              <w:t>Applied (6)</w:t>
            </w:r>
          </w:p>
        </w:tc>
        <w:tc>
          <w:tcPr>
            <w:tcW w:w="1326" w:type="dxa"/>
            <w:tcBorders>
              <w:top w:val="nil"/>
              <w:left w:val="single" w:sz="4" w:space="0" w:color="auto"/>
              <w:bottom w:val="single" w:sz="8" w:space="0" w:color="auto"/>
              <w:right w:val="single" w:sz="8" w:space="0" w:color="auto"/>
            </w:tcBorders>
            <w:shd w:val="clear" w:color="auto" w:fill="auto"/>
            <w:noWrap/>
            <w:vAlign w:val="center"/>
          </w:tcPr>
          <w:p w14:paraId="0EE8CAC9" w14:textId="77777777" w:rsidR="000C4398" w:rsidRPr="007D78A5" w:rsidRDefault="000C4398" w:rsidP="0017539B">
            <w:pPr>
              <w:spacing w:after="0" w:line="240" w:lineRule="auto"/>
              <w:jc w:val="center"/>
              <w:rPr>
                <w:rFonts w:eastAsia="Times New Roman"/>
              </w:rPr>
            </w:pPr>
            <w:r w:rsidRPr="007D78A5">
              <w:rPr>
                <w:rFonts w:eastAsia="Times New Roman"/>
              </w:rPr>
              <w:t>Life (4)</w:t>
            </w:r>
          </w:p>
          <w:p w14:paraId="13B83266" w14:textId="77777777" w:rsidR="000C4398" w:rsidRPr="007D78A5" w:rsidRDefault="000C4398" w:rsidP="0017539B">
            <w:pPr>
              <w:spacing w:after="0" w:line="240" w:lineRule="auto"/>
              <w:jc w:val="center"/>
              <w:rPr>
                <w:rFonts w:eastAsia="Times New Roman"/>
              </w:rPr>
            </w:pPr>
            <w:r w:rsidRPr="007D78A5">
              <w:rPr>
                <w:rFonts w:eastAsia="Times New Roman"/>
              </w:rPr>
              <w:t>Natural (4)</w:t>
            </w:r>
          </w:p>
          <w:p w14:paraId="1C72416F" w14:textId="77777777" w:rsidR="000C4398" w:rsidRPr="007D78A5" w:rsidRDefault="000C4398" w:rsidP="000C4398">
            <w:pPr>
              <w:keepNext/>
              <w:spacing w:after="0" w:line="240" w:lineRule="auto"/>
              <w:jc w:val="center"/>
              <w:rPr>
                <w:rFonts w:eastAsia="Times New Roman"/>
              </w:rPr>
            </w:pPr>
            <w:r w:rsidRPr="007D78A5">
              <w:rPr>
                <w:rFonts w:eastAsia="Times New Roman"/>
              </w:rPr>
              <w:t>Formal (4)</w:t>
            </w:r>
          </w:p>
        </w:tc>
      </w:tr>
    </w:tbl>
    <w:p w14:paraId="0A81E889" w14:textId="77777777" w:rsidR="000C4398" w:rsidRDefault="000C4398" w:rsidP="000C4398">
      <w:pPr>
        <w:pStyle w:val="Caption"/>
      </w:pPr>
    </w:p>
    <w:p w14:paraId="23129201" w14:textId="77777777" w:rsidR="000C4398" w:rsidRDefault="000C4398" w:rsidP="000C4398">
      <w:pPr>
        <w:pStyle w:val="Caption"/>
      </w:pPr>
    </w:p>
    <w:p w14:paraId="0618CD83" w14:textId="77777777" w:rsidR="000C4398" w:rsidRDefault="000C4398" w:rsidP="000C4398">
      <w:pPr>
        <w:pStyle w:val="Caption"/>
      </w:pPr>
    </w:p>
    <w:p w14:paraId="4E245503" w14:textId="77777777" w:rsidR="000C4398" w:rsidRDefault="000C4398" w:rsidP="000C4398">
      <w:pPr>
        <w:pStyle w:val="Caption"/>
      </w:pPr>
    </w:p>
    <w:p w14:paraId="0052C393" w14:textId="77777777" w:rsidR="000C4398" w:rsidRDefault="000C4398" w:rsidP="000C4398">
      <w:pPr>
        <w:pStyle w:val="Caption"/>
      </w:pPr>
    </w:p>
    <w:p w14:paraId="77CA25DB" w14:textId="77777777" w:rsidR="000C4398" w:rsidRDefault="000C4398" w:rsidP="000C4398">
      <w:pPr>
        <w:pStyle w:val="Caption"/>
      </w:pPr>
    </w:p>
    <w:p w14:paraId="2BA36B41" w14:textId="77777777" w:rsidR="000C4398" w:rsidRDefault="000C4398" w:rsidP="000C4398">
      <w:pPr>
        <w:pStyle w:val="Caption"/>
      </w:pPr>
    </w:p>
    <w:p w14:paraId="09E8BEE1" w14:textId="77777777" w:rsidR="000C4398" w:rsidRDefault="000C4398" w:rsidP="000C4398">
      <w:pPr>
        <w:pStyle w:val="Caption"/>
      </w:pPr>
    </w:p>
    <w:p w14:paraId="3BE88763" w14:textId="77777777" w:rsidR="000C4398" w:rsidRDefault="000C4398" w:rsidP="000C4398">
      <w:pPr>
        <w:pStyle w:val="Caption"/>
      </w:pPr>
    </w:p>
    <w:p w14:paraId="7DE468D7" w14:textId="77777777" w:rsidR="000C4398" w:rsidRDefault="000C4398" w:rsidP="000C4398">
      <w:pPr>
        <w:pStyle w:val="Caption"/>
      </w:pPr>
    </w:p>
    <w:p w14:paraId="436677B0" w14:textId="77777777" w:rsidR="000C4398" w:rsidRDefault="000C4398" w:rsidP="000C4398">
      <w:pPr>
        <w:pStyle w:val="Caption"/>
      </w:pPr>
    </w:p>
    <w:p w14:paraId="25EF5F4D" w14:textId="77777777" w:rsidR="000C4398" w:rsidRDefault="000C4398" w:rsidP="000C4398">
      <w:pPr>
        <w:pStyle w:val="Caption"/>
      </w:pPr>
    </w:p>
    <w:p w14:paraId="739AF912" w14:textId="77777777" w:rsidR="000C4398" w:rsidRDefault="000C4398" w:rsidP="000C4398">
      <w:pPr>
        <w:pStyle w:val="Caption"/>
      </w:pPr>
    </w:p>
    <w:p w14:paraId="36D497EA" w14:textId="77777777" w:rsidR="000C4398" w:rsidRDefault="000C4398" w:rsidP="000C4398">
      <w:pPr>
        <w:pStyle w:val="Caption"/>
      </w:pPr>
    </w:p>
    <w:p w14:paraId="1237D167" w14:textId="30ED33DC" w:rsidR="000C4398" w:rsidRDefault="000C4398" w:rsidP="000C4398">
      <w:pPr>
        <w:pStyle w:val="Caption"/>
      </w:pPr>
      <w:bookmarkStart w:id="75" w:name="_Ref11615948"/>
      <w:bookmarkStart w:id="76" w:name="_Ref12374584"/>
      <w:bookmarkStart w:id="77" w:name="_Toc31702032"/>
      <w:r>
        <w:t xml:space="preserve">Table </w:t>
      </w:r>
      <w:r w:rsidR="00A56355">
        <w:fldChar w:fldCharType="begin"/>
      </w:r>
      <w:r w:rsidR="00A56355">
        <w:instrText xml:space="preserve"> SEQ Table \* ARABIC </w:instrText>
      </w:r>
      <w:r w:rsidR="00A56355">
        <w:fldChar w:fldCharType="separate"/>
      </w:r>
      <w:r w:rsidR="0011424E">
        <w:rPr>
          <w:noProof/>
        </w:rPr>
        <w:t>3</w:t>
      </w:r>
      <w:r w:rsidR="00A56355">
        <w:rPr>
          <w:noProof/>
        </w:rPr>
        <w:fldChar w:fldCharType="end"/>
      </w:r>
      <w:bookmarkEnd w:id="75"/>
      <w:r>
        <w:t>. Characteristics of sampled departments</w:t>
      </w:r>
      <w:bookmarkEnd w:id="76"/>
      <w:bookmarkEnd w:id="77"/>
    </w:p>
    <w:p w14:paraId="7E952787" w14:textId="178C17BC" w:rsidR="00082217" w:rsidRDefault="00082217" w:rsidP="00082217">
      <w:pPr>
        <w:pStyle w:val="Heading3"/>
        <w:contextualSpacing/>
      </w:pPr>
      <w:bookmarkStart w:id="78" w:name="_Toc536717940"/>
      <w:bookmarkStart w:id="79" w:name="_Toc31701967"/>
      <w:r>
        <w:t>Data collection</w:t>
      </w:r>
      <w:bookmarkEnd w:id="78"/>
      <w:bookmarkEnd w:id="79"/>
      <w:r>
        <w:t xml:space="preserve"> </w:t>
      </w:r>
    </w:p>
    <w:p w14:paraId="3B1A505E" w14:textId="77777777" w:rsidR="00082217" w:rsidRDefault="00082217" w:rsidP="00082217">
      <w:pPr>
        <w:pStyle w:val="Heading4"/>
      </w:pPr>
      <w:r>
        <w:t>Documentary data</w:t>
      </w:r>
    </w:p>
    <w:p w14:paraId="7B89F665" w14:textId="410982FE" w:rsidR="00082217" w:rsidRDefault="00082217" w:rsidP="003F1EED">
      <w:pPr>
        <w:spacing w:after="120" w:line="360" w:lineRule="auto"/>
        <w:rPr>
          <w:sz w:val="24"/>
          <w:szCs w:val="24"/>
          <w:lang w:eastAsia="ko-KR"/>
        </w:rPr>
      </w:pPr>
      <w:r>
        <w:rPr>
          <w:iCs/>
          <w:sz w:val="24"/>
          <w:szCs w:val="24"/>
        </w:rPr>
        <w:t xml:space="preserve">From the critical realist perspective adopted in this thesis, one of the most valuable features of qualitative research and its focus on particular cases is the opportunity for “closeness” to the “natural context” </w:t>
      </w:r>
      <w:r w:rsidR="00233012">
        <w:rPr>
          <w:iCs/>
          <w:sz w:val="24"/>
          <w:szCs w:val="24"/>
        </w:rPr>
        <w:fldChar w:fldCharType="begin"/>
      </w:r>
      <w:r>
        <w:rPr>
          <w:iCs/>
          <w:sz w:val="24"/>
          <w:szCs w:val="24"/>
        </w:rPr>
        <w:instrText xml:space="preserve"> ADDIN EN.CITE &lt;EndNote&gt;&lt;Cite&gt;&lt;Author&gt;Danermark&lt;/Author&gt;&lt;Year&gt;2002&lt;/Year&gt;&lt;IDText&gt;Explaining society: critical realism in the social sciences&lt;/IDText&gt;&lt;Pages&gt;158`, 175&lt;/Pages&gt;&lt;DisplayText&gt;(Danermark et al., 2002, pp. 158, 175)&lt;/DisplayText&gt;&lt;record&gt;&lt;keywords&gt;&lt;keyword&gt;Sociology -- Methodology&lt;/keyword&gt;&lt;keyword&gt;Social sciences -- Methodology&lt;/keyword&gt;&lt;keyword&gt;Critical realism&lt;/keyword&gt;&lt;keyword&gt;Philosophy, Modern&lt;/keyword&gt;&lt;keyword&gt;Realism&lt;/keyword&gt;&lt;/keywords&gt;&lt;titles&gt;&lt;title&gt;Explaining society: critical realism in the social sciences&lt;/title&gt;&lt;/titles&gt;&lt;contributors&gt;&lt;authors&gt;&lt;author&gt;Danermark, Berth&lt;/author&gt;&lt;author&gt;Ekstrom, Mats&lt;/author&gt;&lt;author&gt;Jakobsen, Liselotte&lt;/author&gt;&lt;author&gt;Karlsson, Jan Ch.&lt;/author&gt;&lt;/authors&gt;&lt;/contributors&gt;&lt;added-date format="utc"&gt;1530787967&lt;/added-date&gt;&lt;pub-location&gt;London&lt;/pub-location&gt;&lt;ref-type name="Book"&gt;6&lt;/ref-type&gt;&lt;dates&gt;&lt;year&gt;2002&lt;/year&gt;&lt;/dates&gt;&lt;rec-number&gt;7593&lt;/rec-number&gt;&lt;publisher&gt;Routledge&lt;/publisher&gt;&lt;last-updated-date format="utc"&gt;1530790419&lt;/last-updated-date&gt;&lt;/record&gt;&lt;/Cite&gt;&lt;/EndNote&gt;</w:instrText>
      </w:r>
      <w:r w:rsidR="00233012">
        <w:rPr>
          <w:iCs/>
          <w:sz w:val="24"/>
          <w:szCs w:val="24"/>
        </w:rPr>
        <w:fldChar w:fldCharType="separate"/>
      </w:r>
      <w:r>
        <w:rPr>
          <w:iCs/>
          <w:noProof/>
          <w:sz w:val="24"/>
          <w:szCs w:val="24"/>
        </w:rPr>
        <w:t>(Danermark et al., 2002, pp. 158, 175)</w:t>
      </w:r>
      <w:r w:rsidR="00233012">
        <w:rPr>
          <w:iCs/>
          <w:sz w:val="24"/>
          <w:szCs w:val="24"/>
        </w:rPr>
        <w:fldChar w:fldCharType="end"/>
      </w:r>
      <w:r>
        <w:rPr>
          <w:iCs/>
          <w:sz w:val="24"/>
          <w:szCs w:val="24"/>
        </w:rPr>
        <w:t>.</w:t>
      </w:r>
      <w:r w:rsidRPr="006E38C9">
        <w:rPr>
          <w:sz w:val="24"/>
          <w:szCs w:val="24"/>
          <w:lang w:eastAsia="ko-KR"/>
        </w:rPr>
        <w:t xml:space="preserve"> </w:t>
      </w:r>
      <w:r w:rsidR="001F4C1E">
        <w:rPr>
          <w:sz w:val="24"/>
          <w:szCs w:val="24"/>
          <w:lang w:eastAsia="ko-KR"/>
        </w:rPr>
        <w:t>M</w:t>
      </w:r>
      <w:r>
        <w:rPr>
          <w:sz w:val="24"/>
          <w:szCs w:val="24"/>
          <w:lang w:eastAsia="ko-KR"/>
        </w:rPr>
        <w:t>ost recent qualitative sociological knowledge of academic work and knowledge production has achieved this closeness through participant-based studies, primarily interviews but also in some cases ethnographic data</w:t>
      </w:r>
      <w:r w:rsidR="008A56CD">
        <w:rPr>
          <w:sz w:val="24"/>
          <w:szCs w:val="24"/>
          <w:lang w:eastAsia="ko-KR"/>
        </w:rPr>
        <w:t xml:space="preserve"> (see the Literature Review, Chapter 2)</w:t>
      </w:r>
      <w:r>
        <w:rPr>
          <w:sz w:val="24"/>
          <w:szCs w:val="24"/>
          <w:lang w:eastAsia="ko-KR"/>
        </w:rPr>
        <w:t xml:space="preserve">. Research which does not adopt such methods also tends to foreground participant-based data in the form of quantitative surveys. </w:t>
      </w:r>
      <w:r w:rsidR="00752EF6">
        <w:rPr>
          <w:sz w:val="24"/>
          <w:szCs w:val="24"/>
          <w:lang w:eastAsia="ko-KR"/>
        </w:rPr>
        <w:t>My research</w:t>
      </w:r>
      <w:r>
        <w:rPr>
          <w:sz w:val="24"/>
          <w:szCs w:val="24"/>
          <w:lang w:eastAsia="ko-KR"/>
        </w:rPr>
        <w:t xml:space="preserve"> complement</w:t>
      </w:r>
      <w:r w:rsidR="00752EF6">
        <w:rPr>
          <w:sz w:val="24"/>
          <w:szCs w:val="24"/>
          <w:lang w:eastAsia="ko-KR"/>
        </w:rPr>
        <w:t>s</w:t>
      </w:r>
      <w:r>
        <w:rPr>
          <w:sz w:val="24"/>
          <w:szCs w:val="24"/>
          <w:lang w:eastAsia="ko-KR"/>
        </w:rPr>
        <w:t xml:space="preserve"> and contribute</w:t>
      </w:r>
      <w:r w:rsidR="00752EF6">
        <w:rPr>
          <w:sz w:val="24"/>
          <w:szCs w:val="24"/>
          <w:lang w:eastAsia="ko-KR"/>
        </w:rPr>
        <w:t>s</w:t>
      </w:r>
      <w:r>
        <w:rPr>
          <w:sz w:val="24"/>
          <w:szCs w:val="24"/>
          <w:lang w:eastAsia="ko-KR"/>
        </w:rPr>
        <w:t xml:space="preserve"> to this body of knowledge through a study primarily driven by documentary sources which provide insights into academic research work and its context. Atkinson and Coffey </w:t>
      </w:r>
      <w:r w:rsidR="00233012">
        <w:rPr>
          <w:sz w:val="24"/>
          <w:szCs w:val="24"/>
        </w:rPr>
        <w:fldChar w:fldCharType="begin"/>
      </w:r>
      <w:r>
        <w:rPr>
          <w:sz w:val="24"/>
          <w:szCs w:val="24"/>
        </w:rPr>
        <w:instrText xml:space="preserve"> ADDIN EN.CITE &lt;EndNote&gt;&lt;Cite ExcludeAuth="1"&gt;&lt;Author&gt;Atkinson&lt;/Author&gt;&lt;Year&gt;2004&lt;/Year&gt;&lt;IDText&gt;Analysing documentary realities&lt;/IDText&gt;&lt;DisplayText&gt;(2004)&lt;/DisplayText&gt;&lt;record&gt;&lt;keywords&gt;&lt;keyword&gt;Qualitative research&lt;/keyword&gt;&lt;keyword&gt;Social sciences -- Research&lt;/keyword&gt;&lt;keyword&gt;Social sciences -- Methodology&lt;/keyword&gt;&lt;keyword&gt;Qualitative analysis (Research)&lt;/keyword&gt;&lt;keyword&gt;Qualitative methods (Research)&lt;/keyword&gt;&lt;keyword&gt;Research&lt;/keyword&gt;&lt;keyword&gt;Social science research&lt;/keyword&gt;&lt;/keywords&gt;&lt;titles&gt;&lt;title&gt;Analysing documentary realities&lt;/title&gt;&lt;secondary-title&gt;Qualitative research: theory, method and practice&lt;/secondary-title&gt;&lt;/titles&gt;&lt;contributors&gt;&lt;authors&gt;&lt;author&gt;Atkinson, Paul&lt;/author&gt;&lt;author&gt;Coffey, Amanda&lt;/author&gt;&lt;/authors&gt;&lt;/contributors&gt;&lt;edition&gt;2nd&lt;/edition&gt;&lt;added-date format="utc"&gt;1544444385&lt;/added-date&gt;&lt;pub-location&gt;London&lt;/pub-location&gt;&lt;ref-type name="Book Section"&gt;5&lt;/ref-type&gt;&lt;dates&gt;&lt;year&gt;2004&lt;/year&gt;&lt;/dates&gt;&lt;rec-number&gt;7690&lt;/rec-number&gt;&lt;publisher&gt;SAGE&lt;/publisher&gt;&lt;last-updated-date format="utc"&gt;1544444592&lt;/last-updated-date&gt;&lt;contributors&gt;&lt;secondary-authors&gt;&lt;author&gt;Silverman, David&lt;/author&gt;&lt;/secondary-authors&gt;&lt;/contributors&gt;&lt;/record&gt;&lt;/Cite&gt;&lt;/EndNote&gt;</w:instrText>
      </w:r>
      <w:r w:rsidR="00233012">
        <w:rPr>
          <w:sz w:val="24"/>
          <w:szCs w:val="24"/>
        </w:rPr>
        <w:fldChar w:fldCharType="separate"/>
      </w:r>
      <w:r>
        <w:rPr>
          <w:noProof/>
          <w:sz w:val="24"/>
          <w:szCs w:val="24"/>
        </w:rPr>
        <w:t>(2004)</w:t>
      </w:r>
      <w:r w:rsidR="00233012">
        <w:rPr>
          <w:sz w:val="24"/>
          <w:szCs w:val="24"/>
        </w:rPr>
        <w:fldChar w:fldCharType="end"/>
      </w:r>
      <w:r>
        <w:rPr>
          <w:sz w:val="24"/>
          <w:szCs w:val="24"/>
        </w:rPr>
        <w:t xml:space="preserve"> have made the case for greater use of documentary sources in such contexts:</w:t>
      </w:r>
    </w:p>
    <w:p w14:paraId="76BE6F22" w14:textId="77777777" w:rsidR="00082217" w:rsidRPr="004472AF" w:rsidRDefault="00082217" w:rsidP="008D30CC">
      <w:pPr>
        <w:spacing w:after="120" w:line="240" w:lineRule="auto"/>
        <w:ind w:left="720"/>
        <w:rPr>
          <w:sz w:val="24"/>
          <w:szCs w:val="24"/>
        </w:rPr>
      </w:pPr>
      <w:r w:rsidRPr="004472AF">
        <w:rPr>
          <w:sz w:val="24"/>
          <w:szCs w:val="24"/>
          <w:lang w:eastAsia="ko-KR"/>
        </w:rPr>
        <w:t xml:space="preserve">“Many published studies of, for example, occupational, professional, organizational and even educational or academic settings are implicitly represented as devoid of written documents and other forms of textual recording. ...[I]t is </w:t>
      </w:r>
      <w:r w:rsidRPr="004472AF">
        <w:rPr>
          <w:sz w:val="24"/>
          <w:szCs w:val="24"/>
        </w:rPr>
        <w:t>necessary to redress the balance if only for the sake of completeness and fidelity to the settings of social research.”</w:t>
      </w:r>
      <w:r>
        <w:rPr>
          <w:sz w:val="24"/>
          <w:szCs w:val="24"/>
        </w:rPr>
        <w:t xml:space="preserve"> </w:t>
      </w:r>
      <w:r w:rsidR="00233012">
        <w:rPr>
          <w:sz w:val="24"/>
          <w:szCs w:val="24"/>
        </w:rPr>
        <w:fldChar w:fldCharType="begin"/>
      </w:r>
      <w:r>
        <w:rPr>
          <w:sz w:val="24"/>
          <w:szCs w:val="24"/>
        </w:rPr>
        <w:instrText xml:space="preserve"> ADDIN EN.CITE &lt;EndNote&gt;&lt;Cite ExcludeAuth="1" ExcludeYear="1"&gt;&lt;Author&gt;Atkinson&lt;/Author&gt;&lt;Year&gt;2004&lt;/Year&gt;&lt;IDText&gt;Analysing documentary realities&lt;/IDText&gt;&lt;Pages&gt;56&lt;/Pages&gt;&lt;DisplayText&gt;(p. 56)&lt;/DisplayText&gt;&lt;record&gt;&lt;keywords&gt;&lt;keyword&gt;Qualitative research&lt;/keyword&gt;&lt;keyword&gt;Social sciences -- Research&lt;/keyword&gt;&lt;keyword&gt;Social sciences -- Methodology&lt;/keyword&gt;&lt;keyword&gt;Qualitative analysis (Research)&lt;/keyword&gt;&lt;keyword&gt;Qualitative methods (Research)&lt;/keyword&gt;&lt;keyword&gt;Research&lt;/keyword&gt;&lt;keyword&gt;Social science research&lt;/keyword&gt;&lt;/keywords&gt;&lt;titles&gt;&lt;title&gt;Analysing documentary realities&lt;/title&gt;&lt;secondary-title&gt;Qualitative research: theory, method and practice&lt;/secondary-title&gt;&lt;/titles&gt;&lt;contributors&gt;&lt;authors&gt;&lt;author&gt;Atkinson, Paul&lt;/author&gt;&lt;author&gt;Coffey, Amanda&lt;/author&gt;&lt;/authors&gt;&lt;/contributors&gt;&lt;edition&gt;2nd&lt;/edition&gt;&lt;added-date format="utc"&gt;1544444385&lt;/added-date&gt;&lt;pub-location&gt;London&lt;/pub-location&gt;&lt;ref-type name="Book Section"&gt;5&lt;/ref-type&gt;&lt;dates&gt;&lt;year&gt;2004&lt;/year&gt;&lt;/dates&gt;&lt;rec-number&gt;7690&lt;/rec-number&gt;&lt;publisher&gt;SAGE&lt;/publisher&gt;&lt;last-updated-date format="utc"&gt;1544444592&lt;/last-updated-date&gt;&lt;contributors&gt;&lt;secondary-authors&gt;&lt;author&gt;Silverman, David&lt;/author&gt;&lt;/secondary-authors&gt;&lt;/contributors&gt;&lt;/record&gt;&lt;/Cite&gt;&lt;/EndNote&gt;</w:instrText>
      </w:r>
      <w:r w:rsidR="00233012">
        <w:rPr>
          <w:sz w:val="24"/>
          <w:szCs w:val="24"/>
        </w:rPr>
        <w:fldChar w:fldCharType="separate"/>
      </w:r>
      <w:r>
        <w:rPr>
          <w:noProof/>
          <w:sz w:val="24"/>
          <w:szCs w:val="24"/>
        </w:rPr>
        <w:t>(p. 56)</w:t>
      </w:r>
      <w:r w:rsidR="00233012">
        <w:rPr>
          <w:sz w:val="24"/>
          <w:szCs w:val="24"/>
        </w:rPr>
        <w:fldChar w:fldCharType="end"/>
      </w:r>
    </w:p>
    <w:p w14:paraId="02BA61AB" w14:textId="77777777" w:rsidR="00082217" w:rsidRDefault="00082217" w:rsidP="00082217">
      <w:pPr>
        <w:spacing w:after="120" w:line="360" w:lineRule="auto"/>
        <w:rPr>
          <w:sz w:val="24"/>
          <w:szCs w:val="24"/>
          <w:lang w:eastAsia="ko-KR"/>
        </w:rPr>
      </w:pPr>
      <w:r>
        <w:rPr>
          <w:sz w:val="24"/>
          <w:szCs w:val="24"/>
          <w:lang w:eastAsia="ko-KR"/>
        </w:rPr>
        <w:t xml:space="preserve">They go on to provide further explanation and justification directly pertinent to my own decision to focus on documentary sources. Such research settings as academic contexts, they write, are  </w:t>
      </w:r>
    </w:p>
    <w:p w14:paraId="43418967" w14:textId="77777777" w:rsidR="00082217" w:rsidRPr="004472AF" w:rsidRDefault="00082217" w:rsidP="008D30CC">
      <w:pPr>
        <w:spacing w:after="120" w:line="240" w:lineRule="auto"/>
        <w:ind w:left="720"/>
        <w:rPr>
          <w:sz w:val="24"/>
          <w:szCs w:val="24"/>
        </w:rPr>
      </w:pPr>
      <w:r>
        <w:rPr>
          <w:sz w:val="24"/>
          <w:szCs w:val="24"/>
          <w:lang w:eastAsia="ko-KR"/>
        </w:rPr>
        <w:t xml:space="preserve">“routinely, often extensively, involved in the production and consumption of written records and other kinds of document. ...Many ... of those documents are produced for external, even public, consumption. They may be among the methods whereby [academic] organizations, compete with others in the same marketplace or justify themselves... In the contemporary world, we should also include ... websites, promotional videos and similar artefacts. These are all among the techniques and resources that are employed to create versions of reality and self-presentations.” </w:t>
      </w:r>
      <w:r w:rsidR="00233012">
        <w:rPr>
          <w:sz w:val="24"/>
          <w:szCs w:val="24"/>
        </w:rPr>
        <w:fldChar w:fldCharType="begin"/>
      </w:r>
      <w:r>
        <w:rPr>
          <w:sz w:val="24"/>
          <w:szCs w:val="24"/>
        </w:rPr>
        <w:instrText xml:space="preserve"> ADDIN EN.CITE &lt;EndNote&gt;&lt;Cite&gt;&lt;Author&gt;Atkinson&lt;/Author&gt;&lt;Year&gt;2004&lt;/Year&gt;&lt;IDText&gt;Analysing documentary realities&lt;/IDText&gt;&lt;Pages&gt;57&lt;/Pages&gt;&lt;DisplayText&gt;(Atkinson &amp;amp; Coffey, 2004, p. 57)&lt;/DisplayText&gt;&lt;record&gt;&lt;keywords&gt;&lt;keyword&gt;Qualitative research&lt;/keyword&gt;&lt;keyword&gt;Social sciences -- Research&lt;/keyword&gt;&lt;keyword&gt;Social sciences -- Methodology&lt;/keyword&gt;&lt;keyword&gt;Qualitative analysis (Research)&lt;/keyword&gt;&lt;keyword&gt;Qualitative methods (Research)&lt;/keyword&gt;&lt;keyword&gt;Research&lt;/keyword&gt;&lt;keyword&gt;Social science research&lt;/keyword&gt;&lt;/keywords&gt;&lt;titles&gt;&lt;title&gt;Analysing documentary realities&lt;/title&gt;&lt;secondary-title&gt;Qualitative research: theory, method and practice&lt;/secondary-title&gt;&lt;/titles&gt;&lt;contributors&gt;&lt;authors&gt;&lt;author&gt;Atkinson, Paul&lt;/author&gt;&lt;author&gt;Coffey, Amanda&lt;/author&gt;&lt;/authors&gt;&lt;/contributors&gt;&lt;edition&gt;2nd&lt;/edition&gt;&lt;added-date format="utc"&gt;1544444385&lt;/added-date&gt;&lt;pub-location&gt;London&lt;/pub-location&gt;&lt;ref-type name="Book Section"&gt;5&lt;/ref-type&gt;&lt;dates&gt;&lt;year&gt;2004&lt;/year&gt;&lt;/dates&gt;&lt;rec-number&gt;7690&lt;/rec-number&gt;&lt;publisher&gt;SAGE&lt;/publisher&gt;&lt;last-updated-date format="utc"&gt;1544444592&lt;/last-updated-date&gt;&lt;contributors&gt;&lt;secondary-authors&gt;&lt;author&gt;Silverman, David&lt;/author&gt;&lt;/secondary-authors&gt;&lt;/contributors&gt;&lt;/record&gt;&lt;/Cite&gt;&lt;/EndNote&gt;</w:instrText>
      </w:r>
      <w:r w:rsidR="00233012">
        <w:rPr>
          <w:sz w:val="24"/>
          <w:szCs w:val="24"/>
        </w:rPr>
        <w:fldChar w:fldCharType="separate"/>
      </w:r>
      <w:r>
        <w:rPr>
          <w:noProof/>
          <w:sz w:val="24"/>
          <w:szCs w:val="24"/>
        </w:rPr>
        <w:t>(Atkinson &amp; Coffey, 2004, p. 57)</w:t>
      </w:r>
      <w:r w:rsidR="00233012">
        <w:rPr>
          <w:sz w:val="24"/>
          <w:szCs w:val="24"/>
        </w:rPr>
        <w:fldChar w:fldCharType="end"/>
      </w:r>
    </w:p>
    <w:p w14:paraId="44411BAC" w14:textId="29280AF2" w:rsidR="00082217" w:rsidRPr="00693C53" w:rsidRDefault="00082217" w:rsidP="00082217">
      <w:pPr>
        <w:spacing w:after="120" w:line="360" w:lineRule="auto"/>
        <w:rPr>
          <w:iCs/>
          <w:sz w:val="24"/>
          <w:szCs w:val="24"/>
        </w:rPr>
      </w:pPr>
      <w:r>
        <w:rPr>
          <w:iCs/>
          <w:sz w:val="24"/>
          <w:szCs w:val="24"/>
        </w:rPr>
        <w:t xml:space="preserve">The above passage describes well the kinds of documents I gather for my analysis. </w:t>
      </w:r>
      <w:r w:rsidR="00F948BF">
        <w:fldChar w:fldCharType="begin"/>
      </w:r>
      <w:r w:rsidR="00F948BF">
        <w:instrText xml:space="preserve"> REF _Ref532244168 \h  \* MERGEFORMAT </w:instrText>
      </w:r>
      <w:r w:rsidR="00F948BF">
        <w:fldChar w:fldCharType="separate"/>
      </w:r>
      <w:r w:rsidR="0011424E" w:rsidRPr="0011424E">
        <w:rPr>
          <w:sz w:val="24"/>
          <w:szCs w:val="24"/>
        </w:rPr>
        <w:t>Figure 4</w:t>
      </w:r>
      <w:r w:rsidR="00F948BF">
        <w:fldChar w:fldCharType="end"/>
      </w:r>
      <w:r>
        <w:rPr>
          <w:iCs/>
          <w:sz w:val="24"/>
          <w:szCs w:val="24"/>
        </w:rPr>
        <w:t xml:space="preserve"> summarises my 34</w:t>
      </w:r>
      <w:r w:rsidR="00F16C96">
        <w:rPr>
          <w:iCs/>
          <w:sz w:val="24"/>
          <w:szCs w:val="24"/>
        </w:rPr>
        <w:t>5</w:t>
      </w:r>
      <w:r>
        <w:rPr>
          <w:iCs/>
          <w:sz w:val="24"/>
          <w:szCs w:val="24"/>
        </w:rPr>
        <w:t xml:space="preserve"> documentary sources. They include 46 documents related to the ten sampled departments’ REF2014 submissions (26 Impact Case Studies, 10 Impact Templates and 10 Environment Templates</w:t>
      </w:r>
      <w:r>
        <w:rPr>
          <w:rStyle w:val="FootnoteReference"/>
          <w:iCs/>
          <w:sz w:val="24"/>
          <w:szCs w:val="24"/>
        </w:rPr>
        <w:footnoteReference w:id="12"/>
      </w:r>
      <w:r>
        <w:rPr>
          <w:iCs/>
          <w:sz w:val="24"/>
          <w:szCs w:val="24"/>
        </w:rPr>
        <w:t xml:space="preserve">) as well as 301 documentary sources related to the actual BoRs which underpin the Impact submission. Central among these BoR sources are the 152 academic outputs which were referenced in the ‘Underpinning Research’ sections of the Impact Case Study. These were supplemented by a further 23 documents and 126 websites related to the research and its context, including research grant proposals and web profiles of specific centres and non-academic collaborating organisations. </w:t>
      </w:r>
    </w:p>
    <w:tbl>
      <w:tblPr>
        <w:tblStyle w:val="TableGrid"/>
        <w:tblW w:w="0" w:type="auto"/>
        <w:tblLook w:val="04A0" w:firstRow="1" w:lastRow="0" w:firstColumn="1" w:lastColumn="0" w:noHBand="0" w:noVBand="1"/>
      </w:tblPr>
      <w:tblGrid>
        <w:gridCol w:w="1390"/>
        <w:gridCol w:w="5268"/>
        <w:gridCol w:w="1641"/>
      </w:tblGrid>
      <w:tr w:rsidR="00082217" w14:paraId="366845E2" w14:textId="77777777" w:rsidTr="003B52F3">
        <w:trPr>
          <w:trHeight w:val="228"/>
        </w:trPr>
        <w:tc>
          <w:tcPr>
            <w:tcW w:w="1390" w:type="dxa"/>
            <w:vAlign w:val="center"/>
          </w:tcPr>
          <w:p w14:paraId="10CF6B81" w14:textId="77777777" w:rsidR="00082217" w:rsidRPr="00725F6A" w:rsidRDefault="00082217" w:rsidP="003B52F3">
            <w:pPr>
              <w:jc w:val="center"/>
              <w:rPr>
                <w:b/>
                <w:iCs/>
                <w:sz w:val="22"/>
                <w:szCs w:val="22"/>
              </w:rPr>
            </w:pPr>
            <w:r w:rsidRPr="00725F6A">
              <w:rPr>
                <w:b/>
                <w:iCs/>
                <w:sz w:val="22"/>
                <w:szCs w:val="22"/>
              </w:rPr>
              <w:t>Source</w:t>
            </w:r>
          </w:p>
        </w:tc>
        <w:tc>
          <w:tcPr>
            <w:tcW w:w="5268" w:type="dxa"/>
            <w:vAlign w:val="center"/>
          </w:tcPr>
          <w:p w14:paraId="005BFB6D" w14:textId="77777777" w:rsidR="00082217" w:rsidRPr="00725F6A" w:rsidRDefault="00082217" w:rsidP="003B52F3">
            <w:pPr>
              <w:jc w:val="center"/>
              <w:rPr>
                <w:b/>
                <w:iCs/>
                <w:sz w:val="22"/>
                <w:szCs w:val="22"/>
              </w:rPr>
            </w:pPr>
            <w:r w:rsidRPr="00725F6A">
              <w:rPr>
                <w:b/>
                <w:iCs/>
                <w:sz w:val="22"/>
                <w:szCs w:val="22"/>
              </w:rPr>
              <w:t>Type</w:t>
            </w:r>
          </w:p>
        </w:tc>
        <w:tc>
          <w:tcPr>
            <w:tcW w:w="1641" w:type="dxa"/>
            <w:vAlign w:val="center"/>
          </w:tcPr>
          <w:p w14:paraId="63C9239E" w14:textId="77777777" w:rsidR="00082217" w:rsidRPr="00725F6A" w:rsidRDefault="00082217" w:rsidP="003B52F3">
            <w:pPr>
              <w:jc w:val="center"/>
              <w:rPr>
                <w:b/>
                <w:iCs/>
                <w:sz w:val="22"/>
                <w:szCs w:val="22"/>
              </w:rPr>
            </w:pPr>
            <w:r>
              <w:rPr>
                <w:b/>
                <w:iCs/>
                <w:sz w:val="22"/>
                <w:szCs w:val="22"/>
              </w:rPr>
              <w:t>Quantity</w:t>
            </w:r>
          </w:p>
        </w:tc>
      </w:tr>
      <w:tr w:rsidR="00082217" w14:paraId="37EBA011" w14:textId="77777777" w:rsidTr="003B52F3">
        <w:trPr>
          <w:trHeight w:val="58"/>
        </w:trPr>
        <w:tc>
          <w:tcPr>
            <w:tcW w:w="1390" w:type="dxa"/>
            <w:vMerge w:val="restart"/>
            <w:vAlign w:val="center"/>
          </w:tcPr>
          <w:p w14:paraId="594DBD07" w14:textId="1E9A8037" w:rsidR="00082217" w:rsidRPr="00725F6A" w:rsidRDefault="00082217" w:rsidP="003B52F3">
            <w:pPr>
              <w:jc w:val="center"/>
              <w:rPr>
                <w:iCs/>
                <w:sz w:val="22"/>
                <w:szCs w:val="22"/>
              </w:rPr>
            </w:pPr>
            <w:r w:rsidRPr="00725F6A">
              <w:rPr>
                <w:iCs/>
                <w:sz w:val="22"/>
                <w:szCs w:val="22"/>
              </w:rPr>
              <w:t xml:space="preserve">REF </w:t>
            </w:r>
            <w:r>
              <w:rPr>
                <w:iCs/>
                <w:sz w:val="22"/>
                <w:szCs w:val="22"/>
              </w:rPr>
              <w:t>submission</w:t>
            </w:r>
            <w:r w:rsidR="00F37FCD">
              <w:rPr>
                <w:iCs/>
                <w:sz w:val="22"/>
                <w:szCs w:val="22"/>
              </w:rPr>
              <w:t>s</w:t>
            </w:r>
          </w:p>
        </w:tc>
        <w:tc>
          <w:tcPr>
            <w:tcW w:w="5268" w:type="dxa"/>
            <w:vAlign w:val="center"/>
          </w:tcPr>
          <w:p w14:paraId="16598BCA" w14:textId="77777777" w:rsidR="00082217" w:rsidRPr="00725F6A" w:rsidRDefault="00082217" w:rsidP="003B52F3">
            <w:pPr>
              <w:rPr>
                <w:iCs/>
                <w:sz w:val="22"/>
                <w:szCs w:val="22"/>
              </w:rPr>
            </w:pPr>
            <w:r w:rsidRPr="00725F6A">
              <w:rPr>
                <w:iCs/>
                <w:sz w:val="22"/>
                <w:szCs w:val="22"/>
              </w:rPr>
              <w:t>Environment Template</w:t>
            </w:r>
            <w:r>
              <w:rPr>
                <w:iCs/>
                <w:sz w:val="22"/>
                <w:szCs w:val="22"/>
              </w:rPr>
              <w:t xml:space="preserve"> </w:t>
            </w:r>
          </w:p>
        </w:tc>
        <w:tc>
          <w:tcPr>
            <w:tcW w:w="1641" w:type="dxa"/>
            <w:vAlign w:val="center"/>
          </w:tcPr>
          <w:p w14:paraId="04547A7C" w14:textId="77777777" w:rsidR="00082217" w:rsidRPr="00725F6A" w:rsidRDefault="00082217" w:rsidP="003B52F3">
            <w:pPr>
              <w:jc w:val="center"/>
              <w:rPr>
                <w:iCs/>
                <w:sz w:val="22"/>
                <w:szCs w:val="22"/>
              </w:rPr>
            </w:pPr>
            <w:r w:rsidRPr="00725F6A">
              <w:rPr>
                <w:iCs/>
                <w:sz w:val="22"/>
                <w:szCs w:val="22"/>
              </w:rPr>
              <w:t>10</w:t>
            </w:r>
          </w:p>
        </w:tc>
      </w:tr>
      <w:tr w:rsidR="00082217" w14:paraId="2117A18E" w14:textId="77777777" w:rsidTr="003B52F3">
        <w:trPr>
          <w:trHeight w:val="241"/>
        </w:trPr>
        <w:tc>
          <w:tcPr>
            <w:tcW w:w="1390" w:type="dxa"/>
            <w:vMerge/>
            <w:vAlign w:val="center"/>
          </w:tcPr>
          <w:p w14:paraId="65688EC8" w14:textId="77777777" w:rsidR="00082217" w:rsidRPr="00725F6A" w:rsidRDefault="00082217" w:rsidP="003B52F3">
            <w:pPr>
              <w:rPr>
                <w:iCs/>
                <w:sz w:val="22"/>
                <w:szCs w:val="22"/>
              </w:rPr>
            </w:pPr>
          </w:p>
        </w:tc>
        <w:tc>
          <w:tcPr>
            <w:tcW w:w="5268" w:type="dxa"/>
            <w:vAlign w:val="center"/>
          </w:tcPr>
          <w:p w14:paraId="773A69FE" w14:textId="77777777" w:rsidR="00082217" w:rsidRPr="00725F6A" w:rsidRDefault="00082217" w:rsidP="003B52F3">
            <w:pPr>
              <w:rPr>
                <w:iCs/>
                <w:sz w:val="22"/>
                <w:szCs w:val="22"/>
              </w:rPr>
            </w:pPr>
            <w:r w:rsidRPr="00725F6A">
              <w:rPr>
                <w:iCs/>
                <w:sz w:val="22"/>
                <w:szCs w:val="22"/>
              </w:rPr>
              <w:t>Impact Template</w:t>
            </w:r>
          </w:p>
        </w:tc>
        <w:tc>
          <w:tcPr>
            <w:tcW w:w="1641" w:type="dxa"/>
            <w:vAlign w:val="center"/>
          </w:tcPr>
          <w:p w14:paraId="17011F3A" w14:textId="77777777" w:rsidR="00082217" w:rsidRPr="00725F6A" w:rsidRDefault="00082217" w:rsidP="003B52F3">
            <w:pPr>
              <w:jc w:val="center"/>
              <w:rPr>
                <w:iCs/>
                <w:sz w:val="22"/>
                <w:szCs w:val="22"/>
              </w:rPr>
            </w:pPr>
            <w:r>
              <w:rPr>
                <w:iCs/>
                <w:sz w:val="22"/>
                <w:szCs w:val="22"/>
              </w:rPr>
              <w:t>10</w:t>
            </w:r>
          </w:p>
        </w:tc>
      </w:tr>
      <w:tr w:rsidR="00082217" w14:paraId="6E4A1E79" w14:textId="77777777" w:rsidTr="003B52F3">
        <w:trPr>
          <w:trHeight w:val="241"/>
        </w:trPr>
        <w:tc>
          <w:tcPr>
            <w:tcW w:w="1390" w:type="dxa"/>
            <w:vMerge/>
            <w:vAlign w:val="center"/>
          </w:tcPr>
          <w:p w14:paraId="229D81E1" w14:textId="77777777" w:rsidR="00082217" w:rsidRPr="00725F6A" w:rsidRDefault="00082217" w:rsidP="003B52F3">
            <w:pPr>
              <w:rPr>
                <w:iCs/>
                <w:sz w:val="22"/>
                <w:szCs w:val="22"/>
              </w:rPr>
            </w:pPr>
          </w:p>
        </w:tc>
        <w:tc>
          <w:tcPr>
            <w:tcW w:w="5268" w:type="dxa"/>
            <w:vAlign w:val="center"/>
          </w:tcPr>
          <w:p w14:paraId="0F8C5E8C" w14:textId="77777777" w:rsidR="00082217" w:rsidRPr="00725F6A" w:rsidRDefault="00082217" w:rsidP="003B52F3">
            <w:pPr>
              <w:rPr>
                <w:iCs/>
                <w:sz w:val="22"/>
                <w:szCs w:val="22"/>
              </w:rPr>
            </w:pPr>
            <w:r>
              <w:rPr>
                <w:iCs/>
                <w:sz w:val="22"/>
                <w:szCs w:val="22"/>
              </w:rPr>
              <w:t>Impact Case Studies</w:t>
            </w:r>
          </w:p>
        </w:tc>
        <w:tc>
          <w:tcPr>
            <w:tcW w:w="1641" w:type="dxa"/>
            <w:vAlign w:val="center"/>
          </w:tcPr>
          <w:p w14:paraId="1713D11E" w14:textId="77777777" w:rsidR="00082217" w:rsidRPr="00725F6A" w:rsidRDefault="00082217" w:rsidP="003B52F3">
            <w:pPr>
              <w:jc w:val="center"/>
              <w:rPr>
                <w:iCs/>
                <w:sz w:val="22"/>
                <w:szCs w:val="22"/>
              </w:rPr>
            </w:pPr>
            <w:r>
              <w:rPr>
                <w:iCs/>
                <w:sz w:val="22"/>
                <w:szCs w:val="22"/>
              </w:rPr>
              <w:t>26</w:t>
            </w:r>
          </w:p>
        </w:tc>
      </w:tr>
      <w:tr w:rsidR="00082217" w14:paraId="267A476E" w14:textId="77777777" w:rsidTr="003B52F3">
        <w:trPr>
          <w:trHeight w:val="228"/>
        </w:trPr>
        <w:tc>
          <w:tcPr>
            <w:tcW w:w="1390" w:type="dxa"/>
            <w:vMerge w:val="restart"/>
            <w:vAlign w:val="center"/>
          </w:tcPr>
          <w:p w14:paraId="2C7FF91A" w14:textId="1D0E1373" w:rsidR="00082217" w:rsidRPr="0011344A" w:rsidRDefault="00082217" w:rsidP="003B52F3">
            <w:pPr>
              <w:jc w:val="center"/>
              <w:rPr>
                <w:iCs/>
                <w:sz w:val="22"/>
                <w:szCs w:val="22"/>
              </w:rPr>
            </w:pPr>
            <w:r>
              <w:rPr>
                <w:iCs/>
                <w:sz w:val="22"/>
                <w:szCs w:val="22"/>
              </w:rPr>
              <w:t>BoR</w:t>
            </w:r>
            <w:r w:rsidR="00E83D40">
              <w:rPr>
                <w:iCs/>
                <w:sz w:val="22"/>
                <w:szCs w:val="22"/>
              </w:rPr>
              <w:t>s</w:t>
            </w:r>
          </w:p>
        </w:tc>
        <w:tc>
          <w:tcPr>
            <w:tcW w:w="5268" w:type="dxa"/>
            <w:vAlign w:val="center"/>
          </w:tcPr>
          <w:p w14:paraId="448418B6" w14:textId="77777777" w:rsidR="00082217" w:rsidRPr="0011344A" w:rsidRDefault="00082217" w:rsidP="003B52F3">
            <w:pPr>
              <w:rPr>
                <w:iCs/>
                <w:sz w:val="22"/>
                <w:szCs w:val="22"/>
              </w:rPr>
            </w:pPr>
            <w:r>
              <w:rPr>
                <w:iCs/>
                <w:sz w:val="22"/>
                <w:szCs w:val="22"/>
              </w:rPr>
              <w:t>Academic outputs (referenced in Impact Case Studies)</w:t>
            </w:r>
          </w:p>
        </w:tc>
        <w:tc>
          <w:tcPr>
            <w:tcW w:w="1641" w:type="dxa"/>
            <w:vAlign w:val="center"/>
          </w:tcPr>
          <w:p w14:paraId="1AB4D5C9" w14:textId="77777777" w:rsidR="00082217" w:rsidRPr="0011344A" w:rsidRDefault="00082217" w:rsidP="003B52F3">
            <w:pPr>
              <w:keepNext/>
              <w:jc w:val="center"/>
              <w:rPr>
                <w:iCs/>
                <w:sz w:val="22"/>
                <w:szCs w:val="22"/>
              </w:rPr>
            </w:pPr>
            <w:r>
              <w:rPr>
                <w:iCs/>
                <w:sz w:val="22"/>
                <w:szCs w:val="22"/>
              </w:rPr>
              <w:t>152</w:t>
            </w:r>
          </w:p>
        </w:tc>
      </w:tr>
      <w:tr w:rsidR="00082217" w14:paraId="2F503A89" w14:textId="77777777" w:rsidTr="003B52F3">
        <w:trPr>
          <w:trHeight w:val="228"/>
        </w:trPr>
        <w:tc>
          <w:tcPr>
            <w:tcW w:w="1390" w:type="dxa"/>
            <w:vMerge/>
            <w:vAlign w:val="center"/>
          </w:tcPr>
          <w:p w14:paraId="3C12FE69" w14:textId="77777777" w:rsidR="00082217" w:rsidRDefault="00082217" w:rsidP="003B52F3">
            <w:pPr>
              <w:jc w:val="center"/>
              <w:rPr>
                <w:iCs/>
                <w:sz w:val="22"/>
                <w:szCs w:val="22"/>
              </w:rPr>
            </w:pPr>
          </w:p>
        </w:tc>
        <w:tc>
          <w:tcPr>
            <w:tcW w:w="5268" w:type="dxa"/>
            <w:vAlign w:val="center"/>
          </w:tcPr>
          <w:p w14:paraId="3FB6C581" w14:textId="77777777" w:rsidR="00082217" w:rsidRDefault="00082217" w:rsidP="003B52F3">
            <w:pPr>
              <w:rPr>
                <w:iCs/>
                <w:sz w:val="22"/>
                <w:szCs w:val="22"/>
              </w:rPr>
            </w:pPr>
            <w:r>
              <w:rPr>
                <w:iCs/>
                <w:sz w:val="22"/>
                <w:szCs w:val="22"/>
              </w:rPr>
              <w:t xml:space="preserve">Other documents </w:t>
            </w:r>
          </w:p>
        </w:tc>
        <w:tc>
          <w:tcPr>
            <w:tcW w:w="1641" w:type="dxa"/>
            <w:vAlign w:val="center"/>
          </w:tcPr>
          <w:p w14:paraId="61C3CB04" w14:textId="4ACBA786" w:rsidR="00082217" w:rsidRDefault="00082217" w:rsidP="003B52F3">
            <w:pPr>
              <w:keepNext/>
              <w:jc w:val="center"/>
              <w:rPr>
                <w:iCs/>
                <w:sz w:val="22"/>
                <w:szCs w:val="22"/>
              </w:rPr>
            </w:pPr>
            <w:r>
              <w:rPr>
                <w:iCs/>
                <w:sz w:val="22"/>
                <w:szCs w:val="22"/>
              </w:rPr>
              <w:t>2</w:t>
            </w:r>
            <w:r w:rsidR="00E83D40">
              <w:rPr>
                <w:iCs/>
                <w:sz w:val="22"/>
                <w:szCs w:val="22"/>
              </w:rPr>
              <w:t>3</w:t>
            </w:r>
          </w:p>
        </w:tc>
      </w:tr>
      <w:tr w:rsidR="00082217" w14:paraId="55061584" w14:textId="77777777" w:rsidTr="003B52F3">
        <w:trPr>
          <w:trHeight w:val="228"/>
        </w:trPr>
        <w:tc>
          <w:tcPr>
            <w:tcW w:w="1390" w:type="dxa"/>
            <w:vMerge/>
            <w:vAlign w:val="center"/>
          </w:tcPr>
          <w:p w14:paraId="33E26AB1" w14:textId="77777777" w:rsidR="00082217" w:rsidRDefault="00082217" w:rsidP="003B52F3">
            <w:pPr>
              <w:jc w:val="center"/>
              <w:rPr>
                <w:iCs/>
                <w:sz w:val="22"/>
                <w:szCs w:val="22"/>
              </w:rPr>
            </w:pPr>
          </w:p>
        </w:tc>
        <w:tc>
          <w:tcPr>
            <w:tcW w:w="5268" w:type="dxa"/>
            <w:vAlign w:val="center"/>
          </w:tcPr>
          <w:p w14:paraId="1023E8BD" w14:textId="77777777" w:rsidR="00082217" w:rsidRDefault="00082217" w:rsidP="003B52F3">
            <w:pPr>
              <w:rPr>
                <w:iCs/>
                <w:sz w:val="22"/>
                <w:szCs w:val="22"/>
              </w:rPr>
            </w:pPr>
            <w:r>
              <w:rPr>
                <w:iCs/>
                <w:sz w:val="22"/>
                <w:szCs w:val="22"/>
              </w:rPr>
              <w:t>Web sites</w:t>
            </w:r>
          </w:p>
        </w:tc>
        <w:tc>
          <w:tcPr>
            <w:tcW w:w="1641" w:type="dxa"/>
            <w:vAlign w:val="center"/>
          </w:tcPr>
          <w:p w14:paraId="4CA4455E" w14:textId="046EAE15" w:rsidR="00082217" w:rsidRDefault="00082217" w:rsidP="003B52F3">
            <w:pPr>
              <w:keepNext/>
              <w:jc w:val="center"/>
              <w:rPr>
                <w:iCs/>
                <w:sz w:val="22"/>
                <w:szCs w:val="22"/>
              </w:rPr>
            </w:pPr>
            <w:r>
              <w:rPr>
                <w:iCs/>
                <w:sz w:val="22"/>
                <w:szCs w:val="22"/>
              </w:rPr>
              <w:t>12</w:t>
            </w:r>
            <w:r w:rsidR="00E83D40">
              <w:rPr>
                <w:iCs/>
                <w:sz w:val="22"/>
                <w:szCs w:val="22"/>
              </w:rPr>
              <w:t>4</w:t>
            </w:r>
          </w:p>
        </w:tc>
      </w:tr>
      <w:tr w:rsidR="00082217" w14:paraId="6445C019" w14:textId="77777777" w:rsidTr="003B52F3">
        <w:trPr>
          <w:trHeight w:val="228"/>
        </w:trPr>
        <w:tc>
          <w:tcPr>
            <w:tcW w:w="6658" w:type="dxa"/>
            <w:gridSpan w:val="2"/>
            <w:vAlign w:val="center"/>
          </w:tcPr>
          <w:p w14:paraId="65745825" w14:textId="77777777" w:rsidR="00082217" w:rsidRPr="008F32C3" w:rsidRDefault="00082217" w:rsidP="003B52F3">
            <w:pPr>
              <w:jc w:val="center"/>
              <w:rPr>
                <w:b/>
                <w:bCs/>
                <w:iCs/>
                <w:sz w:val="22"/>
                <w:szCs w:val="22"/>
              </w:rPr>
            </w:pPr>
            <w:r w:rsidRPr="008F32C3">
              <w:rPr>
                <w:b/>
                <w:bCs/>
                <w:iCs/>
                <w:sz w:val="22"/>
                <w:szCs w:val="22"/>
              </w:rPr>
              <w:t>Total</w:t>
            </w:r>
          </w:p>
        </w:tc>
        <w:tc>
          <w:tcPr>
            <w:tcW w:w="1641" w:type="dxa"/>
            <w:vAlign w:val="center"/>
          </w:tcPr>
          <w:p w14:paraId="3B667290" w14:textId="7625CDDA" w:rsidR="00082217" w:rsidRPr="008F32C3" w:rsidRDefault="00082217" w:rsidP="003B52F3">
            <w:pPr>
              <w:keepNext/>
              <w:jc w:val="center"/>
              <w:rPr>
                <w:b/>
                <w:bCs/>
                <w:iCs/>
                <w:sz w:val="22"/>
                <w:szCs w:val="22"/>
              </w:rPr>
            </w:pPr>
            <w:r w:rsidRPr="008F32C3">
              <w:rPr>
                <w:b/>
                <w:bCs/>
                <w:iCs/>
                <w:sz w:val="22"/>
                <w:szCs w:val="22"/>
              </w:rPr>
              <w:t>34</w:t>
            </w:r>
            <w:r w:rsidR="00137CD5" w:rsidRPr="008F32C3">
              <w:rPr>
                <w:b/>
                <w:bCs/>
                <w:iCs/>
                <w:sz w:val="22"/>
                <w:szCs w:val="22"/>
              </w:rPr>
              <w:t>5</w:t>
            </w:r>
          </w:p>
        </w:tc>
      </w:tr>
    </w:tbl>
    <w:p w14:paraId="62E76B5A" w14:textId="166CCC6C" w:rsidR="00082217" w:rsidRDefault="00082217" w:rsidP="00082217">
      <w:pPr>
        <w:pStyle w:val="Caption"/>
        <w:rPr>
          <w:iCs w:val="0"/>
          <w:sz w:val="24"/>
          <w:szCs w:val="24"/>
        </w:rPr>
      </w:pPr>
      <w:bookmarkStart w:id="80" w:name="_Ref532244168"/>
      <w:bookmarkStart w:id="81" w:name="_Ref532244146"/>
      <w:bookmarkStart w:id="82" w:name="_Toc536438881"/>
      <w:bookmarkStart w:id="83" w:name="_Toc31702073"/>
      <w:r>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4</w:t>
      </w:r>
      <w:r w:rsidR="00233012">
        <w:rPr>
          <w:noProof/>
        </w:rPr>
        <w:fldChar w:fldCharType="end"/>
      </w:r>
      <w:bookmarkEnd w:id="80"/>
      <w:r>
        <w:t>. Documentary and web-based data sources</w:t>
      </w:r>
      <w:bookmarkEnd w:id="81"/>
      <w:bookmarkEnd w:id="82"/>
      <w:bookmarkEnd w:id="83"/>
    </w:p>
    <w:p w14:paraId="630E4797" w14:textId="1A6E5235" w:rsidR="00082217" w:rsidRPr="00B33BCF" w:rsidRDefault="00B06F22" w:rsidP="00082217">
      <w:pPr>
        <w:spacing w:after="120" w:line="360" w:lineRule="auto"/>
        <w:rPr>
          <w:iCs/>
          <w:sz w:val="24"/>
          <w:szCs w:val="24"/>
        </w:rPr>
      </w:pPr>
      <w:r w:rsidRPr="00B33BCF">
        <w:rPr>
          <w:iCs/>
          <w:sz w:val="24"/>
          <w:szCs w:val="24"/>
        </w:rPr>
        <w:t xml:space="preserve">While using these data, I acknowledge </w:t>
      </w:r>
      <w:r w:rsidR="00082217" w:rsidRPr="00B33BCF">
        <w:rPr>
          <w:iCs/>
          <w:sz w:val="24"/>
          <w:szCs w:val="24"/>
        </w:rPr>
        <w:t>Atkinson and Coffey</w:t>
      </w:r>
      <w:r w:rsidRPr="00B33BCF">
        <w:rPr>
          <w:iCs/>
          <w:sz w:val="24"/>
          <w:szCs w:val="24"/>
        </w:rPr>
        <w:t>’</w:t>
      </w:r>
      <w:r w:rsidR="00082217" w:rsidRPr="00B33BCF">
        <w:rPr>
          <w:iCs/>
          <w:sz w:val="24"/>
          <w:szCs w:val="24"/>
        </w:rPr>
        <w:t xml:space="preserve"> </w:t>
      </w:r>
      <w:r w:rsidR="00233012" w:rsidRPr="00B33BCF">
        <w:rPr>
          <w:sz w:val="24"/>
          <w:szCs w:val="24"/>
        </w:rPr>
        <w:fldChar w:fldCharType="begin"/>
      </w:r>
      <w:r w:rsidR="00082217" w:rsidRPr="00B33BCF">
        <w:rPr>
          <w:sz w:val="24"/>
          <w:szCs w:val="24"/>
        </w:rPr>
        <w:instrText xml:space="preserve"> ADDIN EN.CITE &lt;EndNote&gt;&lt;Cite ExcludeAuth="1"&gt;&lt;Author&gt;Atkinson&lt;/Author&gt;&lt;Year&gt;2004&lt;/Year&gt;&lt;IDText&gt;Analysing documentary realities&lt;/IDText&gt;&lt;DisplayText&gt;(2004)&lt;/DisplayText&gt;&lt;record&gt;&lt;keywords&gt;&lt;keyword&gt;Qualitative research&lt;/keyword&gt;&lt;keyword&gt;Social sciences -- Research&lt;/keyword&gt;&lt;keyword&gt;Social sciences -- Methodology&lt;/keyword&gt;&lt;keyword&gt;Qualitative analysis (Research)&lt;/keyword&gt;&lt;keyword&gt;Qualitative methods (Research)&lt;/keyword&gt;&lt;keyword&gt;Research&lt;/keyword&gt;&lt;keyword&gt;Social science research&lt;/keyword&gt;&lt;/keywords&gt;&lt;titles&gt;&lt;title&gt;Analysing documentary realities&lt;/title&gt;&lt;secondary-title&gt;Qualitative research: theory, method and practice&lt;/secondary-title&gt;&lt;/titles&gt;&lt;contributors&gt;&lt;authors&gt;&lt;author&gt;Atkinson, Paul&lt;/author&gt;&lt;author&gt;Coffey, Amanda&lt;/author&gt;&lt;/authors&gt;&lt;/contributors&gt;&lt;edition&gt;2nd&lt;/edition&gt;&lt;added-date format="utc"&gt;1544444385&lt;/added-date&gt;&lt;pub-location&gt;London&lt;/pub-location&gt;&lt;ref-type name="Book Section"&gt;5&lt;/ref-type&gt;&lt;dates&gt;&lt;year&gt;2004&lt;/year&gt;&lt;/dates&gt;&lt;rec-number&gt;7690&lt;/rec-number&gt;&lt;publisher&gt;SAGE&lt;/publisher&gt;&lt;last-updated-date format="utc"&gt;1544444592&lt;/last-updated-date&gt;&lt;contributors&gt;&lt;secondary-authors&gt;&lt;author&gt;Silverman, David&lt;/author&gt;&lt;/secondary-authors&gt;&lt;/contributors&gt;&lt;/record&gt;&lt;/Cite&gt;&lt;/EndNote&gt;</w:instrText>
      </w:r>
      <w:r w:rsidR="00233012" w:rsidRPr="00B33BCF">
        <w:rPr>
          <w:sz w:val="24"/>
          <w:szCs w:val="24"/>
        </w:rPr>
        <w:fldChar w:fldCharType="separate"/>
      </w:r>
      <w:r w:rsidR="00082217" w:rsidRPr="00B33BCF">
        <w:rPr>
          <w:noProof/>
          <w:sz w:val="24"/>
          <w:szCs w:val="24"/>
        </w:rPr>
        <w:t>(2004)</w:t>
      </w:r>
      <w:r w:rsidR="00233012" w:rsidRPr="00B33BCF">
        <w:rPr>
          <w:sz w:val="24"/>
          <w:szCs w:val="24"/>
        </w:rPr>
        <w:fldChar w:fldCharType="end"/>
      </w:r>
      <w:r w:rsidR="00082217" w:rsidRPr="00B33BCF">
        <w:rPr>
          <w:iCs/>
          <w:sz w:val="24"/>
          <w:szCs w:val="24"/>
        </w:rPr>
        <w:t xml:space="preserve"> </w:t>
      </w:r>
      <w:r w:rsidRPr="00B33BCF">
        <w:rPr>
          <w:iCs/>
          <w:sz w:val="24"/>
          <w:szCs w:val="24"/>
        </w:rPr>
        <w:t>caution that</w:t>
      </w:r>
      <w:r w:rsidR="00082217" w:rsidRPr="00B33BCF">
        <w:rPr>
          <w:iCs/>
          <w:sz w:val="24"/>
          <w:szCs w:val="24"/>
        </w:rPr>
        <w:t xml:space="preserve"> documents are representations of “a particular kind of documentary reality” </w:t>
      </w:r>
      <w:r w:rsidR="00233012" w:rsidRPr="00B33BCF">
        <w:rPr>
          <w:sz w:val="24"/>
          <w:szCs w:val="24"/>
        </w:rPr>
        <w:fldChar w:fldCharType="begin"/>
      </w:r>
      <w:r w:rsidR="00082217" w:rsidRPr="00B33BCF">
        <w:rPr>
          <w:sz w:val="24"/>
          <w:szCs w:val="24"/>
        </w:rPr>
        <w:instrText xml:space="preserve"> ADDIN EN.CITE &lt;EndNote&gt;&lt;Cite ExcludeAuth="1" ExcludeYear="1"&gt;&lt;Author&gt;Atkinson&lt;/Author&gt;&lt;Year&gt;2004&lt;/Year&gt;&lt;IDText&gt;Analysing documentary realities&lt;/IDText&gt;&lt;Pages&gt;61&lt;/Pages&gt;&lt;DisplayText&gt;(p. 61)&lt;/DisplayText&gt;&lt;record&gt;&lt;keywords&gt;&lt;keyword&gt;Qualitative research&lt;/keyword&gt;&lt;keyword&gt;Social sciences -- Research&lt;/keyword&gt;&lt;keyword&gt;Social sciences -- Methodology&lt;/keyword&gt;&lt;keyword&gt;Qualitative analysis (Research)&lt;/keyword&gt;&lt;keyword&gt;Qualitative methods (Research)&lt;/keyword&gt;&lt;keyword&gt;Research&lt;/keyword&gt;&lt;keyword&gt;Social science research&lt;/keyword&gt;&lt;/keywords&gt;&lt;titles&gt;&lt;title&gt;Analysing documentary realities&lt;/title&gt;&lt;secondary-title&gt;Qualitative research: theory, method and practice&lt;/secondary-title&gt;&lt;/titles&gt;&lt;contributors&gt;&lt;authors&gt;&lt;author&gt;Atkinson, Paul&lt;/author&gt;&lt;author&gt;Coffey, Amanda&lt;/author&gt;&lt;/authors&gt;&lt;/contributors&gt;&lt;edition&gt;2nd&lt;/edition&gt;&lt;added-date format="utc"&gt;1544444385&lt;/added-date&gt;&lt;pub-location&gt;London&lt;/pub-location&gt;&lt;ref-type name="Book Section"&gt;5&lt;/ref-type&gt;&lt;dates&gt;&lt;year&gt;2004&lt;/year&gt;&lt;/dates&gt;&lt;rec-number&gt;7690&lt;/rec-number&gt;&lt;publisher&gt;SAGE&lt;/publisher&gt;&lt;last-updated-date format="utc"&gt;1544444592&lt;/last-updated-date&gt;&lt;contributors&gt;&lt;secondary-authors&gt;&lt;author&gt;Silverman, David&lt;/author&gt;&lt;/secondary-authors&gt;&lt;/contributors&gt;&lt;/record&gt;&lt;/Cite&gt;&lt;/EndNote&gt;</w:instrText>
      </w:r>
      <w:r w:rsidR="00233012" w:rsidRPr="00B33BCF">
        <w:rPr>
          <w:sz w:val="24"/>
          <w:szCs w:val="24"/>
        </w:rPr>
        <w:fldChar w:fldCharType="separate"/>
      </w:r>
      <w:r w:rsidR="00082217" w:rsidRPr="00B33BCF">
        <w:rPr>
          <w:noProof/>
          <w:sz w:val="24"/>
          <w:szCs w:val="24"/>
        </w:rPr>
        <w:t>(p. 61)</w:t>
      </w:r>
      <w:r w:rsidR="00233012" w:rsidRPr="00B33BCF">
        <w:rPr>
          <w:sz w:val="24"/>
          <w:szCs w:val="24"/>
        </w:rPr>
        <w:fldChar w:fldCharType="end"/>
      </w:r>
      <w:r w:rsidR="00082217" w:rsidRPr="00B33BCF">
        <w:rPr>
          <w:sz w:val="24"/>
          <w:szCs w:val="24"/>
        </w:rPr>
        <w:t xml:space="preserve">. Such documents as produced in the context of “audit exercises like the RAE [or REF] ... are intended to reflect the </w:t>
      </w:r>
      <w:r w:rsidR="00082217" w:rsidRPr="00B33BCF">
        <w:rPr>
          <w:i/>
          <w:sz w:val="24"/>
          <w:szCs w:val="24"/>
        </w:rPr>
        <w:t>coherence</w:t>
      </w:r>
      <w:r w:rsidR="00082217" w:rsidRPr="00B33BCF">
        <w:rPr>
          <w:sz w:val="24"/>
          <w:szCs w:val="24"/>
        </w:rPr>
        <w:t xml:space="preserve"> of a department’s research strategic thinking and the </w:t>
      </w:r>
      <w:r w:rsidR="00082217" w:rsidRPr="00B33BCF">
        <w:rPr>
          <w:i/>
          <w:sz w:val="24"/>
          <w:szCs w:val="24"/>
        </w:rPr>
        <w:t>cogency</w:t>
      </w:r>
      <w:r w:rsidR="00082217" w:rsidRPr="00B33BCF">
        <w:rPr>
          <w:sz w:val="24"/>
          <w:szCs w:val="24"/>
        </w:rPr>
        <w:t xml:space="preserve"> of its research plans” </w:t>
      </w:r>
      <w:r w:rsidR="00233012" w:rsidRPr="00B33BCF">
        <w:rPr>
          <w:sz w:val="24"/>
          <w:szCs w:val="24"/>
        </w:rPr>
        <w:fldChar w:fldCharType="begin"/>
      </w:r>
      <w:r w:rsidR="00082217" w:rsidRPr="00B33BCF">
        <w:rPr>
          <w:sz w:val="24"/>
          <w:szCs w:val="24"/>
        </w:rPr>
        <w:instrText xml:space="preserve"> ADDIN EN.CITE &lt;EndNote&gt;&lt;Cite&gt;&lt;Author&gt;Atkinson&lt;/Author&gt;&lt;Year&gt;2004&lt;/Year&gt;&lt;IDText&gt;Analysing documentary realities&lt;/IDText&gt;&lt;Suffix&gt;`, emphasis added&lt;/Suffix&gt;&lt;Pages&gt;70&lt;/Pages&gt;&lt;DisplayText&gt;(Atkinson &amp;amp; Coffey, 2004, p. 70, emphasis added)&lt;/DisplayText&gt;&lt;record&gt;&lt;keywords&gt;&lt;keyword&gt;Qualitative research&lt;/keyword&gt;&lt;keyword&gt;Social sciences -- Research&lt;/keyword&gt;&lt;keyword&gt;Social sciences -- Methodology&lt;/keyword&gt;&lt;keyword&gt;Qualitative analysis (Research)&lt;/keyword&gt;&lt;keyword&gt;Qualitative methods (Research)&lt;/keyword&gt;&lt;keyword&gt;Research&lt;/keyword&gt;&lt;keyword&gt;Social science research&lt;/keyword&gt;&lt;/keywords&gt;&lt;titles&gt;&lt;title&gt;Analysing documentary realities&lt;/title&gt;&lt;secondary-title&gt;Qualitative research: theory, method and practice&lt;/secondary-title&gt;&lt;/titles&gt;&lt;contributors&gt;&lt;authors&gt;&lt;author&gt;Atkinson, Paul&lt;/author&gt;&lt;author&gt;Coffey, Amanda&lt;/author&gt;&lt;/authors&gt;&lt;/contributors&gt;&lt;edition&gt;2nd&lt;/edition&gt;&lt;added-date format="utc"&gt;1544444385&lt;/added-date&gt;&lt;pub-location&gt;London&lt;/pub-location&gt;&lt;ref-type name="Book Section"&gt;5&lt;/ref-type&gt;&lt;dates&gt;&lt;year&gt;2004&lt;/year&gt;&lt;/dates&gt;&lt;rec-number&gt;7690&lt;/rec-number&gt;&lt;publisher&gt;SAGE&lt;/publisher&gt;&lt;last-updated-date format="utc"&gt;1544444592&lt;/last-updated-date&gt;&lt;contributors&gt;&lt;secondary-authors&gt;&lt;author&gt;Silverman, David&lt;/author&gt;&lt;/secondary-authors&gt;&lt;/contributors&gt;&lt;/record&gt;&lt;/Cite&gt;&lt;/EndNote&gt;</w:instrText>
      </w:r>
      <w:r w:rsidR="00233012" w:rsidRPr="00B33BCF">
        <w:rPr>
          <w:sz w:val="24"/>
          <w:szCs w:val="24"/>
        </w:rPr>
        <w:fldChar w:fldCharType="separate"/>
      </w:r>
      <w:r w:rsidR="00082217" w:rsidRPr="00B33BCF">
        <w:rPr>
          <w:noProof/>
          <w:sz w:val="24"/>
          <w:szCs w:val="24"/>
        </w:rPr>
        <w:t>(Atkinson &amp; Coffey, 2004, p. 70, emphasis added)</w:t>
      </w:r>
      <w:r w:rsidR="00233012" w:rsidRPr="00B33BCF">
        <w:rPr>
          <w:sz w:val="24"/>
          <w:szCs w:val="24"/>
        </w:rPr>
        <w:fldChar w:fldCharType="end"/>
      </w:r>
      <w:r w:rsidR="00082217" w:rsidRPr="00B33BCF">
        <w:rPr>
          <w:sz w:val="24"/>
          <w:szCs w:val="24"/>
        </w:rPr>
        <w:t xml:space="preserve">, rather than the more complex and ‘messier’ aspects of the reality of academic research. Although providing valuable factual information, they must not be received uncritically, nor as a sole source of data for the critical realist qualitative researcher interested in the specifics of the research </w:t>
      </w:r>
      <w:r w:rsidR="00082217" w:rsidRPr="00B33BCF">
        <w:rPr>
          <w:i/>
          <w:sz w:val="24"/>
          <w:szCs w:val="24"/>
        </w:rPr>
        <w:t>context</w:t>
      </w:r>
      <w:r w:rsidR="00082217" w:rsidRPr="00B33BCF">
        <w:rPr>
          <w:sz w:val="24"/>
          <w:szCs w:val="24"/>
        </w:rPr>
        <w:t>, since one of the features of such documents is precisely that they “</w:t>
      </w:r>
      <w:r w:rsidR="00082217" w:rsidRPr="00B33BCF">
        <w:rPr>
          <w:i/>
          <w:sz w:val="24"/>
          <w:szCs w:val="24"/>
        </w:rPr>
        <w:t>de-contextualize</w:t>
      </w:r>
      <w:r w:rsidR="00082217" w:rsidRPr="00B33BCF">
        <w:rPr>
          <w:sz w:val="24"/>
          <w:szCs w:val="24"/>
        </w:rPr>
        <w:t xml:space="preserve"> events” (Atkinson &amp; Coffey, 2004, p. 69, emphasis added).</w:t>
      </w:r>
      <w:r w:rsidR="00082217" w:rsidRPr="00B33BCF">
        <w:rPr>
          <w:iCs/>
          <w:sz w:val="24"/>
          <w:szCs w:val="24"/>
        </w:rPr>
        <w:t xml:space="preserve"> </w:t>
      </w:r>
    </w:p>
    <w:p w14:paraId="15548057" w14:textId="5B31476A" w:rsidR="00EF6E0C" w:rsidRPr="00B33BCF" w:rsidRDefault="00EC74F9" w:rsidP="00082217">
      <w:pPr>
        <w:spacing w:after="120" w:line="360" w:lineRule="auto"/>
        <w:rPr>
          <w:iCs/>
          <w:sz w:val="24"/>
          <w:szCs w:val="24"/>
        </w:rPr>
      </w:pPr>
      <w:r w:rsidRPr="00B33BCF">
        <w:rPr>
          <w:iCs/>
          <w:sz w:val="24"/>
          <w:szCs w:val="24"/>
        </w:rPr>
        <w:t>Atkinson and Coffey’s (2004)</w:t>
      </w:r>
      <w:r w:rsidR="00EF6E0C" w:rsidRPr="00B33BCF">
        <w:rPr>
          <w:iCs/>
          <w:sz w:val="24"/>
          <w:szCs w:val="24"/>
        </w:rPr>
        <w:t xml:space="preserve"> cautions </w:t>
      </w:r>
      <w:r w:rsidRPr="00B33BCF">
        <w:rPr>
          <w:iCs/>
          <w:sz w:val="24"/>
          <w:szCs w:val="24"/>
        </w:rPr>
        <w:t>about using</w:t>
      </w:r>
      <w:r w:rsidR="00EF6E0C" w:rsidRPr="00B33BCF">
        <w:rPr>
          <w:iCs/>
          <w:sz w:val="24"/>
          <w:szCs w:val="24"/>
        </w:rPr>
        <w:t xml:space="preserve"> such documents are perhaps even more relevant in the context of REF2014 than in </w:t>
      </w:r>
      <w:r w:rsidRPr="00B33BCF">
        <w:rPr>
          <w:iCs/>
          <w:sz w:val="24"/>
          <w:szCs w:val="24"/>
        </w:rPr>
        <w:t>their</w:t>
      </w:r>
      <w:r w:rsidR="00EF6E0C" w:rsidRPr="00B33BCF">
        <w:rPr>
          <w:iCs/>
          <w:sz w:val="24"/>
          <w:szCs w:val="24"/>
        </w:rPr>
        <w:t xml:space="preserve"> context</w:t>
      </w:r>
      <w:r w:rsidR="00000A92" w:rsidRPr="00B33BCF">
        <w:rPr>
          <w:iCs/>
          <w:sz w:val="24"/>
          <w:szCs w:val="24"/>
        </w:rPr>
        <w:t xml:space="preserve"> of the RAE. This is because REF2014 requires </w:t>
      </w:r>
      <w:r w:rsidR="00F13D44" w:rsidRPr="00B33BCF">
        <w:rPr>
          <w:iCs/>
          <w:sz w:val="24"/>
          <w:szCs w:val="24"/>
        </w:rPr>
        <w:t>highly</w:t>
      </w:r>
      <w:r w:rsidR="00000A92" w:rsidRPr="00B33BCF">
        <w:rPr>
          <w:iCs/>
          <w:sz w:val="24"/>
          <w:szCs w:val="24"/>
        </w:rPr>
        <w:t xml:space="preserve"> performative documents</w:t>
      </w:r>
      <w:r w:rsidR="003627A2" w:rsidRPr="00B33BCF">
        <w:rPr>
          <w:iCs/>
          <w:sz w:val="24"/>
          <w:szCs w:val="24"/>
        </w:rPr>
        <w:t xml:space="preserve"> from departments</w:t>
      </w:r>
      <w:r w:rsidR="00000A92" w:rsidRPr="00B33BCF">
        <w:rPr>
          <w:iCs/>
          <w:sz w:val="24"/>
          <w:szCs w:val="24"/>
        </w:rPr>
        <w:t>, particularly the</w:t>
      </w:r>
      <w:r w:rsidR="00EF6E0C" w:rsidRPr="00B33BCF">
        <w:rPr>
          <w:iCs/>
          <w:sz w:val="24"/>
          <w:szCs w:val="24"/>
        </w:rPr>
        <w:t xml:space="preserve"> Impact Case Study </w:t>
      </w:r>
      <w:r w:rsidR="00000A92" w:rsidRPr="00B33BCF">
        <w:rPr>
          <w:iCs/>
          <w:sz w:val="24"/>
          <w:szCs w:val="24"/>
        </w:rPr>
        <w:t>narratives, which are carefully structured and presented to align with</w:t>
      </w:r>
      <w:r w:rsidR="00EF6E0C" w:rsidRPr="00B33BCF">
        <w:rPr>
          <w:iCs/>
          <w:sz w:val="24"/>
          <w:szCs w:val="24"/>
        </w:rPr>
        <w:t xml:space="preserve"> the REF’s impact criteria of ‘reach’ and ‘significance’.</w:t>
      </w:r>
      <w:r w:rsidR="009C1C24" w:rsidRPr="00B33BCF">
        <w:rPr>
          <w:iCs/>
          <w:sz w:val="24"/>
          <w:szCs w:val="24"/>
        </w:rPr>
        <w:t xml:space="preserve"> </w:t>
      </w:r>
      <w:r w:rsidR="00AE646A" w:rsidRPr="00B33BCF">
        <w:rPr>
          <w:iCs/>
          <w:sz w:val="24"/>
          <w:szCs w:val="24"/>
        </w:rPr>
        <w:t>I therefore emphasise that I</w:t>
      </w:r>
      <w:r w:rsidR="003F0FA4" w:rsidRPr="00B33BCF">
        <w:rPr>
          <w:iCs/>
          <w:sz w:val="24"/>
          <w:szCs w:val="24"/>
        </w:rPr>
        <w:t xml:space="preserve"> treated these documents</w:t>
      </w:r>
      <w:r w:rsidR="00D84DFD" w:rsidRPr="00B33BCF">
        <w:rPr>
          <w:iCs/>
          <w:sz w:val="24"/>
          <w:szCs w:val="24"/>
        </w:rPr>
        <w:t xml:space="preserve"> (and indeed all documents, since the critical realist perspective is that no single source of data fully and unproblematically reflects reality)</w:t>
      </w:r>
      <w:r w:rsidR="003F0FA4" w:rsidRPr="00B33BCF">
        <w:rPr>
          <w:iCs/>
          <w:sz w:val="24"/>
          <w:szCs w:val="24"/>
        </w:rPr>
        <w:t xml:space="preserve"> with due caution.</w:t>
      </w:r>
      <w:r w:rsidR="00AE646A" w:rsidRPr="00B33BCF">
        <w:rPr>
          <w:iCs/>
          <w:sz w:val="24"/>
          <w:szCs w:val="24"/>
        </w:rPr>
        <w:t xml:space="preserve"> </w:t>
      </w:r>
      <w:r w:rsidR="009C1C24" w:rsidRPr="00B33BCF">
        <w:rPr>
          <w:iCs/>
          <w:sz w:val="24"/>
          <w:szCs w:val="24"/>
        </w:rPr>
        <w:t>My main use</w:t>
      </w:r>
      <w:r w:rsidR="00152A66" w:rsidRPr="00B33BCF">
        <w:rPr>
          <w:iCs/>
          <w:sz w:val="24"/>
          <w:szCs w:val="24"/>
        </w:rPr>
        <w:t>s</w:t>
      </w:r>
      <w:r w:rsidR="009C1C24" w:rsidRPr="00B33BCF">
        <w:rPr>
          <w:iCs/>
          <w:sz w:val="24"/>
          <w:szCs w:val="24"/>
        </w:rPr>
        <w:t xml:space="preserve"> of </w:t>
      </w:r>
      <w:r w:rsidR="00152A66" w:rsidRPr="00B33BCF">
        <w:rPr>
          <w:iCs/>
          <w:sz w:val="24"/>
          <w:szCs w:val="24"/>
        </w:rPr>
        <w:t xml:space="preserve">the </w:t>
      </w:r>
      <w:r w:rsidR="009C1C24" w:rsidRPr="00B33BCF">
        <w:rPr>
          <w:iCs/>
          <w:sz w:val="24"/>
          <w:szCs w:val="24"/>
        </w:rPr>
        <w:t>REF documents w</w:t>
      </w:r>
      <w:r w:rsidR="003826F5" w:rsidRPr="00B33BCF">
        <w:rPr>
          <w:iCs/>
          <w:sz w:val="24"/>
          <w:szCs w:val="24"/>
        </w:rPr>
        <w:t>ere</w:t>
      </w:r>
      <w:r w:rsidR="009C1C24" w:rsidRPr="00B33BCF">
        <w:rPr>
          <w:iCs/>
          <w:sz w:val="24"/>
          <w:szCs w:val="24"/>
        </w:rPr>
        <w:t xml:space="preserve"> to obtain a broad overview of the underpinning research and</w:t>
      </w:r>
      <w:r w:rsidR="00687A83" w:rsidRPr="00B33BCF">
        <w:rPr>
          <w:iCs/>
          <w:sz w:val="24"/>
          <w:szCs w:val="24"/>
        </w:rPr>
        <w:t xml:space="preserve"> to</w:t>
      </w:r>
      <w:r w:rsidR="009C1C24" w:rsidRPr="00B33BCF">
        <w:rPr>
          <w:iCs/>
          <w:sz w:val="24"/>
          <w:szCs w:val="24"/>
        </w:rPr>
        <w:t xml:space="preserve"> identify the key academic and non-academic actors and organisational structures associated with the research. O</w:t>
      </w:r>
      <w:r w:rsidR="003F0FA4" w:rsidRPr="00B33BCF">
        <w:rPr>
          <w:iCs/>
          <w:sz w:val="24"/>
          <w:szCs w:val="24"/>
        </w:rPr>
        <w:t xml:space="preserve">verall, Impact Case Studies constituted only </w:t>
      </w:r>
      <w:r w:rsidR="00F13D44" w:rsidRPr="00B33BCF">
        <w:rPr>
          <w:iCs/>
          <w:sz w:val="24"/>
          <w:szCs w:val="24"/>
        </w:rPr>
        <w:t xml:space="preserve">8% of the documents studied, so my analysis was informed by a far </w:t>
      </w:r>
      <w:r w:rsidR="002A30E4" w:rsidRPr="00B33BCF">
        <w:rPr>
          <w:iCs/>
          <w:sz w:val="24"/>
          <w:szCs w:val="24"/>
        </w:rPr>
        <w:t xml:space="preserve">broader set of documents, each of which I treated as representing only partial reality. </w:t>
      </w:r>
    </w:p>
    <w:p w14:paraId="35DD5B46" w14:textId="77777777" w:rsidR="00082217" w:rsidRPr="00B33BCF" w:rsidRDefault="00082217" w:rsidP="00144C10">
      <w:pPr>
        <w:pStyle w:val="Heading4"/>
      </w:pPr>
      <w:r w:rsidRPr="00B33BCF">
        <w:t>Interview data</w:t>
      </w:r>
    </w:p>
    <w:p w14:paraId="2F077116" w14:textId="35B3FBD6" w:rsidR="00961C79" w:rsidRDefault="00872753" w:rsidP="002015A1">
      <w:pPr>
        <w:pStyle w:val="CommentText"/>
        <w:spacing w:after="120" w:line="360" w:lineRule="auto"/>
        <w:rPr>
          <w:sz w:val="24"/>
          <w:szCs w:val="24"/>
        </w:rPr>
      </w:pPr>
      <w:r w:rsidRPr="00B33BCF">
        <w:rPr>
          <w:rFonts w:eastAsia="Times New Roman"/>
          <w:sz w:val="24"/>
          <w:szCs w:val="24"/>
        </w:rPr>
        <w:t>I aimed to interview one individual from</w:t>
      </w:r>
      <w:r w:rsidR="008A4FA4" w:rsidRPr="00B33BCF">
        <w:rPr>
          <w:rFonts w:eastAsia="Times New Roman"/>
          <w:sz w:val="24"/>
          <w:szCs w:val="24"/>
        </w:rPr>
        <w:t xml:space="preserve"> </w:t>
      </w:r>
      <w:r w:rsidR="00EE7893" w:rsidRPr="00B33BCF">
        <w:rPr>
          <w:rFonts w:eastAsia="Times New Roman"/>
          <w:sz w:val="24"/>
          <w:szCs w:val="24"/>
        </w:rPr>
        <w:t>each of the</w:t>
      </w:r>
      <w:r w:rsidRPr="00B33BCF">
        <w:rPr>
          <w:rFonts w:eastAsia="Times New Roman"/>
          <w:sz w:val="24"/>
          <w:szCs w:val="24"/>
        </w:rPr>
        <w:t xml:space="preserve"> </w:t>
      </w:r>
      <w:r w:rsidR="00B924B9" w:rsidRPr="00B33BCF">
        <w:rPr>
          <w:rFonts w:eastAsia="Times New Roman"/>
          <w:sz w:val="24"/>
          <w:szCs w:val="24"/>
        </w:rPr>
        <w:t>n=19 BoRs</w:t>
      </w:r>
      <w:r w:rsidRPr="00B33BCF">
        <w:rPr>
          <w:rFonts w:eastAsia="Times New Roman"/>
          <w:sz w:val="24"/>
          <w:szCs w:val="24"/>
        </w:rPr>
        <w:t xml:space="preserve">. </w:t>
      </w:r>
      <w:r w:rsidR="00672A31" w:rsidRPr="00B33BCF">
        <w:rPr>
          <w:rFonts w:eastAsia="Times New Roman"/>
          <w:sz w:val="24"/>
          <w:szCs w:val="24"/>
        </w:rPr>
        <w:t xml:space="preserve">I started by contacting key researchers associated with the sampled BoRs. In many cases the first person I contacted </w:t>
      </w:r>
      <w:r w:rsidR="006912F7" w:rsidRPr="00B33BCF">
        <w:rPr>
          <w:rFonts w:eastAsia="Times New Roman"/>
          <w:sz w:val="24"/>
          <w:szCs w:val="24"/>
        </w:rPr>
        <w:t xml:space="preserve">responded positively. I made a decision that where an invitee </w:t>
      </w:r>
      <w:r w:rsidR="003F0D15" w:rsidRPr="00B33BCF">
        <w:rPr>
          <w:rFonts w:eastAsia="Times New Roman"/>
          <w:sz w:val="24"/>
          <w:szCs w:val="24"/>
        </w:rPr>
        <w:t>responded to turn down the invitation</w:t>
      </w:r>
      <w:r w:rsidR="006912F7" w:rsidRPr="00B33BCF">
        <w:rPr>
          <w:rFonts w:eastAsia="Times New Roman"/>
          <w:sz w:val="24"/>
          <w:szCs w:val="24"/>
        </w:rPr>
        <w:t xml:space="preserve">, that I would not pursue further potential respondents associated with that BoR. However, where I received no response, I then invited another potential respondent associated with that BoR. </w:t>
      </w:r>
      <w:r w:rsidR="00A25397" w:rsidRPr="00B33BCF">
        <w:rPr>
          <w:rFonts w:eastAsia="Times New Roman"/>
          <w:sz w:val="24"/>
          <w:szCs w:val="24"/>
        </w:rPr>
        <w:t xml:space="preserve">In total, </w:t>
      </w:r>
      <w:r w:rsidR="008E4929" w:rsidRPr="00B33BCF">
        <w:rPr>
          <w:rFonts w:eastAsia="Times New Roman"/>
          <w:sz w:val="24"/>
          <w:szCs w:val="24"/>
        </w:rPr>
        <w:t>I interviewed ten participants, and these ten participants were involved in 14 of the 19 sampled BoRs (and 19 of the 26 sampled Impact Case Studies from which the BoRs were derived, as discussed earlier), since some of the respondents were involved in more than one BoR. Among the ten participants, nine were my first choice for that BoR</w:t>
      </w:r>
      <w:r w:rsidR="008A4A55" w:rsidRPr="00B33BCF">
        <w:rPr>
          <w:rFonts w:eastAsia="Times New Roman"/>
          <w:sz w:val="24"/>
          <w:szCs w:val="24"/>
        </w:rPr>
        <w:t>, as they appeared to be leading researchers</w:t>
      </w:r>
      <w:r w:rsidR="006A1395" w:rsidRPr="00B33BCF">
        <w:rPr>
          <w:rFonts w:eastAsia="Times New Roman"/>
          <w:sz w:val="24"/>
          <w:szCs w:val="24"/>
        </w:rPr>
        <w:t xml:space="preserve"> in that BoR</w:t>
      </w:r>
      <w:r w:rsidR="008E4929" w:rsidRPr="00B33BCF">
        <w:rPr>
          <w:rFonts w:eastAsia="Times New Roman"/>
          <w:sz w:val="24"/>
          <w:szCs w:val="24"/>
        </w:rPr>
        <w:t>. The final participant was heavily involved in one BoR, and had some involvement in another, but was not the leading researcher on either. Among invitees who did not participate, most simply did not respond to my invitation</w:t>
      </w:r>
      <w:r w:rsidR="006A1395" w:rsidRPr="00B33BCF">
        <w:rPr>
          <w:rFonts w:eastAsia="Times New Roman"/>
          <w:sz w:val="24"/>
          <w:szCs w:val="24"/>
        </w:rPr>
        <w:t xml:space="preserve"> (having sent them one physical letter and one follow-up e-mail)</w:t>
      </w:r>
      <w:r w:rsidR="008E4929" w:rsidRPr="00B33BCF">
        <w:rPr>
          <w:rFonts w:eastAsia="Times New Roman"/>
          <w:sz w:val="24"/>
          <w:szCs w:val="24"/>
        </w:rPr>
        <w:t xml:space="preserve">. However, </w:t>
      </w:r>
      <w:r w:rsidR="00A25397" w:rsidRPr="00B33BCF">
        <w:rPr>
          <w:rFonts w:eastAsia="Times New Roman"/>
          <w:sz w:val="24"/>
          <w:szCs w:val="24"/>
        </w:rPr>
        <w:t xml:space="preserve">one invitee responded saying that they were </w:t>
      </w:r>
      <w:r w:rsidR="006A1395" w:rsidRPr="00B33BCF">
        <w:rPr>
          <w:rFonts w:eastAsia="Times New Roman"/>
          <w:sz w:val="24"/>
          <w:szCs w:val="24"/>
        </w:rPr>
        <w:t xml:space="preserve">interested in the study but unfortunately </w:t>
      </w:r>
      <w:r w:rsidR="00A25397" w:rsidRPr="00B33BCF">
        <w:rPr>
          <w:rFonts w:eastAsia="Times New Roman"/>
          <w:sz w:val="24"/>
          <w:szCs w:val="24"/>
        </w:rPr>
        <w:t xml:space="preserve">unable to participate </w:t>
      </w:r>
      <w:r w:rsidR="006A1395" w:rsidRPr="00B33BCF">
        <w:rPr>
          <w:rFonts w:eastAsia="Times New Roman"/>
          <w:sz w:val="24"/>
          <w:szCs w:val="24"/>
        </w:rPr>
        <w:t>due to significant time pressures</w:t>
      </w:r>
      <w:r w:rsidR="00A25397" w:rsidRPr="00B33BCF">
        <w:rPr>
          <w:rFonts w:eastAsia="Times New Roman"/>
          <w:sz w:val="24"/>
          <w:szCs w:val="24"/>
        </w:rPr>
        <w:t xml:space="preserve">, and one participant responded saying they were unwilling to participate (this was a person who was not my first choice respondent related to the BoR, as other potential participants had not responded, and this person’s response was that they </w:t>
      </w:r>
      <w:r w:rsidR="00411D81" w:rsidRPr="00B33BCF">
        <w:rPr>
          <w:rFonts w:eastAsia="Times New Roman"/>
          <w:sz w:val="24"/>
          <w:szCs w:val="24"/>
        </w:rPr>
        <w:t>did not feel best placed to talk about the research, as they had not led on it).</w:t>
      </w:r>
      <w:r w:rsidR="00025A88" w:rsidRPr="00B33BCF">
        <w:rPr>
          <w:rFonts w:eastAsia="Times New Roman"/>
          <w:sz w:val="24"/>
          <w:szCs w:val="24"/>
        </w:rPr>
        <w:t xml:space="preserve"> Due to non-responses and non-participation, there were five BoRs analysed which were not represented in the interview participants</w:t>
      </w:r>
      <w:r w:rsidR="001743AE" w:rsidRPr="00B33BCF">
        <w:rPr>
          <w:rFonts w:eastAsia="Times New Roman"/>
          <w:sz w:val="24"/>
          <w:szCs w:val="24"/>
        </w:rPr>
        <w:t xml:space="preserve">. </w:t>
      </w:r>
      <w:r w:rsidR="002015A1" w:rsidRPr="00B33BCF">
        <w:rPr>
          <w:rFonts w:eastAsia="Times New Roman"/>
          <w:sz w:val="24"/>
          <w:szCs w:val="24"/>
        </w:rPr>
        <w:t>The</w:t>
      </w:r>
      <w:r w:rsidR="00082217" w:rsidRPr="00B33BCF">
        <w:rPr>
          <w:sz w:val="24"/>
          <w:szCs w:val="24"/>
        </w:rPr>
        <w:t xml:space="preserve"> ten interviews </w:t>
      </w:r>
      <w:r w:rsidR="00483A2A" w:rsidRPr="00B33BCF">
        <w:rPr>
          <w:sz w:val="24"/>
          <w:szCs w:val="24"/>
        </w:rPr>
        <w:t xml:space="preserve">resulted in </w:t>
      </w:r>
      <w:r w:rsidR="00082217" w:rsidRPr="00B33BCF">
        <w:rPr>
          <w:sz w:val="24"/>
          <w:szCs w:val="24"/>
        </w:rPr>
        <w:t>over eleven hours</w:t>
      </w:r>
      <w:r w:rsidR="00F51460" w:rsidRPr="00B33BCF">
        <w:rPr>
          <w:sz w:val="24"/>
          <w:szCs w:val="24"/>
        </w:rPr>
        <w:t xml:space="preserve"> of </w:t>
      </w:r>
      <w:r w:rsidR="00C026D0" w:rsidRPr="00B33BCF">
        <w:rPr>
          <w:sz w:val="24"/>
          <w:szCs w:val="24"/>
        </w:rPr>
        <w:t xml:space="preserve">recorded audio data </w:t>
      </w:r>
      <w:r w:rsidR="00082217" w:rsidRPr="00B33BCF">
        <w:rPr>
          <w:sz w:val="24"/>
          <w:szCs w:val="24"/>
        </w:rPr>
        <w:t>and over 60,000 words of transcribed data.</w:t>
      </w:r>
    </w:p>
    <w:p w14:paraId="08036A18" w14:textId="09E19B17" w:rsidR="00082217" w:rsidRDefault="00082217" w:rsidP="002015A1">
      <w:pPr>
        <w:pStyle w:val="CommentText"/>
        <w:spacing w:after="120" w:line="360" w:lineRule="auto"/>
        <w:rPr>
          <w:sz w:val="24"/>
          <w:szCs w:val="24"/>
        </w:rPr>
      </w:pPr>
      <w:r w:rsidRPr="00637BE9">
        <w:rPr>
          <w:iCs/>
          <w:sz w:val="24"/>
          <w:szCs w:val="24"/>
        </w:rPr>
        <w:t xml:space="preserve">Just as the relationship between research questions and research design is not </w:t>
      </w:r>
      <w:r w:rsidRPr="00175157">
        <w:rPr>
          <w:iCs/>
          <w:sz w:val="24"/>
          <w:szCs w:val="24"/>
        </w:rPr>
        <w:t xml:space="preserve">solely </w:t>
      </w:r>
      <w:r w:rsidRPr="00637BE9">
        <w:rPr>
          <w:iCs/>
          <w:sz w:val="24"/>
          <w:szCs w:val="24"/>
        </w:rPr>
        <w:t xml:space="preserve">logical, </w:t>
      </w:r>
      <w:r>
        <w:rPr>
          <w:iCs/>
          <w:sz w:val="24"/>
          <w:szCs w:val="24"/>
        </w:rPr>
        <w:t>a critical realist interview similarly “</w:t>
      </w:r>
      <w:r w:rsidRPr="00637BE9">
        <w:rPr>
          <w:iCs/>
          <w:sz w:val="24"/>
          <w:szCs w:val="24"/>
        </w:rPr>
        <w:t xml:space="preserve">avoids the temptation to simply convert </w:t>
      </w:r>
      <w:r w:rsidRPr="00637BE9">
        <w:rPr>
          <w:i/>
          <w:iCs/>
          <w:sz w:val="24"/>
          <w:szCs w:val="24"/>
        </w:rPr>
        <w:t xml:space="preserve">research method </w:t>
      </w:r>
      <w:r w:rsidRPr="00637BE9">
        <w:rPr>
          <w:iCs/>
          <w:sz w:val="24"/>
          <w:szCs w:val="24"/>
        </w:rPr>
        <w:t xml:space="preserve">questions into </w:t>
      </w:r>
      <w:r w:rsidRPr="00637BE9">
        <w:rPr>
          <w:i/>
          <w:iCs/>
          <w:sz w:val="24"/>
          <w:szCs w:val="24"/>
        </w:rPr>
        <w:t xml:space="preserve">research interview </w:t>
      </w:r>
      <w:r w:rsidRPr="00637BE9">
        <w:rPr>
          <w:iCs/>
          <w:sz w:val="24"/>
          <w:szCs w:val="24"/>
        </w:rPr>
        <w:t xml:space="preserve">questions” </w:t>
      </w:r>
      <w:r w:rsidR="00233012" w:rsidRPr="00637BE9">
        <w:rPr>
          <w:iCs/>
          <w:sz w:val="24"/>
          <w:szCs w:val="24"/>
        </w:rPr>
        <w:fldChar w:fldCharType="begin"/>
      </w:r>
      <w:r w:rsidRPr="00637BE9">
        <w:rPr>
          <w:iCs/>
          <w:sz w:val="24"/>
          <w:szCs w:val="24"/>
        </w:rPr>
        <w:instrText xml:space="preserve"> ADDIN EN.CITE &lt;EndNote&gt;&lt;Cite&gt;&lt;Author&gt;Roberts&lt;/Author&gt;&lt;Year&gt;2014&lt;/Year&gt;&lt;IDText&gt;Critical Realism, Dialectics, and Qualitative Research Methods&lt;/IDText&gt;&lt;Suffix&gt;`, original emphasis&lt;/Suffix&gt;&lt;Pages&gt;5&lt;/Pages&gt;&lt;DisplayText&gt;(Roberts, 2014, p. 5, original emphasis)&lt;/DisplayText&gt;&lt;record&gt;&lt;keywords&gt;&lt;keyword&gt;Contradiction&lt;/keyword&gt;&lt;keyword&gt;Critical Realism&lt;/keyword&gt;&lt;keyword&gt;Dialectics&lt;/keyword&gt;&lt;keyword&gt;Arxism&lt;/keyword&gt;&lt;keyword&gt;Qualitative Research&lt;/keyword&gt;&lt;/keywords&gt;&lt;isbn&gt;0021-8308&lt;/isbn&gt;&lt;titles&gt;&lt;title&gt;Critical Realism, Dialectics, and Qualitative Research Methods&lt;/title&gt;&lt;secondary-title&gt;Journal for the Theory of Social Behaviour&lt;/secondary-title&gt;&lt;/titles&gt;&lt;pages&gt;1-23&lt;/pages&gt;&lt;number&gt;1&lt;/number&gt;&lt;contributors&gt;&lt;authors&gt;&lt;author&gt;Roberts, John Michael&lt;/author&gt;&lt;/authors&gt;&lt;/contributors&gt;&lt;added-date format="utc"&gt;1530725298&lt;/added-date&gt;&lt;ref-type name="Journal Article"&gt;17&lt;/ref-type&gt;&lt;dates&gt;&lt;year&gt;2014&lt;/year&gt;&lt;/dates&gt;&lt;rec-number&gt;7585&lt;/rec-number&gt;&lt;last-updated-date format="utc"&gt;1530725298&lt;/last-updated-date&gt;&lt;electronic-resource-num&gt;10.1111/jtsb.12056&lt;/electronic-resource-num&gt;&lt;volume&gt;44&lt;/volume&gt;&lt;/record&gt;&lt;/Cite&gt;&lt;/EndNote&gt;</w:instrText>
      </w:r>
      <w:r w:rsidR="00233012" w:rsidRPr="00637BE9">
        <w:rPr>
          <w:iCs/>
          <w:sz w:val="24"/>
          <w:szCs w:val="24"/>
        </w:rPr>
        <w:fldChar w:fldCharType="separate"/>
      </w:r>
      <w:r w:rsidRPr="00637BE9">
        <w:rPr>
          <w:iCs/>
          <w:noProof/>
          <w:sz w:val="24"/>
          <w:szCs w:val="24"/>
        </w:rPr>
        <w:t>(Roberts, 2014, p. 5, original emphasis)</w:t>
      </w:r>
      <w:r w:rsidR="00233012" w:rsidRPr="00637BE9">
        <w:rPr>
          <w:iCs/>
          <w:sz w:val="24"/>
          <w:szCs w:val="24"/>
        </w:rPr>
        <w:fldChar w:fldCharType="end"/>
      </w:r>
      <w:r w:rsidRPr="00637BE9">
        <w:rPr>
          <w:iCs/>
          <w:sz w:val="24"/>
          <w:szCs w:val="24"/>
        </w:rPr>
        <w:t>.</w:t>
      </w:r>
      <w:r>
        <w:rPr>
          <w:iCs/>
          <w:sz w:val="24"/>
          <w:szCs w:val="24"/>
        </w:rPr>
        <w:t xml:space="preserve"> The approach to interviews therefore needs to be specific and purposeful, rather than follow a generic formula or procedure. </w:t>
      </w:r>
      <w:r>
        <w:rPr>
          <w:sz w:val="24"/>
          <w:szCs w:val="24"/>
        </w:rPr>
        <w:t xml:space="preserve">This section discusses my understanding of interview data and describes how I have gathered and used such data. Further relevant details about the interviews are also given in the Analysis and Ethics sections of this chapter. </w:t>
      </w:r>
    </w:p>
    <w:p w14:paraId="0609D026" w14:textId="3963F5E2" w:rsidR="00082217" w:rsidRPr="00E0744C" w:rsidRDefault="00082217" w:rsidP="00082217">
      <w:pPr>
        <w:autoSpaceDE w:val="0"/>
        <w:autoSpaceDN w:val="0"/>
        <w:adjustRightInd w:val="0"/>
        <w:spacing w:before="120" w:after="120" w:line="360" w:lineRule="auto"/>
        <w:rPr>
          <w:sz w:val="24"/>
          <w:szCs w:val="24"/>
        </w:rPr>
      </w:pPr>
      <w:r>
        <w:rPr>
          <w:sz w:val="24"/>
          <w:szCs w:val="24"/>
        </w:rPr>
        <w:t xml:space="preserve">Although there are limitations to the research interview, being able to directly hear from the ‘voice’ of academic researchers – “the principal human agents of scientific processes” </w:t>
      </w:r>
      <w:r w:rsidR="00233012">
        <w:rPr>
          <w:sz w:val="24"/>
          <w:szCs w:val="24"/>
        </w:rPr>
        <w:fldChar w:fldCharType="begin"/>
      </w:r>
      <w:r>
        <w:rPr>
          <w:sz w:val="24"/>
          <w:szCs w:val="24"/>
        </w:rPr>
        <w:instrText xml:space="preserve"> ADDIN EN.CITE &lt;EndNote&gt;&lt;Cite&gt;&lt;Author&gt;Elias&lt;/Author&gt;&lt;Year&gt;1982&lt;/Year&gt;&lt;IDText&gt;Scientific Establishments&lt;/IDText&gt;&lt;Pages&gt;5&lt;/Pages&gt;&lt;DisplayText&gt;(Elias, 1982, p. 5)&lt;/DisplayText&gt;&lt;record&gt;&lt;urls&gt;&lt;related-urls&gt;&lt;url&gt;https://books.google.co.uk/books?id=rCrzNjBrfk0C&lt;/url&gt;&lt;/related-urls&gt;&lt;/urls&gt;&lt;isbn&gt;9789027713230&lt;/isbn&gt;&lt;titles&gt;&lt;title&gt;Scientific Establishments&lt;/title&gt;&lt;secondary-title&gt;Scientific Establishments and Hierarchies&lt;/secondary-title&gt;&lt;/titles&gt;&lt;contributors&gt;&lt;authors&gt;&lt;author&gt;Elias, Norbert&lt;/author&gt;&lt;/authors&gt;&lt;/contributors&gt;&lt;added-date format="utc"&gt;1527879084&lt;/added-date&gt;&lt;pub-location&gt;London&lt;/pub-location&gt;&lt;ref-type name="Book Section"&gt;5&lt;/ref-type&gt;&lt;dates&gt;&lt;year&gt;1982&lt;/year&gt;&lt;/dates&gt;&lt;rec-number&gt;7539&lt;/rec-number&gt;&lt;publisher&gt;Springer&lt;/publisher&gt;&lt;last-updated-date format="utc"&gt;1527879193&lt;/last-updated-date&gt;&lt;contributors&gt;&lt;secondary-authors&gt;&lt;author&gt;Elias, Norbert&lt;/author&gt;&lt;author&gt;Martins, H.&lt;/author&gt;&lt;author&gt;Whitley, Richard&lt;/author&gt;&lt;/secondary-authors&gt;&lt;/contributors&gt;&lt;/record&gt;&lt;/Cite&gt;&lt;/EndNote&gt;</w:instrText>
      </w:r>
      <w:r w:rsidR="00233012">
        <w:rPr>
          <w:sz w:val="24"/>
          <w:szCs w:val="24"/>
        </w:rPr>
        <w:fldChar w:fldCharType="separate"/>
      </w:r>
      <w:r>
        <w:rPr>
          <w:noProof/>
          <w:sz w:val="24"/>
          <w:szCs w:val="24"/>
        </w:rPr>
        <w:t>(Elias, 1982, p. 5)</w:t>
      </w:r>
      <w:r w:rsidR="00233012">
        <w:rPr>
          <w:sz w:val="24"/>
          <w:szCs w:val="24"/>
        </w:rPr>
        <w:fldChar w:fldCharType="end"/>
      </w:r>
      <w:r>
        <w:rPr>
          <w:sz w:val="24"/>
          <w:szCs w:val="24"/>
        </w:rPr>
        <w:t xml:space="preserve"> – has </w:t>
      </w:r>
      <w:r w:rsidRPr="005A13B9">
        <w:rPr>
          <w:sz w:val="24"/>
          <w:szCs w:val="24"/>
        </w:rPr>
        <w:t>been a highly valuable additional source of data for my study.</w:t>
      </w:r>
      <w:r>
        <w:rPr>
          <w:sz w:val="24"/>
          <w:szCs w:val="24"/>
        </w:rPr>
        <w:t xml:space="preserve"> </w:t>
      </w:r>
      <w:r>
        <w:rPr>
          <w:iCs/>
          <w:sz w:val="24"/>
          <w:szCs w:val="24"/>
        </w:rPr>
        <w:t>Interviews are possibly the most common data-</w:t>
      </w:r>
      <w:r w:rsidRPr="00B1604E">
        <w:rPr>
          <w:iCs/>
          <w:sz w:val="24"/>
          <w:szCs w:val="24"/>
        </w:rPr>
        <w:t>collection methods in qualitative research</w:t>
      </w:r>
      <w:r>
        <w:rPr>
          <w:iCs/>
          <w:sz w:val="24"/>
          <w:szCs w:val="24"/>
        </w:rPr>
        <w:t xml:space="preserve">, allowing the social scientist to gather data about events and phenomena to which they otherwise have little or no direct access </w:t>
      </w:r>
      <w:r w:rsidR="00233012" w:rsidRPr="00B1604E">
        <w:rPr>
          <w:iCs/>
          <w:sz w:val="24"/>
          <w:szCs w:val="24"/>
        </w:rPr>
        <w:fldChar w:fldCharType="begin">
          <w:fldData xml:space="preserve">PEVuZE5vdGU+PENpdGU+PEF1dGhvcj5Ib2xzdGVpbjwvQXV0aG9yPjxZZWFyPjE5OTU8L1llYXI+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</w:fldData>
        </w:fldChar>
      </w:r>
      <w:r w:rsidRPr="00B1604E">
        <w:rPr>
          <w:iCs/>
          <w:sz w:val="24"/>
          <w:szCs w:val="24"/>
        </w:rPr>
        <w:instrText xml:space="preserve"> ADDIN EN.CITE </w:instrText>
      </w:r>
      <w:r w:rsidR="00233012" w:rsidRPr="00B1604E">
        <w:rPr>
          <w:iCs/>
          <w:sz w:val="24"/>
          <w:szCs w:val="24"/>
        </w:rPr>
        <w:fldChar w:fldCharType="begin">
          <w:fldData xml:space="preserve">PEVuZE5vdGU+PENpdGU+PEF1dGhvcj5Ib2xzdGVpbjwvQXV0aG9yPjxZZWFyPjE5OTU8L1llYXI+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</w:fldData>
        </w:fldChar>
      </w:r>
      <w:r w:rsidRPr="00B1604E">
        <w:rPr>
          <w:iCs/>
          <w:sz w:val="24"/>
          <w:szCs w:val="24"/>
        </w:rPr>
        <w:instrText xml:space="preserve"> ADDIN EN.CITE.DATA </w:instrText>
      </w:r>
      <w:r w:rsidR="00233012" w:rsidRPr="00B1604E">
        <w:rPr>
          <w:iCs/>
          <w:sz w:val="24"/>
          <w:szCs w:val="24"/>
        </w:rPr>
      </w:r>
      <w:r w:rsidR="00233012" w:rsidRPr="00B1604E">
        <w:rPr>
          <w:iCs/>
          <w:sz w:val="24"/>
          <w:szCs w:val="24"/>
        </w:rPr>
        <w:fldChar w:fldCharType="end"/>
      </w:r>
      <w:r w:rsidR="00233012" w:rsidRPr="00B1604E">
        <w:rPr>
          <w:iCs/>
          <w:sz w:val="24"/>
          <w:szCs w:val="24"/>
        </w:rPr>
      </w:r>
      <w:r w:rsidR="00233012" w:rsidRPr="00B1604E">
        <w:rPr>
          <w:iCs/>
          <w:sz w:val="24"/>
          <w:szCs w:val="24"/>
        </w:rPr>
        <w:fldChar w:fldCharType="separate"/>
      </w:r>
      <w:r w:rsidRPr="00B1604E">
        <w:rPr>
          <w:iCs/>
          <w:noProof/>
          <w:sz w:val="24"/>
          <w:szCs w:val="24"/>
        </w:rPr>
        <w:t>(Holstein &amp; Gubrium, 1995; C. Smith &amp; Elger, 2014)</w:t>
      </w:r>
      <w:r w:rsidR="00233012" w:rsidRPr="00B1604E">
        <w:rPr>
          <w:iCs/>
          <w:sz w:val="24"/>
          <w:szCs w:val="24"/>
        </w:rPr>
        <w:fldChar w:fldCharType="end"/>
      </w:r>
      <w:r>
        <w:rPr>
          <w:iCs/>
          <w:sz w:val="24"/>
          <w:szCs w:val="24"/>
        </w:rPr>
        <w:t xml:space="preserve">. </w:t>
      </w:r>
      <w:r w:rsidR="00BB0CF3">
        <w:rPr>
          <w:iCs/>
          <w:sz w:val="24"/>
          <w:szCs w:val="24"/>
        </w:rPr>
        <w:t>A critical realist researcher should</w:t>
      </w:r>
      <w:r>
        <w:rPr>
          <w:iCs/>
          <w:sz w:val="24"/>
          <w:szCs w:val="24"/>
        </w:rPr>
        <w:t xml:space="preserve"> aim to maximise the value of research interviews whilst also acknowledging their limitations. </w:t>
      </w:r>
      <w:r w:rsidR="00BB0CF3">
        <w:rPr>
          <w:iCs/>
          <w:sz w:val="24"/>
          <w:szCs w:val="24"/>
        </w:rPr>
        <w:t>This means</w:t>
      </w:r>
      <w:r>
        <w:rPr>
          <w:iCs/>
          <w:sz w:val="24"/>
          <w:szCs w:val="24"/>
        </w:rPr>
        <w:t xml:space="preserve"> receiving interview accounts critically</w:t>
      </w:r>
      <w:r w:rsidR="00BB0CF3">
        <w:rPr>
          <w:iCs/>
          <w:sz w:val="24"/>
          <w:szCs w:val="24"/>
        </w:rPr>
        <w:t xml:space="preserve"> and</w:t>
      </w:r>
      <w:r>
        <w:rPr>
          <w:iCs/>
          <w:sz w:val="24"/>
          <w:szCs w:val="24"/>
        </w:rPr>
        <w:t xml:space="preserve"> combining them with other sources. As C. Smith and Elger </w:t>
      </w:r>
      <w:r w:rsidR="00233012">
        <w:rPr>
          <w:iCs/>
          <w:sz w:val="24"/>
          <w:szCs w:val="24"/>
        </w:rPr>
        <w:fldChar w:fldCharType="begin"/>
      </w:r>
      <w:r>
        <w:rPr>
          <w:iCs/>
          <w:sz w:val="24"/>
          <w:szCs w:val="24"/>
        </w:rPr>
        <w:instrText xml:space="preserve"> ADDIN EN.CITE &lt;EndNote&gt;&lt;Cite ExcludeAuth="1"&gt;&lt;Author&gt;Smith&lt;/Author&gt;&lt;Year&gt;2014&lt;/Year&gt;&lt;IDText&gt;Critical Realism and Interviewing Subjects&lt;/IDText&gt;&lt;DisplayText&gt;(2014)&lt;/DisplayText&gt;&lt;record&gt;&lt;keywords&gt;&lt;keyword&gt;Organizational behavior -- Research&lt;/keyword&gt;&lt;keyword&gt;Critical realism&lt;/keyword&gt;&lt;keyword&gt;Philosophy, Modern&lt;/keyword&gt;&lt;keyword&gt;Realism&lt;/keyword&gt;&lt;keyword&gt;Behavior in organizations&lt;/keyword&gt;&lt;keyword&gt;Management&lt;/keyword&gt;&lt;keyword&gt;Organization&lt;/keyword&gt;&lt;keyword&gt;Psychology, Industrial&lt;/keyword&gt;&lt;keyword&gt;Social psychology&lt;/keyword&gt;&lt;/keywords&gt;&lt;titles&gt;&lt;title&gt;Critical Realism and Interviewing Subjects&lt;/title&gt;&lt;secondary-title&gt;Studying Organizations Using Critical Realism: A Practical Guide&lt;/secondary-title&gt;&lt;/titles&gt;&lt;contributors&gt;&lt;authors&gt;&lt;author&gt;Smith, Chris&lt;/author&gt;&lt;author&gt;Elger, Tony&lt;/author&gt;&lt;/authors&gt;&lt;/contributors&gt;&lt;edition&gt;First edition.&lt;/edition&gt;&lt;added-date format="utc"&gt;1530878039&lt;/added-date&gt;&lt;pub-location&gt;Oxford&lt;/pub-location&gt;&lt;ref-type name="Book Section"&gt;5&lt;/ref-type&gt;&lt;dates&gt;&lt;year&gt;2014&lt;/year&gt;&lt;/dates&gt;&lt;rec-number&gt;7598&lt;/rec-number&gt;&lt;publisher&gt;Oxford University Press&lt;/publisher&gt;&lt;last-updated-date format="utc"&gt;1530878194&lt;/last-updated-date&gt;&lt;contributors&gt;&lt;secondary-authors&gt;&lt;author&gt;Edwards, Paul&lt;/author&gt;&lt;author&gt;O&amp;apos;Mahoney, Joe&lt;/author&gt;&lt;author&gt;Vincent, Steve&lt;/author&gt;&lt;/secondary-authors&gt;&lt;/contributors&gt;&lt;/record&gt;&lt;/Cite&gt;&lt;/EndNote&gt;</w:instrText>
      </w:r>
      <w:r w:rsidR="00233012">
        <w:rPr>
          <w:iCs/>
          <w:sz w:val="24"/>
          <w:szCs w:val="24"/>
        </w:rPr>
        <w:fldChar w:fldCharType="separate"/>
      </w:r>
      <w:r>
        <w:rPr>
          <w:iCs/>
          <w:noProof/>
          <w:sz w:val="24"/>
          <w:szCs w:val="24"/>
        </w:rPr>
        <w:t>(2014)</w:t>
      </w:r>
      <w:r w:rsidR="00233012">
        <w:rPr>
          <w:iCs/>
          <w:sz w:val="24"/>
          <w:szCs w:val="24"/>
        </w:rPr>
        <w:fldChar w:fldCharType="end"/>
      </w:r>
      <w:r>
        <w:rPr>
          <w:iCs/>
          <w:sz w:val="24"/>
          <w:szCs w:val="24"/>
        </w:rPr>
        <w:t xml:space="preserve"> write:</w:t>
      </w:r>
    </w:p>
    <w:p w14:paraId="4182E279" w14:textId="77777777" w:rsidR="00082217" w:rsidRPr="003A0C0D" w:rsidRDefault="00082217" w:rsidP="008D30CC">
      <w:pPr>
        <w:autoSpaceDE w:val="0"/>
        <w:autoSpaceDN w:val="0"/>
        <w:adjustRightInd w:val="0"/>
        <w:spacing w:after="120" w:line="240" w:lineRule="auto"/>
        <w:ind w:left="720"/>
        <w:rPr>
          <w:iCs/>
          <w:sz w:val="24"/>
          <w:szCs w:val="24"/>
        </w:rPr>
      </w:pPr>
      <w:r>
        <w:rPr>
          <w:sz w:val="24"/>
          <w:szCs w:val="24"/>
        </w:rPr>
        <w:t xml:space="preserve">“Interviews, the dominant means of accessing information in social research, are not a neutral tool. ... </w:t>
      </w:r>
      <w:r w:rsidRPr="003A0C0D">
        <w:rPr>
          <w:sz w:val="24"/>
          <w:szCs w:val="24"/>
        </w:rPr>
        <w:t>Realist interviewing is more</w:t>
      </w:r>
      <w:r>
        <w:rPr>
          <w:sz w:val="24"/>
          <w:szCs w:val="24"/>
        </w:rPr>
        <w:t xml:space="preserve"> </w:t>
      </w:r>
      <w:r w:rsidRPr="003A0C0D">
        <w:rPr>
          <w:sz w:val="24"/>
          <w:szCs w:val="24"/>
        </w:rPr>
        <w:t xml:space="preserve">than simply </w:t>
      </w:r>
      <w:r w:rsidRPr="003A0C0D">
        <w:rPr>
          <w:i/>
          <w:iCs/>
          <w:sz w:val="24"/>
          <w:szCs w:val="24"/>
        </w:rPr>
        <w:t xml:space="preserve">recording </w:t>
      </w:r>
      <w:r w:rsidRPr="003A0C0D">
        <w:rPr>
          <w:sz w:val="24"/>
          <w:szCs w:val="24"/>
        </w:rPr>
        <w:t>informants</w:t>
      </w:r>
      <w:r>
        <w:rPr>
          <w:sz w:val="24"/>
          <w:szCs w:val="24"/>
        </w:rPr>
        <w:t>..</w:t>
      </w:r>
      <w:r w:rsidRPr="003A0C0D">
        <w:rPr>
          <w:sz w:val="24"/>
          <w:szCs w:val="24"/>
        </w:rPr>
        <w:t>. The interviewer needs</w:t>
      </w:r>
      <w:r>
        <w:rPr>
          <w:sz w:val="24"/>
          <w:szCs w:val="24"/>
        </w:rPr>
        <w:t xml:space="preserve"> </w:t>
      </w:r>
      <w:r w:rsidRPr="003A0C0D">
        <w:rPr>
          <w:sz w:val="24"/>
          <w:szCs w:val="24"/>
        </w:rPr>
        <w:t>to critically evaluate informants’ accounts against their</w:t>
      </w:r>
      <w:r>
        <w:rPr>
          <w:sz w:val="24"/>
          <w:szCs w:val="24"/>
        </w:rPr>
        <w:t xml:space="preserve"> [the researcher’s] </w:t>
      </w:r>
      <w:r w:rsidRPr="003A0C0D">
        <w:rPr>
          <w:sz w:val="24"/>
          <w:szCs w:val="24"/>
        </w:rPr>
        <w:t>theories, knowledge and understanding. Critical realist</w:t>
      </w:r>
      <w:r>
        <w:rPr>
          <w:sz w:val="24"/>
          <w:szCs w:val="24"/>
        </w:rPr>
        <w:t xml:space="preserve"> </w:t>
      </w:r>
      <w:r w:rsidRPr="003A0C0D">
        <w:rPr>
          <w:sz w:val="24"/>
          <w:szCs w:val="24"/>
        </w:rPr>
        <w:t>interviewing is also concerned to draw on resources and</w:t>
      </w:r>
      <w:r>
        <w:rPr>
          <w:sz w:val="24"/>
          <w:szCs w:val="24"/>
        </w:rPr>
        <w:t xml:space="preserve"> </w:t>
      </w:r>
      <w:r w:rsidRPr="003A0C0D">
        <w:rPr>
          <w:sz w:val="24"/>
          <w:szCs w:val="24"/>
        </w:rPr>
        <w:t>information external to the interview context, in order to</w:t>
      </w:r>
      <w:r>
        <w:rPr>
          <w:sz w:val="24"/>
          <w:szCs w:val="24"/>
        </w:rPr>
        <w:t xml:space="preserve"> </w:t>
      </w:r>
      <w:r w:rsidRPr="003A0C0D">
        <w:rPr>
          <w:sz w:val="24"/>
          <w:szCs w:val="24"/>
        </w:rPr>
        <w:t>scrutinize</w:t>
      </w:r>
      <w:r>
        <w:rPr>
          <w:sz w:val="24"/>
          <w:szCs w:val="24"/>
        </w:rPr>
        <w:t xml:space="preserve"> </w:t>
      </w:r>
      <w:r w:rsidRPr="003A0C0D">
        <w:rPr>
          <w:sz w:val="24"/>
          <w:szCs w:val="24"/>
        </w:rPr>
        <w:t>accounts</w:t>
      </w:r>
      <w:r>
        <w:rPr>
          <w:sz w:val="24"/>
          <w:szCs w:val="24"/>
        </w:rPr>
        <w:t>.</w:t>
      </w:r>
      <w:r>
        <w:rPr>
          <w:iCs/>
          <w:sz w:val="24"/>
          <w:szCs w:val="24"/>
        </w:rPr>
        <w:t>” (C. Smith &amp; Elger, 2014, p. 109, original emphasis)</w:t>
      </w:r>
    </w:p>
    <w:p w14:paraId="1478D999" w14:textId="6F187BCD" w:rsidR="00154310" w:rsidRDefault="008A1B4B" w:rsidP="00082217">
      <w:pPr>
        <w:autoSpaceDE w:val="0"/>
        <w:autoSpaceDN w:val="0"/>
        <w:adjustRightInd w:val="0"/>
        <w:spacing w:before="120" w:after="120" w:line="360" w:lineRule="auto"/>
        <w:rPr>
          <w:iCs/>
          <w:sz w:val="24"/>
          <w:szCs w:val="24"/>
        </w:rPr>
      </w:pPr>
      <w:r>
        <w:rPr>
          <w:iCs/>
          <w:sz w:val="24"/>
          <w:szCs w:val="24"/>
        </w:rPr>
        <w:t>Having drawn my data mainly from documentary sources, the</w:t>
      </w:r>
      <w:r w:rsidR="00082217">
        <w:rPr>
          <w:iCs/>
          <w:sz w:val="24"/>
          <w:szCs w:val="24"/>
        </w:rPr>
        <w:t xml:space="preserve"> interviews served to “provide additional information that [may have been] missed” in my documentary searches, and “to check the accuracy” of my interpretations </w:t>
      </w:r>
      <w:r w:rsidR="00233012">
        <w:rPr>
          <w:iCs/>
          <w:sz w:val="24"/>
          <w:szCs w:val="24"/>
        </w:rPr>
        <w:fldChar w:fldCharType="begin"/>
      </w:r>
      <w:r w:rsidR="00082217">
        <w:rPr>
          <w:iCs/>
          <w:sz w:val="24"/>
          <w:szCs w:val="24"/>
        </w:rPr>
        <w:instrText xml:space="preserve"> ADDIN EN.CITE &lt;EndNote&gt;&lt;Cite&gt;&lt;Author&gt;Maxwell&lt;/Author&gt;&lt;Year&gt;2013&lt;/Year&gt;&lt;IDText&gt;Qualitative research design: an interactive approach&lt;/IDText&gt;&lt;Pages&gt;103&lt;/Pages&gt;&lt;DisplayText&gt;(Maxwell, 2013, p. 103)&lt;/DisplayText&gt;&lt;record&gt;&lt;keywords&gt;&lt;keyword&gt;Research -- Methodology&lt;/keyword&gt;&lt;/keywords&gt;&lt;titles&gt;&lt;title&gt;Qualitative research design: an interactive approach&lt;/title&gt;&lt;/titles&gt;&lt;contributors&gt;&lt;authors&gt;&lt;author&gt;Maxwell, Joseph Alex&lt;/author&gt;&lt;/authors&gt;&lt;/contributors&gt;&lt;edition&gt;3rd&lt;/edition&gt;&lt;added-date format="utc"&gt;1468342713&lt;/added-date&gt;&lt;pub-location&gt;Los Angeles&lt;/pub-location&gt;&lt;ref-type name="Book"&gt;6&lt;/ref-type&gt;&lt;dates&gt;&lt;year&gt;2013&lt;/year&gt;&lt;/dates&gt;&lt;rec-number&gt;425&lt;/rec-number&gt;&lt;publisher&gt;SAGE&lt;/publisher&gt;&lt;last-updated-date format="utc"&gt;1517618938&lt;/last-updated-date&gt;&lt;/record&gt;&lt;/Cite&gt;&lt;/EndNote&gt;</w:instrText>
      </w:r>
      <w:r w:rsidR="00233012">
        <w:rPr>
          <w:iCs/>
          <w:sz w:val="24"/>
          <w:szCs w:val="24"/>
        </w:rPr>
        <w:fldChar w:fldCharType="separate"/>
      </w:r>
      <w:r w:rsidR="00082217">
        <w:rPr>
          <w:iCs/>
          <w:noProof/>
          <w:sz w:val="24"/>
          <w:szCs w:val="24"/>
        </w:rPr>
        <w:t>(Maxwell, 2013, p. 103)</w:t>
      </w:r>
      <w:r w:rsidR="00233012">
        <w:rPr>
          <w:iCs/>
          <w:sz w:val="24"/>
          <w:szCs w:val="24"/>
        </w:rPr>
        <w:fldChar w:fldCharType="end"/>
      </w:r>
      <w:r w:rsidR="00082217">
        <w:rPr>
          <w:iCs/>
          <w:sz w:val="24"/>
          <w:szCs w:val="24"/>
        </w:rPr>
        <w:t xml:space="preserve">. Maxwell </w:t>
      </w:r>
      <w:r w:rsidR="00233012">
        <w:rPr>
          <w:iCs/>
          <w:sz w:val="24"/>
          <w:szCs w:val="24"/>
        </w:rPr>
        <w:fldChar w:fldCharType="begin"/>
      </w:r>
      <w:r w:rsidR="00082217">
        <w:rPr>
          <w:iCs/>
          <w:sz w:val="24"/>
          <w:szCs w:val="24"/>
        </w:rPr>
        <w:instrText xml:space="preserve"> ADDIN EN.CITE &lt;EndNote&gt;&lt;Cite ExcludeAuth="1"&gt;&lt;Author&gt;Maxwell&lt;/Author&gt;&lt;Year&gt;2013&lt;/Year&gt;&lt;IDText&gt;Qualitative research design: an interactive approach&lt;/IDText&gt;&lt;DisplayText&gt;(2013)&lt;/DisplayText&gt;&lt;record&gt;&lt;keywords&gt;&lt;keyword&gt;Research -- Methodology&lt;/keyword&gt;&lt;/keywords&gt;&lt;titles&gt;&lt;title&gt;Qualitative research design: an interactive approach&lt;/title&gt;&lt;/titles&gt;&lt;contributors&gt;&lt;authors&gt;&lt;author&gt;Maxwell, Joseph Alex&lt;/author&gt;&lt;/authors&gt;&lt;/contributors&gt;&lt;edition&gt;3rd&lt;/edition&gt;&lt;added-date format="utc"&gt;1468342713&lt;/added-date&gt;&lt;pub-location&gt;Los Angeles&lt;/pub-location&gt;&lt;ref-type name="Book"&gt;6&lt;/ref-type&gt;&lt;dates&gt;&lt;year&gt;2013&lt;/year&gt;&lt;/dates&gt;&lt;rec-number&gt;425&lt;/rec-number&gt;&lt;publisher&gt;SAGE&lt;/publisher&gt;&lt;last-updated-date format="utc"&gt;1517618938&lt;/last-updated-date&gt;&lt;/record&gt;&lt;/Cite&gt;&lt;/EndNote&gt;</w:instrText>
      </w:r>
      <w:r w:rsidR="00233012">
        <w:rPr>
          <w:iCs/>
          <w:sz w:val="24"/>
          <w:szCs w:val="24"/>
        </w:rPr>
        <w:fldChar w:fldCharType="separate"/>
      </w:r>
      <w:r w:rsidR="00082217">
        <w:rPr>
          <w:iCs/>
          <w:noProof/>
          <w:sz w:val="24"/>
          <w:szCs w:val="24"/>
        </w:rPr>
        <w:t>(2013)</w:t>
      </w:r>
      <w:r w:rsidR="00233012">
        <w:rPr>
          <w:iCs/>
          <w:sz w:val="24"/>
          <w:szCs w:val="24"/>
        </w:rPr>
        <w:fldChar w:fldCharType="end"/>
      </w:r>
      <w:r w:rsidR="00082217">
        <w:rPr>
          <w:iCs/>
          <w:sz w:val="24"/>
          <w:szCs w:val="24"/>
        </w:rPr>
        <w:t xml:space="preserve"> notes that “[f]or interviewing to be useful for this purpose, you need to ask about </w:t>
      </w:r>
      <w:r w:rsidR="00082217">
        <w:rPr>
          <w:i/>
          <w:iCs/>
          <w:sz w:val="24"/>
          <w:szCs w:val="24"/>
        </w:rPr>
        <w:t xml:space="preserve">specific </w:t>
      </w:r>
      <w:r w:rsidR="00082217">
        <w:rPr>
          <w:iCs/>
          <w:sz w:val="24"/>
          <w:szCs w:val="24"/>
        </w:rPr>
        <w:t xml:space="preserve">events and actions, rather than posing questions that elicit only generalizations and opinions” </w:t>
      </w:r>
      <w:r w:rsidR="00233012">
        <w:rPr>
          <w:iCs/>
          <w:sz w:val="24"/>
          <w:szCs w:val="24"/>
        </w:rPr>
        <w:fldChar w:fldCharType="begin"/>
      </w:r>
      <w:r w:rsidR="00082217">
        <w:rPr>
          <w:iCs/>
          <w:sz w:val="24"/>
          <w:szCs w:val="24"/>
        </w:rPr>
        <w:instrText xml:space="preserve"> ADDIN EN.CITE &lt;EndNote&gt;&lt;Cite ExcludeAuth="1" ExcludeYear="1"&gt;&lt;Author&gt;Maxwell&lt;/Author&gt;&lt;Year&gt;2013&lt;/Year&gt;&lt;IDText&gt;Qualitative research design: an interactive approach&lt;/IDText&gt;&lt;Suffix&gt;`, original emphasis&lt;/Suffix&gt;&lt;Pages&gt;103&lt;/Pages&gt;&lt;DisplayText&gt;(p. 103, original emphasis)&lt;/DisplayText&gt;&lt;record&gt;&lt;keywords&gt;&lt;keyword&gt;Research -- Methodology&lt;/keyword&gt;&lt;/keywords&gt;&lt;titles&gt;&lt;title&gt;Qualitative research design: an interactive approach&lt;/title&gt;&lt;/titles&gt;&lt;contributors&gt;&lt;authors&gt;&lt;author&gt;Maxwell, Joseph Alex&lt;/author&gt;&lt;/authors&gt;&lt;/contributors&gt;&lt;edition&gt;3rd&lt;/edition&gt;&lt;added-date format="utc"&gt;1468342713&lt;/added-date&gt;&lt;pub-location&gt;Los Angeles&lt;/pub-location&gt;&lt;ref-type name="Book"&gt;6&lt;/ref-type&gt;&lt;dates&gt;&lt;year&gt;2013&lt;/year&gt;&lt;/dates&gt;&lt;rec-number&gt;425&lt;/rec-number&gt;&lt;publisher&gt;SAGE&lt;/publisher&gt;&lt;last-updated-date format="utc"&gt;1517618938&lt;/last-updated-date&gt;&lt;/record&gt;&lt;/Cite&gt;&lt;/EndNote&gt;</w:instrText>
      </w:r>
      <w:r w:rsidR="00233012">
        <w:rPr>
          <w:iCs/>
          <w:sz w:val="24"/>
          <w:szCs w:val="24"/>
        </w:rPr>
        <w:fldChar w:fldCharType="separate"/>
      </w:r>
      <w:r w:rsidR="00082217">
        <w:rPr>
          <w:iCs/>
          <w:noProof/>
          <w:sz w:val="24"/>
          <w:szCs w:val="24"/>
        </w:rPr>
        <w:t>(p. 103, original emphasis)</w:t>
      </w:r>
      <w:r w:rsidR="00233012">
        <w:rPr>
          <w:iCs/>
          <w:sz w:val="24"/>
          <w:szCs w:val="24"/>
        </w:rPr>
        <w:fldChar w:fldCharType="end"/>
      </w:r>
      <w:r w:rsidR="00082217">
        <w:rPr>
          <w:iCs/>
          <w:sz w:val="24"/>
          <w:szCs w:val="24"/>
        </w:rPr>
        <w:t>. My own interviews were indeed predominantly focused on specific details related to my interviewees’ direct participation in research which I had sampled for study</w:t>
      </w:r>
      <w:r w:rsidR="001248AA">
        <w:rPr>
          <w:iCs/>
          <w:sz w:val="24"/>
          <w:szCs w:val="24"/>
        </w:rPr>
        <w:t xml:space="preserve">. </w:t>
      </w:r>
      <w:r>
        <w:rPr>
          <w:iCs/>
          <w:sz w:val="24"/>
          <w:szCs w:val="24"/>
        </w:rPr>
        <w:t xml:space="preserve">Interviews were semi-structured and somewhat tailored to each individual respondent, with individualisations grounded on my prior knowledge their research and broader academic work based on my documentary research. However, </w:t>
      </w:r>
      <w:r w:rsidR="00082217">
        <w:rPr>
          <w:iCs/>
          <w:sz w:val="24"/>
          <w:szCs w:val="24"/>
        </w:rPr>
        <w:t xml:space="preserve">I started each interview by asking relatively open questions which would give the respondent their own opportunity to ‘shape’ the narrative of the BoR. I made a particular point to ask follow-up questions and clarification where their version of events surrounding the BoR suggested different or more complex interpretations to those which I had gleaned from the documentary sources, for example if the precise order of events or meetings with key collaborators seemed more complex in the respondents’ telling, or if ‘hidden’ collaborators or inspirations for the research were mentioned. My probing questions encouraged the respondent to reflect on processes of collaboration and communication with different audiences, including various funders, collaborators, stakeholders and users of knowledge – anything which I felt was an important part or instance of confronting academic boundaries. </w:t>
      </w:r>
    </w:p>
    <w:p w14:paraId="4C495D81" w14:textId="3A003593" w:rsidR="00082217" w:rsidRDefault="005A68DA" w:rsidP="00082217">
      <w:pPr>
        <w:autoSpaceDE w:val="0"/>
        <w:autoSpaceDN w:val="0"/>
        <w:adjustRightInd w:val="0"/>
        <w:spacing w:before="120" w:after="120" w:line="360" w:lineRule="auto"/>
        <w:rPr>
          <w:iCs/>
          <w:sz w:val="24"/>
          <w:szCs w:val="24"/>
        </w:rPr>
      </w:pPr>
      <w:r>
        <w:rPr>
          <w:iCs/>
          <w:sz w:val="24"/>
          <w:szCs w:val="24"/>
        </w:rPr>
        <w:t xml:space="preserve">This semi-structured line of questioning yielded illuminating conversations and rich data. </w:t>
      </w:r>
      <w:r w:rsidR="00082217">
        <w:rPr>
          <w:iCs/>
          <w:sz w:val="24"/>
          <w:szCs w:val="24"/>
        </w:rPr>
        <w:t xml:space="preserve">As the dialogue unfolded, several of the respondents </w:t>
      </w:r>
      <w:r w:rsidR="001248AA">
        <w:rPr>
          <w:iCs/>
          <w:sz w:val="24"/>
          <w:szCs w:val="24"/>
        </w:rPr>
        <w:t>seemed to take the opportunity to reflect on their research more discursivel</w:t>
      </w:r>
      <w:r w:rsidR="001F3459">
        <w:rPr>
          <w:iCs/>
          <w:sz w:val="24"/>
          <w:szCs w:val="24"/>
        </w:rPr>
        <w:t>y and/or critically. For example, after one respondent expressed</w:t>
      </w:r>
      <w:r w:rsidR="00082217">
        <w:rPr>
          <w:iCs/>
          <w:sz w:val="24"/>
          <w:szCs w:val="24"/>
        </w:rPr>
        <w:t xml:space="preserve"> the opinion that professional practitioners should attempt to instil more ‘curiosity’ into their work – curiosity being a trait normally deeply associated with ‘blue skies’, basic academic research – I asked the respondent if she had attempted to conduct any such collaborative research with professional practitioners herself. She responded</w:t>
      </w:r>
      <w:r w:rsidR="001F3459">
        <w:rPr>
          <w:iCs/>
          <w:sz w:val="24"/>
          <w:szCs w:val="24"/>
        </w:rPr>
        <w:t xml:space="preserve"> she “ha[d]n’t really ... perhaps I ought to do that</w:t>
      </w:r>
      <w:r w:rsidR="00BA0417">
        <w:rPr>
          <w:iCs/>
          <w:sz w:val="24"/>
          <w:szCs w:val="24"/>
        </w:rPr>
        <w:t>” and</w:t>
      </w:r>
      <w:r w:rsidR="001F3459">
        <w:rPr>
          <w:iCs/>
          <w:sz w:val="24"/>
          <w:szCs w:val="24"/>
        </w:rPr>
        <w:t xml:space="preserve"> thanked m</w:t>
      </w:r>
      <w:r w:rsidR="00082217">
        <w:rPr>
          <w:iCs/>
          <w:sz w:val="24"/>
          <w:szCs w:val="24"/>
        </w:rPr>
        <w:t>e at the end of the interview for giving her the opportunity to reflect on how her research trajectory in relation to her research values.</w:t>
      </w:r>
      <w:r w:rsidR="001F3459">
        <w:rPr>
          <w:iCs/>
          <w:sz w:val="24"/>
          <w:szCs w:val="24"/>
        </w:rPr>
        <w:t xml:space="preserve"> Two respondents used my questions about their collaborations with non-academic organisations to frame their experience in terms of crossing “boundaries” – the central concept in my study, but a term which I had deliberately not used with the participants either in writing or verbally at those points of the interview</w:t>
      </w:r>
      <w:r w:rsidR="00404FE2">
        <w:rPr>
          <w:iCs/>
          <w:sz w:val="24"/>
          <w:szCs w:val="24"/>
        </w:rPr>
        <w:t xml:space="preserve"> (see Appendix </w:t>
      </w:r>
      <w:r w:rsidR="004D3BA5">
        <w:rPr>
          <w:iCs/>
          <w:sz w:val="24"/>
          <w:szCs w:val="24"/>
        </w:rPr>
        <w:t>B</w:t>
      </w:r>
      <w:r w:rsidR="00404FE2">
        <w:rPr>
          <w:iCs/>
          <w:sz w:val="24"/>
          <w:szCs w:val="24"/>
        </w:rPr>
        <w:t xml:space="preserve"> for the letter to participants and interview Information Sheet)</w:t>
      </w:r>
      <w:r w:rsidR="001F3459">
        <w:rPr>
          <w:iCs/>
          <w:sz w:val="24"/>
          <w:szCs w:val="24"/>
        </w:rPr>
        <w:t>.</w:t>
      </w:r>
      <w:r w:rsidR="00082217">
        <w:rPr>
          <w:iCs/>
          <w:sz w:val="24"/>
          <w:szCs w:val="24"/>
        </w:rPr>
        <w:t xml:space="preserve"> </w:t>
      </w:r>
      <w:r w:rsidR="001F3459">
        <w:rPr>
          <w:iCs/>
          <w:sz w:val="24"/>
          <w:szCs w:val="24"/>
        </w:rPr>
        <w:t>A</w:t>
      </w:r>
      <w:r w:rsidR="00AA5AF9">
        <w:rPr>
          <w:iCs/>
          <w:sz w:val="24"/>
          <w:szCs w:val="24"/>
        </w:rPr>
        <w:t>nother</w:t>
      </w:r>
      <w:r w:rsidR="00082217">
        <w:rPr>
          <w:iCs/>
          <w:sz w:val="24"/>
          <w:szCs w:val="24"/>
        </w:rPr>
        <w:t xml:space="preserve"> respondent frame</w:t>
      </w:r>
      <w:r w:rsidR="001F3459">
        <w:rPr>
          <w:iCs/>
          <w:sz w:val="24"/>
          <w:szCs w:val="24"/>
        </w:rPr>
        <w:t>d</w:t>
      </w:r>
      <w:r w:rsidR="00082217">
        <w:rPr>
          <w:iCs/>
          <w:sz w:val="24"/>
          <w:szCs w:val="24"/>
        </w:rPr>
        <w:t xml:space="preserve"> his answer in terms of “academic identity”</w:t>
      </w:r>
      <w:r w:rsidR="00AA5AF9">
        <w:rPr>
          <w:iCs/>
          <w:sz w:val="24"/>
          <w:szCs w:val="24"/>
        </w:rPr>
        <w:t xml:space="preserve"> and spoke quite </w:t>
      </w:r>
      <w:r w:rsidR="00AA5AF9">
        <w:rPr>
          <w:i/>
          <w:sz w:val="24"/>
          <w:szCs w:val="24"/>
        </w:rPr>
        <w:t xml:space="preserve">sociologically </w:t>
      </w:r>
      <w:r w:rsidR="00AA5AF9">
        <w:rPr>
          <w:iCs/>
          <w:sz w:val="24"/>
          <w:szCs w:val="24"/>
        </w:rPr>
        <w:t>about his conflicting ‘identities’ in relation to his university, discipline, and personal motivations</w:t>
      </w:r>
      <w:r w:rsidR="00404FE2">
        <w:rPr>
          <w:iCs/>
          <w:sz w:val="24"/>
          <w:szCs w:val="24"/>
        </w:rPr>
        <w:t xml:space="preserve">, each of which seemed to take him in different directions. I believe that these examples indicate the success of my interview approach, which was to elicit </w:t>
      </w:r>
      <w:r w:rsidR="00082217">
        <w:rPr>
          <w:iCs/>
          <w:sz w:val="24"/>
          <w:szCs w:val="24"/>
        </w:rPr>
        <w:t>respondents to give their own accounts of the research, with as little input from myself as possible, and then to gradually probe and encourage reflection on issues of more theoretical interest to me</w:t>
      </w:r>
      <w:r w:rsidR="00404FE2">
        <w:rPr>
          <w:iCs/>
          <w:sz w:val="24"/>
          <w:szCs w:val="24"/>
        </w:rPr>
        <w:t>, grounded in my existing detailed knowledge of the participants’ research</w:t>
      </w:r>
      <w:r w:rsidR="00082217">
        <w:rPr>
          <w:rStyle w:val="FootnoteReference"/>
          <w:iCs/>
          <w:sz w:val="24"/>
          <w:szCs w:val="24"/>
        </w:rPr>
        <w:footnoteReference w:id="13"/>
      </w:r>
      <w:r w:rsidR="00082217">
        <w:rPr>
          <w:iCs/>
          <w:sz w:val="24"/>
          <w:szCs w:val="24"/>
        </w:rPr>
        <w:t xml:space="preserve">. </w:t>
      </w:r>
    </w:p>
    <w:p w14:paraId="3594F8D4" w14:textId="6F03C709" w:rsidR="00082217" w:rsidRDefault="00082217" w:rsidP="00CE1B98">
      <w:pPr>
        <w:pStyle w:val="Heading2"/>
        <w:contextualSpacing/>
      </w:pPr>
      <w:bookmarkStart w:id="84" w:name="_Toc536717941"/>
      <w:bookmarkStart w:id="85" w:name="_Toc31701968"/>
      <w:r>
        <w:t>Analy</w:t>
      </w:r>
      <w:bookmarkEnd w:id="84"/>
      <w:r w:rsidR="000161F7">
        <w:t xml:space="preserve">tical </w:t>
      </w:r>
      <w:r w:rsidR="00CC139D">
        <w:t>procedures</w:t>
      </w:r>
      <w:bookmarkEnd w:id="85"/>
    </w:p>
    <w:p w14:paraId="03502B71" w14:textId="35940BE3" w:rsidR="00943839" w:rsidRDefault="0075041C" w:rsidP="0075041C">
      <w:pPr>
        <w:pStyle w:val="Heading3"/>
      </w:pPr>
      <w:bookmarkStart w:id="86" w:name="_Toc31701969"/>
      <w:r>
        <w:t>Analysis of n=19 bodies of research (BoRs)</w:t>
      </w:r>
      <w:r w:rsidR="00191826">
        <w:t xml:space="preserve">: the </w:t>
      </w:r>
      <w:r w:rsidR="00924377">
        <w:t>‘</w:t>
      </w:r>
      <w:r w:rsidR="00191826">
        <w:t>surface-level</w:t>
      </w:r>
      <w:r w:rsidR="00924377">
        <w:t>’</w:t>
      </w:r>
      <w:r w:rsidR="00B73B14">
        <w:t xml:space="preserve"> of</w:t>
      </w:r>
      <w:r w:rsidR="00924377">
        <w:t xml:space="preserve"> research</w:t>
      </w:r>
      <w:r w:rsidR="00B73B14">
        <w:t xml:space="preserve"> boundedness</w:t>
      </w:r>
      <w:bookmarkEnd w:id="86"/>
    </w:p>
    <w:p w14:paraId="4532FAFA" w14:textId="4F57D32B" w:rsidR="000449C8" w:rsidRDefault="000449C8" w:rsidP="000449C8">
      <w:pPr>
        <w:spacing w:after="120" w:line="360" w:lineRule="auto"/>
        <w:rPr>
          <w:sz w:val="24"/>
          <w:szCs w:val="24"/>
        </w:rPr>
      </w:pPr>
      <w:r>
        <w:rPr>
          <w:sz w:val="24"/>
          <w:szCs w:val="24"/>
        </w:rPr>
        <w:t>A key theoretical idea</w:t>
      </w:r>
      <w:r w:rsidR="00E44D1F">
        <w:rPr>
          <w:sz w:val="24"/>
          <w:szCs w:val="24"/>
        </w:rPr>
        <w:t>, which condenses and combines the various sub-sections of the literature review (Chapter 2),</w:t>
      </w:r>
      <w:r>
        <w:rPr>
          <w:sz w:val="24"/>
          <w:szCs w:val="24"/>
        </w:rPr>
        <w:t xml:space="preserve"> </w:t>
      </w:r>
      <w:r w:rsidR="00C376A4">
        <w:rPr>
          <w:sz w:val="24"/>
          <w:szCs w:val="24"/>
        </w:rPr>
        <w:t>underpins my analytical framework</w:t>
      </w:r>
      <w:r>
        <w:rPr>
          <w:sz w:val="24"/>
          <w:szCs w:val="24"/>
        </w:rPr>
        <w:t xml:space="preserve">: </w:t>
      </w:r>
      <w:r w:rsidR="001D7868">
        <w:rPr>
          <w:sz w:val="24"/>
          <w:szCs w:val="24"/>
        </w:rPr>
        <w:t>B</w:t>
      </w:r>
      <w:r>
        <w:rPr>
          <w:sz w:val="24"/>
          <w:szCs w:val="24"/>
        </w:rPr>
        <w:t>oundary transactions are key causal mechanisms vis-à-vis the reproduction or potential weakening or transformation of academic boundaries, but they take place in complex research contexts</w:t>
      </w:r>
      <w:r w:rsidR="000D5FA3">
        <w:rPr>
          <w:sz w:val="24"/>
          <w:szCs w:val="24"/>
        </w:rPr>
        <w:t>,</w:t>
      </w:r>
      <w:r>
        <w:rPr>
          <w:sz w:val="24"/>
          <w:szCs w:val="24"/>
        </w:rPr>
        <w:t xml:space="preserve"> are not necessarily directly deterministic</w:t>
      </w:r>
      <w:r w:rsidR="000D5FA3">
        <w:rPr>
          <w:sz w:val="24"/>
          <w:szCs w:val="24"/>
        </w:rPr>
        <w:t>,</w:t>
      </w:r>
      <w:r>
        <w:rPr>
          <w:sz w:val="24"/>
          <w:szCs w:val="24"/>
        </w:rPr>
        <w:t xml:space="preserve"> and require in-depth study in order to untangle their operation and effects. Therefore, understanding boundary transactions</w:t>
      </w:r>
      <w:r w:rsidR="0000469B">
        <w:rPr>
          <w:sz w:val="24"/>
          <w:szCs w:val="24"/>
        </w:rPr>
        <w:t xml:space="preserve"> requires not only analysis of</w:t>
      </w:r>
      <w:r>
        <w:rPr>
          <w:sz w:val="24"/>
          <w:szCs w:val="24"/>
        </w:rPr>
        <w:t xml:space="preserve"> the transactions themselves, but </w:t>
      </w:r>
      <w:r w:rsidR="0000469B">
        <w:rPr>
          <w:sz w:val="24"/>
          <w:szCs w:val="24"/>
        </w:rPr>
        <w:t>also an</w:t>
      </w:r>
      <w:r>
        <w:rPr>
          <w:sz w:val="24"/>
          <w:szCs w:val="24"/>
        </w:rPr>
        <w:t xml:space="preserve"> analysis at the level of the ‘bodies of research’ (BoRs) within which these transactions occurred</w:t>
      </w:r>
      <w:r w:rsidR="0099430B">
        <w:rPr>
          <w:sz w:val="24"/>
          <w:szCs w:val="24"/>
        </w:rPr>
        <w:t>, and which takes seriously the complexity of the research context</w:t>
      </w:r>
      <w:r>
        <w:rPr>
          <w:sz w:val="24"/>
          <w:szCs w:val="24"/>
        </w:rPr>
        <w:t xml:space="preserve">. </w:t>
      </w:r>
      <w:r w:rsidR="000B3499">
        <w:rPr>
          <w:sz w:val="24"/>
          <w:szCs w:val="24"/>
        </w:rPr>
        <w:t xml:space="preserve">What is needed is </w:t>
      </w:r>
      <w:r w:rsidR="00D4152C">
        <w:rPr>
          <w:sz w:val="24"/>
          <w:szCs w:val="24"/>
        </w:rPr>
        <w:t xml:space="preserve">(i) </w:t>
      </w:r>
      <w:r w:rsidR="000B3499">
        <w:rPr>
          <w:sz w:val="24"/>
          <w:szCs w:val="24"/>
        </w:rPr>
        <w:t xml:space="preserve">evidence of how ‘boundary transactions’ played out in context </w:t>
      </w:r>
      <w:r w:rsidR="000B3499">
        <w:rPr>
          <w:i/>
          <w:sz w:val="24"/>
          <w:szCs w:val="24"/>
        </w:rPr>
        <w:t xml:space="preserve">and </w:t>
      </w:r>
      <w:r w:rsidR="00D4152C">
        <w:rPr>
          <w:sz w:val="24"/>
          <w:szCs w:val="24"/>
        </w:rPr>
        <w:t xml:space="preserve">(ii) </w:t>
      </w:r>
      <w:r w:rsidR="000B3499">
        <w:rPr>
          <w:sz w:val="24"/>
          <w:szCs w:val="24"/>
        </w:rPr>
        <w:t>evidence about whether the context</w:t>
      </w:r>
      <w:r w:rsidR="00D4152C">
        <w:rPr>
          <w:sz w:val="24"/>
          <w:szCs w:val="24"/>
        </w:rPr>
        <w:t xml:space="preserve"> of research was relatively ‘bounded’, and therefore boundaries we</w:t>
      </w:r>
      <w:r w:rsidR="00AF341A">
        <w:rPr>
          <w:sz w:val="24"/>
          <w:szCs w:val="24"/>
        </w:rPr>
        <w:t>re</w:t>
      </w:r>
      <w:r w:rsidR="000B3499">
        <w:rPr>
          <w:sz w:val="24"/>
          <w:szCs w:val="24"/>
        </w:rPr>
        <w:t xml:space="preserve"> predominantly being reproduced </w:t>
      </w:r>
      <w:r w:rsidR="00A563BD">
        <w:rPr>
          <w:sz w:val="24"/>
          <w:szCs w:val="24"/>
        </w:rPr>
        <w:t>(‘bounded’)</w:t>
      </w:r>
      <w:r w:rsidR="00D4152C">
        <w:rPr>
          <w:sz w:val="24"/>
          <w:szCs w:val="24"/>
        </w:rPr>
        <w:t>,</w:t>
      </w:r>
      <w:r w:rsidR="00A563BD">
        <w:rPr>
          <w:sz w:val="24"/>
          <w:szCs w:val="24"/>
        </w:rPr>
        <w:t xml:space="preserve"> </w:t>
      </w:r>
      <w:r w:rsidR="000B3499" w:rsidRPr="004F5A2C">
        <w:rPr>
          <w:i/>
          <w:sz w:val="24"/>
          <w:szCs w:val="24"/>
        </w:rPr>
        <w:t>or</w:t>
      </w:r>
      <w:r w:rsidR="000B3499">
        <w:rPr>
          <w:sz w:val="24"/>
          <w:szCs w:val="24"/>
        </w:rPr>
        <w:t xml:space="preserve"> </w:t>
      </w:r>
      <w:r w:rsidR="00D4152C">
        <w:rPr>
          <w:sz w:val="24"/>
          <w:szCs w:val="24"/>
        </w:rPr>
        <w:t>‘unbounded’, and therefore boundaries were</w:t>
      </w:r>
      <w:r w:rsidR="000B3499">
        <w:rPr>
          <w:sz w:val="24"/>
          <w:szCs w:val="24"/>
        </w:rPr>
        <w:t xml:space="preserve"> predominantly being weakened, and in what ways.</w:t>
      </w:r>
      <w:r w:rsidR="008713D1">
        <w:rPr>
          <w:sz w:val="24"/>
          <w:szCs w:val="24"/>
        </w:rPr>
        <w:t xml:space="preserve"> The </w:t>
      </w:r>
      <w:r w:rsidR="005717FB">
        <w:rPr>
          <w:sz w:val="24"/>
          <w:szCs w:val="24"/>
        </w:rPr>
        <w:t xml:space="preserve">diagrammatised </w:t>
      </w:r>
      <w:r w:rsidR="008713D1">
        <w:rPr>
          <w:sz w:val="24"/>
          <w:szCs w:val="24"/>
        </w:rPr>
        <w:t>conceptual framework</w:t>
      </w:r>
      <w:r w:rsidR="005411D1">
        <w:rPr>
          <w:sz w:val="24"/>
          <w:szCs w:val="24"/>
        </w:rPr>
        <w:t>, first</w:t>
      </w:r>
      <w:r w:rsidR="008713D1">
        <w:rPr>
          <w:sz w:val="24"/>
          <w:szCs w:val="24"/>
        </w:rPr>
        <w:t xml:space="preserve"> </w:t>
      </w:r>
      <w:r w:rsidR="005717FB">
        <w:rPr>
          <w:sz w:val="24"/>
          <w:szCs w:val="24"/>
        </w:rPr>
        <w:t>presented in Chapter 2 (</w:t>
      </w:r>
      <w:r w:rsidR="00463FA3" w:rsidRPr="00463FA3">
        <w:rPr>
          <w:sz w:val="24"/>
          <w:szCs w:val="24"/>
        </w:rPr>
        <w:fldChar w:fldCharType="begin"/>
      </w:r>
      <w:r w:rsidR="00463FA3" w:rsidRPr="00463FA3">
        <w:rPr>
          <w:sz w:val="24"/>
          <w:szCs w:val="24"/>
        </w:rPr>
        <w:instrText xml:space="preserve"> REF _Ref11859168 \h </w:instrText>
      </w:r>
      <w:r w:rsidR="00463FA3">
        <w:rPr>
          <w:sz w:val="24"/>
          <w:szCs w:val="24"/>
        </w:rPr>
        <w:instrText xml:space="preserve"> \* MERGEFORMAT </w:instrText>
      </w:r>
      <w:r w:rsidR="00463FA3" w:rsidRPr="00463FA3">
        <w:rPr>
          <w:sz w:val="24"/>
          <w:szCs w:val="24"/>
        </w:rPr>
      </w:r>
      <w:r w:rsidR="00463FA3" w:rsidRPr="00463FA3">
        <w:rPr>
          <w:sz w:val="24"/>
          <w:szCs w:val="24"/>
        </w:rPr>
        <w:fldChar w:fldCharType="separate"/>
      </w:r>
      <w:r w:rsidR="0011424E" w:rsidRPr="0011424E">
        <w:rPr>
          <w:sz w:val="24"/>
          <w:szCs w:val="24"/>
        </w:rPr>
        <w:t xml:space="preserve">Figure </w:t>
      </w:r>
      <w:r w:rsidR="0011424E" w:rsidRPr="0011424E">
        <w:rPr>
          <w:noProof/>
          <w:sz w:val="24"/>
          <w:szCs w:val="24"/>
        </w:rPr>
        <w:t>1</w:t>
      </w:r>
      <w:r w:rsidR="00463FA3" w:rsidRPr="00463FA3">
        <w:rPr>
          <w:sz w:val="24"/>
          <w:szCs w:val="24"/>
        </w:rPr>
        <w:fldChar w:fldCharType="end"/>
      </w:r>
      <w:r w:rsidR="00463FA3">
        <w:rPr>
          <w:sz w:val="24"/>
          <w:szCs w:val="24"/>
        </w:rPr>
        <w:t>)</w:t>
      </w:r>
      <w:r w:rsidR="005411D1">
        <w:rPr>
          <w:sz w:val="24"/>
          <w:szCs w:val="24"/>
        </w:rPr>
        <w:t xml:space="preserve"> </w:t>
      </w:r>
      <w:r w:rsidR="005717FB">
        <w:rPr>
          <w:sz w:val="24"/>
          <w:szCs w:val="24"/>
        </w:rPr>
        <w:t xml:space="preserve">and </w:t>
      </w:r>
      <w:r w:rsidR="005411D1">
        <w:rPr>
          <w:sz w:val="24"/>
          <w:szCs w:val="24"/>
        </w:rPr>
        <w:t>reproduced below (</w:t>
      </w:r>
      <w:r w:rsidR="005411D1" w:rsidRPr="005411D1">
        <w:rPr>
          <w:sz w:val="24"/>
          <w:szCs w:val="24"/>
        </w:rPr>
        <w:fldChar w:fldCharType="begin"/>
      </w:r>
      <w:r w:rsidR="005411D1" w:rsidRPr="005411D1">
        <w:rPr>
          <w:sz w:val="24"/>
          <w:szCs w:val="24"/>
        </w:rPr>
        <w:instrText xml:space="preserve"> REF _Ref16601036 \h </w:instrText>
      </w:r>
      <w:r w:rsidR="005411D1">
        <w:rPr>
          <w:sz w:val="24"/>
          <w:szCs w:val="24"/>
        </w:rPr>
        <w:instrText xml:space="preserve"> \* MERGEFORMAT </w:instrText>
      </w:r>
      <w:r w:rsidR="005411D1" w:rsidRPr="005411D1">
        <w:rPr>
          <w:sz w:val="24"/>
          <w:szCs w:val="24"/>
        </w:rPr>
      </w:r>
      <w:r w:rsidR="005411D1" w:rsidRPr="005411D1">
        <w:rPr>
          <w:sz w:val="24"/>
          <w:szCs w:val="24"/>
        </w:rPr>
        <w:fldChar w:fldCharType="separate"/>
      </w:r>
      <w:r w:rsidR="0011424E" w:rsidRPr="0011424E">
        <w:rPr>
          <w:sz w:val="24"/>
          <w:szCs w:val="24"/>
        </w:rPr>
        <w:t xml:space="preserve">Figure </w:t>
      </w:r>
      <w:r w:rsidR="0011424E" w:rsidRPr="0011424E">
        <w:rPr>
          <w:noProof/>
          <w:sz w:val="24"/>
          <w:szCs w:val="24"/>
        </w:rPr>
        <w:t>5</w:t>
      </w:r>
      <w:r w:rsidR="005411D1" w:rsidRPr="005411D1">
        <w:rPr>
          <w:sz w:val="24"/>
          <w:szCs w:val="24"/>
        </w:rPr>
        <w:fldChar w:fldCharType="end"/>
      </w:r>
      <w:r w:rsidR="005411D1">
        <w:rPr>
          <w:sz w:val="24"/>
          <w:szCs w:val="24"/>
        </w:rPr>
        <w:t>)</w:t>
      </w:r>
      <w:r w:rsidR="008A2EBE">
        <w:rPr>
          <w:sz w:val="24"/>
          <w:szCs w:val="24"/>
        </w:rPr>
        <w:t>,</w:t>
      </w:r>
      <w:r w:rsidR="008713D1">
        <w:rPr>
          <w:sz w:val="24"/>
          <w:szCs w:val="24"/>
        </w:rPr>
        <w:t xml:space="preserve"> </w:t>
      </w:r>
      <w:r w:rsidR="006A270C">
        <w:rPr>
          <w:sz w:val="24"/>
          <w:szCs w:val="24"/>
        </w:rPr>
        <w:t>help</w:t>
      </w:r>
      <w:r w:rsidR="007838B3">
        <w:rPr>
          <w:sz w:val="24"/>
          <w:szCs w:val="24"/>
        </w:rPr>
        <w:t>s</w:t>
      </w:r>
      <w:r w:rsidR="006A270C">
        <w:rPr>
          <w:sz w:val="24"/>
          <w:szCs w:val="24"/>
        </w:rPr>
        <w:t xml:space="preserve"> to clarify this point. </w:t>
      </w:r>
      <w:r w:rsidR="00AB4536">
        <w:rPr>
          <w:sz w:val="24"/>
          <w:szCs w:val="24"/>
        </w:rPr>
        <w:t>Boundary transactions take place in the contexts of research which a</w:t>
      </w:r>
      <w:r w:rsidR="00ED19B9">
        <w:rPr>
          <w:sz w:val="24"/>
          <w:szCs w:val="24"/>
        </w:rPr>
        <w:t xml:space="preserve">re more or less ‘bounded’. </w:t>
      </w:r>
    </w:p>
    <w:p w14:paraId="09D3B4E9" w14:textId="77777777" w:rsidR="005411D1" w:rsidRDefault="00051D58" w:rsidP="005411D1">
      <w:pPr>
        <w:keepNext/>
        <w:spacing w:after="120" w:line="360" w:lineRule="auto"/>
      </w:pPr>
      <w:r w:rsidRPr="00FA23AF">
        <w:rPr>
          <w:noProof/>
          <w:sz w:val="24"/>
          <w:szCs w:val="24"/>
          <w:lang w:eastAsia="zh-TW"/>
        </w:rPr>
        <w:drawing>
          <wp:inline distT="0" distB="0" distL="0" distR="0" wp14:anchorId="239A8B92" wp14:editId="5271E065">
            <wp:extent cx="5731510" cy="322389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23895"/>
                    </a:xfrm>
                    <a:prstGeom prst="rect">
                      <a:avLst/>
                    </a:prstGeom>
                  </pic:spPr>
                </pic:pic>
              </a:graphicData>
            </a:graphic>
          </wp:inline>
        </w:drawing>
      </w:r>
    </w:p>
    <w:p w14:paraId="27CBA5E4" w14:textId="3479ABDC" w:rsidR="00051D58" w:rsidRDefault="005411D1" w:rsidP="005411D1">
      <w:pPr>
        <w:pStyle w:val="Caption"/>
      </w:pPr>
      <w:bookmarkStart w:id="87" w:name="_Ref16601036"/>
      <w:bookmarkStart w:id="88" w:name="_Ref16601031"/>
      <w:bookmarkStart w:id="89" w:name="_Toc31702074"/>
      <w:r>
        <w:t xml:space="preserve">Figure </w:t>
      </w:r>
      <w:r w:rsidR="00A56355">
        <w:fldChar w:fldCharType="begin"/>
      </w:r>
      <w:r w:rsidR="00A56355">
        <w:instrText xml:space="preserve"> SEQ Figure \* ARABIC </w:instrText>
      </w:r>
      <w:r w:rsidR="00A56355">
        <w:fldChar w:fldCharType="separate"/>
      </w:r>
      <w:r w:rsidR="0011424E">
        <w:rPr>
          <w:noProof/>
        </w:rPr>
        <w:t>5</w:t>
      </w:r>
      <w:r w:rsidR="00A56355">
        <w:rPr>
          <w:noProof/>
        </w:rPr>
        <w:fldChar w:fldCharType="end"/>
      </w:r>
      <w:bookmarkEnd w:id="87"/>
      <w:r>
        <w:t>.</w:t>
      </w:r>
      <w:bookmarkEnd w:id="88"/>
      <w:r w:rsidR="007926B2">
        <w:t xml:space="preserve"> Conceptual framework of the functioning of research-related boundary transactions</w:t>
      </w:r>
      <w:bookmarkEnd w:id="89"/>
    </w:p>
    <w:p w14:paraId="333A4FA0" w14:textId="77777777" w:rsidR="000C49FD" w:rsidRPr="00012F9F" w:rsidRDefault="000C49FD" w:rsidP="000C49FD">
      <w:pPr>
        <w:pStyle w:val="Heading4"/>
      </w:pPr>
      <w:r>
        <w:t>Plotting the BoRs against the typology</w:t>
      </w:r>
    </w:p>
    <w:p w14:paraId="4F957D33" w14:textId="03F44C7F" w:rsidR="006C1DFC" w:rsidRPr="009C101C" w:rsidRDefault="00271D0B" w:rsidP="009C101C">
      <w:pPr>
        <w:spacing w:after="120" w:line="360" w:lineRule="auto"/>
        <w:rPr>
          <w:sz w:val="24"/>
          <w:szCs w:val="24"/>
        </w:rPr>
      </w:pPr>
      <w:r>
        <w:rPr>
          <w:sz w:val="24"/>
          <w:szCs w:val="24"/>
        </w:rPr>
        <w:t>Central to this task is</w:t>
      </w:r>
      <w:r w:rsidR="000449C8">
        <w:rPr>
          <w:sz w:val="24"/>
          <w:szCs w:val="24"/>
        </w:rPr>
        <w:t xml:space="preserve"> plotting all n=19 BoRs against the </w:t>
      </w:r>
      <w:r w:rsidR="00826071">
        <w:rPr>
          <w:sz w:val="24"/>
          <w:szCs w:val="24"/>
        </w:rPr>
        <w:t>typology adapted from McNie et al. (2016)</w:t>
      </w:r>
      <w:r w:rsidR="007E1621">
        <w:rPr>
          <w:rStyle w:val="FootnoteReference"/>
          <w:sz w:val="24"/>
          <w:szCs w:val="24"/>
        </w:rPr>
        <w:footnoteReference w:id="14"/>
      </w:r>
      <w:r w:rsidR="00826071">
        <w:rPr>
          <w:sz w:val="24"/>
          <w:szCs w:val="24"/>
        </w:rPr>
        <w:t xml:space="preserve">. </w:t>
      </w:r>
      <w:r w:rsidR="00062820" w:rsidRPr="00062820">
        <w:rPr>
          <w:sz w:val="24"/>
          <w:szCs w:val="24"/>
        </w:rPr>
        <w:fldChar w:fldCharType="begin"/>
      </w:r>
      <w:r w:rsidR="00062820" w:rsidRPr="00062820">
        <w:rPr>
          <w:sz w:val="24"/>
          <w:szCs w:val="24"/>
        </w:rPr>
        <w:instrText xml:space="preserve"> REF _Ref11662802 \h </w:instrText>
      </w:r>
      <w:r w:rsidR="00062820">
        <w:rPr>
          <w:sz w:val="24"/>
          <w:szCs w:val="24"/>
        </w:rPr>
        <w:instrText xml:space="preserve"> \* MERGEFORMAT </w:instrText>
      </w:r>
      <w:r w:rsidR="00062820" w:rsidRPr="00062820">
        <w:rPr>
          <w:sz w:val="24"/>
          <w:szCs w:val="24"/>
        </w:rPr>
      </w:r>
      <w:r w:rsidR="00062820" w:rsidRPr="00062820">
        <w:rPr>
          <w:sz w:val="24"/>
          <w:szCs w:val="24"/>
        </w:rPr>
        <w:fldChar w:fldCharType="separate"/>
      </w:r>
      <w:r w:rsidR="0011424E" w:rsidRPr="0011424E">
        <w:rPr>
          <w:sz w:val="24"/>
          <w:szCs w:val="24"/>
        </w:rPr>
        <w:t xml:space="preserve">Figure </w:t>
      </w:r>
      <w:r w:rsidR="0011424E" w:rsidRPr="0011424E">
        <w:rPr>
          <w:noProof/>
          <w:sz w:val="24"/>
          <w:szCs w:val="24"/>
        </w:rPr>
        <w:t>6</w:t>
      </w:r>
      <w:r w:rsidR="00062820" w:rsidRPr="00062820">
        <w:rPr>
          <w:sz w:val="24"/>
          <w:szCs w:val="24"/>
        </w:rPr>
        <w:fldChar w:fldCharType="end"/>
      </w:r>
      <w:r w:rsidR="00062820">
        <w:rPr>
          <w:sz w:val="24"/>
          <w:szCs w:val="24"/>
        </w:rPr>
        <w:t xml:space="preserve"> </w:t>
      </w:r>
      <w:r w:rsidR="00482AC1">
        <w:rPr>
          <w:sz w:val="24"/>
          <w:szCs w:val="24"/>
        </w:rPr>
        <w:t xml:space="preserve">shows an example of a </w:t>
      </w:r>
      <w:r w:rsidR="009C101C">
        <w:rPr>
          <w:sz w:val="24"/>
          <w:szCs w:val="24"/>
        </w:rPr>
        <w:t xml:space="preserve">fully </w:t>
      </w:r>
      <w:r w:rsidR="00482AC1">
        <w:rPr>
          <w:sz w:val="24"/>
          <w:szCs w:val="24"/>
        </w:rPr>
        <w:t>plotted typology</w:t>
      </w:r>
      <w:r w:rsidR="00166924">
        <w:rPr>
          <w:sz w:val="24"/>
          <w:szCs w:val="24"/>
        </w:rPr>
        <w:t>. The typology aims t</w:t>
      </w:r>
      <w:r w:rsidR="009C101C">
        <w:rPr>
          <w:sz w:val="24"/>
          <w:szCs w:val="24"/>
        </w:rPr>
        <w:t xml:space="preserve">o quantify my interpretations of the </w:t>
      </w:r>
      <w:r w:rsidR="009C101C">
        <w:rPr>
          <w:i/>
          <w:sz w:val="24"/>
          <w:szCs w:val="24"/>
        </w:rPr>
        <w:t xml:space="preserve">boundedness </w:t>
      </w:r>
      <w:r w:rsidR="000F5FEC">
        <w:rPr>
          <w:iCs/>
          <w:sz w:val="24"/>
          <w:szCs w:val="24"/>
        </w:rPr>
        <w:t xml:space="preserve">(as defined </w:t>
      </w:r>
      <w:r w:rsidR="006B27F1">
        <w:rPr>
          <w:iCs/>
          <w:sz w:val="24"/>
          <w:szCs w:val="24"/>
        </w:rPr>
        <w:t>in the final section of</w:t>
      </w:r>
      <w:r w:rsidR="000F5FEC">
        <w:rPr>
          <w:iCs/>
          <w:sz w:val="24"/>
          <w:szCs w:val="24"/>
        </w:rPr>
        <w:t xml:space="preserve"> Chapter 2 under the ‘Analytical Framework’</w:t>
      </w:r>
      <w:r w:rsidR="006B27F1">
        <w:rPr>
          <w:iCs/>
          <w:sz w:val="24"/>
          <w:szCs w:val="24"/>
        </w:rPr>
        <w:t xml:space="preserve"> sub-heading</w:t>
      </w:r>
      <w:r w:rsidR="000F5FEC">
        <w:rPr>
          <w:iCs/>
          <w:sz w:val="24"/>
          <w:szCs w:val="24"/>
        </w:rPr>
        <w:t xml:space="preserve">) </w:t>
      </w:r>
      <w:r w:rsidR="009C101C">
        <w:rPr>
          <w:sz w:val="24"/>
          <w:szCs w:val="24"/>
        </w:rPr>
        <w:t xml:space="preserve">of </w:t>
      </w:r>
      <w:r w:rsidR="00166924">
        <w:rPr>
          <w:sz w:val="24"/>
          <w:szCs w:val="24"/>
        </w:rPr>
        <w:t xml:space="preserve">a given BoR, taking into account the multidimensional complexity of </w:t>
      </w:r>
      <w:r w:rsidR="00D77D45">
        <w:rPr>
          <w:sz w:val="24"/>
          <w:szCs w:val="24"/>
        </w:rPr>
        <w:t>the research process</w:t>
      </w:r>
      <w:r w:rsidR="00A67DD8">
        <w:rPr>
          <w:sz w:val="24"/>
          <w:szCs w:val="24"/>
        </w:rPr>
        <w:t xml:space="preserve"> so that I can capture the possibility that </w:t>
      </w:r>
      <w:r w:rsidR="00CA638B">
        <w:rPr>
          <w:sz w:val="24"/>
          <w:szCs w:val="24"/>
        </w:rPr>
        <w:t>research might exhibit more ‘boundedness’ in some ways than in others</w:t>
      </w:r>
      <w:r w:rsidR="0073531B">
        <w:rPr>
          <w:sz w:val="24"/>
          <w:szCs w:val="24"/>
        </w:rPr>
        <w:t>.</w:t>
      </w:r>
      <w:r w:rsidR="00D16E5E">
        <w:rPr>
          <w:sz w:val="24"/>
          <w:szCs w:val="24"/>
        </w:rPr>
        <w:t xml:space="preserve"> </w:t>
      </w:r>
      <w:r w:rsidR="00D16E5E">
        <w:rPr>
          <w:sz w:val="24"/>
          <w:szCs w:val="24"/>
          <w:lang w:eastAsia="zh-TW"/>
        </w:rPr>
        <w:t xml:space="preserve">As </w:t>
      </w:r>
      <w:r w:rsidR="00D16E5E" w:rsidRPr="00062820">
        <w:rPr>
          <w:sz w:val="24"/>
          <w:szCs w:val="24"/>
        </w:rPr>
        <w:fldChar w:fldCharType="begin"/>
      </w:r>
      <w:r w:rsidR="00D16E5E" w:rsidRPr="00062820">
        <w:rPr>
          <w:sz w:val="24"/>
          <w:szCs w:val="24"/>
        </w:rPr>
        <w:instrText xml:space="preserve"> REF _Ref11662802 \h </w:instrText>
      </w:r>
      <w:r w:rsidR="00D16E5E">
        <w:rPr>
          <w:sz w:val="24"/>
          <w:szCs w:val="24"/>
        </w:rPr>
        <w:instrText xml:space="preserve"> \* MERGEFORMAT </w:instrText>
      </w:r>
      <w:r w:rsidR="00D16E5E" w:rsidRPr="00062820">
        <w:rPr>
          <w:sz w:val="24"/>
          <w:szCs w:val="24"/>
        </w:rPr>
      </w:r>
      <w:r w:rsidR="00D16E5E" w:rsidRPr="00062820">
        <w:rPr>
          <w:sz w:val="24"/>
          <w:szCs w:val="24"/>
        </w:rPr>
        <w:fldChar w:fldCharType="separate"/>
      </w:r>
      <w:r w:rsidR="0011424E" w:rsidRPr="0011424E">
        <w:rPr>
          <w:sz w:val="24"/>
          <w:szCs w:val="24"/>
        </w:rPr>
        <w:t xml:space="preserve">Figure </w:t>
      </w:r>
      <w:r w:rsidR="0011424E" w:rsidRPr="0011424E">
        <w:rPr>
          <w:noProof/>
          <w:sz w:val="24"/>
          <w:szCs w:val="24"/>
        </w:rPr>
        <w:t>6</w:t>
      </w:r>
      <w:r w:rsidR="00D16E5E" w:rsidRPr="00062820">
        <w:rPr>
          <w:sz w:val="24"/>
          <w:szCs w:val="24"/>
        </w:rPr>
        <w:fldChar w:fldCharType="end"/>
      </w:r>
      <w:r w:rsidR="00D16E5E">
        <w:rPr>
          <w:sz w:val="24"/>
          <w:szCs w:val="24"/>
        </w:rPr>
        <w:t xml:space="preserve"> shows</w:t>
      </w:r>
      <w:r w:rsidR="00D16E5E">
        <w:rPr>
          <w:sz w:val="24"/>
          <w:szCs w:val="24"/>
          <w:lang w:eastAsia="zh-TW"/>
        </w:rPr>
        <w:t>, plotting a BoR against the typology involves making a judgement about where the BoR lies on a spectrum of 1-5 for each of the fifteen attributes/activities, where 1 refers to the research being very ‘bounded’ on the given attribute/activity, and 5 being very ‘unbounded’ – t</w:t>
      </w:r>
      <w:r w:rsidR="00787758">
        <w:rPr>
          <w:sz w:val="24"/>
          <w:szCs w:val="24"/>
        </w:rPr>
        <w:t xml:space="preserve">he concept of ‘boundedness’ and my operationalisation of it is discussed in the </w:t>
      </w:r>
      <w:r w:rsidR="00787758">
        <w:rPr>
          <w:i/>
          <w:sz w:val="24"/>
          <w:szCs w:val="24"/>
        </w:rPr>
        <w:t xml:space="preserve">Analytical framework </w:t>
      </w:r>
      <w:r w:rsidR="00787758">
        <w:rPr>
          <w:sz w:val="24"/>
          <w:szCs w:val="24"/>
        </w:rPr>
        <w:t xml:space="preserve">section of Chapter 3 </w:t>
      </w:r>
      <w:r w:rsidR="00EC5345">
        <w:rPr>
          <w:sz w:val="24"/>
          <w:szCs w:val="24"/>
        </w:rPr>
        <w:t xml:space="preserve">(e.g. </w:t>
      </w:r>
      <w:r w:rsidR="00EC5345" w:rsidRPr="00EC5345">
        <w:rPr>
          <w:sz w:val="24"/>
          <w:szCs w:val="24"/>
        </w:rPr>
        <w:fldChar w:fldCharType="begin"/>
      </w:r>
      <w:r w:rsidR="00EC5345" w:rsidRPr="00EC5345">
        <w:rPr>
          <w:sz w:val="24"/>
          <w:szCs w:val="24"/>
        </w:rPr>
        <w:instrText xml:space="preserve"> REF _Ref7182115 \h </w:instrText>
      </w:r>
      <w:r w:rsidR="00EC5345">
        <w:rPr>
          <w:sz w:val="24"/>
          <w:szCs w:val="24"/>
        </w:rPr>
        <w:instrText xml:space="preserve"> \* MERGEFORMAT </w:instrText>
      </w:r>
      <w:r w:rsidR="00EC5345" w:rsidRPr="00EC5345">
        <w:rPr>
          <w:sz w:val="24"/>
          <w:szCs w:val="24"/>
        </w:rPr>
      </w:r>
      <w:r w:rsidR="00EC5345" w:rsidRPr="00EC5345">
        <w:rPr>
          <w:sz w:val="24"/>
          <w:szCs w:val="24"/>
        </w:rPr>
        <w:fldChar w:fldCharType="separate"/>
      </w:r>
      <w:r w:rsidR="0011424E" w:rsidRPr="0011424E">
        <w:rPr>
          <w:sz w:val="24"/>
          <w:szCs w:val="24"/>
        </w:rPr>
        <w:t xml:space="preserve">Table </w:t>
      </w:r>
      <w:r w:rsidR="0011424E" w:rsidRPr="0011424E">
        <w:rPr>
          <w:noProof/>
          <w:sz w:val="24"/>
          <w:szCs w:val="24"/>
        </w:rPr>
        <w:t>2</w:t>
      </w:r>
      <w:r w:rsidR="00EC5345" w:rsidRPr="00EC5345">
        <w:rPr>
          <w:sz w:val="24"/>
          <w:szCs w:val="24"/>
        </w:rPr>
        <w:fldChar w:fldCharType="end"/>
      </w:r>
      <w:r w:rsidR="00EC5345" w:rsidRPr="00EC5345">
        <w:rPr>
          <w:sz w:val="24"/>
          <w:szCs w:val="24"/>
        </w:rPr>
        <w:t>)</w:t>
      </w:r>
      <w:r w:rsidR="006F12B9">
        <w:rPr>
          <w:sz w:val="24"/>
          <w:szCs w:val="24"/>
        </w:rPr>
        <w:t>.</w:t>
      </w:r>
    </w:p>
    <w:tbl>
      <w:tblPr>
        <w:tblW w:w="7320" w:type="dxa"/>
        <w:tblLook w:val="04A0" w:firstRow="1" w:lastRow="0" w:firstColumn="1" w:lastColumn="0" w:noHBand="0" w:noVBand="1"/>
      </w:tblPr>
      <w:tblGrid>
        <w:gridCol w:w="2694"/>
        <w:gridCol w:w="4626"/>
      </w:tblGrid>
      <w:tr w:rsidR="00166924" w14:paraId="79ADB57D" w14:textId="77777777" w:rsidTr="00166924">
        <w:tc>
          <w:tcPr>
            <w:tcW w:w="2694" w:type="dxa"/>
            <w:tcBorders>
              <w:top w:val="single" w:sz="4" w:space="0" w:color="auto"/>
              <w:left w:val="single" w:sz="4" w:space="0" w:color="auto"/>
              <w:bottom w:val="single" w:sz="4" w:space="0" w:color="auto"/>
              <w:right w:val="single" w:sz="4" w:space="0" w:color="auto"/>
            </w:tcBorders>
          </w:tcPr>
          <w:p w14:paraId="6F0FAAAA" w14:textId="77777777" w:rsidR="00166924" w:rsidRPr="002B4060" w:rsidRDefault="00166924" w:rsidP="00DE3159">
            <w:pPr>
              <w:spacing w:after="0" w:line="240" w:lineRule="auto"/>
              <w:rPr>
                <w:b/>
                <w:sz w:val="24"/>
                <w:szCs w:val="24"/>
              </w:rPr>
            </w:pPr>
            <w:bookmarkStart w:id="90" w:name="_Ref533205880"/>
            <w:bookmarkStart w:id="91" w:name="_Toc536438884"/>
            <w:r w:rsidRPr="002B4060">
              <w:rPr>
                <w:b/>
                <w:sz w:val="24"/>
                <w:szCs w:val="24"/>
              </w:rPr>
              <w:t>Attribute</w:t>
            </w:r>
            <w:r>
              <w:rPr>
                <w:b/>
                <w:sz w:val="24"/>
                <w:szCs w:val="24"/>
              </w:rPr>
              <w:t>s/activities</w:t>
            </w:r>
          </w:p>
        </w:tc>
        <w:tc>
          <w:tcPr>
            <w:tcW w:w="4626" w:type="dxa"/>
            <w:tcBorders>
              <w:top w:val="single" w:sz="4" w:space="0" w:color="auto"/>
              <w:left w:val="single" w:sz="4" w:space="0" w:color="auto"/>
              <w:bottom w:val="single" w:sz="4" w:space="0" w:color="auto"/>
              <w:right w:val="single" w:sz="4" w:space="0" w:color="auto"/>
            </w:tcBorders>
          </w:tcPr>
          <w:p w14:paraId="4713307F" w14:textId="4E3E5C2F" w:rsidR="00166924" w:rsidRPr="00B8594F" w:rsidRDefault="00166924" w:rsidP="00DE3159">
            <w:pPr>
              <w:spacing w:after="0" w:line="240" w:lineRule="auto"/>
              <w:jc w:val="center"/>
              <w:rPr>
                <w:b/>
                <w:sz w:val="24"/>
                <w:szCs w:val="24"/>
              </w:rPr>
            </w:pPr>
            <w:r>
              <w:rPr>
                <w:b/>
                <w:sz w:val="24"/>
                <w:szCs w:val="24"/>
              </w:rPr>
              <w:t>‘Bounded’</w:t>
            </w:r>
            <w:r w:rsidRPr="00B8594F">
              <w:rPr>
                <w:b/>
                <w:sz w:val="24"/>
                <w:szCs w:val="24"/>
              </w:rPr>
              <w:t xml:space="preserve">                  </w:t>
            </w:r>
            <w:r>
              <w:rPr>
                <w:b/>
                <w:sz w:val="24"/>
                <w:szCs w:val="24"/>
              </w:rPr>
              <w:t xml:space="preserve">              ‘</w:t>
            </w:r>
            <w:r w:rsidRPr="00B8594F">
              <w:rPr>
                <w:b/>
                <w:sz w:val="24"/>
                <w:szCs w:val="24"/>
              </w:rPr>
              <w:t>U</w:t>
            </w:r>
            <w:r>
              <w:rPr>
                <w:b/>
                <w:sz w:val="24"/>
                <w:szCs w:val="24"/>
              </w:rPr>
              <w:t>nbounded’</w:t>
            </w:r>
          </w:p>
          <w:p w14:paraId="463851FA" w14:textId="77777777" w:rsidR="00166924" w:rsidRPr="00B8594F" w:rsidRDefault="00166924" w:rsidP="00DE3159">
            <w:pPr>
              <w:spacing w:after="0" w:line="240" w:lineRule="auto"/>
              <w:jc w:val="center"/>
              <w:rPr>
                <w:b/>
                <w:sz w:val="24"/>
                <w:szCs w:val="24"/>
              </w:rPr>
            </w:pPr>
            <w:r w:rsidRPr="00B8594F">
              <w:rPr>
                <w:b/>
                <w:sz w:val="24"/>
                <w:szCs w:val="24"/>
              </w:rPr>
              <w:t>1               2               3               4               5</w:t>
            </w:r>
          </w:p>
        </w:tc>
      </w:tr>
      <w:tr w:rsidR="00166924" w14:paraId="1C1C79DD" w14:textId="77777777" w:rsidTr="007C036C">
        <w:tc>
          <w:tcPr>
            <w:tcW w:w="2694" w:type="dxa"/>
            <w:tcBorders>
              <w:top w:val="single" w:sz="4" w:space="0" w:color="auto"/>
              <w:left w:val="single" w:sz="4" w:space="0" w:color="auto"/>
              <w:bottom w:val="single" w:sz="4" w:space="0" w:color="auto"/>
              <w:right w:val="single" w:sz="4" w:space="0" w:color="auto"/>
            </w:tcBorders>
            <w:shd w:val="clear" w:color="auto" w:fill="auto"/>
          </w:tcPr>
          <w:p w14:paraId="498DB1AB" w14:textId="77777777" w:rsidR="00166924" w:rsidRDefault="00166924" w:rsidP="00DE3159">
            <w:pPr>
              <w:spacing w:after="0" w:line="240" w:lineRule="auto"/>
              <w:rPr>
                <w:sz w:val="24"/>
                <w:szCs w:val="24"/>
              </w:rPr>
            </w:pPr>
            <w:r>
              <w:rPr>
                <w:sz w:val="24"/>
                <w:szCs w:val="24"/>
              </w:rPr>
              <w:t>Goals</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5BE5DB57" w14:textId="51F47146" w:rsidR="00166924" w:rsidRDefault="00166924" w:rsidP="00DE3159">
            <w:pPr>
              <w:spacing w:after="0" w:line="240" w:lineRule="auto"/>
              <w:rPr>
                <w:sz w:val="24"/>
                <w:szCs w:val="24"/>
              </w:rPr>
            </w:pPr>
            <w:r>
              <w:rPr>
                <w:sz w:val="24"/>
                <w:szCs w:val="24"/>
              </w:rPr>
              <w:t xml:space="preserve">                                    x              </w:t>
            </w:r>
          </w:p>
        </w:tc>
      </w:tr>
      <w:tr w:rsidR="00166924" w14:paraId="4D0CE54C" w14:textId="77777777" w:rsidTr="007C036C">
        <w:tc>
          <w:tcPr>
            <w:tcW w:w="2694" w:type="dxa"/>
            <w:tcBorders>
              <w:top w:val="single" w:sz="4" w:space="0" w:color="auto"/>
              <w:left w:val="single" w:sz="4" w:space="0" w:color="auto"/>
              <w:bottom w:val="single" w:sz="4" w:space="0" w:color="auto"/>
              <w:right w:val="single" w:sz="4" w:space="0" w:color="auto"/>
            </w:tcBorders>
            <w:shd w:val="clear" w:color="auto" w:fill="auto"/>
          </w:tcPr>
          <w:p w14:paraId="2AF1858F" w14:textId="77777777" w:rsidR="00166924" w:rsidRDefault="00166924" w:rsidP="00DE3159">
            <w:pPr>
              <w:spacing w:after="0" w:line="240" w:lineRule="auto"/>
              <w:rPr>
                <w:sz w:val="24"/>
                <w:szCs w:val="24"/>
              </w:rPr>
            </w:pPr>
            <w:r>
              <w:rPr>
                <w:sz w:val="24"/>
                <w:szCs w:val="24"/>
              </w:rPr>
              <w:t>Relevance</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0E9D8BE7" w14:textId="087980E1" w:rsidR="00166924" w:rsidRDefault="00166924" w:rsidP="00DE3159">
            <w:pPr>
              <w:spacing w:after="0" w:line="240" w:lineRule="auto"/>
              <w:rPr>
                <w:sz w:val="24"/>
                <w:szCs w:val="24"/>
              </w:rPr>
            </w:pPr>
            <w:r>
              <w:rPr>
                <w:sz w:val="24"/>
                <w:szCs w:val="24"/>
              </w:rPr>
              <w:t xml:space="preserve">                                    x                </w:t>
            </w:r>
          </w:p>
        </w:tc>
      </w:tr>
      <w:tr w:rsidR="00166924" w14:paraId="200DE31C" w14:textId="77777777" w:rsidTr="007C036C">
        <w:tc>
          <w:tcPr>
            <w:tcW w:w="2694" w:type="dxa"/>
            <w:tcBorders>
              <w:top w:val="single" w:sz="4" w:space="0" w:color="auto"/>
              <w:left w:val="single" w:sz="4" w:space="0" w:color="auto"/>
              <w:bottom w:val="single" w:sz="4" w:space="0" w:color="auto"/>
              <w:right w:val="single" w:sz="4" w:space="0" w:color="auto"/>
            </w:tcBorders>
            <w:shd w:val="clear" w:color="auto" w:fill="auto"/>
          </w:tcPr>
          <w:p w14:paraId="6DD724AB" w14:textId="77777777" w:rsidR="00166924" w:rsidRDefault="00166924" w:rsidP="00DE3159">
            <w:pPr>
              <w:spacing w:after="0" w:line="240" w:lineRule="auto"/>
              <w:rPr>
                <w:sz w:val="24"/>
                <w:szCs w:val="24"/>
              </w:rPr>
            </w:pPr>
            <w:r>
              <w:rPr>
                <w:sz w:val="24"/>
                <w:szCs w:val="24"/>
              </w:rPr>
              <w:t>Evaluation</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71A69E25" w14:textId="3C2C1276" w:rsidR="00166924" w:rsidRDefault="00166924" w:rsidP="00DE3159">
            <w:pPr>
              <w:spacing w:after="0" w:line="240" w:lineRule="auto"/>
              <w:rPr>
                <w:sz w:val="24"/>
                <w:szCs w:val="24"/>
              </w:rPr>
            </w:pPr>
            <w:r>
              <w:rPr>
                <w:sz w:val="24"/>
                <w:szCs w:val="24"/>
              </w:rPr>
              <w:t xml:space="preserve">                   x            </w:t>
            </w:r>
          </w:p>
        </w:tc>
      </w:tr>
      <w:tr w:rsidR="00166924" w14:paraId="64791405" w14:textId="77777777" w:rsidTr="007C036C">
        <w:tc>
          <w:tcPr>
            <w:tcW w:w="2694" w:type="dxa"/>
            <w:tcBorders>
              <w:top w:val="single" w:sz="4" w:space="0" w:color="auto"/>
              <w:left w:val="single" w:sz="4" w:space="0" w:color="auto"/>
              <w:bottom w:val="single" w:sz="4" w:space="0" w:color="auto"/>
              <w:right w:val="single" w:sz="4" w:space="0" w:color="auto"/>
            </w:tcBorders>
            <w:shd w:val="clear" w:color="auto" w:fill="auto"/>
          </w:tcPr>
          <w:p w14:paraId="3DEFB982" w14:textId="77777777" w:rsidR="00166924" w:rsidRDefault="00166924" w:rsidP="00DE3159">
            <w:pPr>
              <w:spacing w:after="0" w:line="240" w:lineRule="auto"/>
              <w:rPr>
                <w:sz w:val="24"/>
                <w:szCs w:val="24"/>
              </w:rPr>
            </w:pPr>
            <w:r>
              <w:rPr>
                <w:sz w:val="24"/>
                <w:szCs w:val="24"/>
              </w:rPr>
              <w:t>Outputs and outcomes</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30AC7E61" w14:textId="30DB17E1" w:rsidR="00166924" w:rsidRDefault="00166924" w:rsidP="00DE3159">
            <w:pPr>
              <w:spacing w:after="0" w:line="240" w:lineRule="auto"/>
              <w:rPr>
                <w:sz w:val="24"/>
                <w:szCs w:val="24"/>
              </w:rPr>
            </w:pPr>
            <w:r>
              <w:rPr>
                <w:sz w:val="24"/>
                <w:szCs w:val="24"/>
              </w:rPr>
              <w:t xml:space="preserve">                   x            </w:t>
            </w:r>
          </w:p>
        </w:tc>
      </w:tr>
      <w:tr w:rsidR="00166924" w14:paraId="2CB97D57" w14:textId="77777777" w:rsidTr="007C036C">
        <w:tc>
          <w:tcPr>
            <w:tcW w:w="2694" w:type="dxa"/>
            <w:tcBorders>
              <w:top w:val="single" w:sz="4" w:space="0" w:color="auto"/>
              <w:left w:val="single" w:sz="4" w:space="0" w:color="auto"/>
              <w:bottom w:val="single" w:sz="4" w:space="0" w:color="auto"/>
              <w:right w:val="single" w:sz="4" w:space="0" w:color="auto"/>
            </w:tcBorders>
            <w:shd w:val="clear" w:color="auto" w:fill="auto"/>
          </w:tcPr>
          <w:p w14:paraId="2AEB564D" w14:textId="77777777" w:rsidR="00166924" w:rsidRDefault="00166924" w:rsidP="00DE3159">
            <w:pPr>
              <w:spacing w:after="0" w:line="240" w:lineRule="auto"/>
              <w:rPr>
                <w:sz w:val="24"/>
                <w:szCs w:val="24"/>
              </w:rPr>
            </w:pPr>
            <w:r>
              <w:rPr>
                <w:sz w:val="24"/>
                <w:szCs w:val="24"/>
              </w:rPr>
              <w:t>Uncertainty</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215AA004" w14:textId="27662B88" w:rsidR="00166924" w:rsidRDefault="00166924" w:rsidP="00DE3159">
            <w:pPr>
              <w:spacing w:after="0" w:line="240" w:lineRule="auto"/>
              <w:rPr>
                <w:sz w:val="24"/>
                <w:szCs w:val="24"/>
              </w:rPr>
            </w:pPr>
            <w:r>
              <w:rPr>
                <w:sz w:val="24"/>
                <w:szCs w:val="24"/>
              </w:rPr>
              <w:t xml:space="preserve">                   x             </w:t>
            </w:r>
          </w:p>
        </w:tc>
      </w:tr>
      <w:tr w:rsidR="00166924" w14:paraId="4EE23CD0" w14:textId="77777777" w:rsidTr="007C036C">
        <w:tc>
          <w:tcPr>
            <w:tcW w:w="2694" w:type="dxa"/>
            <w:tcBorders>
              <w:top w:val="single" w:sz="4" w:space="0" w:color="auto"/>
              <w:left w:val="single" w:sz="4" w:space="0" w:color="auto"/>
              <w:bottom w:val="single" w:sz="4" w:space="0" w:color="auto"/>
              <w:right w:val="single" w:sz="4" w:space="0" w:color="auto"/>
            </w:tcBorders>
            <w:shd w:val="clear" w:color="auto" w:fill="auto"/>
          </w:tcPr>
          <w:p w14:paraId="1AA55FCD" w14:textId="77777777" w:rsidR="00166924" w:rsidRDefault="00166924" w:rsidP="00DE3159">
            <w:pPr>
              <w:spacing w:after="0" w:line="240" w:lineRule="auto"/>
              <w:rPr>
                <w:sz w:val="24"/>
                <w:szCs w:val="24"/>
              </w:rPr>
            </w:pPr>
            <w:r>
              <w:rPr>
                <w:sz w:val="24"/>
                <w:szCs w:val="24"/>
              </w:rPr>
              <w:t>Knowledge exchange</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5558E8A7" w14:textId="063C69A9" w:rsidR="00166924" w:rsidRPr="00F40D27" w:rsidRDefault="00166924" w:rsidP="007959AD">
            <w:pPr>
              <w:tabs>
                <w:tab w:val="center" w:pos="2205"/>
              </w:tabs>
              <w:spacing w:after="0" w:line="240" w:lineRule="auto"/>
              <w:rPr>
                <w:sz w:val="24"/>
                <w:szCs w:val="24"/>
              </w:rPr>
            </w:pPr>
            <w:r w:rsidRPr="00F40D27">
              <w:rPr>
                <w:sz w:val="24"/>
                <w:szCs w:val="24"/>
              </w:rPr>
              <w:t xml:space="preserve"> </w:t>
            </w:r>
            <w:r w:rsidRPr="00F40D27">
              <w:rPr>
                <w:sz w:val="24"/>
                <w:szCs w:val="24"/>
              </w:rPr>
              <w:tab/>
            </w:r>
            <w:r w:rsidR="00F40D27" w:rsidRPr="00F40D27">
              <w:rPr>
                <w:sz w:val="24"/>
                <w:szCs w:val="24"/>
              </w:rPr>
              <w:t>x</w:t>
            </w:r>
          </w:p>
        </w:tc>
      </w:tr>
      <w:tr w:rsidR="00166924" w14:paraId="0AC7ABD5" w14:textId="77777777" w:rsidTr="007C036C">
        <w:tc>
          <w:tcPr>
            <w:tcW w:w="2694" w:type="dxa"/>
            <w:tcBorders>
              <w:top w:val="single" w:sz="4" w:space="0" w:color="auto"/>
              <w:left w:val="single" w:sz="4" w:space="0" w:color="auto"/>
              <w:bottom w:val="single" w:sz="4" w:space="0" w:color="auto"/>
              <w:right w:val="single" w:sz="4" w:space="0" w:color="auto"/>
            </w:tcBorders>
            <w:shd w:val="clear" w:color="auto" w:fill="auto"/>
          </w:tcPr>
          <w:p w14:paraId="3CD66D50" w14:textId="77777777" w:rsidR="00166924" w:rsidRDefault="00166924" w:rsidP="00DE3159">
            <w:pPr>
              <w:spacing w:after="0" w:line="240" w:lineRule="auto"/>
              <w:rPr>
                <w:sz w:val="24"/>
                <w:szCs w:val="24"/>
              </w:rPr>
            </w:pPr>
            <w:r>
              <w:rPr>
                <w:sz w:val="24"/>
                <w:szCs w:val="24"/>
              </w:rPr>
              <w:t>Accessibility</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092C7D18" w14:textId="11723C75" w:rsidR="00166924" w:rsidRPr="00F40D27" w:rsidRDefault="00166924" w:rsidP="00DE3159">
            <w:pPr>
              <w:tabs>
                <w:tab w:val="left" w:pos="1227"/>
                <w:tab w:val="center" w:pos="2185"/>
                <w:tab w:val="left" w:pos="2595"/>
              </w:tabs>
              <w:spacing w:after="0" w:line="240" w:lineRule="auto"/>
              <w:rPr>
                <w:sz w:val="24"/>
                <w:szCs w:val="24"/>
              </w:rPr>
            </w:pPr>
            <w:r w:rsidRPr="00F40D27">
              <w:rPr>
                <w:sz w:val="24"/>
                <w:szCs w:val="24"/>
              </w:rPr>
              <w:t xml:space="preserve">                                    x </w:t>
            </w:r>
          </w:p>
        </w:tc>
      </w:tr>
      <w:tr w:rsidR="00166924" w14:paraId="79FD3164" w14:textId="77777777" w:rsidTr="007C036C">
        <w:tc>
          <w:tcPr>
            <w:tcW w:w="2694" w:type="dxa"/>
            <w:tcBorders>
              <w:top w:val="single" w:sz="4" w:space="0" w:color="auto"/>
              <w:left w:val="single" w:sz="4" w:space="0" w:color="auto"/>
              <w:bottom w:val="single" w:sz="4" w:space="0" w:color="auto"/>
              <w:right w:val="single" w:sz="4" w:space="0" w:color="auto"/>
            </w:tcBorders>
            <w:shd w:val="clear" w:color="auto" w:fill="auto"/>
          </w:tcPr>
          <w:p w14:paraId="0F5406CD" w14:textId="77777777" w:rsidR="00166924" w:rsidRDefault="00166924" w:rsidP="00DE3159">
            <w:pPr>
              <w:spacing w:after="0" w:line="240" w:lineRule="auto"/>
              <w:rPr>
                <w:sz w:val="24"/>
                <w:szCs w:val="24"/>
              </w:rPr>
            </w:pPr>
            <w:r>
              <w:rPr>
                <w:sz w:val="24"/>
                <w:szCs w:val="24"/>
              </w:rPr>
              <w:t>Boundary management</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2595AC3C" w14:textId="322F58A5" w:rsidR="00166924" w:rsidRPr="00F40D27" w:rsidRDefault="00166924" w:rsidP="00DE3159">
            <w:pPr>
              <w:spacing w:after="0" w:line="240" w:lineRule="auto"/>
              <w:rPr>
                <w:sz w:val="24"/>
                <w:szCs w:val="24"/>
              </w:rPr>
            </w:pPr>
            <w:r w:rsidRPr="00F40D27">
              <w:rPr>
                <w:sz w:val="24"/>
                <w:szCs w:val="24"/>
              </w:rPr>
              <w:t xml:space="preserve">                   x           </w:t>
            </w:r>
          </w:p>
        </w:tc>
      </w:tr>
      <w:tr w:rsidR="00166924" w14:paraId="4BD2297F" w14:textId="77777777" w:rsidTr="007C036C">
        <w:tc>
          <w:tcPr>
            <w:tcW w:w="2694" w:type="dxa"/>
            <w:tcBorders>
              <w:top w:val="single" w:sz="4" w:space="0" w:color="auto"/>
              <w:left w:val="single" w:sz="4" w:space="0" w:color="auto"/>
              <w:bottom w:val="single" w:sz="4" w:space="0" w:color="auto"/>
              <w:right w:val="single" w:sz="4" w:space="0" w:color="auto"/>
            </w:tcBorders>
            <w:shd w:val="clear" w:color="auto" w:fill="auto"/>
          </w:tcPr>
          <w:p w14:paraId="5E6486E5" w14:textId="77777777" w:rsidR="00166924" w:rsidRDefault="00166924" w:rsidP="00DE3159">
            <w:pPr>
              <w:spacing w:after="0" w:line="240" w:lineRule="auto"/>
              <w:rPr>
                <w:sz w:val="24"/>
                <w:szCs w:val="24"/>
              </w:rPr>
            </w:pPr>
            <w:r>
              <w:rPr>
                <w:sz w:val="24"/>
                <w:szCs w:val="24"/>
              </w:rPr>
              <w:t>Network</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5197E8FE" w14:textId="3DE1A5E2" w:rsidR="00166924" w:rsidRPr="00F40D27" w:rsidRDefault="00166924" w:rsidP="00DE3159">
            <w:pPr>
              <w:spacing w:after="0" w:line="240" w:lineRule="auto"/>
              <w:rPr>
                <w:sz w:val="24"/>
                <w:szCs w:val="24"/>
              </w:rPr>
            </w:pPr>
            <w:r w:rsidRPr="00F40D27">
              <w:rPr>
                <w:sz w:val="24"/>
                <w:szCs w:val="24"/>
              </w:rPr>
              <w:t xml:space="preserve">                                    x              </w:t>
            </w:r>
          </w:p>
        </w:tc>
      </w:tr>
      <w:tr w:rsidR="00166924" w14:paraId="28F82404" w14:textId="77777777" w:rsidTr="007C036C">
        <w:tc>
          <w:tcPr>
            <w:tcW w:w="2694" w:type="dxa"/>
            <w:tcBorders>
              <w:top w:val="single" w:sz="4" w:space="0" w:color="auto"/>
              <w:left w:val="single" w:sz="4" w:space="0" w:color="auto"/>
              <w:bottom w:val="single" w:sz="4" w:space="0" w:color="auto"/>
              <w:right w:val="single" w:sz="4" w:space="0" w:color="auto"/>
            </w:tcBorders>
            <w:shd w:val="clear" w:color="auto" w:fill="auto"/>
          </w:tcPr>
          <w:p w14:paraId="77DEBD37" w14:textId="77777777" w:rsidR="00166924" w:rsidRDefault="00166924" w:rsidP="00DE3159">
            <w:pPr>
              <w:spacing w:after="0" w:line="240" w:lineRule="auto"/>
              <w:rPr>
                <w:sz w:val="24"/>
                <w:szCs w:val="24"/>
              </w:rPr>
            </w:pPr>
            <w:r>
              <w:rPr>
                <w:sz w:val="24"/>
                <w:szCs w:val="24"/>
              </w:rPr>
              <w:t>Flexibility</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370DD6D9" w14:textId="0FC15E14" w:rsidR="00166924" w:rsidRDefault="00166924" w:rsidP="00DE3159">
            <w:pPr>
              <w:spacing w:after="0" w:line="240" w:lineRule="auto"/>
              <w:rPr>
                <w:sz w:val="24"/>
                <w:szCs w:val="24"/>
              </w:rPr>
            </w:pPr>
            <w:r>
              <w:rPr>
                <w:sz w:val="24"/>
                <w:szCs w:val="24"/>
              </w:rPr>
              <w:t xml:space="preserve">                   x </w:t>
            </w:r>
          </w:p>
        </w:tc>
      </w:tr>
      <w:tr w:rsidR="00166924" w14:paraId="7B7F5D47" w14:textId="77777777" w:rsidTr="007C036C">
        <w:tc>
          <w:tcPr>
            <w:tcW w:w="2694" w:type="dxa"/>
            <w:tcBorders>
              <w:top w:val="single" w:sz="4" w:space="0" w:color="auto"/>
              <w:left w:val="single" w:sz="4" w:space="0" w:color="auto"/>
              <w:bottom w:val="single" w:sz="4" w:space="0" w:color="auto"/>
              <w:right w:val="single" w:sz="4" w:space="0" w:color="auto"/>
            </w:tcBorders>
            <w:shd w:val="clear" w:color="auto" w:fill="auto"/>
          </w:tcPr>
          <w:p w14:paraId="25169535" w14:textId="77777777" w:rsidR="00166924" w:rsidRDefault="00166924" w:rsidP="00DE3159">
            <w:pPr>
              <w:spacing w:after="0" w:line="240" w:lineRule="auto"/>
              <w:rPr>
                <w:sz w:val="24"/>
                <w:szCs w:val="24"/>
              </w:rPr>
            </w:pPr>
            <w:r>
              <w:rPr>
                <w:sz w:val="24"/>
                <w:szCs w:val="24"/>
              </w:rPr>
              <w:t>Social capital</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6E66DED4" w14:textId="0B337827" w:rsidR="00166924" w:rsidRDefault="00166924" w:rsidP="00DE3159">
            <w:pPr>
              <w:spacing w:after="0" w:line="240" w:lineRule="auto"/>
              <w:rPr>
                <w:sz w:val="24"/>
                <w:szCs w:val="24"/>
              </w:rPr>
            </w:pPr>
            <w:r>
              <w:rPr>
                <w:sz w:val="24"/>
                <w:szCs w:val="24"/>
              </w:rPr>
              <w:t xml:space="preserve">x                                </w:t>
            </w:r>
          </w:p>
        </w:tc>
      </w:tr>
      <w:tr w:rsidR="00166924" w14:paraId="1B349EE1" w14:textId="77777777" w:rsidTr="007C036C">
        <w:tc>
          <w:tcPr>
            <w:tcW w:w="2694" w:type="dxa"/>
            <w:tcBorders>
              <w:top w:val="single" w:sz="4" w:space="0" w:color="auto"/>
              <w:left w:val="single" w:sz="4" w:space="0" w:color="auto"/>
              <w:bottom w:val="single" w:sz="4" w:space="0" w:color="auto"/>
              <w:right w:val="single" w:sz="4" w:space="0" w:color="auto"/>
            </w:tcBorders>
            <w:shd w:val="clear" w:color="auto" w:fill="auto"/>
          </w:tcPr>
          <w:p w14:paraId="56AA0420" w14:textId="77777777" w:rsidR="00166924" w:rsidRDefault="00166924" w:rsidP="00DE3159">
            <w:pPr>
              <w:spacing w:after="0" w:line="240" w:lineRule="auto"/>
              <w:rPr>
                <w:sz w:val="24"/>
                <w:szCs w:val="24"/>
              </w:rPr>
            </w:pPr>
            <w:r>
              <w:rPr>
                <w:sz w:val="24"/>
                <w:szCs w:val="24"/>
              </w:rPr>
              <w:t>Disciplinary focus</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536D17BD" w14:textId="027CFA06" w:rsidR="00166924" w:rsidRDefault="00166924" w:rsidP="00DE3159">
            <w:pPr>
              <w:spacing w:after="0" w:line="240" w:lineRule="auto"/>
              <w:rPr>
                <w:sz w:val="24"/>
                <w:szCs w:val="24"/>
              </w:rPr>
            </w:pPr>
            <w:r>
              <w:rPr>
                <w:sz w:val="24"/>
                <w:szCs w:val="24"/>
              </w:rPr>
              <w:t xml:space="preserve">                    x            </w:t>
            </w:r>
          </w:p>
        </w:tc>
      </w:tr>
      <w:tr w:rsidR="00166924" w14:paraId="7620F150" w14:textId="77777777" w:rsidTr="007C036C">
        <w:tc>
          <w:tcPr>
            <w:tcW w:w="2694" w:type="dxa"/>
            <w:tcBorders>
              <w:top w:val="single" w:sz="4" w:space="0" w:color="auto"/>
              <w:left w:val="single" w:sz="4" w:space="0" w:color="auto"/>
              <w:bottom w:val="single" w:sz="4" w:space="0" w:color="auto"/>
              <w:right w:val="single" w:sz="4" w:space="0" w:color="auto"/>
            </w:tcBorders>
            <w:shd w:val="clear" w:color="auto" w:fill="auto"/>
          </w:tcPr>
          <w:p w14:paraId="1B91A05E" w14:textId="77777777" w:rsidR="00166924" w:rsidRDefault="00166924" w:rsidP="00DE3159">
            <w:pPr>
              <w:spacing w:after="0" w:line="240" w:lineRule="auto"/>
              <w:rPr>
                <w:sz w:val="24"/>
                <w:szCs w:val="24"/>
              </w:rPr>
            </w:pPr>
            <w:r>
              <w:rPr>
                <w:sz w:val="24"/>
                <w:szCs w:val="24"/>
              </w:rPr>
              <w:t>Expertise</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3CC1E953" w14:textId="741AAD11" w:rsidR="00166924" w:rsidRDefault="00F40D27" w:rsidP="00DE3159">
            <w:pPr>
              <w:spacing w:after="0" w:line="240" w:lineRule="auto"/>
              <w:rPr>
                <w:sz w:val="24"/>
                <w:szCs w:val="24"/>
              </w:rPr>
            </w:pPr>
            <w:r>
              <w:rPr>
                <w:sz w:val="24"/>
                <w:szCs w:val="24"/>
              </w:rPr>
              <w:t>x</w:t>
            </w:r>
          </w:p>
        </w:tc>
      </w:tr>
      <w:tr w:rsidR="00166924" w14:paraId="3BE01C65" w14:textId="77777777" w:rsidTr="007C036C">
        <w:tc>
          <w:tcPr>
            <w:tcW w:w="2694" w:type="dxa"/>
            <w:tcBorders>
              <w:top w:val="single" w:sz="4" w:space="0" w:color="auto"/>
              <w:left w:val="single" w:sz="4" w:space="0" w:color="auto"/>
              <w:bottom w:val="single" w:sz="4" w:space="0" w:color="auto"/>
              <w:right w:val="single" w:sz="4" w:space="0" w:color="auto"/>
            </w:tcBorders>
            <w:shd w:val="clear" w:color="auto" w:fill="auto"/>
          </w:tcPr>
          <w:p w14:paraId="062A8AFE" w14:textId="77777777" w:rsidR="00166924" w:rsidRDefault="00166924" w:rsidP="00DE3159">
            <w:pPr>
              <w:spacing w:after="0" w:line="240" w:lineRule="auto"/>
              <w:rPr>
                <w:sz w:val="24"/>
                <w:szCs w:val="24"/>
              </w:rPr>
            </w:pPr>
            <w:r>
              <w:rPr>
                <w:sz w:val="24"/>
                <w:szCs w:val="24"/>
              </w:rPr>
              <w:t>Learning</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2922ECB8" w14:textId="3EDEAB35" w:rsidR="00166924" w:rsidRDefault="00681890" w:rsidP="00DE3159">
            <w:pPr>
              <w:keepNext/>
              <w:spacing w:after="0" w:line="240" w:lineRule="auto"/>
              <w:rPr>
                <w:sz w:val="24"/>
                <w:szCs w:val="24"/>
              </w:rPr>
            </w:pPr>
            <w:r>
              <w:rPr>
                <w:sz w:val="24"/>
                <w:szCs w:val="24"/>
              </w:rPr>
              <w:t>x</w:t>
            </w:r>
          </w:p>
        </w:tc>
      </w:tr>
      <w:tr w:rsidR="00166924" w14:paraId="4909F60E" w14:textId="77777777" w:rsidTr="007C036C">
        <w:tc>
          <w:tcPr>
            <w:tcW w:w="2694" w:type="dxa"/>
            <w:tcBorders>
              <w:top w:val="single" w:sz="4" w:space="0" w:color="auto"/>
              <w:left w:val="single" w:sz="4" w:space="0" w:color="auto"/>
              <w:bottom w:val="single" w:sz="4" w:space="0" w:color="auto"/>
              <w:right w:val="single" w:sz="4" w:space="0" w:color="auto"/>
            </w:tcBorders>
            <w:shd w:val="clear" w:color="auto" w:fill="auto"/>
          </w:tcPr>
          <w:p w14:paraId="7752DB34" w14:textId="77777777" w:rsidR="00166924" w:rsidRDefault="00166924" w:rsidP="00DE3159">
            <w:pPr>
              <w:spacing w:after="0" w:line="240" w:lineRule="auto"/>
              <w:rPr>
                <w:sz w:val="24"/>
                <w:szCs w:val="24"/>
              </w:rPr>
            </w:pPr>
            <w:r>
              <w:rPr>
                <w:sz w:val="24"/>
                <w:szCs w:val="24"/>
              </w:rPr>
              <w:t>Human capital</w:t>
            </w:r>
          </w:p>
        </w:tc>
        <w:tc>
          <w:tcPr>
            <w:tcW w:w="4626" w:type="dxa"/>
            <w:tcBorders>
              <w:top w:val="single" w:sz="4" w:space="0" w:color="auto"/>
              <w:left w:val="single" w:sz="4" w:space="0" w:color="auto"/>
              <w:bottom w:val="single" w:sz="4" w:space="0" w:color="auto"/>
              <w:right w:val="single" w:sz="4" w:space="0" w:color="auto"/>
            </w:tcBorders>
            <w:shd w:val="clear" w:color="auto" w:fill="auto"/>
          </w:tcPr>
          <w:p w14:paraId="40B05DC4" w14:textId="2E7CCBC1" w:rsidR="00166924" w:rsidRDefault="00166924" w:rsidP="00594BAB">
            <w:pPr>
              <w:keepNext/>
              <w:spacing w:after="0" w:line="240" w:lineRule="auto"/>
              <w:rPr>
                <w:sz w:val="24"/>
                <w:szCs w:val="24"/>
              </w:rPr>
            </w:pPr>
            <w:r>
              <w:rPr>
                <w:sz w:val="24"/>
                <w:szCs w:val="24"/>
              </w:rPr>
              <w:t xml:space="preserve">                    </w:t>
            </w:r>
            <w:r w:rsidR="00681890">
              <w:rPr>
                <w:sz w:val="24"/>
                <w:szCs w:val="24"/>
              </w:rPr>
              <w:t>x</w:t>
            </w:r>
          </w:p>
        </w:tc>
      </w:tr>
    </w:tbl>
    <w:p w14:paraId="6DEDC593" w14:textId="7A44FC37" w:rsidR="008C7D5D" w:rsidRDefault="00594BAB" w:rsidP="00594BAB">
      <w:pPr>
        <w:pStyle w:val="Caption"/>
        <w:rPr>
          <w:sz w:val="24"/>
          <w:szCs w:val="24"/>
        </w:rPr>
      </w:pPr>
      <w:bookmarkStart w:id="92" w:name="_Ref11662802"/>
      <w:bookmarkStart w:id="93" w:name="_Toc31702075"/>
      <w:bookmarkEnd w:id="90"/>
      <w:bookmarkEnd w:id="91"/>
      <w:r>
        <w:t xml:space="preserve">Figure </w:t>
      </w:r>
      <w:r w:rsidR="00885373">
        <w:rPr>
          <w:noProof/>
        </w:rPr>
        <w:fldChar w:fldCharType="begin"/>
      </w:r>
      <w:r w:rsidR="00885373">
        <w:rPr>
          <w:noProof/>
        </w:rPr>
        <w:instrText xml:space="preserve"> SEQ Figure \* ARABIC </w:instrText>
      </w:r>
      <w:r w:rsidR="00885373">
        <w:rPr>
          <w:noProof/>
        </w:rPr>
        <w:fldChar w:fldCharType="separate"/>
      </w:r>
      <w:r w:rsidR="0011424E">
        <w:rPr>
          <w:noProof/>
        </w:rPr>
        <w:t>6</w:t>
      </w:r>
      <w:r w:rsidR="00885373">
        <w:rPr>
          <w:noProof/>
        </w:rPr>
        <w:fldChar w:fldCharType="end"/>
      </w:r>
      <w:bookmarkEnd w:id="92"/>
      <w:r>
        <w:t>. Example plotted typology</w:t>
      </w:r>
      <w:bookmarkEnd w:id="93"/>
    </w:p>
    <w:p w14:paraId="24D49092" w14:textId="77777777" w:rsidR="00D560D2" w:rsidRDefault="003F3F0C" w:rsidP="00D46C6E">
      <w:pPr>
        <w:spacing w:after="120" w:line="360" w:lineRule="auto"/>
        <w:rPr>
          <w:sz w:val="24"/>
          <w:szCs w:val="24"/>
        </w:rPr>
      </w:pPr>
      <w:r>
        <w:rPr>
          <w:sz w:val="24"/>
          <w:szCs w:val="24"/>
        </w:rPr>
        <w:t xml:space="preserve">As McNie et al. (2016) emphasise, plotting the typology is inevitably “a subjective activity” </w:t>
      </w:r>
      <w:r>
        <w:rPr>
          <w:sz w:val="24"/>
          <w:szCs w:val="24"/>
        </w:rPr>
        <w:fldChar w:fldCharType="begin"/>
      </w:r>
      <w:r>
        <w:rPr>
          <w:sz w:val="24"/>
          <w:szCs w:val="24"/>
        </w:rPr>
        <w:instrText xml:space="preserve"> ADDIN EN.CITE &lt;EndNote&gt;&lt;Cite ExcludeAuth="1" ExcludeYear="1"&gt;&lt;Author&gt;McNie&lt;/Author&gt;&lt;Year&gt;2016&lt;/Year&gt;&lt;IDText&gt;Improving the public value of science: A typology to inform discussion, design and implementation of research&lt;/IDText&gt;&lt;Pages&gt;891&lt;/Pages&gt;&lt;DisplayText&gt;(p. 891)&lt;/DisplayText&gt;&lt;record&gt;&lt;urls&gt;&lt;related-urls&gt;&lt;url&gt;https://www.scopus.com/inward/record.uri?eid=2-s2.0-84959431924&amp;amp;partnerID=40&amp;amp;md5=6e4fc01d19d1b61b09084e6d6aa244db&lt;/url&gt;&lt;/related-urls&gt;&lt;/urls&gt;&lt;work-type&gt;Article&lt;/work-type&gt;&lt;titles&gt;&lt;title&gt;Improving the public value of science: A typology to inform discussion, design and implementation of research&lt;/title&gt;&lt;secondary-title&gt;Research Policy&lt;/secondary-title&gt;&lt;/titles&gt;&lt;pages&gt;884-895&lt;/pages&gt;&lt;number&gt;4&lt;/number&gt;&lt;contributors&gt;&lt;authors&gt;&lt;author&gt;McNie, E. C.&lt;/author&gt;&lt;author&gt;Parris, A.&lt;/author&gt;&lt;author&gt;Sarewitz, D.&lt;/author&gt;&lt;/authors&gt;&lt;/contributors&gt;&lt;added-date format="utc"&gt;1473704837&lt;/added-date&gt;&lt;ref-type name="Journal Article"&gt;17&lt;/ref-type&gt;&lt;dates&gt;&lt;year&gt;2016&lt;/year&gt;&lt;/dates&gt;&lt;rec-number&gt;3484&lt;/rec-number&gt;&lt;last-updated-date format="utc"&gt;1473704837&lt;/last-updated-date&gt;&lt;electronic-resource-num&gt;10.1016/j.respol.2016.01.004&lt;/electronic-resource-num&gt;&lt;volume&gt;45&lt;/volume&gt;&lt;remote-database-name&gt;Scopus&lt;/remote-database-name&gt;&lt;/record&gt;&lt;/Cite&gt;&lt;/EndNote&gt;</w:instrText>
      </w:r>
      <w:r>
        <w:rPr>
          <w:sz w:val="24"/>
          <w:szCs w:val="24"/>
        </w:rPr>
        <w:fldChar w:fldCharType="separate"/>
      </w:r>
      <w:r>
        <w:rPr>
          <w:noProof/>
          <w:sz w:val="24"/>
          <w:szCs w:val="24"/>
        </w:rPr>
        <w:t>(p. 891)</w:t>
      </w:r>
      <w:r>
        <w:rPr>
          <w:sz w:val="24"/>
          <w:szCs w:val="24"/>
        </w:rPr>
        <w:fldChar w:fldCharType="end"/>
      </w:r>
      <w:r>
        <w:rPr>
          <w:sz w:val="24"/>
          <w:szCs w:val="24"/>
        </w:rPr>
        <w:t xml:space="preserve">. However, I made myself well-informed to make these judgements through my intensive reading of the documentary data, as well as gaining insights directly from relevant researchers via interview (for fourteen of the nineteen BoRs). Throughout the plotting process, I frequently went back and forth comparing values I had plotted for different BoRs and different phases to check that all of the values plotted reflected my best judgement, and that my standards were not changing over time. After I completed plotting all values, I went back to the beginning and checked each value once more in light of having now got the perspective of the whole set, and there were some values that I altered at this stage. All of the n=19 BoRs’ plotted typologies are presented in Appendix D. </w:t>
      </w:r>
    </w:p>
    <w:p w14:paraId="0F329281" w14:textId="2BFD05CF" w:rsidR="00D46C6E" w:rsidRPr="00D46C6E" w:rsidRDefault="008F3893" w:rsidP="00D46C6E">
      <w:pPr>
        <w:spacing w:after="120" w:line="360" w:lineRule="auto"/>
        <w:rPr>
          <w:sz w:val="24"/>
          <w:szCs w:val="24"/>
        </w:rPr>
      </w:pPr>
      <w:r>
        <w:rPr>
          <w:sz w:val="24"/>
          <w:szCs w:val="24"/>
        </w:rPr>
        <w:t>Two</w:t>
      </w:r>
      <w:r w:rsidR="00D46C6E">
        <w:rPr>
          <w:sz w:val="24"/>
          <w:szCs w:val="24"/>
        </w:rPr>
        <w:t xml:space="preserve"> further </w:t>
      </w:r>
      <w:r>
        <w:rPr>
          <w:sz w:val="24"/>
          <w:szCs w:val="24"/>
        </w:rPr>
        <w:t xml:space="preserve">points should be made </w:t>
      </w:r>
      <w:r w:rsidR="00B87045">
        <w:rPr>
          <w:sz w:val="24"/>
          <w:szCs w:val="24"/>
        </w:rPr>
        <w:t>about</w:t>
      </w:r>
      <w:r w:rsidR="00D46C6E">
        <w:rPr>
          <w:sz w:val="24"/>
          <w:szCs w:val="24"/>
        </w:rPr>
        <w:t xml:space="preserve"> the </w:t>
      </w:r>
      <w:r w:rsidR="00973A0B">
        <w:rPr>
          <w:sz w:val="24"/>
          <w:szCs w:val="24"/>
        </w:rPr>
        <w:t xml:space="preserve">typology analysis of the </w:t>
      </w:r>
      <w:r w:rsidR="00BA5462">
        <w:rPr>
          <w:sz w:val="24"/>
          <w:szCs w:val="24"/>
        </w:rPr>
        <w:t>n=1</w:t>
      </w:r>
      <w:r w:rsidR="00D46C6E">
        <w:rPr>
          <w:sz w:val="24"/>
          <w:szCs w:val="24"/>
        </w:rPr>
        <w:t xml:space="preserve">9 </w:t>
      </w:r>
      <w:r w:rsidR="00BA5462">
        <w:rPr>
          <w:sz w:val="24"/>
          <w:szCs w:val="24"/>
        </w:rPr>
        <w:t xml:space="preserve">BoRs and </w:t>
      </w:r>
      <w:r w:rsidR="00D46C6E">
        <w:rPr>
          <w:sz w:val="24"/>
          <w:szCs w:val="24"/>
        </w:rPr>
        <w:t xml:space="preserve">typologies before describing </w:t>
      </w:r>
      <w:r w:rsidR="00BA5462">
        <w:rPr>
          <w:sz w:val="24"/>
          <w:szCs w:val="24"/>
        </w:rPr>
        <w:t xml:space="preserve">the way in which </w:t>
      </w:r>
      <w:r w:rsidR="007D56AA">
        <w:rPr>
          <w:sz w:val="24"/>
          <w:szCs w:val="24"/>
        </w:rPr>
        <w:t xml:space="preserve">I used the </w:t>
      </w:r>
      <w:r w:rsidR="009B000C">
        <w:rPr>
          <w:sz w:val="24"/>
          <w:szCs w:val="24"/>
        </w:rPr>
        <w:t xml:space="preserve">aggregated </w:t>
      </w:r>
      <w:r w:rsidR="007D56AA">
        <w:rPr>
          <w:sz w:val="24"/>
          <w:szCs w:val="24"/>
        </w:rPr>
        <w:t xml:space="preserve">typology data for </w:t>
      </w:r>
      <w:r w:rsidR="009B000C" w:rsidRPr="00AB13DA">
        <w:rPr>
          <w:sz w:val="24"/>
          <w:szCs w:val="24"/>
        </w:rPr>
        <w:t>‘interpretative quantitative’</w:t>
      </w:r>
      <w:r w:rsidR="009B000C">
        <w:rPr>
          <w:sz w:val="24"/>
          <w:szCs w:val="24"/>
        </w:rPr>
        <w:t xml:space="preserve"> analysis</w:t>
      </w:r>
      <w:r w:rsidR="009B000C" w:rsidRPr="00AB13DA">
        <w:rPr>
          <w:sz w:val="24"/>
          <w:szCs w:val="24"/>
        </w:rPr>
        <w:t xml:space="preserve"> </w:t>
      </w:r>
      <w:r w:rsidR="009B000C" w:rsidRPr="00AB13DA">
        <w:rPr>
          <w:sz w:val="24"/>
          <w:szCs w:val="24"/>
        </w:rPr>
        <w:fldChar w:fldCharType="begin">
          <w:fldData xml:space="preserve">PEVuZE5vdGU+PENpdGU+PEF1dGhvcj5CYWJvbmVzPC9BdXRob3I+PFllYXI+MjAxNjwvWWVhcj48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</w:fldData>
        </w:fldChar>
      </w:r>
      <w:r w:rsidR="009B000C" w:rsidRPr="00AB13DA">
        <w:rPr>
          <w:sz w:val="24"/>
          <w:szCs w:val="24"/>
        </w:rPr>
        <w:instrText xml:space="preserve"> ADDIN EN.CITE </w:instrText>
      </w:r>
      <w:r w:rsidR="009B000C" w:rsidRPr="00AB13DA">
        <w:rPr>
          <w:sz w:val="24"/>
          <w:szCs w:val="24"/>
        </w:rPr>
        <w:fldChar w:fldCharType="begin">
          <w:fldData xml:space="preserve">PEVuZE5vdGU+PENpdGU+PEF1dGhvcj5CYWJvbmVzPC9BdXRob3I+PFllYXI+MjAxNjwvWWVhcj48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</w:fldData>
        </w:fldChar>
      </w:r>
      <w:r w:rsidR="009B000C" w:rsidRPr="00AB13DA">
        <w:rPr>
          <w:sz w:val="24"/>
          <w:szCs w:val="24"/>
        </w:rPr>
        <w:instrText xml:space="preserve"> ADDIN EN.CITE.DATA </w:instrText>
      </w:r>
      <w:r w:rsidR="009B000C" w:rsidRPr="00AB13DA">
        <w:rPr>
          <w:sz w:val="24"/>
          <w:szCs w:val="24"/>
        </w:rPr>
      </w:r>
      <w:r w:rsidR="009B000C" w:rsidRPr="00AB13DA">
        <w:rPr>
          <w:sz w:val="24"/>
          <w:szCs w:val="24"/>
        </w:rPr>
        <w:fldChar w:fldCharType="end"/>
      </w:r>
      <w:r w:rsidR="009B000C" w:rsidRPr="00AB13DA">
        <w:rPr>
          <w:sz w:val="24"/>
          <w:szCs w:val="24"/>
        </w:rPr>
      </w:r>
      <w:r w:rsidR="009B000C" w:rsidRPr="00AB13DA">
        <w:rPr>
          <w:sz w:val="24"/>
          <w:szCs w:val="24"/>
        </w:rPr>
        <w:fldChar w:fldCharType="separate"/>
      </w:r>
      <w:r w:rsidR="009B000C" w:rsidRPr="00AB13DA">
        <w:rPr>
          <w:noProof/>
          <w:sz w:val="24"/>
          <w:szCs w:val="24"/>
        </w:rPr>
        <w:t>(Babones, 2016; Westerman &amp; Yanchar, 2011)</w:t>
      </w:r>
      <w:r w:rsidR="009B000C" w:rsidRPr="00AB13DA">
        <w:rPr>
          <w:sz w:val="24"/>
          <w:szCs w:val="24"/>
        </w:rPr>
        <w:fldChar w:fldCharType="end"/>
      </w:r>
      <w:r w:rsidR="00D46C6E">
        <w:rPr>
          <w:sz w:val="24"/>
          <w:szCs w:val="24"/>
        </w:rPr>
        <w:t>. First, in</w:t>
      </w:r>
      <w:r w:rsidR="00033C9C">
        <w:rPr>
          <w:sz w:val="24"/>
          <w:szCs w:val="24"/>
        </w:rPr>
        <w:t xml:space="preserve"> Appendix </w:t>
      </w:r>
      <w:r w:rsidR="004D3BA5">
        <w:rPr>
          <w:sz w:val="24"/>
          <w:szCs w:val="24"/>
        </w:rPr>
        <w:t>D</w:t>
      </w:r>
      <w:r w:rsidR="00033C9C">
        <w:rPr>
          <w:sz w:val="24"/>
          <w:szCs w:val="24"/>
        </w:rPr>
        <w:t>, t</w:t>
      </w:r>
      <w:r w:rsidR="006051BF">
        <w:rPr>
          <w:sz w:val="24"/>
          <w:szCs w:val="24"/>
        </w:rPr>
        <w:t xml:space="preserve">he reader will notice that </w:t>
      </w:r>
      <w:r w:rsidR="0047329D">
        <w:rPr>
          <w:sz w:val="24"/>
          <w:szCs w:val="24"/>
        </w:rPr>
        <w:t>the nineteen</w:t>
      </w:r>
      <w:r w:rsidR="00033C9C">
        <w:rPr>
          <w:sz w:val="24"/>
          <w:szCs w:val="24"/>
        </w:rPr>
        <w:t xml:space="preserve"> typologies</w:t>
      </w:r>
      <w:r w:rsidR="0047329D">
        <w:rPr>
          <w:sz w:val="24"/>
          <w:szCs w:val="24"/>
        </w:rPr>
        <w:t xml:space="preserve"> (one per BoR)</w:t>
      </w:r>
      <w:r w:rsidR="00033C9C">
        <w:rPr>
          <w:sz w:val="24"/>
          <w:szCs w:val="24"/>
        </w:rPr>
        <w:t xml:space="preserve"> have not one value per attribute/activity, but three.</w:t>
      </w:r>
      <w:r w:rsidR="006D3CB1">
        <w:rPr>
          <w:sz w:val="24"/>
          <w:szCs w:val="24"/>
        </w:rPr>
        <w:t xml:space="preserve"> </w:t>
      </w:r>
      <w:r w:rsidR="006D3CB1">
        <w:rPr>
          <w:rFonts w:eastAsia="Times New Roman"/>
          <w:sz w:val="24"/>
          <w:szCs w:val="24"/>
        </w:rPr>
        <w:t>This is because I chose to plot all BoRs three times, at three distinct</w:t>
      </w:r>
      <w:r w:rsidR="006E6180">
        <w:rPr>
          <w:rFonts w:eastAsia="Times New Roman"/>
          <w:sz w:val="24"/>
          <w:szCs w:val="24"/>
        </w:rPr>
        <w:t xml:space="preserve"> temporal</w:t>
      </w:r>
      <w:r w:rsidR="006D3CB1">
        <w:rPr>
          <w:rFonts w:eastAsia="Times New Roman"/>
          <w:sz w:val="24"/>
          <w:szCs w:val="24"/>
        </w:rPr>
        <w:t xml:space="preserve"> </w:t>
      </w:r>
      <w:r w:rsidR="00D46C6E">
        <w:rPr>
          <w:rFonts w:eastAsia="Times New Roman"/>
          <w:sz w:val="24"/>
          <w:szCs w:val="24"/>
        </w:rPr>
        <w:t xml:space="preserve">‘landmarks’ or what I call </w:t>
      </w:r>
      <w:r w:rsidR="006D3CB1">
        <w:rPr>
          <w:rFonts w:eastAsia="Times New Roman"/>
          <w:sz w:val="24"/>
          <w:szCs w:val="24"/>
        </w:rPr>
        <w:t>‘phases’</w:t>
      </w:r>
      <w:r w:rsidR="006051BF">
        <w:rPr>
          <w:rFonts w:eastAsia="Times New Roman"/>
          <w:sz w:val="24"/>
          <w:szCs w:val="24"/>
        </w:rPr>
        <w:t>.</w:t>
      </w:r>
      <w:r w:rsidR="006D3CB1">
        <w:rPr>
          <w:rFonts w:eastAsia="Times New Roman"/>
          <w:sz w:val="24"/>
          <w:szCs w:val="24"/>
        </w:rPr>
        <w:t xml:space="preserve"> This made sense in my case because some of the BoRs took place over long </w:t>
      </w:r>
      <w:r w:rsidR="00A022A5">
        <w:rPr>
          <w:rFonts w:eastAsia="Times New Roman"/>
          <w:sz w:val="24"/>
          <w:szCs w:val="24"/>
        </w:rPr>
        <w:t>timescales</w:t>
      </w:r>
      <w:r w:rsidR="006D3CB1">
        <w:rPr>
          <w:rFonts w:eastAsia="Times New Roman"/>
          <w:sz w:val="24"/>
          <w:szCs w:val="24"/>
        </w:rPr>
        <w:t>, therefore differing from the shorter-term projects that the typology’s original authors studied.</w:t>
      </w:r>
      <w:r w:rsidR="006051BF">
        <w:rPr>
          <w:rFonts w:eastAsia="Times New Roman"/>
          <w:sz w:val="24"/>
          <w:szCs w:val="24"/>
        </w:rPr>
        <w:t xml:space="preserve"> </w:t>
      </w:r>
      <w:r w:rsidR="006D3CB1">
        <w:rPr>
          <w:rFonts w:eastAsia="Times New Roman"/>
          <w:sz w:val="24"/>
          <w:szCs w:val="24"/>
        </w:rPr>
        <w:t xml:space="preserve">A single figure to describe the attributes/activities for a whole BoR, some of which describe research over a two-decade period, seemed to me overly reductive </w:t>
      </w:r>
      <w:r w:rsidR="00314727">
        <w:rPr>
          <w:rFonts w:eastAsia="Times New Roman"/>
          <w:sz w:val="24"/>
          <w:szCs w:val="24"/>
        </w:rPr>
        <w:t>since research might be more or less ‘bounded’ over time</w:t>
      </w:r>
      <w:r w:rsidR="006D3CB1">
        <w:rPr>
          <w:rFonts w:eastAsia="Times New Roman"/>
          <w:sz w:val="24"/>
          <w:szCs w:val="24"/>
        </w:rPr>
        <w:t xml:space="preserve">. </w:t>
      </w:r>
      <w:r w:rsidR="004D2627">
        <w:rPr>
          <w:rFonts w:eastAsia="Times New Roman"/>
          <w:sz w:val="24"/>
          <w:szCs w:val="24"/>
        </w:rPr>
        <w:t>To strike a</w:t>
      </w:r>
      <w:r w:rsidR="006D3CB1">
        <w:rPr>
          <w:rFonts w:eastAsia="Times New Roman"/>
          <w:sz w:val="24"/>
          <w:szCs w:val="24"/>
        </w:rPr>
        <w:t xml:space="preserve"> balance between capturing more complexity whilst </w:t>
      </w:r>
      <w:r w:rsidR="00677F35">
        <w:rPr>
          <w:rFonts w:eastAsia="Times New Roman"/>
          <w:sz w:val="24"/>
          <w:szCs w:val="24"/>
        </w:rPr>
        <w:t>keeping analysis manageable</w:t>
      </w:r>
      <w:r w:rsidR="006D3CB1">
        <w:rPr>
          <w:rFonts w:eastAsia="Times New Roman"/>
          <w:sz w:val="24"/>
          <w:szCs w:val="24"/>
        </w:rPr>
        <w:t>,</w:t>
      </w:r>
      <w:r w:rsidR="006051BF">
        <w:rPr>
          <w:rFonts w:eastAsia="Times New Roman"/>
          <w:sz w:val="24"/>
          <w:szCs w:val="24"/>
        </w:rPr>
        <w:t xml:space="preserve"> I conceptualise</w:t>
      </w:r>
      <w:r w:rsidR="006D3CB1">
        <w:rPr>
          <w:rFonts w:eastAsia="Times New Roman"/>
          <w:sz w:val="24"/>
          <w:szCs w:val="24"/>
        </w:rPr>
        <w:t>d</w:t>
      </w:r>
      <w:r w:rsidR="006051BF">
        <w:rPr>
          <w:rFonts w:eastAsia="Times New Roman"/>
          <w:sz w:val="24"/>
          <w:szCs w:val="24"/>
        </w:rPr>
        <w:t xml:space="preserve"> all BoRs as consisting of three</w:t>
      </w:r>
      <w:r w:rsidR="006051BF" w:rsidRPr="00C30A68">
        <w:rPr>
          <w:rFonts w:eastAsia="Times New Roman"/>
          <w:sz w:val="24"/>
          <w:szCs w:val="24"/>
        </w:rPr>
        <w:t xml:space="preserve"> distinct</w:t>
      </w:r>
      <w:r w:rsidR="006051BF">
        <w:rPr>
          <w:rFonts w:eastAsia="Times New Roman"/>
          <w:sz w:val="24"/>
          <w:szCs w:val="24"/>
        </w:rPr>
        <w:t xml:space="preserve"> </w:t>
      </w:r>
      <w:r w:rsidR="00D46C6E">
        <w:rPr>
          <w:rFonts w:eastAsia="Times New Roman"/>
          <w:sz w:val="24"/>
          <w:szCs w:val="24"/>
        </w:rPr>
        <w:t>‘</w:t>
      </w:r>
      <w:r w:rsidR="006051BF" w:rsidRPr="006D3CB1">
        <w:rPr>
          <w:rFonts w:eastAsia="Times New Roman"/>
          <w:sz w:val="24"/>
          <w:szCs w:val="24"/>
        </w:rPr>
        <w:t>phases</w:t>
      </w:r>
      <w:r w:rsidR="00D46C6E">
        <w:rPr>
          <w:rFonts w:eastAsia="Times New Roman"/>
          <w:sz w:val="24"/>
          <w:szCs w:val="24"/>
        </w:rPr>
        <w:t>’</w:t>
      </w:r>
      <w:r w:rsidR="006D3CB1">
        <w:rPr>
          <w:rFonts w:eastAsia="Times New Roman"/>
          <w:sz w:val="24"/>
          <w:szCs w:val="24"/>
        </w:rPr>
        <w:t xml:space="preserve">. The phases did not correspond to any </w:t>
      </w:r>
      <w:r w:rsidR="006D3CB1">
        <w:rPr>
          <w:rFonts w:eastAsia="Times New Roman"/>
          <w:i/>
          <w:sz w:val="24"/>
          <w:szCs w:val="24"/>
        </w:rPr>
        <w:t xml:space="preserve">a priori </w:t>
      </w:r>
      <w:r w:rsidR="00A4067B">
        <w:rPr>
          <w:rFonts w:eastAsia="Times New Roman"/>
          <w:sz w:val="24"/>
          <w:szCs w:val="24"/>
        </w:rPr>
        <w:t>understanding of the ‘phases’ that academic STEMM research go</w:t>
      </w:r>
      <w:r w:rsidR="00D46C6E">
        <w:rPr>
          <w:rFonts w:eastAsia="Times New Roman"/>
          <w:sz w:val="24"/>
          <w:szCs w:val="24"/>
        </w:rPr>
        <w:t>es</w:t>
      </w:r>
      <w:r w:rsidR="00A4067B">
        <w:rPr>
          <w:rFonts w:eastAsia="Times New Roman"/>
          <w:sz w:val="24"/>
          <w:szCs w:val="24"/>
        </w:rPr>
        <w:t xml:space="preserve"> through, but simply an acknowledgement that there are often important milestones or new directions in a body of research that marks a shift, possibly including a shift in the </w:t>
      </w:r>
      <w:r w:rsidR="00A4067B">
        <w:rPr>
          <w:rFonts w:eastAsia="Times New Roman"/>
          <w:i/>
          <w:sz w:val="24"/>
          <w:szCs w:val="24"/>
        </w:rPr>
        <w:t xml:space="preserve">boundedness </w:t>
      </w:r>
      <w:r w:rsidR="00A4067B">
        <w:rPr>
          <w:rFonts w:eastAsia="Times New Roman"/>
          <w:sz w:val="24"/>
          <w:szCs w:val="24"/>
        </w:rPr>
        <w:t xml:space="preserve">of the research activities/attributes. </w:t>
      </w:r>
      <w:r w:rsidR="0059795C">
        <w:rPr>
          <w:rFonts w:eastAsia="Times New Roman"/>
          <w:sz w:val="24"/>
          <w:szCs w:val="24"/>
        </w:rPr>
        <w:t xml:space="preserve">This allowed a more nuanced assessment of the BoRs’ boundedness. </w:t>
      </w:r>
      <w:r w:rsidR="00FA75C9">
        <w:rPr>
          <w:rFonts w:eastAsia="Times New Roman"/>
          <w:sz w:val="24"/>
          <w:szCs w:val="24"/>
        </w:rPr>
        <w:t>F</w:t>
      </w:r>
      <w:r w:rsidR="00D46C6E">
        <w:rPr>
          <w:rFonts w:eastAsia="Times New Roman"/>
          <w:sz w:val="24"/>
          <w:szCs w:val="24"/>
        </w:rPr>
        <w:t xml:space="preserve">or analytical steps which relied on aggregating typology values (described below), I used the average values </w:t>
      </w:r>
      <w:r w:rsidR="00D67CD1">
        <w:rPr>
          <w:rFonts w:eastAsia="Times New Roman"/>
          <w:sz w:val="24"/>
          <w:szCs w:val="24"/>
        </w:rPr>
        <w:t xml:space="preserve">of </w:t>
      </w:r>
      <w:r w:rsidR="00D46C6E">
        <w:rPr>
          <w:rFonts w:eastAsia="Times New Roman"/>
          <w:sz w:val="24"/>
          <w:szCs w:val="24"/>
        </w:rPr>
        <w:t>all three ‘phases’.</w:t>
      </w:r>
    </w:p>
    <w:p w14:paraId="1D136C52" w14:textId="7B383C78" w:rsidR="00DE3159" w:rsidRDefault="00D46C6E" w:rsidP="0059795C">
      <w:pPr>
        <w:spacing w:before="120" w:after="120" w:line="360" w:lineRule="auto"/>
        <w:rPr>
          <w:sz w:val="24"/>
          <w:szCs w:val="24"/>
        </w:rPr>
      </w:pPr>
      <w:r>
        <w:rPr>
          <w:rFonts w:eastAsia="Times New Roman"/>
          <w:sz w:val="24"/>
          <w:szCs w:val="24"/>
        </w:rPr>
        <w:t>Second, a</w:t>
      </w:r>
      <w:r w:rsidR="003E2CBE">
        <w:rPr>
          <w:rFonts w:eastAsia="Times New Roman"/>
          <w:sz w:val="24"/>
          <w:szCs w:val="24"/>
        </w:rPr>
        <w:t xml:space="preserve">longside the plotted typologies, Appendix </w:t>
      </w:r>
      <w:r w:rsidR="004D3BA5">
        <w:rPr>
          <w:rFonts w:eastAsia="Times New Roman"/>
          <w:sz w:val="24"/>
          <w:szCs w:val="24"/>
        </w:rPr>
        <w:t>D</w:t>
      </w:r>
      <w:r w:rsidR="003E2CBE">
        <w:rPr>
          <w:rFonts w:eastAsia="Times New Roman"/>
          <w:sz w:val="24"/>
          <w:szCs w:val="24"/>
        </w:rPr>
        <w:t xml:space="preserve"> also presents </w:t>
      </w:r>
      <w:r w:rsidR="00DE3159">
        <w:rPr>
          <w:sz w:val="24"/>
          <w:szCs w:val="24"/>
        </w:rPr>
        <w:t>narrative descriptions</w:t>
      </w:r>
      <w:r w:rsidR="003E2CBE">
        <w:rPr>
          <w:sz w:val="24"/>
          <w:szCs w:val="24"/>
        </w:rPr>
        <w:t xml:space="preserve"> of each BoR</w:t>
      </w:r>
      <w:r w:rsidR="00DE3159">
        <w:rPr>
          <w:sz w:val="24"/>
          <w:szCs w:val="24"/>
        </w:rPr>
        <w:t xml:space="preserve">. </w:t>
      </w:r>
      <w:r w:rsidR="001F0D4D">
        <w:rPr>
          <w:sz w:val="24"/>
          <w:szCs w:val="24"/>
        </w:rPr>
        <w:t>Presentation of these narratives are important for a few reasons.</w:t>
      </w:r>
      <w:r w:rsidR="00DE3159">
        <w:rPr>
          <w:sz w:val="24"/>
          <w:szCs w:val="24"/>
        </w:rPr>
        <w:t xml:space="preserve"> They serve as a condensed version of my understanding and interpretation of </w:t>
      </w:r>
      <w:r w:rsidR="00F6273B">
        <w:rPr>
          <w:sz w:val="24"/>
          <w:szCs w:val="24"/>
        </w:rPr>
        <w:t>the BoRs based on</w:t>
      </w:r>
      <w:r w:rsidR="00DE3159">
        <w:rPr>
          <w:sz w:val="24"/>
          <w:szCs w:val="24"/>
        </w:rPr>
        <w:t xml:space="preserve"> the documentary and interview data. They can be referred back to for my own purposes but also</w:t>
      </w:r>
      <w:r w:rsidR="00244AF4">
        <w:rPr>
          <w:sz w:val="24"/>
          <w:szCs w:val="24"/>
        </w:rPr>
        <w:t xml:space="preserve"> by others</w:t>
      </w:r>
      <w:r w:rsidR="00DE3159">
        <w:rPr>
          <w:sz w:val="24"/>
          <w:szCs w:val="24"/>
        </w:rPr>
        <w:t xml:space="preserve"> to </w:t>
      </w:r>
      <w:r w:rsidR="00244AF4">
        <w:rPr>
          <w:sz w:val="24"/>
          <w:szCs w:val="24"/>
        </w:rPr>
        <w:t>view and potentially</w:t>
      </w:r>
      <w:r w:rsidR="00DE3159">
        <w:rPr>
          <w:sz w:val="24"/>
          <w:szCs w:val="24"/>
        </w:rPr>
        <w:t xml:space="preserve"> scrutinise my interpretation</w:t>
      </w:r>
      <w:r w:rsidR="00244AF4">
        <w:rPr>
          <w:sz w:val="24"/>
          <w:szCs w:val="24"/>
        </w:rPr>
        <w:t>s</w:t>
      </w:r>
      <w:r w:rsidR="00DE3159">
        <w:rPr>
          <w:sz w:val="24"/>
          <w:szCs w:val="24"/>
        </w:rPr>
        <w:t>. This is important because narrative accounts of events are never neutral or unambiguous ‘truths’ but rather they are specific and potentially fallible claims to knowledge</w:t>
      </w:r>
      <w:r w:rsidR="00DE3159">
        <w:rPr>
          <w:rStyle w:val="FootnoteReference"/>
          <w:sz w:val="24"/>
          <w:szCs w:val="24"/>
        </w:rPr>
        <w:footnoteReference w:id="15"/>
      </w:r>
      <w:r w:rsidR="00DE3159">
        <w:rPr>
          <w:sz w:val="24"/>
          <w:szCs w:val="24"/>
        </w:rPr>
        <w:t xml:space="preserve"> – in my case, knowledge about the important boundary processes associated with a given BoR. </w:t>
      </w:r>
    </w:p>
    <w:p w14:paraId="3774B2E4" w14:textId="7E02794D" w:rsidR="00D34F17" w:rsidRPr="00696568" w:rsidRDefault="00D34F17" w:rsidP="00A31892">
      <w:pPr>
        <w:pStyle w:val="Heading4"/>
      </w:pPr>
      <w:r>
        <w:t>Analysing the BoRs using the typology data</w:t>
      </w:r>
    </w:p>
    <w:p w14:paraId="1D939C27" w14:textId="44C4A204" w:rsidR="00E42DA1" w:rsidRDefault="00244BB6" w:rsidP="00C81C15">
      <w:pPr>
        <w:autoSpaceDE w:val="0"/>
        <w:autoSpaceDN w:val="0"/>
        <w:adjustRightInd w:val="0"/>
        <w:spacing w:after="120" w:line="360" w:lineRule="auto"/>
        <w:rPr>
          <w:sz w:val="24"/>
          <w:szCs w:val="24"/>
          <w:lang w:eastAsia="zh-TW"/>
        </w:rPr>
      </w:pPr>
      <w:r>
        <w:rPr>
          <w:sz w:val="24"/>
          <w:szCs w:val="24"/>
        </w:rPr>
        <w:t xml:space="preserve">The data derived from plotting the nineteen </w:t>
      </w:r>
      <w:r w:rsidR="00A11DFE">
        <w:rPr>
          <w:sz w:val="24"/>
          <w:szCs w:val="24"/>
        </w:rPr>
        <w:t>BoRs against the typology</w:t>
      </w:r>
      <w:r>
        <w:rPr>
          <w:sz w:val="24"/>
          <w:szCs w:val="24"/>
        </w:rPr>
        <w:t xml:space="preserve"> lends </w:t>
      </w:r>
      <w:r w:rsidR="008A3425" w:rsidRPr="00AB13DA">
        <w:rPr>
          <w:sz w:val="24"/>
          <w:szCs w:val="24"/>
        </w:rPr>
        <w:t>itself to ‘interpretative quantitative’</w:t>
      </w:r>
      <w:r>
        <w:rPr>
          <w:sz w:val="24"/>
          <w:szCs w:val="24"/>
        </w:rPr>
        <w:t xml:space="preserve"> analysis</w:t>
      </w:r>
      <w:r w:rsidR="008A3425" w:rsidRPr="00AB13DA">
        <w:rPr>
          <w:sz w:val="24"/>
          <w:szCs w:val="24"/>
        </w:rPr>
        <w:t xml:space="preserve"> </w:t>
      </w:r>
      <w:r w:rsidR="008A3425" w:rsidRPr="00AB13DA">
        <w:rPr>
          <w:sz w:val="24"/>
          <w:szCs w:val="24"/>
        </w:rPr>
        <w:fldChar w:fldCharType="begin">
          <w:fldData xml:space="preserve">PEVuZE5vdGU+PENpdGU+PEF1dGhvcj5CYWJvbmVzPC9BdXRob3I+PFllYXI+MjAxNjwvWWVhcj48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</w:fldData>
        </w:fldChar>
      </w:r>
      <w:r w:rsidR="008A3425" w:rsidRPr="00AB13DA">
        <w:rPr>
          <w:sz w:val="24"/>
          <w:szCs w:val="24"/>
        </w:rPr>
        <w:instrText xml:space="preserve"> ADDIN EN.CITE </w:instrText>
      </w:r>
      <w:r w:rsidR="008A3425" w:rsidRPr="00AB13DA">
        <w:rPr>
          <w:sz w:val="24"/>
          <w:szCs w:val="24"/>
        </w:rPr>
        <w:fldChar w:fldCharType="begin">
          <w:fldData xml:space="preserve">PEVuZE5vdGU+PENpdGU+PEF1dGhvcj5CYWJvbmVzPC9BdXRob3I+PFllYXI+MjAxNjwvWWVhcj48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</w:fldData>
        </w:fldChar>
      </w:r>
      <w:r w:rsidR="008A3425" w:rsidRPr="00AB13DA">
        <w:rPr>
          <w:sz w:val="24"/>
          <w:szCs w:val="24"/>
        </w:rPr>
        <w:instrText xml:space="preserve"> ADDIN EN.CITE.DATA </w:instrText>
      </w:r>
      <w:r w:rsidR="008A3425" w:rsidRPr="00AB13DA">
        <w:rPr>
          <w:sz w:val="24"/>
          <w:szCs w:val="24"/>
        </w:rPr>
      </w:r>
      <w:r w:rsidR="008A3425" w:rsidRPr="00AB13DA">
        <w:rPr>
          <w:sz w:val="24"/>
          <w:szCs w:val="24"/>
        </w:rPr>
        <w:fldChar w:fldCharType="end"/>
      </w:r>
      <w:r w:rsidR="008A3425" w:rsidRPr="00AB13DA">
        <w:rPr>
          <w:sz w:val="24"/>
          <w:szCs w:val="24"/>
        </w:rPr>
      </w:r>
      <w:r w:rsidR="008A3425" w:rsidRPr="00AB13DA">
        <w:rPr>
          <w:sz w:val="24"/>
          <w:szCs w:val="24"/>
        </w:rPr>
        <w:fldChar w:fldCharType="separate"/>
      </w:r>
      <w:r w:rsidR="008A3425" w:rsidRPr="00AB13DA">
        <w:rPr>
          <w:noProof/>
          <w:sz w:val="24"/>
          <w:szCs w:val="24"/>
        </w:rPr>
        <w:t>(Babones, 2016; Westerman &amp; Yanchar, 2011)</w:t>
      </w:r>
      <w:r w:rsidR="008A3425" w:rsidRPr="00AB13DA">
        <w:rPr>
          <w:sz w:val="24"/>
          <w:szCs w:val="24"/>
        </w:rPr>
        <w:fldChar w:fldCharType="end"/>
      </w:r>
      <w:r>
        <w:rPr>
          <w:sz w:val="24"/>
          <w:szCs w:val="24"/>
        </w:rPr>
        <w:t>.</w:t>
      </w:r>
      <w:r w:rsidR="00732A9D">
        <w:rPr>
          <w:sz w:val="24"/>
          <w:szCs w:val="24"/>
        </w:rPr>
        <w:t xml:space="preserve"> As </w:t>
      </w:r>
      <w:r w:rsidR="006B694F">
        <w:rPr>
          <w:sz w:val="24"/>
          <w:szCs w:val="24"/>
        </w:rPr>
        <w:t>already discussed</w:t>
      </w:r>
      <w:r w:rsidR="00874C15">
        <w:rPr>
          <w:sz w:val="24"/>
          <w:szCs w:val="24"/>
        </w:rPr>
        <w:t xml:space="preserve">, I am interested </w:t>
      </w:r>
      <w:r w:rsidR="00495339">
        <w:rPr>
          <w:sz w:val="24"/>
          <w:szCs w:val="24"/>
        </w:rPr>
        <w:t xml:space="preserve">in </w:t>
      </w:r>
      <w:r w:rsidR="00B76739">
        <w:rPr>
          <w:sz w:val="24"/>
          <w:szCs w:val="24"/>
        </w:rPr>
        <w:t xml:space="preserve">how </w:t>
      </w:r>
      <w:r w:rsidR="00874C15">
        <w:rPr>
          <w:sz w:val="24"/>
          <w:szCs w:val="24"/>
        </w:rPr>
        <w:t>particular</w:t>
      </w:r>
      <w:r w:rsidR="00B76739">
        <w:rPr>
          <w:sz w:val="24"/>
          <w:szCs w:val="24"/>
        </w:rPr>
        <w:t xml:space="preserve"> features of the</w:t>
      </w:r>
      <w:r w:rsidR="00874C15">
        <w:rPr>
          <w:sz w:val="24"/>
          <w:szCs w:val="24"/>
        </w:rPr>
        <w:t xml:space="preserve"> research context may shape boundary transactions and their role in reproducing or potentially weakening academic boundaries. The ‘research contexts’ I am interested in relate to </w:t>
      </w:r>
      <w:r w:rsidR="00874C15">
        <w:rPr>
          <w:i/>
          <w:sz w:val="24"/>
          <w:szCs w:val="24"/>
        </w:rPr>
        <w:t xml:space="preserve">institutional </w:t>
      </w:r>
      <w:r w:rsidR="00874C15">
        <w:rPr>
          <w:sz w:val="24"/>
          <w:szCs w:val="24"/>
        </w:rPr>
        <w:t xml:space="preserve">and </w:t>
      </w:r>
      <w:r w:rsidR="00874C15">
        <w:rPr>
          <w:i/>
          <w:sz w:val="24"/>
          <w:szCs w:val="24"/>
        </w:rPr>
        <w:t xml:space="preserve">epistemic </w:t>
      </w:r>
      <w:r w:rsidR="00874C15">
        <w:rPr>
          <w:sz w:val="24"/>
          <w:szCs w:val="24"/>
        </w:rPr>
        <w:t xml:space="preserve">context. </w:t>
      </w:r>
      <w:r w:rsidR="00B76739">
        <w:rPr>
          <w:sz w:val="24"/>
          <w:szCs w:val="24"/>
        </w:rPr>
        <w:t xml:space="preserve">Analysis of the typology data therefore involves aggregating the data </w:t>
      </w:r>
      <w:r w:rsidR="00874C15">
        <w:rPr>
          <w:sz w:val="24"/>
          <w:szCs w:val="24"/>
        </w:rPr>
        <w:t>to different institutional and epistemic contexts to allow comparison. For example, I can compare the average typology values of</w:t>
      </w:r>
      <w:r w:rsidR="00CE5B10">
        <w:rPr>
          <w:sz w:val="24"/>
          <w:szCs w:val="24"/>
        </w:rPr>
        <w:t>:</w:t>
      </w:r>
      <w:r w:rsidR="00874C15">
        <w:rPr>
          <w:sz w:val="24"/>
          <w:szCs w:val="24"/>
        </w:rPr>
        <w:t xml:space="preserve"> Life, Basic and Natural sciences</w:t>
      </w:r>
      <w:r w:rsidR="00CE5B10">
        <w:rPr>
          <w:sz w:val="24"/>
          <w:szCs w:val="24"/>
        </w:rPr>
        <w:t>;</w:t>
      </w:r>
      <w:r w:rsidR="00874C15">
        <w:rPr>
          <w:sz w:val="24"/>
          <w:szCs w:val="24"/>
        </w:rPr>
        <w:t xml:space="preserve"> ‘elite’ and ‘non-elite’ institutional contexts</w:t>
      </w:r>
      <w:r w:rsidR="00CE5B10">
        <w:rPr>
          <w:sz w:val="24"/>
          <w:szCs w:val="24"/>
        </w:rPr>
        <w:t>;</w:t>
      </w:r>
      <w:r w:rsidR="00874C15">
        <w:rPr>
          <w:sz w:val="24"/>
          <w:szCs w:val="24"/>
        </w:rPr>
        <w:t xml:space="preserve"> and Basic and Applied disciplines</w:t>
      </w:r>
      <w:r w:rsidR="00E62F99">
        <w:rPr>
          <w:rStyle w:val="FootnoteReference"/>
          <w:sz w:val="24"/>
          <w:szCs w:val="24"/>
        </w:rPr>
        <w:footnoteReference w:id="16"/>
      </w:r>
      <w:r w:rsidR="00874C15">
        <w:rPr>
          <w:sz w:val="24"/>
          <w:szCs w:val="24"/>
        </w:rPr>
        <w:t xml:space="preserve">. </w:t>
      </w:r>
    </w:p>
    <w:p w14:paraId="252394F1" w14:textId="1124A248" w:rsidR="00082217" w:rsidRDefault="00E42DA1" w:rsidP="00187F81">
      <w:pPr>
        <w:autoSpaceDE w:val="0"/>
        <w:autoSpaceDN w:val="0"/>
        <w:adjustRightInd w:val="0"/>
        <w:spacing w:after="120" w:line="360" w:lineRule="auto"/>
        <w:rPr>
          <w:sz w:val="24"/>
          <w:szCs w:val="24"/>
          <w:lang w:eastAsia="zh-TW"/>
        </w:rPr>
      </w:pPr>
      <w:r>
        <w:rPr>
          <w:sz w:val="24"/>
          <w:szCs w:val="24"/>
          <w:lang w:eastAsia="zh-TW"/>
        </w:rPr>
        <w:t xml:space="preserve">To better understand the relationship between research context and the boundedness of research, </w:t>
      </w:r>
      <w:r w:rsidR="00A0025E">
        <w:rPr>
          <w:sz w:val="24"/>
          <w:szCs w:val="24"/>
          <w:lang w:eastAsia="zh-TW"/>
        </w:rPr>
        <w:t>I use the same ‘aggregation’ method to</w:t>
      </w:r>
      <w:r>
        <w:rPr>
          <w:sz w:val="24"/>
          <w:szCs w:val="24"/>
          <w:lang w:eastAsia="zh-TW"/>
        </w:rPr>
        <w:t xml:space="preserve"> </w:t>
      </w:r>
      <w:r w:rsidR="006E55A4">
        <w:rPr>
          <w:sz w:val="24"/>
          <w:szCs w:val="24"/>
          <w:lang w:eastAsia="zh-TW"/>
        </w:rPr>
        <w:t xml:space="preserve">explore whether there are any patterns emerging related to the typology’s </w:t>
      </w:r>
      <w:r w:rsidR="00FE2962">
        <w:rPr>
          <w:sz w:val="24"/>
          <w:szCs w:val="24"/>
          <w:lang w:eastAsia="zh-TW"/>
        </w:rPr>
        <w:t xml:space="preserve">fifteen </w:t>
      </w:r>
      <w:r w:rsidR="006E55A4">
        <w:rPr>
          <w:sz w:val="24"/>
          <w:szCs w:val="24"/>
          <w:lang w:eastAsia="zh-TW"/>
        </w:rPr>
        <w:t xml:space="preserve">attributes/activities. That is, </w:t>
      </w:r>
      <w:r w:rsidR="00257708">
        <w:rPr>
          <w:sz w:val="24"/>
          <w:szCs w:val="24"/>
          <w:lang w:eastAsia="zh-TW"/>
        </w:rPr>
        <w:t>I explore</w:t>
      </w:r>
      <w:r w:rsidR="006E55A4">
        <w:rPr>
          <w:sz w:val="24"/>
          <w:szCs w:val="24"/>
          <w:lang w:eastAsia="zh-TW"/>
        </w:rPr>
        <w:t xml:space="preserve"> if and why some research activities/attributes are systematically more associated with reproducing boundaries and some more associated with weakening boundaries. </w:t>
      </w:r>
    </w:p>
    <w:p w14:paraId="467193FF" w14:textId="39C31393" w:rsidR="005E3D98" w:rsidRDefault="005E3D98" w:rsidP="00A31892">
      <w:pPr>
        <w:pStyle w:val="Heading4"/>
        <w:rPr>
          <w:lang w:eastAsia="zh-TW"/>
        </w:rPr>
      </w:pPr>
      <w:r>
        <w:rPr>
          <w:lang w:eastAsia="zh-TW"/>
        </w:rPr>
        <w:t>Interpreting the analysis of typology data</w:t>
      </w:r>
    </w:p>
    <w:p w14:paraId="26999C40" w14:textId="112719F7" w:rsidR="00C71A90" w:rsidRDefault="001D1167" w:rsidP="00C81C15">
      <w:pPr>
        <w:autoSpaceDE w:val="0"/>
        <w:autoSpaceDN w:val="0"/>
        <w:adjustRightInd w:val="0"/>
        <w:spacing w:after="120" w:line="360" w:lineRule="auto"/>
        <w:rPr>
          <w:sz w:val="24"/>
          <w:szCs w:val="24"/>
          <w:lang w:eastAsia="zh-TW"/>
        </w:rPr>
      </w:pPr>
      <w:r>
        <w:rPr>
          <w:sz w:val="24"/>
          <w:szCs w:val="24"/>
          <w:lang w:eastAsia="zh-TW"/>
        </w:rPr>
        <w:t>T</w:t>
      </w:r>
      <w:r w:rsidR="000C6E37">
        <w:rPr>
          <w:sz w:val="24"/>
          <w:szCs w:val="24"/>
          <w:lang w:eastAsia="zh-TW"/>
        </w:rPr>
        <w:t xml:space="preserve">he aggregated values </w:t>
      </w:r>
      <w:r w:rsidR="00761A27">
        <w:rPr>
          <w:sz w:val="24"/>
          <w:szCs w:val="24"/>
          <w:lang w:eastAsia="zh-TW"/>
        </w:rPr>
        <w:t xml:space="preserve">are interpreted as </w:t>
      </w:r>
      <w:r w:rsidR="003940F8">
        <w:rPr>
          <w:sz w:val="24"/>
          <w:szCs w:val="24"/>
          <w:lang w:eastAsia="zh-TW"/>
        </w:rPr>
        <w:t>indicator</w:t>
      </w:r>
      <w:r w:rsidR="00885373">
        <w:rPr>
          <w:sz w:val="24"/>
          <w:szCs w:val="24"/>
          <w:lang w:eastAsia="zh-TW"/>
        </w:rPr>
        <w:t xml:space="preserve">s </w:t>
      </w:r>
      <w:r w:rsidR="00A2021D">
        <w:rPr>
          <w:sz w:val="24"/>
          <w:szCs w:val="24"/>
          <w:lang w:eastAsia="zh-TW"/>
        </w:rPr>
        <w:t xml:space="preserve">of </w:t>
      </w:r>
      <w:r w:rsidR="00ED54DB">
        <w:rPr>
          <w:sz w:val="24"/>
          <w:szCs w:val="24"/>
          <w:lang w:eastAsia="zh-TW"/>
        </w:rPr>
        <w:t xml:space="preserve">the </w:t>
      </w:r>
      <w:r w:rsidR="00A2021D">
        <w:rPr>
          <w:sz w:val="24"/>
          <w:szCs w:val="24"/>
          <w:lang w:eastAsia="zh-TW"/>
        </w:rPr>
        <w:t>‘boundedness’ o</w:t>
      </w:r>
      <w:r w:rsidR="00B4310E">
        <w:rPr>
          <w:sz w:val="24"/>
          <w:szCs w:val="24"/>
          <w:lang w:eastAsia="zh-TW"/>
        </w:rPr>
        <w:t>f research sampled from</w:t>
      </w:r>
      <w:r w:rsidR="00DD07E7">
        <w:rPr>
          <w:sz w:val="24"/>
          <w:szCs w:val="24"/>
          <w:lang w:eastAsia="zh-TW"/>
        </w:rPr>
        <w:t xml:space="preserve"> different contextual categories, say from</w:t>
      </w:r>
      <w:r w:rsidR="00B4310E">
        <w:rPr>
          <w:sz w:val="24"/>
          <w:szCs w:val="24"/>
          <w:lang w:eastAsia="zh-TW"/>
        </w:rPr>
        <w:t xml:space="preserve"> Applied disciplines, Life sciences, or ‘elite’ institutional contexts</w:t>
      </w:r>
      <w:r w:rsidR="00ED54DB">
        <w:rPr>
          <w:sz w:val="24"/>
          <w:szCs w:val="24"/>
          <w:lang w:eastAsia="zh-TW"/>
        </w:rPr>
        <w:t xml:space="preserve">. </w:t>
      </w:r>
      <w:r w:rsidR="00D6160C">
        <w:rPr>
          <w:sz w:val="24"/>
          <w:szCs w:val="24"/>
          <w:lang w:eastAsia="zh-TW"/>
        </w:rPr>
        <w:t>‘</w:t>
      </w:r>
      <w:r w:rsidR="00DD07E7">
        <w:rPr>
          <w:sz w:val="24"/>
          <w:szCs w:val="24"/>
          <w:lang w:eastAsia="zh-TW"/>
        </w:rPr>
        <w:t>Boundedness</w:t>
      </w:r>
      <w:r w:rsidR="00D6160C">
        <w:rPr>
          <w:sz w:val="24"/>
          <w:szCs w:val="24"/>
          <w:lang w:eastAsia="zh-TW"/>
        </w:rPr>
        <w:t>’</w:t>
      </w:r>
      <w:r w:rsidR="00DD07E7">
        <w:rPr>
          <w:sz w:val="24"/>
          <w:szCs w:val="24"/>
          <w:lang w:eastAsia="zh-TW"/>
        </w:rPr>
        <w:t xml:space="preserve"> is</w:t>
      </w:r>
      <w:r w:rsidR="00D6160C">
        <w:rPr>
          <w:sz w:val="24"/>
          <w:szCs w:val="24"/>
          <w:lang w:eastAsia="zh-TW"/>
        </w:rPr>
        <w:t>, in turn,</w:t>
      </w:r>
      <w:r w:rsidR="00DD07E7">
        <w:rPr>
          <w:sz w:val="24"/>
          <w:szCs w:val="24"/>
          <w:lang w:eastAsia="zh-TW"/>
        </w:rPr>
        <w:t xml:space="preserve"> interpreted as the extent to which research in a given category </w:t>
      </w:r>
      <w:r w:rsidR="00C836A2">
        <w:rPr>
          <w:sz w:val="24"/>
          <w:szCs w:val="24"/>
          <w:lang w:eastAsia="zh-TW"/>
        </w:rPr>
        <w:t>tends</w:t>
      </w:r>
      <w:r w:rsidR="00DD07E7">
        <w:rPr>
          <w:sz w:val="24"/>
          <w:szCs w:val="24"/>
          <w:lang w:eastAsia="zh-TW"/>
        </w:rPr>
        <w:t xml:space="preserve"> towards the reproduction or weakening of academic boundaries.</w:t>
      </w:r>
      <w:r w:rsidR="00BF4A8C">
        <w:rPr>
          <w:sz w:val="24"/>
          <w:szCs w:val="24"/>
          <w:lang w:eastAsia="zh-TW"/>
        </w:rPr>
        <w:t xml:space="preserve"> In respect of the critical realist framework adopted, these have the epistemic status of ‘</w:t>
      </w:r>
      <w:r w:rsidR="00851ACA">
        <w:rPr>
          <w:sz w:val="24"/>
          <w:szCs w:val="24"/>
          <w:lang w:eastAsia="zh-TW"/>
        </w:rPr>
        <w:t>surface-level</w:t>
      </w:r>
      <w:r w:rsidR="00BF4A8C">
        <w:rPr>
          <w:sz w:val="24"/>
          <w:szCs w:val="24"/>
          <w:lang w:eastAsia="zh-TW"/>
        </w:rPr>
        <w:t>’ empirical</w:t>
      </w:r>
      <w:r w:rsidR="00851ACA">
        <w:rPr>
          <w:sz w:val="24"/>
          <w:szCs w:val="24"/>
          <w:lang w:eastAsia="zh-TW"/>
        </w:rPr>
        <w:t xml:space="preserve"> observations,</w:t>
      </w:r>
      <w:r w:rsidR="00913AD5">
        <w:rPr>
          <w:sz w:val="24"/>
          <w:szCs w:val="24"/>
          <w:lang w:eastAsia="zh-TW"/>
        </w:rPr>
        <w:t xml:space="preserve"> and as such</w:t>
      </w:r>
      <w:r w:rsidR="00851ACA">
        <w:rPr>
          <w:sz w:val="24"/>
          <w:szCs w:val="24"/>
          <w:lang w:eastAsia="zh-TW"/>
        </w:rPr>
        <w:t xml:space="preserve"> they require further analysis to understand their underpinning causal mechanisms and structures. </w:t>
      </w:r>
    </w:p>
    <w:p w14:paraId="4EEAE2BD" w14:textId="0043C171" w:rsidR="00BB7B88" w:rsidRDefault="00851ACA" w:rsidP="00C81C15">
      <w:pPr>
        <w:autoSpaceDE w:val="0"/>
        <w:autoSpaceDN w:val="0"/>
        <w:adjustRightInd w:val="0"/>
        <w:spacing w:after="120" w:line="360" w:lineRule="auto"/>
        <w:rPr>
          <w:sz w:val="24"/>
          <w:szCs w:val="24"/>
          <w:lang w:eastAsia="zh-TW"/>
        </w:rPr>
      </w:pPr>
      <w:r>
        <w:rPr>
          <w:sz w:val="24"/>
          <w:szCs w:val="24"/>
          <w:lang w:eastAsia="zh-TW"/>
        </w:rPr>
        <w:t xml:space="preserve">For this, I turn to </w:t>
      </w:r>
      <w:r w:rsidR="00B04FB8">
        <w:rPr>
          <w:sz w:val="24"/>
          <w:szCs w:val="24"/>
          <w:lang w:eastAsia="zh-TW"/>
        </w:rPr>
        <w:t xml:space="preserve">a detailed analysis of boundary transactions. This is in line with the </w:t>
      </w:r>
      <w:r w:rsidR="002D372C">
        <w:rPr>
          <w:sz w:val="24"/>
          <w:szCs w:val="24"/>
          <w:lang w:eastAsia="zh-TW"/>
        </w:rPr>
        <w:t xml:space="preserve">theoretical ‘boundary lens’ adopted, which </w:t>
      </w:r>
      <w:r w:rsidR="00B04FB8">
        <w:rPr>
          <w:sz w:val="24"/>
          <w:szCs w:val="24"/>
          <w:lang w:eastAsia="zh-TW"/>
        </w:rPr>
        <w:t>sees boundary transactions as causally important in the reproduction or otherwise of boundaries</w:t>
      </w:r>
      <w:r w:rsidR="002F2D75">
        <w:rPr>
          <w:sz w:val="24"/>
          <w:szCs w:val="24"/>
          <w:lang w:eastAsia="zh-TW"/>
        </w:rPr>
        <w:t xml:space="preserve"> (see Chapter 2)</w:t>
      </w:r>
      <w:r w:rsidR="00B04FB8">
        <w:rPr>
          <w:sz w:val="24"/>
          <w:szCs w:val="24"/>
          <w:lang w:eastAsia="zh-TW"/>
        </w:rPr>
        <w:t xml:space="preserve">. </w:t>
      </w:r>
      <w:r w:rsidR="00BB7B88">
        <w:rPr>
          <w:sz w:val="24"/>
          <w:szCs w:val="24"/>
          <w:lang w:eastAsia="zh-TW"/>
        </w:rPr>
        <w:t xml:space="preserve">Following the aggregation of typology values, the main things to be explained are: </w:t>
      </w:r>
    </w:p>
    <w:p w14:paraId="448EF0A7" w14:textId="224F307D" w:rsidR="00BB7B88" w:rsidRPr="00BB7B88" w:rsidRDefault="00BB7B88" w:rsidP="00A17598">
      <w:pPr>
        <w:pStyle w:val="ListParagraph"/>
        <w:numPr>
          <w:ilvl w:val="1"/>
          <w:numId w:val="7"/>
        </w:numPr>
        <w:autoSpaceDE w:val="0"/>
        <w:autoSpaceDN w:val="0"/>
        <w:adjustRightInd w:val="0"/>
        <w:spacing w:after="120" w:line="360" w:lineRule="auto"/>
        <w:rPr>
          <w:i/>
          <w:sz w:val="24"/>
          <w:szCs w:val="24"/>
          <w:lang w:eastAsia="zh-TW"/>
        </w:rPr>
      </w:pPr>
      <w:r>
        <w:rPr>
          <w:sz w:val="24"/>
          <w:szCs w:val="24"/>
          <w:lang w:eastAsia="zh-TW"/>
        </w:rPr>
        <w:t xml:space="preserve">The sample’s </w:t>
      </w:r>
      <w:r>
        <w:rPr>
          <w:i/>
          <w:sz w:val="24"/>
          <w:szCs w:val="24"/>
          <w:lang w:eastAsia="zh-TW"/>
        </w:rPr>
        <w:t xml:space="preserve">overall </w:t>
      </w:r>
      <w:r>
        <w:rPr>
          <w:sz w:val="24"/>
          <w:szCs w:val="24"/>
          <w:lang w:eastAsia="zh-TW"/>
        </w:rPr>
        <w:t xml:space="preserve">tendency towards </w:t>
      </w:r>
      <w:r w:rsidR="006816D2">
        <w:rPr>
          <w:sz w:val="24"/>
          <w:szCs w:val="24"/>
          <w:lang w:eastAsia="zh-TW"/>
        </w:rPr>
        <w:t xml:space="preserve">the </w:t>
      </w:r>
      <w:r>
        <w:rPr>
          <w:sz w:val="24"/>
          <w:szCs w:val="24"/>
          <w:lang w:eastAsia="zh-TW"/>
        </w:rPr>
        <w:t>reproduction</w:t>
      </w:r>
      <w:r w:rsidR="006816D2">
        <w:rPr>
          <w:sz w:val="24"/>
          <w:szCs w:val="24"/>
          <w:lang w:eastAsia="zh-TW"/>
        </w:rPr>
        <w:t xml:space="preserve"> or weakening or academic boundaries (as it turns out, the data point more towards boundary reproduction than weakening)</w:t>
      </w:r>
      <w:r w:rsidR="00F759E6">
        <w:rPr>
          <w:sz w:val="24"/>
          <w:szCs w:val="24"/>
          <w:lang w:eastAsia="zh-TW"/>
        </w:rPr>
        <w:t>;</w:t>
      </w:r>
    </w:p>
    <w:p w14:paraId="72674B72" w14:textId="5CDBCF8A" w:rsidR="002664E9" w:rsidRPr="004F5A2C" w:rsidRDefault="00BB7B88" w:rsidP="00A17598">
      <w:pPr>
        <w:pStyle w:val="ListParagraph"/>
        <w:numPr>
          <w:ilvl w:val="1"/>
          <w:numId w:val="7"/>
        </w:numPr>
        <w:autoSpaceDE w:val="0"/>
        <w:autoSpaceDN w:val="0"/>
        <w:adjustRightInd w:val="0"/>
        <w:spacing w:after="120" w:line="360" w:lineRule="auto"/>
        <w:rPr>
          <w:i/>
          <w:sz w:val="24"/>
          <w:szCs w:val="24"/>
          <w:lang w:eastAsia="zh-TW"/>
        </w:rPr>
      </w:pPr>
      <w:r>
        <w:rPr>
          <w:sz w:val="24"/>
          <w:szCs w:val="24"/>
          <w:lang w:eastAsia="zh-TW"/>
        </w:rPr>
        <w:t>Variations</w:t>
      </w:r>
      <w:r w:rsidR="00B04FB8" w:rsidRPr="00BB7B88">
        <w:rPr>
          <w:i/>
          <w:sz w:val="24"/>
          <w:szCs w:val="24"/>
          <w:lang w:eastAsia="zh-TW"/>
        </w:rPr>
        <w:t xml:space="preserve"> </w:t>
      </w:r>
      <w:r>
        <w:rPr>
          <w:sz w:val="24"/>
          <w:szCs w:val="24"/>
          <w:lang w:eastAsia="zh-TW"/>
        </w:rPr>
        <w:t xml:space="preserve">by different research contexts (i.e. institutional and epistemic context). </w:t>
      </w:r>
    </w:p>
    <w:p w14:paraId="6E19AF4D" w14:textId="5B3CCB63" w:rsidR="002664E9" w:rsidRDefault="002664E9" w:rsidP="00BB7B88">
      <w:pPr>
        <w:autoSpaceDE w:val="0"/>
        <w:autoSpaceDN w:val="0"/>
        <w:adjustRightInd w:val="0"/>
        <w:spacing w:after="120" w:line="360" w:lineRule="auto"/>
        <w:rPr>
          <w:sz w:val="24"/>
          <w:szCs w:val="24"/>
          <w:lang w:eastAsia="zh-TW"/>
        </w:rPr>
      </w:pPr>
      <w:r>
        <w:rPr>
          <w:sz w:val="24"/>
          <w:szCs w:val="24"/>
          <w:lang w:eastAsia="zh-TW"/>
        </w:rPr>
        <w:t>This is addressed in the next phase of analysis, discussed below.</w:t>
      </w:r>
    </w:p>
    <w:p w14:paraId="36794D1A" w14:textId="05A47D3C" w:rsidR="00202173" w:rsidRDefault="00506B86" w:rsidP="000C6E37">
      <w:pPr>
        <w:pStyle w:val="Heading3"/>
      </w:pPr>
      <w:bookmarkStart w:id="94" w:name="_Toc31701970"/>
      <w:r>
        <w:t>Analysis</w:t>
      </w:r>
      <w:r w:rsidR="00122D89">
        <w:t xml:space="preserve"> of b</w:t>
      </w:r>
      <w:r w:rsidR="00202173">
        <w:t>oundary transactions in the BoRs</w:t>
      </w:r>
      <w:r w:rsidR="00A4295A">
        <w:t>: operational mechanisms</w:t>
      </w:r>
      <w:bookmarkEnd w:id="94"/>
    </w:p>
    <w:p w14:paraId="2CA1BD41" w14:textId="540192EB" w:rsidR="003941B6" w:rsidRDefault="00717F5A" w:rsidP="00202173">
      <w:pPr>
        <w:spacing w:after="120" w:line="360" w:lineRule="auto"/>
        <w:rPr>
          <w:sz w:val="24"/>
          <w:szCs w:val="24"/>
        </w:rPr>
      </w:pPr>
      <w:r>
        <w:rPr>
          <w:iCs/>
          <w:sz w:val="24"/>
          <w:szCs w:val="24"/>
        </w:rPr>
        <w:t>In Chapter 2, b</w:t>
      </w:r>
      <w:r w:rsidR="0098710F">
        <w:rPr>
          <w:iCs/>
          <w:sz w:val="24"/>
          <w:szCs w:val="24"/>
        </w:rPr>
        <w:t xml:space="preserve">oundary transactions </w:t>
      </w:r>
      <w:r>
        <w:rPr>
          <w:iCs/>
          <w:sz w:val="24"/>
          <w:szCs w:val="24"/>
        </w:rPr>
        <w:t>were</w:t>
      </w:r>
      <w:r w:rsidR="0098710F">
        <w:rPr>
          <w:iCs/>
          <w:sz w:val="24"/>
          <w:szCs w:val="24"/>
        </w:rPr>
        <w:t xml:space="preserve"> conceptualised as key mechanisms vis-à-vis the reproduction or otherwise of academic boundaries. </w:t>
      </w:r>
      <w:r w:rsidR="009B4610">
        <w:rPr>
          <w:iCs/>
          <w:sz w:val="24"/>
          <w:szCs w:val="24"/>
        </w:rPr>
        <w:t>An important first step is therefore to identify boundary transactions in my sampled BoRs</w:t>
      </w:r>
      <w:r w:rsidR="00492E0C">
        <w:rPr>
          <w:iCs/>
          <w:sz w:val="24"/>
          <w:szCs w:val="24"/>
        </w:rPr>
        <w:t>. This</w:t>
      </w:r>
      <w:r w:rsidR="00492E0C">
        <w:rPr>
          <w:sz w:val="24"/>
          <w:szCs w:val="24"/>
        </w:rPr>
        <w:t xml:space="preserve"> step can be thought of as ‘qualitative data-mining’ – a form of qualitative content analysis </w:t>
      </w:r>
      <w:r w:rsidR="00492E0C" w:rsidRPr="001E7F9C">
        <w:rPr>
          <w:sz w:val="24"/>
          <w:szCs w:val="24"/>
        </w:rPr>
        <w:fldChar w:fldCharType="begin">
          <w:fldData xml:space="preserve">PEVuZE5vdGU+PENpdGU+PEF1dGhvcj5UaXRzY2hlcjwvQXV0aG9yPjxZZWFyPjIwMDA8L1llYXI+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</w:fldData>
        </w:fldChar>
      </w:r>
      <w:r w:rsidR="00492E0C">
        <w:rPr>
          <w:sz w:val="24"/>
          <w:szCs w:val="24"/>
        </w:rPr>
        <w:instrText xml:space="preserve"> ADDIN EN.CITE </w:instrText>
      </w:r>
      <w:r w:rsidR="00492E0C">
        <w:rPr>
          <w:sz w:val="24"/>
          <w:szCs w:val="24"/>
        </w:rPr>
        <w:fldChar w:fldCharType="begin">
          <w:fldData xml:space="preserve">PEVuZE5vdGU+PENpdGU+PEF1dGhvcj5UaXRzY2hlcjwvQXV0aG9yPjxZZWFyPjIwMDA8L1llYXI+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</w:fldData>
        </w:fldChar>
      </w:r>
      <w:r w:rsidR="00492E0C">
        <w:rPr>
          <w:sz w:val="24"/>
          <w:szCs w:val="24"/>
        </w:rPr>
        <w:instrText xml:space="preserve"> ADDIN EN.CITE.DATA </w:instrText>
      </w:r>
      <w:r w:rsidR="00492E0C">
        <w:rPr>
          <w:sz w:val="24"/>
          <w:szCs w:val="24"/>
        </w:rPr>
      </w:r>
      <w:r w:rsidR="00492E0C">
        <w:rPr>
          <w:sz w:val="24"/>
          <w:szCs w:val="24"/>
        </w:rPr>
        <w:fldChar w:fldCharType="end"/>
      </w:r>
      <w:r w:rsidR="00492E0C" w:rsidRPr="001E7F9C">
        <w:rPr>
          <w:sz w:val="24"/>
          <w:szCs w:val="24"/>
        </w:rPr>
      </w:r>
      <w:r w:rsidR="00492E0C" w:rsidRPr="001E7F9C">
        <w:rPr>
          <w:sz w:val="24"/>
          <w:szCs w:val="24"/>
        </w:rPr>
        <w:fldChar w:fldCharType="separate"/>
      </w:r>
      <w:r w:rsidR="00492E0C">
        <w:rPr>
          <w:noProof/>
          <w:sz w:val="24"/>
          <w:szCs w:val="24"/>
        </w:rPr>
        <w:t>(Holsti, 1969; Schreier, 2014; Titscher, Wodak, &amp; Vetter, 2000)</w:t>
      </w:r>
      <w:r w:rsidR="00492E0C" w:rsidRPr="001E7F9C">
        <w:rPr>
          <w:sz w:val="24"/>
          <w:szCs w:val="24"/>
        </w:rPr>
        <w:fldChar w:fldCharType="end"/>
      </w:r>
      <w:r w:rsidR="00492E0C" w:rsidRPr="001E7F9C">
        <w:rPr>
          <w:sz w:val="24"/>
          <w:szCs w:val="24"/>
        </w:rPr>
        <w:t xml:space="preserve">, in which documents are analysed “as containers for content” </w:t>
      </w:r>
      <w:r w:rsidR="00492E0C" w:rsidRPr="001E7F9C">
        <w:rPr>
          <w:sz w:val="24"/>
          <w:szCs w:val="24"/>
        </w:rPr>
        <w:fldChar w:fldCharType="begin"/>
      </w:r>
      <w:r w:rsidR="00492E0C" w:rsidRPr="001E7F9C">
        <w:rPr>
          <w:sz w:val="24"/>
          <w:szCs w:val="24"/>
        </w:rPr>
        <w:instrText xml:space="preserve"> ADDIN EN.CITE &lt;EndNote&gt;&lt;Cite&gt;&lt;Author&gt;Prior&lt;/Author&gt;&lt;Year&gt;2008&lt;/Year&gt;&lt;RecNum&gt;0&lt;/RecNum&gt;&lt;IDText&gt;Documents and Action&lt;/IDText&gt;&lt;Pages&gt;479&lt;/Pages&gt;&lt;DisplayText&gt;(Prior, 2008, p. 479)&lt;/DisplayText&gt;&lt;record&gt;&lt;keywords&gt;&lt;keyword&gt;Social sciences -- Research -- Methodology&lt;/keyword&gt;&lt;keyword&gt;Electronic books&lt;/keyword&gt;&lt;/keywords&gt;&lt;titles&gt;&lt;title&gt;Documents and Action&lt;/title&gt;&lt;secondary-title&gt;The SAGE Handbook of Social Research Methods&lt;/secondary-title&gt;&lt;/titles&gt;&lt;contributors&gt;&lt;authors&gt;&lt;author&gt;Prior, Lindsay&lt;/author&gt;&lt;/authors&gt;&lt;/contributors&gt;&lt;added-date format="utc"&gt;1520010168&lt;/added-date&gt;&lt;pub-location&gt;Los Angeles&lt;/pub-location&gt;&lt;ref-type name="Book Section"&gt;5&lt;/ref-type&gt;&lt;dates&gt;&lt;year&gt;2008&lt;/year&gt;&lt;/dates&gt;&lt;rec-number&gt;7381&lt;/rec-number&gt;&lt;publisher&gt;SAGE&lt;/publisher&gt;&lt;last-updated-date format="utc"&gt;1520010250&lt;/last-updated-date&gt;&lt;contributors&gt;&lt;secondary-authors&gt;&lt;author&gt;Alasuutari, Pertti&lt;/author&gt;&lt;author&gt;Bickman, Leonard&lt;/author&gt;&lt;author&gt;Brannen, Julia&lt;/author&gt;&lt;/secondary-authors&gt;&lt;/contributors&gt;&lt;/record&gt;&lt;/Cite&gt;&lt;/EndNote&gt;</w:instrText>
      </w:r>
      <w:r w:rsidR="00492E0C" w:rsidRPr="001E7F9C">
        <w:rPr>
          <w:sz w:val="24"/>
          <w:szCs w:val="24"/>
        </w:rPr>
        <w:fldChar w:fldCharType="separate"/>
      </w:r>
      <w:r w:rsidR="00492E0C" w:rsidRPr="001E7F9C">
        <w:rPr>
          <w:noProof/>
          <w:sz w:val="24"/>
          <w:szCs w:val="24"/>
        </w:rPr>
        <w:t>(Prior, 2008, p. 479)</w:t>
      </w:r>
      <w:r w:rsidR="00492E0C" w:rsidRPr="001E7F9C">
        <w:rPr>
          <w:sz w:val="24"/>
          <w:szCs w:val="24"/>
        </w:rPr>
        <w:fldChar w:fldCharType="end"/>
      </w:r>
      <w:r w:rsidR="00492E0C">
        <w:rPr>
          <w:sz w:val="24"/>
          <w:szCs w:val="24"/>
        </w:rPr>
        <w:t xml:space="preserve"> through</w:t>
      </w:r>
      <w:r w:rsidR="00492E0C" w:rsidRPr="001E7F9C">
        <w:rPr>
          <w:sz w:val="24"/>
          <w:szCs w:val="24"/>
        </w:rPr>
        <w:t xml:space="preserve"> “the mining of the narrative text contained in documents” </w:t>
      </w:r>
      <w:r w:rsidR="00492E0C" w:rsidRPr="001E7F9C">
        <w:rPr>
          <w:sz w:val="24"/>
          <w:szCs w:val="24"/>
        </w:rPr>
        <w:fldChar w:fldCharType="begin"/>
      </w:r>
      <w:r w:rsidR="00492E0C" w:rsidRPr="001E7F9C">
        <w:rPr>
          <w:sz w:val="24"/>
          <w:szCs w:val="24"/>
        </w:rPr>
        <w:instrText xml:space="preserve"> ADDIN EN.CITE &lt;EndNote&gt;&lt;Cite&gt;&lt;Author&gt;Henry&lt;/Author&gt;&lt;Year&gt;2014&lt;/Year&gt;&lt;RecNum&gt;0&lt;/RecNum&gt;&lt;IDText&gt;Using Qualitative Data- Mining for Practice Research in Child Welfare&lt;/IDText&gt;&lt;Pages&gt;8&lt;/Pages&gt;&lt;DisplayText&gt;(Henry, Carnochan, &amp;amp; Austin, 2014, p. 8)&lt;/DisplayText&gt;&lt;record&gt;&lt;keywords&gt;&lt;keyword&gt;California&lt;/keyword&gt;&lt;keyword&gt;Foster Care&lt;/keyword&gt;&lt;keyword&gt;Data Mining&lt;/keyword&gt;&lt;keyword&gt;Organizational Change&lt;/keyword&gt;&lt;keyword&gt;Children&lt;/keyword&gt;&lt;keyword&gt;Content Analysis&lt;/keyword&gt;&lt;keyword&gt;Families &amp;amp;amp&lt;/keyword&gt;&lt;keyword&gt;Family Life&lt;/keyword&gt;&lt;keyword&gt;Researchers&lt;/keyword&gt;&lt;keyword&gt;Consortia&lt;/keyword&gt;&lt;keyword&gt;Child Welfare&lt;/keyword&gt;&lt;keyword&gt;Social Work&lt;/keyword&gt;&lt;keyword&gt;Mining Industry&lt;/keyword&gt;&lt;keyword&gt;Qualitative Research&lt;/keyword&gt;&lt;keyword&gt;Child Welfare Services&lt;/keyword&gt;&lt;keyword&gt;Social Services&lt;/keyword&gt;&lt;/keywords&gt;&lt;isbn&gt;0009-4021&lt;/isbn&gt;&lt;titles&gt;&lt;title&gt;Using Qualitative Data- Mining for Practice Research in Child Welfare&lt;/title&gt;&lt;secondary-title&gt;Child Welf.&lt;/secondary-title&gt;&lt;/titles&gt;&lt;pages&gt;7-26&lt;/pages&gt;&lt;number&gt;6&lt;/number&gt;&lt;contributors&gt;&lt;authors&gt;&lt;author&gt;Henry, C.&lt;/author&gt;&lt;author&gt;Carnochan, S.&lt;/author&gt;&lt;author&gt;Austin, Mj&lt;/author&gt;&lt;/authors&gt;&lt;/contributors&gt;&lt;added-date format="utc"&gt;1520007852&lt;/added-date&gt;&lt;ref-type name="Journal Article"&gt;17&lt;/ref-type&gt;&lt;dates&gt;&lt;year&gt;2014&lt;/year&gt;&lt;/dates&gt;&lt;rec-number&gt;7379&lt;/rec-number&gt;&lt;last-updated-date format="utc"&gt;1520007852&lt;/last-updated-date&gt;&lt;volume&gt;93&lt;/volume&gt;&lt;/record&gt;&lt;/Cite&gt;&lt;/EndNote&gt;</w:instrText>
      </w:r>
      <w:r w:rsidR="00492E0C" w:rsidRPr="001E7F9C">
        <w:rPr>
          <w:sz w:val="24"/>
          <w:szCs w:val="24"/>
        </w:rPr>
        <w:fldChar w:fldCharType="separate"/>
      </w:r>
      <w:r w:rsidR="00492E0C" w:rsidRPr="001E7F9C">
        <w:rPr>
          <w:noProof/>
          <w:sz w:val="24"/>
          <w:szCs w:val="24"/>
        </w:rPr>
        <w:t>(Henry, Carnochan, &amp; Austin, 2014, p. 8)</w:t>
      </w:r>
      <w:r w:rsidR="00492E0C" w:rsidRPr="001E7F9C">
        <w:rPr>
          <w:sz w:val="24"/>
          <w:szCs w:val="24"/>
        </w:rPr>
        <w:fldChar w:fldCharType="end"/>
      </w:r>
      <w:r w:rsidR="00492E0C">
        <w:rPr>
          <w:sz w:val="24"/>
          <w:szCs w:val="24"/>
        </w:rPr>
        <w:t xml:space="preserve">. </w:t>
      </w:r>
      <w:r w:rsidR="00202173">
        <w:rPr>
          <w:iCs/>
          <w:sz w:val="24"/>
          <w:szCs w:val="24"/>
        </w:rPr>
        <w:t xml:space="preserve">I read </w:t>
      </w:r>
      <w:r w:rsidR="00202173">
        <w:rPr>
          <w:sz w:val="24"/>
          <w:szCs w:val="24"/>
        </w:rPr>
        <w:t>through the data associated with the n=19 BoRs, starting with the documentary materials and, later, the interview transcript</w:t>
      </w:r>
      <w:r w:rsidR="008745F6">
        <w:rPr>
          <w:sz w:val="24"/>
          <w:szCs w:val="24"/>
        </w:rPr>
        <w:t xml:space="preserve">s, </w:t>
      </w:r>
      <w:r w:rsidR="00202173">
        <w:rPr>
          <w:sz w:val="24"/>
          <w:szCs w:val="24"/>
        </w:rPr>
        <w:t xml:space="preserve">to identify </w:t>
      </w:r>
      <w:r w:rsidR="00500A6F">
        <w:rPr>
          <w:sz w:val="24"/>
          <w:szCs w:val="24"/>
        </w:rPr>
        <w:t>any</w:t>
      </w:r>
      <w:r w:rsidR="005913FB">
        <w:rPr>
          <w:sz w:val="24"/>
          <w:szCs w:val="24"/>
        </w:rPr>
        <w:t xml:space="preserve"> boundary transactions </w:t>
      </w:r>
      <w:r w:rsidR="00500A6F">
        <w:rPr>
          <w:sz w:val="24"/>
          <w:szCs w:val="24"/>
        </w:rPr>
        <w:t>associated with</w:t>
      </w:r>
      <w:r w:rsidR="005913FB">
        <w:rPr>
          <w:sz w:val="24"/>
          <w:szCs w:val="24"/>
        </w:rPr>
        <w:t xml:space="preserve"> my sampled research.</w:t>
      </w:r>
      <w:r w:rsidR="00202173">
        <w:rPr>
          <w:sz w:val="24"/>
          <w:szCs w:val="24"/>
        </w:rPr>
        <w:t xml:space="preserve"> The literature review </w:t>
      </w:r>
      <w:r w:rsidR="00125CA8">
        <w:rPr>
          <w:sz w:val="24"/>
          <w:szCs w:val="24"/>
        </w:rPr>
        <w:t xml:space="preserve">(Chapter 2) </w:t>
      </w:r>
      <w:r w:rsidR="00202173">
        <w:rPr>
          <w:sz w:val="24"/>
          <w:szCs w:val="24"/>
        </w:rPr>
        <w:t>provided the initial frame of five main forms of boundary transaction</w:t>
      </w:r>
      <w:r w:rsidR="00492E0C">
        <w:rPr>
          <w:sz w:val="24"/>
          <w:szCs w:val="24"/>
        </w:rPr>
        <w:t xml:space="preserve"> and this helped to guide my reading and focus. </w:t>
      </w:r>
      <w:r w:rsidR="00202173">
        <w:rPr>
          <w:sz w:val="24"/>
          <w:szCs w:val="24"/>
        </w:rPr>
        <w:t>I also inductively coded sub-forms of some of these five main forms</w:t>
      </w:r>
      <w:r w:rsidR="00492E0C">
        <w:rPr>
          <w:sz w:val="24"/>
          <w:szCs w:val="24"/>
        </w:rPr>
        <w:t xml:space="preserve">. </w:t>
      </w:r>
    </w:p>
    <w:p w14:paraId="668FB56F" w14:textId="2C4A1D91" w:rsidR="00202173" w:rsidRDefault="00202173" w:rsidP="00202173">
      <w:pPr>
        <w:spacing w:after="120" w:line="360" w:lineRule="auto"/>
        <w:rPr>
          <w:sz w:val="24"/>
          <w:szCs w:val="24"/>
        </w:rPr>
      </w:pPr>
      <w:r w:rsidRPr="006E2003">
        <w:rPr>
          <w:sz w:val="24"/>
          <w:szCs w:val="24"/>
        </w:rPr>
        <w:fldChar w:fldCharType="begin"/>
      </w:r>
      <w:r w:rsidRPr="006E2003">
        <w:rPr>
          <w:sz w:val="24"/>
          <w:szCs w:val="24"/>
        </w:rPr>
        <w:instrText xml:space="preserve"> REF _Ref11659964 \h </w:instrText>
      </w:r>
      <w:r>
        <w:rPr>
          <w:sz w:val="24"/>
          <w:szCs w:val="24"/>
        </w:rPr>
        <w:instrText xml:space="preserve"> \* MERGEFORMAT </w:instrText>
      </w:r>
      <w:r w:rsidRPr="006E2003">
        <w:rPr>
          <w:sz w:val="24"/>
          <w:szCs w:val="24"/>
        </w:rPr>
      </w:r>
      <w:r w:rsidRPr="006E2003">
        <w:rPr>
          <w:sz w:val="24"/>
          <w:szCs w:val="24"/>
        </w:rPr>
        <w:fldChar w:fldCharType="separate"/>
      </w:r>
      <w:r w:rsidR="0011424E" w:rsidRPr="0011424E">
        <w:rPr>
          <w:sz w:val="24"/>
          <w:szCs w:val="24"/>
        </w:rPr>
        <w:t xml:space="preserve">Table </w:t>
      </w:r>
      <w:r w:rsidR="0011424E" w:rsidRPr="0011424E">
        <w:rPr>
          <w:noProof/>
          <w:sz w:val="24"/>
          <w:szCs w:val="24"/>
        </w:rPr>
        <w:t>4</w:t>
      </w:r>
      <w:r w:rsidRPr="006E2003">
        <w:rPr>
          <w:sz w:val="24"/>
          <w:szCs w:val="24"/>
        </w:rPr>
        <w:fldChar w:fldCharType="end"/>
      </w:r>
      <w:r>
        <w:rPr>
          <w:sz w:val="24"/>
          <w:szCs w:val="24"/>
        </w:rPr>
        <w:t xml:space="preserve"> summarises the main forms and, where applicable, sub-forms of boundary transaction identified in the sampled research.</w:t>
      </w:r>
      <w:r w:rsidR="005679ED">
        <w:rPr>
          <w:sz w:val="24"/>
          <w:szCs w:val="24"/>
        </w:rPr>
        <w:t xml:space="preserve"> It shows that I coded any form of ‘</w:t>
      </w:r>
      <w:r w:rsidR="003941B6">
        <w:rPr>
          <w:sz w:val="24"/>
          <w:szCs w:val="24"/>
        </w:rPr>
        <w:t>O</w:t>
      </w:r>
      <w:r w:rsidR="005679ED">
        <w:rPr>
          <w:sz w:val="24"/>
          <w:szCs w:val="24"/>
        </w:rPr>
        <w:t>utreach’</w:t>
      </w:r>
      <w:r w:rsidR="00390E79">
        <w:rPr>
          <w:sz w:val="24"/>
          <w:szCs w:val="24"/>
        </w:rPr>
        <w:t xml:space="preserve"> under th</w:t>
      </w:r>
      <w:r w:rsidR="003941B6">
        <w:rPr>
          <w:sz w:val="24"/>
          <w:szCs w:val="24"/>
        </w:rPr>
        <w:t>is</w:t>
      </w:r>
      <w:r w:rsidR="00390E79">
        <w:rPr>
          <w:sz w:val="24"/>
          <w:szCs w:val="24"/>
        </w:rPr>
        <w:t xml:space="preserve"> broad heading</w:t>
      </w:r>
      <w:r w:rsidR="00390E79">
        <w:rPr>
          <w:rStyle w:val="FootnoteReference"/>
          <w:sz w:val="22"/>
          <w:szCs w:val="22"/>
        </w:rPr>
        <w:footnoteReference w:id="17"/>
      </w:r>
      <w:r w:rsidR="00390E79">
        <w:rPr>
          <w:sz w:val="24"/>
          <w:szCs w:val="24"/>
        </w:rPr>
        <w:t>. For ‘</w:t>
      </w:r>
      <w:r w:rsidR="003941B6">
        <w:rPr>
          <w:sz w:val="24"/>
          <w:szCs w:val="24"/>
        </w:rPr>
        <w:t>C</w:t>
      </w:r>
      <w:r w:rsidR="00390E79">
        <w:rPr>
          <w:sz w:val="24"/>
          <w:szCs w:val="24"/>
        </w:rPr>
        <w:t>ollaboration’, I chose</w:t>
      </w:r>
      <w:r w:rsidR="00390E79" w:rsidRPr="00E13C3E">
        <w:rPr>
          <w:sz w:val="24"/>
          <w:szCs w:val="24"/>
        </w:rPr>
        <w:t xml:space="preserve"> only</w:t>
      </w:r>
      <w:r w:rsidR="00390E79">
        <w:rPr>
          <w:i/>
          <w:iCs/>
          <w:sz w:val="24"/>
          <w:szCs w:val="24"/>
        </w:rPr>
        <w:t xml:space="preserve"> </w:t>
      </w:r>
      <w:r w:rsidR="00390E79">
        <w:rPr>
          <w:sz w:val="24"/>
          <w:szCs w:val="24"/>
        </w:rPr>
        <w:t xml:space="preserve">to code where there were actual instances of </w:t>
      </w:r>
      <w:r w:rsidR="00390E79" w:rsidRPr="00390E79">
        <w:rPr>
          <w:i/>
          <w:iCs/>
          <w:sz w:val="24"/>
          <w:szCs w:val="24"/>
        </w:rPr>
        <w:t>co-authoring</w:t>
      </w:r>
      <w:r w:rsidR="00390E79">
        <w:rPr>
          <w:sz w:val="24"/>
          <w:szCs w:val="24"/>
        </w:rPr>
        <w:t xml:space="preserve"> outputs, such as patents or papers. I made this decision because the notion of ‘collaboration’ could cover such a broad range of relationships. Although this means that collaborations are likely to be undercounted under the ‘Collaboration’ heading, this is partly made up for in the other headings. For example, ‘outreach’ and ‘boundary-spanners’ both imply a relation with some external, non-academic organisation, and this relationship could be conceived of (at least in some, if not all cases) as a collaborative one. </w:t>
      </w:r>
      <w:r w:rsidR="00813633">
        <w:rPr>
          <w:sz w:val="24"/>
          <w:szCs w:val="24"/>
        </w:rPr>
        <w:t>‘</w:t>
      </w:r>
      <w:r w:rsidR="008959F1">
        <w:rPr>
          <w:sz w:val="24"/>
          <w:szCs w:val="24"/>
        </w:rPr>
        <w:t>Use-oriented outputs</w:t>
      </w:r>
      <w:r w:rsidR="00813633">
        <w:rPr>
          <w:sz w:val="24"/>
          <w:szCs w:val="24"/>
        </w:rPr>
        <w:t>’ include three sub-forms of boundary transaction: use-focused publications</w:t>
      </w:r>
      <w:r w:rsidR="00BC56AF">
        <w:rPr>
          <w:sz w:val="24"/>
          <w:szCs w:val="24"/>
        </w:rPr>
        <w:t xml:space="preserve"> (publications which have a clear aim to reach an audience beyond the academic’s own scientific community</w:t>
      </w:r>
      <w:r w:rsidR="003941B6">
        <w:rPr>
          <w:sz w:val="24"/>
          <w:szCs w:val="24"/>
        </w:rPr>
        <w:t>)</w:t>
      </w:r>
      <w:r w:rsidR="00813633">
        <w:rPr>
          <w:sz w:val="24"/>
          <w:szCs w:val="24"/>
        </w:rPr>
        <w:t>; technological outputs</w:t>
      </w:r>
      <w:r w:rsidR="00BC56AF">
        <w:rPr>
          <w:sz w:val="24"/>
          <w:szCs w:val="24"/>
        </w:rPr>
        <w:t xml:space="preserve"> (such as patents or software)</w:t>
      </w:r>
      <w:r w:rsidR="00813633">
        <w:rPr>
          <w:sz w:val="24"/>
          <w:szCs w:val="24"/>
        </w:rPr>
        <w:t xml:space="preserve">; and </w:t>
      </w:r>
      <w:r w:rsidR="003941B6">
        <w:rPr>
          <w:sz w:val="24"/>
          <w:szCs w:val="24"/>
        </w:rPr>
        <w:t>what I call ‘</w:t>
      </w:r>
      <w:r w:rsidR="00813633">
        <w:rPr>
          <w:sz w:val="24"/>
          <w:szCs w:val="24"/>
        </w:rPr>
        <w:t>bridging concepts</w:t>
      </w:r>
      <w:r w:rsidR="003941B6">
        <w:rPr>
          <w:sz w:val="24"/>
          <w:szCs w:val="24"/>
        </w:rPr>
        <w:t>’</w:t>
      </w:r>
      <w:r w:rsidR="00BC56AF">
        <w:rPr>
          <w:sz w:val="24"/>
          <w:szCs w:val="24"/>
        </w:rPr>
        <w:t xml:space="preserve"> (</w:t>
      </w:r>
      <w:r w:rsidR="003941B6">
        <w:rPr>
          <w:sz w:val="24"/>
          <w:szCs w:val="24"/>
        </w:rPr>
        <w:t>which are grounded in science, but are designed to be understood and applied by non-experts</w:t>
      </w:r>
      <w:r w:rsidR="00F45449">
        <w:rPr>
          <w:sz w:val="24"/>
          <w:szCs w:val="24"/>
        </w:rPr>
        <w:t xml:space="preserve"> – further discussion of ‘bridging concepts’, with examples, can be found under the analysis of Basic/Applied disciplines towards the end of Chapter 4)</w:t>
      </w:r>
      <w:r w:rsidR="00813633">
        <w:rPr>
          <w:sz w:val="24"/>
          <w:szCs w:val="24"/>
        </w:rPr>
        <w:t>.</w:t>
      </w:r>
      <w:r w:rsidR="00F0612A">
        <w:rPr>
          <w:sz w:val="24"/>
          <w:szCs w:val="24"/>
        </w:rPr>
        <w:t xml:space="preserve"> There are three sub-forms of ‘Boundary structures’: formal partnerships, such as medical schools which formally bring together university and NHS Trust, or formal university-industry consortia; economic structures such as spin-outs and technology transfer offices; and what I term here ‘transdisciplinary structures’, which cover all forms of problem-focused research centre and as well as other structures designed to link researchers either with other researchers or with users, provided that this linkage is not grounded (solely) on shared disciplinary background. </w:t>
      </w:r>
      <w:r w:rsidR="00814F8E">
        <w:rPr>
          <w:sz w:val="24"/>
          <w:szCs w:val="24"/>
        </w:rPr>
        <w:t xml:space="preserve">Lastly, I found that staff, students and graduates could all play the role of ‘Boundary-spanner’. </w:t>
      </w:r>
    </w:p>
    <w:p w14:paraId="083C887B" w14:textId="61D88A62" w:rsidR="00A969F2" w:rsidRDefault="00A969F2" w:rsidP="00202173">
      <w:pPr>
        <w:spacing w:after="120" w:line="360" w:lineRule="auto"/>
        <w:rPr>
          <w:sz w:val="24"/>
          <w:szCs w:val="24"/>
        </w:rPr>
      </w:pPr>
    </w:p>
    <w:p w14:paraId="4B41BB06" w14:textId="77777777" w:rsidR="00A969F2" w:rsidRPr="00390E79" w:rsidRDefault="00A969F2" w:rsidP="00202173">
      <w:pPr>
        <w:spacing w:after="120" w:line="360" w:lineRule="auto"/>
        <w:rPr>
          <w:sz w:val="24"/>
          <w:szCs w:val="24"/>
        </w:rPr>
      </w:pPr>
    </w:p>
    <w:tbl>
      <w:tblPr>
        <w:tblStyle w:val="TableGrid"/>
        <w:tblW w:w="0" w:type="auto"/>
        <w:tblLook w:val="04A0" w:firstRow="1" w:lastRow="0" w:firstColumn="1" w:lastColumn="0" w:noHBand="0" w:noVBand="1"/>
      </w:tblPr>
      <w:tblGrid>
        <w:gridCol w:w="2547"/>
        <w:gridCol w:w="6469"/>
      </w:tblGrid>
      <w:tr w:rsidR="00202173" w14:paraId="388F2946" w14:textId="77777777" w:rsidTr="00885373">
        <w:tc>
          <w:tcPr>
            <w:tcW w:w="2547" w:type="dxa"/>
          </w:tcPr>
          <w:p w14:paraId="32305F1B" w14:textId="77777777" w:rsidR="00202173" w:rsidRDefault="00202173" w:rsidP="00885373">
            <w:pPr>
              <w:rPr>
                <w:b/>
                <w:sz w:val="22"/>
                <w:szCs w:val="22"/>
              </w:rPr>
            </w:pPr>
            <w:r>
              <w:rPr>
                <w:b/>
                <w:sz w:val="22"/>
                <w:szCs w:val="22"/>
              </w:rPr>
              <w:t>Boundary</w:t>
            </w:r>
            <w:r w:rsidRPr="00ED61C9">
              <w:rPr>
                <w:b/>
                <w:sz w:val="22"/>
                <w:szCs w:val="22"/>
              </w:rPr>
              <w:t xml:space="preserve"> transaction</w:t>
            </w:r>
            <w:r>
              <w:rPr>
                <w:b/>
                <w:sz w:val="22"/>
                <w:szCs w:val="22"/>
              </w:rPr>
              <w:t xml:space="preserve"> </w:t>
            </w:r>
          </w:p>
          <w:p w14:paraId="04BD6B59" w14:textId="77777777" w:rsidR="00202173" w:rsidRPr="00ED61C9" w:rsidRDefault="00202173" w:rsidP="00885373">
            <w:pPr>
              <w:rPr>
                <w:b/>
                <w:sz w:val="22"/>
                <w:szCs w:val="22"/>
              </w:rPr>
            </w:pPr>
            <w:r>
              <w:rPr>
                <w:b/>
                <w:sz w:val="22"/>
                <w:szCs w:val="22"/>
              </w:rPr>
              <w:t>(Coding frame)</w:t>
            </w:r>
          </w:p>
        </w:tc>
        <w:tc>
          <w:tcPr>
            <w:tcW w:w="6469" w:type="dxa"/>
          </w:tcPr>
          <w:p w14:paraId="71CBF551" w14:textId="77777777" w:rsidR="00202173" w:rsidRPr="00ED61C9" w:rsidRDefault="00202173" w:rsidP="00885373">
            <w:pPr>
              <w:rPr>
                <w:b/>
                <w:sz w:val="22"/>
                <w:szCs w:val="22"/>
              </w:rPr>
            </w:pPr>
            <w:r w:rsidRPr="00ED61C9">
              <w:rPr>
                <w:b/>
                <w:sz w:val="22"/>
                <w:szCs w:val="22"/>
              </w:rPr>
              <w:t>Sub-forms</w:t>
            </w:r>
            <w:r>
              <w:rPr>
                <w:b/>
                <w:sz w:val="22"/>
                <w:szCs w:val="22"/>
              </w:rPr>
              <w:t xml:space="preserve"> (where applicable)</w:t>
            </w:r>
          </w:p>
        </w:tc>
      </w:tr>
      <w:tr w:rsidR="00202173" w14:paraId="3D0B9135" w14:textId="77777777" w:rsidTr="00885373">
        <w:tc>
          <w:tcPr>
            <w:tcW w:w="2547" w:type="dxa"/>
          </w:tcPr>
          <w:p w14:paraId="672F3E37" w14:textId="77777777" w:rsidR="00202173" w:rsidRPr="00ED61C9" w:rsidRDefault="00202173" w:rsidP="00885373">
            <w:pPr>
              <w:rPr>
                <w:sz w:val="22"/>
                <w:szCs w:val="22"/>
              </w:rPr>
            </w:pPr>
            <w:r>
              <w:rPr>
                <w:sz w:val="22"/>
                <w:szCs w:val="22"/>
              </w:rPr>
              <w:t>Outreach</w:t>
            </w:r>
          </w:p>
        </w:tc>
        <w:tc>
          <w:tcPr>
            <w:tcW w:w="6469" w:type="dxa"/>
          </w:tcPr>
          <w:p w14:paraId="1A72B161" w14:textId="616E7794" w:rsidR="00202173" w:rsidRPr="00ED61C9" w:rsidRDefault="00202173" w:rsidP="00885373">
            <w:pPr>
              <w:rPr>
                <w:sz w:val="22"/>
                <w:szCs w:val="22"/>
              </w:rPr>
            </w:pPr>
            <w:r>
              <w:rPr>
                <w:sz w:val="22"/>
                <w:szCs w:val="22"/>
              </w:rPr>
              <w:t>n/a</w:t>
            </w:r>
          </w:p>
        </w:tc>
      </w:tr>
      <w:tr w:rsidR="00202173" w14:paraId="6AA23886" w14:textId="77777777" w:rsidTr="00885373">
        <w:tc>
          <w:tcPr>
            <w:tcW w:w="2547" w:type="dxa"/>
          </w:tcPr>
          <w:p w14:paraId="7FCE7637" w14:textId="77777777" w:rsidR="00202173" w:rsidRPr="00ED61C9" w:rsidRDefault="00202173" w:rsidP="00885373">
            <w:pPr>
              <w:rPr>
                <w:sz w:val="22"/>
                <w:szCs w:val="22"/>
              </w:rPr>
            </w:pPr>
            <w:r>
              <w:rPr>
                <w:sz w:val="22"/>
                <w:szCs w:val="22"/>
              </w:rPr>
              <w:t>Collaboration</w:t>
            </w:r>
          </w:p>
        </w:tc>
        <w:tc>
          <w:tcPr>
            <w:tcW w:w="6469" w:type="dxa"/>
          </w:tcPr>
          <w:p w14:paraId="2E9A25A0" w14:textId="119E1430" w:rsidR="00202173" w:rsidRPr="00ED61C9" w:rsidRDefault="006B6130" w:rsidP="00885373">
            <w:pPr>
              <w:rPr>
                <w:sz w:val="22"/>
                <w:szCs w:val="22"/>
              </w:rPr>
            </w:pPr>
            <w:r>
              <w:rPr>
                <w:sz w:val="22"/>
                <w:szCs w:val="22"/>
              </w:rPr>
              <w:t>Co-authorship</w:t>
            </w:r>
          </w:p>
        </w:tc>
      </w:tr>
      <w:tr w:rsidR="00202173" w14:paraId="79528AD6" w14:textId="77777777" w:rsidTr="00885373">
        <w:tc>
          <w:tcPr>
            <w:tcW w:w="2547" w:type="dxa"/>
          </w:tcPr>
          <w:p w14:paraId="6C5F5EDE" w14:textId="77777777" w:rsidR="00202173" w:rsidRPr="00ED61C9" w:rsidRDefault="00202173" w:rsidP="00885373">
            <w:pPr>
              <w:rPr>
                <w:sz w:val="22"/>
                <w:szCs w:val="22"/>
              </w:rPr>
            </w:pPr>
            <w:r>
              <w:rPr>
                <w:sz w:val="22"/>
                <w:szCs w:val="22"/>
              </w:rPr>
              <w:t>Use-oriented outputs</w:t>
            </w:r>
          </w:p>
        </w:tc>
        <w:tc>
          <w:tcPr>
            <w:tcW w:w="6469" w:type="dxa"/>
          </w:tcPr>
          <w:p w14:paraId="21C763F6" w14:textId="77777777" w:rsidR="00202173" w:rsidRPr="00ED61C9" w:rsidRDefault="00202173" w:rsidP="00885373">
            <w:pPr>
              <w:rPr>
                <w:sz w:val="22"/>
                <w:szCs w:val="22"/>
              </w:rPr>
            </w:pPr>
            <w:r>
              <w:rPr>
                <w:sz w:val="22"/>
                <w:szCs w:val="22"/>
              </w:rPr>
              <w:t>Use-focused publications; Technological outputs; Bridging concepts</w:t>
            </w:r>
          </w:p>
        </w:tc>
      </w:tr>
      <w:tr w:rsidR="00202173" w14:paraId="49E4EABF" w14:textId="77777777" w:rsidTr="00885373">
        <w:tc>
          <w:tcPr>
            <w:tcW w:w="2547" w:type="dxa"/>
          </w:tcPr>
          <w:p w14:paraId="6EA535F7" w14:textId="77777777" w:rsidR="00202173" w:rsidRPr="00ED61C9" w:rsidRDefault="00202173" w:rsidP="00885373">
            <w:pPr>
              <w:rPr>
                <w:sz w:val="22"/>
                <w:szCs w:val="22"/>
              </w:rPr>
            </w:pPr>
            <w:r>
              <w:rPr>
                <w:sz w:val="22"/>
                <w:szCs w:val="22"/>
              </w:rPr>
              <w:t>Boundary structures</w:t>
            </w:r>
          </w:p>
        </w:tc>
        <w:tc>
          <w:tcPr>
            <w:tcW w:w="6469" w:type="dxa"/>
          </w:tcPr>
          <w:p w14:paraId="5314393E" w14:textId="77777777" w:rsidR="00202173" w:rsidRPr="00ED61C9" w:rsidRDefault="00202173" w:rsidP="00885373">
            <w:pPr>
              <w:rPr>
                <w:sz w:val="22"/>
                <w:szCs w:val="22"/>
              </w:rPr>
            </w:pPr>
            <w:r>
              <w:rPr>
                <w:sz w:val="22"/>
                <w:szCs w:val="22"/>
              </w:rPr>
              <w:t>Formal partnerships; Economic structures; Transdisciplinary structures</w:t>
            </w:r>
          </w:p>
        </w:tc>
      </w:tr>
      <w:tr w:rsidR="00202173" w14:paraId="1245D189" w14:textId="77777777" w:rsidTr="00885373">
        <w:tc>
          <w:tcPr>
            <w:tcW w:w="2547" w:type="dxa"/>
          </w:tcPr>
          <w:p w14:paraId="6E0E7873" w14:textId="77777777" w:rsidR="00202173" w:rsidRPr="00ED61C9" w:rsidRDefault="00202173" w:rsidP="00885373">
            <w:pPr>
              <w:rPr>
                <w:sz w:val="22"/>
                <w:szCs w:val="22"/>
              </w:rPr>
            </w:pPr>
            <w:r>
              <w:rPr>
                <w:sz w:val="22"/>
                <w:szCs w:val="22"/>
              </w:rPr>
              <w:t>Boundary-spanners</w:t>
            </w:r>
          </w:p>
        </w:tc>
        <w:tc>
          <w:tcPr>
            <w:tcW w:w="6469" w:type="dxa"/>
          </w:tcPr>
          <w:p w14:paraId="3C2FD687" w14:textId="77777777" w:rsidR="00202173" w:rsidRPr="00ED61C9" w:rsidRDefault="00202173" w:rsidP="00885373">
            <w:pPr>
              <w:keepNext/>
              <w:rPr>
                <w:sz w:val="22"/>
                <w:szCs w:val="22"/>
              </w:rPr>
            </w:pPr>
            <w:r>
              <w:rPr>
                <w:sz w:val="22"/>
                <w:szCs w:val="22"/>
              </w:rPr>
              <w:t>Staff; Students/graduates</w:t>
            </w:r>
          </w:p>
        </w:tc>
      </w:tr>
    </w:tbl>
    <w:p w14:paraId="1B843C1B" w14:textId="50130BE5" w:rsidR="00202173" w:rsidRDefault="00202173" w:rsidP="00202173">
      <w:pPr>
        <w:pStyle w:val="Caption"/>
        <w:rPr>
          <w:sz w:val="24"/>
          <w:szCs w:val="24"/>
        </w:rPr>
      </w:pPr>
      <w:bookmarkStart w:id="95" w:name="_Ref11659964"/>
      <w:bookmarkStart w:id="96" w:name="_Toc31702033"/>
      <w:r>
        <w:t xml:space="preserve">Table </w:t>
      </w:r>
      <w:r w:rsidR="00A56355">
        <w:fldChar w:fldCharType="begin"/>
      </w:r>
      <w:r w:rsidR="00A56355">
        <w:instrText xml:space="preserve"> SEQ Table \* ARABIC </w:instrText>
      </w:r>
      <w:r w:rsidR="00A56355">
        <w:fldChar w:fldCharType="separate"/>
      </w:r>
      <w:r w:rsidR="0011424E">
        <w:rPr>
          <w:noProof/>
        </w:rPr>
        <w:t>4</w:t>
      </w:r>
      <w:r w:rsidR="00A56355">
        <w:rPr>
          <w:noProof/>
        </w:rPr>
        <w:fldChar w:fldCharType="end"/>
      </w:r>
      <w:bookmarkEnd w:id="95"/>
      <w:r>
        <w:t>. Main forms and sub-forms of boundary transaction</w:t>
      </w:r>
      <w:bookmarkEnd w:id="96"/>
    </w:p>
    <w:p w14:paraId="0F484826" w14:textId="055F3317" w:rsidR="00CC1AFA" w:rsidRDefault="00FE0DB3" w:rsidP="00082217">
      <w:pPr>
        <w:spacing w:before="120" w:after="120" w:line="360" w:lineRule="auto"/>
        <w:rPr>
          <w:sz w:val="24"/>
          <w:szCs w:val="24"/>
        </w:rPr>
      </w:pPr>
      <w:r>
        <w:rPr>
          <w:sz w:val="24"/>
          <w:szCs w:val="24"/>
        </w:rPr>
        <w:t>My decision to focus on boundary transactions as mechanisms through which boundaries can be potentially weakened or reproduced was theoretical, but the particular way in which I considered boundary transactions was partly informed</w:t>
      </w:r>
      <w:r w:rsidR="00353ACF">
        <w:rPr>
          <w:sz w:val="24"/>
          <w:szCs w:val="24"/>
        </w:rPr>
        <w:t xml:space="preserve"> by the empirical findings from the </w:t>
      </w:r>
      <w:r>
        <w:rPr>
          <w:sz w:val="24"/>
          <w:szCs w:val="24"/>
        </w:rPr>
        <w:t xml:space="preserve">interpretive quantitative analysis (described above) derived from the typology data. </w:t>
      </w:r>
      <w:r w:rsidR="00493638">
        <w:rPr>
          <w:sz w:val="24"/>
          <w:szCs w:val="24"/>
        </w:rPr>
        <w:t xml:space="preserve">Since analysis </w:t>
      </w:r>
      <w:r w:rsidR="00844752">
        <w:rPr>
          <w:sz w:val="24"/>
          <w:szCs w:val="24"/>
        </w:rPr>
        <w:t xml:space="preserve">of the typology data </w:t>
      </w:r>
      <w:r w:rsidR="00493638">
        <w:rPr>
          <w:sz w:val="24"/>
          <w:szCs w:val="24"/>
        </w:rPr>
        <w:t xml:space="preserve">found that overall, the sampled BoRs tended towards the reproduction of academic boundaries rather than their weakening, </w:t>
      </w:r>
      <w:r w:rsidR="00F03221">
        <w:rPr>
          <w:sz w:val="24"/>
          <w:szCs w:val="24"/>
        </w:rPr>
        <w:t>the main task was to understand this function of the identified boundary transactions.</w:t>
      </w:r>
    </w:p>
    <w:p w14:paraId="252FF3F9" w14:textId="29D312B8" w:rsidR="001859B7" w:rsidRPr="001859B7" w:rsidRDefault="00D73247" w:rsidP="00082217">
      <w:pPr>
        <w:spacing w:before="120" w:after="120" w:line="360" w:lineRule="auto"/>
        <w:rPr>
          <w:sz w:val="24"/>
          <w:szCs w:val="24"/>
        </w:rPr>
      </w:pPr>
      <w:r>
        <w:rPr>
          <w:sz w:val="24"/>
          <w:szCs w:val="24"/>
        </w:rPr>
        <w:t xml:space="preserve">After the coding of the boundary transactions as per </w:t>
      </w:r>
      <w:r w:rsidRPr="006E2003">
        <w:rPr>
          <w:sz w:val="24"/>
          <w:szCs w:val="24"/>
        </w:rPr>
        <w:fldChar w:fldCharType="begin"/>
      </w:r>
      <w:r w:rsidRPr="006E2003">
        <w:rPr>
          <w:sz w:val="24"/>
          <w:szCs w:val="24"/>
        </w:rPr>
        <w:instrText xml:space="preserve"> REF _Ref11659964 \h </w:instrText>
      </w:r>
      <w:r>
        <w:rPr>
          <w:sz w:val="24"/>
          <w:szCs w:val="24"/>
        </w:rPr>
        <w:instrText xml:space="preserve"> \* MERGEFORMAT </w:instrText>
      </w:r>
      <w:r w:rsidRPr="006E2003">
        <w:rPr>
          <w:sz w:val="24"/>
          <w:szCs w:val="24"/>
        </w:rPr>
      </w:r>
      <w:r w:rsidRPr="006E2003">
        <w:rPr>
          <w:sz w:val="24"/>
          <w:szCs w:val="24"/>
        </w:rPr>
        <w:fldChar w:fldCharType="separate"/>
      </w:r>
      <w:r w:rsidR="0011424E" w:rsidRPr="0011424E">
        <w:rPr>
          <w:sz w:val="24"/>
          <w:szCs w:val="24"/>
        </w:rPr>
        <w:t xml:space="preserve">Table </w:t>
      </w:r>
      <w:r w:rsidR="0011424E" w:rsidRPr="0011424E">
        <w:rPr>
          <w:noProof/>
          <w:sz w:val="24"/>
          <w:szCs w:val="24"/>
        </w:rPr>
        <w:t>4</w:t>
      </w:r>
      <w:r w:rsidRPr="006E2003">
        <w:rPr>
          <w:sz w:val="24"/>
          <w:szCs w:val="24"/>
        </w:rPr>
        <w:fldChar w:fldCharType="end"/>
      </w:r>
      <w:r w:rsidR="00E1061E">
        <w:rPr>
          <w:sz w:val="24"/>
          <w:szCs w:val="24"/>
        </w:rPr>
        <w:t>, i</w:t>
      </w:r>
      <w:r>
        <w:rPr>
          <w:sz w:val="24"/>
          <w:szCs w:val="24"/>
        </w:rPr>
        <w:t>nvestigation</w:t>
      </w:r>
      <w:r w:rsidR="00E1061E">
        <w:rPr>
          <w:sz w:val="24"/>
          <w:szCs w:val="24"/>
        </w:rPr>
        <w:t xml:space="preserve"> involved reading and re-reading details related to the boundary transactions within the contexts of their BoRs to inductively seek patterns as to how boundary transactions are systematically contributing to this reproduction. </w:t>
      </w:r>
      <w:r w:rsidR="0024606C">
        <w:rPr>
          <w:sz w:val="24"/>
          <w:szCs w:val="24"/>
        </w:rPr>
        <w:t>A</w:t>
      </w:r>
      <w:r w:rsidR="00E1061E">
        <w:rPr>
          <w:sz w:val="24"/>
          <w:szCs w:val="24"/>
        </w:rPr>
        <w:t xml:space="preserve">nalysis at this stage did not seek to understand </w:t>
      </w:r>
      <w:r w:rsidR="00E1061E" w:rsidRPr="0027581D">
        <w:rPr>
          <w:i/>
          <w:sz w:val="24"/>
          <w:szCs w:val="24"/>
        </w:rPr>
        <w:t>variations between</w:t>
      </w:r>
      <w:r w:rsidR="00E1061E">
        <w:rPr>
          <w:sz w:val="24"/>
          <w:szCs w:val="24"/>
        </w:rPr>
        <w:t xml:space="preserve"> different research contexts</w:t>
      </w:r>
      <w:r w:rsidR="0024606C">
        <w:rPr>
          <w:sz w:val="24"/>
          <w:szCs w:val="24"/>
        </w:rPr>
        <w:t xml:space="preserve">, but a general understanding of how boundary transactions played out in the context of </w:t>
      </w:r>
      <w:r w:rsidR="00BA6A0F">
        <w:rPr>
          <w:sz w:val="24"/>
          <w:szCs w:val="24"/>
        </w:rPr>
        <w:t>academic STEMM research</w:t>
      </w:r>
      <w:r w:rsidR="00E1061E" w:rsidRPr="00036ADE">
        <w:rPr>
          <w:sz w:val="24"/>
          <w:szCs w:val="24"/>
        </w:rPr>
        <w:t>.</w:t>
      </w:r>
      <w:r w:rsidR="00242770" w:rsidRPr="00036ADE">
        <w:rPr>
          <w:sz w:val="24"/>
          <w:szCs w:val="24"/>
        </w:rPr>
        <w:t xml:space="preserve"> Key characteristics of the boundary transactions to emerge were that they often contributed not only to a ‘third mission’ or ‘impact agenda’, but</w:t>
      </w:r>
      <w:r w:rsidR="00431E59" w:rsidRPr="00036ADE">
        <w:rPr>
          <w:sz w:val="24"/>
          <w:szCs w:val="24"/>
        </w:rPr>
        <w:t xml:space="preserve"> rather were linked up to other core missions such as promoting the teaching and training of students;</w:t>
      </w:r>
      <w:r w:rsidR="00242770" w:rsidRPr="00036ADE">
        <w:rPr>
          <w:sz w:val="24"/>
          <w:szCs w:val="24"/>
        </w:rPr>
        <w:t xml:space="preserve"> similarly, rather than </w:t>
      </w:r>
      <w:r w:rsidR="00036ADE" w:rsidRPr="00036ADE">
        <w:rPr>
          <w:sz w:val="24"/>
          <w:szCs w:val="24"/>
        </w:rPr>
        <w:t>boundary transaction being targeted solely towards</w:t>
      </w:r>
      <w:r w:rsidR="00242770" w:rsidRPr="00036ADE">
        <w:rPr>
          <w:sz w:val="24"/>
          <w:szCs w:val="24"/>
        </w:rPr>
        <w:t xml:space="preserve"> short-term </w:t>
      </w:r>
      <w:r w:rsidR="00036ADE" w:rsidRPr="00036ADE">
        <w:rPr>
          <w:sz w:val="24"/>
          <w:szCs w:val="24"/>
        </w:rPr>
        <w:t>results or immediate impacts</w:t>
      </w:r>
      <w:r w:rsidR="00242770" w:rsidRPr="00036ADE">
        <w:rPr>
          <w:sz w:val="24"/>
          <w:szCs w:val="24"/>
        </w:rPr>
        <w:t>, they were often part of longer-term relationships such that the ‘impactful’ results could not be disentangled from the long</w:t>
      </w:r>
      <w:r w:rsidR="00036ADE" w:rsidRPr="00036ADE">
        <w:rPr>
          <w:sz w:val="24"/>
          <w:szCs w:val="24"/>
        </w:rPr>
        <w:t xml:space="preserve">er </w:t>
      </w:r>
      <w:r w:rsidR="00242770" w:rsidRPr="00036ADE">
        <w:rPr>
          <w:sz w:val="24"/>
          <w:szCs w:val="24"/>
        </w:rPr>
        <w:t>term academic research</w:t>
      </w:r>
      <w:r w:rsidR="00036ADE" w:rsidRPr="00036ADE">
        <w:rPr>
          <w:sz w:val="24"/>
          <w:szCs w:val="24"/>
        </w:rPr>
        <w:t xml:space="preserve"> contributions being made</w:t>
      </w:r>
      <w:r w:rsidR="00242770" w:rsidRPr="00036ADE">
        <w:rPr>
          <w:sz w:val="24"/>
          <w:szCs w:val="24"/>
        </w:rPr>
        <w:t>.</w:t>
      </w:r>
      <w:r w:rsidR="00242770">
        <w:rPr>
          <w:sz w:val="24"/>
          <w:szCs w:val="24"/>
        </w:rPr>
        <w:t xml:space="preserve"> </w:t>
      </w:r>
      <w:r w:rsidR="001859B7">
        <w:rPr>
          <w:sz w:val="24"/>
          <w:szCs w:val="24"/>
        </w:rPr>
        <w:t>This analytical step was therefore inductive, but not</w:t>
      </w:r>
      <w:r w:rsidR="00FA059A">
        <w:rPr>
          <w:sz w:val="24"/>
          <w:szCs w:val="24"/>
        </w:rPr>
        <w:t xml:space="preserve"> according to a ‘</w:t>
      </w:r>
      <w:r w:rsidR="001859B7" w:rsidRPr="00FA059A">
        <w:rPr>
          <w:sz w:val="24"/>
          <w:szCs w:val="24"/>
        </w:rPr>
        <w:t>grounded</w:t>
      </w:r>
      <w:r w:rsidR="00FA059A">
        <w:rPr>
          <w:sz w:val="24"/>
          <w:szCs w:val="24"/>
        </w:rPr>
        <w:t>’</w:t>
      </w:r>
      <w:r w:rsidR="001859B7" w:rsidRPr="00FA059A">
        <w:rPr>
          <w:sz w:val="24"/>
          <w:szCs w:val="24"/>
        </w:rPr>
        <w:t xml:space="preserve"> </w:t>
      </w:r>
      <w:r w:rsidR="001859B7">
        <w:rPr>
          <w:sz w:val="24"/>
          <w:szCs w:val="24"/>
        </w:rPr>
        <w:t>or open-ended</w:t>
      </w:r>
      <w:r w:rsidR="00FA059A">
        <w:rPr>
          <w:sz w:val="24"/>
          <w:szCs w:val="24"/>
        </w:rPr>
        <w:t xml:space="preserve"> approach to qualitative theory-generation</w:t>
      </w:r>
      <w:r w:rsidR="001859B7">
        <w:rPr>
          <w:sz w:val="24"/>
          <w:szCs w:val="24"/>
        </w:rPr>
        <w:t xml:space="preserve">, as it was guided by (i) my theoretical understanding of the ways that boundary transactions can operate, and (ii) the goal of seeking explanations for the </w:t>
      </w:r>
      <w:r w:rsidR="00FA059A">
        <w:rPr>
          <w:sz w:val="24"/>
          <w:szCs w:val="24"/>
        </w:rPr>
        <w:t>empirical findings from the typological data analysis.</w:t>
      </w:r>
    </w:p>
    <w:p w14:paraId="7F3C56AB" w14:textId="386AFAC1" w:rsidR="00754706" w:rsidRPr="006D6500" w:rsidRDefault="00021812" w:rsidP="00082217">
      <w:pPr>
        <w:spacing w:before="120" w:after="120" w:line="360" w:lineRule="auto"/>
        <w:rPr>
          <w:sz w:val="24"/>
          <w:szCs w:val="24"/>
        </w:rPr>
      </w:pPr>
      <w:r>
        <w:rPr>
          <w:sz w:val="24"/>
          <w:szCs w:val="24"/>
        </w:rPr>
        <w:t>As for the epistemological status of these boundary transactions and the findings from their analysis, b</w:t>
      </w:r>
      <w:r w:rsidR="00754706">
        <w:rPr>
          <w:sz w:val="24"/>
          <w:szCs w:val="24"/>
        </w:rPr>
        <w:t xml:space="preserve">oundary transactions are </w:t>
      </w:r>
      <w:r w:rsidR="005A2F8E">
        <w:rPr>
          <w:sz w:val="24"/>
          <w:szCs w:val="24"/>
        </w:rPr>
        <w:t>key causal mechanisms</w:t>
      </w:r>
      <w:r>
        <w:rPr>
          <w:sz w:val="24"/>
          <w:szCs w:val="24"/>
        </w:rPr>
        <w:t xml:space="preserve"> that</w:t>
      </w:r>
      <w:r w:rsidR="005A2F8E">
        <w:rPr>
          <w:sz w:val="24"/>
          <w:szCs w:val="24"/>
        </w:rPr>
        <w:t xml:space="preserve"> operate just below the surface of the ‘empirical’ level captured by the typology data.</w:t>
      </w:r>
      <w:r>
        <w:rPr>
          <w:sz w:val="24"/>
          <w:szCs w:val="24"/>
        </w:rPr>
        <w:t xml:space="preserve"> They </w:t>
      </w:r>
      <w:r w:rsidR="00892CDB">
        <w:rPr>
          <w:sz w:val="24"/>
          <w:szCs w:val="24"/>
        </w:rPr>
        <w:t>are not</w:t>
      </w:r>
      <w:r w:rsidR="00162506">
        <w:rPr>
          <w:sz w:val="24"/>
          <w:szCs w:val="24"/>
        </w:rPr>
        <w:t xml:space="preserve"> of course</w:t>
      </w:r>
      <w:r w:rsidR="00892CDB">
        <w:rPr>
          <w:sz w:val="24"/>
          <w:szCs w:val="24"/>
        </w:rPr>
        <w:t xml:space="preserve"> the </w:t>
      </w:r>
      <w:r w:rsidR="00892CDB" w:rsidRPr="00162506">
        <w:rPr>
          <w:i/>
          <w:sz w:val="24"/>
          <w:szCs w:val="24"/>
        </w:rPr>
        <w:t>only</w:t>
      </w:r>
      <w:r w:rsidR="00892CDB">
        <w:rPr>
          <w:sz w:val="24"/>
          <w:szCs w:val="24"/>
        </w:rPr>
        <w:t xml:space="preserve"> causal mechanisms associated with reproducing boundaries</w:t>
      </w:r>
      <w:r w:rsidR="00162506">
        <w:rPr>
          <w:sz w:val="24"/>
          <w:szCs w:val="24"/>
        </w:rPr>
        <w:t xml:space="preserve"> – </w:t>
      </w:r>
      <w:r w:rsidR="00892CDB">
        <w:rPr>
          <w:sz w:val="24"/>
          <w:szCs w:val="24"/>
        </w:rPr>
        <w:t>for example, this focus on boundary transactions does not clarify how i</w:t>
      </w:r>
      <w:r>
        <w:rPr>
          <w:sz w:val="24"/>
          <w:szCs w:val="24"/>
        </w:rPr>
        <w:t>nternal mechanisms of integratio</w:t>
      </w:r>
      <w:r w:rsidRPr="00892CDB">
        <w:rPr>
          <w:sz w:val="24"/>
          <w:szCs w:val="24"/>
        </w:rPr>
        <w:t>n</w:t>
      </w:r>
      <w:r w:rsidR="00892CDB">
        <w:rPr>
          <w:sz w:val="24"/>
          <w:szCs w:val="24"/>
        </w:rPr>
        <w:t xml:space="preserve"> contribute to the reproduction of boundaries</w:t>
      </w:r>
      <w:r w:rsidR="00AF3E7E" w:rsidRPr="00892CDB">
        <w:rPr>
          <w:sz w:val="24"/>
          <w:szCs w:val="24"/>
        </w:rPr>
        <w:t xml:space="preserve"> </w:t>
      </w:r>
      <w:r w:rsidR="00892CDB" w:rsidRPr="00892CDB">
        <w:rPr>
          <w:sz w:val="24"/>
          <w:szCs w:val="24"/>
        </w:rPr>
        <w:fldChar w:fldCharType="begin">
          <w:fldData xml:space="preserve">PEVuZE5vdGU+PENpdGU+PEF1dGhvcj5QYXJzb25zPC9BdXRob3I+PFllYXI+MTk2NzwvWWVhcj48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==
</w:fldData>
        </w:fldChar>
      </w:r>
      <w:r w:rsidR="00892CDB" w:rsidRPr="00892CDB">
        <w:rPr>
          <w:sz w:val="24"/>
          <w:szCs w:val="24"/>
        </w:rPr>
        <w:instrText xml:space="preserve"> ADDIN EN.CITE </w:instrText>
      </w:r>
      <w:r w:rsidR="00892CDB" w:rsidRPr="00892CDB">
        <w:rPr>
          <w:sz w:val="24"/>
          <w:szCs w:val="24"/>
        </w:rPr>
        <w:fldChar w:fldCharType="begin">
          <w:fldData xml:space="preserve">PEVuZE5vdGU+PENpdGU+PEF1dGhvcj5QYXJzb25zPC9BdXRob3I+PFllYXI+MTk2NzwvWWVhcj48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==
</w:fldData>
        </w:fldChar>
      </w:r>
      <w:r w:rsidR="00892CDB" w:rsidRPr="00892CDB">
        <w:rPr>
          <w:sz w:val="24"/>
          <w:szCs w:val="24"/>
        </w:rPr>
        <w:instrText xml:space="preserve"> ADDIN EN.CITE.DATA </w:instrText>
      </w:r>
      <w:r w:rsidR="00892CDB" w:rsidRPr="00892CDB">
        <w:rPr>
          <w:sz w:val="24"/>
          <w:szCs w:val="24"/>
        </w:rPr>
      </w:r>
      <w:r w:rsidR="00892CDB" w:rsidRPr="00892CDB">
        <w:rPr>
          <w:sz w:val="24"/>
          <w:szCs w:val="24"/>
        </w:rPr>
        <w:fldChar w:fldCharType="end"/>
      </w:r>
      <w:r w:rsidR="00892CDB" w:rsidRPr="00892CDB">
        <w:rPr>
          <w:sz w:val="24"/>
          <w:szCs w:val="24"/>
        </w:rPr>
      </w:r>
      <w:r w:rsidR="00892CDB" w:rsidRPr="00892CDB">
        <w:rPr>
          <w:sz w:val="24"/>
          <w:szCs w:val="24"/>
        </w:rPr>
        <w:fldChar w:fldCharType="separate"/>
      </w:r>
      <w:r w:rsidR="00892CDB" w:rsidRPr="00892CDB">
        <w:rPr>
          <w:noProof/>
          <w:sz w:val="24"/>
          <w:szCs w:val="24"/>
        </w:rPr>
        <w:t>(B. R. Clark, 1983; Gumport, 2000; Parsons, 1967; Parsons &amp; Platt, 1973)</w:t>
      </w:r>
      <w:r w:rsidR="00892CDB" w:rsidRPr="00892CDB">
        <w:rPr>
          <w:sz w:val="24"/>
          <w:szCs w:val="24"/>
        </w:rPr>
        <w:fldChar w:fldCharType="end"/>
      </w:r>
      <w:r w:rsidR="00892CDB" w:rsidRPr="00892CDB">
        <w:rPr>
          <w:sz w:val="24"/>
          <w:szCs w:val="24"/>
        </w:rPr>
        <w:t>.</w:t>
      </w:r>
      <w:r w:rsidR="005A2F8E">
        <w:rPr>
          <w:sz w:val="24"/>
          <w:szCs w:val="24"/>
        </w:rPr>
        <w:t xml:space="preserve"> </w:t>
      </w:r>
      <w:r w:rsidR="00237A3B">
        <w:rPr>
          <w:sz w:val="24"/>
          <w:szCs w:val="24"/>
        </w:rPr>
        <w:t xml:space="preserve">However, they do shed light on how boundaries are reproduced through research processes and practices, specifically on the role of research-related boundary transactions on </w:t>
      </w:r>
      <w:r w:rsidR="00C20E4A">
        <w:rPr>
          <w:sz w:val="24"/>
          <w:szCs w:val="24"/>
        </w:rPr>
        <w:t xml:space="preserve">academic boundary </w:t>
      </w:r>
      <w:r w:rsidR="00237A3B">
        <w:rPr>
          <w:sz w:val="24"/>
          <w:szCs w:val="24"/>
        </w:rPr>
        <w:t xml:space="preserve">reproduction. From the critical realist perspective, this is an important theoretical step, addressing important </w:t>
      </w:r>
      <w:r w:rsidR="00237A3B">
        <w:rPr>
          <w:i/>
          <w:sz w:val="24"/>
          <w:szCs w:val="24"/>
        </w:rPr>
        <w:t xml:space="preserve">how </w:t>
      </w:r>
      <w:r w:rsidR="00237A3B">
        <w:rPr>
          <w:sz w:val="24"/>
          <w:szCs w:val="24"/>
        </w:rPr>
        <w:t xml:space="preserve">questions, but it does not yet address more underpinning </w:t>
      </w:r>
      <w:r w:rsidR="00237A3B">
        <w:rPr>
          <w:i/>
          <w:sz w:val="24"/>
          <w:szCs w:val="24"/>
        </w:rPr>
        <w:t xml:space="preserve">why </w:t>
      </w:r>
      <w:r w:rsidR="00237A3B">
        <w:rPr>
          <w:sz w:val="24"/>
          <w:szCs w:val="24"/>
        </w:rPr>
        <w:t xml:space="preserve">questions. Further </w:t>
      </w:r>
      <w:r w:rsidR="005A2F8E">
        <w:rPr>
          <w:sz w:val="24"/>
          <w:szCs w:val="24"/>
        </w:rPr>
        <w:t xml:space="preserve">in-depth </w:t>
      </w:r>
      <w:r w:rsidR="006E701E">
        <w:rPr>
          <w:sz w:val="24"/>
          <w:szCs w:val="24"/>
        </w:rPr>
        <w:t xml:space="preserve">investigation </w:t>
      </w:r>
      <w:r w:rsidR="005A2F8E">
        <w:rPr>
          <w:sz w:val="24"/>
          <w:szCs w:val="24"/>
        </w:rPr>
        <w:t xml:space="preserve">is required to begin to reach the underpinning structures shaping the observed functioning </w:t>
      </w:r>
      <w:r w:rsidR="008D10A4">
        <w:rPr>
          <w:sz w:val="24"/>
          <w:szCs w:val="24"/>
        </w:rPr>
        <w:t xml:space="preserve">and effects </w:t>
      </w:r>
      <w:r w:rsidR="005A2F8E">
        <w:rPr>
          <w:sz w:val="24"/>
          <w:szCs w:val="24"/>
        </w:rPr>
        <w:t>of boundary transactions.</w:t>
      </w:r>
      <w:r w:rsidR="00A433FB">
        <w:rPr>
          <w:sz w:val="24"/>
          <w:szCs w:val="24"/>
        </w:rPr>
        <w:t xml:space="preserve"> </w:t>
      </w:r>
    </w:p>
    <w:p w14:paraId="69CC6130" w14:textId="2CD36F66" w:rsidR="00191826" w:rsidRDefault="00F07734" w:rsidP="00A433FB">
      <w:pPr>
        <w:pStyle w:val="Heading3"/>
      </w:pPr>
      <w:bookmarkStart w:id="97" w:name="_Toc31701971"/>
      <w:r>
        <w:t>Interpretive</w:t>
      </w:r>
      <w:r w:rsidR="00E172FD">
        <w:t>, explanatory investigation</w:t>
      </w:r>
      <w:r w:rsidR="002001A2">
        <w:t>: underpinning structures and realities</w:t>
      </w:r>
      <w:bookmarkEnd w:id="97"/>
    </w:p>
    <w:p w14:paraId="728870FC" w14:textId="69FA9320" w:rsidR="00160634" w:rsidRDefault="00167226" w:rsidP="00A433FB">
      <w:pPr>
        <w:spacing w:after="120" w:line="360" w:lineRule="auto"/>
        <w:rPr>
          <w:sz w:val="24"/>
          <w:szCs w:val="24"/>
        </w:rPr>
      </w:pPr>
      <w:r>
        <w:rPr>
          <w:sz w:val="24"/>
          <w:szCs w:val="24"/>
        </w:rPr>
        <w:t xml:space="preserve">The ideal of critical realist research is to reveal underpinning structures and realities which shape the phenomena studied, but whose existence and functioning transcends the specific cases or empirical objects and findings of a given study. </w:t>
      </w:r>
      <w:r w:rsidR="005603F8">
        <w:rPr>
          <w:sz w:val="24"/>
          <w:szCs w:val="24"/>
        </w:rPr>
        <w:t xml:space="preserve">The Bernsteinian lens adopted sees the shaping of academic boundaries as </w:t>
      </w:r>
      <w:r w:rsidR="00782D86">
        <w:rPr>
          <w:sz w:val="24"/>
          <w:szCs w:val="24"/>
        </w:rPr>
        <w:t xml:space="preserve">ultimately </w:t>
      </w:r>
      <w:r w:rsidR="005603F8">
        <w:rPr>
          <w:sz w:val="24"/>
          <w:szCs w:val="24"/>
        </w:rPr>
        <w:t>contingent on underpinning interplays of power and control</w:t>
      </w:r>
      <w:r w:rsidR="00DA17BE">
        <w:rPr>
          <w:sz w:val="24"/>
          <w:szCs w:val="24"/>
        </w:rPr>
        <w:t xml:space="preserve">. </w:t>
      </w:r>
      <w:r w:rsidR="00C96E45">
        <w:rPr>
          <w:sz w:val="24"/>
          <w:szCs w:val="24"/>
        </w:rPr>
        <w:t>Some of the relevant sources of power will of course be associated with academia itself, but this may not be evenly distributed</w:t>
      </w:r>
      <w:r w:rsidR="00537E15">
        <w:rPr>
          <w:sz w:val="24"/>
          <w:szCs w:val="24"/>
        </w:rPr>
        <w:t xml:space="preserve"> </w:t>
      </w:r>
      <w:r w:rsidR="00C96E45">
        <w:rPr>
          <w:sz w:val="24"/>
          <w:szCs w:val="24"/>
        </w:rPr>
        <w:t>within academia</w:t>
      </w:r>
      <w:r w:rsidR="003D4599">
        <w:rPr>
          <w:sz w:val="24"/>
          <w:szCs w:val="24"/>
        </w:rPr>
        <w:t>,</w:t>
      </w:r>
      <w:r w:rsidR="00537E15">
        <w:rPr>
          <w:sz w:val="24"/>
          <w:szCs w:val="24"/>
        </w:rPr>
        <w:t xml:space="preserve"> for example</w:t>
      </w:r>
      <w:r w:rsidR="00C96E45">
        <w:rPr>
          <w:sz w:val="24"/>
          <w:szCs w:val="24"/>
        </w:rPr>
        <w:t xml:space="preserve"> across different institutional and epistemic contexts. </w:t>
      </w:r>
      <w:r w:rsidR="001B6015">
        <w:rPr>
          <w:sz w:val="24"/>
          <w:szCs w:val="24"/>
        </w:rPr>
        <w:t>There will also be external forces of power acting upon academia</w:t>
      </w:r>
      <w:r w:rsidR="00B50752">
        <w:rPr>
          <w:sz w:val="24"/>
          <w:szCs w:val="24"/>
        </w:rPr>
        <w:t xml:space="preserve"> and these may act upon academia in general ways or in ways which are mediated by different academic research contexts.</w:t>
      </w:r>
      <w:r w:rsidR="007D5695">
        <w:rPr>
          <w:sz w:val="24"/>
          <w:szCs w:val="24"/>
        </w:rPr>
        <w:t xml:space="preserve"> </w:t>
      </w:r>
      <w:r w:rsidR="00DA17BE">
        <w:rPr>
          <w:sz w:val="24"/>
          <w:szCs w:val="24"/>
        </w:rPr>
        <w:t xml:space="preserve">In my study, academia’s power over its boundaries is indicated by its ‘boundedness’ in the typology analysis, which was interpreted as indicating the extent to which academia’s </w:t>
      </w:r>
      <w:r w:rsidR="00C265A2">
        <w:rPr>
          <w:sz w:val="24"/>
          <w:szCs w:val="24"/>
        </w:rPr>
        <w:t xml:space="preserve">research </w:t>
      </w:r>
      <w:r w:rsidR="004914EC">
        <w:rPr>
          <w:sz w:val="24"/>
          <w:szCs w:val="24"/>
        </w:rPr>
        <w:t xml:space="preserve">activities </w:t>
      </w:r>
      <w:r w:rsidR="00C265A2">
        <w:rPr>
          <w:sz w:val="24"/>
          <w:szCs w:val="24"/>
        </w:rPr>
        <w:t xml:space="preserve">and related </w:t>
      </w:r>
      <w:r w:rsidR="00B81BDB">
        <w:rPr>
          <w:sz w:val="24"/>
          <w:szCs w:val="24"/>
        </w:rPr>
        <w:t>boundary transactions</w:t>
      </w:r>
      <w:r w:rsidR="00C265A2">
        <w:rPr>
          <w:sz w:val="24"/>
          <w:szCs w:val="24"/>
        </w:rPr>
        <w:t xml:space="preserve"> </w:t>
      </w:r>
      <w:r w:rsidR="00DA17BE">
        <w:rPr>
          <w:sz w:val="24"/>
          <w:szCs w:val="24"/>
        </w:rPr>
        <w:t>were found to tend towards the reproduction of boundaries rather than their weakening. The goal is therefore to reveal and understand how power operates on academic research and research-related boundary transactions.</w:t>
      </w:r>
    </w:p>
    <w:p w14:paraId="05C2D4C6" w14:textId="469292BD" w:rsidR="00B50752" w:rsidRDefault="00B50752" w:rsidP="00A433FB">
      <w:pPr>
        <w:spacing w:after="120" w:line="360" w:lineRule="auto"/>
        <w:rPr>
          <w:sz w:val="24"/>
          <w:szCs w:val="24"/>
        </w:rPr>
      </w:pPr>
      <w:r>
        <w:rPr>
          <w:sz w:val="24"/>
          <w:szCs w:val="24"/>
        </w:rPr>
        <w:t>Th</w:t>
      </w:r>
      <w:r w:rsidR="00D64ED3">
        <w:rPr>
          <w:sz w:val="24"/>
          <w:szCs w:val="24"/>
        </w:rPr>
        <w:t>is</w:t>
      </w:r>
      <w:r w:rsidR="00DA17BE">
        <w:rPr>
          <w:sz w:val="24"/>
          <w:szCs w:val="24"/>
        </w:rPr>
        <w:t xml:space="preserve"> stage of analysis</w:t>
      </w:r>
      <w:r>
        <w:rPr>
          <w:sz w:val="24"/>
          <w:szCs w:val="24"/>
        </w:rPr>
        <w:t xml:space="preserve"> therefore starts by aiming to explain empirical findings of th</w:t>
      </w:r>
      <w:r w:rsidR="00A37408">
        <w:rPr>
          <w:sz w:val="24"/>
          <w:szCs w:val="24"/>
        </w:rPr>
        <w:t>e analysis of the typology data</w:t>
      </w:r>
      <w:r w:rsidR="00DB435D">
        <w:rPr>
          <w:sz w:val="24"/>
          <w:szCs w:val="24"/>
        </w:rPr>
        <w:t>, specifically th</w:t>
      </w:r>
      <w:r w:rsidR="00A37408">
        <w:rPr>
          <w:sz w:val="24"/>
          <w:szCs w:val="24"/>
        </w:rPr>
        <w:t>e</w:t>
      </w:r>
      <w:r w:rsidR="00DB435D">
        <w:rPr>
          <w:sz w:val="24"/>
          <w:szCs w:val="24"/>
        </w:rPr>
        <w:t xml:space="preserve"> observed</w:t>
      </w:r>
      <w:r w:rsidR="00A37408">
        <w:rPr>
          <w:sz w:val="24"/>
          <w:szCs w:val="24"/>
        </w:rPr>
        <w:t xml:space="preserve"> variations </w:t>
      </w:r>
      <w:r w:rsidR="00E826DC">
        <w:rPr>
          <w:sz w:val="24"/>
          <w:szCs w:val="24"/>
        </w:rPr>
        <w:t>across institutional and epistemic backgroun</w:t>
      </w:r>
      <w:r w:rsidR="00BC5641">
        <w:rPr>
          <w:sz w:val="24"/>
          <w:szCs w:val="24"/>
        </w:rPr>
        <w:t>d</w:t>
      </w:r>
      <w:r w:rsidR="004556BC">
        <w:rPr>
          <w:sz w:val="24"/>
          <w:szCs w:val="24"/>
        </w:rPr>
        <w:t>. It draws</w:t>
      </w:r>
      <w:r w:rsidR="00806F2F">
        <w:rPr>
          <w:sz w:val="24"/>
          <w:szCs w:val="24"/>
        </w:rPr>
        <w:t xml:space="preserve"> ‘intensively’ </w:t>
      </w:r>
      <w:r w:rsidR="00806F2F">
        <w:rPr>
          <w:sz w:val="24"/>
          <w:szCs w:val="24"/>
        </w:rPr>
        <w:fldChar w:fldCharType="begin"/>
      </w:r>
      <w:r w:rsidR="00806F2F">
        <w:rPr>
          <w:sz w:val="24"/>
          <w:szCs w:val="24"/>
        </w:rPr>
        <w:instrText xml:space="preserve"> ADDIN EN.CITE &lt;EndNote&gt;&lt;Cite&gt;&lt;Author&gt;Danermark&lt;/Author&gt;&lt;Year&gt;2002&lt;/Year&gt;&lt;IDText&gt;Explaining society: critical realism in the social sciences&lt;/IDText&gt;&lt;DisplayText&gt;(Danermark et al., 2002)&lt;/DisplayText&gt;&lt;record&gt;&lt;keywords&gt;&lt;keyword&gt;Sociology -- Methodology&lt;/keyword&gt;&lt;keyword&gt;Social sciences -- Methodology&lt;/keyword&gt;&lt;keyword&gt;Critical realism&lt;/keyword&gt;&lt;keyword&gt;Philosophy, Modern&lt;/keyword&gt;&lt;keyword&gt;Realism&lt;/keyword&gt;&lt;/keywords&gt;&lt;titles&gt;&lt;title&gt;Explaining society: critical realism in the social sciences&lt;/title&gt;&lt;/titles&gt;&lt;contributors&gt;&lt;authors&gt;&lt;author&gt;Danermark, Berth&lt;/author&gt;&lt;author&gt;Ekstrom, Mats&lt;/author&gt;&lt;author&gt;Jakobsen, Liselotte&lt;/author&gt;&lt;author&gt;Karlsson, Jan Ch.&lt;/author&gt;&lt;/authors&gt;&lt;/contributors&gt;&lt;added-date format="utc"&gt;1530802367&lt;/added-date&gt;&lt;pub-location&gt;London&lt;/pub-location&gt;&lt;ref-type name="Book"&gt;6&lt;/ref-type&gt;&lt;dates&gt;&lt;year&gt;2002&lt;/year&gt;&lt;/dates&gt;&lt;rec-number&gt;7593&lt;/rec-number&gt;&lt;publisher&gt;Routledge&lt;/publisher&gt;&lt;last-updated-date format="utc"&gt;1530804819&lt;/last-updated-date&gt;&lt;/record&gt;&lt;/Cite&gt;&lt;/EndNote&gt;</w:instrText>
      </w:r>
      <w:r w:rsidR="00806F2F">
        <w:rPr>
          <w:sz w:val="24"/>
          <w:szCs w:val="24"/>
        </w:rPr>
        <w:fldChar w:fldCharType="separate"/>
      </w:r>
      <w:r w:rsidR="00806F2F">
        <w:rPr>
          <w:noProof/>
          <w:sz w:val="24"/>
          <w:szCs w:val="24"/>
        </w:rPr>
        <w:t>(Danermark et al., 2002)</w:t>
      </w:r>
      <w:r w:rsidR="00806F2F">
        <w:rPr>
          <w:sz w:val="24"/>
          <w:szCs w:val="24"/>
        </w:rPr>
        <w:fldChar w:fldCharType="end"/>
      </w:r>
      <w:r w:rsidR="004556BC">
        <w:rPr>
          <w:sz w:val="24"/>
          <w:szCs w:val="24"/>
        </w:rPr>
        <w:t xml:space="preserve"> on the interviews</w:t>
      </w:r>
      <w:r w:rsidR="00B0337B">
        <w:rPr>
          <w:sz w:val="24"/>
          <w:szCs w:val="24"/>
        </w:rPr>
        <w:t xml:space="preserve"> and</w:t>
      </w:r>
      <w:r w:rsidR="004556BC">
        <w:rPr>
          <w:sz w:val="24"/>
          <w:szCs w:val="24"/>
        </w:rPr>
        <w:t xml:space="preserve"> analysis of the distribution of types of boundary transaction across different research contexts</w:t>
      </w:r>
      <w:r w:rsidR="00B0337B">
        <w:rPr>
          <w:sz w:val="24"/>
          <w:szCs w:val="24"/>
        </w:rPr>
        <w:t xml:space="preserve"> in order to seek explanations for variations between</w:t>
      </w:r>
      <w:r w:rsidR="00B0432F">
        <w:rPr>
          <w:sz w:val="24"/>
          <w:szCs w:val="24"/>
        </w:rPr>
        <w:t xml:space="preserve"> different institutional and epistemic</w:t>
      </w:r>
      <w:r w:rsidR="00B0337B">
        <w:rPr>
          <w:sz w:val="24"/>
          <w:szCs w:val="24"/>
        </w:rPr>
        <w:t xml:space="preserve"> contexts. </w:t>
      </w:r>
      <w:r w:rsidR="00AE2D98">
        <w:rPr>
          <w:sz w:val="24"/>
          <w:szCs w:val="24"/>
        </w:rPr>
        <w:t xml:space="preserve">Given the theoretical discussion in Chapter 2 highlighting the importance of ‘control’ over boundary transactions, the in-depth analysis here seeks </w:t>
      </w:r>
      <w:r w:rsidR="007D5695">
        <w:rPr>
          <w:sz w:val="24"/>
          <w:szCs w:val="24"/>
        </w:rPr>
        <w:t>patterns of different levels of control over</w:t>
      </w:r>
      <w:r w:rsidR="00503126">
        <w:rPr>
          <w:sz w:val="24"/>
          <w:szCs w:val="24"/>
        </w:rPr>
        <w:t xml:space="preserve"> transactions</w:t>
      </w:r>
      <w:r w:rsidR="005E4723">
        <w:rPr>
          <w:sz w:val="24"/>
          <w:szCs w:val="24"/>
        </w:rPr>
        <w:t xml:space="preserve">, </w:t>
      </w:r>
      <w:r w:rsidR="007D5695">
        <w:rPr>
          <w:sz w:val="24"/>
          <w:szCs w:val="24"/>
        </w:rPr>
        <w:t>as well as different forms</w:t>
      </w:r>
      <w:r w:rsidR="00A14F0E">
        <w:rPr>
          <w:sz w:val="24"/>
          <w:szCs w:val="24"/>
        </w:rPr>
        <w:t xml:space="preserve"> of</w:t>
      </w:r>
      <w:r w:rsidR="007D5695">
        <w:rPr>
          <w:sz w:val="24"/>
          <w:szCs w:val="24"/>
        </w:rPr>
        <w:t xml:space="preserve"> boundary transaction</w:t>
      </w:r>
      <w:r w:rsidR="00503126">
        <w:rPr>
          <w:sz w:val="24"/>
          <w:szCs w:val="24"/>
        </w:rPr>
        <w:t>,</w:t>
      </w:r>
      <w:r w:rsidR="007D5695">
        <w:rPr>
          <w:sz w:val="24"/>
          <w:szCs w:val="24"/>
        </w:rPr>
        <w:t xml:space="preserve"> as possible</w:t>
      </w:r>
      <w:r w:rsidR="00975134">
        <w:rPr>
          <w:sz w:val="24"/>
          <w:szCs w:val="24"/>
        </w:rPr>
        <w:t xml:space="preserve"> explanatory mechanisms</w:t>
      </w:r>
      <w:r w:rsidR="00CE3295">
        <w:rPr>
          <w:sz w:val="24"/>
          <w:szCs w:val="24"/>
        </w:rPr>
        <w:t xml:space="preserve">. </w:t>
      </w:r>
      <w:r w:rsidR="00DB435D">
        <w:rPr>
          <w:sz w:val="24"/>
          <w:szCs w:val="24"/>
        </w:rPr>
        <w:t xml:space="preserve">For example, it finds that researchers in ‘elite’ departmental contexts exhibit greater control over the knowledge </w:t>
      </w:r>
      <w:r w:rsidR="002C0A00">
        <w:rPr>
          <w:sz w:val="24"/>
          <w:szCs w:val="24"/>
        </w:rPr>
        <w:t xml:space="preserve">production process </w:t>
      </w:r>
      <w:r w:rsidR="00DB435D">
        <w:rPr>
          <w:sz w:val="24"/>
          <w:szCs w:val="24"/>
        </w:rPr>
        <w:t xml:space="preserve">than researchers in ‘non-elite’ contexts, </w:t>
      </w:r>
      <w:r w:rsidR="00D7534A">
        <w:rPr>
          <w:sz w:val="24"/>
          <w:szCs w:val="24"/>
        </w:rPr>
        <w:t>with the latter</w:t>
      </w:r>
      <w:r w:rsidR="00DB435D">
        <w:rPr>
          <w:sz w:val="24"/>
          <w:szCs w:val="24"/>
        </w:rPr>
        <w:t xml:space="preserve"> more likely to share ownership over knowledge production with non-academic collaborators. </w:t>
      </w:r>
      <w:r w:rsidR="00B2635A">
        <w:rPr>
          <w:sz w:val="24"/>
          <w:szCs w:val="24"/>
        </w:rPr>
        <w:t xml:space="preserve">As another example, it finds that Life scientists often cede significantly </w:t>
      </w:r>
      <w:r w:rsidR="00093DDA">
        <w:rPr>
          <w:sz w:val="24"/>
          <w:szCs w:val="24"/>
        </w:rPr>
        <w:t xml:space="preserve">greater </w:t>
      </w:r>
      <w:r w:rsidR="00B2635A">
        <w:rPr>
          <w:sz w:val="24"/>
          <w:szCs w:val="24"/>
        </w:rPr>
        <w:t xml:space="preserve">control </w:t>
      </w:r>
      <w:r w:rsidR="00093DDA">
        <w:rPr>
          <w:sz w:val="24"/>
          <w:szCs w:val="24"/>
        </w:rPr>
        <w:t xml:space="preserve">than Formal scientists do to non-academic collaborators and users </w:t>
      </w:r>
      <w:r w:rsidR="00B2635A">
        <w:rPr>
          <w:sz w:val="24"/>
          <w:szCs w:val="24"/>
        </w:rPr>
        <w:t>over the forms of boundary transaction</w:t>
      </w:r>
      <w:r w:rsidR="006E0DC2">
        <w:rPr>
          <w:sz w:val="24"/>
          <w:szCs w:val="24"/>
        </w:rPr>
        <w:t>. This occurs</w:t>
      </w:r>
      <w:r w:rsidR="00093DDA">
        <w:rPr>
          <w:sz w:val="24"/>
          <w:szCs w:val="24"/>
        </w:rPr>
        <w:t xml:space="preserve"> largely because the latter almost exclusively engage with non-academics who themselves have relevant doctoral qualifications and significant academic/scientific expertise and therefore are willing and able to accept forms of transaction which are relatively unchanged from their ‘natural’ academic form, for example advance technologies, patents or technical articles or other reports, whereas Life scientists often engage with actors who have a legitimate and relatively powerful stake in the topic, but whose non-scientific background means that they demand more user-friendly and less scientific forms of output such as lay-summaries and workshops</w:t>
      </w:r>
      <w:r w:rsidR="00CB75CB">
        <w:rPr>
          <w:sz w:val="24"/>
          <w:szCs w:val="24"/>
        </w:rPr>
        <w:t xml:space="preserve">, over which academics have inherently less control. </w:t>
      </w:r>
    </w:p>
    <w:p w14:paraId="12622C78" w14:textId="6C6AB3D0" w:rsidR="001A05FA" w:rsidRDefault="006917A8" w:rsidP="0036597B">
      <w:pPr>
        <w:spacing w:after="120" w:line="360" w:lineRule="auto"/>
        <w:rPr>
          <w:sz w:val="24"/>
          <w:szCs w:val="24"/>
        </w:rPr>
      </w:pPr>
      <w:r>
        <w:rPr>
          <w:sz w:val="24"/>
          <w:szCs w:val="24"/>
        </w:rPr>
        <w:t xml:space="preserve">By focusing on the </w:t>
      </w:r>
      <w:r w:rsidR="002A0750">
        <w:rPr>
          <w:sz w:val="24"/>
          <w:szCs w:val="24"/>
        </w:rPr>
        <w:t>observed variations in the</w:t>
      </w:r>
      <w:r w:rsidR="00782E72">
        <w:rPr>
          <w:sz w:val="24"/>
          <w:szCs w:val="24"/>
        </w:rPr>
        <w:t xml:space="preserve"> power and control over</w:t>
      </w:r>
      <w:r w:rsidR="002A0750">
        <w:rPr>
          <w:sz w:val="24"/>
          <w:szCs w:val="24"/>
        </w:rPr>
        <w:t xml:space="preserve"> academic</w:t>
      </w:r>
      <w:r w:rsidR="00782E72">
        <w:rPr>
          <w:sz w:val="24"/>
          <w:szCs w:val="24"/>
        </w:rPr>
        <w:t xml:space="preserve"> boundaries and boundary transactions</w:t>
      </w:r>
      <w:r w:rsidR="002A0750">
        <w:rPr>
          <w:sz w:val="24"/>
          <w:szCs w:val="24"/>
        </w:rPr>
        <w:t xml:space="preserve"> exhibited by different contexts of academic research – </w:t>
      </w:r>
      <w:r>
        <w:rPr>
          <w:sz w:val="24"/>
          <w:szCs w:val="24"/>
        </w:rPr>
        <w:t>such as more and less ‘prestigious’ departmental contexts, different branches of science, and more applied and more basic disciplinary contexts</w:t>
      </w:r>
      <w:r w:rsidR="002A0750">
        <w:rPr>
          <w:sz w:val="24"/>
          <w:szCs w:val="24"/>
        </w:rPr>
        <w:t xml:space="preserve"> –</w:t>
      </w:r>
      <w:r>
        <w:rPr>
          <w:sz w:val="24"/>
          <w:szCs w:val="24"/>
        </w:rPr>
        <w:t xml:space="preserve"> the analysis </w:t>
      </w:r>
      <w:r w:rsidR="00E32D3D">
        <w:rPr>
          <w:sz w:val="24"/>
          <w:szCs w:val="24"/>
        </w:rPr>
        <w:t>is precise and evidence-based in terms of how it brings</w:t>
      </w:r>
      <w:r>
        <w:rPr>
          <w:sz w:val="24"/>
          <w:szCs w:val="24"/>
        </w:rPr>
        <w:t xml:space="preserve"> into focus </w:t>
      </w:r>
      <w:r w:rsidR="00E32D3D">
        <w:rPr>
          <w:sz w:val="24"/>
          <w:szCs w:val="24"/>
        </w:rPr>
        <w:t>the relevant underpinning</w:t>
      </w:r>
      <w:r>
        <w:rPr>
          <w:sz w:val="24"/>
          <w:szCs w:val="24"/>
        </w:rPr>
        <w:t xml:space="preserve"> sources of power</w:t>
      </w:r>
      <w:r w:rsidR="001A05FA">
        <w:rPr>
          <w:sz w:val="24"/>
          <w:szCs w:val="24"/>
        </w:rPr>
        <w:t xml:space="preserve">. </w:t>
      </w:r>
      <w:r w:rsidR="00AF5692">
        <w:rPr>
          <w:sz w:val="24"/>
          <w:szCs w:val="24"/>
        </w:rPr>
        <w:t>A</w:t>
      </w:r>
      <w:r w:rsidR="00B3559B">
        <w:rPr>
          <w:sz w:val="24"/>
          <w:szCs w:val="24"/>
        </w:rPr>
        <w:t xml:space="preserve">ll claims regarding </w:t>
      </w:r>
      <w:r w:rsidR="000642BB">
        <w:rPr>
          <w:sz w:val="24"/>
          <w:szCs w:val="24"/>
        </w:rPr>
        <w:t>the significance</w:t>
      </w:r>
      <w:r w:rsidR="001A05FA">
        <w:rPr>
          <w:sz w:val="24"/>
          <w:szCs w:val="24"/>
        </w:rPr>
        <w:t xml:space="preserve"> of </w:t>
      </w:r>
      <w:r w:rsidR="00B3559B">
        <w:rPr>
          <w:sz w:val="24"/>
          <w:szCs w:val="24"/>
        </w:rPr>
        <w:t xml:space="preserve">sources of power are </w:t>
      </w:r>
      <w:r w:rsidR="001A05FA">
        <w:rPr>
          <w:sz w:val="24"/>
          <w:szCs w:val="24"/>
        </w:rPr>
        <w:t xml:space="preserve">(i) </w:t>
      </w:r>
      <w:r w:rsidR="00B3559B">
        <w:rPr>
          <w:sz w:val="24"/>
          <w:szCs w:val="24"/>
        </w:rPr>
        <w:t xml:space="preserve">derived directly from the interview and documentary data and </w:t>
      </w:r>
      <w:r w:rsidR="001A05FA">
        <w:rPr>
          <w:sz w:val="24"/>
          <w:szCs w:val="24"/>
        </w:rPr>
        <w:t xml:space="preserve">(ii) scrutinised and selected for their plausibility as explaining the empirical results of the interpretive quantitative analysis of the typology data. </w:t>
      </w:r>
      <w:r w:rsidR="0036597B">
        <w:rPr>
          <w:sz w:val="24"/>
          <w:szCs w:val="24"/>
        </w:rPr>
        <w:t xml:space="preserve">The sources of power emerging from this analysis therefore can be understood, from the critical realist perspective, as elements of </w:t>
      </w:r>
      <w:r w:rsidR="0036381F">
        <w:rPr>
          <w:sz w:val="24"/>
          <w:szCs w:val="24"/>
        </w:rPr>
        <w:t>underpinning structures whose operations</w:t>
      </w:r>
      <w:r w:rsidR="001B5DA6">
        <w:rPr>
          <w:sz w:val="24"/>
          <w:szCs w:val="24"/>
        </w:rPr>
        <w:t xml:space="preserve"> shape and</w:t>
      </w:r>
      <w:r w:rsidR="0036381F">
        <w:rPr>
          <w:sz w:val="24"/>
          <w:szCs w:val="24"/>
        </w:rPr>
        <w:t xml:space="preserve"> </w:t>
      </w:r>
      <w:r w:rsidR="001B5DA6">
        <w:rPr>
          <w:sz w:val="24"/>
          <w:szCs w:val="24"/>
        </w:rPr>
        <w:t>transcend the specific phenomena studied</w:t>
      </w:r>
      <w:r w:rsidR="0036597B">
        <w:rPr>
          <w:sz w:val="24"/>
          <w:szCs w:val="24"/>
        </w:rPr>
        <w:t xml:space="preserve">. The final section of the Analysis (Chapter </w:t>
      </w:r>
      <w:r w:rsidR="0067117F">
        <w:rPr>
          <w:sz w:val="24"/>
          <w:szCs w:val="24"/>
        </w:rPr>
        <w:t>4</w:t>
      </w:r>
      <w:r w:rsidR="0036597B">
        <w:rPr>
          <w:sz w:val="24"/>
          <w:szCs w:val="24"/>
        </w:rPr>
        <w:t xml:space="preserve">), entitled </w:t>
      </w:r>
      <w:r w:rsidR="0036597B">
        <w:rPr>
          <w:i/>
          <w:sz w:val="24"/>
          <w:szCs w:val="24"/>
        </w:rPr>
        <w:t>Towards an explanatory analysis</w:t>
      </w:r>
      <w:r w:rsidR="0036597B">
        <w:rPr>
          <w:sz w:val="24"/>
          <w:szCs w:val="24"/>
        </w:rPr>
        <w:t xml:space="preserve">, focuses </w:t>
      </w:r>
      <w:r w:rsidR="0022354B">
        <w:rPr>
          <w:sz w:val="24"/>
          <w:szCs w:val="24"/>
        </w:rPr>
        <w:t xml:space="preserve">on </w:t>
      </w:r>
      <w:r w:rsidR="0036597B">
        <w:rPr>
          <w:sz w:val="24"/>
          <w:szCs w:val="24"/>
        </w:rPr>
        <w:t>how the data is suggestive of certain underpinning structures and sources of power shaping the boundary transactions and their role in boundary reproduction</w:t>
      </w:r>
      <w:r w:rsidR="007848D7">
        <w:rPr>
          <w:sz w:val="24"/>
          <w:szCs w:val="24"/>
        </w:rPr>
        <w:t>. T</w:t>
      </w:r>
      <w:r w:rsidR="0036597B">
        <w:rPr>
          <w:sz w:val="24"/>
          <w:szCs w:val="24"/>
        </w:rPr>
        <w:t xml:space="preserve">he Discussion (Chapter </w:t>
      </w:r>
      <w:r w:rsidR="0067117F">
        <w:rPr>
          <w:sz w:val="24"/>
          <w:szCs w:val="24"/>
        </w:rPr>
        <w:t>5</w:t>
      </w:r>
      <w:r w:rsidR="0036597B">
        <w:rPr>
          <w:sz w:val="24"/>
          <w:szCs w:val="24"/>
        </w:rPr>
        <w:t xml:space="preserve">) is dedicated primarily to elucidating and exploring the </w:t>
      </w:r>
      <w:r w:rsidR="00DB3D4B">
        <w:rPr>
          <w:sz w:val="24"/>
          <w:szCs w:val="24"/>
        </w:rPr>
        <w:t xml:space="preserve">explanatory </w:t>
      </w:r>
      <w:r w:rsidR="0036597B">
        <w:rPr>
          <w:sz w:val="24"/>
          <w:szCs w:val="24"/>
        </w:rPr>
        <w:t xml:space="preserve">plausibility of the underpinning structures emerging from </w:t>
      </w:r>
      <w:r w:rsidR="00DB3D4B">
        <w:rPr>
          <w:sz w:val="24"/>
          <w:szCs w:val="24"/>
        </w:rPr>
        <w:t>my</w:t>
      </w:r>
      <w:r w:rsidR="0036597B">
        <w:rPr>
          <w:sz w:val="24"/>
          <w:szCs w:val="24"/>
        </w:rPr>
        <w:t xml:space="preserve"> analysis</w:t>
      </w:r>
      <w:r w:rsidR="00DB3D4B">
        <w:rPr>
          <w:sz w:val="24"/>
          <w:szCs w:val="24"/>
        </w:rPr>
        <w:t xml:space="preserve"> </w:t>
      </w:r>
      <w:r w:rsidR="0036597B">
        <w:rPr>
          <w:sz w:val="24"/>
          <w:szCs w:val="24"/>
        </w:rPr>
        <w:t>in relation to existing</w:t>
      </w:r>
      <w:r w:rsidR="00A27A1D">
        <w:rPr>
          <w:sz w:val="24"/>
          <w:szCs w:val="24"/>
        </w:rPr>
        <w:t xml:space="preserve"> empirical and theoretical</w:t>
      </w:r>
      <w:r w:rsidR="0036597B">
        <w:rPr>
          <w:sz w:val="24"/>
          <w:szCs w:val="24"/>
        </w:rPr>
        <w:t xml:space="preserve"> </w:t>
      </w:r>
      <w:r w:rsidR="00A27A1D">
        <w:rPr>
          <w:sz w:val="24"/>
          <w:szCs w:val="24"/>
        </w:rPr>
        <w:t>literature</w:t>
      </w:r>
      <w:r w:rsidR="0036597B">
        <w:rPr>
          <w:sz w:val="24"/>
          <w:szCs w:val="24"/>
        </w:rPr>
        <w:t>.</w:t>
      </w:r>
    </w:p>
    <w:p w14:paraId="62DF7EAF" w14:textId="3CC89235" w:rsidR="00082217" w:rsidRPr="00D57957" w:rsidRDefault="00082217" w:rsidP="00CE1B98">
      <w:pPr>
        <w:pStyle w:val="Heading2"/>
      </w:pPr>
      <w:bookmarkStart w:id="98" w:name="_Toc536717945"/>
      <w:bookmarkStart w:id="99" w:name="_Toc31701972"/>
      <w:r>
        <w:t>Validity and generalisability</w:t>
      </w:r>
      <w:bookmarkEnd w:id="98"/>
      <w:bookmarkEnd w:id="99"/>
    </w:p>
    <w:p w14:paraId="330BF031" w14:textId="77777777" w:rsidR="00082217" w:rsidRDefault="00082217" w:rsidP="00082217">
      <w:pPr>
        <w:spacing w:after="120" w:line="360" w:lineRule="auto"/>
        <w:rPr>
          <w:rFonts w:eastAsia="Times New Roman"/>
          <w:sz w:val="24"/>
          <w:szCs w:val="24"/>
        </w:rPr>
      </w:pPr>
      <w:r>
        <w:rPr>
          <w:rFonts w:eastAsia="Times New Roman"/>
          <w:sz w:val="24"/>
          <w:szCs w:val="24"/>
        </w:rPr>
        <w:t xml:space="preserve">Maxwell </w:t>
      </w:r>
      <w:r w:rsidR="00233012">
        <w:rPr>
          <w:rFonts w:eastAsia="Times New Roman"/>
          <w:sz w:val="24"/>
          <w:szCs w:val="24"/>
        </w:rPr>
        <w:fldChar w:fldCharType="begin"/>
      </w:r>
      <w:r>
        <w:rPr>
          <w:rFonts w:eastAsia="Times New Roman"/>
          <w:sz w:val="24"/>
          <w:szCs w:val="24"/>
        </w:rPr>
        <w:instrText xml:space="preserve"> ADDIN EN.CITE &lt;EndNote&gt;&lt;Cite ExcludeAuth="1"&gt;&lt;Author&gt;Maxwell&lt;/Author&gt;&lt;Year&gt;2013&lt;/Year&gt;&lt;IDText&gt;Qualitative research design: an interactive approach&lt;/IDText&gt;&lt;Pages&gt;126-129&lt;/Pages&gt;&lt;DisplayText&gt;(2013, pp. 126-129)&lt;/DisplayText&gt;&lt;record&gt;&lt;keywords&gt;&lt;keyword&gt;Research -- Methodology&lt;/keyword&gt;&lt;/keywords&gt;&lt;titles&gt;&lt;title&gt;Qualitative research design: an interactive approach&lt;/title&gt;&lt;/titles&gt;&lt;contributors&gt;&lt;authors&gt;&lt;author&gt;Maxwell, Joseph Alex&lt;/author&gt;&lt;/authors&gt;&lt;/contributors&gt;&lt;edition&gt;3rd&lt;/edition&gt;&lt;added-date format="utc"&gt;1468342713&lt;/added-date&gt;&lt;pub-location&gt;Los Angeles&lt;/pub-location&gt;&lt;ref-type name="Book"&gt;6&lt;/ref-type&gt;&lt;dates&gt;&lt;year&gt;2013&lt;/year&gt;&lt;/dates&gt;&lt;rec-number&gt;425&lt;/rec-number&gt;&lt;publisher&gt;SAGE&lt;/publisher&gt;&lt;last-updated-date format="utc"&gt;1517618938&lt;/last-updated-date&gt;&lt;/record&gt;&lt;/Cite&gt;&lt;/EndNote&gt;</w:instrText>
      </w:r>
      <w:r w:rsidR="00233012">
        <w:rPr>
          <w:rFonts w:eastAsia="Times New Roman"/>
          <w:sz w:val="24"/>
          <w:szCs w:val="24"/>
        </w:rPr>
        <w:fldChar w:fldCharType="separate"/>
      </w:r>
      <w:r>
        <w:rPr>
          <w:rFonts w:eastAsia="Times New Roman"/>
          <w:noProof/>
          <w:sz w:val="24"/>
          <w:szCs w:val="24"/>
        </w:rPr>
        <w:t>(2013, pp. 126-129)</w:t>
      </w:r>
      <w:r w:rsidR="00233012">
        <w:rPr>
          <w:rFonts w:eastAsia="Times New Roman"/>
          <w:sz w:val="24"/>
          <w:szCs w:val="24"/>
        </w:rPr>
        <w:fldChar w:fldCharType="end"/>
      </w:r>
      <w:r>
        <w:rPr>
          <w:rFonts w:eastAsia="Times New Roman"/>
          <w:sz w:val="24"/>
          <w:szCs w:val="24"/>
        </w:rPr>
        <w:t xml:space="preserve"> describes eight strategies that may be employed to test validity of qualitative research: collecting </w:t>
      </w:r>
      <w:r>
        <w:rPr>
          <w:rFonts w:eastAsia="Times New Roman"/>
          <w:i/>
          <w:sz w:val="24"/>
          <w:szCs w:val="24"/>
        </w:rPr>
        <w:t xml:space="preserve">rich </w:t>
      </w:r>
      <w:r>
        <w:rPr>
          <w:rFonts w:eastAsia="Times New Roman"/>
          <w:sz w:val="24"/>
          <w:szCs w:val="24"/>
        </w:rPr>
        <w:t xml:space="preserve">data; being </w:t>
      </w:r>
      <w:r w:rsidRPr="00301F7F">
        <w:rPr>
          <w:rFonts w:eastAsia="Times New Roman"/>
          <w:i/>
          <w:sz w:val="24"/>
          <w:szCs w:val="24"/>
        </w:rPr>
        <w:t>intensively involved</w:t>
      </w:r>
      <w:r>
        <w:rPr>
          <w:rFonts w:eastAsia="Times New Roman"/>
          <w:sz w:val="24"/>
          <w:szCs w:val="24"/>
        </w:rPr>
        <w:t xml:space="preserve"> in the data; soliciting </w:t>
      </w:r>
      <w:r>
        <w:rPr>
          <w:rFonts w:eastAsia="Times New Roman"/>
          <w:i/>
          <w:sz w:val="24"/>
          <w:szCs w:val="24"/>
        </w:rPr>
        <w:t>participant</w:t>
      </w:r>
      <w:r>
        <w:rPr>
          <w:rFonts w:eastAsia="Times New Roman"/>
          <w:sz w:val="24"/>
          <w:szCs w:val="24"/>
        </w:rPr>
        <w:t xml:space="preserve"> </w:t>
      </w:r>
      <w:r>
        <w:rPr>
          <w:rFonts w:eastAsia="Times New Roman"/>
          <w:i/>
          <w:sz w:val="24"/>
          <w:szCs w:val="24"/>
        </w:rPr>
        <w:t>validation</w:t>
      </w:r>
      <w:r>
        <w:rPr>
          <w:rFonts w:eastAsia="Times New Roman"/>
          <w:sz w:val="24"/>
          <w:szCs w:val="24"/>
        </w:rPr>
        <w:t xml:space="preserve"> of your interpretation of events; </w:t>
      </w:r>
      <w:r>
        <w:rPr>
          <w:rFonts w:eastAsia="Times New Roman"/>
          <w:i/>
          <w:sz w:val="24"/>
          <w:szCs w:val="24"/>
        </w:rPr>
        <w:t xml:space="preserve">intervening </w:t>
      </w:r>
      <w:r>
        <w:rPr>
          <w:rFonts w:eastAsia="Times New Roman"/>
          <w:sz w:val="24"/>
          <w:szCs w:val="24"/>
        </w:rPr>
        <w:t xml:space="preserve">in the social world; searching for </w:t>
      </w:r>
      <w:r w:rsidRPr="00AD57AF">
        <w:rPr>
          <w:rFonts w:eastAsia="Times New Roman"/>
          <w:i/>
          <w:sz w:val="24"/>
          <w:szCs w:val="24"/>
        </w:rPr>
        <w:t>discrepant evidence</w:t>
      </w:r>
      <w:r>
        <w:rPr>
          <w:rFonts w:eastAsia="Times New Roman"/>
          <w:sz w:val="24"/>
          <w:szCs w:val="24"/>
        </w:rPr>
        <w:t xml:space="preserve">; </w:t>
      </w:r>
      <w:r w:rsidRPr="008F6313">
        <w:rPr>
          <w:rFonts w:eastAsia="Times New Roman"/>
          <w:i/>
          <w:sz w:val="24"/>
          <w:szCs w:val="24"/>
        </w:rPr>
        <w:t>triangulation</w:t>
      </w:r>
      <w:r>
        <w:rPr>
          <w:rFonts w:eastAsia="Times New Roman"/>
          <w:sz w:val="24"/>
          <w:szCs w:val="24"/>
        </w:rPr>
        <w:t xml:space="preserve">; introducing an explicit </w:t>
      </w:r>
      <w:r>
        <w:rPr>
          <w:rFonts w:eastAsia="Times New Roman"/>
          <w:i/>
          <w:sz w:val="24"/>
          <w:szCs w:val="24"/>
        </w:rPr>
        <w:t>quantitative element</w:t>
      </w:r>
      <w:r>
        <w:rPr>
          <w:rFonts w:eastAsia="Times New Roman"/>
          <w:sz w:val="24"/>
          <w:szCs w:val="24"/>
        </w:rPr>
        <w:t xml:space="preserve">; </w:t>
      </w:r>
      <w:r>
        <w:rPr>
          <w:rFonts w:eastAsia="Times New Roman"/>
          <w:i/>
          <w:sz w:val="24"/>
          <w:szCs w:val="24"/>
        </w:rPr>
        <w:t>comparing cases</w:t>
      </w:r>
      <w:r>
        <w:rPr>
          <w:rFonts w:eastAsia="Times New Roman"/>
          <w:sz w:val="24"/>
          <w:szCs w:val="24"/>
        </w:rPr>
        <w:t xml:space="preserve">. Of these eight, I adopt elements of seven, with only </w:t>
      </w:r>
      <w:r>
        <w:rPr>
          <w:rFonts w:eastAsia="Times New Roman"/>
          <w:i/>
          <w:sz w:val="24"/>
          <w:szCs w:val="24"/>
        </w:rPr>
        <w:t xml:space="preserve">intervention </w:t>
      </w:r>
      <w:r>
        <w:rPr>
          <w:rFonts w:eastAsia="Times New Roman"/>
          <w:sz w:val="24"/>
          <w:szCs w:val="24"/>
        </w:rPr>
        <w:t>being inappropriate to this study due to my focus on past events.</w:t>
      </w:r>
    </w:p>
    <w:p w14:paraId="6C0A61DD" w14:textId="7C61EA0E" w:rsidR="00082217" w:rsidRDefault="00082217" w:rsidP="00082217">
      <w:pPr>
        <w:spacing w:after="120" w:line="360" w:lineRule="auto"/>
        <w:rPr>
          <w:rFonts w:eastAsia="Times New Roman"/>
          <w:sz w:val="24"/>
          <w:szCs w:val="24"/>
        </w:rPr>
      </w:pPr>
      <w:r>
        <w:rPr>
          <w:rFonts w:eastAsia="Times New Roman"/>
          <w:i/>
          <w:sz w:val="24"/>
          <w:szCs w:val="24"/>
        </w:rPr>
        <w:t xml:space="preserve">Intense involvement </w:t>
      </w:r>
      <w:r>
        <w:rPr>
          <w:rFonts w:eastAsia="Times New Roman"/>
          <w:sz w:val="24"/>
          <w:szCs w:val="24"/>
        </w:rPr>
        <w:t xml:space="preserve">with </w:t>
      </w:r>
      <w:r>
        <w:rPr>
          <w:rFonts w:eastAsia="Times New Roman"/>
          <w:i/>
          <w:sz w:val="24"/>
          <w:szCs w:val="24"/>
        </w:rPr>
        <w:t xml:space="preserve">rich </w:t>
      </w:r>
      <w:r>
        <w:rPr>
          <w:rFonts w:eastAsia="Times New Roman"/>
          <w:sz w:val="24"/>
          <w:szCs w:val="24"/>
        </w:rPr>
        <w:t>data is achieved by multiple re-readings of a range of data, including 34</w:t>
      </w:r>
      <w:r w:rsidR="004A3C99">
        <w:rPr>
          <w:rFonts w:eastAsia="Times New Roman"/>
          <w:sz w:val="24"/>
          <w:szCs w:val="24"/>
        </w:rPr>
        <w:t>5</w:t>
      </w:r>
      <w:r>
        <w:rPr>
          <w:rFonts w:eastAsia="Times New Roman"/>
          <w:sz w:val="24"/>
          <w:szCs w:val="24"/>
        </w:rPr>
        <w:t xml:space="preserve"> documentary sources and “verbatim transcripts of the interviews” (Maxwell, 2013, p. 126). And, although I have not gone back to my participants to comment on my final report and conclusions, my strategy to interview participants </w:t>
      </w:r>
      <w:r w:rsidRPr="000B02D1">
        <w:rPr>
          <w:rFonts w:eastAsia="Times New Roman"/>
          <w:i/>
          <w:sz w:val="24"/>
          <w:szCs w:val="24"/>
        </w:rPr>
        <w:t xml:space="preserve">after </w:t>
      </w:r>
      <w:r>
        <w:rPr>
          <w:rFonts w:eastAsia="Times New Roman"/>
          <w:sz w:val="24"/>
          <w:szCs w:val="24"/>
        </w:rPr>
        <w:t xml:space="preserve">I had already developed a deep understanding of the BoRs through the documentary analysis incorporated an element of </w:t>
      </w:r>
      <w:r>
        <w:rPr>
          <w:rFonts w:eastAsia="Times New Roman"/>
          <w:i/>
          <w:sz w:val="24"/>
          <w:szCs w:val="24"/>
        </w:rPr>
        <w:t xml:space="preserve">participant validation </w:t>
      </w:r>
      <w:r>
        <w:rPr>
          <w:rFonts w:eastAsia="Times New Roman"/>
          <w:sz w:val="24"/>
          <w:szCs w:val="24"/>
        </w:rPr>
        <w:t xml:space="preserve">into the research design. </w:t>
      </w:r>
    </w:p>
    <w:p w14:paraId="655941DC" w14:textId="77777777" w:rsidR="00082217" w:rsidRDefault="00082217" w:rsidP="00082217">
      <w:pPr>
        <w:spacing w:after="120" w:line="360" w:lineRule="auto"/>
        <w:rPr>
          <w:iCs/>
          <w:sz w:val="24"/>
          <w:szCs w:val="24"/>
        </w:rPr>
      </w:pPr>
      <w:r>
        <w:rPr>
          <w:iCs/>
          <w:sz w:val="24"/>
          <w:szCs w:val="24"/>
        </w:rPr>
        <w:t xml:space="preserve">Moving onto </w:t>
      </w:r>
      <w:r>
        <w:rPr>
          <w:i/>
          <w:iCs/>
          <w:sz w:val="24"/>
          <w:szCs w:val="24"/>
        </w:rPr>
        <w:t>triangulation</w:t>
      </w:r>
      <w:r>
        <w:rPr>
          <w:iCs/>
          <w:sz w:val="24"/>
          <w:szCs w:val="24"/>
        </w:rPr>
        <w:t>:</w:t>
      </w:r>
    </w:p>
    <w:p w14:paraId="2C408863" w14:textId="77777777" w:rsidR="00082217" w:rsidRDefault="00082217" w:rsidP="008D30CC">
      <w:pPr>
        <w:autoSpaceDE w:val="0"/>
        <w:autoSpaceDN w:val="0"/>
        <w:adjustRightInd w:val="0"/>
        <w:spacing w:after="120" w:line="240" w:lineRule="auto"/>
        <w:ind w:left="720"/>
        <w:rPr>
          <w:sz w:val="24"/>
          <w:szCs w:val="24"/>
        </w:rPr>
      </w:pPr>
      <w:r>
        <w:rPr>
          <w:iCs/>
          <w:sz w:val="24"/>
          <w:szCs w:val="24"/>
        </w:rPr>
        <w:t xml:space="preserve">“This involves using different methods as a check on one another, seeing if methods with different strengths and limitations all support a single conclusion. This strategy reduces the risk that your conclusions will reflect only the biases of a specific method, and allows ... a more secure understanding of the issues” </w:t>
      </w:r>
      <w:r w:rsidR="00233012">
        <w:rPr>
          <w:iCs/>
          <w:sz w:val="24"/>
          <w:szCs w:val="24"/>
        </w:rPr>
        <w:fldChar w:fldCharType="begin"/>
      </w:r>
      <w:r>
        <w:rPr>
          <w:iCs/>
          <w:sz w:val="24"/>
          <w:szCs w:val="24"/>
        </w:rPr>
        <w:instrText xml:space="preserve"> ADDIN EN.CITE &lt;EndNote&gt;&lt;Cite&gt;&lt;Author&gt;Maxwell&lt;/Author&gt;&lt;Year&gt;2013&lt;/Year&gt;&lt;IDText&gt;Qualitative research design: an interactive approach&lt;/IDText&gt;&lt;Pages&gt;102&lt;/Pages&gt;&lt;DisplayText&gt;(Maxwell, 2013, p. 102)&lt;/DisplayText&gt;&lt;record&gt;&lt;keywords&gt;&lt;keyword&gt;Research -- Methodology&lt;/keyword&gt;&lt;/keywords&gt;&lt;titles&gt;&lt;title&gt;Qualitative research design: an interactive approach&lt;/title&gt;&lt;/titles&gt;&lt;contributors&gt;&lt;authors&gt;&lt;author&gt;Maxwell, Joseph Alex&lt;/author&gt;&lt;/authors&gt;&lt;/contributors&gt;&lt;edition&gt;3rd&lt;/edition&gt;&lt;added-date format="utc"&gt;1468328313&lt;/added-date&gt;&lt;pub-location&gt;Los Angeles&lt;/pub-location&gt;&lt;ref-type name="Book"&gt;6&lt;/ref-type&gt;&lt;dates&gt;&lt;year&gt;2013&lt;/year&gt;&lt;/dates&gt;&lt;rec-number&gt;425&lt;/rec-number&gt;&lt;publisher&gt;SAGE&lt;/publisher&gt;&lt;last-updated-date format="utc"&gt;1517600938&lt;/last-updated-date&gt;&lt;/record&gt;&lt;/Cite&gt;&lt;/EndNote&gt;</w:instrText>
      </w:r>
      <w:r w:rsidR="00233012">
        <w:rPr>
          <w:iCs/>
          <w:sz w:val="24"/>
          <w:szCs w:val="24"/>
        </w:rPr>
        <w:fldChar w:fldCharType="separate"/>
      </w:r>
      <w:r>
        <w:rPr>
          <w:iCs/>
          <w:noProof/>
          <w:sz w:val="24"/>
          <w:szCs w:val="24"/>
        </w:rPr>
        <w:t>(Maxwell, 2013, p. 102)</w:t>
      </w:r>
      <w:r w:rsidR="00233012">
        <w:rPr>
          <w:iCs/>
          <w:sz w:val="24"/>
          <w:szCs w:val="24"/>
        </w:rPr>
        <w:fldChar w:fldCharType="end"/>
      </w:r>
      <w:r>
        <w:rPr>
          <w:iCs/>
          <w:sz w:val="24"/>
          <w:szCs w:val="24"/>
        </w:rPr>
        <w:t xml:space="preserve">. </w:t>
      </w:r>
    </w:p>
    <w:p w14:paraId="42BD1448" w14:textId="77777777" w:rsidR="00082217" w:rsidRDefault="00082217" w:rsidP="00082217">
      <w:pPr>
        <w:spacing w:after="120" w:line="360" w:lineRule="auto"/>
        <w:rPr>
          <w:sz w:val="24"/>
          <w:szCs w:val="24"/>
        </w:rPr>
      </w:pPr>
      <w:r>
        <w:rPr>
          <w:sz w:val="24"/>
          <w:szCs w:val="24"/>
        </w:rPr>
        <w:t xml:space="preserve">There are two elements of triangulation incorporated into my design. First, I triangulate various data sources to complete the coding in the first analytical stage. This adds validity to my interpretation of the BoRs and the ways in which academic boundaries were confronted and crossed in the process. Second, I triangulate descriptive statistics and in-depth qualitative analysis in the third analytical stage. This adds validity to my study since any posited explanations must be compatible with, and will be constrained by, two sets of findings. </w:t>
      </w:r>
    </w:p>
    <w:p w14:paraId="6ABFF195" w14:textId="77777777" w:rsidR="00082217" w:rsidRDefault="00082217" w:rsidP="00082217">
      <w:pPr>
        <w:spacing w:after="120" w:line="360" w:lineRule="auto"/>
        <w:rPr>
          <w:rFonts w:eastAsia="Times New Roman"/>
          <w:sz w:val="24"/>
          <w:szCs w:val="24"/>
        </w:rPr>
      </w:pPr>
      <w:r>
        <w:rPr>
          <w:rFonts w:eastAsia="Times New Roman"/>
          <w:sz w:val="24"/>
          <w:szCs w:val="24"/>
        </w:rPr>
        <w:t xml:space="preserve">Regarding the incorporation of a </w:t>
      </w:r>
      <w:r>
        <w:rPr>
          <w:rFonts w:eastAsia="Times New Roman"/>
          <w:i/>
          <w:sz w:val="24"/>
          <w:szCs w:val="24"/>
        </w:rPr>
        <w:t>quantitative element</w:t>
      </w:r>
      <w:r w:rsidRPr="0074591E">
        <w:rPr>
          <w:rFonts w:eastAsia="Times New Roman"/>
          <w:sz w:val="24"/>
          <w:szCs w:val="24"/>
        </w:rPr>
        <w:t>,</w:t>
      </w:r>
      <w:r>
        <w:rPr>
          <w:rFonts w:eastAsia="Times New Roman"/>
          <w:i/>
          <w:sz w:val="24"/>
          <w:szCs w:val="24"/>
        </w:rPr>
        <w:t xml:space="preserve"> </w:t>
      </w:r>
      <w:r>
        <w:rPr>
          <w:rFonts w:eastAsia="Times New Roman"/>
          <w:sz w:val="24"/>
          <w:szCs w:val="24"/>
        </w:rPr>
        <w:t xml:space="preserve">Maxwell (2013) explains that many qualitative designs already do include </w:t>
      </w:r>
    </w:p>
    <w:p w14:paraId="60A3E2C1" w14:textId="77777777" w:rsidR="00082217" w:rsidRDefault="00082217" w:rsidP="008D30CC">
      <w:pPr>
        <w:spacing w:after="120" w:line="240" w:lineRule="auto"/>
        <w:ind w:left="720"/>
        <w:rPr>
          <w:rFonts w:eastAsia="Times New Roman"/>
          <w:sz w:val="24"/>
          <w:szCs w:val="24"/>
        </w:rPr>
      </w:pPr>
      <w:r>
        <w:rPr>
          <w:rFonts w:eastAsia="Times New Roman"/>
          <w:sz w:val="24"/>
          <w:szCs w:val="24"/>
        </w:rPr>
        <w:t>“an implicit quantitative component. Any claim that a particular phenomenon is typical, rare, or prevalent in the setting or population studied, or that some behaviours or themes were more common than others, is an inherently quantitative claim, and requires some quantitative support.” (p. 128)</w:t>
      </w:r>
    </w:p>
    <w:p w14:paraId="0A3EE919" w14:textId="77777777" w:rsidR="00082217" w:rsidRDefault="00082217" w:rsidP="00082217">
      <w:pPr>
        <w:spacing w:after="120" w:line="360" w:lineRule="auto"/>
        <w:rPr>
          <w:rFonts w:eastAsia="Times New Roman"/>
          <w:sz w:val="24"/>
          <w:szCs w:val="24"/>
        </w:rPr>
      </w:pPr>
      <w:r>
        <w:rPr>
          <w:rFonts w:eastAsia="Times New Roman"/>
          <w:sz w:val="24"/>
          <w:szCs w:val="24"/>
        </w:rPr>
        <w:t xml:space="preserve">The use of descriptive statistics, of the kind I have employed, therefore </w:t>
      </w:r>
    </w:p>
    <w:p w14:paraId="2A811589" w14:textId="77777777" w:rsidR="00082217" w:rsidRPr="00551C20" w:rsidRDefault="00082217" w:rsidP="008D30CC">
      <w:pPr>
        <w:spacing w:after="120" w:line="240" w:lineRule="auto"/>
        <w:ind w:left="720"/>
        <w:rPr>
          <w:rFonts w:eastAsia="Times New Roman"/>
          <w:sz w:val="24"/>
          <w:szCs w:val="24"/>
        </w:rPr>
      </w:pPr>
      <w:r>
        <w:rPr>
          <w:rFonts w:eastAsia="Times New Roman"/>
          <w:sz w:val="24"/>
          <w:szCs w:val="24"/>
        </w:rPr>
        <w:t xml:space="preserve">“does not make [the] study quantitative...; it simply makes explicit, and more precise, the implicitly quantitative nature of such claims...[,] allows you to test and support claims that are inherently quantitative, ... [and allows] for identifying and communicating the </w:t>
      </w:r>
      <w:r>
        <w:rPr>
          <w:rFonts w:eastAsia="Times New Roman"/>
          <w:i/>
          <w:sz w:val="24"/>
          <w:szCs w:val="24"/>
        </w:rPr>
        <w:t xml:space="preserve">diversity </w:t>
      </w:r>
      <w:r>
        <w:rPr>
          <w:rFonts w:eastAsia="Times New Roman"/>
          <w:sz w:val="24"/>
          <w:szCs w:val="24"/>
        </w:rPr>
        <w:t xml:space="preserve">of actions and perspectives in the settings and populations you study” (Maxwell, 2013, pp. 128-129, original emphasis). </w:t>
      </w:r>
    </w:p>
    <w:p w14:paraId="3523FE1D" w14:textId="77777777" w:rsidR="00082217" w:rsidRDefault="00082217" w:rsidP="00082217">
      <w:pPr>
        <w:spacing w:after="120" w:line="360" w:lineRule="auto"/>
        <w:rPr>
          <w:rFonts w:eastAsia="Times New Roman"/>
          <w:sz w:val="24"/>
          <w:szCs w:val="24"/>
        </w:rPr>
      </w:pPr>
      <w:r>
        <w:rPr>
          <w:rFonts w:eastAsia="Times New Roman"/>
          <w:sz w:val="24"/>
          <w:szCs w:val="24"/>
        </w:rPr>
        <w:t xml:space="preserve">An explicit and systematic quantitative element also helps to consider validity through the </w:t>
      </w:r>
      <w:r>
        <w:rPr>
          <w:rFonts w:eastAsia="Times New Roman"/>
          <w:i/>
          <w:sz w:val="24"/>
          <w:szCs w:val="24"/>
        </w:rPr>
        <w:t>search of discrepant data</w:t>
      </w:r>
      <w:r>
        <w:rPr>
          <w:rFonts w:eastAsia="Times New Roman"/>
          <w:sz w:val="24"/>
          <w:szCs w:val="24"/>
        </w:rPr>
        <w:t xml:space="preserve">: </w:t>
      </w:r>
    </w:p>
    <w:p w14:paraId="40D8741B" w14:textId="77777777" w:rsidR="00082217" w:rsidRPr="00551C20" w:rsidRDefault="00082217" w:rsidP="008D30CC">
      <w:pPr>
        <w:spacing w:after="120" w:line="240" w:lineRule="auto"/>
        <w:ind w:left="720"/>
        <w:rPr>
          <w:rFonts w:eastAsia="Times New Roman"/>
          <w:sz w:val="24"/>
          <w:szCs w:val="24"/>
        </w:rPr>
      </w:pPr>
      <w:r>
        <w:rPr>
          <w:rFonts w:eastAsia="Times New Roman"/>
          <w:sz w:val="24"/>
          <w:szCs w:val="24"/>
        </w:rPr>
        <w:t xml:space="preserve">“The appropriate use of numbers ... enables you to assess the </w:t>
      </w:r>
      <w:r>
        <w:rPr>
          <w:rFonts w:eastAsia="Times New Roman"/>
          <w:i/>
          <w:sz w:val="24"/>
          <w:szCs w:val="24"/>
        </w:rPr>
        <w:t xml:space="preserve">amount </w:t>
      </w:r>
      <w:r>
        <w:rPr>
          <w:rFonts w:eastAsia="Times New Roman"/>
          <w:sz w:val="24"/>
          <w:szCs w:val="24"/>
        </w:rPr>
        <w:t>of evidence in your data that bears on a particular conclusion or threat, such as how many discrepant instances exist and from how many sources they were obtained” (Maxwell, 2013, p. 128, original emphasis).</w:t>
      </w:r>
    </w:p>
    <w:p w14:paraId="4AEAF3EB" w14:textId="77777777" w:rsidR="00082217" w:rsidRDefault="00082217" w:rsidP="00082217">
      <w:pPr>
        <w:spacing w:after="120" w:line="360" w:lineRule="auto"/>
        <w:rPr>
          <w:rFonts w:eastAsia="Times New Roman"/>
          <w:sz w:val="24"/>
          <w:szCs w:val="24"/>
        </w:rPr>
      </w:pPr>
      <w:r>
        <w:rPr>
          <w:rFonts w:eastAsia="Times New Roman"/>
          <w:sz w:val="24"/>
          <w:szCs w:val="24"/>
        </w:rPr>
        <w:t xml:space="preserve">In addition to this quantitative element of validity via consideration of discrepant data, I actively consider the implications for my developing theories and explanations of </w:t>
      </w:r>
      <w:r w:rsidRPr="004E5E97">
        <w:rPr>
          <w:rFonts w:eastAsia="Times New Roman"/>
          <w:sz w:val="24"/>
          <w:szCs w:val="24"/>
        </w:rPr>
        <w:t>discrepant data</w:t>
      </w:r>
      <w:r>
        <w:rPr>
          <w:rFonts w:eastAsia="Times New Roman"/>
          <w:sz w:val="24"/>
          <w:szCs w:val="24"/>
        </w:rPr>
        <w:t xml:space="preserve">, highlighting them as a challenge to increase the nuance and complexity of my theoretical explanations rather than necessarily assuming them to be simply ‘anomalous’. </w:t>
      </w:r>
    </w:p>
    <w:p w14:paraId="329C5C7B" w14:textId="1456CDAA" w:rsidR="00082217" w:rsidRDefault="00082217" w:rsidP="00082217">
      <w:pPr>
        <w:spacing w:after="120" w:line="360" w:lineRule="auto"/>
        <w:rPr>
          <w:rFonts w:eastAsia="Times New Roman"/>
          <w:sz w:val="24"/>
          <w:szCs w:val="24"/>
        </w:rPr>
      </w:pPr>
      <w:r>
        <w:rPr>
          <w:rFonts w:eastAsia="Times New Roman"/>
          <w:sz w:val="24"/>
          <w:szCs w:val="24"/>
        </w:rPr>
        <w:t xml:space="preserve">Lastly, although my design is not strictly one of a comparative case study, the maximum variation sampling strategy and the analytical strategies that I have adopted does introduce the potential for </w:t>
      </w:r>
      <w:r>
        <w:rPr>
          <w:rFonts w:eastAsia="Times New Roman"/>
          <w:i/>
          <w:sz w:val="24"/>
          <w:szCs w:val="24"/>
        </w:rPr>
        <w:t xml:space="preserve">comparison </w:t>
      </w:r>
      <w:r>
        <w:rPr>
          <w:rFonts w:eastAsia="Times New Roman"/>
          <w:sz w:val="24"/>
          <w:szCs w:val="24"/>
        </w:rPr>
        <w:t xml:space="preserve">as a validity test in the way Maxwell (2013, p. 129) describes. That is, the comparative element of the study helps the reliability and validity of any conclusions that rest on demonstrable similarities or differences within and between different categories (e.g. Applied and Basic research). </w:t>
      </w:r>
      <w:r w:rsidR="0067117F">
        <w:rPr>
          <w:rFonts w:eastAsia="Times New Roman"/>
          <w:sz w:val="24"/>
          <w:szCs w:val="24"/>
        </w:rPr>
        <w:t xml:space="preserve">This will become apparent in Chapters 4 and 5. </w:t>
      </w:r>
      <w:r>
        <w:rPr>
          <w:rFonts w:eastAsia="Times New Roman"/>
          <w:sz w:val="24"/>
          <w:szCs w:val="24"/>
        </w:rPr>
        <w:t xml:space="preserve"> </w:t>
      </w:r>
    </w:p>
    <w:p w14:paraId="3394B9EB" w14:textId="6A1F3DA2" w:rsidR="00082217" w:rsidRPr="003C14FB" w:rsidRDefault="00082217" w:rsidP="00082217">
      <w:pPr>
        <w:spacing w:after="120" w:line="360" w:lineRule="auto"/>
        <w:rPr>
          <w:rFonts w:eastAsia="Times New Roman"/>
          <w:sz w:val="24"/>
          <w:szCs w:val="24"/>
        </w:rPr>
      </w:pPr>
      <w:r>
        <w:rPr>
          <w:rFonts w:eastAsia="Times New Roman"/>
          <w:sz w:val="24"/>
          <w:szCs w:val="24"/>
        </w:rPr>
        <w:t xml:space="preserve">I do not claim that the particular events of my sampled BoRs are statistically generalisable to or representative </w:t>
      </w:r>
      <w:r w:rsidR="00254646">
        <w:rPr>
          <w:rFonts w:eastAsia="Times New Roman"/>
          <w:sz w:val="24"/>
          <w:szCs w:val="24"/>
        </w:rPr>
        <w:t>of the wider population of STEM</w:t>
      </w:r>
      <w:r>
        <w:rPr>
          <w:rFonts w:eastAsia="Times New Roman"/>
          <w:sz w:val="24"/>
          <w:szCs w:val="24"/>
        </w:rPr>
        <w:t>M academic research</w:t>
      </w:r>
      <w:r w:rsidR="005A160F">
        <w:rPr>
          <w:rFonts w:eastAsia="Times New Roman"/>
          <w:sz w:val="24"/>
          <w:szCs w:val="24"/>
        </w:rPr>
        <w:t xml:space="preserve"> or of research which scored highly on the impact element of REF2014</w:t>
      </w:r>
      <w:r>
        <w:rPr>
          <w:rFonts w:eastAsia="Times New Roman"/>
          <w:sz w:val="24"/>
          <w:szCs w:val="24"/>
        </w:rPr>
        <w:t xml:space="preserve">. However, I would argue that there is an analytical, theoretical generalisability to my findings and conclusions regarding the interplay between underpinning conditions and mechanisms within the structure of the higher education sector, and how these are likely to play out differently in different institutional and epistemic contexts. In the Conclusion (Chapter </w:t>
      </w:r>
      <w:r w:rsidR="00CC139D">
        <w:rPr>
          <w:rFonts w:eastAsia="Times New Roman"/>
          <w:sz w:val="24"/>
          <w:szCs w:val="24"/>
        </w:rPr>
        <w:t>6</w:t>
      </w:r>
      <w:r>
        <w:rPr>
          <w:rFonts w:eastAsia="Times New Roman"/>
          <w:sz w:val="24"/>
          <w:szCs w:val="24"/>
        </w:rPr>
        <w:t>), I elaborate this discussion of the generalisability of the study with respect to specific findings.</w:t>
      </w:r>
    </w:p>
    <w:p w14:paraId="6BAD410A" w14:textId="77777777" w:rsidR="00082217" w:rsidRPr="002F7B3C" w:rsidRDefault="00082217" w:rsidP="00082217">
      <w:pPr>
        <w:spacing w:after="120" w:line="360" w:lineRule="auto"/>
        <w:rPr>
          <w:sz w:val="24"/>
          <w:szCs w:val="24"/>
        </w:rPr>
      </w:pPr>
      <w:r>
        <w:rPr>
          <w:rFonts w:eastAsia="Times New Roman"/>
          <w:sz w:val="24"/>
          <w:szCs w:val="24"/>
        </w:rPr>
        <w:t>I also want to acknowledge a potential criticism of my utilisation of the REF Impact data, particularly my decision to draw only from submissions achieving a high Impact rating</w:t>
      </w:r>
      <w:r w:rsidRPr="418505C0">
        <w:rPr>
          <w:rFonts w:eastAsia="Times New Roman"/>
          <w:sz w:val="24"/>
          <w:szCs w:val="24"/>
        </w:rPr>
        <w:t>. This is a practical decision</w:t>
      </w:r>
      <w:r>
        <w:rPr>
          <w:rFonts w:eastAsia="Times New Roman"/>
          <w:sz w:val="24"/>
          <w:szCs w:val="24"/>
        </w:rPr>
        <w:t xml:space="preserve"> for the sake of my study</w:t>
      </w:r>
      <w:r w:rsidRPr="418505C0">
        <w:rPr>
          <w:rFonts w:eastAsia="Times New Roman"/>
          <w:sz w:val="24"/>
          <w:szCs w:val="24"/>
        </w:rPr>
        <w:t xml:space="preserve"> and should not be taken </w:t>
      </w:r>
      <w:r>
        <w:rPr>
          <w:rFonts w:eastAsia="Times New Roman"/>
          <w:sz w:val="24"/>
          <w:szCs w:val="24"/>
        </w:rPr>
        <w:t>as a complete</w:t>
      </w:r>
      <w:r w:rsidRPr="418505C0">
        <w:rPr>
          <w:rFonts w:eastAsia="Times New Roman"/>
          <w:sz w:val="24"/>
          <w:szCs w:val="24"/>
        </w:rPr>
        <w:t xml:space="preserve"> endorsement of the methods</w:t>
      </w:r>
      <w:r>
        <w:rPr>
          <w:rFonts w:eastAsia="Times New Roman"/>
          <w:sz w:val="24"/>
          <w:szCs w:val="24"/>
        </w:rPr>
        <w:t xml:space="preserve">, </w:t>
      </w:r>
      <w:r w:rsidRPr="418505C0">
        <w:rPr>
          <w:rFonts w:eastAsia="Times New Roman"/>
          <w:sz w:val="24"/>
          <w:szCs w:val="24"/>
        </w:rPr>
        <w:t>definitions</w:t>
      </w:r>
      <w:r>
        <w:rPr>
          <w:rFonts w:eastAsia="Times New Roman"/>
          <w:sz w:val="24"/>
          <w:szCs w:val="24"/>
        </w:rPr>
        <w:t xml:space="preserve"> and processes</w:t>
      </w:r>
      <w:r w:rsidRPr="418505C0">
        <w:rPr>
          <w:rFonts w:eastAsia="Times New Roman"/>
          <w:sz w:val="24"/>
          <w:szCs w:val="24"/>
        </w:rPr>
        <w:t xml:space="preserve"> employed by the REF</w:t>
      </w:r>
      <w:r>
        <w:rPr>
          <w:rFonts w:eastAsia="Times New Roman"/>
          <w:sz w:val="24"/>
          <w:szCs w:val="24"/>
        </w:rPr>
        <w:t xml:space="preserve"> assessment</w:t>
      </w:r>
      <w:r w:rsidRPr="418505C0">
        <w:rPr>
          <w:rFonts w:eastAsia="Times New Roman"/>
          <w:sz w:val="24"/>
          <w:szCs w:val="24"/>
        </w:rPr>
        <w:t>, many of which are contentious.</w:t>
      </w:r>
      <w:r>
        <w:rPr>
          <w:rFonts w:eastAsia="Times New Roman"/>
          <w:sz w:val="24"/>
          <w:szCs w:val="24"/>
        </w:rPr>
        <w:t xml:space="preserve"> A small but growing and intriguing, and highly insightful body of empirical literature has identified issues with the assessment of impact in the REF </w:t>
      </w:r>
      <w:r w:rsidR="00233012">
        <w:rPr>
          <w:rFonts w:eastAsia="Times New Roman"/>
          <w:sz w:val="24"/>
          <w:szCs w:val="24"/>
        </w:rPr>
        <w:fldChar w:fldCharType="begin">
          <w:fldData xml:space="preserve">PEVuZE5vdGU+PENpdGU+PEF1dGhvcj5TYW11ZWw8L0F1dGhvcj48WWVhcj4yMDE1PC9ZZWFyPjxJ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</w:fldData>
        </w:fldChar>
      </w:r>
      <w:r>
        <w:rPr>
          <w:rFonts w:eastAsia="Times New Roman"/>
          <w:sz w:val="24"/>
          <w:szCs w:val="24"/>
        </w:rPr>
        <w:instrText xml:space="preserve"> ADDIN EN.CITE </w:instrText>
      </w:r>
      <w:r w:rsidR="00233012">
        <w:rPr>
          <w:rFonts w:eastAsia="Times New Roman"/>
          <w:sz w:val="24"/>
          <w:szCs w:val="24"/>
        </w:rPr>
        <w:fldChar w:fldCharType="begin">
          <w:fldData xml:space="preserve">PEVuZE5vdGU+PENpdGU+PEF1dGhvcj5TYW11ZWw8L0F1dGhvcj48WWVhcj4yMDE1PC9ZZWFyPjxJ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</w:fldData>
        </w:fldChar>
      </w:r>
      <w:r>
        <w:rPr>
          <w:rFonts w:eastAsia="Times New Roman"/>
          <w:sz w:val="24"/>
          <w:szCs w:val="24"/>
        </w:rPr>
        <w:instrText xml:space="preserve"> ADDIN EN.CITE.DATA </w:instrText>
      </w:r>
      <w:r w:rsidR="00233012">
        <w:rPr>
          <w:rFonts w:eastAsia="Times New Roman"/>
          <w:sz w:val="24"/>
          <w:szCs w:val="24"/>
        </w:rPr>
      </w:r>
      <w:r w:rsidR="00233012">
        <w:rPr>
          <w:rFonts w:eastAsia="Times New Roman"/>
          <w:sz w:val="24"/>
          <w:szCs w:val="24"/>
        </w:rPr>
        <w:fldChar w:fldCharType="end"/>
      </w:r>
      <w:r w:rsidR="00233012">
        <w:rPr>
          <w:rFonts w:eastAsia="Times New Roman"/>
          <w:sz w:val="24"/>
          <w:szCs w:val="24"/>
        </w:rPr>
      </w:r>
      <w:r w:rsidR="00233012">
        <w:rPr>
          <w:rFonts w:eastAsia="Times New Roman"/>
          <w:sz w:val="24"/>
          <w:szCs w:val="24"/>
        </w:rPr>
        <w:fldChar w:fldCharType="separate"/>
      </w:r>
      <w:r>
        <w:rPr>
          <w:rFonts w:eastAsia="Times New Roman"/>
          <w:noProof/>
          <w:sz w:val="24"/>
          <w:szCs w:val="24"/>
        </w:rPr>
        <w:t>(Derrick &amp; Samuel, 2016; Samuel &amp; Derrick, 2015; Watermeyer &amp; Chubb, 2018; Watermeyer &amp; Hedgecoe, 2016)</w:t>
      </w:r>
      <w:r w:rsidR="00233012">
        <w:rPr>
          <w:rFonts w:eastAsia="Times New Roman"/>
          <w:sz w:val="24"/>
          <w:szCs w:val="24"/>
        </w:rPr>
        <w:fldChar w:fldCharType="end"/>
      </w:r>
      <w:r>
        <w:rPr>
          <w:rFonts w:eastAsia="Times New Roman"/>
          <w:sz w:val="24"/>
          <w:szCs w:val="24"/>
        </w:rPr>
        <w:t>.</w:t>
      </w:r>
      <w:r w:rsidRPr="418505C0">
        <w:rPr>
          <w:rFonts w:eastAsia="Times New Roman"/>
          <w:sz w:val="24"/>
          <w:szCs w:val="24"/>
        </w:rPr>
        <w:t xml:space="preserve"> There are inevitably imperfections with any operationalised definition of a concept as broad and contested as ‘impact’. However, </w:t>
      </w:r>
      <w:r>
        <w:rPr>
          <w:rFonts w:eastAsia="Times New Roman"/>
          <w:sz w:val="24"/>
          <w:szCs w:val="24"/>
        </w:rPr>
        <w:t xml:space="preserve">I believe </w:t>
      </w:r>
      <w:r w:rsidRPr="418505C0">
        <w:rPr>
          <w:rFonts w:eastAsia="Times New Roman"/>
          <w:sz w:val="24"/>
          <w:szCs w:val="24"/>
        </w:rPr>
        <w:t xml:space="preserve">the REF </w:t>
      </w:r>
      <w:r>
        <w:rPr>
          <w:rFonts w:eastAsia="Times New Roman"/>
          <w:sz w:val="24"/>
          <w:szCs w:val="24"/>
        </w:rPr>
        <w:t>does have value as the result of a very larg</w:t>
      </w:r>
      <w:r w:rsidRPr="418505C0">
        <w:rPr>
          <w:rFonts w:eastAsia="Times New Roman"/>
          <w:sz w:val="24"/>
          <w:szCs w:val="24"/>
        </w:rPr>
        <w:t>e</w:t>
      </w:r>
      <w:r>
        <w:rPr>
          <w:rFonts w:eastAsia="Times New Roman"/>
          <w:sz w:val="24"/>
          <w:szCs w:val="24"/>
        </w:rPr>
        <w:t>-</w:t>
      </w:r>
      <w:r w:rsidRPr="418505C0">
        <w:rPr>
          <w:rFonts w:eastAsia="Times New Roman"/>
          <w:sz w:val="24"/>
          <w:szCs w:val="24"/>
        </w:rPr>
        <w:t xml:space="preserve">scale peer review process which, among other things, </w:t>
      </w:r>
      <w:r>
        <w:rPr>
          <w:rFonts w:eastAsia="Times New Roman"/>
          <w:sz w:val="24"/>
          <w:szCs w:val="24"/>
        </w:rPr>
        <w:t>yields a significant dataset about BoRs that have engaged with various non-academic sectors and actors in the pursuit of advancing their research agenda and realising non-academic impact</w:t>
      </w:r>
      <w:r w:rsidRPr="418505C0">
        <w:rPr>
          <w:rFonts w:eastAsia="Times New Roman"/>
          <w:sz w:val="24"/>
          <w:szCs w:val="24"/>
        </w:rPr>
        <w:t xml:space="preserve">. The alternative </w:t>
      </w:r>
      <w:r>
        <w:rPr>
          <w:rFonts w:eastAsia="Times New Roman"/>
          <w:sz w:val="24"/>
          <w:szCs w:val="24"/>
        </w:rPr>
        <w:t>to my drawing from this dataset would have been to</w:t>
      </w:r>
      <w:r w:rsidRPr="418505C0">
        <w:rPr>
          <w:rFonts w:eastAsia="Times New Roman"/>
          <w:sz w:val="24"/>
          <w:szCs w:val="24"/>
        </w:rPr>
        <w:t xml:space="preserve"> identify impactful research myself using some other criteria, which would constitute a significant project in itself. </w:t>
      </w:r>
    </w:p>
    <w:p w14:paraId="70A50036" w14:textId="2A0B5AED" w:rsidR="00082217" w:rsidRDefault="00082217" w:rsidP="00CE1B98">
      <w:pPr>
        <w:pStyle w:val="Heading2"/>
      </w:pPr>
      <w:bookmarkStart w:id="100" w:name="_Toc536717946"/>
      <w:bookmarkStart w:id="101" w:name="_Toc31701973"/>
      <w:r w:rsidRPr="00A90193">
        <w:t>Ethics</w:t>
      </w:r>
      <w:bookmarkEnd w:id="100"/>
      <w:bookmarkEnd w:id="101"/>
    </w:p>
    <w:p w14:paraId="050600E5" w14:textId="77777777" w:rsidR="00082217" w:rsidRDefault="00082217" w:rsidP="00082217">
      <w:pPr>
        <w:spacing w:after="120" w:line="360" w:lineRule="auto"/>
        <w:rPr>
          <w:sz w:val="24"/>
          <w:szCs w:val="24"/>
        </w:rPr>
      </w:pPr>
      <w:r>
        <w:rPr>
          <w:sz w:val="24"/>
          <w:szCs w:val="24"/>
        </w:rPr>
        <w:t>Ethical issues touch every aspect of research design (Maxwell, 2013, p. 7). However, for the qualitative researcher, the “primary ethical obligation” (Maxwell, 2013, p. 92) is to the individual participants. Treatment and respect for my participants and their anonymity will therefore take up most of this section. However, I also consider broader ethical issues.</w:t>
      </w:r>
    </w:p>
    <w:p w14:paraId="525D0C9C" w14:textId="77777777" w:rsidR="00082217" w:rsidRDefault="00082217" w:rsidP="00082217">
      <w:pPr>
        <w:spacing w:after="120" w:line="360" w:lineRule="auto"/>
        <w:rPr>
          <w:sz w:val="24"/>
          <w:szCs w:val="24"/>
        </w:rPr>
      </w:pPr>
      <w:r>
        <w:rPr>
          <w:sz w:val="24"/>
          <w:szCs w:val="24"/>
        </w:rPr>
        <w:t>The topic of the research is not of a particularly sensitive nature on a personal level. Moreover, since I am interviewing participants as experts and professionals who have specific experience</w:t>
      </w:r>
      <w:r w:rsidRPr="00AE061A">
        <w:rPr>
          <w:sz w:val="24"/>
          <w:szCs w:val="24"/>
        </w:rPr>
        <w:t xml:space="preserve"> of conducting highly reputable academic research and of interacting with non-academic actors in order to achieve </w:t>
      </w:r>
      <w:r>
        <w:rPr>
          <w:sz w:val="24"/>
          <w:szCs w:val="24"/>
        </w:rPr>
        <w:t xml:space="preserve">‘impacts’ which have been recognised for their ‘reach’ and ‘significance’ (to borrow directly from the REF criteria terminology), it could be argued that the power balance between researcher and researched is somewhat reversed in this context </w:t>
      </w:r>
      <w:r w:rsidR="00233012">
        <w:rPr>
          <w:sz w:val="24"/>
          <w:szCs w:val="24"/>
        </w:rPr>
        <w:fldChar w:fldCharType="begin">
          <w:fldData xml:space="preserve">PEVuZE5vdGU+PENpdGU+PEF1dGhvcj5IYXJ2ZXk8L0F1dGhvcj48WWVhcj4yMDEwPC9ZZWFyPjxJ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</w:fldData>
        </w:fldChar>
      </w:r>
      <w:r>
        <w:rPr>
          <w:sz w:val="24"/>
          <w:szCs w:val="24"/>
        </w:rPr>
        <w:instrText xml:space="preserve"> ADDIN EN.CITE </w:instrText>
      </w:r>
      <w:r w:rsidR="00233012">
        <w:rPr>
          <w:sz w:val="24"/>
          <w:szCs w:val="24"/>
        </w:rPr>
        <w:fldChar w:fldCharType="begin">
          <w:fldData xml:space="preserve">PEVuZE5vdGU+PENpdGU+PEF1dGhvcj5IYXJ2ZXk8L0F1dGhvcj48WWVhcj4yMDEwPC9ZZWFyPjxJ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</w:fldData>
        </w:fldChar>
      </w:r>
      <w:r>
        <w:rPr>
          <w:sz w:val="24"/>
          <w:szCs w:val="24"/>
        </w:rPr>
        <w:instrText xml:space="preserve"> ADDIN EN.CITE.DATA </w:instrText>
      </w:r>
      <w:r w:rsidR="00233012">
        <w:rPr>
          <w:sz w:val="24"/>
          <w:szCs w:val="24"/>
        </w:rPr>
      </w:r>
      <w:r w:rsidR="00233012">
        <w:rPr>
          <w:sz w:val="24"/>
          <w:szCs w:val="24"/>
        </w:rPr>
        <w:fldChar w:fldCharType="end"/>
      </w:r>
      <w:r w:rsidR="00233012">
        <w:rPr>
          <w:sz w:val="24"/>
          <w:szCs w:val="24"/>
        </w:rPr>
      </w:r>
      <w:r w:rsidR="00233012">
        <w:rPr>
          <w:sz w:val="24"/>
          <w:szCs w:val="24"/>
        </w:rPr>
        <w:fldChar w:fldCharType="separate"/>
      </w:r>
      <w:r>
        <w:rPr>
          <w:noProof/>
          <w:sz w:val="24"/>
          <w:szCs w:val="24"/>
        </w:rPr>
        <w:t>(Burnham, Lutz, Grant, &amp; Layton-Henry, 2008; Harvey, 2010; Stephens, 2010)</w:t>
      </w:r>
      <w:r w:rsidR="00233012">
        <w:rPr>
          <w:sz w:val="24"/>
          <w:szCs w:val="24"/>
        </w:rPr>
        <w:fldChar w:fldCharType="end"/>
      </w:r>
      <w:r w:rsidRPr="00AE061A">
        <w:rPr>
          <w:sz w:val="24"/>
          <w:szCs w:val="24"/>
        </w:rPr>
        <w:t>.</w:t>
      </w:r>
      <w:r>
        <w:rPr>
          <w:sz w:val="24"/>
          <w:szCs w:val="24"/>
        </w:rPr>
        <w:t xml:space="preserve"> This does not absolve me from ethical considerations, however. Maxwell (2013) suggests that a “good first step ... is to put yourself in their [the participant’s] position, and ask how you would feel if someone did to you what you are thinking of doing. ...[W]hat is a “research project” for you is always, to some degree, an intrusion into the lives of the participants in your study” (p. 92). I always bore this in mind and held my participants, their time, and their generosity with the highest respect. This started from my initial contact with the participants. </w:t>
      </w:r>
    </w:p>
    <w:p w14:paraId="56B99815" w14:textId="26C4A150" w:rsidR="00082217" w:rsidRDefault="00082217" w:rsidP="00082217">
      <w:pPr>
        <w:spacing w:after="120" w:line="360" w:lineRule="auto"/>
        <w:rPr>
          <w:rFonts w:eastAsia="Times New Roman"/>
          <w:sz w:val="24"/>
          <w:szCs w:val="24"/>
        </w:rPr>
      </w:pPr>
      <w:r>
        <w:rPr>
          <w:rFonts w:eastAsia="Times New Roman"/>
          <w:sz w:val="24"/>
          <w:szCs w:val="24"/>
        </w:rPr>
        <w:t xml:space="preserve">My first contact with participants was via letter posted to their institutional address, as found on institutional web profiles of the researcher, and I also enclosed the Information Sheet along with the letter (see Information Sheet and an example letter reproduced in Appendix </w:t>
      </w:r>
      <w:r w:rsidR="004D3BA5">
        <w:rPr>
          <w:rFonts w:eastAsia="Times New Roman"/>
          <w:sz w:val="24"/>
          <w:szCs w:val="24"/>
        </w:rPr>
        <w:t>B</w:t>
      </w:r>
      <w:r>
        <w:rPr>
          <w:rFonts w:eastAsia="Times New Roman"/>
          <w:sz w:val="24"/>
          <w:szCs w:val="24"/>
        </w:rPr>
        <w:t xml:space="preserve">). This initial letter, as well as including generic information about my research and the interview, also explained to the participant that they had not been selected at random, but that I had contacted them as their specific BoR was being included in my study and that I had already read quite widely around their research related to the Impact Case Study to which it contributed. This letter explained that I would send a follow-up e-mail in order to make responding to my invitation easier for the participant. I also included my institutional postal address and e-mail address so that they could respond immediately if they preferred not to await my follow-up e-mail. The Information Sheet explained details such as what the interviews would cover, my strategy for protecting anonymity (see below), how their responses will be used, etc, as well as all other relevant information about the research and the ethics procedure that had been followed. </w:t>
      </w:r>
    </w:p>
    <w:p w14:paraId="290C4E8C" w14:textId="06AB1FF7" w:rsidR="00082217" w:rsidRPr="000809DD" w:rsidRDefault="00082217" w:rsidP="00082217">
      <w:pPr>
        <w:spacing w:after="120" w:line="360" w:lineRule="auto"/>
        <w:rPr>
          <w:rFonts w:eastAsia="Times New Roman"/>
          <w:sz w:val="24"/>
          <w:szCs w:val="24"/>
          <w:highlight w:val="yellow"/>
        </w:rPr>
      </w:pPr>
      <w:r w:rsidRPr="006F1E05">
        <w:rPr>
          <w:rFonts w:eastAsia="Times New Roman"/>
          <w:sz w:val="24"/>
          <w:szCs w:val="24"/>
        </w:rPr>
        <w:t xml:space="preserve">After a respondent agreed to be interviewed, we arranged a time that would be mutually convenient to meet. I asked for participants to make time for at least a one-hour interview if possible, although stressed that any time they could provide would be appreciated. In the event, the average interview length was just over one hour, </w:t>
      </w:r>
      <w:r w:rsidRPr="006F1E05">
        <w:rPr>
          <w:sz w:val="24"/>
          <w:szCs w:val="24"/>
        </w:rPr>
        <w:t>most lasting between 55 to 85 minutes, the longest lasting 117 minutes, and the shortest only 25 minutes due to the very tight schedule of the participant.</w:t>
      </w:r>
      <w:r w:rsidRPr="006F1E05">
        <w:rPr>
          <w:rFonts w:eastAsia="Times New Roman"/>
          <w:sz w:val="24"/>
          <w:szCs w:val="24"/>
        </w:rPr>
        <w:t xml:space="preserve"> I gave participants the option of a phone call or an in-person meeting</w:t>
      </w:r>
      <w:r w:rsidR="009822CF" w:rsidRPr="006F1E05">
        <w:rPr>
          <w:rFonts w:eastAsia="Times New Roman"/>
          <w:sz w:val="24"/>
          <w:szCs w:val="24"/>
        </w:rPr>
        <w:t xml:space="preserve"> (always making it clear that I would be very willing to travel to their location, but without pushing either way in terms of a preferred mode of interview)</w:t>
      </w:r>
      <w:r w:rsidRPr="006F1E05">
        <w:rPr>
          <w:rFonts w:eastAsia="Times New Roman"/>
          <w:sz w:val="24"/>
          <w:szCs w:val="24"/>
        </w:rPr>
        <w:t>. Six interviews were arranged to be in-person and four via telephone</w:t>
      </w:r>
      <w:r w:rsidR="009822CF" w:rsidRPr="006F1E05">
        <w:rPr>
          <w:rFonts w:eastAsia="Times New Roman"/>
          <w:sz w:val="24"/>
          <w:szCs w:val="24"/>
        </w:rPr>
        <w:t>, based on participant preferences</w:t>
      </w:r>
      <w:r w:rsidRPr="006F1E05">
        <w:rPr>
          <w:rFonts w:eastAsia="Times New Roman"/>
          <w:sz w:val="24"/>
          <w:szCs w:val="24"/>
        </w:rPr>
        <w:t xml:space="preserve">. For the six in-person interviews, I travelled to the interviewees’ institution where we had an interview in a private office or meeting room booked by the participant. At the beginning of each interview I provided participants with the Information Sheet again and also a Consent Form (reproduced in Appendix </w:t>
      </w:r>
      <w:r w:rsidR="004D3BA5" w:rsidRPr="006F1E05">
        <w:rPr>
          <w:rFonts w:eastAsia="Times New Roman"/>
          <w:sz w:val="24"/>
          <w:szCs w:val="24"/>
        </w:rPr>
        <w:t>B</w:t>
      </w:r>
      <w:r w:rsidRPr="006F1E05">
        <w:rPr>
          <w:rFonts w:eastAsia="Times New Roman"/>
          <w:sz w:val="24"/>
          <w:szCs w:val="24"/>
        </w:rPr>
        <w:t>) which I asked them to read and sign, before signing it myself in their presence. For phone interviews, I called the participant from my home office to ensure privacy. Rather than provide phone interviewees with a physical Consent Form to sign, I read it out to them prior to starting the interview so that they could agree to each point. All signed consent forms were stored securely in my home study. All interviews were audio-recorded on a voice recording device following explicit signed and verbal consent. I conducted phone interviews with the loudspeaker function enabled so that the voice recorder could capture the participant’s end of the conversation without disturbance.</w:t>
      </w:r>
      <w:r w:rsidR="009822CF" w:rsidRPr="006F1E05">
        <w:rPr>
          <w:rFonts w:eastAsia="Times New Roman"/>
          <w:sz w:val="24"/>
          <w:szCs w:val="24"/>
        </w:rPr>
        <w:t xml:space="preserve"> </w:t>
      </w:r>
      <w:r w:rsidR="00AF2721" w:rsidRPr="006F1E05">
        <w:rPr>
          <w:rFonts w:eastAsia="Times New Roman"/>
          <w:sz w:val="24"/>
          <w:szCs w:val="24"/>
        </w:rPr>
        <w:t xml:space="preserve">Novick </w:t>
      </w:r>
      <w:r w:rsidR="00AF2721" w:rsidRPr="006F1E05">
        <w:rPr>
          <w:rFonts w:eastAsia="Times New Roman"/>
          <w:sz w:val="24"/>
          <w:szCs w:val="24"/>
        </w:rPr>
        <w:fldChar w:fldCharType="begin"/>
      </w:r>
      <w:r w:rsidR="00AF2721" w:rsidRPr="006F1E05">
        <w:rPr>
          <w:rFonts w:eastAsia="Times New Roman"/>
          <w:sz w:val="24"/>
          <w:szCs w:val="24"/>
        </w:rPr>
        <w:instrText xml:space="preserve"> ADDIN EN.CITE &lt;EndNote&gt;&lt;Cite ExcludeAuth="1"&gt;&lt;Author&gt;Novick&lt;/Author&gt;&lt;Year&gt;2008&lt;/Year&gt;&lt;IDText&gt;Is there a bias against telephone interviews in qualitative research?&lt;/IDText&gt;&lt;DisplayText&gt;(2008)&lt;/DisplayText&gt;&lt;record&gt;&lt;keywords&gt;&lt;keyword&gt;Design Development&lt;/keyword&gt;&lt;keyword&gt;Qualitative&lt;/keyword&gt;&lt;keyword&gt;Telephone&lt;/keyword&gt;&lt;keyword&gt;Interview&lt;/keyword&gt;&lt;/keywords&gt;&lt;isbn&gt;0160-6891&lt;/isbn&gt;&lt;titles&gt;&lt;title&gt;Is there a bias against telephone interviews in qualitative research?&lt;/title&gt;&lt;secondary-title&gt;Research in Nursing &amp;amp; Health&lt;/secondary-title&gt;&lt;/titles&gt;&lt;pages&gt;391-398&lt;/pages&gt;&lt;number&gt;4&lt;/number&gt;&lt;contributors&gt;&lt;authors&gt;&lt;author&gt;Novick, Gina&lt;/author&gt;&lt;/authors&gt;&lt;/contributors&gt;&lt;added-date format="utc"&gt;1576535614&lt;/added-date&gt;&lt;pub-location&gt;Hoboken&lt;/pub-location&gt;&lt;ref-type name="Journal Article"&gt;17&lt;/ref-type&gt;&lt;dates&gt;&lt;year&gt;2008&lt;/year&gt;&lt;/dates&gt;&lt;rec-number&gt;8399&lt;/rec-number&gt;&lt;last-updated-date format="utc"&gt;1576535614&lt;/last-updated-date&gt;&lt;electronic-resource-num&gt;10.1002/nur.20259&lt;/electronic-resource-num&gt;&lt;volume&gt;31&lt;/volume&gt;&lt;/record&gt;&lt;/Cite&gt;&lt;/EndNote&gt;</w:instrText>
      </w:r>
      <w:r w:rsidR="00AF2721" w:rsidRPr="006F1E05">
        <w:rPr>
          <w:rFonts w:eastAsia="Times New Roman"/>
          <w:sz w:val="24"/>
          <w:szCs w:val="24"/>
        </w:rPr>
        <w:fldChar w:fldCharType="separate"/>
      </w:r>
      <w:r w:rsidR="00AF2721" w:rsidRPr="006F1E05">
        <w:rPr>
          <w:rFonts w:eastAsia="Times New Roman"/>
          <w:noProof/>
          <w:sz w:val="24"/>
          <w:szCs w:val="24"/>
        </w:rPr>
        <w:t>(2008)</w:t>
      </w:r>
      <w:r w:rsidR="00AF2721" w:rsidRPr="006F1E05">
        <w:rPr>
          <w:rFonts w:eastAsia="Times New Roman"/>
          <w:sz w:val="24"/>
          <w:szCs w:val="24"/>
        </w:rPr>
        <w:fldChar w:fldCharType="end"/>
      </w:r>
      <w:r w:rsidR="00AF2721" w:rsidRPr="006F1E05">
        <w:rPr>
          <w:rFonts w:eastAsia="Times New Roman"/>
          <w:sz w:val="24"/>
          <w:szCs w:val="24"/>
        </w:rPr>
        <w:t xml:space="preserve"> has noted that al</w:t>
      </w:r>
      <w:r w:rsidR="00ED20F3" w:rsidRPr="006F1E05">
        <w:rPr>
          <w:rFonts w:eastAsia="Times New Roman"/>
          <w:sz w:val="24"/>
          <w:szCs w:val="24"/>
        </w:rPr>
        <w:t>though</w:t>
      </w:r>
      <w:r w:rsidR="004E2421" w:rsidRPr="006F1E05">
        <w:rPr>
          <w:rFonts w:eastAsia="Times New Roman"/>
          <w:sz w:val="24"/>
          <w:szCs w:val="24"/>
        </w:rPr>
        <w:t xml:space="preserve"> there is</w:t>
      </w:r>
      <w:r w:rsidR="00AF2721" w:rsidRPr="006F1E05">
        <w:rPr>
          <w:rFonts w:eastAsia="Times New Roman"/>
          <w:sz w:val="24"/>
          <w:szCs w:val="24"/>
        </w:rPr>
        <w:t xml:space="preserve"> some</w:t>
      </w:r>
      <w:r w:rsidR="004E2421" w:rsidRPr="006F1E05">
        <w:rPr>
          <w:rFonts w:eastAsia="Times New Roman"/>
          <w:sz w:val="24"/>
          <w:szCs w:val="24"/>
        </w:rPr>
        <w:t xml:space="preserve"> concern about the quality of telephone interviews, there is little evidence that they are of lower quality</w:t>
      </w:r>
      <w:r w:rsidR="00ED20F3" w:rsidRPr="006F1E05">
        <w:rPr>
          <w:rFonts w:eastAsia="Times New Roman"/>
          <w:sz w:val="24"/>
          <w:szCs w:val="24"/>
        </w:rPr>
        <w:t>.</w:t>
      </w:r>
      <w:r w:rsidR="00AF2721" w:rsidRPr="006F1E05">
        <w:rPr>
          <w:rFonts w:eastAsia="Times New Roman"/>
          <w:sz w:val="24"/>
          <w:szCs w:val="24"/>
        </w:rPr>
        <w:t xml:space="preserve"> My experience was that the telephone interviews were no less rich.</w:t>
      </w:r>
      <w:r w:rsidR="002962FC" w:rsidRPr="006F1E05">
        <w:rPr>
          <w:rFonts w:eastAsia="Times New Roman"/>
          <w:sz w:val="24"/>
          <w:szCs w:val="24"/>
        </w:rPr>
        <w:t xml:space="preserve"> </w:t>
      </w:r>
      <w:r w:rsidR="000B6729" w:rsidRPr="006F1E05">
        <w:rPr>
          <w:rFonts w:eastAsia="Times New Roman"/>
          <w:sz w:val="24"/>
          <w:szCs w:val="24"/>
        </w:rPr>
        <w:t xml:space="preserve">Nor does my experience reflect the finding that telephone interviews tend to be shorter </w:t>
      </w:r>
      <w:r w:rsidR="000B6729" w:rsidRPr="006F1E05">
        <w:rPr>
          <w:rFonts w:eastAsia="Times New Roman"/>
          <w:sz w:val="24"/>
          <w:szCs w:val="24"/>
        </w:rPr>
        <w:fldChar w:fldCharType="begin"/>
      </w:r>
      <w:r w:rsidR="000B6729" w:rsidRPr="006F1E05">
        <w:rPr>
          <w:rFonts w:eastAsia="Times New Roman"/>
          <w:sz w:val="24"/>
          <w:szCs w:val="24"/>
        </w:rPr>
        <w:instrText xml:space="preserve"> ADDIN EN.CITE &lt;EndNote&gt;&lt;Cite&gt;&lt;Author&gt;Irvine&lt;/Author&gt;&lt;Year&gt;2013&lt;/Year&gt;&lt;IDText&gt;&amp;apos;Am I not answering your questions properly?&amp;apos; : Clarification, adequacy and responsiveness in semi-structured telephone and face-to-face interviews&lt;/IDText&gt;&lt;DisplayText&gt;(Irvine, Drew, &amp;amp; Sainsbury, 2013)&lt;/DisplayText&gt;&lt;record&gt;&lt;titles&gt;&lt;title&gt;&amp;apos;Am I not answering your questions properly?&amp;apos; : Clarification, adequacy and responsiveness in semi-structured telephone and face-to-face interviews&lt;/title&gt;&lt;/titles&gt;&lt;contributors&gt;&lt;authors&gt;&lt;author&gt;Irvine, A.&lt;/author&gt;&lt;author&gt;Drew, Paul&lt;/author&gt;&lt;author&gt;Sainsbury, Roy Derek&lt;/author&gt;&lt;/authors&gt;&lt;/contributors&gt;&lt;added-date format="utc"&gt;1576535631&lt;/added-date&gt;&lt;ref-type name="Journal Article"&gt;17&lt;/ref-type&gt;&lt;dates&gt;&lt;year&gt;2013&lt;/year&gt;&lt;/dates&gt;&lt;rec-number&gt;8400&lt;/rec-number&gt;&lt;last-updated-date format="utc"&gt;1576535631&lt;/last-updated-date&gt;&lt;/record&gt;&lt;/Cite&gt;&lt;/EndNote&gt;</w:instrText>
      </w:r>
      <w:r w:rsidR="000B6729" w:rsidRPr="006F1E05">
        <w:rPr>
          <w:rFonts w:eastAsia="Times New Roman"/>
          <w:sz w:val="24"/>
          <w:szCs w:val="24"/>
        </w:rPr>
        <w:fldChar w:fldCharType="separate"/>
      </w:r>
      <w:r w:rsidR="000B6729" w:rsidRPr="006F1E05">
        <w:rPr>
          <w:rFonts w:eastAsia="Times New Roman"/>
          <w:noProof/>
          <w:sz w:val="24"/>
          <w:szCs w:val="24"/>
        </w:rPr>
        <w:t>(Irvine, Drew, &amp; Sainsbury, 2013)</w:t>
      </w:r>
      <w:r w:rsidR="000B6729" w:rsidRPr="006F1E05">
        <w:rPr>
          <w:rFonts w:eastAsia="Times New Roman"/>
          <w:sz w:val="24"/>
          <w:szCs w:val="24"/>
        </w:rPr>
        <w:fldChar w:fldCharType="end"/>
      </w:r>
      <w:r w:rsidR="000B6729" w:rsidRPr="006F1E05">
        <w:rPr>
          <w:rFonts w:eastAsia="Times New Roman"/>
          <w:sz w:val="24"/>
          <w:szCs w:val="24"/>
        </w:rPr>
        <w:t xml:space="preserve">. </w:t>
      </w:r>
      <w:r w:rsidR="00AF2721" w:rsidRPr="006F1E05">
        <w:rPr>
          <w:rFonts w:eastAsia="Times New Roman"/>
          <w:sz w:val="24"/>
          <w:szCs w:val="24"/>
        </w:rPr>
        <w:t xml:space="preserve">There was one exception to this, in </w:t>
      </w:r>
      <w:r w:rsidR="000B6729" w:rsidRPr="006F1E05">
        <w:rPr>
          <w:rFonts w:eastAsia="Times New Roman"/>
          <w:sz w:val="24"/>
          <w:szCs w:val="24"/>
        </w:rPr>
        <w:t xml:space="preserve">which the participant had said in advance </w:t>
      </w:r>
      <w:r w:rsidR="00AF2721" w:rsidRPr="006F1E05">
        <w:rPr>
          <w:rFonts w:eastAsia="Times New Roman"/>
          <w:sz w:val="24"/>
          <w:szCs w:val="24"/>
        </w:rPr>
        <w:t>that he could only offer me a</w:t>
      </w:r>
      <w:r w:rsidR="000B6729" w:rsidRPr="006F1E05">
        <w:rPr>
          <w:rFonts w:eastAsia="Times New Roman"/>
          <w:sz w:val="24"/>
          <w:szCs w:val="24"/>
        </w:rPr>
        <w:t xml:space="preserve"> </w:t>
      </w:r>
      <w:r w:rsidR="002962FC" w:rsidRPr="006F1E05">
        <w:rPr>
          <w:rFonts w:eastAsia="Times New Roman"/>
          <w:sz w:val="24"/>
          <w:szCs w:val="24"/>
        </w:rPr>
        <w:t xml:space="preserve">25-minute interview </w:t>
      </w:r>
      <w:r w:rsidR="00AF2721" w:rsidRPr="006F1E05">
        <w:rPr>
          <w:rFonts w:eastAsia="Times New Roman"/>
          <w:sz w:val="24"/>
          <w:szCs w:val="24"/>
        </w:rPr>
        <w:t>due to time constraints</w:t>
      </w:r>
      <w:r w:rsidR="00F1150E" w:rsidRPr="006F1E05">
        <w:rPr>
          <w:rFonts w:eastAsia="Times New Roman"/>
          <w:sz w:val="24"/>
          <w:szCs w:val="24"/>
        </w:rPr>
        <w:t>, but the other three interviews averaged at around one hour, in line with the overall average.</w:t>
      </w:r>
      <w:r w:rsidR="0080035E" w:rsidRPr="006F1E05">
        <w:rPr>
          <w:rFonts w:eastAsia="Times New Roman"/>
          <w:sz w:val="24"/>
          <w:szCs w:val="24"/>
        </w:rPr>
        <w:t xml:space="preserve"> In terms of why participants opted for telephone interviews, one participant arranged the interview for a day they were working from home, and we conducted this interview as a video call, and the participant involved in the 25-minute interview presumably thought that such a short interaction was more appropriate over the phone (I did offer to travel to their institution). I am not sure why the other two participants opted for a telephone interview.</w:t>
      </w:r>
      <w:r w:rsidR="00AF2721" w:rsidRPr="006F1E05">
        <w:rPr>
          <w:rFonts w:eastAsia="Times New Roman"/>
          <w:sz w:val="24"/>
          <w:szCs w:val="24"/>
        </w:rPr>
        <w:t xml:space="preserve"> </w:t>
      </w:r>
      <w:r w:rsidRPr="006F1E05">
        <w:rPr>
          <w:rFonts w:eastAsia="Times New Roman"/>
          <w:sz w:val="24"/>
          <w:szCs w:val="24"/>
        </w:rPr>
        <w:t>I transcribed all interviews. All voice recordings</w:t>
      </w:r>
      <w:r>
        <w:rPr>
          <w:rFonts w:eastAsia="Times New Roman"/>
          <w:sz w:val="24"/>
          <w:szCs w:val="24"/>
        </w:rPr>
        <w:t xml:space="preserve"> and transcripts are saved as password-protected files on two home computers that only I have password access to. All recordings were deleted from the voice recorder after being transferred to the home computer.    </w:t>
      </w:r>
    </w:p>
    <w:p w14:paraId="582E206F" w14:textId="49022EBF" w:rsidR="00082217" w:rsidRDefault="00082217" w:rsidP="00082217">
      <w:pPr>
        <w:spacing w:after="120" w:line="360" w:lineRule="auto"/>
        <w:rPr>
          <w:sz w:val="24"/>
          <w:szCs w:val="24"/>
        </w:rPr>
      </w:pPr>
      <w:r>
        <w:rPr>
          <w:sz w:val="24"/>
          <w:szCs w:val="24"/>
        </w:rPr>
        <w:t xml:space="preserve">My research presented particular challenges around protecting participant anonymity. Because of my significant research interest in the details of the conditions and collaborations associated with my sampled BoRs it was not feasible to omit these details entirely from the report. I therefore </w:t>
      </w:r>
      <w:r w:rsidR="007910EC">
        <w:rPr>
          <w:sz w:val="24"/>
          <w:szCs w:val="24"/>
        </w:rPr>
        <w:t>applied for and received ethical clearance</w:t>
      </w:r>
      <w:r>
        <w:rPr>
          <w:sz w:val="24"/>
          <w:szCs w:val="24"/>
        </w:rPr>
        <w:t xml:space="preserve"> not to anonymise my sampled institutions, departments and REF submissions. This means that anybody reading my report of the research could look up the sampled BoRs and quite easily find the public pages of the main researchers involved. To minimise the possibility of any of these individuals being identifiable from my report, I abstracted all quotations from their context. Therefore, when drawing on quotations to present my analytical findings, I do not state precisely which BoR the respondent relates to, but rather I only provide that contextual information which is pertinent to the point being made. For example, if exploring variations in responses from Basic and Applied research settings, I would cite any quotation as belonging to an ‘Applied researcher’ or ‘Basic researcher’. In addition, I also take care to edit out any details that would identify a given quote with a given BoR. For example, although a quote may refer to a specific research context, say, related to health, this would not reveal which BoR the respondent was from, since several BoRs take place within a health setting. This strategy was decided before contacting any potential participants and was explained to all participants in the Information Sheet and verbally as part of my procedure of obtaining informed consent. </w:t>
      </w:r>
    </w:p>
    <w:p w14:paraId="73C8354B" w14:textId="2B0C2E5E" w:rsidR="0036371E" w:rsidRDefault="0036371E" w:rsidP="0036371E">
      <w:pPr>
        <w:pStyle w:val="Heading3"/>
      </w:pPr>
      <w:bookmarkStart w:id="102" w:name="_Toc31701974"/>
      <w:r w:rsidRPr="001972DE">
        <w:t xml:space="preserve">Demographic </w:t>
      </w:r>
      <w:r w:rsidR="00500ABA" w:rsidRPr="001972DE">
        <w:t>issues</w:t>
      </w:r>
      <w:r w:rsidR="00AB5823" w:rsidRPr="001972DE">
        <w:t xml:space="preserve"> and ethics</w:t>
      </w:r>
      <w:bookmarkEnd w:id="102"/>
    </w:p>
    <w:p w14:paraId="7C9F186A" w14:textId="53A5BC2E" w:rsidR="00082217" w:rsidRDefault="00082217" w:rsidP="00082217">
      <w:pPr>
        <w:spacing w:after="120" w:line="360" w:lineRule="auto"/>
        <w:rPr>
          <w:sz w:val="24"/>
          <w:szCs w:val="24"/>
        </w:rPr>
      </w:pPr>
      <w:r>
        <w:rPr>
          <w:sz w:val="24"/>
          <w:szCs w:val="24"/>
        </w:rPr>
        <w:t>I believe there is also a broader ethical issue affecting my study regarding recruitment demographics. My attempt to con</w:t>
      </w:r>
      <w:r w:rsidR="00D250FD">
        <w:rPr>
          <w:sz w:val="24"/>
          <w:szCs w:val="24"/>
        </w:rPr>
        <w:t>tact key researchers whose work</w:t>
      </w:r>
      <w:r>
        <w:rPr>
          <w:sz w:val="24"/>
          <w:szCs w:val="24"/>
        </w:rPr>
        <w:t xml:space="preserve"> had underpinned research recognised for its impact inevitably led me to contacting primarily senior researchers, mostly professors, and this in turn, meant I was more likely to be directed to male than female researchers. As </w:t>
      </w:r>
      <w:r w:rsidR="00F948BF">
        <w:fldChar w:fldCharType="begin"/>
      </w:r>
      <w:r w:rsidR="00F948BF">
        <w:instrText xml:space="preserve"> REF _Ref531382471 \h  \* MERGEFORMAT </w:instrText>
      </w:r>
      <w:r w:rsidR="00F948BF">
        <w:fldChar w:fldCharType="separate"/>
      </w:r>
      <w:r w:rsidR="0011424E" w:rsidRPr="0011424E">
        <w:rPr>
          <w:sz w:val="24"/>
          <w:szCs w:val="24"/>
        </w:rPr>
        <w:t xml:space="preserve">Figure </w:t>
      </w:r>
      <w:r w:rsidR="0011424E" w:rsidRPr="0011424E">
        <w:rPr>
          <w:noProof/>
          <w:sz w:val="24"/>
          <w:szCs w:val="24"/>
        </w:rPr>
        <w:t>7</w:t>
      </w:r>
      <w:r w:rsidR="00F948BF">
        <w:fldChar w:fldCharType="end"/>
      </w:r>
      <w:r>
        <w:rPr>
          <w:sz w:val="24"/>
          <w:szCs w:val="24"/>
        </w:rPr>
        <w:t xml:space="preserve"> shows, thirty-three of my thirty-nine invitations were sent to males, and twenty-five sent to professors. Moreover, the participation rate was higher amongst both males (27%) and professors (32%) than amongst females (17%) and non-professors (14%). In other words, males were 1.5 times more likely to respond positively than females, and professors more than twice as likely to respond positively as non-professors. The combined category of ‘male AND professor’ has an even higher response rate</w:t>
      </w:r>
      <w:r w:rsidR="005E3AEB">
        <w:rPr>
          <w:sz w:val="24"/>
          <w:szCs w:val="24"/>
        </w:rPr>
        <w:t xml:space="preserve"> of</w:t>
      </w:r>
      <w:r>
        <w:rPr>
          <w:sz w:val="24"/>
          <w:szCs w:val="24"/>
        </w:rPr>
        <w:t xml:space="preserve"> 33%. By contrast the combinations of ‘male AND non-professor’ and of ‘female AND professor’ shows a response rate of only 1% and 0% respectively. My final sample of interviewees therefore included only two non-professors and only one female (who was one of the two non-professors). </w:t>
      </w:r>
    </w:p>
    <w:tbl>
      <w:tblPr>
        <w:tblW w:w="8997" w:type="dxa"/>
        <w:tblLook w:val="04A0" w:firstRow="1" w:lastRow="0" w:firstColumn="1" w:lastColumn="0" w:noHBand="0" w:noVBand="1"/>
      </w:tblPr>
      <w:tblGrid>
        <w:gridCol w:w="1555"/>
        <w:gridCol w:w="3076"/>
        <w:gridCol w:w="1545"/>
        <w:gridCol w:w="1377"/>
        <w:gridCol w:w="1444"/>
      </w:tblGrid>
      <w:tr w:rsidR="00082217" w:rsidRPr="00575357" w14:paraId="2E341854" w14:textId="77777777" w:rsidTr="003B52F3">
        <w:trPr>
          <w:trHeight w:val="250"/>
        </w:trPr>
        <w:tc>
          <w:tcPr>
            <w:tcW w:w="4631" w:type="dxa"/>
            <w:gridSpan w:val="2"/>
            <w:tcBorders>
              <w:top w:val="single" w:sz="4" w:space="0" w:color="auto"/>
              <w:left w:val="single" w:sz="4" w:space="0" w:color="auto"/>
              <w:bottom w:val="nil"/>
              <w:right w:val="single" w:sz="4" w:space="0" w:color="auto"/>
            </w:tcBorders>
            <w:shd w:val="clear" w:color="auto" w:fill="auto"/>
            <w:noWrap/>
            <w:vAlign w:val="center"/>
            <w:hideMark/>
          </w:tcPr>
          <w:p w14:paraId="7E788F64" w14:textId="77777777" w:rsidR="00082217" w:rsidRPr="00234771" w:rsidRDefault="00082217" w:rsidP="003B52F3">
            <w:pPr>
              <w:spacing w:after="0" w:line="240" w:lineRule="auto"/>
              <w:jc w:val="center"/>
              <w:rPr>
                <w:rFonts w:eastAsia="Times New Roman"/>
                <w:b/>
                <w:bCs/>
                <w:color w:val="000000"/>
                <w:sz w:val="20"/>
                <w:szCs w:val="20"/>
                <w:lang w:eastAsia="ko-KR"/>
              </w:rPr>
            </w:pPr>
            <w:r w:rsidRPr="00234771">
              <w:rPr>
                <w:rFonts w:eastAsia="Times New Roman"/>
                <w:b/>
                <w:bCs/>
                <w:color w:val="000000"/>
                <w:sz w:val="20"/>
                <w:szCs w:val="20"/>
                <w:lang w:eastAsia="ko-KR"/>
              </w:rPr>
              <w:t>Demographic information</w:t>
            </w:r>
          </w:p>
        </w:tc>
        <w:tc>
          <w:tcPr>
            <w:tcW w:w="1545" w:type="dxa"/>
            <w:tcBorders>
              <w:top w:val="single" w:sz="4" w:space="0" w:color="auto"/>
              <w:left w:val="nil"/>
              <w:bottom w:val="nil"/>
              <w:right w:val="single" w:sz="4" w:space="0" w:color="auto"/>
            </w:tcBorders>
            <w:shd w:val="clear" w:color="auto" w:fill="auto"/>
            <w:noWrap/>
            <w:vAlign w:val="center"/>
            <w:hideMark/>
          </w:tcPr>
          <w:p w14:paraId="7221FD51" w14:textId="77777777" w:rsidR="00082217" w:rsidRPr="00234771" w:rsidRDefault="00082217" w:rsidP="003B52F3">
            <w:pPr>
              <w:spacing w:after="0" w:line="240" w:lineRule="auto"/>
              <w:jc w:val="center"/>
              <w:rPr>
                <w:rFonts w:eastAsia="Times New Roman"/>
                <w:b/>
                <w:bCs/>
                <w:color w:val="000000"/>
                <w:sz w:val="20"/>
                <w:szCs w:val="20"/>
                <w:lang w:eastAsia="ko-KR"/>
              </w:rPr>
            </w:pPr>
            <w:r w:rsidRPr="00234771">
              <w:rPr>
                <w:rFonts w:eastAsia="Times New Roman"/>
                <w:b/>
                <w:bCs/>
                <w:color w:val="000000"/>
                <w:sz w:val="20"/>
                <w:szCs w:val="20"/>
                <w:lang w:eastAsia="ko-KR"/>
              </w:rPr>
              <w:t>Invitations to participate</w:t>
            </w:r>
          </w:p>
        </w:tc>
        <w:tc>
          <w:tcPr>
            <w:tcW w:w="1377" w:type="dxa"/>
            <w:tcBorders>
              <w:top w:val="single" w:sz="4" w:space="0" w:color="auto"/>
              <w:left w:val="nil"/>
              <w:bottom w:val="nil"/>
              <w:right w:val="single" w:sz="4" w:space="0" w:color="auto"/>
            </w:tcBorders>
            <w:shd w:val="clear" w:color="auto" w:fill="auto"/>
            <w:noWrap/>
            <w:vAlign w:val="center"/>
            <w:hideMark/>
          </w:tcPr>
          <w:p w14:paraId="1CFFEE5C" w14:textId="77777777" w:rsidR="00082217" w:rsidRPr="00234771" w:rsidRDefault="00082217" w:rsidP="003B52F3">
            <w:pPr>
              <w:spacing w:after="0" w:line="240" w:lineRule="auto"/>
              <w:jc w:val="center"/>
              <w:rPr>
                <w:rFonts w:eastAsia="Times New Roman"/>
                <w:b/>
                <w:bCs/>
                <w:color w:val="000000"/>
                <w:sz w:val="20"/>
                <w:szCs w:val="20"/>
                <w:lang w:eastAsia="ko-KR"/>
              </w:rPr>
            </w:pPr>
            <w:r w:rsidRPr="00234771">
              <w:rPr>
                <w:rFonts w:eastAsia="Times New Roman"/>
                <w:b/>
                <w:bCs/>
                <w:color w:val="000000"/>
                <w:sz w:val="20"/>
                <w:szCs w:val="20"/>
                <w:lang w:eastAsia="ko-KR"/>
              </w:rPr>
              <w:t>Acceptances</w:t>
            </w:r>
          </w:p>
        </w:tc>
        <w:tc>
          <w:tcPr>
            <w:tcW w:w="1444" w:type="dxa"/>
            <w:tcBorders>
              <w:top w:val="single" w:sz="4" w:space="0" w:color="auto"/>
              <w:left w:val="nil"/>
              <w:bottom w:val="nil"/>
              <w:right w:val="single" w:sz="4" w:space="0" w:color="auto"/>
            </w:tcBorders>
            <w:shd w:val="clear" w:color="auto" w:fill="auto"/>
            <w:noWrap/>
            <w:vAlign w:val="center"/>
            <w:hideMark/>
          </w:tcPr>
          <w:p w14:paraId="2168027C" w14:textId="77777777" w:rsidR="00082217" w:rsidRPr="00234771" w:rsidRDefault="00082217" w:rsidP="003B52F3">
            <w:pPr>
              <w:spacing w:after="0" w:line="240" w:lineRule="auto"/>
              <w:jc w:val="center"/>
              <w:rPr>
                <w:rFonts w:eastAsia="Times New Roman"/>
                <w:b/>
                <w:bCs/>
                <w:color w:val="000000"/>
                <w:sz w:val="20"/>
                <w:szCs w:val="20"/>
                <w:lang w:eastAsia="ko-KR"/>
              </w:rPr>
            </w:pPr>
            <w:r w:rsidRPr="00234771">
              <w:rPr>
                <w:rFonts w:eastAsia="Times New Roman"/>
                <w:b/>
                <w:bCs/>
                <w:color w:val="000000"/>
                <w:sz w:val="20"/>
                <w:szCs w:val="20"/>
                <w:lang w:eastAsia="ko-KR"/>
              </w:rPr>
              <w:t>Participation Rate</w:t>
            </w:r>
          </w:p>
        </w:tc>
      </w:tr>
      <w:tr w:rsidR="00082217" w:rsidRPr="00575357" w14:paraId="712E5418" w14:textId="77777777" w:rsidTr="003B52F3">
        <w:trPr>
          <w:trHeight w:val="165"/>
        </w:trPr>
        <w:tc>
          <w:tcPr>
            <w:tcW w:w="1555" w:type="dxa"/>
            <w:vMerge w:val="restart"/>
            <w:tcBorders>
              <w:top w:val="single" w:sz="8" w:space="0" w:color="auto"/>
              <w:left w:val="single" w:sz="8" w:space="0" w:color="auto"/>
              <w:bottom w:val="single" w:sz="4" w:space="0" w:color="auto"/>
              <w:right w:val="single" w:sz="4" w:space="0" w:color="auto"/>
            </w:tcBorders>
            <w:shd w:val="clear" w:color="auto" w:fill="F2F2F2" w:themeFill="background1" w:themeFillShade="F2"/>
            <w:noWrap/>
            <w:vAlign w:val="center"/>
            <w:hideMark/>
          </w:tcPr>
          <w:p w14:paraId="1F961AB8" w14:textId="77777777" w:rsidR="00082217" w:rsidRPr="00234771" w:rsidRDefault="00082217" w:rsidP="003B52F3">
            <w:pPr>
              <w:spacing w:after="0" w:line="240" w:lineRule="auto"/>
              <w:jc w:val="center"/>
              <w:rPr>
                <w:rFonts w:eastAsia="Times New Roman"/>
                <w:b/>
                <w:bCs/>
                <w:color w:val="000000"/>
                <w:sz w:val="20"/>
                <w:szCs w:val="20"/>
                <w:lang w:eastAsia="ko-KR"/>
              </w:rPr>
            </w:pPr>
            <w:r w:rsidRPr="00234771">
              <w:rPr>
                <w:rFonts w:eastAsia="Times New Roman"/>
                <w:b/>
                <w:bCs/>
                <w:color w:val="000000"/>
                <w:sz w:val="20"/>
                <w:szCs w:val="20"/>
                <w:lang w:eastAsia="ko-KR"/>
              </w:rPr>
              <w:t>Gender</w:t>
            </w:r>
          </w:p>
        </w:tc>
        <w:tc>
          <w:tcPr>
            <w:tcW w:w="3076" w:type="dxa"/>
            <w:tcBorders>
              <w:top w:val="single" w:sz="8" w:space="0" w:color="auto"/>
              <w:left w:val="nil"/>
              <w:bottom w:val="single" w:sz="4" w:space="0" w:color="auto"/>
              <w:right w:val="single" w:sz="4" w:space="0" w:color="auto"/>
            </w:tcBorders>
            <w:shd w:val="clear" w:color="auto" w:fill="F2F2F2" w:themeFill="background1" w:themeFillShade="F2"/>
            <w:noWrap/>
            <w:vAlign w:val="center"/>
            <w:hideMark/>
          </w:tcPr>
          <w:p w14:paraId="5C8BD444" w14:textId="77777777" w:rsidR="00082217" w:rsidRPr="00234771" w:rsidRDefault="00082217" w:rsidP="003B52F3">
            <w:pPr>
              <w:spacing w:after="0" w:line="240" w:lineRule="auto"/>
              <w:rPr>
                <w:rFonts w:eastAsia="Times New Roman"/>
                <w:color w:val="000000"/>
                <w:sz w:val="20"/>
                <w:szCs w:val="20"/>
                <w:lang w:eastAsia="ko-KR"/>
              </w:rPr>
            </w:pPr>
            <w:r w:rsidRPr="00234771">
              <w:rPr>
                <w:rFonts w:eastAsia="Times New Roman"/>
                <w:color w:val="000000"/>
                <w:sz w:val="20"/>
                <w:szCs w:val="20"/>
                <w:lang w:eastAsia="ko-KR"/>
              </w:rPr>
              <w:t>Male</w:t>
            </w:r>
          </w:p>
        </w:tc>
        <w:tc>
          <w:tcPr>
            <w:tcW w:w="1545" w:type="dxa"/>
            <w:tcBorders>
              <w:top w:val="single" w:sz="8" w:space="0" w:color="auto"/>
              <w:left w:val="nil"/>
              <w:bottom w:val="single" w:sz="4" w:space="0" w:color="auto"/>
              <w:right w:val="single" w:sz="4" w:space="0" w:color="auto"/>
            </w:tcBorders>
            <w:shd w:val="clear" w:color="auto" w:fill="F2F2F2" w:themeFill="background1" w:themeFillShade="F2"/>
            <w:noWrap/>
            <w:vAlign w:val="center"/>
            <w:hideMark/>
          </w:tcPr>
          <w:p w14:paraId="7B5B2338"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33</w:t>
            </w:r>
          </w:p>
        </w:tc>
        <w:tc>
          <w:tcPr>
            <w:tcW w:w="1377" w:type="dxa"/>
            <w:tcBorders>
              <w:top w:val="single" w:sz="8" w:space="0" w:color="auto"/>
              <w:left w:val="nil"/>
              <w:bottom w:val="single" w:sz="4" w:space="0" w:color="auto"/>
              <w:right w:val="single" w:sz="4" w:space="0" w:color="auto"/>
            </w:tcBorders>
            <w:shd w:val="clear" w:color="auto" w:fill="F2F2F2" w:themeFill="background1" w:themeFillShade="F2"/>
            <w:noWrap/>
            <w:vAlign w:val="center"/>
            <w:hideMark/>
          </w:tcPr>
          <w:p w14:paraId="72631879"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9</w:t>
            </w:r>
          </w:p>
        </w:tc>
        <w:tc>
          <w:tcPr>
            <w:tcW w:w="1444" w:type="dxa"/>
            <w:tcBorders>
              <w:top w:val="single" w:sz="8" w:space="0" w:color="auto"/>
              <w:left w:val="nil"/>
              <w:bottom w:val="single" w:sz="4" w:space="0" w:color="auto"/>
              <w:right w:val="single" w:sz="8" w:space="0" w:color="auto"/>
            </w:tcBorders>
            <w:shd w:val="clear" w:color="auto" w:fill="F2F2F2" w:themeFill="background1" w:themeFillShade="F2"/>
            <w:noWrap/>
            <w:vAlign w:val="center"/>
            <w:hideMark/>
          </w:tcPr>
          <w:p w14:paraId="5EAEC0FB"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27%</w:t>
            </w:r>
          </w:p>
        </w:tc>
      </w:tr>
      <w:tr w:rsidR="00082217" w:rsidRPr="00575357" w14:paraId="3CDE3280" w14:textId="77777777" w:rsidTr="003B52F3">
        <w:trPr>
          <w:trHeight w:val="59"/>
        </w:trPr>
        <w:tc>
          <w:tcPr>
            <w:tcW w:w="1555" w:type="dxa"/>
            <w:vMerge/>
            <w:tcBorders>
              <w:top w:val="single" w:sz="8" w:space="0" w:color="auto"/>
              <w:left w:val="single" w:sz="8" w:space="0" w:color="auto"/>
              <w:bottom w:val="single" w:sz="4" w:space="0" w:color="auto"/>
              <w:right w:val="single" w:sz="4" w:space="0" w:color="auto"/>
            </w:tcBorders>
            <w:shd w:val="clear" w:color="auto" w:fill="F2F2F2" w:themeFill="background1" w:themeFillShade="F2"/>
            <w:vAlign w:val="center"/>
            <w:hideMark/>
          </w:tcPr>
          <w:p w14:paraId="195D00AD" w14:textId="77777777" w:rsidR="00082217" w:rsidRPr="00234771" w:rsidRDefault="00082217" w:rsidP="003B52F3">
            <w:pPr>
              <w:spacing w:after="0" w:line="240" w:lineRule="auto"/>
              <w:rPr>
                <w:rFonts w:eastAsia="Times New Roman"/>
                <w:b/>
                <w:bCs/>
                <w:color w:val="000000"/>
                <w:sz w:val="20"/>
                <w:szCs w:val="20"/>
                <w:lang w:eastAsia="ko-KR"/>
              </w:rPr>
            </w:pPr>
          </w:p>
        </w:tc>
        <w:tc>
          <w:tcPr>
            <w:tcW w:w="3076" w:type="dxa"/>
            <w:tcBorders>
              <w:top w:val="nil"/>
              <w:left w:val="nil"/>
              <w:bottom w:val="single" w:sz="4" w:space="0" w:color="auto"/>
              <w:right w:val="single" w:sz="4" w:space="0" w:color="auto"/>
            </w:tcBorders>
            <w:shd w:val="clear" w:color="auto" w:fill="F2F2F2" w:themeFill="background1" w:themeFillShade="F2"/>
            <w:noWrap/>
            <w:vAlign w:val="center"/>
            <w:hideMark/>
          </w:tcPr>
          <w:p w14:paraId="1FEFAC50" w14:textId="77777777" w:rsidR="00082217" w:rsidRPr="00234771" w:rsidRDefault="00082217" w:rsidP="003B52F3">
            <w:pPr>
              <w:spacing w:after="0" w:line="240" w:lineRule="auto"/>
              <w:rPr>
                <w:rFonts w:eastAsia="Times New Roman"/>
                <w:color w:val="000000"/>
                <w:sz w:val="20"/>
                <w:szCs w:val="20"/>
                <w:lang w:eastAsia="ko-KR"/>
              </w:rPr>
            </w:pPr>
            <w:r w:rsidRPr="00234771">
              <w:rPr>
                <w:rFonts w:eastAsia="Times New Roman"/>
                <w:color w:val="000000"/>
                <w:sz w:val="20"/>
                <w:szCs w:val="20"/>
                <w:lang w:eastAsia="ko-KR"/>
              </w:rPr>
              <w:t>Female</w:t>
            </w:r>
          </w:p>
        </w:tc>
        <w:tc>
          <w:tcPr>
            <w:tcW w:w="1545" w:type="dxa"/>
            <w:tcBorders>
              <w:top w:val="nil"/>
              <w:left w:val="nil"/>
              <w:bottom w:val="single" w:sz="4" w:space="0" w:color="auto"/>
              <w:right w:val="single" w:sz="4" w:space="0" w:color="auto"/>
            </w:tcBorders>
            <w:shd w:val="clear" w:color="auto" w:fill="F2F2F2" w:themeFill="background1" w:themeFillShade="F2"/>
            <w:noWrap/>
            <w:vAlign w:val="center"/>
            <w:hideMark/>
          </w:tcPr>
          <w:p w14:paraId="48B24D22"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6</w:t>
            </w:r>
          </w:p>
        </w:tc>
        <w:tc>
          <w:tcPr>
            <w:tcW w:w="1377" w:type="dxa"/>
            <w:tcBorders>
              <w:top w:val="nil"/>
              <w:left w:val="nil"/>
              <w:bottom w:val="single" w:sz="4" w:space="0" w:color="auto"/>
              <w:right w:val="single" w:sz="4" w:space="0" w:color="auto"/>
            </w:tcBorders>
            <w:shd w:val="clear" w:color="auto" w:fill="F2F2F2" w:themeFill="background1" w:themeFillShade="F2"/>
            <w:noWrap/>
            <w:vAlign w:val="center"/>
            <w:hideMark/>
          </w:tcPr>
          <w:p w14:paraId="7B45E38B"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1</w:t>
            </w:r>
          </w:p>
        </w:tc>
        <w:tc>
          <w:tcPr>
            <w:tcW w:w="1444" w:type="dxa"/>
            <w:tcBorders>
              <w:top w:val="nil"/>
              <w:left w:val="nil"/>
              <w:bottom w:val="single" w:sz="4" w:space="0" w:color="auto"/>
              <w:right w:val="single" w:sz="8" w:space="0" w:color="auto"/>
            </w:tcBorders>
            <w:shd w:val="clear" w:color="auto" w:fill="F2F2F2" w:themeFill="background1" w:themeFillShade="F2"/>
            <w:noWrap/>
            <w:vAlign w:val="center"/>
            <w:hideMark/>
          </w:tcPr>
          <w:p w14:paraId="433755AA"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17%</w:t>
            </w:r>
          </w:p>
        </w:tc>
      </w:tr>
      <w:tr w:rsidR="00082217" w:rsidRPr="00575357" w14:paraId="717A76DC" w14:textId="77777777" w:rsidTr="003B52F3">
        <w:trPr>
          <w:trHeight w:val="239"/>
        </w:trPr>
        <w:tc>
          <w:tcPr>
            <w:tcW w:w="1555" w:type="dxa"/>
            <w:vMerge w:val="restart"/>
            <w:tcBorders>
              <w:top w:val="nil"/>
              <w:left w:val="single" w:sz="8" w:space="0" w:color="auto"/>
              <w:bottom w:val="single" w:sz="8" w:space="0" w:color="000000"/>
              <w:right w:val="single" w:sz="4" w:space="0" w:color="auto"/>
            </w:tcBorders>
            <w:shd w:val="clear" w:color="auto" w:fill="D0CECE" w:themeFill="background2" w:themeFillShade="E6"/>
            <w:noWrap/>
            <w:vAlign w:val="center"/>
            <w:hideMark/>
          </w:tcPr>
          <w:p w14:paraId="334426E0" w14:textId="77777777" w:rsidR="00082217" w:rsidRPr="00234771" w:rsidRDefault="00082217" w:rsidP="003B52F3">
            <w:pPr>
              <w:spacing w:after="0" w:line="240" w:lineRule="auto"/>
              <w:jc w:val="center"/>
              <w:rPr>
                <w:rFonts w:eastAsia="Times New Roman"/>
                <w:b/>
                <w:bCs/>
                <w:color w:val="000000"/>
                <w:sz w:val="20"/>
                <w:szCs w:val="20"/>
                <w:lang w:eastAsia="ko-KR"/>
              </w:rPr>
            </w:pPr>
            <w:r w:rsidRPr="00234771">
              <w:rPr>
                <w:rFonts w:eastAsia="Times New Roman"/>
                <w:b/>
                <w:bCs/>
                <w:color w:val="000000"/>
                <w:sz w:val="20"/>
                <w:szCs w:val="20"/>
                <w:lang w:eastAsia="ko-KR"/>
              </w:rPr>
              <w:t>Seniority</w:t>
            </w:r>
          </w:p>
        </w:tc>
        <w:tc>
          <w:tcPr>
            <w:tcW w:w="3076" w:type="dxa"/>
            <w:tcBorders>
              <w:top w:val="nil"/>
              <w:left w:val="nil"/>
              <w:bottom w:val="single" w:sz="4" w:space="0" w:color="auto"/>
              <w:right w:val="single" w:sz="4" w:space="0" w:color="auto"/>
            </w:tcBorders>
            <w:shd w:val="clear" w:color="auto" w:fill="D0CECE" w:themeFill="background2" w:themeFillShade="E6"/>
            <w:noWrap/>
            <w:vAlign w:val="center"/>
            <w:hideMark/>
          </w:tcPr>
          <w:p w14:paraId="58943910" w14:textId="77777777" w:rsidR="00082217" w:rsidRPr="00234771" w:rsidRDefault="00082217" w:rsidP="003B52F3">
            <w:pPr>
              <w:spacing w:after="0" w:line="240" w:lineRule="auto"/>
              <w:rPr>
                <w:rFonts w:eastAsia="Times New Roman"/>
                <w:color w:val="000000"/>
                <w:sz w:val="20"/>
                <w:szCs w:val="20"/>
                <w:lang w:eastAsia="ko-KR"/>
              </w:rPr>
            </w:pPr>
            <w:r w:rsidRPr="00234771">
              <w:rPr>
                <w:rFonts w:eastAsia="Times New Roman"/>
                <w:color w:val="000000"/>
                <w:sz w:val="20"/>
                <w:szCs w:val="20"/>
                <w:lang w:eastAsia="ko-KR"/>
              </w:rPr>
              <w:t>Professor</w:t>
            </w:r>
          </w:p>
        </w:tc>
        <w:tc>
          <w:tcPr>
            <w:tcW w:w="1545" w:type="dxa"/>
            <w:tcBorders>
              <w:top w:val="nil"/>
              <w:left w:val="nil"/>
              <w:bottom w:val="single" w:sz="4" w:space="0" w:color="auto"/>
              <w:right w:val="single" w:sz="4" w:space="0" w:color="auto"/>
            </w:tcBorders>
            <w:shd w:val="clear" w:color="auto" w:fill="D0CECE" w:themeFill="background2" w:themeFillShade="E6"/>
            <w:noWrap/>
            <w:vAlign w:val="center"/>
            <w:hideMark/>
          </w:tcPr>
          <w:p w14:paraId="495E04E9"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25</w:t>
            </w:r>
          </w:p>
        </w:tc>
        <w:tc>
          <w:tcPr>
            <w:tcW w:w="1377" w:type="dxa"/>
            <w:tcBorders>
              <w:top w:val="nil"/>
              <w:left w:val="nil"/>
              <w:bottom w:val="single" w:sz="4" w:space="0" w:color="auto"/>
              <w:right w:val="single" w:sz="4" w:space="0" w:color="auto"/>
            </w:tcBorders>
            <w:shd w:val="clear" w:color="auto" w:fill="D0CECE" w:themeFill="background2" w:themeFillShade="E6"/>
            <w:noWrap/>
            <w:vAlign w:val="center"/>
            <w:hideMark/>
          </w:tcPr>
          <w:p w14:paraId="36EF4047"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8</w:t>
            </w:r>
          </w:p>
        </w:tc>
        <w:tc>
          <w:tcPr>
            <w:tcW w:w="1444" w:type="dxa"/>
            <w:tcBorders>
              <w:top w:val="nil"/>
              <w:left w:val="nil"/>
              <w:bottom w:val="single" w:sz="4" w:space="0" w:color="auto"/>
              <w:right w:val="single" w:sz="8" w:space="0" w:color="auto"/>
            </w:tcBorders>
            <w:shd w:val="clear" w:color="auto" w:fill="D0CECE" w:themeFill="background2" w:themeFillShade="E6"/>
            <w:noWrap/>
            <w:vAlign w:val="center"/>
            <w:hideMark/>
          </w:tcPr>
          <w:p w14:paraId="1381B146"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32%</w:t>
            </w:r>
          </w:p>
        </w:tc>
      </w:tr>
      <w:tr w:rsidR="00082217" w:rsidRPr="00575357" w14:paraId="1D7041D2" w14:textId="77777777" w:rsidTr="003B52F3">
        <w:trPr>
          <w:trHeight w:val="250"/>
        </w:trPr>
        <w:tc>
          <w:tcPr>
            <w:tcW w:w="1555" w:type="dxa"/>
            <w:vMerge/>
            <w:tcBorders>
              <w:top w:val="nil"/>
              <w:left w:val="single" w:sz="8" w:space="0" w:color="auto"/>
              <w:bottom w:val="single" w:sz="8" w:space="0" w:color="000000"/>
              <w:right w:val="single" w:sz="4" w:space="0" w:color="auto"/>
            </w:tcBorders>
            <w:shd w:val="clear" w:color="auto" w:fill="D0CECE" w:themeFill="background2" w:themeFillShade="E6"/>
            <w:vAlign w:val="center"/>
            <w:hideMark/>
          </w:tcPr>
          <w:p w14:paraId="022ECB1D" w14:textId="77777777" w:rsidR="00082217" w:rsidRPr="00234771" w:rsidRDefault="00082217" w:rsidP="003B52F3">
            <w:pPr>
              <w:spacing w:after="0" w:line="240" w:lineRule="auto"/>
              <w:rPr>
                <w:rFonts w:eastAsia="Times New Roman"/>
                <w:b/>
                <w:bCs/>
                <w:color w:val="000000"/>
                <w:sz w:val="20"/>
                <w:szCs w:val="20"/>
                <w:lang w:eastAsia="ko-KR"/>
              </w:rPr>
            </w:pPr>
          </w:p>
        </w:tc>
        <w:tc>
          <w:tcPr>
            <w:tcW w:w="3076" w:type="dxa"/>
            <w:tcBorders>
              <w:top w:val="nil"/>
              <w:left w:val="nil"/>
              <w:bottom w:val="single" w:sz="8" w:space="0" w:color="auto"/>
              <w:right w:val="single" w:sz="4" w:space="0" w:color="auto"/>
            </w:tcBorders>
            <w:shd w:val="clear" w:color="auto" w:fill="D0CECE" w:themeFill="background2" w:themeFillShade="E6"/>
            <w:noWrap/>
            <w:vAlign w:val="center"/>
            <w:hideMark/>
          </w:tcPr>
          <w:p w14:paraId="5832CE4E" w14:textId="77777777" w:rsidR="00082217" w:rsidRPr="00234771" w:rsidRDefault="00082217" w:rsidP="003B52F3">
            <w:pPr>
              <w:spacing w:after="0" w:line="240" w:lineRule="auto"/>
              <w:rPr>
                <w:rFonts w:eastAsia="Times New Roman"/>
                <w:color w:val="000000"/>
                <w:sz w:val="20"/>
                <w:szCs w:val="20"/>
                <w:lang w:eastAsia="ko-KR"/>
              </w:rPr>
            </w:pPr>
            <w:r w:rsidRPr="00234771">
              <w:rPr>
                <w:rFonts w:eastAsia="Times New Roman"/>
                <w:color w:val="000000"/>
                <w:sz w:val="20"/>
                <w:szCs w:val="20"/>
                <w:lang w:eastAsia="ko-KR"/>
              </w:rPr>
              <w:t>Non-professor</w:t>
            </w:r>
          </w:p>
        </w:tc>
        <w:tc>
          <w:tcPr>
            <w:tcW w:w="1545" w:type="dxa"/>
            <w:tcBorders>
              <w:top w:val="nil"/>
              <w:left w:val="nil"/>
              <w:bottom w:val="single" w:sz="8" w:space="0" w:color="auto"/>
              <w:right w:val="single" w:sz="4" w:space="0" w:color="auto"/>
            </w:tcBorders>
            <w:shd w:val="clear" w:color="auto" w:fill="D0CECE" w:themeFill="background2" w:themeFillShade="E6"/>
            <w:noWrap/>
            <w:vAlign w:val="center"/>
            <w:hideMark/>
          </w:tcPr>
          <w:p w14:paraId="30217E13"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14</w:t>
            </w:r>
          </w:p>
        </w:tc>
        <w:tc>
          <w:tcPr>
            <w:tcW w:w="1377" w:type="dxa"/>
            <w:tcBorders>
              <w:top w:val="nil"/>
              <w:left w:val="nil"/>
              <w:bottom w:val="single" w:sz="8" w:space="0" w:color="auto"/>
              <w:right w:val="single" w:sz="4" w:space="0" w:color="auto"/>
            </w:tcBorders>
            <w:shd w:val="clear" w:color="auto" w:fill="D0CECE" w:themeFill="background2" w:themeFillShade="E6"/>
            <w:noWrap/>
            <w:vAlign w:val="center"/>
            <w:hideMark/>
          </w:tcPr>
          <w:p w14:paraId="0FEE736D"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2</w:t>
            </w:r>
          </w:p>
        </w:tc>
        <w:tc>
          <w:tcPr>
            <w:tcW w:w="1444" w:type="dxa"/>
            <w:tcBorders>
              <w:top w:val="nil"/>
              <w:left w:val="nil"/>
              <w:bottom w:val="single" w:sz="8" w:space="0" w:color="auto"/>
              <w:right w:val="single" w:sz="8" w:space="0" w:color="auto"/>
            </w:tcBorders>
            <w:shd w:val="clear" w:color="auto" w:fill="D0CECE" w:themeFill="background2" w:themeFillShade="E6"/>
            <w:noWrap/>
            <w:vAlign w:val="center"/>
            <w:hideMark/>
          </w:tcPr>
          <w:p w14:paraId="49CECBE1"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14%</w:t>
            </w:r>
          </w:p>
        </w:tc>
      </w:tr>
      <w:tr w:rsidR="00082217" w:rsidRPr="00575357" w14:paraId="63350816" w14:textId="77777777" w:rsidTr="003B52F3">
        <w:trPr>
          <w:trHeight w:val="239"/>
        </w:trPr>
        <w:tc>
          <w:tcPr>
            <w:tcW w:w="1555" w:type="dxa"/>
            <w:vMerge w:val="restart"/>
            <w:tcBorders>
              <w:top w:val="nil"/>
              <w:left w:val="single" w:sz="8" w:space="0" w:color="auto"/>
              <w:bottom w:val="single" w:sz="8" w:space="0" w:color="000000"/>
              <w:right w:val="single" w:sz="4" w:space="0" w:color="auto"/>
            </w:tcBorders>
            <w:shd w:val="clear" w:color="auto" w:fill="AEAAAA" w:themeFill="background2" w:themeFillShade="BF"/>
            <w:vAlign w:val="center"/>
            <w:hideMark/>
          </w:tcPr>
          <w:p w14:paraId="7699C8E9" w14:textId="77777777" w:rsidR="00082217" w:rsidRPr="00234771" w:rsidRDefault="00082217" w:rsidP="003B52F3">
            <w:pPr>
              <w:spacing w:after="0" w:line="240" w:lineRule="auto"/>
              <w:jc w:val="center"/>
              <w:rPr>
                <w:rFonts w:eastAsia="Times New Roman"/>
                <w:b/>
                <w:bCs/>
                <w:color w:val="000000"/>
                <w:sz w:val="20"/>
                <w:szCs w:val="20"/>
                <w:lang w:eastAsia="ko-KR"/>
              </w:rPr>
            </w:pPr>
            <w:r w:rsidRPr="00234771">
              <w:rPr>
                <w:rFonts w:eastAsia="Times New Roman"/>
                <w:b/>
                <w:bCs/>
                <w:color w:val="000000"/>
                <w:sz w:val="20"/>
                <w:szCs w:val="20"/>
                <w:lang w:eastAsia="ko-KR"/>
              </w:rPr>
              <w:t>Gender &amp; Seniority combined</w:t>
            </w:r>
          </w:p>
        </w:tc>
        <w:tc>
          <w:tcPr>
            <w:tcW w:w="3076" w:type="dxa"/>
            <w:tcBorders>
              <w:top w:val="nil"/>
              <w:left w:val="nil"/>
              <w:bottom w:val="single" w:sz="4" w:space="0" w:color="auto"/>
              <w:right w:val="single" w:sz="4" w:space="0" w:color="auto"/>
            </w:tcBorders>
            <w:shd w:val="clear" w:color="auto" w:fill="AEAAAA" w:themeFill="background2" w:themeFillShade="BF"/>
            <w:noWrap/>
            <w:vAlign w:val="center"/>
            <w:hideMark/>
          </w:tcPr>
          <w:p w14:paraId="04BD989F" w14:textId="77777777" w:rsidR="00082217" w:rsidRPr="00234771" w:rsidRDefault="00082217" w:rsidP="003B52F3">
            <w:pPr>
              <w:spacing w:after="0" w:line="240" w:lineRule="auto"/>
              <w:rPr>
                <w:rFonts w:eastAsia="Times New Roman"/>
                <w:color w:val="000000"/>
                <w:sz w:val="20"/>
                <w:szCs w:val="20"/>
                <w:lang w:eastAsia="ko-KR"/>
              </w:rPr>
            </w:pPr>
            <w:r w:rsidRPr="00234771">
              <w:rPr>
                <w:rFonts w:eastAsia="Times New Roman"/>
                <w:color w:val="000000"/>
                <w:sz w:val="20"/>
                <w:szCs w:val="20"/>
                <w:lang w:eastAsia="ko-KR"/>
              </w:rPr>
              <w:t>Male AND Professor</w:t>
            </w:r>
          </w:p>
        </w:tc>
        <w:tc>
          <w:tcPr>
            <w:tcW w:w="1545" w:type="dxa"/>
            <w:tcBorders>
              <w:top w:val="nil"/>
              <w:left w:val="nil"/>
              <w:bottom w:val="single" w:sz="4" w:space="0" w:color="auto"/>
              <w:right w:val="single" w:sz="4" w:space="0" w:color="auto"/>
            </w:tcBorders>
            <w:shd w:val="clear" w:color="auto" w:fill="AEAAAA" w:themeFill="background2" w:themeFillShade="BF"/>
            <w:noWrap/>
            <w:vAlign w:val="center"/>
            <w:hideMark/>
          </w:tcPr>
          <w:p w14:paraId="7894B68B"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24</w:t>
            </w:r>
          </w:p>
        </w:tc>
        <w:tc>
          <w:tcPr>
            <w:tcW w:w="1377" w:type="dxa"/>
            <w:tcBorders>
              <w:top w:val="nil"/>
              <w:left w:val="nil"/>
              <w:bottom w:val="single" w:sz="4" w:space="0" w:color="auto"/>
              <w:right w:val="single" w:sz="4" w:space="0" w:color="auto"/>
            </w:tcBorders>
            <w:shd w:val="clear" w:color="auto" w:fill="AEAAAA" w:themeFill="background2" w:themeFillShade="BF"/>
            <w:noWrap/>
            <w:vAlign w:val="center"/>
            <w:hideMark/>
          </w:tcPr>
          <w:p w14:paraId="7C2BE7D5"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8</w:t>
            </w:r>
          </w:p>
        </w:tc>
        <w:tc>
          <w:tcPr>
            <w:tcW w:w="1444" w:type="dxa"/>
            <w:tcBorders>
              <w:top w:val="nil"/>
              <w:left w:val="nil"/>
              <w:bottom w:val="single" w:sz="4" w:space="0" w:color="auto"/>
              <w:right w:val="single" w:sz="8" w:space="0" w:color="auto"/>
            </w:tcBorders>
            <w:shd w:val="clear" w:color="auto" w:fill="AEAAAA" w:themeFill="background2" w:themeFillShade="BF"/>
            <w:noWrap/>
            <w:vAlign w:val="center"/>
            <w:hideMark/>
          </w:tcPr>
          <w:p w14:paraId="3B69C19A"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33%</w:t>
            </w:r>
          </w:p>
        </w:tc>
      </w:tr>
      <w:tr w:rsidR="00082217" w:rsidRPr="00575357" w14:paraId="6C466050" w14:textId="77777777" w:rsidTr="003B52F3">
        <w:trPr>
          <w:trHeight w:val="239"/>
        </w:trPr>
        <w:tc>
          <w:tcPr>
            <w:tcW w:w="1555" w:type="dxa"/>
            <w:vMerge/>
            <w:tcBorders>
              <w:top w:val="nil"/>
              <w:left w:val="single" w:sz="8" w:space="0" w:color="auto"/>
              <w:bottom w:val="single" w:sz="8" w:space="0" w:color="000000"/>
              <w:right w:val="single" w:sz="4" w:space="0" w:color="auto"/>
            </w:tcBorders>
            <w:shd w:val="clear" w:color="auto" w:fill="AEAAAA" w:themeFill="background2" w:themeFillShade="BF"/>
            <w:vAlign w:val="center"/>
            <w:hideMark/>
          </w:tcPr>
          <w:p w14:paraId="0484175A" w14:textId="77777777" w:rsidR="00082217" w:rsidRPr="00234771" w:rsidRDefault="00082217" w:rsidP="003B52F3">
            <w:pPr>
              <w:spacing w:after="0" w:line="240" w:lineRule="auto"/>
              <w:rPr>
                <w:rFonts w:eastAsia="Times New Roman"/>
                <w:b/>
                <w:bCs/>
                <w:color w:val="000000"/>
                <w:sz w:val="20"/>
                <w:szCs w:val="20"/>
                <w:lang w:eastAsia="ko-KR"/>
              </w:rPr>
            </w:pPr>
          </w:p>
        </w:tc>
        <w:tc>
          <w:tcPr>
            <w:tcW w:w="3076" w:type="dxa"/>
            <w:tcBorders>
              <w:top w:val="nil"/>
              <w:left w:val="nil"/>
              <w:bottom w:val="single" w:sz="4" w:space="0" w:color="auto"/>
              <w:right w:val="single" w:sz="4" w:space="0" w:color="auto"/>
            </w:tcBorders>
            <w:shd w:val="clear" w:color="auto" w:fill="AEAAAA" w:themeFill="background2" w:themeFillShade="BF"/>
            <w:noWrap/>
            <w:vAlign w:val="center"/>
            <w:hideMark/>
          </w:tcPr>
          <w:p w14:paraId="5A8085A0" w14:textId="77777777" w:rsidR="00082217" w:rsidRPr="00234771" w:rsidRDefault="00082217" w:rsidP="003B52F3">
            <w:pPr>
              <w:spacing w:after="0" w:line="240" w:lineRule="auto"/>
              <w:rPr>
                <w:rFonts w:eastAsia="Times New Roman"/>
                <w:color w:val="000000"/>
                <w:sz w:val="20"/>
                <w:szCs w:val="20"/>
                <w:lang w:eastAsia="ko-KR"/>
              </w:rPr>
            </w:pPr>
            <w:r w:rsidRPr="00234771">
              <w:rPr>
                <w:rFonts w:eastAsia="Times New Roman"/>
                <w:color w:val="000000"/>
                <w:sz w:val="20"/>
                <w:szCs w:val="20"/>
                <w:lang w:eastAsia="ko-KR"/>
              </w:rPr>
              <w:t>Male AND NOT Professor</w:t>
            </w:r>
          </w:p>
        </w:tc>
        <w:tc>
          <w:tcPr>
            <w:tcW w:w="1545" w:type="dxa"/>
            <w:tcBorders>
              <w:top w:val="nil"/>
              <w:left w:val="nil"/>
              <w:bottom w:val="single" w:sz="4" w:space="0" w:color="auto"/>
              <w:right w:val="single" w:sz="4" w:space="0" w:color="auto"/>
            </w:tcBorders>
            <w:shd w:val="clear" w:color="auto" w:fill="AEAAAA" w:themeFill="background2" w:themeFillShade="BF"/>
            <w:noWrap/>
            <w:vAlign w:val="center"/>
            <w:hideMark/>
          </w:tcPr>
          <w:p w14:paraId="0F93323B"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9</w:t>
            </w:r>
          </w:p>
        </w:tc>
        <w:tc>
          <w:tcPr>
            <w:tcW w:w="1377" w:type="dxa"/>
            <w:tcBorders>
              <w:top w:val="nil"/>
              <w:left w:val="nil"/>
              <w:bottom w:val="single" w:sz="4" w:space="0" w:color="auto"/>
              <w:right w:val="single" w:sz="4" w:space="0" w:color="auto"/>
            </w:tcBorders>
            <w:shd w:val="clear" w:color="auto" w:fill="AEAAAA" w:themeFill="background2" w:themeFillShade="BF"/>
            <w:noWrap/>
            <w:vAlign w:val="center"/>
            <w:hideMark/>
          </w:tcPr>
          <w:p w14:paraId="1CFAB284"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1</w:t>
            </w:r>
          </w:p>
        </w:tc>
        <w:tc>
          <w:tcPr>
            <w:tcW w:w="1444" w:type="dxa"/>
            <w:tcBorders>
              <w:top w:val="nil"/>
              <w:left w:val="nil"/>
              <w:bottom w:val="single" w:sz="4" w:space="0" w:color="auto"/>
              <w:right w:val="single" w:sz="8" w:space="0" w:color="auto"/>
            </w:tcBorders>
            <w:shd w:val="clear" w:color="auto" w:fill="AEAAAA" w:themeFill="background2" w:themeFillShade="BF"/>
            <w:noWrap/>
            <w:vAlign w:val="center"/>
            <w:hideMark/>
          </w:tcPr>
          <w:p w14:paraId="589F2474"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1%</w:t>
            </w:r>
          </w:p>
        </w:tc>
      </w:tr>
      <w:tr w:rsidR="00082217" w:rsidRPr="00575357" w14:paraId="40BF696E" w14:textId="77777777" w:rsidTr="003B52F3">
        <w:trPr>
          <w:trHeight w:val="239"/>
        </w:trPr>
        <w:tc>
          <w:tcPr>
            <w:tcW w:w="1555" w:type="dxa"/>
            <w:vMerge/>
            <w:tcBorders>
              <w:top w:val="nil"/>
              <w:left w:val="single" w:sz="8" w:space="0" w:color="auto"/>
              <w:bottom w:val="single" w:sz="8" w:space="0" w:color="000000"/>
              <w:right w:val="single" w:sz="4" w:space="0" w:color="auto"/>
            </w:tcBorders>
            <w:shd w:val="clear" w:color="auto" w:fill="AEAAAA" w:themeFill="background2" w:themeFillShade="BF"/>
            <w:vAlign w:val="center"/>
            <w:hideMark/>
          </w:tcPr>
          <w:p w14:paraId="62E9C5A9" w14:textId="77777777" w:rsidR="00082217" w:rsidRPr="00234771" w:rsidRDefault="00082217" w:rsidP="003B52F3">
            <w:pPr>
              <w:spacing w:after="0" w:line="240" w:lineRule="auto"/>
              <w:rPr>
                <w:rFonts w:eastAsia="Times New Roman"/>
                <w:b/>
                <w:bCs/>
                <w:color w:val="000000"/>
                <w:sz w:val="20"/>
                <w:szCs w:val="20"/>
                <w:lang w:eastAsia="ko-KR"/>
              </w:rPr>
            </w:pPr>
          </w:p>
        </w:tc>
        <w:tc>
          <w:tcPr>
            <w:tcW w:w="3076" w:type="dxa"/>
            <w:tcBorders>
              <w:top w:val="nil"/>
              <w:left w:val="nil"/>
              <w:bottom w:val="single" w:sz="4" w:space="0" w:color="auto"/>
              <w:right w:val="single" w:sz="4" w:space="0" w:color="auto"/>
            </w:tcBorders>
            <w:shd w:val="clear" w:color="auto" w:fill="AEAAAA" w:themeFill="background2" w:themeFillShade="BF"/>
            <w:noWrap/>
            <w:vAlign w:val="center"/>
            <w:hideMark/>
          </w:tcPr>
          <w:p w14:paraId="3D50D41D" w14:textId="77777777" w:rsidR="00082217" w:rsidRPr="00234771" w:rsidRDefault="00082217" w:rsidP="003B52F3">
            <w:pPr>
              <w:spacing w:after="0" w:line="240" w:lineRule="auto"/>
              <w:rPr>
                <w:rFonts w:eastAsia="Times New Roman"/>
                <w:color w:val="000000"/>
                <w:sz w:val="20"/>
                <w:szCs w:val="20"/>
                <w:lang w:eastAsia="ko-KR"/>
              </w:rPr>
            </w:pPr>
            <w:r w:rsidRPr="00234771">
              <w:rPr>
                <w:rFonts w:eastAsia="Times New Roman"/>
                <w:color w:val="000000"/>
                <w:sz w:val="20"/>
                <w:szCs w:val="20"/>
                <w:lang w:eastAsia="ko-KR"/>
              </w:rPr>
              <w:t>Female AND Professor</w:t>
            </w:r>
          </w:p>
        </w:tc>
        <w:tc>
          <w:tcPr>
            <w:tcW w:w="1545" w:type="dxa"/>
            <w:tcBorders>
              <w:top w:val="nil"/>
              <w:left w:val="nil"/>
              <w:bottom w:val="single" w:sz="4" w:space="0" w:color="auto"/>
              <w:right w:val="single" w:sz="4" w:space="0" w:color="auto"/>
            </w:tcBorders>
            <w:shd w:val="clear" w:color="auto" w:fill="AEAAAA" w:themeFill="background2" w:themeFillShade="BF"/>
            <w:noWrap/>
            <w:vAlign w:val="center"/>
            <w:hideMark/>
          </w:tcPr>
          <w:p w14:paraId="60E62FB4"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1</w:t>
            </w:r>
          </w:p>
        </w:tc>
        <w:tc>
          <w:tcPr>
            <w:tcW w:w="1377" w:type="dxa"/>
            <w:tcBorders>
              <w:top w:val="nil"/>
              <w:left w:val="nil"/>
              <w:bottom w:val="single" w:sz="4" w:space="0" w:color="auto"/>
              <w:right w:val="single" w:sz="4" w:space="0" w:color="auto"/>
            </w:tcBorders>
            <w:shd w:val="clear" w:color="auto" w:fill="AEAAAA" w:themeFill="background2" w:themeFillShade="BF"/>
            <w:noWrap/>
            <w:vAlign w:val="center"/>
            <w:hideMark/>
          </w:tcPr>
          <w:p w14:paraId="79C0FE0E"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0</w:t>
            </w:r>
          </w:p>
        </w:tc>
        <w:tc>
          <w:tcPr>
            <w:tcW w:w="1444" w:type="dxa"/>
            <w:tcBorders>
              <w:top w:val="nil"/>
              <w:left w:val="nil"/>
              <w:bottom w:val="single" w:sz="4" w:space="0" w:color="auto"/>
              <w:right w:val="single" w:sz="8" w:space="0" w:color="auto"/>
            </w:tcBorders>
            <w:shd w:val="clear" w:color="auto" w:fill="AEAAAA" w:themeFill="background2" w:themeFillShade="BF"/>
            <w:noWrap/>
            <w:vAlign w:val="center"/>
            <w:hideMark/>
          </w:tcPr>
          <w:p w14:paraId="7BDF4DFA"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0%</w:t>
            </w:r>
          </w:p>
        </w:tc>
      </w:tr>
      <w:tr w:rsidR="00082217" w:rsidRPr="00575357" w14:paraId="7DEC0E24" w14:textId="77777777" w:rsidTr="003B52F3">
        <w:trPr>
          <w:trHeight w:val="90"/>
        </w:trPr>
        <w:tc>
          <w:tcPr>
            <w:tcW w:w="1555" w:type="dxa"/>
            <w:vMerge/>
            <w:tcBorders>
              <w:top w:val="nil"/>
              <w:left w:val="single" w:sz="8" w:space="0" w:color="auto"/>
              <w:bottom w:val="single" w:sz="8" w:space="0" w:color="000000"/>
              <w:right w:val="single" w:sz="4" w:space="0" w:color="auto"/>
            </w:tcBorders>
            <w:shd w:val="clear" w:color="auto" w:fill="AEAAAA" w:themeFill="background2" w:themeFillShade="BF"/>
            <w:vAlign w:val="center"/>
            <w:hideMark/>
          </w:tcPr>
          <w:p w14:paraId="0A3C7350" w14:textId="77777777" w:rsidR="00082217" w:rsidRPr="00234771" w:rsidRDefault="00082217" w:rsidP="003B52F3">
            <w:pPr>
              <w:spacing w:after="0" w:line="240" w:lineRule="auto"/>
              <w:rPr>
                <w:rFonts w:eastAsia="Times New Roman"/>
                <w:b/>
                <w:bCs/>
                <w:color w:val="000000"/>
                <w:sz w:val="20"/>
                <w:szCs w:val="20"/>
                <w:lang w:eastAsia="ko-KR"/>
              </w:rPr>
            </w:pPr>
          </w:p>
        </w:tc>
        <w:tc>
          <w:tcPr>
            <w:tcW w:w="3076" w:type="dxa"/>
            <w:tcBorders>
              <w:top w:val="nil"/>
              <w:left w:val="nil"/>
              <w:bottom w:val="single" w:sz="8" w:space="0" w:color="auto"/>
              <w:right w:val="single" w:sz="4" w:space="0" w:color="auto"/>
            </w:tcBorders>
            <w:shd w:val="clear" w:color="auto" w:fill="AEAAAA" w:themeFill="background2" w:themeFillShade="BF"/>
            <w:noWrap/>
            <w:vAlign w:val="center"/>
            <w:hideMark/>
          </w:tcPr>
          <w:p w14:paraId="4C206914" w14:textId="77777777" w:rsidR="00082217" w:rsidRPr="00234771" w:rsidRDefault="00082217" w:rsidP="003B52F3">
            <w:pPr>
              <w:spacing w:after="0" w:line="240" w:lineRule="auto"/>
              <w:rPr>
                <w:rFonts w:eastAsia="Times New Roman"/>
                <w:color w:val="000000"/>
                <w:sz w:val="20"/>
                <w:szCs w:val="20"/>
                <w:lang w:eastAsia="ko-KR"/>
              </w:rPr>
            </w:pPr>
            <w:r w:rsidRPr="00234771">
              <w:rPr>
                <w:rFonts w:eastAsia="Times New Roman"/>
                <w:color w:val="000000"/>
                <w:sz w:val="20"/>
                <w:szCs w:val="20"/>
                <w:lang w:eastAsia="ko-KR"/>
              </w:rPr>
              <w:t>Female AND NOT Professor</w:t>
            </w:r>
          </w:p>
        </w:tc>
        <w:tc>
          <w:tcPr>
            <w:tcW w:w="1545" w:type="dxa"/>
            <w:tcBorders>
              <w:top w:val="nil"/>
              <w:left w:val="nil"/>
              <w:bottom w:val="single" w:sz="8" w:space="0" w:color="auto"/>
              <w:right w:val="single" w:sz="4" w:space="0" w:color="auto"/>
            </w:tcBorders>
            <w:shd w:val="clear" w:color="auto" w:fill="AEAAAA" w:themeFill="background2" w:themeFillShade="BF"/>
            <w:noWrap/>
            <w:vAlign w:val="center"/>
            <w:hideMark/>
          </w:tcPr>
          <w:p w14:paraId="126BF3C5"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5</w:t>
            </w:r>
          </w:p>
        </w:tc>
        <w:tc>
          <w:tcPr>
            <w:tcW w:w="1377" w:type="dxa"/>
            <w:tcBorders>
              <w:top w:val="nil"/>
              <w:left w:val="nil"/>
              <w:bottom w:val="single" w:sz="8" w:space="0" w:color="auto"/>
              <w:right w:val="single" w:sz="4" w:space="0" w:color="auto"/>
            </w:tcBorders>
            <w:shd w:val="clear" w:color="auto" w:fill="AEAAAA" w:themeFill="background2" w:themeFillShade="BF"/>
            <w:noWrap/>
            <w:vAlign w:val="center"/>
            <w:hideMark/>
          </w:tcPr>
          <w:p w14:paraId="52737554"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1</w:t>
            </w:r>
          </w:p>
        </w:tc>
        <w:tc>
          <w:tcPr>
            <w:tcW w:w="1444" w:type="dxa"/>
            <w:tcBorders>
              <w:top w:val="nil"/>
              <w:left w:val="nil"/>
              <w:bottom w:val="single" w:sz="8" w:space="0" w:color="auto"/>
              <w:right w:val="single" w:sz="8" w:space="0" w:color="auto"/>
            </w:tcBorders>
            <w:shd w:val="clear" w:color="auto" w:fill="AEAAAA" w:themeFill="background2" w:themeFillShade="BF"/>
            <w:noWrap/>
            <w:vAlign w:val="center"/>
            <w:hideMark/>
          </w:tcPr>
          <w:p w14:paraId="3268EA2A" w14:textId="77777777" w:rsidR="00082217" w:rsidRPr="00234771" w:rsidRDefault="00082217" w:rsidP="003B52F3">
            <w:pPr>
              <w:spacing w:after="0" w:line="240" w:lineRule="auto"/>
              <w:jc w:val="center"/>
              <w:rPr>
                <w:rFonts w:eastAsia="Times New Roman"/>
                <w:color w:val="000000"/>
                <w:sz w:val="20"/>
                <w:szCs w:val="20"/>
                <w:lang w:eastAsia="ko-KR"/>
              </w:rPr>
            </w:pPr>
            <w:r w:rsidRPr="00234771">
              <w:rPr>
                <w:rFonts w:eastAsia="Times New Roman"/>
                <w:color w:val="000000"/>
                <w:sz w:val="20"/>
                <w:szCs w:val="20"/>
                <w:lang w:eastAsia="ko-KR"/>
              </w:rPr>
              <w:t>20%</w:t>
            </w:r>
          </w:p>
        </w:tc>
      </w:tr>
      <w:tr w:rsidR="00082217" w:rsidRPr="00575357" w14:paraId="1FF7CB82" w14:textId="77777777" w:rsidTr="003B52F3">
        <w:trPr>
          <w:trHeight w:val="54"/>
        </w:trPr>
        <w:tc>
          <w:tcPr>
            <w:tcW w:w="4631" w:type="dxa"/>
            <w:gridSpan w:val="2"/>
            <w:tcBorders>
              <w:top w:val="nil"/>
              <w:left w:val="single" w:sz="4" w:space="0" w:color="auto"/>
              <w:bottom w:val="single" w:sz="4" w:space="0" w:color="auto"/>
              <w:right w:val="single" w:sz="4" w:space="0" w:color="auto"/>
            </w:tcBorders>
            <w:shd w:val="clear" w:color="auto" w:fill="auto"/>
            <w:noWrap/>
            <w:vAlign w:val="center"/>
            <w:hideMark/>
          </w:tcPr>
          <w:p w14:paraId="63E786D1" w14:textId="77777777" w:rsidR="00082217" w:rsidRPr="00234771" w:rsidRDefault="00082217" w:rsidP="003B52F3">
            <w:pPr>
              <w:spacing w:after="0" w:line="240" w:lineRule="auto"/>
              <w:jc w:val="center"/>
              <w:rPr>
                <w:rFonts w:eastAsia="Times New Roman"/>
                <w:b/>
                <w:bCs/>
                <w:color w:val="000000"/>
                <w:sz w:val="20"/>
                <w:szCs w:val="20"/>
                <w:lang w:eastAsia="ko-KR"/>
              </w:rPr>
            </w:pPr>
            <w:r w:rsidRPr="00234771">
              <w:rPr>
                <w:rFonts w:eastAsia="Times New Roman"/>
                <w:b/>
                <w:bCs/>
                <w:color w:val="000000"/>
                <w:sz w:val="20"/>
                <w:szCs w:val="20"/>
                <w:lang w:eastAsia="ko-KR"/>
              </w:rPr>
              <w:t>Totals</w:t>
            </w:r>
          </w:p>
        </w:tc>
        <w:tc>
          <w:tcPr>
            <w:tcW w:w="1545" w:type="dxa"/>
            <w:tcBorders>
              <w:top w:val="nil"/>
              <w:left w:val="nil"/>
              <w:bottom w:val="single" w:sz="4" w:space="0" w:color="auto"/>
              <w:right w:val="single" w:sz="4" w:space="0" w:color="auto"/>
            </w:tcBorders>
            <w:shd w:val="clear" w:color="auto" w:fill="auto"/>
            <w:noWrap/>
            <w:vAlign w:val="center"/>
            <w:hideMark/>
          </w:tcPr>
          <w:p w14:paraId="442BF6FD" w14:textId="77777777" w:rsidR="00082217" w:rsidRPr="00234771" w:rsidRDefault="00082217" w:rsidP="003B52F3">
            <w:pPr>
              <w:spacing w:after="0" w:line="240" w:lineRule="auto"/>
              <w:jc w:val="center"/>
              <w:rPr>
                <w:rFonts w:eastAsia="Times New Roman"/>
                <w:b/>
                <w:bCs/>
                <w:color w:val="000000"/>
                <w:sz w:val="20"/>
                <w:szCs w:val="20"/>
                <w:lang w:eastAsia="ko-KR"/>
              </w:rPr>
            </w:pPr>
            <w:r w:rsidRPr="00234771">
              <w:rPr>
                <w:rFonts w:eastAsia="Times New Roman"/>
                <w:b/>
                <w:bCs/>
                <w:color w:val="000000"/>
                <w:sz w:val="20"/>
                <w:szCs w:val="20"/>
                <w:lang w:eastAsia="ko-KR"/>
              </w:rPr>
              <w:t>39</w:t>
            </w:r>
          </w:p>
        </w:tc>
        <w:tc>
          <w:tcPr>
            <w:tcW w:w="1377" w:type="dxa"/>
            <w:tcBorders>
              <w:top w:val="nil"/>
              <w:left w:val="nil"/>
              <w:bottom w:val="single" w:sz="4" w:space="0" w:color="auto"/>
              <w:right w:val="single" w:sz="4" w:space="0" w:color="auto"/>
            </w:tcBorders>
            <w:shd w:val="clear" w:color="auto" w:fill="auto"/>
            <w:noWrap/>
            <w:vAlign w:val="center"/>
            <w:hideMark/>
          </w:tcPr>
          <w:p w14:paraId="65AF1370" w14:textId="77777777" w:rsidR="00082217" w:rsidRPr="00234771" w:rsidRDefault="00082217" w:rsidP="003B52F3">
            <w:pPr>
              <w:spacing w:after="0" w:line="240" w:lineRule="auto"/>
              <w:jc w:val="center"/>
              <w:rPr>
                <w:rFonts w:eastAsia="Times New Roman"/>
                <w:b/>
                <w:bCs/>
                <w:color w:val="000000"/>
                <w:sz w:val="20"/>
                <w:szCs w:val="20"/>
                <w:lang w:eastAsia="ko-KR"/>
              </w:rPr>
            </w:pPr>
            <w:r w:rsidRPr="00234771">
              <w:rPr>
                <w:rFonts w:eastAsia="Times New Roman"/>
                <w:b/>
                <w:bCs/>
                <w:color w:val="000000"/>
                <w:sz w:val="20"/>
                <w:szCs w:val="20"/>
                <w:lang w:eastAsia="ko-KR"/>
              </w:rPr>
              <w:t>10</w:t>
            </w:r>
          </w:p>
        </w:tc>
        <w:tc>
          <w:tcPr>
            <w:tcW w:w="1444" w:type="dxa"/>
            <w:tcBorders>
              <w:top w:val="nil"/>
              <w:left w:val="nil"/>
              <w:bottom w:val="single" w:sz="4" w:space="0" w:color="auto"/>
              <w:right w:val="single" w:sz="4" w:space="0" w:color="auto"/>
            </w:tcBorders>
            <w:shd w:val="clear" w:color="auto" w:fill="auto"/>
            <w:noWrap/>
            <w:vAlign w:val="center"/>
            <w:hideMark/>
          </w:tcPr>
          <w:p w14:paraId="08898D20" w14:textId="77777777" w:rsidR="00082217" w:rsidRPr="00234771" w:rsidRDefault="00082217" w:rsidP="003B52F3">
            <w:pPr>
              <w:keepNext/>
              <w:spacing w:after="0" w:line="240" w:lineRule="auto"/>
              <w:jc w:val="center"/>
              <w:rPr>
                <w:rFonts w:eastAsia="Times New Roman"/>
                <w:b/>
                <w:bCs/>
                <w:color w:val="000000"/>
                <w:sz w:val="20"/>
                <w:szCs w:val="20"/>
                <w:lang w:eastAsia="ko-KR"/>
              </w:rPr>
            </w:pPr>
            <w:r w:rsidRPr="00234771">
              <w:rPr>
                <w:rFonts w:eastAsia="Times New Roman"/>
                <w:b/>
                <w:bCs/>
                <w:color w:val="000000"/>
                <w:sz w:val="20"/>
                <w:szCs w:val="20"/>
                <w:lang w:eastAsia="ko-KR"/>
              </w:rPr>
              <w:t>26%</w:t>
            </w:r>
          </w:p>
        </w:tc>
      </w:tr>
    </w:tbl>
    <w:p w14:paraId="00470DA0" w14:textId="202CDFA8" w:rsidR="00082217" w:rsidRDefault="00082217" w:rsidP="00082217">
      <w:pPr>
        <w:pStyle w:val="Caption"/>
      </w:pPr>
      <w:bookmarkStart w:id="103" w:name="_Ref531382471"/>
      <w:bookmarkStart w:id="104" w:name="_Toc536438885"/>
      <w:bookmarkStart w:id="105" w:name="_Toc31702076"/>
      <w:r>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7</w:t>
      </w:r>
      <w:r w:rsidR="00233012">
        <w:rPr>
          <w:noProof/>
        </w:rPr>
        <w:fldChar w:fldCharType="end"/>
      </w:r>
      <w:bookmarkEnd w:id="103"/>
      <w:r>
        <w:t xml:space="preserve">. </w:t>
      </w:r>
      <w:r w:rsidRPr="005F5606">
        <w:t>Interview participant response rate and demographic information</w:t>
      </w:r>
      <w:bookmarkEnd w:id="104"/>
      <w:bookmarkEnd w:id="105"/>
    </w:p>
    <w:p w14:paraId="40E26CF8" w14:textId="77777777" w:rsidR="00AD6761" w:rsidRDefault="00082217" w:rsidP="00082217">
      <w:pPr>
        <w:spacing w:after="120" w:line="360" w:lineRule="auto"/>
        <w:rPr>
          <w:sz w:val="24"/>
          <w:szCs w:val="24"/>
        </w:rPr>
      </w:pPr>
      <w:r>
        <w:rPr>
          <w:sz w:val="24"/>
          <w:szCs w:val="24"/>
        </w:rPr>
        <w:t>I share this recruitment experience as I believe that such information is often obscured in reports of research methodologies, but if my experience is indicative of a wider tendency for female and less senior researchers to decline participation in research on academic work and life, then their experiences will be relatively absent from our collective knowledge. The higher education research community has an ethical duty to be critically reflexive about our collective knowledge, including the demographics of the respondents upon whose experiences and perceptions our knowledge is based.</w:t>
      </w:r>
    </w:p>
    <w:p w14:paraId="5206C6C6" w14:textId="77777777" w:rsidR="005E0131" w:rsidRDefault="005E0131" w:rsidP="00072AF6">
      <w:pPr>
        <w:pStyle w:val="NormalWeb"/>
        <w:spacing w:before="0" w:beforeAutospacing="0" w:after="120" w:afterAutospacing="0" w:line="360" w:lineRule="auto"/>
      </w:pPr>
    </w:p>
    <w:p w14:paraId="497B48A0" w14:textId="39BCA881" w:rsidR="00AD6761" w:rsidRDefault="00AD6761" w:rsidP="00E778D0">
      <w:pPr>
        <w:pStyle w:val="Heading2"/>
      </w:pPr>
      <w:r>
        <w:br w:type="page"/>
      </w:r>
    </w:p>
    <w:p w14:paraId="5E2E1503" w14:textId="5CA96EEC" w:rsidR="009555C8" w:rsidRDefault="009555C8" w:rsidP="002D0CE8">
      <w:pPr>
        <w:pStyle w:val="Heading1"/>
        <w:spacing w:before="0"/>
      </w:pPr>
      <w:bookmarkStart w:id="106" w:name="_Toc536717947"/>
      <w:bookmarkStart w:id="107" w:name="_Toc31701975"/>
      <w:r>
        <w:t xml:space="preserve">Chapter </w:t>
      </w:r>
      <w:r w:rsidR="001B4926">
        <w:t>4</w:t>
      </w:r>
      <w:r>
        <w:t>.</w:t>
      </w:r>
      <w:r w:rsidR="00C22D18">
        <w:t xml:space="preserve"> Findings and</w:t>
      </w:r>
      <w:bookmarkEnd w:id="106"/>
      <w:r w:rsidR="00C22D18">
        <w:t xml:space="preserve"> </w:t>
      </w:r>
      <w:r w:rsidR="00444629">
        <w:t>A</w:t>
      </w:r>
      <w:r w:rsidR="00056A54">
        <w:t>nalysis</w:t>
      </w:r>
      <w:bookmarkEnd w:id="107"/>
    </w:p>
    <w:p w14:paraId="28E8F5CC" w14:textId="79EF1ABA" w:rsidR="009555C8" w:rsidRDefault="009555C8" w:rsidP="002D0CE8">
      <w:pPr>
        <w:pStyle w:val="Heading2"/>
        <w:spacing w:before="0"/>
      </w:pPr>
      <w:bookmarkStart w:id="108" w:name="_Toc536717948"/>
      <w:bookmarkStart w:id="109" w:name="_Toc31701976"/>
      <w:r>
        <w:t>Introduction</w:t>
      </w:r>
      <w:bookmarkEnd w:id="108"/>
      <w:bookmarkEnd w:id="109"/>
    </w:p>
    <w:p w14:paraId="00EF2374" w14:textId="7BC91937" w:rsidR="00134A14" w:rsidRDefault="00D1409E" w:rsidP="009555C8">
      <w:pPr>
        <w:spacing w:before="120" w:after="120" w:line="360" w:lineRule="auto"/>
        <w:rPr>
          <w:sz w:val="24"/>
          <w:szCs w:val="24"/>
        </w:rPr>
      </w:pPr>
      <w:r>
        <w:rPr>
          <w:sz w:val="24"/>
          <w:szCs w:val="24"/>
        </w:rPr>
        <w:t xml:space="preserve">This chapter presents an analysis of the data. To recap, I </w:t>
      </w:r>
      <w:r w:rsidR="001B01AE">
        <w:rPr>
          <w:sz w:val="24"/>
          <w:szCs w:val="24"/>
        </w:rPr>
        <w:t>purposefully</w:t>
      </w:r>
      <w:r>
        <w:rPr>
          <w:sz w:val="24"/>
          <w:szCs w:val="24"/>
        </w:rPr>
        <w:t xml:space="preserve"> sampled ten academic STEMM departments from across</w:t>
      </w:r>
      <w:r w:rsidR="00123078">
        <w:rPr>
          <w:sz w:val="24"/>
          <w:szCs w:val="24"/>
        </w:rPr>
        <w:t xml:space="preserve"> nine</w:t>
      </w:r>
      <w:r>
        <w:rPr>
          <w:sz w:val="24"/>
          <w:szCs w:val="24"/>
        </w:rPr>
        <w:t xml:space="preserve"> UK </w:t>
      </w:r>
      <w:r w:rsidR="001B01AE">
        <w:rPr>
          <w:sz w:val="24"/>
          <w:szCs w:val="24"/>
        </w:rPr>
        <w:t>universities</w:t>
      </w:r>
      <w:r>
        <w:rPr>
          <w:sz w:val="24"/>
          <w:szCs w:val="24"/>
        </w:rPr>
        <w:t xml:space="preserve"> to achieve variation</w:t>
      </w:r>
      <w:r w:rsidR="001B01AE">
        <w:rPr>
          <w:sz w:val="24"/>
          <w:szCs w:val="24"/>
        </w:rPr>
        <w:t xml:space="preserve"> by epistemic and institutional context. </w:t>
      </w:r>
      <w:r w:rsidR="00B7068F">
        <w:rPr>
          <w:sz w:val="24"/>
          <w:szCs w:val="24"/>
        </w:rPr>
        <w:t xml:space="preserve">Here, </w:t>
      </w:r>
      <w:r w:rsidR="00AE422D">
        <w:rPr>
          <w:sz w:val="24"/>
          <w:szCs w:val="24"/>
        </w:rPr>
        <w:t>‘</w:t>
      </w:r>
      <w:r w:rsidR="00B7068F">
        <w:rPr>
          <w:sz w:val="24"/>
          <w:szCs w:val="24"/>
        </w:rPr>
        <w:t>epistemic context</w:t>
      </w:r>
      <w:r w:rsidR="00AE422D">
        <w:rPr>
          <w:sz w:val="24"/>
          <w:szCs w:val="24"/>
        </w:rPr>
        <w:t>’</w:t>
      </w:r>
      <w:r w:rsidR="00B7068F">
        <w:rPr>
          <w:sz w:val="24"/>
          <w:szCs w:val="24"/>
        </w:rPr>
        <w:t xml:space="preserve"> refers to the</w:t>
      </w:r>
      <w:r w:rsidR="001B01AE">
        <w:rPr>
          <w:sz w:val="24"/>
          <w:szCs w:val="24"/>
        </w:rPr>
        <w:t xml:space="preserve"> </w:t>
      </w:r>
      <w:r>
        <w:rPr>
          <w:sz w:val="24"/>
          <w:szCs w:val="24"/>
        </w:rPr>
        <w:t>branch of science (life, natural, formal)</w:t>
      </w:r>
      <w:r w:rsidR="001B01AE">
        <w:rPr>
          <w:sz w:val="24"/>
          <w:szCs w:val="24"/>
        </w:rPr>
        <w:t xml:space="preserve"> and</w:t>
      </w:r>
      <w:r>
        <w:rPr>
          <w:sz w:val="24"/>
          <w:szCs w:val="24"/>
        </w:rPr>
        <w:t xml:space="preserve"> orientation of discipline (basic, applied)</w:t>
      </w:r>
      <w:r w:rsidR="001B01AE">
        <w:rPr>
          <w:sz w:val="24"/>
          <w:szCs w:val="24"/>
        </w:rPr>
        <w:t xml:space="preserve">, while </w:t>
      </w:r>
      <w:r w:rsidR="00AE422D">
        <w:rPr>
          <w:sz w:val="24"/>
          <w:szCs w:val="24"/>
        </w:rPr>
        <w:t>‘</w:t>
      </w:r>
      <w:r w:rsidR="001B01AE">
        <w:rPr>
          <w:sz w:val="24"/>
          <w:szCs w:val="24"/>
        </w:rPr>
        <w:t>institutional context</w:t>
      </w:r>
      <w:r w:rsidR="00AE422D">
        <w:rPr>
          <w:sz w:val="24"/>
          <w:szCs w:val="24"/>
        </w:rPr>
        <w:t>’</w:t>
      </w:r>
      <w:r w:rsidR="001B01AE">
        <w:rPr>
          <w:sz w:val="24"/>
          <w:szCs w:val="24"/>
        </w:rPr>
        <w:t xml:space="preserve"> </w:t>
      </w:r>
      <w:r w:rsidR="00B7068F">
        <w:rPr>
          <w:sz w:val="24"/>
          <w:szCs w:val="24"/>
        </w:rPr>
        <w:t>refers to</w:t>
      </w:r>
      <w:r>
        <w:rPr>
          <w:sz w:val="24"/>
          <w:szCs w:val="24"/>
        </w:rPr>
        <w:t xml:space="preserve"> </w:t>
      </w:r>
      <w:r w:rsidR="001B01AE">
        <w:rPr>
          <w:sz w:val="24"/>
          <w:szCs w:val="24"/>
        </w:rPr>
        <w:t>the</w:t>
      </w:r>
      <w:r w:rsidR="00B7068F">
        <w:rPr>
          <w:sz w:val="24"/>
          <w:szCs w:val="24"/>
        </w:rPr>
        <w:t xml:space="preserve"> type of </w:t>
      </w:r>
      <w:r w:rsidR="001B01AE">
        <w:rPr>
          <w:sz w:val="24"/>
          <w:szCs w:val="24"/>
        </w:rPr>
        <w:t>university</w:t>
      </w:r>
      <w:r w:rsidR="00772076">
        <w:rPr>
          <w:sz w:val="24"/>
          <w:szCs w:val="24"/>
        </w:rPr>
        <w:t xml:space="preserve"> (Boliver, 2015)</w:t>
      </w:r>
      <w:r w:rsidR="001B01AE">
        <w:rPr>
          <w:sz w:val="24"/>
          <w:szCs w:val="24"/>
        </w:rPr>
        <w:t xml:space="preserve"> and </w:t>
      </w:r>
      <w:r w:rsidR="00772076">
        <w:rPr>
          <w:sz w:val="24"/>
          <w:szCs w:val="24"/>
        </w:rPr>
        <w:t xml:space="preserve">departmental rating (in </w:t>
      </w:r>
      <w:r w:rsidR="00772076" w:rsidRPr="005D6641">
        <w:rPr>
          <w:sz w:val="24"/>
          <w:szCs w:val="24"/>
        </w:rPr>
        <w:t>REF2014</w:t>
      </w:r>
      <w:r w:rsidR="0026614F" w:rsidRPr="005D6641">
        <w:rPr>
          <w:sz w:val="24"/>
          <w:szCs w:val="24"/>
        </w:rPr>
        <w:t>)</w:t>
      </w:r>
      <w:r w:rsidRPr="005D6641">
        <w:rPr>
          <w:sz w:val="24"/>
          <w:szCs w:val="24"/>
        </w:rPr>
        <w:t xml:space="preserve">. </w:t>
      </w:r>
      <w:r w:rsidR="00F7151B" w:rsidRPr="005D6641">
        <w:rPr>
          <w:sz w:val="24"/>
          <w:szCs w:val="24"/>
        </w:rPr>
        <w:t>From these ten departments, I selected for analysis</w:t>
      </w:r>
      <w:r w:rsidR="00F57CD6" w:rsidRPr="005D6641">
        <w:rPr>
          <w:sz w:val="24"/>
          <w:szCs w:val="24"/>
        </w:rPr>
        <w:t xml:space="preserve"> </w:t>
      </w:r>
      <w:r w:rsidR="00FE55A3" w:rsidRPr="005D6641">
        <w:rPr>
          <w:sz w:val="24"/>
          <w:szCs w:val="24"/>
        </w:rPr>
        <w:t xml:space="preserve">nineteen </w:t>
      </w:r>
      <w:r w:rsidR="00F57CD6" w:rsidRPr="005D6641">
        <w:rPr>
          <w:sz w:val="24"/>
          <w:szCs w:val="24"/>
        </w:rPr>
        <w:t xml:space="preserve">bodies of research (BoRs) which contributed to significant impact, as recognised in the results of REF2014. </w:t>
      </w:r>
    </w:p>
    <w:p w14:paraId="6CD9526E" w14:textId="33DC5949" w:rsidR="00726D03" w:rsidRDefault="00726D03" w:rsidP="009555C8">
      <w:pPr>
        <w:spacing w:before="120" w:after="120" w:line="360" w:lineRule="auto"/>
        <w:rPr>
          <w:sz w:val="24"/>
          <w:szCs w:val="24"/>
        </w:rPr>
      </w:pPr>
      <w:r>
        <w:rPr>
          <w:sz w:val="24"/>
          <w:szCs w:val="24"/>
        </w:rPr>
        <w:t xml:space="preserve">The chapter is broken down into three significant sections. </w:t>
      </w:r>
      <w:r w:rsidR="0002125A">
        <w:rPr>
          <w:i/>
          <w:iCs/>
          <w:sz w:val="24"/>
          <w:szCs w:val="24"/>
        </w:rPr>
        <w:t xml:space="preserve">Section one </w:t>
      </w:r>
      <w:r w:rsidR="0002125A">
        <w:rPr>
          <w:sz w:val="24"/>
          <w:szCs w:val="24"/>
        </w:rPr>
        <w:t>(‘Boundaries and boundary transactions</w:t>
      </w:r>
      <w:r w:rsidR="000B131C">
        <w:rPr>
          <w:sz w:val="24"/>
          <w:szCs w:val="24"/>
        </w:rPr>
        <w:t xml:space="preserve"> in the sampled research</w:t>
      </w:r>
      <w:r w:rsidR="0002125A">
        <w:rPr>
          <w:sz w:val="24"/>
          <w:szCs w:val="24"/>
        </w:rPr>
        <w:t>’)</w:t>
      </w:r>
      <w:r>
        <w:rPr>
          <w:i/>
          <w:iCs/>
          <w:sz w:val="24"/>
          <w:szCs w:val="24"/>
        </w:rPr>
        <w:t xml:space="preserve"> </w:t>
      </w:r>
      <w:r>
        <w:rPr>
          <w:sz w:val="24"/>
          <w:szCs w:val="24"/>
        </w:rPr>
        <w:t xml:space="preserve">starts by presenting aggregate-level descriptive findings </w:t>
      </w:r>
      <w:r w:rsidR="00A934D1">
        <w:rPr>
          <w:sz w:val="24"/>
          <w:szCs w:val="24"/>
        </w:rPr>
        <w:t>addressing</w:t>
      </w:r>
      <w:r>
        <w:rPr>
          <w:sz w:val="24"/>
          <w:szCs w:val="24"/>
        </w:rPr>
        <w:t xml:space="preserve"> whether the sampled research was found, on the whole, to tend towards </w:t>
      </w:r>
      <w:r w:rsidR="005F0A0A">
        <w:rPr>
          <w:sz w:val="24"/>
          <w:szCs w:val="24"/>
        </w:rPr>
        <w:t xml:space="preserve">the reproduction of academic boundaries or to its potential weakening. </w:t>
      </w:r>
      <w:r w:rsidR="00A934D1">
        <w:rPr>
          <w:sz w:val="24"/>
          <w:szCs w:val="24"/>
        </w:rPr>
        <w:t xml:space="preserve">It also goes into more fine-grained detail by showing which kinds of research attributes/activities tend to be associated with reinforcing academic boundaries and which with crossing and potentially weakening them. It then breaks these results down by institutional and epistemic contexts such as prestige of department and branch of science. These sub-sections, then, highlight what can be </w:t>
      </w:r>
      <w:r w:rsidR="0002125A">
        <w:rPr>
          <w:sz w:val="24"/>
          <w:szCs w:val="24"/>
        </w:rPr>
        <w:t xml:space="preserve">gleaned from </w:t>
      </w:r>
      <w:r w:rsidR="00A934D1">
        <w:rPr>
          <w:sz w:val="24"/>
          <w:szCs w:val="24"/>
        </w:rPr>
        <w:t>descriptive statistical analysis of</w:t>
      </w:r>
      <w:r w:rsidR="0002125A">
        <w:rPr>
          <w:sz w:val="24"/>
          <w:szCs w:val="24"/>
        </w:rPr>
        <w:t xml:space="preserve"> the</w:t>
      </w:r>
      <w:r w:rsidR="00A934D1">
        <w:rPr>
          <w:sz w:val="24"/>
          <w:szCs w:val="24"/>
        </w:rPr>
        <w:t xml:space="preserve"> </w:t>
      </w:r>
      <w:r w:rsidR="0002125A">
        <w:rPr>
          <w:sz w:val="24"/>
          <w:szCs w:val="24"/>
        </w:rPr>
        <w:t xml:space="preserve">data generated from having plotted the n=19 bodies of research (BoRs) against the typology which, adapted from McNie et al. (2016), provided me with a tool for quantifying my interpretations of the ‘boundedness’ (see the </w:t>
      </w:r>
      <w:r w:rsidR="00252938">
        <w:rPr>
          <w:sz w:val="24"/>
          <w:szCs w:val="24"/>
        </w:rPr>
        <w:t>‘</w:t>
      </w:r>
      <w:r w:rsidR="0002125A">
        <w:rPr>
          <w:sz w:val="24"/>
          <w:szCs w:val="24"/>
        </w:rPr>
        <w:t>Analytical framework</w:t>
      </w:r>
      <w:r w:rsidR="00252938">
        <w:rPr>
          <w:sz w:val="24"/>
          <w:szCs w:val="24"/>
        </w:rPr>
        <w:t>’</w:t>
      </w:r>
      <w:r w:rsidR="0002125A">
        <w:rPr>
          <w:sz w:val="24"/>
          <w:szCs w:val="24"/>
        </w:rPr>
        <w:t xml:space="preserve"> </w:t>
      </w:r>
      <w:r w:rsidR="00252938">
        <w:rPr>
          <w:sz w:val="24"/>
          <w:szCs w:val="24"/>
        </w:rPr>
        <w:t>in</w:t>
      </w:r>
      <w:r w:rsidR="0002125A">
        <w:rPr>
          <w:sz w:val="24"/>
          <w:szCs w:val="24"/>
        </w:rPr>
        <w:t xml:space="preserve"> Chapter </w:t>
      </w:r>
      <w:r w:rsidR="00CC139D">
        <w:rPr>
          <w:sz w:val="24"/>
          <w:szCs w:val="24"/>
        </w:rPr>
        <w:t xml:space="preserve">2 and </w:t>
      </w:r>
      <w:r w:rsidR="00252938">
        <w:rPr>
          <w:sz w:val="24"/>
          <w:szCs w:val="24"/>
        </w:rPr>
        <w:t>‘Analytical procedures’ in</w:t>
      </w:r>
      <w:r w:rsidR="00DA21B5">
        <w:rPr>
          <w:sz w:val="24"/>
          <w:szCs w:val="24"/>
        </w:rPr>
        <w:t xml:space="preserve"> Chapter 2</w:t>
      </w:r>
      <w:r w:rsidR="0002125A">
        <w:rPr>
          <w:sz w:val="24"/>
          <w:szCs w:val="24"/>
        </w:rPr>
        <w:t xml:space="preserve"> for details)</w:t>
      </w:r>
      <w:r w:rsidR="000B131C">
        <w:rPr>
          <w:sz w:val="24"/>
          <w:szCs w:val="24"/>
        </w:rPr>
        <w:t xml:space="preserve"> of the BoRs, which I took to be an indicator of the extent to which the sampled research was reproducing or potentially weakening academic boundaries</w:t>
      </w:r>
      <w:r w:rsidR="0002125A">
        <w:rPr>
          <w:sz w:val="24"/>
          <w:szCs w:val="24"/>
        </w:rPr>
        <w:t>.</w:t>
      </w:r>
      <w:r w:rsidR="000B131C">
        <w:rPr>
          <w:sz w:val="24"/>
          <w:szCs w:val="24"/>
        </w:rPr>
        <w:t xml:space="preserve"> </w:t>
      </w:r>
      <w:r w:rsidR="000B131C">
        <w:rPr>
          <w:i/>
          <w:iCs/>
          <w:sz w:val="24"/>
          <w:szCs w:val="24"/>
        </w:rPr>
        <w:t>Section one</w:t>
      </w:r>
      <w:r w:rsidR="000B131C">
        <w:rPr>
          <w:sz w:val="24"/>
          <w:szCs w:val="24"/>
        </w:rPr>
        <w:t xml:space="preserve"> then develops</w:t>
      </w:r>
      <w:r w:rsidR="00A934D1">
        <w:rPr>
          <w:sz w:val="24"/>
          <w:szCs w:val="24"/>
        </w:rPr>
        <w:t xml:space="preserve"> this analysis by presenting </w:t>
      </w:r>
      <w:r w:rsidR="000B131C">
        <w:rPr>
          <w:sz w:val="24"/>
          <w:szCs w:val="24"/>
        </w:rPr>
        <w:t xml:space="preserve">quantitative data about the role of boundary transactions in the complex </w:t>
      </w:r>
      <w:r w:rsidR="00D02403">
        <w:rPr>
          <w:sz w:val="24"/>
          <w:szCs w:val="24"/>
        </w:rPr>
        <w:t xml:space="preserve">process of reinforcing and crossing academic boundaries. This shows that boundary transactions can act as mechanisms in both directions (reproduction and weakening), sometimes simultaneously, and highlights the theoretical point that boundary-crossing is at once a necessary part of the process of reproducing boundaries </w:t>
      </w:r>
      <w:r w:rsidR="00D02403">
        <w:rPr>
          <w:i/>
          <w:iCs/>
          <w:sz w:val="24"/>
          <w:szCs w:val="24"/>
        </w:rPr>
        <w:t xml:space="preserve">and </w:t>
      </w:r>
      <w:r w:rsidR="00D02403">
        <w:rPr>
          <w:sz w:val="24"/>
          <w:szCs w:val="24"/>
        </w:rPr>
        <w:t>is a major mechanism through which boundaries may be weakened.</w:t>
      </w:r>
    </w:p>
    <w:p w14:paraId="5F3EC509" w14:textId="2A0D8D7B" w:rsidR="002C1138" w:rsidRDefault="00D02403" w:rsidP="00D02403">
      <w:pPr>
        <w:spacing w:before="120" w:after="120" w:line="360" w:lineRule="auto"/>
        <w:rPr>
          <w:sz w:val="24"/>
          <w:szCs w:val="24"/>
        </w:rPr>
      </w:pPr>
      <w:r>
        <w:rPr>
          <w:i/>
          <w:iCs/>
          <w:sz w:val="24"/>
          <w:szCs w:val="24"/>
        </w:rPr>
        <w:t>Section two</w:t>
      </w:r>
      <w:r>
        <w:rPr>
          <w:sz w:val="24"/>
          <w:szCs w:val="24"/>
        </w:rPr>
        <w:t xml:space="preserve"> (‘In-depth illustrative analysis’) of this chapter provides </w:t>
      </w:r>
      <w:r w:rsidR="003658EE">
        <w:rPr>
          <w:sz w:val="24"/>
          <w:szCs w:val="24"/>
        </w:rPr>
        <w:t xml:space="preserve">an extended, in-depth analysis of </w:t>
      </w:r>
      <w:r w:rsidR="003658EE">
        <w:rPr>
          <w:i/>
          <w:sz w:val="24"/>
          <w:szCs w:val="24"/>
        </w:rPr>
        <w:t xml:space="preserve">three </w:t>
      </w:r>
      <w:r w:rsidR="003658EE">
        <w:rPr>
          <w:sz w:val="24"/>
          <w:szCs w:val="24"/>
        </w:rPr>
        <w:t xml:space="preserve">of the </w:t>
      </w:r>
      <w:r>
        <w:rPr>
          <w:sz w:val="24"/>
          <w:szCs w:val="24"/>
        </w:rPr>
        <w:t xml:space="preserve">n=19 </w:t>
      </w:r>
      <w:r w:rsidR="003658EE">
        <w:rPr>
          <w:sz w:val="24"/>
          <w:szCs w:val="24"/>
        </w:rPr>
        <w:t xml:space="preserve">BoRs on which I conducted the analysis. This serves a few purposes. </w:t>
      </w:r>
      <w:r w:rsidR="00733198">
        <w:rPr>
          <w:sz w:val="24"/>
          <w:szCs w:val="24"/>
        </w:rPr>
        <w:t>It</w:t>
      </w:r>
      <w:r w:rsidR="003658EE">
        <w:rPr>
          <w:sz w:val="24"/>
          <w:szCs w:val="24"/>
        </w:rPr>
        <w:t xml:space="preserve"> gives the reader an in-depth insight into the processes through </w:t>
      </w:r>
      <w:r w:rsidR="00FE113B">
        <w:rPr>
          <w:sz w:val="24"/>
          <w:szCs w:val="24"/>
        </w:rPr>
        <w:t xml:space="preserve">which I read, interpreted and analysed </w:t>
      </w:r>
      <w:r w:rsidR="008273E7">
        <w:rPr>
          <w:sz w:val="24"/>
          <w:szCs w:val="24"/>
        </w:rPr>
        <w:t xml:space="preserve">my data, which primarily consisted of </w:t>
      </w:r>
      <w:r w:rsidR="00016CFE">
        <w:rPr>
          <w:sz w:val="24"/>
          <w:szCs w:val="24"/>
        </w:rPr>
        <w:t>~</w:t>
      </w:r>
      <w:r w:rsidR="008273E7">
        <w:rPr>
          <w:sz w:val="24"/>
          <w:szCs w:val="24"/>
        </w:rPr>
        <w:t xml:space="preserve">350 documentary materials and webpages and was supplemented by ten in-depth interviews with STEMM academics. </w:t>
      </w:r>
      <w:r w:rsidR="00733198">
        <w:rPr>
          <w:sz w:val="24"/>
          <w:szCs w:val="24"/>
        </w:rPr>
        <w:t xml:space="preserve">More specifically, it explains and justifies my decisions </w:t>
      </w:r>
      <w:r w:rsidR="00071E87">
        <w:rPr>
          <w:sz w:val="24"/>
          <w:szCs w:val="24"/>
        </w:rPr>
        <w:t xml:space="preserve">associated with coding/plotting these BoRs against the typology. This is important, since, when I go into detail about how the typological data varied by institutional and epistemic context, this analysis will mainly only be able to focus on </w:t>
      </w:r>
      <w:r w:rsidR="00071E87">
        <w:rPr>
          <w:i/>
          <w:sz w:val="24"/>
          <w:szCs w:val="24"/>
        </w:rPr>
        <w:t xml:space="preserve">what </w:t>
      </w:r>
      <w:r w:rsidR="00071E87">
        <w:rPr>
          <w:sz w:val="24"/>
          <w:szCs w:val="24"/>
        </w:rPr>
        <w:t xml:space="preserve">was found, rather than </w:t>
      </w:r>
      <w:r w:rsidR="00071E87">
        <w:rPr>
          <w:i/>
          <w:sz w:val="24"/>
          <w:szCs w:val="24"/>
        </w:rPr>
        <w:t xml:space="preserve">how </w:t>
      </w:r>
      <w:r w:rsidR="00071E87">
        <w:rPr>
          <w:sz w:val="24"/>
          <w:szCs w:val="24"/>
        </w:rPr>
        <w:t>it was found. The three illustrations therefore serve to make transparent what would otherwise be obscured. T</w:t>
      </w:r>
      <w:r w:rsidR="002C1138">
        <w:rPr>
          <w:sz w:val="24"/>
          <w:szCs w:val="24"/>
        </w:rPr>
        <w:t xml:space="preserve">hey also allow me to start to draw out broader interpretations and arguments about the questions of how boundary-crossing interactions impact the reproduction of academic boundaries, and the role that different aspects of the research process have in the shaping and reshaping of academic boundaries. </w:t>
      </w:r>
      <w:r w:rsidR="00071E87">
        <w:rPr>
          <w:sz w:val="24"/>
          <w:szCs w:val="24"/>
        </w:rPr>
        <w:t xml:space="preserve">For example, they allow me to show </w:t>
      </w:r>
      <w:r w:rsidR="004D7A1A">
        <w:rPr>
          <w:sz w:val="24"/>
          <w:szCs w:val="24"/>
        </w:rPr>
        <w:t xml:space="preserve">in qualitative detail </w:t>
      </w:r>
      <w:r w:rsidR="00071E87">
        <w:rPr>
          <w:sz w:val="24"/>
          <w:szCs w:val="24"/>
        </w:rPr>
        <w:t>how the five forms of ‘boundary-transaction’ can potentially operate to weaken or to reproduce academic boundarie</w:t>
      </w:r>
      <w:r w:rsidR="00674B03">
        <w:rPr>
          <w:sz w:val="24"/>
          <w:szCs w:val="24"/>
        </w:rPr>
        <w:t>s</w:t>
      </w:r>
      <w:r w:rsidR="006A622F">
        <w:rPr>
          <w:sz w:val="24"/>
          <w:szCs w:val="24"/>
        </w:rPr>
        <w:t xml:space="preserve">. </w:t>
      </w:r>
    </w:p>
    <w:p w14:paraId="6F2C0911" w14:textId="77777777" w:rsidR="009C0E30" w:rsidRDefault="00512B59" w:rsidP="004C263B">
      <w:pPr>
        <w:spacing w:before="120" w:after="120" w:line="360" w:lineRule="auto"/>
        <w:rPr>
          <w:sz w:val="24"/>
          <w:szCs w:val="24"/>
        </w:rPr>
      </w:pPr>
      <w:r>
        <w:rPr>
          <w:sz w:val="24"/>
          <w:szCs w:val="24"/>
        </w:rPr>
        <w:t xml:space="preserve">In </w:t>
      </w:r>
      <w:r w:rsidR="00DE648C">
        <w:rPr>
          <w:i/>
          <w:iCs/>
          <w:sz w:val="24"/>
          <w:szCs w:val="24"/>
        </w:rPr>
        <w:t xml:space="preserve">section three </w:t>
      </w:r>
      <w:r w:rsidR="00DE648C">
        <w:rPr>
          <w:sz w:val="24"/>
          <w:szCs w:val="24"/>
        </w:rPr>
        <w:t>(‘Towards an explanatory analysis’)</w:t>
      </w:r>
      <w:r>
        <w:rPr>
          <w:sz w:val="24"/>
          <w:szCs w:val="24"/>
        </w:rPr>
        <w:t>, I go into further detail about each of the key</w:t>
      </w:r>
      <w:r w:rsidR="00912F9F">
        <w:rPr>
          <w:sz w:val="24"/>
          <w:szCs w:val="24"/>
        </w:rPr>
        <w:t xml:space="preserve"> contextual</w:t>
      </w:r>
      <w:r>
        <w:rPr>
          <w:sz w:val="24"/>
          <w:szCs w:val="24"/>
        </w:rPr>
        <w:t xml:space="preserve"> dimensions </w:t>
      </w:r>
      <w:r w:rsidR="00912F9F">
        <w:rPr>
          <w:sz w:val="24"/>
          <w:szCs w:val="24"/>
        </w:rPr>
        <w:t xml:space="preserve">of interest – ‘departmental </w:t>
      </w:r>
      <w:r w:rsidR="00953E30">
        <w:rPr>
          <w:sz w:val="24"/>
          <w:szCs w:val="24"/>
        </w:rPr>
        <w:t>status</w:t>
      </w:r>
      <w:r w:rsidR="00912F9F">
        <w:rPr>
          <w:sz w:val="24"/>
          <w:szCs w:val="24"/>
        </w:rPr>
        <w:t>’, ‘branch of science’ and ‘orientation of the discipline’</w:t>
      </w:r>
      <w:r>
        <w:rPr>
          <w:sz w:val="24"/>
          <w:szCs w:val="24"/>
        </w:rPr>
        <w:t xml:space="preserve">. </w:t>
      </w:r>
      <w:r w:rsidR="00C01C83">
        <w:rPr>
          <w:sz w:val="24"/>
          <w:szCs w:val="24"/>
        </w:rPr>
        <w:t xml:space="preserve">I draw out variations in the boundary transactions and overall manner and extent of boundary crossing </w:t>
      </w:r>
      <w:r w:rsidR="002C5D66">
        <w:rPr>
          <w:sz w:val="24"/>
          <w:szCs w:val="24"/>
        </w:rPr>
        <w:t>amongst</w:t>
      </w:r>
      <w:r w:rsidR="00C01C83">
        <w:rPr>
          <w:sz w:val="24"/>
          <w:szCs w:val="24"/>
        </w:rPr>
        <w:t xml:space="preserve"> these dimensions</w:t>
      </w:r>
      <w:r w:rsidR="000A14FB">
        <w:rPr>
          <w:sz w:val="24"/>
          <w:szCs w:val="24"/>
        </w:rPr>
        <w:t>. This involves analysis of the frequency of boundary transactions and, in particular, analysis of the variation across these dimensions in the quantitative data generated by the typolo</w:t>
      </w:r>
      <w:r w:rsidR="003C1AF3">
        <w:rPr>
          <w:sz w:val="24"/>
          <w:szCs w:val="24"/>
        </w:rPr>
        <w:t xml:space="preserve">gy analysis. </w:t>
      </w:r>
      <w:r w:rsidR="00F535F7">
        <w:rPr>
          <w:sz w:val="24"/>
          <w:szCs w:val="24"/>
        </w:rPr>
        <w:t>I also draw heavily</w:t>
      </w:r>
      <w:r w:rsidR="00820380">
        <w:rPr>
          <w:sz w:val="24"/>
          <w:szCs w:val="24"/>
        </w:rPr>
        <w:t xml:space="preserve"> from</w:t>
      </w:r>
      <w:r w:rsidR="009A796D">
        <w:rPr>
          <w:sz w:val="24"/>
          <w:szCs w:val="24"/>
        </w:rPr>
        <w:t xml:space="preserve"> the qualitative interview data to provide further insight into the underpinning causes of </w:t>
      </w:r>
      <w:r w:rsidR="004E3D46">
        <w:rPr>
          <w:sz w:val="24"/>
          <w:szCs w:val="24"/>
        </w:rPr>
        <w:t xml:space="preserve">the observed variations. </w:t>
      </w:r>
      <w:r w:rsidR="00635D9C">
        <w:rPr>
          <w:sz w:val="24"/>
          <w:szCs w:val="24"/>
        </w:rPr>
        <w:t xml:space="preserve">The analysis is geared towards positing explanations for the observed variations. </w:t>
      </w:r>
      <w:r w:rsidR="007A02D1">
        <w:rPr>
          <w:i/>
          <w:iCs/>
          <w:sz w:val="24"/>
          <w:szCs w:val="24"/>
        </w:rPr>
        <w:t>Section three</w:t>
      </w:r>
      <w:r w:rsidR="007A02D1">
        <w:rPr>
          <w:sz w:val="24"/>
          <w:szCs w:val="24"/>
        </w:rPr>
        <w:t xml:space="preserve"> posits</w:t>
      </w:r>
      <w:r w:rsidR="00635D9C">
        <w:rPr>
          <w:sz w:val="24"/>
          <w:szCs w:val="24"/>
        </w:rPr>
        <w:t xml:space="preserve"> the following three broad </w:t>
      </w:r>
      <w:r w:rsidR="008022F9">
        <w:rPr>
          <w:sz w:val="24"/>
          <w:szCs w:val="24"/>
        </w:rPr>
        <w:t>elements that explain both the overall experience of academic boundaries and boundary transactions of the researchers in my sample, as well as variations within them</w:t>
      </w:r>
      <w:r w:rsidR="0018330E">
        <w:rPr>
          <w:sz w:val="24"/>
          <w:szCs w:val="24"/>
        </w:rPr>
        <w:t>.</w:t>
      </w:r>
      <w:r w:rsidR="007A02D1">
        <w:rPr>
          <w:sz w:val="24"/>
          <w:szCs w:val="24"/>
        </w:rPr>
        <w:t xml:space="preserve"> </w:t>
      </w:r>
      <w:r w:rsidR="008022F9" w:rsidRPr="007A02D1">
        <w:rPr>
          <w:i/>
          <w:iCs/>
          <w:sz w:val="24"/>
          <w:szCs w:val="24"/>
        </w:rPr>
        <w:t>First</w:t>
      </w:r>
      <w:r w:rsidR="008022F9">
        <w:rPr>
          <w:sz w:val="24"/>
          <w:szCs w:val="24"/>
        </w:rPr>
        <w:t xml:space="preserve">, a key factor in influencing whether the boundary transactions associated with ‘impactful’ academic research </w:t>
      </w:r>
      <w:r w:rsidR="003C1C70">
        <w:rPr>
          <w:sz w:val="24"/>
          <w:szCs w:val="24"/>
        </w:rPr>
        <w:t>is the prior power held by the academic unit (i.e.</w:t>
      </w:r>
      <w:r w:rsidR="000435C0">
        <w:rPr>
          <w:sz w:val="24"/>
          <w:szCs w:val="24"/>
        </w:rPr>
        <w:t xml:space="preserve"> the</w:t>
      </w:r>
      <w:r w:rsidR="003C1C70">
        <w:rPr>
          <w:sz w:val="24"/>
          <w:szCs w:val="24"/>
        </w:rPr>
        <w:t xml:space="preserve"> individual, research centre, department, institution). </w:t>
      </w:r>
      <w:r w:rsidR="00523BA8">
        <w:rPr>
          <w:sz w:val="24"/>
          <w:szCs w:val="24"/>
        </w:rPr>
        <w:t xml:space="preserve">This manifests most clearly when comparing the results in departments with differing ‘statuses’ or ‘reputations’, but I argue that it has more general implications. </w:t>
      </w:r>
    </w:p>
    <w:p w14:paraId="43740023" w14:textId="3C6C8CFB" w:rsidR="004B3FE1" w:rsidRDefault="00523BA8" w:rsidP="004C263B">
      <w:pPr>
        <w:spacing w:before="120" w:after="120" w:line="360" w:lineRule="auto"/>
        <w:rPr>
          <w:sz w:val="24"/>
          <w:szCs w:val="24"/>
        </w:rPr>
      </w:pPr>
      <w:r w:rsidRPr="007A02D1">
        <w:rPr>
          <w:i/>
          <w:iCs/>
          <w:sz w:val="24"/>
          <w:szCs w:val="24"/>
        </w:rPr>
        <w:t>A second</w:t>
      </w:r>
      <w:r>
        <w:rPr>
          <w:sz w:val="24"/>
          <w:szCs w:val="24"/>
        </w:rPr>
        <w:t xml:space="preserve"> key factor </w:t>
      </w:r>
      <w:r w:rsidR="007A02D1">
        <w:rPr>
          <w:sz w:val="24"/>
          <w:szCs w:val="24"/>
        </w:rPr>
        <w:t xml:space="preserve">revealed </w:t>
      </w:r>
      <w:r>
        <w:rPr>
          <w:sz w:val="24"/>
          <w:szCs w:val="24"/>
        </w:rPr>
        <w:t>relates to wh</w:t>
      </w:r>
      <w:r w:rsidR="00027EB2">
        <w:rPr>
          <w:sz w:val="24"/>
          <w:szCs w:val="24"/>
        </w:rPr>
        <w:t xml:space="preserve">at kinds of actors are interacted with in the process of ‘transacting’ across boundaries. In some cases, boundary transactions can be focused on non-academics who themselves have a relatively strong academic identity – for example, they have PhDs and have maintained strong links to academia, and their job is aided by staying in touch with, applying and occasionally collaborating on academic research. </w:t>
      </w:r>
      <w:r w:rsidR="004B3FE1">
        <w:rPr>
          <w:sz w:val="24"/>
          <w:szCs w:val="24"/>
        </w:rPr>
        <w:t>Such transactions pose far fewer challenges to boundaries and transaction</w:t>
      </w:r>
      <w:r w:rsidR="00AE462F">
        <w:rPr>
          <w:sz w:val="24"/>
          <w:szCs w:val="24"/>
        </w:rPr>
        <w:t>s</w:t>
      </w:r>
      <w:r w:rsidR="004B3FE1">
        <w:rPr>
          <w:sz w:val="24"/>
          <w:szCs w:val="24"/>
        </w:rPr>
        <w:t xml:space="preserve"> across them than cases where academics have to interact with non-experts. </w:t>
      </w:r>
      <w:r w:rsidR="00BA0417">
        <w:rPr>
          <w:sz w:val="24"/>
          <w:szCs w:val="24"/>
        </w:rPr>
        <w:t>Typically,</w:t>
      </w:r>
      <w:r w:rsidR="004B3FE1">
        <w:rPr>
          <w:sz w:val="24"/>
          <w:szCs w:val="24"/>
        </w:rPr>
        <w:t xml:space="preserve"> this involves interacting with policy actors and often others, since in most cases, issues of policy are also issues of contention between different groups, all of whom have a stake in the academic research and its interpretation. Such transactions encourage academics to develop a strong sense of academic identity, as this is crucial to maintain objectivity and legitimacy in such contested spaces. This factor plays out most strongly in the dimension of ‘branch of science’, where Formal scientists typically experience the former, more simple boundary transactions, and Life scientists the more complex transactions, and Natural scientists falling somewhere in the middle of these two extremes. </w:t>
      </w:r>
    </w:p>
    <w:p w14:paraId="2A458349" w14:textId="096BF99D" w:rsidR="00063361" w:rsidRPr="00E80847" w:rsidRDefault="004B3FE1" w:rsidP="00487E3D">
      <w:pPr>
        <w:spacing w:after="120" w:line="360" w:lineRule="auto"/>
        <w:rPr>
          <w:sz w:val="24"/>
          <w:szCs w:val="24"/>
        </w:rPr>
      </w:pPr>
      <w:r w:rsidRPr="009C0E30">
        <w:rPr>
          <w:i/>
          <w:iCs/>
          <w:sz w:val="24"/>
          <w:szCs w:val="24"/>
        </w:rPr>
        <w:t>The third</w:t>
      </w:r>
      <w:r>
        <w:rPr>
          <w:sz w:val="24"/>
          <w:szCs w:val="24"/>
        </w:rPr>
        <w:t xml:space="preserve"> main </w:t>
      </w:r>
      <w:r w:rsidR="009C0E30">
        <w:rPr>
          <w:sz w:val="24"/>
          <w:szCs w:val="24"/>
        </w:rPr>
        <w:t xml:space="preserve">factor </w:t>
      </w:r>
      <w:r>
        <w:rPr>
          <w:sz w:val="24"/>
          <w:szCs w:val="24"/>
        </w:rPr>
        <w:t>revealed relates to the way in which academic research intersects with broad systems of knowledge. I have identified three main systems of knowledg</w:t>
      </w:r>
      <w:r w:rsidR="008D41FA">
        <w:rPr>
          <w:sz w:val="24"/>
          <w:szCs w:val="24"/>
        </w:rPr>
        <w:t>e acting upon and influencing my sampled research</w:t>
      </w:r>
      <w:r>
        <w:rPr>
          <w:sz w:val="24"/>
          <w:szCs w:val="24"/>
        </w:rPr>
        <w:t xml:space="preserve">. </w:t>
      </w:r>
      <w:r w:rsidR="008D41FA" w:rsidRPr="00E80847">
        <w:rPr>
          <w:i/>
          <w:sz w:val="24"/>
          <w:szCs w:val="24"/>
        </w:rPr>
        <w:t>The first</w:t>
      </w:r>
      <w:r w:rsidRPr="00E80847">
        <w:rPr>
          <w:sz w:val="24"/>
          <w:szCs w:val="24"/>
        </w:rPr>
        <w:t xml:space="preserve"> is internal and relates to the drive within academia to bring all aspects of the natural world into the academic domain. </w:t>
      </w:r>
      <w:r w:rsidR="006232CD" w:rsidRPr="00E80847">
        <w:rPr>
          <w:sz w:val="24"/>
          <w:szCs w:val="24"/>
        </w:rPr>
        <w:t xml:space="preserve">This </w:t>
      </w:r>
      <w:r w:rsidR="00487E3D">
        <w:rPr>
          <w:sz w:val="24"/>
          <w:szCs w:val="24"/>
        </w:rPr>
        <w:t>promote</w:t>
      </w:r>
      <w:r w:rsidR="00487E3D" w:rsidRPr="00E80847">
        <w:rPr>
          <w:sz w:val="24"/>
          <w:szCs w:val="24"/>
        </w:rPr>
        <w:t xml:space="preserve">s </w:t>
      </w:r>
      <w:r w:rsidR="006232CD" w:rsidRPr="00E80847">
        <w:rPr>
          <w:sz w:val="24"/>
          <w:szCs w:val="24"/>
        </w:rPr>
        <w:t xml:space="preserve">a very ‘bounded’ mode of </w:t>
      </w:r>
      <w:r w:rsidR="00487E3D">
        <w:rPr>
          <w:sz w:val="24"/>
          <w:szCs w:val="24"/>
        </w:rPr>
        <w:t>researc</w:t>
      </w:r>
      <w:r w:rsidR="001169D6">
        <w:rPr>
          <w:sz w:val="24"/>
          <w:szCs w:val="24"/>
        </w:rPr>
        <w:t>h</w:t>
      </w:r>
      <w:r w:rsidR="006232CD" w:rsidRPr="00E80847">
        <w:rPr>
          <w:sz w:val="24"/>
          <w:szCs w:val="24"/>
        </w:rPr>
        <w:t xml:space="preserve">, and the norm is that boundary transactions take the form of traditional academic outputs such as journal articles. </w:t>
      </w:r>
      <w:r w:rsidR="00E80847" w:rsidRPr="00E80847">
        <w:rPr>
          <w:sz w:val="24"/>
          <w:szCs w:val="24"/>
        </w:rPr>
        <w:t>This first system of knowledge is mostly exemplified by the research from Basic/Applied disciplines</w:t>
      </w:r>
      <w:r w:rsidR="007311BD">
        <w:rPr>
          <w:sz w:val="24"/>
          <w:szCs w:val="24"/>
        </w:rPr>
        <w:t>, in my sample</w:t>
      </w:r>
      <w:r w:rsidR="00E80847" w:rsidRPr="00E80847">
        <w:rPr>
          <w:sz w:val="24"/>
          <w:szCs w:val="24"/>
        </w:rPr>
        <w:t>.</w:t>
      </w:r>
      <w:r w:rsidR="006232CD" w:rsidRPr="00E80847">
        <w:rPr>
          <w:sz w:val="24"/>
          <w:szCs w:val="24"/>
        </w:rPr>
        <w:t xml:space="preserve"> </w:t>
      </w:r>
      <w:r w:rsidR="008D41FA" w:rsidRPr="00E80847">
        <w:rPr>
          <w:i/>
          <w:sz w:val="24"/>
          <w:szCs w:val="24"/>
        </w:rPr>
        <w:t>The second</w:t>
      </w:r>
      <w:r w:rsidR="008D41FA" w:rsidRPr="00E80847">
        <w:rPr>
          <w:sz w:val="24"/>
          <w:szCs w:val="24"/>
        </w:rPr>
        <w:t xml:space="preserve"> is well-characterised by the ‘mode 2’ system of knowledge production.</w:t>
      </w:r>
      <w:r w:rsidR="00C80E8F" w:rsidRPr="00E80847">
        <w:rPr>
          <w:sz w:val="24"/>
          <w:szCs w:val="24"/>
        </w:rPr>
        <w:t xml:space="preserve"> This is </w:t>
      </w:r>
      <w:r w:rsidR="002F65A4">
        <w:rPr>
          <w:sz w:val="24"/>
          <w:szCs w:val="24"/>
        </w:rPr>
        <w:t xml:space="preserve">a </w:t>
      </w:r>
      <w:r w:rsidR="00C80E8F" w:rsidRPr="00E80847">
        <w:rPr>
          <w:sz w:val="24"/>
          <w:szCs w:val="24"/>
        </w:rPr>
        <w:t xml:space="preserve">very </w:t>
      </w:r>
      <w:r w:rsidR="00E80847" w:rsidRPr="00E80847">
        <w:rPr>
          <w:sz w:val="24"/>
          <w:szCs w:val="24"/>
        </w:rPr>
        <w:t>‘</w:t>
      </w:r>
      <w:r w:rsidR="00C80E8F" w:rsidRPr="00E80847">
        <w:rPr>
          <w:sz w:val="24"/>
          <w:szCs w:val="24"/>
        </w:rPr>
        <w:t>unbounded</w:t>
      </w:r>
      <w:r w:rsidR="00E80847" w:rsidRPr="00E80847">
        <w:rPr>
          <w:sz w:val="24"/>
          <w:szCs w:val="24"/>
        </w:rPr>
        <w:t>’</w:t>
      </w:r>
      <w:r w:rsidR="00C80E8F" w:rsidRPr="00E80847">
        <w:rPr>
          <w:sz w:val="24"/>
          <w:szCs w:val="24"/>
        </w:rPr>
        <w:t xml:space="preserve"> mode of research and arguably tends towards a ‘post-academic’ science. </w:t>
      </w:r>
      <w:r w:rsidR="00E80847">
        <w:rPr>
          <w:sz w:val="24"/>
          <w:szCs w:val="24"/>
        </w:rPr>
        <w:t xml:space="preserve">It is typical of the research in my sample from Applied disciplines. </w:t>
      </w:r>
      <w:r w:rsidR="00E80847">
        <w:rPr>
          <w:i/>
          <w:sz w:val="24"/>
          <w:szCs w:val="24"/>
        </w:rPr>
        <w:t xml:space="preserve">The third </w:t>
      </w:r>
      <w:r w:rsidR="00E80847">
        <w:rPr>
          <w:sz w:val="24"/>
          <w:szCs w:val="24"/>
        </w:rPr>
        <w:t>and last main system is probably best well-described by the concept of a ‘technoscientific’ system. Here, powerful</w:t>
      </w:r>
      <w:r w:rsidR="002130A8">
        <w:rPr>
          <w:sz w:val="24"/>
          <w:szCs w:val="24"/>
        </w:rPr>
        <w:t xml:space="preserve"> political, commercial and military</w:t>
      </w:r>
      <w:r w:rsidR="00E80847">
        <w:rPr>
          <w:sz w:val="24"/>
          <w:szCs w:val="24"/>
        </w:rPr>
        <w:t xml:space="preserve"> institutions use their resources to mobilise the knowledge system, and this inevitably brings universities into this system. This most commonly impacts upon research sampled from the Basic disciplines, </w:t>
      </w:r>
      <w:r w:rsidR="002130A8">
        <w:rPr>
          <w:sz w:val="24"/>
          <w:szCs w:val="24"/>
        </w:rPr>
        <w:t xml:space="preserve">due to </w:t>
      </w:r>
      <w:r w:rsidR="00E80847">
        <w:rPr>
          <w:sz w:val="24"/>
          <w:szCs w:val="24"/>
        </w:rPr>
        <w:t xml:space="preserve">a synergy </w:t>
      </w:r>
      <w:r w:rsidR="002130A8">
        <w:rPr>
          <w:sz w:val="24"/>
          <w:szCs w:val="24"/>
        </w:rPr>
        <w:t>between</w:t>
      </w:r>
      <w:r w:rsidR="00E80847">
        <w:rPr>
          <w:sz w:val="24"/>
          <w:szCs w:val="24"/>
        </w:rPr>
        <w:t xml:space="preserve"> the technologies which satisfy both the interests of these powerful actors and the scientific curiosity of Basic scientists. </w:t>
      </w:r>
    </w:p>
    <w:p w14:paraId="53FB96DF" w14:textId="54F0559D" w:rsidR="00770C0D" w:rsidRDefault="00C56A09" w:rsidP="002B1B88">
      <w:pPr>
        <w:pStyle w:val="Heading2"/>
      </w:pPr>
      <w:bookmarkStart w:id="110" w:name="_Toc31701977"/>
      <w:r>
        <w:t>Boundaries and boundary transactions</w:t>
      </w:r>
      <w:r w:rsidR="000B131C">
        <w:t xml:space="preserve"> in the sampled research</w:t>
      </w:r>
      <w:bookmarkEnd w:id="110"/>
    </w:p>
    <w:p w14:paraId="475E0700" w14:textId="2DA93F3C" w:rsidR="00E4152E" w:rsidRDefault="004A1E1C" w:rsidP="00DD178E">
      <w:pPr>
        <w:pStyle w:val="Heading3"/>
      </w:pPr>
      <w:bookmarkStart w:id="111" w:name="_Toc31701978"/>
      <w:r>
        <w:t>Analysis of the typology data</w:t>
      </w:r>
      <w:bookmarkEnd w:id="111"/>
    </w:p>
    <w:p w14:paraId="7E03CF47" w14:textId="6478EC25" w:rsidR="005E73EE" w:rsidRPr="005E73EE" w:rsidRDefault="005E73EE" w:rsidP="00C22456">
      <w:pPr>
        <w:pStyle w:val="Heading4"/>
      </w:pPr>
      <w:r>
        <w:t>Evidence-based classification of the multi-dimensional activities/attributes of research into three ‘research dimensions’</w:t>
      </w:r>
    </w:p>
    <w:p w14:paraId="36423FFD" w14:textId="036E0DEF" w:rsidR="00062124" w:rsidRPr="007E5692" w:rsidRDefault="00F656AB" w:rsidP="00062124">
      <w:pPr>
        <w:spacing w:before="120" w:after="120" w:line="360" w:lineRule="auto"/>
        <w:rPr>
          <w:sz w:val="24"/>
          <w:szCs w:val="24"/>
        </w:rPr>
      </w:pPr>
      <w:r>
        <w:rPr>
          <w:sz w:val="24"/>
          <w:szCs w:val="24"/>
        </w:rPr>
        <w:t xml:space="preserve">I plotted </w:t>
      </w:r>
      <w:r w:rsidR="00297005">
        <w:rPr>
          <w:sz w:val="24"/>
          <w:szCs w:val="24"/>
        </w:rPr>
        <w:t xml:space="preserve">the </w:t>
      </w:r>
      <w:r>
        <w:rPr>
          <w:sz w:val="24"/>
          <w:szCs w:val="24"/>
        </w:rPr>
        <w:t>n=19</w:t>
      </w:r>
      <w:r w:rsidR="002A732F">
        <w:rPr>
          <w:sz w:val="24"/>
          <w:szCs w:val="24"/>
        </w:rPr>
        <w:t xml:space="preserve"> </w:t>
      </w:r>
      <w:r w:rsidR="00B562D0">
        <w:rPr>
          <w:sz w:val="24"/>
          <w:szCs w:val="24"/>
        </w:rPr>
        <w:t xml:space="preserve">BoRs against a </w:t>
      </w:r>
      <w:r w:rsidR="00E4152E">
        <w:rPr>
          <w:sz w:val="24"/>
          <w:szCs w:val="24"/>
        </w:rPr>
        <w:t>multi-dimensional typology</w:t>
      </w:r>
      <w:r w:rsidR="00B562D0">
        <w:rPr>
          <w:sz w:val="24"/>
          <w:szCs w:val="24"/>
        </w:rPr>
        <w:t xml:space="preserve"> adapted from McNie et al. (2016).</w:t>
      </w:r>
      <w:r w:rsidR="0086389E">
        <w:rPr>
          <w:sz w:val="24"/>
          <w:szCs w:val="24"/>
        </w:rPr>
        <w:t xml:space="preserve"> The typology comprises a</w:t>
      </w:r>
      <w:r w:rsidR="00587A80">
        <w:rPr>
          <w:sz w:val="24"/>
          <w:szCs w:val="24"/>
        </w:rPr>
        <w:t xml:space="preserve"> 1-5 scale of the ‘boundedness’ (from ‘very bounded’ to ‘very unbounded’) of a given BoR on fifteen attributes/activities associated with research</w:t>
      </w:r>
      <w:r w:rsidR="0026329E">
        <w:rPr>
          <w:sz w:val="24"/>
          <w:szCs w:val="24"/>
        </w:rPr>
        <w:t>. Plotting each BoR against the typology</w:t>
      </w:r>
      <w:r w:rsidR="00012878">
        <w:rPr>
          <w:sz w:val="24"/>
          <w:szCs w:val="24"/>
        </w:rPr>
        <w:t xml:space="preserve"> therefore</w:t>
      </w:r>
      <w:r w:rsidR="00E4152E">
        <w:rPr>
          <w:sz w:val="24"/>
          <w:szCs w:val="24"/>
        </w:rPr>
        <w:t xml:space="preserve"> provided me with a way of organising and quantifying my </w:t>
      </w:r>
      <w:r w:rsidR="00587A80">
        <w:rPr>
          <w:sz w:val="24"/>
          <w:szCs w:val="24"/>
        </w:rPr>
        <w:t>interpretation</w:t>
      </w:r>
      <w:r w:rsidR="00E4152E">
        <w:rPr>
          <w:sz w:val="24"/>
          <w:szCs w:val="24"/>
        </w:rPr>
        <w:t xml:space="preserve"> of the extent to which </w:t>
      </w:r>
      <w:r w:rsidR="00587A80">
        <w:rPr>
          <w:sz w:val="24"/>
          <w:szCs w:val="24"/>
        </w:rPr>
        <w:t xml:space="preserve">sampled research and its related boundary transactions tended towards the reproduction of academic boundaries </w:t>
      </w:r>
      <w:r w:rsidR="00E4152E">
        <w:rPr>
          <w:sz w:val="24"/>
          <w:szCs w:val="24"/>
        </w:rPr>
        <w:t xml:space="preserve">(see the </w:t>
      </w:r>
      <w:r w:rsidR="00D17322">
        <w:rPr>
          <w:sz w:val="24"/>
          <w:szCs w:val="24"/>
        </w:rPr>
        <w:t>‘Methodology,</w:t>
      </w:r>
      <w:r w:rsidR="00E4152E">
        <w:rPr>
          <w:sz w:val="24"/>
          <w:szCs w:val="24"/>
        </w:rPr>
        <w:t xml:space="preserve"> Chapter 3 for more details). </w:t>
      </w:r>
      <w:r w:rsidR="00E4152E" w:rsidRPr="008E738A">
        <w:rPr>
          <w:sz w:val="24"/>
          <w:szCs w:val="24"/>
        </w:rPr>
        <w:fldChar w:fldCharType="begin"/>
      </w:r>
      <w:r w:rsidR="00E4152E" w:rsidRPr="008E738A">
        <w:rPr>
          <w:sz w:val="24"/>
          <w:szCs w:val="24"/>
        </w:rPr>
        <w:instrText xml:space="preserve"> REF _Ref7261576 \h </w:instrText>
      </w:r>
      <w:r w:rsidR="00E4152E">
        <w:rPr>
          <w:sz w:val="24"/>
          <w:szCs w:val="24"/>
        </w:rPr>
        <w:instrText xml:space="preserve"> \* MERGEFORMAT </w:instrText>
      </w:r>
      <w:r w:rsidR="00E4152E" w:rsidRPr="008E738A">
        <w:rPr>
          <w:sz w:val="24"/>
          <w:szCs w:val="24"/>
        </w:rPr>
      </w:r>
      <w:r w:rsidR="00E4152E" w:rsidRPr="008E738A">
        <w:rPr>
          <w:sz w:val="24"/>
          <w:szCs w:val="24"/>
        </w:rPr>
        <w:fldChar w:fldCharType="separate"/>
      </w:r>
      <w:r w:rsidR="0011424E" w:rsidRPr="0011424E">
        <w:rPr>
          <w:sz w:val="24"/>
          <w:szCs w:val="24"/>
        </w:rPr>
        <w:t xml:space="preserve">Table </w:t>
      </w:r>
      <w:r w:rsidR="0011424E" w:rsidRPr="0011424E">
        <w:rPr>
          <w:noProof/>
          <w:sz w:val="24"/>
          <w:szCs w:val="24"/>
        </w:rPr>
        <w:t>5</w:t>
      </w:r>
      <w:r w:rsidR="00E4152E" w:rsidRPr="008E738A">
        <w:rPr>
          <w:sz w:val="24"/>
          <w:szCs w:val="24"/>
        </w:rPr>
        <w:fldChar w:fldCharType="end"/>
      </w:r>
      <w:r w:rsidR="00E4152E">
        <w:rPr>
          <w:sz w:val="24"/>
          <w:szCs w:val="24"/>
        </w:rPr>
        <w:t xml:space="preserve"> shows the total values for the </w:t>
      </w:r>
      <w:r w:rsidR="00CE0C9C">
        <w:rPr>
          <w:sz w:val="24"/>
          <w:szCs w:val="24"/>
        </w:rPr>
        <w:t xml:space="preserve">fifteen </w:t>
      </w:r>
      <w:r w:rsidR="00E4152E">
        <w:rPr>
          <w:sz w:val="24"/>
          <w:szCs w:val="24"/>
        </w:rPr>
        <w:t xml:space="preserve">attributes/activities </w:t>
      </w:r>
      <w:r w:rsidR="00CE0C9C">
        <w:rPr>
          <w:sz w:val="24"/>
          <w:szCs w:val="24"/>
        </w:rPr>
        <w:t>from the typology</w:t>
      </w:r>
      <w:r w:rsidR="00E4152E">
        <w:rPr>
          <w:sz w:val="24"/>
          <w:szCs w:val="24"/>
        </w:rPr>
        <w:t xml:space="preserve">. </w:t>
      </w:r>
      <w:r w:rsidR="00CE0C9C">
        <w:rPr>
          <w:sz w:val="24"/>
          <w:szCs w:val="24"/>
        </w:rPr>
        <w:t>These</w:t>
      </w:r>
      <w:r w:rsidR="00E4152E">
        <w:rPr>
          <w:sz w:val="24"/>
          <w:szCs w:val="24"/>
        </w:rPr>
        <w:t xml:space="preserve"> are the average values for all attributes/activities as coded against each of the </w:t>
      </w:r>
      <w:r w:rsidR="00CE0C9C">
        <w:rPr>
          <w:sz w:val="24"/>
          <w:szCs w:val="24"/>
        </w:rPr>
        <w:t xml:space="preserve">n=19 </w:t>
      </w:r>
      <w:r w:rsidR="00E4152E">
        <w:rPr>
          <w:sz w:val="24"/>
          <w:szCs w:val="24"/>
        </w:rPr>
        <w:t xml:space="preserve">BoRs. It shows that the activities/attributes can be divided into three distinct sub-sets or groupings. One grouping receives consistently </w:t>
      </w:r>
      <w:r w:rsidR="00E4152E" w:rsidRPr="0070428B">
        <w:rPr>
          <w:i/>
          <w:sz w:val="24"/>
          <w:szCs w:val="24"/>
        </w:rPr>
        <w:t xml:space="preserve">high </w:t>
      </w:r>
      <w:r w:rsidR="00E4152E">
        <w:rPr>
          <w:sz w:val="24"/>
          <w:szCs w:val="24"/>
        </w:rPr>
        <w:t xml:space="preserve">values on the typology and has an average value above 3 (which is the mid-point on the 1-5 spectrum). Another grouping has consistently </w:t>
      </w:r>
      <w:r w:rsidR="00E4152E" w:rsidRPr="0070428B">
        <w:rPr>
          <w:i/>
          <w:sz w:val="24"/>
          <w:szCs w:val="24"/>
        </w:rPr>
        <w:t xml:space="preserve">low </w:t>
      </w:r>
      <w:r w:rsidR="00E4152E">
        <w:rPr>
          <w:sz w:val="24"/>
          <w:szCs w:val="24"/>
        </w:rPr>
        <w:t xml:space="preserve">values, averaging below 2. The third group is the largest and includes those attributes/activities which fall between 2 and 3. </w:t>
      </w:r>
      <w:r w:rsidR="00062124">
        <w:rPr>
          <w:sz w:val="24"/>
          <w:szCs w:val="24"/>
        </w:rPr>
        <w:t xml:space="preserve">I argue that these three </w:t>
      </w:r>
      <w:r w:rsidR="00C527C7">
        <w:rPr>
          <w:sz w:val="24"/>
          <w:szCs w:val="24"/>
        </w:rPr>
        <w:t>classifications of research dimension</w:t>
      </w:r>
      <w:r w:rsidR="00062124">
        <w:rPr>
          <w:sz w:val="24"/>
          <w:szCs w:val="24"/>
        </w:rPr>
        <w:t xml:space="preserve">, which I call the ‘social context’ attributes, the ‘intermediate(ry)’ attributes and the ‘knowledge content’ attributes, reflect a reality about the nature of the different activities/attributes of research (or, at least, the research in my sample). I briefly summarise this interpretation below and elaborate upon it further in </w:t>
      </w:r>
      <w:r w:rsidR="00062124">
        <w:rPr>
          <w:i/>
          <w:iCs/>
          <w:sz w:val="24"/>
          <w:szCs w:val="24"/>
        </w:rPr>
        <w:t xml:space="preserve">section two </w:t>
      </w:r>
      <w:r w:rsidR="00062124">
        <w:rPr>
          <w:sz w:val="24"/>
          <w:szCs w:val="24"/>
        </w:rPr>
        <w:t>(‘In-depth illustrative analysis’</w:t>
      </w:r>
      <w:r w:rsidR="00D704A5">
        <w:rPr>
          <w:sz w:val="24"/>
          <w:szCs w:val="24"/>
        </w:rPr>
        <w:t>)</w:t>
      </w:r>
      <w:r w:rsidR="00062124">
        <w:rPr>
          <w:sz w:val="24"/>
          <w:szCs w:val="24"/>
        </w:rPr>
        <w:t xml:space="preserve"> of this chapter. </w:t>
      </w:r>
    </w:p>
    <w:tbl>
      <w:tblPr>
        <w:tblW w:w="58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3"/>
        <w:gridCol w:w="963"/>
        <w:gridCol w:w="2051"/>
      </w:tblGrid>
      <w:tr w:rsidR="002965A2" w14:paraId="523019BB" w14:textId="3D9C15F5" w:rsidTr="00C070BC">
        <w:trPr>
          <w:trHeight w:val="480"/>
        </w:trPr>
        <w:tc>
          <w:tcPr>
            <w:tcW w:w="2793" w:type="dxa"/>
            <w:tcBorders>
              <w:top w:val="single" w:sz="4" w:space="0" w:color="auto"/>
              <w:left w:val="single" w:sz="4" w:space="0" w:color="auto"/>
              <w:bottom w:val="single" w:sz="4" w:space="0" w:color="auto"/>
              <w:right w:val="single" w:sz="4" w:space="0" w:color="auto"/>
            </w:tcBorders>
            <w:vAlign w:val="center"/>
          </w:tcPr>
          <w:p w14:paraId="3874D1F4" w14:textId="77777777" w:rsidR="002965A2" w:rsidRPr="008707A9" w:rsidRDefault="002965A2" w:rsidP="00933C33">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p>
        </w:tc>
        <w:tc>
          <w:tcPr>
            <w:tcW w:w="963" w:type="dxa"/>
            <w:tcBorders>
              <w:top w:val="single" w:sz="4" w:space="0" w:color="auto"/>
              <w:left w:val="single" w:sz="4" w:space="0" w:color="auto"/>
              <w:bottom w:val="single" w:sz="4" w:space="0" w:color="auto"/>
              <w:right w:val="single" w:sz="4" w:space="0" w:color="auto"/>
            </w:tcBorders>
            <w:vAlign w:val="center"/>
          </w:tcPr>
          <w:p w14:paraId="74A75335" w14:textId="2F1C2427" w:rsidR="002965A2" w:rsidRPr="00FF5CE5" w:rsidRDefault="002965A2" w:rsidP="00933C33">
            <w:pPr>
              <w:spacing w:after="0" w:line="240" w:lineRule="auto"/>
              <w:jc w:val="center"/>
              <w:rPr>
                <w:rFonts w:asciiTheme="majorBidi" w:hAnsiTheme="majorBidi" w:cstheme="majorBidi"/>
                <w:b/>
              </w:rPr>
            </w:pPr>
            <w:r>
              <w:rPr>
                <w:rFonts w:asciiTheme="majorBidi" w:hAnsiTheme="majorBidi" w:cstheme="majorBidi"/>
                <w:b/>
              </w:rPr>
              <w:t>Total</w:t>
            </w:r>
          </w:p>
        </w:tc>
        <w:tc>
          <w:tcPr>
            <w:tcW w:w="2051" w:type="dxa"/>
            <w:tcBorders>
              <w:top w:val="single" w:sz="4" w:space="0" w:color="auto"/>
              <w:left w:val="single" w:sz="4" w:space="0" w:color="auto"/>
              <w:bottom w:val="single" w:sz="4" w:space="0" w:color="auto"/>
              <w:right w:val="single" w:sz="4" w:space="0" w:color="auto"/>
            </w:tcBorders>
          </w:tcPr>
          <w:p w14:paraId="280325DB" w14:textId="7AF6AF4B" w:rsidR="002965A2" w:rsidRDefault="00B7545E" w:rsidP="00933C33">
            <w:pPr>
              <w:spacing w:after="0" w:line="240" w:lineRule="auto"/>
              <w:jc w:val="center"/>
              <w:rPr>
                <w:rFonts w:asciiTheme="majorBidi" w:hAnsiTheme="majorBidi" w:cstheme="majorBidi"/>
                <w:b/>
              </w:rPr>
            </w:pPr>
            <w:r>
              <w:rPr>
                <w:rFonts w:asciiTheme="majorBidi" w:hAnsiTheme="majorBidi" w:cstheme="majorBidi"/>
                <w:b/>
              </w:rPr>
              <w:t>Classification (research dimension)</w:t>
            </w:r>
          </w:p>
        </w:tc>
      </w:tr>
      <w:tr w:rsidR="002965A2" w14:paraId="60B97155" w14:textId="1BD011D6" w:rsidTr="00C070BC">
        <w:trPr>
          <w:trHeight w:val="247"/>
        </w:trPr>
        <w:tc>
          <w:tcPr>
            <w:tcW w:w="27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A57EFFB" w14:textId="25F548CC" w:rsidR="002965A2" w:rsidRPr="008707A9" w:rsidRDefault="002965A2" w:rsidP="00933C33">
            <w:pPr>
              <w:spacing w:after="0" w:line="240" w:lineRule="auto"/>
              <w:rPr>
                <w:rFonts w:asciiTheme="majorBidi" w:hAnsiTheme="majorBidi" w:cstheme="majorBidi"/>
              </w:rPr>
            </w:pPr>
            <w:r w:rsidRPr="008707A9">
              <w:rPr>
                <w:rFonts w:asciiTheme="majorBidi" w:hAnsiTheme="majorBidi" w:cstheme="majorBidi"/>
                <w:color w:val="000000"/>
              </w:rPr>
              <w:t>Goals</w:t>
            </w:r>
          </w:p>
        </w:tc>
        <w:tc>
          <w:tcPr>
            <w:tcW w:w="96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A9E29E1" w14:textId="77777777" w:rsidR="002965A2" w:rsidRPr="008707A9" w:rsidRDefault="002965A2" w:rsidP="00933C33">
            <w:pPr>
              <w:spacing w:after="0" w:line="240" w:lineRule="auto"/>
              <w:jc w:val="center"/>
              <w:rPr>
                <w:rFonts w:asciiTheme="majorBidi" w:hAnsiTheme="majorBidi" w:cstheme="majorBidi"/>
                <w:b/>
              </w:rPr>
            </w:pPr>
            <w:r w:rsidRPr="008707A9">
              <w:rPr>
                <w:rFonts w:asciiTheme="majorBidi" w:hAnsiTheme="majorBidi" w:cstheme="majorBidi"/>
                <w:b/>
                <w:color w:val="000000"/>
              </w:rPr>
              <w:t>3.86</w:t>
            </w:r>
          </w:p>
        </w:tc>
        <w:tc>
          <w:tcPr>
            <w:tcW w:w="2051"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1848F8F7" w14:textId="3855768F" w:rsidR="002965A2" w:rsidRPr="008707A9" w:rsidRDefault="002965A2" w:rsidP="00933C33">
            <w:pPr>
              <w:spacing w:after="0" w:line="240" w:lineRule="auto"/>
              <w:jc w:val="center"/>
              <w:rPr>
                <w:rFonts w:asciiTheme="majorBidi" w:hAnsiTheme="majorBidi" w:cstheme="majorBidi"/>
                <w:b/>
                <w:color w:val="000000"/>
              </w:rPr>
            </w:pPr>
            <w:r>
              <w:rPr>
                <w:rFonts w:asciiTheme="majorBidi" w:hAnsiTheme="majorBidi" w:cstheme="majorBidi"/>
                <w:b/>
                <w:color w:val="000000"/>
              </w:rPr>
              <w:t>‘Social context’</w:t>
            </w:r>
          </w:p>
        </w:tc>
      </w:tr>
      <w:tr w:rsidR="002965A2" w14:paraId="638E3E4C" w14:textId="4283D460" w:rsidTr="00C070BC">
        <w:trPr>
          <w:trHeight w:val="247"/>
        </w:trPr>
        <w:tc>
          <w:tcPr>
            <w:tcW w:w="27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53DA67E" w14:textId="61E83ABA" w:rsidR="002965A2" w:rsidRPr="008707A9" w:rsidRDefault="002965A2" w:rsidP="00933C33">
            <w:pPr>
              <w:spacing w:after="0" w:line="240" w:lineRule="auto"/>
              <w:rPr>
                <w:rFonts w:asciiTheme="majorBidi" w:hAnsiTheme="majorBidi" w:cstheme="majorBidi"/>
              </w:rPr>
            </w:pPr>
            <w:r w:rsidRPr="008707A9">
              <w:rPr>
                <w:rFonts w:asciiTheme="majorBidi" w:hAnsiTheme="majorBidi" w:cstheme="majorBidi"/>
                <w:color w:val="000000"/>
              </w:rPr>
              <w:t>Relevance</w:t>
            </w:r>
          </w:p>
        </w:tc>
        <w:tc>
          <w:tcPr>
            <w:tcW w:w="96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928F6BA" w14:textId="77777777" w:rsidR="002965A2" w:rsidRPr="008707A9" w:rsidRDefault="002965A2" w:rsidP="00933C33">
            <w:pPr>
              <w:spacing w:after="0" w:line="240" w:lineRule="auto"/>
              <w:jc w:val="center"/>
              <w:rPr>
                <w:rFonts w:asciiTheme="majorBidi" w:hAnsiTheme="majorBidi" w:cstheme="majorBidi"/>
                <w:b/>
              </w:rPr>
            </w:pPr>
            <w:r w:rsidRPr="008707A9">
              <w:rPr>
                <w:rFonts w:asciiTheme="majorBidi" w:hAnsiTheme="majorBidi" w:cstheme="majorBidi"/>
                <w:b/>
                <w:color w:val="000000"/>
              </w:rPr>
              <w:t>3.63</w:t>
            </w:r>
          </w:p>
        </w:tc>
        <w:tc>
          <w:tcPr>
            <w:tcW w:w="2051" w:type="dxa"/>
            <w:vMerge/>
            <w:tcBorders>
              <w:left w:val="single" w:sz="4" w:space="0" w:color="auto"/>
              <w:right w:val="single" w:sz="4" w:space="0" w:color="auto"/>
            </w:tcBorders>
            <w:shd w:val="clear" w:color="auto" w:fill="F2F2F2" w:themeFill="background1" w:themeFillShade="F2"/>
            <w:vAlign w:val="center"/>
          </w:tcPr>
          <w:p w14:paraId="56774D00" w14:textId="77777777" w:rsidR="002965A2" w:rsidRPr="008707A9" w:rsidRDefault="002965A2" w:rsidP="00933C33">
            <w:pPr>
              <w:spacing w:after="0" w:line="240" w:lineRule="auto"/>
              <w:jc w:val="center"/>
              <w:rPr>
                <w:rFonts w:asciiTheme="majorBidi" w:hAnsiTheme="majorBidi" w:cstheme="majorBidi"/>
                <w:b/>
                <w:color w:val="000000"/>
              </w:rPr>
            </w:pPr>
          </w:p>
        </w:tc>
      </w:tr>
      <w:tr w:rsidR="002965A2" w14:paraId="317F51E3" w14:textId="39D1E8F2" w:rsidTr="00C070BC">
        <w:trPr>
          <w:trHeight w:val="262"/>
        </w:trPr>
        <w:tc>
          <w:tcPr>
            <w:tcW w:w="27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2F8C5B2" w14:textId="7D4C3210" w:rsidR="002965A2" w:rsidRPr="008707A9" w:rsidRDefault="002965A2" w:rsidP="00933C33">
            <w:pPr>
              <w:spacing w:after="0" w:line="240" w:lineRule="auto"/>
              <w:rPr>
                <w:rFonts w:asciiTheme="majorBidi" w:hAnsiTheme="majorBidi" w:cstheme="majorBidi"/>
              </w:rPr>
            </w:pPr>
            <w:r w:rsidRPr="008707A9">
              <w:rPr>
                <w:rFonts w:asciiTheme="majorBidi" w:hAnsiTheme="majorBidi" w:cstheme="majorBidi"/>
                <w:color w:val="000000"/>
              </w:rPr>
              <w:t>Evaluation</w:t>
            </w:r>
          </w:p>
        </w:tc>
        <w:tc>
          <w:tcPr>
            <w:tcW w:w="96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CC52091" w14:textId="77777777" w:rsidR="002965A2" w:rsidRPr="008707A9" w:rsidRDefault="002965A2" w:rsidP="00933C33">
            <w:pPr>
              <w:spacing w:after="0" w:line="240" w:lineRule="auto"/>
              <w:jc w:val="center"/>
              <w:rPr>
                <w:rFonts w:asciiTheme="majorBidi" w:hAnsiTheme="majorBidi" w:cstheme="majorBidi"/>
                <w:b/>
              </w:rPr>
            </w:pPr>
            <w:r w:rsidRPr="008707A9">
              <w:rPr>
                <w:rFonts w:asciiTheme="majorBidi" w:hAnsiTheme="majorBidi" w:cstheme="majorBidi"/>
                <w:b/>
                <w:color w:val="000000"/>
              </w:rPr>
              <w:t>3.4</w:t>
            </w:r>
          </w:p>
        </w:tc>
        <w:tc>
          <w:tcPr>
            <w:tcW w:w="2051" w:type="dxa"/>
            <w:vMerge/>
            <w:tcBorders>
              <w:left w:val="single" w:sz="4" w:space="0" w:color="auto"/>
              <w:right w:val="single" w:sz="4" w:space="0" w:color="auto"/>
            </w:tcBorders>
            <w:shd w:val="clear" w:color="auto" w:fill="F2F2F2" w:themeFill="background1" w:themeFillShade="F2"/>
            <w:vAlign w:val="center"/>
          </w:tcPr>
          <w:p w14:paraId="44E24DA0" w14:textId="77777777" w:rsidR="002965A2" w:rsidRPr="008707A9" w:rsidRDefault="002965A2" w:rsidP="00933C33">
            <w:pPr>
              <w:spacing w:after="0" w:line="240" w:lineRule="auto"/>
              <w:jc w:val="center"/>
              <w:rPr>
                <w:rFonts w:asciiTheme="majorBidi" w:hAnsiTheme="majorBidi" w:cstheme="majorBidi"/>
                <w:b/>
                <w:color w:val="000000"/>
              </w:rPr>
            </w:pPr>
          </w:p>
        </w:tc>
      </w:tr>
      <w:tr w:rsidR="002965A2" w14:paraId="229D9BB5" w14:textId="38C8D86E" w:rsidTr="00C070BC">
        <w:trPr>
          <w:trHeight w:val="262"/>
        </w:trPr>
        <w:tc>
          <w:tcPr>
            <w:tcW w:w="27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754B00" w14:textId="77777777" w:rsidR="002965A2" w:rsidRPr="008707A9" w:rsidRDefault="002965A2" w:rsidP="00933C33">
            <w:pPr>
              <w:spacing w:after="0" w:line="240" w:lineRule="auto"/>
              <w:rPr>
                <w:rFonts w:asciiTheme="majorBidi" w:hAnsiTheme="majorBidi" w:cstheme="majorBidi"/>
              </w:rPr>
            </w:pPr>
            <w:r w:rsidRPr="008707A9">
              <w:rPr>
                <w:rFonts w:asciiTheme="majorBidi" w:hAnsiTheme="majorBidi" w:cstheme="majorBidi"/>
                <w:color w:val="000000"/>
              </w:rPr>
              <w:t xml:space="preserve">Outputs </w:t>
            </w:r>
            <w:r>
              <w:rPr>
                <w:rFonts w:asciiTheme="majorBidi" w:hAnsiTheme="majorBidi" w:cstheme="majorBidi"/>
                <w:color w:val="000000"/>
              </w:rPr>
              <w:t>&amp; outcomes</w:t>
            </w:r>
          </w:p>
        </w:tc>
        <w:tc>
          <w:tcPr>
            <w:tcW w:w="96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ACB4187" w14:textId="77777777" w:rsidR="002965A2" w:rsidRPr="008707A9" w:rsidRDefault="002965A2" w:rsidP="00933C33">
            <w:pPr>
              <w:spacing w:after="0" w:line="240" w:lineRule="auto"/>
              <w:jc w:val="center"/>
              <w:rPr>
                <w:rFonts w:asciiTheme="majorBidi" w:hAnsiTheme="majorBidi" w:cstheme="majorBidi"/>
                <w:b/>
              </w:rPr>
            </w:pPr>
            <w:r w:rsidRPr="008707A9">
              <w:rPr>
                <w:rFonts w:asciiTheme="majorBidi" w:hAnsiTheme="majorBidi" w:cstheme="majorBidi"/>
                <w:b/>
                <w:color w:val="000000"/>
              </w:rPr>
              <w:t>3.28</w:t>
            </w:r>
          </w:p>
        </w:tc>
        <w:tc>
          <w:tcPr>
            <w:tcW w:w="2051" w:type="dxa"/>
            <w:vMerge/>
            <w:tcBorders>
              <w:left w:val="single" w:sz="4" w:space="0" w:color="auto"/>
              <w:bottom w:val="single" w:sz="4" w:space="0" w:color="auto"/>
              <w:right w:val="single" w:sz="4" w:space="0" w:color="auto"/>
            </w:tcBorders>
            <w:shd w:val="clear" w:color="auto" w:fill="F2F2F2" w:themeFill="background1" w:themeFillShade="F2"/>
            <w:vAlign w:val="center"/>
          </w:tcPr>
          <w:p w14:paraId="0C23BD9E" w14:textId="77777777" w:rsidR="002965A2" w:rsidRPr="008707A9" w:rsidRDefault="002965A2" w:rsidP="00933C33">
            <w:pPr>
              <w:spacing w:after="0" w:line="240" w:lineRule="auto"/>
              <w:jc w:val="center"/>
              <w:rPr>
                <w:rFonts w:asciiTheme="majorBidi" w:hAnsiTheme="majorBidi" w:cstheme="majorBidi"/>
                <w:b/>
                <w:color w:val="000000"/>
              </w:rPr>
            </w:pPr>
          </w:p>
        </w:tc>
      </w:tr>
      <w:tr w:rsidR="002965A2" w14:paraId="1B4388FF" w14:textId="522E1F14" w:rsidTr="00C070BC">
        <w:trPr>
          <w:trHeight w:val="233"/>
        </w:trPr>
        <w:tc>
          <w:tcPr>
            <w:tcW w:w="279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36B230F" w14:textId="1F2238E0" w:rsidR="002965A2" w:rsidRPr="008707A9" w:rsidRDefault="002965A2" w:rsidP="00933C33">
            <w:pPr>
              <w:spacing w:after="0" w:line="240" w:lineRule="auto"/>
              <w:rPr>
                <w:rFonts w:asciiTheme="majorBidi" w:hAnsiTheme="majorBidi" w:cstheme="majorBidi"/>
              </w:rPr>
            </w:pPr>
            <w:r w:rsidRPr="008707A9">
              <w:rPr>
                <w:rFonts w:asciiTheme="majorBidi" w:hAnsiTheme="majorBidi" w:cstheme="majorBidi"/>
                <w:color w:val="000000"/>
              </w:rPr>
              <w:t>Uncertainty</w:t>
            </w:r>
          </w:p>
        </w:tc>
        <w:tc>
          <w:tcPr>
            <w:tcW w:w="9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102CA1B0" w14:textId="77777777" w:rsidR="002965A2" w:rsidRPr="008707A9" w:rsidRDefault="002965A2" w:rsidP="00933C33">
            <w:pPr>
              <w:spacing w:after="0" w:line="240" w:lineRule="auto"/>
              <w:jc w:val="center"/>
              <w:rPr>
                <w:rFonts w:asciiTheme="majorBidi" w:hAnsiTheme="majorBidi" w:cstheme="majorBidi"/>
                <w:b/>
              </w:rPr>
            </w:pPr>
            <w:r w:rsidRPr="008707A9">
              <w:rPr>
                <w:rFonts w:asciiTheme="majorBidi" w:hAnsiTheme="majorBidi" w:cstheme="majorBidi"/>
                <w:b/>
                <w:color w:val="000000"/>
              </w:rPr>
              <w:t>2.81</w:t>
            </w:r>
          </w:p>
        </w:tc>
        <w:tc>
          <w:tcPr>
            <w:tcW w:w="2051"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4E6B2372" w14:textId="44A76EAC" w:rsidR="002965A2" w:rsidRPr="008707A9" w:rsidRDefault="002965A2" w:rsidP="00933C33">
            <w:pPr>
              <w:spacing w:after="0" w:line="240" w:lineRule="auto"/>
              <w:jc w:val="center"/>
              <w:rPr>
                <w:rFonts w:asciiTheme="majorBidi" w:hAnsiTheme="majorBidi" w:cstheme="majorBidi"/>
                <w:b/>
                <w:color w:val="000000"/>
              </w:rPr>
            </w:pPr>
            <w:r>
              <w:rPr>
                <w:rFonts w:asciiTheme="majorBidi" w:hAnsiTheme="majorBidi" w:cstheme="majorBidi"/>
                <w:b/>
                <w:color w:val="000000"/>
              </w:rPr>
              <w:t>‘Intermediate(ry</w:t>
            </w:r>
            <w:r w:rsidR="00EF33CC">
              <w:rPr>
                <w:rFonts w:asciiTheme="majorBidi" w:hAnsiTheme="majorBidi" w:cstheme="majorBidi"/>
                <w:b/>
                <w:color w:val="000000"/>
              </w:rPr>
              <w:t>)</w:t>
            </w:r>
            <w:r>
              <w:rPr>
                <w:rFonts w:asciiTheme="majorBidi" w:hAnsiTheme="majorBidi" w:cstheme="majorBidi"/>
                <w:b/>
                <w:color w:val="000000"/>
              </w:rPr>
              <w:t>’</w:t>
            </w:r>
          </w:p>
        </w:tc>
      </w:tr>
      <w:tr w:rsidR="002965A2" w14:paraId="602CD998" w14:textId="7F3BBCCE" w:rsidTr="00C070BC">
        <w:trPr>
          <w:trHeight w:val="262"/>
        </w:trPr>
        <w:tc>
          <w:tcPr>
            <w:tcW w:w="279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8EB70FD" w14:textId="7EECB845" w:rsidR="002965A2" w:rsidRPr="008707A9" w:rsidRDefault="002965A2" w:rsidP="00933C33">
            <w:pPr>
              <w:spacing w:after="0" w:line="240" w:lineRule="auto"/>
              <w:rPr>
                <w:rFonts w:asciiTheme="majorBidi" w:hAnsiTheme="majorBidi" w:cstheme="majorBidi"/>
              </w:rPr>
            </w:pPr>
            <w:r w:rsidRPr="008707A9">
              <w:rPr>
                <w:rFonts w:asciiTheme="majorBidi" w:hAnsiTheme="majorBidi" w:cstheme="majorBidi"/>
                <w:color w:val="000000"/>
              </w:rPr>
              <w:t>Knowledge Exchang</w:t>
            </w:r>
            <w:r w:rsidR="003A6892">
              <w:rPr>
                <w:rFonts w:asciiTheme="majorBidi" w:hAnsiTheme="majorBidi" w:cstheme="majorBidi"/>
                <w:color w:val="000000"/>
              </w:rPr>
              <w:t>e</w:t>
            </w:r>
          </w:p>
        </w:tc>
        <w:tc>
          <w:tcPr>
            <w:tcW w:w="9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4B5A3EED" w14:textId="77777777" w:rsidR="002965A2" w:rsidRPr="008707A9" w:rsidRDefault="002965A2" w:rsidP="00933C33">
            <w:pPr>
              <w:spacing w:after="0" w:line="240" w:lineRule="auto"/>
              <w:jc w:val="center"/>
              <w:rPr>
                <w:rFonts w:asciiTheme="majorBidi" w:hAnsiTheme="majorBidi" w:cstheme="majorBidi"/>
                <w:b/>
              </w:rPr>
            </w:pPr>
            <w:r w:rsidRPr="008707A9">
              <w:rPr>
                <w:rFonts w:asciiTheme="majorBidi" w:hAnsiTheme="majorBidi" w:cstheme="majorBidi"/>
                <w:b/>
                <w:color w:val="000000"/>
              </w:rPr>
              <w:t>2.58</w:t>
            </w:r>
          </w:p>
        </w:tc>
        <w:tc>
          <w:tcPr>
            <w:tcW w:w="2051" w:type="dxa"/>
            <w:vMerge/>
            <w:tcBorders>
              <w:left w:val="single" w:sz="4" w:space="0" w:color="auto"/>
              <w:right w:val="single" w:sz="4" w:space="0" w:color="auto"/>
            </w:tcBorders>
            <w:shd w:val="clear" w:color="auto" w:fill="D9D9D9" w:themeFill="background1" w:themeFillShade="D9"/>
            <w:vAlign w:val="center"/>
          </w:tcPr>
          <w:p w14:paraId="31C7165C" w14:textId="77777777" w:rsidR="002965A2" w:rsidRPr="008707A9" w:rsidRDefault="002965A2" w:rsidP="00933C33">
            <w:pPr>
              <w:spacing w:after="0" w:line="240" w:lineRule="auto"/>
              <w:jc w:val="center"/>
              <w:rPr>
                <w:rFonts w:asciiTheme="majorBidi" w:hAnsiTheme="majorBidi" w:cstheme="majorBidi"/>
                <w:b/>
                <w:color w:val="000000"/>
              </w:rPr>
            </w:pPr>
          </w:p>
        </w:tc>
      </w:tr>
      <w:tr w:rsidR="002965A2" w14:paraId="20CDF34F" w14:textId="3DB19413" w:rsidTr="00C070BC">
        <w:trPr>
          <w:trHeight w:val="247"/>
        </w:trPr>
        <w:tc>
          <w:tcPr>
            <w:tcW w:w="279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3A491B5" w14:textId="52EF83E3" w:rsidR="002965A2" w:rsidRPr="008707A9" w:rsidRDefault="002965A2" w:rsidP="00933C33">
            <w:pPr>
              <w:spacing w:after="0" w:line="240" w:lineRule="auto"/>
              <w:rPr>
                <w:rFonts w:asciiTheme="majorBidi" w:hAnsiTheme="majorBidi" w:cstheme="majorBidi"/>
              </w:rPr>
            </w:pPr>
            <w:r w:rsidRPr="008707A9">
              <w:rPr>
                <w:rFonts w:asciiTheme="majorBidi" w:hAnsiTheme="majorBidi" w:cstheme="majorBidi"/>
                <w:color w:val="000000"/>
              </w:rPr>
              <w:t>Accessibilit</w:t>
            </w:r>
            <w:r w:rsidR="003A6892">
              <w:rPr>
                <w:rFonts w:asciiTheme="majorBidi" w:hAnsiTheme="majorBidi" w:cstheme="majorBidi"/>
                <w:color w:val="000000"/>
              </w:rPr>
              <w:t>y</w:t>
            </w:r>
          </w:p>
        </w:tc>
        <w:tc>
          <w:tcPr>
            <w:tcW w:w="9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4B769F66" w14:textId="77777777" w:rsidR="002965A2" w:rsidRPr="008707A9" w:rsidRDefault="002965A2" w:rsidP="00933C33">
            <w:pPr>
              <w:tabs>
                <w:tab w:val="left" w:pos="1227"/>
                <w:tab w:val="center" w:pos="2185"/>
                <w:tab w:val="left" w:pos="2595"/>
              </w:tabs>
              <w:spacing w:after="0" w:line="240" w:lineRule="auto"/>
              <w:jc w:val="center"/>
              <w:rPr>
                <w:rFonts w:asciiTheme="majorBidi" w:hAnsiTheme="majorBidi" w:cstheme="majorBidi"/>
                <w:b/>
              </w:rPr>
            </w:pPr>
            <w:r w:rsidRPr="008707A9">
              <w:rPr>
                <w:rFonts w:asciiTheme="majorBidi" w:hAnsiTheme="majorBidi" w:cstheme="majorBidi"/>
                <w:b/>
                <w:color w:val="000000"/>
              </w:rPr>
              <w:t>2.53</w:t>
            </w:r>
          </w:p>
        </w:tc>
        <w:tc>
          <w:tcPr>
            <w:tcW w:w="2051" w:type="dxa"/>
            <w:vMerge/>
            <w:tcBorders>
              <w:left w:val="single" w:sz="4" w:space="0" w:color="auto"/>
              <w:right w:val="single" w:sz="4" w:space="0" w:color="auto"/>
            </w:tcBorders>
            <w:shd w:val="clear" w:color="auto" w:fill="D9D9D9" w:themeFill="background1" w:themeFillShade="D9"/>
            <w:vAlign w:val="center"/>
          </w:tcPr>
          <w:p w14:paraId="608A6FC5" w14:textId="77777777" w:rsidR="002965A2" w:rsidRPr="008707A9" w:rsidRDefault="002965A2" w:rsidP="00933C33">
            <w:pPr>
              <w:tabs>
                <w:tab w:val="left" w:pos="1227"/>
                <w:tab w:val="center" w:pos="2185"/>
                <w:tab w:val="left" w:pos="2595"/>
              </w:tabs>
              <w:spacing w:after="0" w:line="240" w:lineRule="auto"/>
              <w:jc w:val="center"/>
              <w:rPr>
                <w:rFonts w:asciiTheme="majorBidi" w:hAnsiTheme="majorBidi" w:cstheme="majorBidi"/>
                <w:b/>
                <w:color w:val="000000"/>
              </w:rPr>
            </w:pPr>
          </w:p>
        </w:tc>
      </w:tr>
      <w:tr w:rsidR="002965A2" w14:paraId="5BE8B55E" w14:textId="39EED4B9" w:rsidTr="00C070BC">
        <w:trPr>
          <w:trHeight w:val="262"/>
        </w:trPr>
        <w:tc>
          <w:tcPr>
            <w:tcW w:w="279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7FBDCB7" w14:textId="49A38E41" w:rsidR="002965A2" w:rsidRPr="008707A9" w:rsidRDefault="002965A2" w:rsidP="00933C33">
            <w:pPr>
              <w:spacing w:after="0" w:line="240" w:lineRule="auto"/>
              <w:rPr>
                <w:rFonts w:asciiTheme="majorBidi" w:hAnsiTheme="majorBidi" w:cstheme="majorBidi"/>
              </w:rPr>
            </w:pPr>
            <w:r w:rsidRPr="008707A9">
              <w:rPr>
                <w:rFonts w:asciiTheme="majorBidi" w:hAnsiTheme="majorBidi" w:cstheme="majorBidi"/>
                <w:color w:val="000000"/>
              </w:rPr>
              <w:t>Boundary Managemen</w:t>
            </w:r>
            <w:r w:rsidR="003A6892">
              <w:rPr>
                <w:rFonts w:asciiTheme="majorBidi" w:hAnsiTheme="majorBidi" w:cstheme="majorBidi"/>
                <w:color w:val="000000"/>
              </w:rPr>
              <w:t>t</w:t>
            </w:r>
          </w:p>
        </w:tc>
        <w:tc>
          <w:tcPr>
            <w:tcW w:w="9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344F291B" w14:textId="77777777" w:rsidR="002965A2" w:rsidRPr="008707A9" w:rsidRDefault="002965A2" w:rsidP="00933C33">
            <w:pPr>
              <w:spacing w:after="0" w:line="240" w:lineRule="auto"/>
              <w:jc w:val="center"/>
              <w:rPr>
                <w:rFonts w:asciiTheme="majorBidi" w:hAnsiTheme="majorBidi" w:cstheme="majorBidi"/>
                <w:b/>
              </w:rPr>
            </w:pPr>
            <w:r w:rsidRPr="008707A9">
              <w:rPr>
                <w:rFonts w:asciiTheme="majorBidi" w:hAnsiTheme="majorBidi" w:cstheme="majorBidi"/>
                <w:b/>
                <w:color w:val="000000"/>
              </w:rPr>
              <w:t>2.42</w:t>
            </w:r>
          </w:p>
        </w:tc>
        <w:tc>
          <w:tcPr>
            <w:tcW w:w="2051" w:type="dxa"/>
            <w:vMerge/>
            <w:tcBorders>
              <w:left w:val="single" w:sz="4" w:space="0" w:color="auto"/>
              <w:right w:val="single" w:sz="4" w:space="0" w:color="auto"/>
            </w:tcBorders>
            <w:shd w:val="clear" w:color="auto" w:fill="D9D9D9" w:themeFill="background1" w:themeFillShade="D9"/>
            <w:vAlign w:val="center"/>
          </w:tcPr>
          <w:p w14:paraId="1A639639" w14:textId="77777777" w:rsidR="002965A2" w:rsidRPr="008707A9" w:rsidRDefault="002965A2" w:rsidP="00933C33">
            <w:pPr>
              <w:spacing w:after="0" w:line="240" w:lineRule="auto"/>
              <w:jc w:val="center"/>
              <w:rPr>
                <w:rFonts w:asciiTheme="majorBidi" w:hAnsiTheme="majorBidi" w:cstheme="majorBidi"/>
                <w:b/>
                <w:color w:val="000000"/>
              </w:rPr>
            </w:pPr>
          </w:p>
        </w:tc>
      </w:tr>
      <w:tr w:rsidR="002965A2" w14:paraId="2633E742" w14:textId="7986DA73" w:rsidTr="00C070BC">
        <w:trPr>
          <w:trHeight w:val="247"/>
        </w:trPr>
        <w:tc>
          <w:tcPr>
            <w:tcW w:w="279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982B8B5" w14:textId="60CAB9E7" w:rsidR="002965A2" w:rsidRPr="008707A9" w:rsidRDefault="002965A2" w:rsidP="00933C33">
            <w:pPr>
              <w:spacing w:after="0" w:line="240" w:lineRule="auto"/>
              <w:rPr>
                <w:rFonts w:asciiTheme="majorBidi" w:hAnsiTheme="majorBidi" w:cstheme="majorBidi"/>
              </w:rPr>
            </w:pPr>
            <w:r w:rsidRPr="008707A9">
              <w:rPr>
                <w:rFonts w:asciiTheme="majorBidi" w:hAnsiTheme="majorBidi" w:cstheme="majorBidi"/>
                <w:color w:val="000000"/>
              </w:rPr>
              <w:t>Network Participation</w:t>
            </w:r>
          </w:p>
        </w:tc>
        <w:tc>
          <w:tcPr>
            <w:tcW w:w="9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76F4BE42" w14:textId="77777777" w:rsidR="002965A2" w:rsidRPr="008707A9" w:rsidRDefault="002965A2" w:rsidP="00933C33">
            <w:pPr>
              <w:spacing w:after="0" w:line="240" w:lineRule="auto"/>
              <w:jc w:val="center"/>
              <w:rPr>
                <w:rFonts w:asciiTheme="majorBidi" w:hAnsiTheme="majorBidi" w:cstheme="majorBidi"/>
                <w:b/>
              </w:rPr>
            </w:pPr>
            <w:r w:rsidRPr="008707A9">
              <w:rPr>
                <w:rFonts w:asciiTheme="majorBidi" w:hAnsiTheme="majorBidi" w:cstheme="majorBidi"/>
                <w:b/>
                <w:color w:val="000000"/>
              </w:rPr>
              <w:t>2.33</w:t>
            </w:r>
          </w:p>
        </w:tc>
        <w:tc>
          <w:tcPr>
            <w:tcW w:w="2051" w:type="dxa"/>
            <w:vMerge/>
            <w:tcBorders>
              <w:left w:val="single" w:sz="4" w:space="0" w:color="auto"/>
              <w:right w:val="single" w:sz="4" w:space="0" w:color="auto"/>
            </w:tcBorders>
            <w:shd w:val="clear" w:color="auto" w:fill="D9D9D9" w:themeFill="background1" w:themeFillShade="D9"/>
            <w:vAlign w:val="center"/>
          </w:tcPr>
          <w:p w14:paraId="45777480" w14:textId="77777777" w:rsidR="002965A2" w:rsidRPr="008707A9" w:rsidRDefault="002965A2" w:rsidP="00933C33">
            <w:pPr>
              <w:spacing w:after="0" w:line="240" w:lineRule="auto"/>
              <w:jc w:val="center"/>
              <w:rPr>
                <w:rFonts w:asciiTheme="majorBidi" w:hAnsiTheme="majorBidi" w:cstheme="majorBidi"/>
                <w:b/>
                <w:color w:val="000000"/>
              </w:rPr>
            </w:pPr>
          </w:p>
        </w:tc>
      </w:tr>
      <w:tr w:rsidR="002965A2" w14:paraId="4F6E8697" w14:textId="12BD1CC2" w:rsidTr="00C070BC">
        <w:trPr>
          <w:trHeight w:val="247"/>
        </w:trPr>
        <w:tc>
          <w:tcPr>
            <w:tcW w:w="279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03B9D6E" w14:textId="3912885D" w:rsidR="002965A2" w:rsidRPr="008707A9" w:rsidRDefault="002965A2" w:rsidP="00933C33">
            <w:pPr>
              <w:spacing w:after="0" w:line="240" w:lineRule="auto"/>
              <w:rPr>
                <w:rFonts w:asciiTheme="majorBidi" w:hAnsiTheme="majorBidi" w:cstheme="majorBidi"/>
              </w:rPr>
            </w:pPr>
            <w:r w:rsidRPr="008707A9">
              <w:rPr>
                <w:rFonts w:asciiTheme="majorBidi" w:hAnsiTheme="majorBidi" w:cstheme="majorBidi"/>
                <w:color w:val="000000"/>
              </w:rPr>
              <w:t>Flexibilit</w:t>
            </w:r>
            <w:r w:rsidR="003A6892">
              <w:rPr>
                <w:rFonts w:asciiTheme="majorBidi" w:hAnsiTheme="majorBidi" w:cstheme="majorBidi"/>
                <w:color w:val="000000"/>
              </w:rPr>
              <w:t>y</w:t>
            </w:r>
          </w:p>
        </w:tc>
        <w:tc>
          <w:tcPr>
            <w:tcW w:w="9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7A133F40" w14:textId="77777777" w:rsidR="002965A2" w:rsidRPr="008707A9" w:rsidRDefault="002965A2" w:rsidP="00933C33">
            <w:pPr>
              <w:spacing w:after="0" w:line="240" w:lineRule="auto"/>
              <w:jc w:val="center"/>
              <w:rPr>
                <w:rFonts w:asciiTheme="majorBidi" w:hAnsiTheme="majorBidi" w:cstheme="majorBidi"/>
                <w:b/>
              </w:rPr>
            </w:pPr>
            <w:r w:rsidRPr="008707A9">
              <w:rPr>
                <w:rFonts w:asciiTheme="majorBidi" w:hAnsiTheme="majorBidi" w:cstheme="majorBidi"/>
                <w:b/>
                <w:color w:val="000000"/>
              </w:rPr>
              <w:t>2.3</w:t>
            </w:r>
          </w:p>
        </w:tc>
        <w:tc>
          <w:tcPr>
            <w:tcW w:w="2051" w:type="dxa"/>
            <w:vMerge/>
            <w:tcBorders>
              <w:left w:val="single" w:sz="4" w:space="0" w:color="auto"/>
              <w:right w:val="single" w:sz="4" w:space="0" w:color="auto"/>
            </w:tcBorders>
            <w:shd w:val="clear" w:color="auto" w:fill="D9D9D9" w:themeFill="background1" w:themeFillShade="D9"/>
            <w:vAlign w:val="center"/>
          </w:tcPr>
          <w:p w14:paraId="7C04F22C" w14:textId="77777777" w:rsidR="002965A2" w:rsidRPr="008707A9" w:rsidRDefault="002965A2" w:rsidP="00933C33">
            <w:pPr>
              <w:spacing w:after="0" w:line="240" w:lineRule="auto"/>
              <w:jc w:val="center"/>
              <w:rPr>
                <w:rFonts w:asciiTheme="majorBidi" w:hAnsiTheme="majorBidi" w:cstheme="majorBidi"/>
                <w:b/>
                <w:color w:val="000000"/>
              </w:rPr>
            </w:pPr>
          </w:p>
        </w:tc>
      </w:tr>
      <w:tr w:rsidR="002965A2" w14:paraId="152D6A9C" w14:textId="64CB8EEC" w:rsidTr="00C070BC">
        <w:trPr>
          <w:trHeight w:val="247"/>
        </w:trPr>
        <w:tc>
          <w:tcPr>
            <w:tcW w:w="279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E2E30EF" w14:textId="2C01DDC8" w:rsidR="002965A2" w:rsidRPr="008707A9" w:rsidRDefault="002965A2" w:rsidP="00933C33">
            <w:pPr>
              <w:spacing w:after="0" w:line="240" w:lineRule="auto"/>
              <w:rPr>
                <w:rFonts w:asciiTheme="majorBidi" w:hAnsiTheme="majorBidi" w:cstheme="majorBidi"/>
                <w:color w:val="000000"/>
              </w:rPr>
            </w:pPr>
            <w:r w:rsidRPr="008707A9">
              <w:rPr>
                <w:rFonts w:asciiTheme="majorBidi" w:hAnsiTheme="majorBidi" w:cstheme="majorBidi"/>
                <w:color w:val="000000"/>
              </w:rPr>
              <w:t>Disciplinary Focus</w:t>
            </w:r>
          </w:p>
        </w:tc>
        <w:tc>
          <w:tcPr>
            <w:tcW w:w="9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2D18381D" w14:textId="77777777" w:rsidR="002965A2" w:rsidRPr="008707A9" w:rsidRDefault="002965A2" w:rsidP="00933C33">
            <w:pPr>
              <w:spacing w:after="0" w:line="240" w:lineRule="auto"/>
              <w:jc w:val="center"/>
              <w:rPr>
                <w:rFonts w:asciiTheme="majorBidi" w:hAnsiTheme="majorBidi" w:cstheme="majorBidi"/>
                <w:b/>
                <w:color w:val="000000"/>
              </w:rPr>
            </w:pPr>
            <w:r w:rsidRPr="008707A9">
              <w:rPr>
                <w:rFonts w:asciiTheme="majorBidi" w:hAnsiTheme="majorBidi" w:cstheme="majorBidi"/>
                <w:b/>
                <w:color w:val="000000"/>
              </w:rPr>
              <w:t>2.3</w:t>
            </w:r>
          </w:p>
        </w:tc>
        <w:tc>
          <w:tcPr>
            <w:tcW w:w="2051" w:type="dxa"/>
            <w:vMerge/>
            <w:tcBorders>
              <w:left w:val="single" w:sz="4" w:space="0" w:color="auto"/>
              <w:right w:val="single" w:sz="4" w:space="0" w:color="auto"/>
            </w:tcBorders>
            <w:shd w:val="clear" w:color="auto" w:fill="D9D9D9" w:themeFill="background1" w:themeFillShade="D9"/>
            <w:vAlign w:val="center"/>
          </w:tcPr>
          <w:p w14:paraId="7036E732" w14:textId="77777777" w:rsidR="002965A2" w:rsidRPr="008707A9" w:rsidRDefault="002965A2" w:rsidP="00933C33">
            <w:pPr>
              <w:spacing w:after="0" w:line="240" w:lineRule="auto"/>
              <w:jc w:val="center"/>
              <w:rPr>
                <w:rFonts w:asciiTheme="majorBidi" w:hAnsiTheme="majorBidi" w:cstheme="majorBidi"/>
                <w:b/>
                <w:color w:val="000000"/>
              </w:rPr>
            </w:pPr>
          </w:p>
        </w:tc>
      </w:tr>
      <w:tr w:rsidR="002965A2" w14:paraId="6AE71980" w14:textId="055065D9" w:rsidTr="00C070BC">
        <w:trPr>
          <w:trHeight w:val="262"/>
        </w:trPr>
        <w:tc>
          <w:tcPr>
            <w:tcW w:w="279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A5F8D62" w14:textId="4827F2BA" w:rsidR="002965A2" w:rsidRPr="008707A9" w:rsidRDefault="002965A2" w:rsidP="00933C33">
            <w:pPr>
              <w:spacing w:after="0" w:line="240" w:lineRule="auto"/>
              <w:rPr>
                <w:rFonts w:asciiTheme="majorBidi" w:hAnsiTheme="majorBidi" w:cstheme="majorBidi"/>
              </w:rPr>
            </w:pPr>
            <w:r w:rsidRPr="008707A9">
              <w:rPr>
                <w:rFonts w:asciiTheme="majorBidi" w:hAnsiTheme="majorBidi" w:cstheme="majorBidi"/>
                <w:color w:val="000000"/>
              </w:rPr>
              <w:t>Social Capital</w:t>
            </w:r>
          </w:p>
        </w:tc>
        <w:tc>
          <w:tcPr>
            <w:tcW w:w="9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0EBFB09C" w14:textId="77777777" w:rsidR="002965A2" w:rsidRPr="008707A9" w:rsidRDefault="002965A2" w:rsidP="00933C33">
            <w:pPr>
              <w:spacing w:after="0" w:line="240" w:lineRule="auto"/>
              <w:jc w:val="center"/>
              <w:rPr>
                <w:rFonts w:asciiTheme="majorBidi" w:hAnsiTheme="majorBidi" w:cstheme="majorBidi"/>
                <w:b/>
              </w:rPr>
            </w:pPr>
            <w:r w:rsidRPr="008707A9">
              <w:rPr>
                <w:rFonts w:asciiTheme="majorBidi" w:hAnsiTheme="majorBidi" w:cstheme="majorBidi"/>
                <w:b/>
                <w:color w:val="000000"/>
              </w:rPr>
              <w:t>2.18</w:t>
            </w:r>
          </w:p>
        </w:tc>
        <w:tc>
          <w:tcPr>
            <w:tcW w:w="2051"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785FF2E5" w14:textId="77777777" w:rsidR="002965A2" w:rsidRPr="008707A9" w:rsidRDefault="002965A2" w:rsidP="00933C33">
            <w:pPr>
              <w:spacing w:after="0" w:line="240" w:lineRule="auto"/>
              <w:jc w:val="center"/>
              <w:rPr>
                <w:rFonts w:asciiTheme="majorBidi" w:hAnsiTheme="majorBidi" w:cstheme="majorBidi"/>
                <w:b/>
                <w:color w:val="000000"/>
              </w:rPr>
            </w:pPr>
          </w:p>
        </w:tc>
      </w:tr>
      <w:tr w:rsidR="002965A2" w14:paraId="47382A00" w14:textId="13F63CD2" w:rsidTr="00C070BC">
        <w:trPr>
          <w:trHeight w:val="233"/>
        </w:trPr>
        <w:tc>
          <w:tcPr>
            <w:tcW w:w="2793"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14:paraId="3ECA329E" w14:textId="28E349E4" w:rsidR="002965A2" w:rsidRPr="008707A9" w:rsidRDefault="002965A2" w:rsidP="00933C33">
            <w:pPr>
              <w:spacing w:after="0" w:line="240" w:lineRule="auto"/>
              <w:rPr>
                <w:rFonts w:asciiTheme="majorBidi" w:hAnsiTheme="majorBidi" w:cstheme="majorBidi"/>
              </w:rPr>
            </w:pPr>
            <w:r w:rsidRPr="008707A9">
              <w:rPr>
                <w:rFonts w:asciiTheme="majorBidi" w:hAnsiTheme="majorBidi" w:cstheme="majorBidi"/>
                <w:color w:val="000000"/>
              </w:rPr>
              <w:t>Expertis</w:t>
            </w:r>
            <w:r w:rsidR="003A6892">
              <w:rPr>
                <w:rFonts w:asciiTheme="majorBidi" w:hAnsiTheme="majorBidi" w:cstheme="majorBidi"/>
                <w:color w:val="000000"/>
              </w:rPr>
              <w:t>e</w:t>
            </w:r>
          </w:p>
        </w:tc>
        <w:tc>
          <w:tcPr>
            <w:tcW w:w="963"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14:paraId="6E04BF9F" w14:textId="77777777" w:rsidR="002965A2" w:rsidRPr="008707A9" w:rsidRDefault="002965A2" w:rsidP="00933C33">
            <w:pPr>
              <w:spacing w:after="0" w:line="240" w:lineRule="auto"/>
              <w:jc w:val="center"/>
              <w:rPr>
                <w:rFonts w:asciiTheme="majorBidi" w:hAnsiTheme="majorBidi" w:cstheme="majorBidi"/>
                <w:b/>
              </w:rPr>
            </w:pPr>
            <w:r w:rsidRPr="008707A9">
              <w:rPr>
                <w:rFonts w:asciiTheme="majorBidi" w:hAnsiTheme="majorBidi" w:cstheme="majorBidi"/>
                <w:b/>
                <w:color w:val="000000"/>
              </w:rPr>
              <w:t>1.68</w:t>
            </w:r>
          </w:p>
        </w:tc>
        <w:tc>
          <w:tcPr>
            <w:tcW w:w="2051" w:type="dxa"/>
            <w:vMerge w:val="restart"/>
            <w:tcBorders>
              <w:top w:val="single" w:sz="4" w:space="0" w:color="auto"/>
              <w:left w:val="single" w:sz="4" w:space="0" w:color="auto"/>
              <w:right w:val="single" w:sz="4" w:space="0" w:color="auto"/>
            </w:tcBorders>
            <w:shd w:val="clear" w:color="auto" w:fill="AEAAAA" w:themeFill="background2" w:themeFillShade="BF"/>
            <w:vAlign w:val="center"/>
          </w:tcPr>
          <w:p w14:paraId="6888010E" w14:textId="11C53FEF" w:rsidR="002965A2" w:rsidRPr="008707A9" w:rsidRDefault="002965A2" w:rsidP="00933C33">
            <w:pPr>
              <w:spacing w:after="0" w:line="240" w:lineRule="auto"/>
              <w:jc w:val="center"/>
              <w:rPr>
                <w:rFonts w:asciiTheme="majorBidi" w:hAnsiTheme="majorBidi" w:cstheme="majorBidi"/>
                <w:b/>
                <w:color w:val="000000"/>
              </w:rPr>
            </w:pPr>
            <w:r>
              <w:rPr>
                <w:rFonts w:asciiTheme="majorBidi" w:hAnsiTheme="majorBidi" w:cstheme="majorBidi"/>
                <w:b/>
                <w:color w:val="000000"/>
              </w:rPr>
              <w:t>‘Knowledge content’</w:t>
            </w:r>
          </w:p>
        </w:tc>
      </w:tr>
      <w:tr w:rsidR="002965A2" w14:paraId="28C6E721" w14:textId="449D5BD7" w:rsidTr="00C070BC">
        <w:trPr>
          <w:trHeight w:val="262"/>
        </w:trPr>
        <w:tc>
          <w:tcPr>
            <w:tcW w:w="2793"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14:paraId="50B029ED" w14:textId="71BADDFE" w:rsidR="002965A2" w:rsidRPr="008707A9" w:rsidRDefault="002965A2" w:rsidP="00933C33">
            <w:pPr>
              <w:spacing w:after="0" w:line="240" w:lineRule="auto"/>
              <w:rPr>
                <w:rFonts w:asciiTheme="majorBidi" w:hAnsiTheme="majorBidi" w:cstheme="majorBidi"/>
              </w:rPr>
            </w:pPr>
            <w:r w:rsidRPr="008707A9">
              <w:rPr>
                <w:rFonts w:asciiTheme="majorBidi" w:hAnsiTheme="majorBidi" w:cstheme="majorBidi"/>
                <w:color w:val="000000"/>
              </w:rPr>
              <w:t>Learning</w:t>
            </w:r>
          </w:p>
        </w:tc>
        <w:tc>
          <w:tcPr>
            <w:tcW w:w="963"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14:paraId="11454078" w14:textId="77777777" w:rsidR="002965A2" w:rsidRPr="008707A9" w:rsidRDefault="002965A2" w:rsidP="00933C33">
            <w:pPr>
              <w:spacing w:after="0" w:line="240" w:lineRule="auto"/>
              <w:jc w:val="center"/>
              <w:rPr>
                <w:rFonts w:asciiTheme="majorBidi" w:hAnsiTheme="majorBidi" w:cstheme="majorBidi"/>
                <w:b/>
              </w:rPr>
            </w:pPr>
            <w:r w:rsidRPr="008707A9">
              <w:rPr>
                <w:rFonts w:asciiTheme="majorBidi" w:hAnsiTheme="majorBidi" w:cstheme="majorBidi"/>
                <w:b/>
                <w:color w:val="000000"/>
              </w:rPr>
              <w:t>1.56</w:t>
            </w:r>
          </w:p>
        </w:tc>
        <w:tc>
          <w:tcPr>
            <w:tcW w:w="2051" w:type="dxa"/>
            <w:vMerge/>
            <w:tcBorders>
              <w:left w:val="single" w:sz="4" w:space="0" w:color="auto"/>
              <w:right w:val="single" w:sz="4" w:space="0" w:color="auto"/>
            </w:tcBorders>
            <w:shd w:val="clear" w:color="auto" w:fill="AEAAAA" w:themeFill="background2" w:themeFillShade="BF"/>
          </w:tcPr>
          <w:p w14:paraId="63D91434" w14:textId="77777777" w:rsidR="002965A2" w:rsidRPr="008707A9" w:rsidRDefault="002965A2" w:rsidP="00933C33">
            <w:pPr>
              <w:spacing w:after="0" w:line="240" w:lineRule="auto"/>
              <w:jc w:val="center"/>
              <w:rPr>
                <w:rFonts w:asciiTheme="majorBidi" w:hAnsiTheme="majorBidi" w:cstheme="majorBidi"/>
                <w:b/>
                <w:color w:val="000000"/>
              </w:rPr>
            </w:pPr>
          </w:p>
        </w:tc>
      </w:tr>
      <w:tr w:rsidR="002965A2" w14:paraId="1312C189" w14:textId="19E90B93" w:rsidTr="00C070BC">
        <w:trPr>
          <w:trHeight w:val="247"/>
        </w:trPr>
        <w:tc>
          <w:tcPr>
            <w:tcW w:w="2793"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14:paraId="719DA4EB" w14:textId="5437B646" w:rsidR="002965A2" w:rsidRPr="008707A9" w:rsidRDefault="002965A2" w:rsidP="00933C33">
            <w:pPr>
              <w:spacing w:after="0" w:line="240" w:lineRule="auto"/>
              <w:rPr>
                <w:rFonts w:asciiTheme="majorBidi" w:hAnsiTheme="majorBidi" w:cstheme="majorBidi"/>
              </w:rPr>
            </w:pPr>
            <w:r w:rsidRPr="008707A9">
              <w:rPr>
                <w:rFonts w:asciiTheme="majorBidi" w:hAnsiTheme="majorBidi" w:cstheme="majorBidi"/>
                <w:color w:val="000000"/>
              </w:rPr>
              <w:t>Human Capital</w:t>
            </w:r>
          </w:p>
        </w:tc>
        <w:tc>
          <w:tcPr>
            <w:tcW w:w="963"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14:paraId="47CCB399" w14:textId="77777777" w:rsidR="002965A2" w:rsidRPr="008707A9" w:rsidRDefault="002965A2" w:rsidP="00933C33">
            <w:pPr>
              <w:keepNext/>
              <w:spacing w:after="0" w:line="240" w:lineRule="auto"/>
              <w:jc w:val="center"/>
              <w:rPr>
                <w:rFonts w:asciiTheme="majorBidi" w:hAnsiTheme="majorBidi" w:cstheme="majorBidi"/>
                <w:b/>
              </w:rPr>
            </w:pPr>
            <w:r w:rsidRPr="008707A9">
              <w:rPr>
                <w:rFonts w:asciiTheme="majorBidi" w:hAnsiTheme="majorBidi" w:cstheme="majorBidi"/>
                <w:b/>
                <w:color w:val="000000"/>
              </w:rPr>
              <w:t>1.49</w:t>
            </w:r>
          </w:p>
        </w:tc>
        <w:tc>
          <w:tcPr>
            <w:tcW w:w="2051" w:type="dxa"/>
            <w:vMerge/>
            <w:tcBorders>
              <w:left w:val="single" w:sz="4" w:space="0" w:color="auto"/>
              <w:bottom w:val="single" w:sz="4" w:space="0" w:color="auto"/>
              <w:right w:val="single" w:sz="4" w:space="0" w:color="auto"/>
            </w:tcBorders>
            <w:shd w:val="clear" w:color="auto" w:fill="AEAAAA" w:themeFill="background2" w:themeFillShade="BF"/>
          </w:tcPr>
          <w:p w14:paraId="1C6DC379" w14:textId="77777777" w:rsidR="002965A2" w:rsidRPr="008707A9" w:rsidRDefault="002965A2" w:rsidP="00933C33">
            <w:pPr>
              <w:keepNext/>
              <w:spacing w:after="0" w:line="240" w:lineRule="auto"/>
              <w:jc w:val="center"/>
              <w:rPr>
                <w:rFonts w:asciiTheme="majorBidi" w:hAnsiTheme="majorBidi" w:cstheme="majorBidi"/>
                <w:b/>
                <w:color w:val="000000"/>
              </w:rPr>
            </w:pPr>
          </w:p>
        </w:tc>
      </w:tr>
      <w:tr w:rsidR="002965A2" w14:paraId="628DC0D5" w14:textId="39F0ADDB" w:rsidTr="00C070BC">
        <w:trPr>
          <w:trHeight w:val="247"/>
        </w:trPr>
        <w:tc>
          <w:tcPr>
            <w:tcW w:w="2793" w:type="dxa"/>
            <w:tcBorders>
              <w:top w:val="single" w:sz="4" w:space="0" w:color="auto"/>
              <w:left w:val="single" w:sz="4" w:space="0" w:color="auto"/>
              <w:bottom w:val="single" w:sz="4" w:space="0" w:color="auto"/>
              <w:right w:val="single" w:sz="4" w:space="0" w:color="auto"/>
            </w:tcBorders>
          </w:tcPr>
          <w:p w14:paraId="51976D26" w14:textId="77777777" w:rsidR="002965A2" w:rsidRPr="008707A9" w:rsidRDefault="002965A2" w:rsidP="00933C33">
            <w:pPr>
              <w:spacing w:after="0" w:line="240" w:lineRule="auto"/>
              <w:jc w:val="center"/>
              <w:rPr>
                <w:rFonts w:asciiTheme="majorBidi" w:hAnsiTheme="majorBidi" w:cstheme="majorBidi"/>
                <w:b/>
              </w:rPr>
            </w:pPr>
            <w:r w:rsidRPr="008707A9">
              <w:rPr>
                <w:rFonts w:asciiTheme="majorBidi" w:hAnsiTheme="majorBidi" w:cstheme="majorBidi"/>
                <w:b/>
              </w:rPr>
              <w:t>Overall average</w:t>
            </w:r>
          </w:p>
        </w:tc>
        <w:tc>
          <w:tcPr>
            <w:tcW w:w="963" w:type="dxa"/>
            <w:tcBorders>
              <w:top w:val="single" w:sz="4" w:space="0" w:color="auto"/>
              <w:left w:val="single" w:sz="4" w:space="0" w:color="auto"/>
              <w:bottom w:val="single" w:sz="4" w:space="0" w:color="auto"/>
              <w:right w:val="single" w:sz="4" w:space="0" w:color="auto"/>
            </w:tcBorders>
            <w:shd w:val="clear" w:color="auto" w:fill="auto"/>
          </w:tcPr>
          <w:p w14:paraId="3943367A" w14:textId="77777777" w:rsidR="002965A2" w:rsidRPr="008707A9" w:rsidRDefault="002965A2" w:rsidP="00933C33">
            <w:pPr>
              <w:keepNext/>
              <w:spacing w:after="0" w:line="240" w:lineRule="auto"/>
              <w:jc w:val="center"/>
              <w:rPr>
                <w:rFonts w:asciiTheme="majorBidi" w:hAnsiTheme="majorBidi" w:cstheme="majorBidi"/>
                <w:b/>
              </w:rPr>
            </w:pPr>
            <w:r w:rsidRPr="008707A9">
              <w:rPr>
                <w:rFonts w:asciiTheme="majorBidi" w:hAnsiTheme="majorBidi" w:cstheme="majorBidi"/>
                <w:b/>
              </w:rPr>
              <w:t>2.56</w:t>
            </w:r>
          </w:p>
        </w:tc>
        <w:tc>
          <w:tcPr>
            <w:tcW w:w="2051" w:type="dxa"/>
            <w:tcBorders>
              <w:top w:val="single" w:sz="4" w:space="0" w:color="auto"/>
              <w:left w:val="single" w:sz="4" w:space="0" w:color="auto"/>
              <w:bottom w:val="single" w:sz="4" w:space="0" w:color="auto"/>
              <w:right w:val="single" w:sz="4" w:space="0" w:color="auto"/>
            </w:tcBorders>
          </w:tcPr>
          <w:p w14:paraId="614A8D8A" w14:textId="77777777" w:rsidR="002965A2" w:rsidRPr="008707A9" w:rsidRDefault="002965A2" w:rsidP="00933C33">
            <w:pPr>
              <w:keepNext/>
              <w:spacing w:after="0" w:line="240" w:lineRule="auto"/>
              <w:jc w:val="center"/>
              <w:rPr>
                <w:rFonts w:asciiTheme="majorBidi" w:hAnsiTheme="majorBidi" w:cstheme="majorBidi"/>
                <w:b/>
              </w:rPr>
            </w:pPr>
          </w:p>
        </w:tc>
      </w:tr>
    </w:tbl>
    <w:p w14:paraId="732B9566" w14:textId="71842076" w:rsidR="00E4152E" w:rsidRDefault="00E4152E" w:rsidP="00E4152E">
      <w:pPr>
        <w:pStyle w:val="Caption"/>
        <w:rPr>
          <w:sz w:val="24"/>
          <w:szCs w:val="24"/>
        </w:rPr>
      </w:pPr>
      <w:bookmarkStart w:id="112" w:name="_Ref7261576"/>
      <w:bookmarkStart w:id="113" w:name="_Ref10649321"/>
      <w:bookmarkStart w:id="114" w:name="_Toc31702034"/>
      <w:r>
        <w:t xml:space="preserve">Table </w:t>
      </w:r>
      <w:r w:rsidR="00A56355">
        <w:fldChar w:fldCharType="begin"/>
      </w:r>
      <w:r w:rsidR="00A56355">
        <w:instrText xml:space="preserve"> SEQ Table \* ARABIC </w:instrText>
      </w:r>
      <w:r w:rsidR="00A56355">
        <w:fldChar w:fldCharType="separate"/>
      </w:r>
      <w:r w:rsidR="0011424E">
        <w:rPr>
          <w:noProof/>
        </w:rPr>
        <w:t>5</w:t>
      </w:r>
      <w:r w:rsidR="00A56355">
        <w:rPr>
          <w:noProof/>
        </w:rPr>
        <w:fldChar w:fldCharType="end"/>
      </w:r>
      <w:bookmarkEnd w:id="112"/>
      <w:r w:rsidRPr="00BF5D48">
        <w:t>. Average values for the fifteen attributes</w:t>
      </w:r>
      <w:bookmarkEnd w:id="113"/>
      <w:bookmarkEnd w:id="114"/>
    </w:p>
    <w:p w14:paraId="6C8BD660" w14:textId="77777777" w:rsidR="00E4152E" w:rsidRPr="007B523E" w:rsidRDefault="00E4152E" w:rsidP="00E4152E">
      <w:pPr>
        <w:spacing w:before="120" w:after="120" w:line="360" w:lineRule="auto"/>
        <w:rPr>
          <w:sz w:val="24"/>
          <w:szCs w:val="24"/>
          <w:u w:val="single"/>
        </w:rPr>
      </w:pPr>
      <w:r>
        <w:rPr>
          <w:sz w:val="24"/>
          <w:szCs w:val="24"/>
          <w:u w:val="single"/>
        </w:rPr>
        <w:t>Social context</w:t>
      </w:r>
    </w:p>
    <w:p w14:paraId="4BAC013B" w14:textId="09DDB8FF" w:rsidR="00E4152E" w:rsidRDefault="00E4152E" w:rsidP="00E4152E">
      <w:pPr>
        <w:spacing w:before="120" w:after="120" w:line="360" w:lineRule="auto"/>
        <w:rPr>
          <w:sz w:val="24"/>
          <w:szCs w:val="24"/>
        </w:rPr>
      </w:pPr>
      <w:r>
        <w:rPr>
          <w:sz w:val="24"/>
          <w:szCs w:val="24"/>
        </w:rPr>
        <w:t>First, the attributes in the highest (3&lt;</w:t>
      </w:r>
      <w:r>
        <w:rPr>
          <w:i/>
          <w:sz w:val="24"/>
          <w:szCs w:val="24"/>
        </w:rPr>
        <w:t>value</w:t>
      </w:r>
      <w:r>
        <w:rPr>
          <w:sz w:val="24"/>
          <w:szCs w:val="24"/>
        </w:rPr>
        <w:t xml:space="preserve">) range (goals, relevance, evaluation and outputs &amp; outcomes) includes those attributes which, in my sampled research, tended to involve significant engagement with or influence from the </w:t>
      </w:r>
      <w:r>
        <w:rPr>
          <w:i/>
          <w:sz w:val="24"/>
          <w:szCs w:val="24"/>
        </w:rPr>
        <w:t xml:space="preserve">social context </w:t>
      </w:r>
      <w:r>
        <w:rPr>
          <w:sz w:val="24"/>
          <w:szCs w:val="24"/>
        </w:rPr>
        <w:t xml:space="preserve">beyond academic boundaries. It is primarily through them that the social context influenced the academic research in my sample. For example, the goals of my sampled research are often informed </w:t>
      </w:r>
      <w:r w:rsidR="00BA0417">
        <w:rPr>
          <w:sz w:val="24"/>
          <w:szCs w:val="24"/>
        </w:rPr>
        <w:t>and, in some cases,</w:t>
      </w:r>
      <w:r>
        <w:rPr>
          <w:sz w:val="24"/>
          <w:szCs w:val="24"/>
        </w:rPr>
        <w:t xml:space="preserve"> directly guided by issues arising in the social context beyond academia. Accordingly, the research aims at yielding outputs and outcomes of relevance to these contexts, and to a large extent the research is considered a success to the extent that it achieves this relevance and ‘impact’. I refer to these as the ‘social context’ attributes. </w:t>
      </w:r>
    </w:p>
    <w:p w14:paraId="20B8250E" w14:textId="77777777" w:rsidR="00E4152E" w:rsidRPr="007B523E" w:rsidRDefault="00E4152E" w:rsidP="00E4152E">
      <w:pPr>
        <w:spacing w:before="120" w:after="120" w:line="360" w:lineRule="auto"/>
        <w:rPr>
          <w:sz w:val="24"/>
          <w:szCs w:val="24"/>
          <w:u w:val="single"/>
        </w:rPr>
      </w:pPr>
      <w:r>
        <w:rPr>
          <w:sz w:val="24"/>
          <w:szCs w:val="24"/>
          <w:u w:val="single"/>
        </w:rPr>
        <w:t>Knowledge content</w:t>
      </w:r>
    </w:p>
    <w:p w14:paraId="53723DC9" w14:textId="1162D652" w:rsidR="00E4152E" w:rsidRDefault="00E4152E" w:rsidP="00E4152E">
      <w:pPr>
        <w:spacing w:before="120" w:after="120" w:line="360" w:lineRule="auto"/>
        <w:rPr>
          <w:sz w:val="24"/>
          <w:szCs w:val="24"/>
        </w:rPr>
      </w:pPr>
      <w:r>
        <w:rPr>
          <w:sz w:val="24"/>
          <w:szCs w:val="24"/>
        </w:rPr>
        <w:t>By contrast, the low value range (</w:t>
      </w:r>
      <w:r w:rsidR="00784B85">
        <w:rPr>
          <w:sz w:val="24"/>
          <w:szCs w:val="24"/>
        </w:rPr>
        <w:t>1&lt;</w:t>
      </w:r>
      <w:r>
        <w:rPr>
          <w:i/>
          <w:sz w:val="24"/>
          <w:szCs w:val="24"/>
        </w:rPr>
        <w:t>value</w:t>
      </w:r>
      <w:r>
        <w:rPr>
          <w:sz w:val="24"/>
          <w:szCs w:val="24"/>
        </w:rPr>
        <w:t xml:space="preserve">&lt;2) includes attributes/activities which, in my sampled research, tended to remain strongly within academic boundaries (expertise, learning and human capital). I argue that they played a significant role in reproducing academic boundaries largely by maintaining academic authority over the </w:t>
      </w:r>
      <w:r w:rsidRPr="002B3496">
        <w:rPr>
          <w:i/>
          <w:sz w:val="24"/>
          <w:szCs w:val="24"/>
        </w:rPr>
        <w:t>knowledge content</w:t>
      </w:r>
      <w:r>
        <w:rPr>
          <w:sz w:val="24"/>
          <w:szCs w:val="24"/>
        </w:rPr>
        <w:t xml:space="preserve"> of academic research. This is because it remains the case that what can be learned from academic research is highly technical, and typically requires significant levels of scientific expertise and academic qualifications in order to fully understand it and to be able to produce it, albeit that my sample also includes several instances where other types of expertise and human capital were drawn upon in the research process (some examples of which will be discussed below). I classify these as the ‘knowledge content’ attributes/activities. </w:t>
      </w:r>
    </w:p>
    <w:p w14:paraId="60B92E98" w14:textId="77777777" w:rsidR="00E4152E" w:rsidRPr="007B523E" w:rsidRDefault="00E4152E" w:rsidP="00E4152E">
      <w:pPr>
        <w:spacing w:before="120" w:after="120" w:line="360" w:lineRule="auto"/>
        <w:rPr>
          <w:sz w:val="24"/>
          <w:szCs w:val="24"/>
          <w:u w:val="single"/>
        </w:rPr>
      </w:pPr>
      <w:r>
        <w:rPr>
          <w:sz w:val="24"/>
          <w:szCs w:val="24"/>
          <w:u w:val="single"/>
        </w:rPr>
        <w:t>Intermediate(ry)</w:t>
      </w:r>
    </w:p>
    <w:p w14:paraId="3B3D709C" w14:textId="51EAF9F2" w:rsidR="00E4152E" w:rsidRDefault="00E4152E" w:rsidP="00E4152E">
      <w:pPr>
        <w:spacing w:before="120" w:after="120" w:line="360" w:lineRule="auto"/>
        <w:rPr>
          <w:sz w:val="24"/>
          <w:szCs w:val="24"/>
        </w:rPr>
      </w:pPr>
      <w:r>
        <w:rPr>
          <w:sz w:val="24"/>
          <w:szCs w:val="24"/>
        </w:rPr>
        <w:t>In between these is the mid-range value grouping (2&lt;</w:t>
      </w:r>
      <w:r>
        <w:rPr>
          <w:i/>
          <w:sz w:val="24"/>
          <w:szCs w:val="24"/>
        </w:rPr>
        <w:t>value</w:t>
      </w:r>
      <w:r>
        <w:rPr>
          <w:sz w:val="24"/>
          <w:szCs w:val="24"/>
        </w:rPr>
        <w:t xml:space="preserve">&lt;3). This is the largest group of attributes and activities (uncertainty, knowledge exchange, accessibility, boundary management, network participation, flexibility, disciplinary focus and social capital). I will argue that in the sampled research, the attributes and activities in this range </w:t>
      </w:r>
      <w:r w:rsidRPr="00525CC2">
        <w:rPr>
          <w:sz w:val="24"/>
          <w:szCs w:val="24"/>
        </w:rPr>
        <w:t>mediate</w:t>
      </w:r>
      <w:r>
        <w:rPr>
          <w:sz w:val="24"/>
          <w:szCs w:val="24"/>
        </w:rPr>
        <w:t xml:space="preserve"> between the social context, which has significant influence over the goals and evaluative criteria of academic research, and the </w:t>
      </w:r>
      <w:r w:rsidR="00862B6C">
        <w:rPr>
          <w:sz w:val="24"/>
          <w:szCs w:val="24"/>
        </w:rPr>
        <w:t>knowledge</w:t>
      </w:r>
      <w:r>
        <w:rPr>
          <w:sz w:val="24"/>
          <w:szCs w:val="24"/>
        </w:rPr>
        <w:t xml:space="preserve"> content, authority over which lies within academia. In doing so, these attributes and activities mediate the interaction between academia and wider society. This means that, while they are important ways in which academia contributes and responds to wider society, they are also key sites for struggle over the direction of academic research. For example, although some level of knowledge exchange, flexibility and accessibility is essential for any </w:t>
      </w:r>
      <w:r w:rsidR="00031096">
        <w:rPr>
          <w:sz w:val="24"/>
          <w:szCs w:val="24"/>
        </w:rPr>
        <w:t>university wishing to be seen as relevant</w:t>
      </w:r>
      <w:r>
        <w:rPr>
          <w:sz w:val="24"/>
          <w:szCs w:val="24"/>
        </w:rPr>
        <w:t xml:space="preserve"> to society, the interesting issue is how much, on what terms, and with what</w:t>
      </w:r>
      <w:r w:rsidR="00A12ACB">
        <w:rPr>
          <w:sz w:val="24"/>
          <w:szCs w:val="24"/>
        </w:rPr>
        <w:t xml:space="preserve"> kinds of</w:t>
      </w:r>
      <w:r>
        <w:rPr>
          <w:sz w:val="24"/>
          <w:szCs w:val="24"/>
        </w:rPr>
        <w:t xml:space="preserve"> external actors is knowledge exchanged, and flexibility and accessibility offered? I refer to the attributes and activities in this mid-value range as ‘intermediate(ary)’ or ‘mediating’ attributes/activities. </w:t>
      </w:r>
    </w:p>
    <w:p w14:paraId="5DF77B44" w14:textId="44D8E081" w:rsidR="00F52146" w:rsidRPr="00FE3C12" w:rsidRDefault="00DE4E82" w:rsidP="00E4152E">
      <w:pPr>
        <w:spacing w:before="120" w:after="120" w:line="360" w:lineRule="auto"/>
        <w:rPr>
          <w:sz w:val="24"/>
          <w:szCs w:val="24"/>
        </w:rPr>
      </w:pPr>
      <w:r w:rsidRPr="00A85BFB">
        <w:rPr>
          <w:sz w:val="24"/>
          <w:szCs w:val="24"/>
        </w:rPr>
        <w:fldChar w:fldCharType="begin"/>
      </w:r>
      <w:r w:rsidRPr="00A85BFB">
        <w:rPr>
          <w:sz w:val="24"/>
          <w:szCs w:val="24"/>
        </w:rPr>
        <w:instrText xml:space="preserve"> REF _Ref17466174 \h  \* MERGEFORMAT </w:instrText>
      </w:r>
      <w:r w:rsidRPr="00A85BFB">
        <w:rPr>
          <w:sz w:val="24"/>
          <w:szCs w:val="24"/>
        </w:rPr>
      </w:r>
      <w:r w:rsidRPr="00A85BFB">
        <w:rPr>
          <w:sz w:val="24"/>
          <w:szCs w:val="24"/>
        </w:rPr>
        <w:fldChar w:fldCharType="separate"/>
      </w:r>
      <w:r w:rsidR="0011424E" w:rsidRPr="0011424E">
        <w:rPr>
          <w:sz w:val="24"/>
          <w:szCs w:val="24"/>
        </w:rPr>
        <w:t xml:space="preserve">Figure </w:t>
      </w:r>
      <w:r w:rsidR="0011424E" w:rsidRPr="0011424E">
        <w:rPr>
          <w:noProof/>
          <w:sz w:val="24"/>
          <w:szCs w:val="24"/>
        </w:rPr>
        <w:t>8</w:t>
      </w:r>
      <w:r w:rsidRPr="00A85BFB">
        <w:rPr>
          <w:sz w:val="24"/>
          <w:szCs w:val="24"/>
        </w:rPr>
        <w:fldChar w:fldCharType="end"/>
      </w:r>
      <w:r w:rsidRPr="00A85BFB">
        <w:rPr>
          <w:sz w:val="24"/>
          <w:szCs w:val="24"/>
        </w:rPr>
        <w:t xml:space="preserve"> </w:t>
      </w:r>
      <w:r w:rsidR="00F52146" w:rsidRPr="00A85BFB">
        <w:rPr>
          <w:sz w:val="24"/>
          <w:szCs w:val="24"/>
        </w:rPr>
        <w:t xml:space="preserve">presents a simplified model of </w:t>
      </w:r>
      <w:r w:rsidR="00335B95" w:rsidRPr="00A85BFB">
        <w:rPr>
          <w:sz w:val="24"/>
          <w:szCs w:val="24"/>
        </w:rPr>
        <w:t>the attributes and activities under the</w:t>
      </w:r>
      <w:r w:rsidR="00F52146" w:rsidRPr="00A85BFB">
        <w:rPr>
          <w:sz w:val="24"/>
          <w:szCs w:val="24"/>
        </w:rPr>
        <w:t xml:space="preserve"> ‘intermediate(ry)’ classification</w:t>
      </w:r>
      <w:r w:rsidR="00EA404B" w:rsidRPr="00A85BFB">
        <w:rPr>
          <w:sz w:val="24"/>
          <w:szCs w:val="24"/>
        </w:rPr>
        <w:t>/dimension</w:t>
      </w:r>
      <w:r w:rsidR="00F52146" w:rsidRPr="00A85BFB">
        <w:rPr>
          <w:sz w:val="24"/>
          <w:szCs w:val="24"/>
        </w:rPr>
        <w:t>.</w:t>
      </w:r>
      <w:r w:rsidRPr="00A85BFB">
        <w:rPr>
          <w:sz w:val="24"/>
          <w:szCs w:val="24"/>
        </w:rPr>
        <w:t xml:space="preserve"> </w:t>
      </w:r>
      <w:r w:rsidR="00F730B0" w:rsidRPr="00A85BFB">
        <w:rPr>
          <w:sz w:val="24"/>
          <w:szCs w:val="24"/>
        </w:rPr>
        <w:t>Later in this chapter I will</w:t>
      </w:r>
      <w:r w:rsidRPr="00A85BFB">
        <w:rPr>
          <w:sz w:val="24"/>
          <w:szCs w:val="24"/>
        </w:rPr>
        <w:t xml:space="preserve"> </w:t>
      </w:r>
      <w:r w:rsidR="00F023CE" w:rsidRPr="00A85BFB">
        <w:rPr>
          <w:sz w:val="24"/>
          <w:szCs w:val="24"/>
        </w:rPr>
        <w:t>discuss</w:t>
      </w:r>
      <w:r w:rsidR="00F730B0" w:rsidRPr="00A85BFB">
        <w:rPr>
          <w:sz w:val="24"/>
          <w:szCs w:val="24"/>
        </w:rPr>
        <w:t xml:space="preserve"> the </w:t>
      </w:r>
      <w:r w:rsidRPr="00A85BFB">
        <w:rPr>
          <w:sz w:val="24"/>
          <w:szCs w:val="24"/>
        </w:rPr>
        <w:t>operation of all fifteen activities</w:t>
      </w:r>
      <w:r w:rsidR="004E0087" w:rsidRPr="00A85BFB">
        <w:rPr>
          <w:sz w:val="24"/>
          <w:szCs w:val="24"/>
        </w:rPr>
        <w:t xml:space="preserve"> and </w:t>
      </w:r>
      <w:r w:rsidRPr="00A85BFB">
        <w:rPr>
          <w:sz w:val="24"/>
          <w:szCs w:val="24"/>
        </w:rPr>
        <w:t xml:space="preserve">attributes in </w:t>
      </w:r>
      <w:r w:rsidR="00F730B0" w:rsidRPr="00A85BFB">
        <w:rPr>
          <w:sz w:val="24"/>
          <w:szCs w:val="24"/>
        </w:rPr>
        <w:t xml:space="preserve">the </w:t>
      </w:r>
      <w:r w:rsidRPr="00A85BFB">
        <w:rPr>
          <w:sz w:val="24"/>
          <w:szCs w:val="24"/>
        </w:rPr>
        <w:t xml:space="preserve">context </w:t>
      </w:r>
      <w:r w:rsidR="00F730B0" w:rsidRPr="00A85BFB">
        <w:rPr>
          <w:sz w:val="24"/>
          <w:szCs w:val="24"/>
        </w:rPr>
        <w:t>of</w:t>
      </w:r>
      <w:r w:rsidR="00FE3C12" w:rsidRPr="00A85BFB">
        <w:rPr>
          <w:sz w:val="24"/>
          <w:szCs w:val="24"/>
        </w:rPr>
        <w:t xml:space="preserve"> th</w:t>
      </w:r>
      <w:r w:rsidR="00F730B0" w:rsidRPr="00A85BFB">
        <w:rPr>
          <w:sz w:val="24"/>
          <w:szCs w:val="24"/>
        </w:rPr>
        <w:t xml:space="preserve">ree </w:t>
      </w:r>
      <w:r w:rsidR="00C704ED">
        <w:rPr>
          <w:sz w:val="24"/>
          <w:szCs w:val="24"/>
        </w:rPr>
        <w:t>illustrative</w:t>
      </w:r>
      <w:r w:rsidR="00F730B0" w:rsidRPr="00A85BFB">
        <w:rPr>
          <w:sz w:val="24"/>
          <w:szCs w:val="24"/>
        </w:rPr>
        <w:t xml:space="preserve"> BoRs</w:t>
      </w:r>
      <w:r w:rsidR="00FE3C12" w:rsidRPr="00A85BFB">
        <w:rPr>
          <w:sz w:val="24"/>
          <w:szCs w:val="24"/>
        </w:rPr>
        <w:t>.</w:t>
      </w:r>
    </w:p>
    <w:p w14:paraId="281EDA3E" w14:textId="77777777" w:rsidR="006475B1" w:rsidRDefault="00336387" w:rsidP="006475B1">
      <w:pPr>
        <w:keepNext/>
        <w:spacing w:before="120" w:after="120" w:line="360" w:lineRule="auto"/>
      </w:pPr>
      <w:r w:rsidRPr="00336387">
        <w:rPr>
          <w:noProof/>
          <w:sz w:val="24"/>
          <w:szCs w:val="24"/>
        </w:rPr>
        <w:drawing>
          <wp:inline distT="0" distB="0" distL="0" distR="0" wp14:anchorId="540AFD0F" wp14:editId="58CCFAAD">
            <wp:extent cx="5731510" cy="32238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223895"/>
                    </a:xfrm>
                    <a:prstGeom prst="rect">
                      <a:avLst/>
                    </a:prstGeom>
                  </pic:spPr>
                </pic:pic>
              </a:graphicData>
            </a:graphic>
          </wp:inline>
        </w:drawing>
      </w:r>
    </w:p>
    <w:p w14:paraId="4C9889F4" w14:textId="209196DD" w:rsidR="00336387" w:rsidRDefault="006475B1" w:rsidP="006475B1">
      <w:pPr>
        <w:pStyle w:val="Caption"/>
      </w:pPr>
      <w:bookmarkStart w:id="115" w:name="_Ref17466174"/>
      <w:bookmarkStart w:id="116" w:name="_Toc31702077"/>
      <w:r>
        <w:t xml:space="preserve">Figure </w:t>
      </w:r>
      <w:r w:rsidR="00A56355">
        <w:fldChar w:fldCharType="begin"/>
      </w:r>
      <w:r w:rsidR="00A56355">
        <w:instrText xml:space="preserve"> SEQ Figure \* ARABIC </w:instrText>
      </w:r>
      <w:r w:rsidR="00A56355">
        <w:fldChar w:fldCharType="separate"/>
      </w:r>
      <w:r w:rsidR="0011424E">
        <w:rPr>
          <w:noProof/>
        </w:rPr>
        <w:t>8</w:t>
      </w:r>
      <w:r w:rsidR="00A56355">
        <w:rPr>
          <w:noProof/>
        </w:rPr>
        <w:fldChar w:fldCharType="end"/>
      </w:r>
      <w:bookmarkEnd w:id="115"/>
      <w:r>
        <w:t xml:space="preserve">. </w:t>
      </w:r>
      <w:r w:rsidR="00A43EBD">
        <w:t>Relationship</w:t>
      </w:r>
      <w:r w:rsidRPr="004C4F54">
        <w:t xml:space="preserve"> between the three classifications</w:t>
      </w:r>
      <w:r w:rsidR="00A43EBD">
        <w:t>/research dimensions: the role of ‘intermediary’ activities and attributes</w:t>
      </w:r>
      <w:bookmarkEnd w:id="116"/>
    </w:p>
    <w:p w14:paraId="3F15E005" w14:textId="7F14CA31" w:rsidR="00E4152E" w:rsidRDefault="00CC4042" w:rsidP="00E4152E">
      <w:pPr>
        <w:pStyle w:val="Heading4"/>
      </w:pPr>
      <w:r>
        <w:t>Analysis of</w:t>
      </w:r>
      <w:r w:rsidR="0018488F">
        <w:t xml:space="preserve"> the</w:t>
      </w:r>
      <w:r>
        <w:t xml:space="preserve"> ‘</w:t>
      </w:r>
      <w:r w:rsidR="00E4152E">
        <w:t>contextual dimensions</w:t>
      </w:r>
      <w:r>
        <w:t>’</w:t>
      </w:r>
      <w:r w:rsidR="00E4152E">
        <w:t xml:space="preserve"> (institutional and epistemic context)</w:t>
      </w:r>
    </w:p>
    <w:p w14:paraId="4540075E" w14:textId="1928A122" w:rsidR="00E4152E" w:rsidRDefault="00E4152E" w:rsidP="00E4152E">
      <w:pPr>
        <w:spacing w:after="120" w:line="360" w:lineRule="auto"/>
        <w:rPr>
          <w:sz w:val="24"/>
          <w:szCs w:val="24"/>
        </w:rPr>
      </w:pPr>
      <w:r>
        <w:rPr>
          <w:sz w:val="24"/>
          <w:szCs w:val="24"/>
        </w:rPr>
        <w:t xml:space="preserve">Following on from the above discussion, </w:t>
      </w:r>
      <w:r w:rsidRPr="00911FD7">
        <w:rPr>
          <w:sz w:val="24"/>
          <w:szCs w:val="24"/>
        </w:rPr>
        <w:fldChar w:fldCharType="begin"/>
      </w:r>
      <w:r w:rsidRPr="00911FD7">
        <w:rPr>
          <w:sz w:val="24"/>
          <w:szCs w:val="24"/>
        </w:rPr>
        <w:instrText xml:space="preserve"> REF _Ref8828951 \h </w:instrText>
      </w:r>
      <w:r>
        <w:rPr>
          <w:sz w:val="24"/>
          <w:szCs w:val="24"/>
        </w:rPr>
        <w:instrText xml:space="preserve"> \* MERGEFORMAT </w:instrText>
      </w:r>
      <w:r w:rsidRPr="00911FD7">
        <w:rPr>
          <w:sz w:val="24"/>
          <w:szCs w:val="24"/>
        </w:rPr>
      </w:r>
      <w:r w:rsidRPr="00911FD7">
        <w:rPr>
          <w:sz w:val="24"/>
          <w:szCs w:val="24"/>
        </w:rPr>
        <w:fldChar w:fldCharType="separate"/>
      </w:r>
      <w:r w:rsidR="0011424E" w:rsidRPr="0011424E">
        <w:rPr>
          <w:sz w:val="24"/>
          <w:szCs w:val="24"/>
        </w:rPr>
        <w:t xml:space="preserve">Table </w:t>
      </w:r>
      <w:r w:rsidR="0011424E" w:rsidRPr="0011424E">
        <w:rPr>
          <w:noProof/>
          <w:sz w:val="24"/>
          <w:szCs w:val="24"/>
        </w:rPr>
        <w:t>6</w:t>
      </w:r>
      <w:r w:rsidRPr="00911FD7">
        <w:rPr>
          <w:sz w:val="24"/>
          <w:szCs w:val="24"/>
        </w:rPr>
        <w:fldChar w:fldCharType="end"/>
      </w:r>
      <w:r>
        <w:rPr>
          <w:sz w:val="24"/>
          <w:szCs w:val="24"/>
        </w:rPr>
        <w:t xml:space="preserve"> shows the average typology values broken down by the different contextual dimensions, that is, different institutional and epistemic contexts, that I am interested in exploring. These contextual dimensions include different institutional contexts by prestige of department (‘elite’, ‘more prestigious’ and ‘less prestigious’), branch of science (Life, Natural and Basic sciences) and orientation of science (‘applied’, ‘basic’ and ‘basic/applied’, this latter denoting disciplines which are inherently ‘use-inspired’ </w:t>
      </w:r>
      <w:r>
        <w:rPr>
          <w:i/>
          <w:sz w:val="24"/>
          <w:szCs w:val="24"/>
        </w:rPr>
        <w:t xml:space="preserve">and </w:t>
      </w:r>
      <w:r>
        <w:rPr>
          <w:sz w:val="24"/>
          <w:szCs w:val="24"/>
        </w:rPr>
        <w:t xml:space="preserve">focused on producing basic knowledge). </w:t>
      </w:r>
      <w:r w:rsidRPr="00911FD7">
        <w:rPr>
          <w:sz w:val="24"/>
          <w:szCs w:val="24"/>
        </w:rPr>
        <w:fldChar w:fldCharType="begin"/>
      </w:r>
      <w:r w:rsidRPr="00911FD7">
        <w:rPr>
          <w:sz w:val="24"/>
          <w:szCs w:val="24"/>
        </w:rPr>
        <w:instrText xml:space="preserve"> REF _Ref8828951 \h </w:instrText>
      </w:r>
      <w:r>
        <w:rPr>
          <w:sz w:val="24"/>
          <w:szCs w:val="24"/>
        </w:rPr>
        <w:instrText xml:space="preserve"> \* MERGEFORMAT </w:instrText>
      </w:r>
      <w:r w:rsidRPr="00911FD7">
        <w:rPr>
          <w:sz w:val="24"/>
          <w:szCs w:val="24"/>
        </w:rPr>
      </w:r>
      <w:r w:rsidRPr="00911FD7">
        <w:rPr>
          <w:sz w:val="24"/>
          <w:szCs w:val="24"/>
        </w:rPr>
        <w:fldChar w:fldCharType="separate"/>
      </w:r>
      <w:r w:rsidR="0011424E" w:rsidRPr="0011424E">
        <w:rPr>
          <w:sz w:val="24"/>
          <w:szCs w:val="24"/>
        </w:rPr>
        <w:t xml:space="preserve">Table </w:t>
      </w:r>
      <w:r w:rsidR="0011424E" w:rsidRPr="0011424E">
        <w:rPr>
          <w:noProof/>
          <w:sz w:val="24"/>
          <w:szCs w:val="24"/>
        </w:rPr>
        <w:t>6</w:t>
      </w:r>
      <w:r w:rsidRPr="00911FD7">
        <w:rPr>
          <w:sz w:val="24"/>
          <w:szCs w:val="24"/>
        </w:rPr>
        <w:fldChar w:fldCharType="end"/>
      </w:r>
      <w:r>
        <w:rPr>
          <w:sz w:val="24"/>
          <w:szCs w:val="24"/>
        </w:rPr>
        <w:t xml:space="preserve"> uses shading to demarcate the data for the three dimensions, with departmental prestige at the top, branch of science presented in the middle, and orientation at the bottom. For each, it breaks the data down by the three dimensions of research discussed above (‘social context’, ‘intermediary’ and ‘knowledge content’) and presents the different categories in ascending order of </w:t>
      </w:r>
      <w:r w:rsidR="00B81FAC">
        <w:rPr>
          <w:i/>
          <w:sz w:val="24"/>
          <w:szCs w:val="24"/>
        </w:rPr>
        <w:t xml:space="preserve">average </w:t>
      </w:r>
      <w:r>
        <w:rPr>
          <w:sz w:val="24"/>
          <w:szCs w:val="24"/>
        </w:rPr>
        <w:t>typology value. So, in the dimension of departmental prestige, the ‘elite’ contexts have the lowest overall value (2.4), followed by ‘more prestigious’ contexts (2.53) and finally the highest value</w:t>
      </w:r>
      <w:r w:rsidR="00E05DFC">
        <w:rPr>
          <w:sz w:val="24"/>
          <w:szCs w:val="24"/>
        </w:rPr>
        <w:t xml:space="preserve"> (2.69)</w:t>
      </w:r>
      <w:r>
        <w:rPr>
          <w:sz w:val="24"/>
          <w:szCs w:val="24"/>
        </w:rPr>
        <w:t xml:space="preserve"> for ‘less prestigious’ contexts. </w:t>
      </w:r>
    </w:p>
    <w:p w14:paraId="6FD0C1F5" w14:textId="186CE97E" w:rsidR="00E65B29" w:rsidRDefault="00E65B29" w:rsidP="00E65B29">
      <w:pPr>
        <w:spacing w:after="120" w:line="360" w:lineRule="auto"/>
        <w:rPr>
          <w:sz w:val="24"/>
          <w:szCs w:val="24"/>
        </w:rPr>
      </w:pPr>
      <w:r w:rsidRPr="00911FD7">
        <w:rPr>
          <w:sz w:val="24"/>
          <w:szCs w:val="24"/>
        </w:rPr>
        <w:fldChar w:fldCharType="begin"/>
      </w:r>
      <w:r w:rsidRPr="00911FD7">
        <w:rPr>
          <w:sz w:val="24"/>
          <w:szCs w:val="24"/>
        </w:rPr>
        <w:instrText xml:space="preserve"> REF _Ref8828951 \h </w:instrText>
      </w:r>
      <w:r>
        <w:rPr>
          <w:sz w:val="24"/>
          <w:szCs w:val="24"/>
        </w:rPr>
        <w:instrText xml:space="preserve"> \* MERGEFORMAT </w:instrText>
      </w:r>
      <w:r w:rsidRPr="00911FD7">
        <w:rPr>
          <w:sz w:val="24"/>
          <w:szCs w:val="24"/>
        </w:rPr>
      </w:r>
      <w:r w:rsidRPr="00911FD7">
        <w:rPr>
          <w:sz w:val="24"/>
          <w:szCs w:val="24"/>
        </w:rPr>
        <w:fldChar w:fldCharType="separate"/>
      </w:r>
      <w:r w:rsidR="0011424E" w:rsidRPr="0011424E">
        <w:rPr>
          <w:sz w:val="24"/>
          <w:szCs w:val="24"/>
        </w:rPr>
        <w:t xml:space="preserve">Table </w:t>
      </w:r>
      <w:r w:rsidR="0011424E" w:rsidRPr="0011424E">
        <w:rPr>
          <w:noProof/>
          <w:sz w:val="24"/>
          <w:szCs w:val="24"/>
        </w:rPr>
        <w:t>6</w:t>
      </w:r>
      <w:r w:rsidRPr="00911FD7">
        <w:rPr>
          <w:sz w:val="24"/>
          <w:szCs w:val="24"/>
        </w:rPr>
        <w:fldChar w:fldCharType="end"/>
      </w:r>
      <w:r>
        <w:rPr>
          <w:sz w:val="24"/>
          <w:szCs w:val="24"/>
        </w:rPr>
        <w:t xml:space="preserve"> suggests, therefore, that research which is (i) based in ‘elite’ institutional contexts, and which is based in a (ii) Life science and (iii) basic/applied discipline, is likely to have a low overall typology value – that is, such research is typically ‘bounded’ and likely to promote the reproduction of academic boundaries. This is less true for other combinations of research contexts, particularly that which is based in (i) ‘less prestigious’ departments, (ii) a Formal science and (iii) applied disciplines. </w:t>
      </w:r>
    </w:p>
    <w:tbl>
      <w:tblPr>
        <w:tblStyle w:val="TableGrid"/>
        <w:tblW w:w="0" w:type="auto"/>
        <w:tblLook w:val="04A0" w:firstRow="1" w:lastRow="0" w:firstColumn="1" w:lastColumn="0" w:noHBand="0" w:noVBand="1"/>
      </w:tblPr>
      <w:tblGrid>
        <w:gridCol w:w="1811"/>
        <w:gridCol w:w="1475"/>
        <w:gridCol w:w="962"/>
        <w:gridCol w:w="1417"/>
        <w:gridCol w:w="1418"/>
        <w:gridCol w:w="1622"/>
      </w:tblGrid>
      <w:tr w:rsidR="00E4152E" w14:paraId="2A71FCFD" w14:textId="77777777" w:rsidTr="00933C33">
        <w:trPr>
          <w:trHeight w:val="504"/>
        </w:trPr>
        <w:tc>
          <w:tcPr>
            <w:tcW w:w="1811" w:type="dxa"/>
            <w:tcBorders>
              <w:bottom w:val="single" w:sz="12" w:space="0" w:color="auto"/>
            </w:tcBorders>
          </w:tcPr>
          <w:p w14:paraId="44677C09" w14:textId="77777777" w:rsidR="00E4152E" w:rsidRPr="006600EC" w:rsidRDefault="00E4152E" w:rsidP="00933C33">
            <w:pPr>
              <w:rPr>
                <w:sz w:val="22"/>
                <w:szCs w:val="22"/>
              </w:rPr>
            </w:pPr>
            <w:r>
              <w:rPr>
                <w:sz w:val="22"/>
                <w:szCs w:val="22"/>
              </w:rPr>
              <w:t>Context dimension</w:t>
            </w:r>
          </w:p>
        </w:tc>
        <w:tc>
          <w:tcPr>
            <w:tcW w:w="1475" w:type="dxa"/>
            <w:tcBorders>
              <w:bottom w:val="single" w:sz="12" w:space="0" w:color="auto"/>
            </w:tcBorders>
          </w:tcPr>
          <w:p w14:paraId="510E4BC5" w14:textId="77777777" w:rsidR="00E4152E" w:rsidRPr="006600EC" w:rsidRDefault="00E4152E" w:rsidP="00933C33">
            <w:pPr>
              <w:rPr>
                <w:sz w:val="22"/>
                <w:szCs w:val="22"/>
              </w:rPr>
            </w:pPr>
            <w:r>
              <w:rPr>
                <w:sz w:val="22"/>
                <w:szCs w:val="22"/>
              </w:rPr>
              <w:t>Category</w:t>
            </w:r>
          </w:p>
        </w:tc>
        <w:tc>
          <w:tcPr>
            <w:tcW w:w="962" w:type="dxa"/>
            <w:tcBorders>
              <w:bottom w:val="single" w:sz="12" w:space="0" w:color="auto"/>
            </w:tcBorders>
          </w:tcPr>
          <w:p w14:paraId="2C7DB0FD" w14:textId="77777777" w:rsidR="00E4152E" w:rsidRPr="006600EC" w:rsidRDefault="00E4152E" w:rsidP="00933C33">
            <w:pPr>
              <w:jc w:val="center"/>
              <w:rPr>
                <w:sz w:val="22"/>
                <w:szCs w:val="22"/>
              </w:rPr>
            </w:pPr>
            <w:r w:rsidRPr="006600EC">
              <w:rPr>
                <w:sz w:val="22"/>
                <w:szCs w:val="22"/>
              </w:rPr>
              <w:t>Social Context</w:t>
            </w:r>
          </w:p>
        </w:tc>
        <w:tc>
          <w:tcPr>
            <w:tcW w:w="1417" w:type="dxa"/>
            <w:tcBorders>
              <w:bottom w:val="single" w:sz="12" w:space="0" w:color="auto"/>
            </w:tcBorders>
          </w:tcPr>
          <w:p w14:paraId="6CFBAD61" w14:textId="77777777" w:rsidR="00E4152E" w:rsidRPr="006600EC" w:rsidRDefault="00E4152E" w:rsidP="00933C33">
            <w:pPr>
              <w:jc w:val="center"/>
              <w:rPr>
                <w:sz w:val="22"/>
                <w:szCs w:val="22"/>
              </w:rPr>
            </w:pPr>
            <w:r>
              <w:rPr>
                <w:sz w:val="22"/>
                <w:szCs w:val="22"/>
              </w:rPr>
              <w:t xml:space="preserve">Intermediary </w:t>
            </w:r>
          </w:p>
        </w:tc>
        <w:tc>
          <w:tcPr>
            <w:tcW w:w="1418" w:type="dxa"/>
            <w:tcBorders>
              <w:bottom w:val="single" w:sz="12" w:space="0" w:color="auto"/>
            </w:tcBorders>
          </w:tcPr>
          <w:p w14:paraId="0E37496B" w14:textId="77777777" w:rsidR="00E4152E" w:rsidRPr="006600EC" w:rsidRDefault="00E4152E" w:rsidP="00933C33">
            <w:pPr>
              <w:jc w:val="center"/>
              <w:rPr>
                <w:sz w:val="22"/>
                <w:szCs w:val="22"/>
              </w:rPr>
            </w:pPr>
            <w:r>
              <w:rPr>
                <w:sz w:val="22"/>
                <w:szCs w:val="22"/>
              </w:rPr>
              <w:t>Knowledge Content</w:t>
            </w:r>
          </w:p>
        </w:tc>
        <w:tc>
          <w:tcPr>
            <w:tcW w:w="1622" w:type="dxa"/>
            <w:tcBorders>
              <w:bottom w:val="single" w:sz="12" w:space="0" w:color="auto"/>
            </w:tcBorders>
          </w:tcPr>
          <w:p w14:paraId="7A0845FD" w14:textId="00A8109E" w:rsidR="00E4152E" w:rsidRPr="006600EC" w:rsidRDefault="00B81FAC" w:rsidP="00933C33">
            <w:pPr>
              <w:jc w:val="center"/>
              <w:rPr>
                <w:b/>
                <w:sz w:val="22"/>
                <w:szCs w:val="22"/>
              </w:rPr>
            </w:pPr>
            <w:r>
              <w:rPr>
                <w:b/>
                <w:sz w:val="22"/>
                <w:szCs w:val="22"/>
              </w:rPr>
              <w:t>Average</w:t>
            </w:r>
            <w:r w:rsidR="00241F2C">
              <w:rPr>
                <w:b/>
                <w:sz w:val="22"/>
                <w:szCs w:val="22"/>
              </w:rPr>
              <w:t xml:space="preserve"> </w:t>
            </w:r>
            <w:r w:rsidR="00641CA3">
              <w:rPr>
                <w:b/>
                <w:sz w:val="22"/>
                <w:szCs w:val="22"/>
              </w:rPr>
              <w:t>typology value</w:t>
            </w:r>
          </w:p>
        </w:tc>
      </w:tr>
      <w:tr w:rsidR="00E4152E" w14:paraId="4BE3967A" w14:textId="77777777" w:rsidTr="00933C33">
        <w:trPr>
          <w:trHeight w:val="264"/>
        </w:trPr>
        <w:tc>
          <w:tcPr>
            <w:tcW w:w="1811" w:type="dxa"/>
            <w:vMerge w:val="restart"/>
            <w:tcBorders>
              <w:top w:val="single" w:sz="12" w:space="0" w:color="auto"/>
              <w:left w:val="single" w:sz="12" w:space="0" w:color="auto"/>
              <w:right w:val="single" w:sz="6" w:space="0" w:color="auto"/>
            </w:tcBorders>
            <w:shd w:val="clear" w:color="auto" w:fill="F2F2F2" w:themeFill="background1" w:themeFillShade="F2"/>
          </w:tcPr>
          <w:p w14:paraId="720335F9" w14:textId="77777777" w:rsidR="00E4152E" w:rsidRDefault="00E4152E" w:rsidP="00933C33">
            <w:pPr>
              <w:rPr>
                <w:sz w:val="22"/>
                <w:szCs w:val="22"/>
              </w:rPr>
            </w:pPr>
            <w:r>
              <w:rPr>
                <w:sz w:val="22"/>
                <w:szCs w:val="22"/>
              </w:rPr>
              <w:t>Institutional context (departmental prestige)</w:t>
            </w:r>
          </w:p>
        </w:tc>
        <w:tc>
          <w:tcPr>
            <w:tcW w:w="1475" w:type="dxa"/>
            <w:tcBorders>
              <w:top w:val="single" w:sz="12" w:space="0" w:color="auto"/>
              <w:left w:val="single" w:sz="12" w:space="0" w:color="auto"/>
              <w:bottom w:val="single" w:sz="6" w:space="0" w:color="auto"/>
              <w:right w:val="single" w:sz="6" w:space="0" w:color="auto"/>
            </w:tcBorders>
            <w:shd w:val="clear" w:color="auto" w:fill="F2F2F2" w:themeFill="background1" w:themeFillShade="F2"/>
          </w:tcPr>
          <w:p w14:paraId="003A76EA" w14:textId="77777777" w:rsidR="00E4152E" w:rsidRPr="006600EC" w:rsidRDefault="00E4152E" w:rsidP="00933C33">
            <w:pPr>
              <w:rPr>
                <w:sz w:val="22"/>
                <w:szCs w:val="22"/>
              </w:rPr>
            </w:pPr>
            <w:r>
              <w:rPr>
                <w:sz w:val="22"/>
                <w:szCs w:val="22"/>
              </w:rPr>
              <w:t>Elite</w:t>
            </w:r>
          </w:p>
        </w:tc>
        <w:tc>
          <w:tcPr>
            <w:tcW w:w="962" w:type="dxa"/>
            <w:tcBorders>
              <w:top w:val="single" w:sz="12" w:space="0" w:color="auto"/>
              <w:left w:val="single" w:sz="6" w:space="0" w:color="auto"/>
              <w:bottom w:val="single" w:sz="6" w:space="0" w:color="auto"/>
              <w:right w:val="single" w:sz="6" w:space="0" w:color="auto"/>
            </w:tcBorders>
            <w:shd w:val="clear" w:color="auto" w:fill="F2F2F2" w:themeFill="background1" w:themeFillShade="F2"/>
            <w:vAlign w:val="center"/>
          </w:tcPr>
          <w:p w14:paraId="5DF0A062" w14:textId="77777777" w:rsidR="00E4152E" w:rsidRPr="006600EC" w:rsidRDefault="00E4152E" w:rsidP="00933C33">
            <w:pPr>
              <w:jc w:val="center"/>
              <w:rPr>
                <w:sz w:val="22"/>
                <w:szCs w:val="22"/>
              </w:rPr>
            </w:pPr>
            <w:r>
              <w:rPr>
                <w:sz w:val="22"/>
                <w:szCs w:val="22"/>
              </w:rPr>
              <w:t>3.61</w:t>
            </w:r>
          </w:p>
        </w:tc>
        <w:tc>
          <w:tcPr>
            <w:tcW w:w="1417" w:type="dxa"/>
            <w:tcBorders>
              <w:top w:val="single" w:sz="12" w:space="0" w:color="auto"/>
              <w:left w:val="single" w:sz="6" w:space="0" w:color="auto"/>
              <w:bottom w:val="single" w:sz="6" w:space="0" w:color="auto"/>
              <w:right w:val="single" w:sz="6" w:space="0" w:color="auto"/>
            </w:tcBorders>
            <w:shd w:val="clear" w:color="auto" w:fill="F2F2F2" w:themeFill="background1" w:themeFillShade="F2"/>
            <w:vAlign w:val="center"/>
          </w:tcPr>
          <w:p w14:paraId="7345C457" w14:textId="77777777" w:rsidR="00E4152E" w:rsidRPr="006600EC" w:rsidRDefault="00E4152E" w:rsidP="00933C33">
            <w:pPr>
              <w:jc w:val="center"/>
              <w:rPr>
                <w:sz w:val="22"/>
                <w:szCs w:val="22"/>
              </w:rPr>
            </w:pPr>
            <w:r>
              <w:rPr>
                <w:sz w:val="22"/>
                <w:szCs w:val="22"/>
              </w:rPr>
              <w:t>2.15</w:t>
            </w:r>
          </w:p>
        </w:tc>
        <w:tc>
          <w:tcPr>
            <w:tcW w:w="1418" w:type="dxa"/>
            <w:tcBorders>
              <w:top w:val="single" w:sz="12" w:space="0" w:color="auto"/>
              <w:left w:val="single" w:sz="6" w:space="0" w:color="auto"/>
              <w:bottom w:val="single" w:sz="6" w:space="0" w:color="auto"/>
              <w:right w:val="single" w:sz="6" w:space="0" w:color="auto"/>
            </w:tcBorders>
            <w:shd w:val="clear" w:color="auto" w:fill="F2F2F2" w:themeFill="background1" w:themeFillShade="F2"/>
            <w:vAlign w:val="center"/>
          </w:tcPr>
          <w:p w14:paraId="568A25AE" w14:textId="77777777" w:rsidR="00E4152E" w:rsidRPr="006600EC" w:rsidRDefault="00E4152E" w:rsidP="00933C33">
            <w:pPr>
              <w:jc w:val="center"/>
              <w:rPr>
                <w:sz w:val="22"/>
                <w:szCs w:val="22"/>
              </w:rPr>
            </w:pPr>
            <w:r>
              <w:rPr>
                <w:sz w:val="22"/>
                <w:szCs w:val="22"/>
              </w:rPr>
              <w:t>1.45</w:t>
            </w:r>
          </w:p>
        </w:tc>
        <w:tc>
          <w:tcPr>
            <w:tcW w:w="1622" w:type="dxa"/>
            <w:tcBorders>
              <w:top w:val="single" w:sz="12" w:space="0" w:color="auto"/>
              <w:left w:val="single" w:sz="6" w:space="0" w:color="auto"/>
              <w:bottom w:val="single" w:sz="6" w:space="0" w:color="auto"/>
              <w:right w:val="single" w:sz="12" w:space="0" w:color="auto"/>
            </w:tcBorders>
            <w:shd w:val="clear" w:color="auto" w:fill="F2F2F2" w:themeFill="background1" w:themeFillShade="F2"/>
            <w:vAlign w:val="center"/>
          </w:tcPr>
          <w:p w14:paraId="0CD46998" w14:textId="77777777" w:rsidR="00E4152E" w:rsidRPr="00A901EF" w:rsidRDefault="00E4152E" w:rsidP="00933C33">
            <w:pPr>
              <w:jc w:val="center"/>
              <w:rPr>
                <w:b/>
                <w:sz w:val="22"/>
                <w:szCs w:val="22"/>
              </w:rPr>
            </w:pPr>
            <w:r w:rsidRPr="00A901EF">
              <w:rPr>
                <w:b/>
                <w:sz w:val="22"/>
                <w:szCs w:val="22"/>
              </w:rPr>
              <w:t>2.4</w:t>
            </w:r>
          </w:p>
        </w:tc>
      </w:tr>
      <w:tr w:rsidR="00E4152E" w14:paraId="29A0AE13" w14:textId="77777777" w:rsidTr="00933C33">
        <w:trPr>
          <w:trHeight w:val="516"/>
        </w:trPr>
        <w:tc>
          <w:tcPr>
            <w:tcW w:w="1811" w:type="dxa"/>
            <w:vMerge/>
            <w:tcBorders>
              <w:left w:val="single" w:sz="12" w:space="0" w:color="auto"/>
              <w:right w:val="single" w:sz="6" w:space="0" w:color="auto"/>
            </w:tcBorders>
            <w:shd w:val="clear" w:color="auto" w:fill="F2F2F2" w:themeFill="background1" w:themeFillShade="F2"/>
          </w:tcPr>
          <w:p w14:paraId="7510B13D" w14:textId="77777777" w:rsidR="00E4152E" w:rsidRDefault="00E4152E" w:rsidP="00933C33">
            <w:pPr>
              <w:rPr>
                <w:sz w:val="22"/>
                <w:szCs w:val="22"/>
              </w:rPr>
            </w:pPr>
          </w:p>
        </w:tc>
        <w:tc>
          <w:tcPr>
            <w:tcW w:w="1475" w:type="dxa"/>
            <w:tcBorders>
              <w:top w:val="single" w:sz="6" w:space="0" w:color="auto"/>
              <w:left w:val="single" w:sz="12" w:space="0" w:color="auto"/>
              <w:bottom w:val="single" w:sz="6" w:space="0" w:color="auto"/>
              <w:right w:val="single" w:sz="6" w:space="0" w:color="auto"/>
            </w:tcBorders>
            <w:shd w:val="clear" w:color="auto" w:fill="F2F2F2" w:themeFill="background1" w:themeFillShade="F2"/>
          </w:tcPr>
          <w:p w14:paraId="1C6C7915" w14:textId="77777777" w:rsidR="00E4152E" w:rsidRPr="006600EC" w:rsidRDefault="00E4152E" w:rsidP="00933C33">
            <w:pPr>
              <w:rPr>
                <w:sz w:val="22"/>
                <w:szCs w:val="22"/>
              </w:rPr>
            </w:pPr>
            <w:r>
              <w:rPr>
                <w:sz w:val="22"/>
                <w:szCs w:val="22"/>
              </w:rPr>
              <w:t>‘More’ prestigious</w:t>
            </w:r>
          </w:p>
        </w:tc>
        <w:tc>
          <w:tcPr>
            <w:tcW w:w="962" w:type="dxa"/>
            <w:tcBorders>
              <w:top w:val="single" w:sz="6" w:space="0" w:color="auto"/>
              <w:left w:val="single" w:sz="6" w:space="0" w:color="auto"/>
              <w:bottom w:val="single" w:sz="6" w:space="0" w:color="auto"/>
              <w:right w:val="single" w:sz="6" w:space="0" w:color="auto"/>
            </w:tcBorders>
            <w:shd w:val="clear" w:color="auto" w:fill="F2F2F2" w:themeFill="background1" w:themeFillShade="F2"/>
            <w:vAlign w:val="center"/>
          </w:tcPr>
          <w:p w14:paraId="086DE14A" w14:textId="77777777" w:rsidR="00E4152E" w:rsidRPr="006600EC" w:rsidRDefault="00E4152E" w:rsidP="00933C33">
            <w:pPr>
              <w:jc w:val="center"/>
              <w:rPr>
                <w:sz w:val="22"/>
                <w:szCs w:val="22"/>
              </w:rPr>
            </w:pPr>
            <w:r>
              <w:rPr>
                <w:sz w:val="22"/>
                <w:szCs w:val="22"/>
              </w:rPr>
              <w:t>3.4</w:t>
            </w:r>
          </w:p>
        </w:tc>
        <w:tc>
          <w:tcPr>
            <w:tcW w:w="1417" w:type="dxa"/>
            <w:tcBorders>
              <w:top w:val="single" w:sz="6" w:space="0" w:color="auto"/>
              <w:left w:val="single" w:sz="6" w:space="0" w:color="auto"/>
              <w:bottom w:val="single" w:sz="6" w:space="0" w:color="auto"/>
              <w:right w:val="single" w:sz="6" w:space="0" w:color="auto"/>
            </w:tcBorders>
            <w:shd w:val="clear" w:color="auto" w:fill="F2F2F2" w:themeFill="background1" w:themeFillShade="F2"/>
            <w:vAlign w:val="center"/>
          </w:tcPr>
          <w:p w14:paraId="7A68925F" w14:textId="77777777" w:rsidR="00E4152E" w:rsidRPr="006600EC" w:rsidRDefault="00E4152E" w:rsidP="00933C33">
            <w:pPr>
              <w:jc w:val="center"/>
              <w:rPr>
                <w:sz w:val="22"/>
                <w:szCs w:val="22"/>
              </w:rPr>
            </w:pPr>
            <w:r>
              <w:rPr>
                <w:sz w:val="22"/>
                <w:szCs w:val="22"/>
              </w:rPr>
              <w:t>2.46</w:t>
            </w:r>
          </w:p>
        </w:tc>
        <w:tc>
          <w:tcPr>
            <w:tcW w:w="1418" w:type="dxa"/>
            <w:tcBorders>
              <w:top w:val="single" w:sz="6" w:space="0" w:color="auto"/>
              <w:left w:val="single" w:sz="6" w:space="0" w:color="auto"/>
              <w:bottom w:val="single" w:sz="6" w:space="0" w:color="auto"/>
              <w:right w:val="single" w:sz="6" w:space="0" w:color="auto"/>
            </w:tcBorders>
            <w:shd w:val="clear" w:color="auto" w:fill="F2F2F2" w:themeFill="background1" w:themeFillShade="F2"/>
            <w:vAlign w:val="center"/>
          </w:tcPr>
          <w:p w14:paraId="18C43316" w14:textId="77777777" w:rsidR="00E4152E" w:rsidRPr="006600EC" w:rsidRDefault="00E4152E" w:rsidP="00933C33">
            <w:pPr>
              <w:jc w:val="center"/>
              <w:rPr>
                <w:sz w:val="22"/>
                <w:szCs w:val="22"/>
              </w:rPr>
            </w:pPr>
            <w:r>
              <w:rPr>
                <w:sz w:val="22"/>
                <w:szCs w:val="22"/>
              </w:rPr>
              <w:t>1.54</w:t>
            </w:r>
          </w:p>
        </w:tc>
        <w:tc>
          <w:tcPr>
            <w:tcW w:w="1622" w:type="dxa"/>
            <w:tcBorders>
              <w:top w:val="single" w:sz="6" w:space="0" w:color="auto"/>
              <w:left w:val="single" w:sz="6" w:space="0" w:color="auto"/>
              <w:bottom w:val="single" w:sz="6" w:space="0" w:color="auto"/>
              <w:right w:val="single" w:sz="12" w:space="0" w:color="auto"/>
            </w:tcBorders>
            <w:shd w:val="clear" w:color="auto" w:fill="F2F2F2" w:themeFill="background1" w:themeFillShade="F2"/>
            <w:vAlign w:val="center"/>
          </w:tcPr>
          <w:p w14:paraId="39E88E1C" w14:textId="77777777" w:rsidR="00E4152E" w:rsidRPr="00A901EF" w:rsidRDefault="00E4152E" w:rsidP="00933C33">
            <w:pPr>
              <w:jc w:val="center"/>
              <w:rPr>
                <w:b/>
                <w:sz w:val="22"/>
                <w:szCs w:val="22"/>
              </w:rPr>
            </w:pPr>
            <w:r w:rsidRPr="00A901EF">
              <w:rPr>
                <w:b/>
                <w:sz w:val="22"/>
                <w:szCs w:val="22"/>
              </w:rPr>
              <w:t>2.53</w:t>
            </w:r>
          </w:p>
        </w:tc>
      </w:tr>
      <w:tr w:rsidR="00E4152E" w14:paraId="077B0525" w14:textId="77777777" w:rsidTr="00933C33">
        <w:trPr>
          <w:trHeight w:val="529"/>
        </w:trPr>
        <w:tc>
          <w:tcPr>
            <w:tcW w:w="1811" w:type="dxa"/>
            <w:vMerge/>
            <w:tcBorders>
              <w:left w:val="single" w:sz="12" w:space="0" w:color="auto"/>
              <w:bottom w:val="single" w:sz="12" w:space="0" w:color="auto"/>
              <w:right w:val="single" w:sz="6" w:space="0" w:color="auto"/>
            </w:tcBorders>
            <w:shd w:val="clear" w:color="auto" w:fill="F2F2F2" w:themeFill="background1" w:themeFillShade="F2"/>
          </w:tcPr>
          <w:p w14:paraId="1442E9F1" w14:textId="77777777" w:rsidR="00E4152E" w:rsidRDefault="00E4152E" w:rsidP="00933C33">
            <w:pPr>
              <w:rPr>
                <w:sz w:val="22"/>
                <w:szCs w:val="22"/>
              </w:rPr>
            </w:pPr>
          </w:p>
        </w:tc>
        <w:tc>
          <w:tcPr>
            <w:tcW w:w="1475" w:type="dxa"/>
            <w:tcBorders>
              <w:top w:val="single" w:sz="6" w:space="0" w:color="auto"/>
              <w:left w:val="single" w:sz="12" w:space="0" w:color="auto"/>
              <w:bottom w:val="single" w:sz="12" w:space="0" w:color="auto"/>
              <w:right w:val="single" w:sz="6" w:space="0" w:color="auto"/>
            </w:tcBorders>
            <w:shd w:val="clear" w:color="auto" w:fill="F2F2F2" w:themeFill="background1" w:themeFillShade="F2"/>
          </w:tcPr>
          <w:p w14:paraId="661590A0" w14:textId="77777777" w:rsidR="00E4152E" w:rsidRPr="006600EC" w:rsidRDefault="00E4152E" w:rsidP="00933C33">
            <w:pPr>
              <w:rPr>
                <w:sz w:val="22"/>
                <w:szCs w:val="22"/>
              </w:rPr>
            </w:pPr>
            <w:r>
              <w:rPr>
                <w:sz w:val="22"/>
                <w:szCs w:val="22"/>
              </w:rPr>
              <w:t>‘Less’ prestigious</w:t>
            </w:r>
          </w:p>
        </w:tc>
        <w:tc>
          <w:tcPr>
            <w:tcW w:w="962" w:type="dxa"/>
            <w:tcBorders>
              <w:top w:val="single" w:sz="6" w:space="0" w:color="auto"/>
              <w:left w:val="single" w:sz="6" w:space="0" w:color="auto"/>
              <w:bottom w:val="single" w:sz="12" w:space="0" w:color="auto"/>
              <w:right w:val="single" w:sz="6" w:space="0" w:color="auto"/>
            </w:tcBorders>
            <w:shd w:val="clear" w:color="auto" w:fill="F2F2F2" w:themeFill="background1" w:themeFillShade="F2"/>
            <w:vAlign w:val="center"/>
          </w:tcPr>
          <w:p w14:paraId="645A2E4D" w14:textId="77777777" w:rsidR="00E4152E" w:rsidRPr="006600EC" w:rsidRDefault="00E4152E" w:rsidP="00933C33">
            <w:pPr>
              <w:jc w:val="center"/>
              <w:rPr>
                <w:sz w:val="22"/>
                <w:szCs w:val="22"/>
              </w:rPr>
            </w:pPr>
            <w:r>
              <w:rPr>
                <w:sz w:val="22"/>
                <w:szCs w:val="22"/>
              </w:rPr>
              <w:t>3.49</w:t>
            </w:r>
          </w:p>
        </w:tc>
        <w:tc>
          <w:tcPr>
            <w:tcW w:w="1417" w:type="dxa"/>
            <w:tcBorders>
              <w:top w:val="single" w:sz="6" w:space="0" w:color="auto"/>
              <w:left w:val="single" w:sz="6" w:space="0" w:color="auto"/>
              <w:bottom w:val="single" w:sz="12" w:space="0" w:color="auto"/>
              <w:right w:val="single" w:sz="6" w:space="0" w:color="auto"/>
            </w:tcBorders>
            <w:shd w:val="clear" w:color="auto" w:fill="F2F2F2" w:themeFill="background1" w:themeFillShade="F2"/>
            <w:vAlign w:val="center"/>
          </w:tcPr>
          <w:p w14:paraId="72AF3A8D" w14:textId="77777777" w:rsidR="00E4152E" w:rsidRPr="006600EC" w:rsidRDefault="00E4152E" w:rsidP="00933C33">
            <w:pPr>
              <w:jc w:val="center"/>
              <w:rPr>
                <w:sz w:val="22"/>
                <w:szCs w:val="22"/>
              </w:rPr>
            </w:pPr>
            <w:r>
              <w:rPr>
                <w:sz w:val="22"/>
                <w:szCs w:val="22"/>
              </w:rPr>
              <w:t>2.63</w:t>
            </w:r>
          </w:p>
        </w:tc>
        <w:tc>
          <w:tcPr>
            <w:tcW w:w="1418" w:type="dxa"/>
            <w:tcBorders>
              <w:top w:val="single" w:sz="6" w:space="0" w:color="auto"/>
              <w:left w:val="single" w:sz="6" w:space="0" w:color="auto"/>
              <w:bottom w:val="single" w:sz="12" w:space="0" w:color="auto"/>
              <w:right w:val="single" w:sz="6" w:space="0" w:color="auto"/>
            </w:tcBorders>
            <w:shd w:val="clear" w:color="auto" w:fill="F2F2F2" w:themeFill="background1" w:themeFillShade="F2"/>
            <w:vAlign w:val="center"/>
          </w:tcPr>
          <w:p w14:paraId="476639B8" w14:textId="77777777" w:rsidR="00E4152E" w:rsidRPr="006600EC" w:rsidRDefault="00E4152E" w:rsidP="00933C33">
            <w:pPr>
              <w:jc w:val="center"/>
              <w:rPr>
                <w:sz w:val="22"/>
                <w:szCs w:val="22"/>
              </w:rPr>
            </w:pPr>
            <w:r>
              <w:rPr>
                <w:sz w:val="22"/>
                <w:szCs w:val="22"/>
              </w:rPr>
              <w:t>1.78</w:t>
            </w:r>
          </w:p>
        </w:tc>
        <w:tc>
          <w:tcPr>
            <w:tcW w:w="1622" w:type="dxa"/>
            <w:tcBorders>
              <w:top w:val="single" w:sz="6" w:space="0" w:color="auto"/>
              <w:left w:val="single" w:sz="6" w:space="0" w:color="auto"/>
              <w:bottom w:val="single" w:sz="12" w:space="0" w:color="auto"/>
              <w:right w:val="single" w:sz="12" w:space="0" w:color="auto"/>
            </w:tcBorders>
            <w:shd w:val="clear" w:color="auto" w:fill="F2F2F2" w:themeFill="background1" w:themeFillShade="F2"/>
            <w:vAlign w:val="center"/>
          </w:tcPr>
          <w:p w14:paraId="37C1237B" w14:textId="77777777" w:rsidR="00E4152E" w:rsidRPr="00A901EF" w:rsidRDefault="00E4152E" w:rsidP="00933C33">
            <w:pPr>
              <w:jc w:val="center"/>
              <w:rPr>
                <w:b/>
                <w:sz w:val="22"/>
                <w:szCs w:val="22"/>
              </w:rPr>
            </w:pPr>
            <w:r w:rsidRPr="00A901EF">
              <w:rPr>
                <w:b/>
                <w:sz w:val="22"/>
                <w:szCs w:val="22"/>
              </w:rPr>
              <w:t>2.69</w:t>
            </w:r>
          </w:p>
        </w:tc>
      </w:tr>
      <w:tr w:rsidR="00E4152E" w14:paraId="7F08DA47" w14:textId="77777777" w:rsidTr="00933C33">
        <w:trPr>
          <w:trHeight w:val="264"/>
        </w:trPr>
        <w:tc>
          <w:tcPr>
            <w:tcW w:w="1811" w:type="dxa"/>
            <w:vMerge w:val="restart"/>
            <w:tcBorders>
              <w:top w:val="single" w:sz="12" w:space="0" w:color="auto"/>
              <w:left w:val="single" w:sz="12" w:space="0" w:color="auto"/>
              <w:right w:val="single" w:sz="6" w:space="0" w:color="auto"/>
            </w:tcBorders>
            <w:shd w:val="clear" w:color="auto" w:fill="D9D9D9" w:themeFill="background1" w:themeFillShade="D9"/>
          </w:tcPr>
          <w:p w14:paraId="15811FA8" w14:textId="77777777" w:rsidR="00E4152E" w:rsidRDefault="00E4152E" w:rsidP="00933C33">
            <w:pPr>
              <w:rPr>
                <w:sz w:val="22"/>
                <w:szCs w:val="22"/>
              </w:rPr>
            </w:pPr>
            <w:r>
              <w:rPr>
                <w:sz w:val="22"/>
                <w:szCs w:val="22"/>
              </w:rPr>
              <w:t>Epistemic context (branch of science)</w:t>
            </w:r>
          </w:p>
        </w:tc>
        <w:tc>
          <w:tcPr>
            <w:tcW w:w="1475" w:type="dxa"/>
            <w:tcBorders>
              <w:top w:val="single" w:sz="12" w:space="0" w:color="auto"/>
              <w:left w:val="single" w:sz="12" w:space="0" w:color="auto"/>
              <w:bottom w:val="single" w:sz="6" w:space="0" w:color="auto"/>
              <w:right w:val="single" w:sz="6" w:space="0" w:color="auto"/>
            </w:tcBorders>
            <w:shd w:val="clear" w:color="auto" w:fill="D9D9D9" w:themeFill="background1" w:themeFillShade="D9"/>
          </w:tcPr>
          <w:p w14:paraId="15A820E3" w14:textId="77777777" w:rsidR="00E4152E" w:rsidRPr="006600EC" w:rsidRDefault="00E4152E" w:rsidP="00933C33">
            <w:pPr>
              <w:rPr>
                <w:sz w:val="22"/>
                <w:szCs w:val="22"/>
              </w:rPr>
            </w:pPr>
            <w:r>
              <w:rPr>
                <w:sz w:val="22"/>
                <w:szCs w:val="22"/>
              </w:rPr>
              <w:t>Life</w:t>
            </w:r>
          </w:p>
        </w:tc>
        <w:tc>
          <w:tcPr>
            <w:tcW w:w="962"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6E02686C" w14:textId="77777777" w:rsidR="00E4152E" w:rsidRPr="006600EC" w:rsidRDefault="00E4152E" w:rsidP="00933C33">
            <w:pPr>
              <w:jc w:val="center"/>
              <w:rPr>
                <w:sz w:val="22"/>
                <w:szCs w:val="22"/>
              </w:rPr>
            </w:pPr>
            <w:r>
              <w:rPr>
                <w:sz w:val="22"/>
                <w:szCs w:val="22"/>
              </w:rPr>
              <w:t>3.17</w:t>
            </w:r>
          </w:p>
        </w:tc>
        <w:tc>
          <w:tcPr>
            <w:tcW w:w="1417"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6D6CEDC5" w14:textId="77777777" w:rsidR="00E4152E" w:rsidRPr="006600EC" w:rsidRDefault="00E4152E" w:rsidP="00933C33">
            <w:pPr>
              <w:jc w:val="center"/>
              <w:rPr>
                <w:sz w:val="22"/>
                <w:szCs w:val="22"/>
              </w:rPr>
            </w:pPr>
            <w:r>
              <w:rPr>
                <w:sz w:val="22"/>
                <w:szCs w:val="22"/>
              </w:rPr>
              <w:t>2.42</w:t>
            </w:r>
          </w:p>
        </w:tc>
        <w:tc>
          <w:tcPr>
            <w:tcW w:w="1418"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06EA8632" w14:textId="77777777" w:rsidR="00E4152E" w:rsidRPr="006600EC" w:rsidRDefault="00E4152E" w:rsidP="00933C33">
            <w:pPr>
              <w:jc w:val="center"/>
              <w:rPr>
                <w:sz w:val="22"/>
                <w:szCs w:val="22"/>
              </w:rPr>
            </w:pPr>
            <w:r>
              <w:rPr>
                <w:sz w:val="22"/>
                <w:szCs w:val="22"/>
              </w:rPr>
              <w:t>1.72</w:t>
            </w:r>
          </w:p>
        </w:tc>
        <w:tc>
          <w:tcPr>
            <w:tcW w:w="1622" w:type="dxa"/>
            <w:tcBorders>
              <w:top w:val="single" w:sz="12" w:space="0" w:color="auto"/>
              <w:left w:val="single" w:sz="6" w:space="0" w:color="auto"/>
              <w:bottom w:val="single" w:sz="6" w:space="0" w:color="auto"/>
              <w:right w:val="single" w:sz="12" w:space="0" w:color="auto"/>
            </w:tcBorders>
            <w:shd w:val="clear" w:color="auto" w:fill="D9D9D9" w:themeFill="background1" w:themeFillShade="D9"/>
          </w:tcPr>
          <w:p w14:paraId="6E2AE7BB" w14:textId="77777777" w:rsidR="00E4152E" w:rsidRPr="00CE281A" w:rsidRDefault="00E4152E" w:rsidP="00933C33">
            <w:pPr>
              <w:jc w:val="center"/>
              <w:rPr>
                <w:b/>
                <w:sz w:val="22"/>
                <w:szCs w:val="22"/>
              </w:rPr>
            </w:pPr>
            <w:r>
              <w:rPr>
                <w:b/>
                <w:sz w:val="22"/>
                <w:szCs w:val="22"/>
              </w:rPr>
              <w:t>2.48</w:t>
            </w:r>
          </w:p>
        </w:tc>
      </w:tr>
      <w:tr w:rsidR="00E4152E" w14:paraId="05787FF3" w14:textId="77777777" w:rsidTr="00933C33">
        <w:trPr>
          <w:trHeight w:val="264"/>
        </w:trPr>
        <w:tc>
          <w:tcPr>
            <w:tcW w:w="1811" w:type="dxa"/>
            <w:vMerge/>
            <w:tcBorders>
              <w:left w:val="single" w:sz="12" w:space="0" w:color="auto"/>
              <w:right w:val="single" w:sz="6" w:space="0" w:color="auto"/>
            </w:tcBorders>
            <w:shd w:val="clear" w:color="auto" w:fill="D9D9D9" w:themeFill="background1" w:themeFillShade="D9"/>
          </w:tcPr>
          <w:p w14:paraId="11AAE4FC" w14:textId="77777777" w:rsidR="00E4152E" w:rsidRDefault="00E4152E" w:rsidP="00933C33">
            <w:pPr>
              <w:rPr>
                <w:sz w:val="22"/>
                <w:szCs w:val="22"/>
              </w:rPr>
            </w:pPr>
          </w:p>
        </w:tc>
        <w:tc>
          <w:tcPr>
            <w:tcW w:w="1475" w:type="dxa"/>
            <w:tcBorders>
              <w:top w:val="single" w:sz="6" w:space="0" w:color="auto"/>
              <w:left w:val="single" w:sz="12" w:space="0" w:color="auto"/>
              <w:bottom w:val="single" w:sz="6" w:space="0" w:color="auto"/>
              <w:right w:val="single" w:sz="6" w:space="0" w:color="auto"/>
            </w:tcBorders>
            <w:shd w:val="clear" w:color="auto" w:fill="D9D9D9" w:themeFill="background1" w:themeFillShade="D9"/>
          </w:tcPr>
          <w:p w14:paraId="641F4F84" w14:textId="77777777" w:rsidR="00E4152E" w:rsidRPr="006600EC" w:rsidRDefault="00E4152E" w:rsidP="00933C33">
            <w:pPr>
              <w:rPr>
                <w:sz w:val="22"/>
                <w:szCs w:val="22"/>
              </w:rPr>
            </w:pPr>
            <w:r>
              <w:rPr>
                <w:sz w:val="22"/>
                <w:szCs w:val="22"/>
              </w:rPr>
              <w:t>Natural</w:t>
            </w:r>
          </w:p>
        </w:tc>
        <w:tc>
          <w:tcPr>
            <w:tcW w:w="96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203A6F18" w14:textId="77777777" w:rsidR="00E4152E" w:rsidRPr="006600EC" w:rsidRDefault="00E4152E" w:rsidP="00933C33">
            <w:pPr>
              <w:jc w:val="center"/>
              <w:rPr>
                <w:sz w:val="22"/>
                <w:szCs w:val="22"/>
              </w:rPr>
            </w:pPr>
            <w:r>
              <w:rPr>
                <w:sz w:val="22"/>
                <w:szCs w:val="22"/>
              </w:rPr>
              <w:t>3.44</w:t>
            </w:r>
          </w:p>
        </w:tc>
        <w:tc>
          <w:tcPr>
            <w:tcW w:w="1417"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7CC4B405" w14:textId="77777777" w:rsidR="00E4152E" w:rsidRPr="006600EC" w:rsidRDefault="00E4152E" w:rsidP="00933C33">
            <w:pPr>
              <w:jc w:val="center"/>
              <w:rPr>
                <w:sz w:val="22"/>
                <w:szCs w:val="22"/>
              </w:rPr>
            </w:pPr>
            <w:r>
              <w:rPr>
                <w:sz w:val="22"/>
                <w:szCs w:val="22"/>
              </w:rPr>
              <w:t>2.39</w:t>
            </w:r>
          </w:p>
        </w:tc>
        <w:tc>
          <w:tcPr>
            <w:tcW w:w="1418"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213B2EE3" w14:textId="77777777" w:rsidR="00E4152E" w:rsidRPr="006600EC" w:rsidRDefault="00E4152E" w:rsidP="00933C33">
            <w:pPr>
              <w:jc w:val="center"/>
              <w:rPr>
                <w:sz w:val="22"/>
                <w:szCs w:val="22"/>
              </w:rPr>
            </w:pPr>
            <w:r>
              <w:rPr>
                <w:sz w:val="22"/>
                <w:szCs w:val="22"/>
              </w:rPr>
              <w:t>1.65</w:t>
            </w:r>
          </w:p>
        </w:tc>
        <w:tc>
          <w:tcPr>
            <w:tcW w:w="1622" w:type="dxa"/>
            <w:tcBorders>
              <w:top w:val="single" w:sz="6" w:space="0" w:color="auto"/>
              <w:left w:val="single" w:sz="6" w:space="0" w:color="auto"/>
              <w:bottom w:val="single" w:sz="6" w:space="0" w:color="auto"/>
              <w:right w:val="single" w:sz="12" w:space="0" w:color="auto"/>
            </w:tcBorders>
            <w:shd w:val="clear" w:color="auto" w:fill="D9D9D9" w:themeFill="background1" w:themeFillShade="D9"/>
          </w:tcPr>
          <w:p w14:paraId="768272BC" w14:textId="77777777" w:rsidR="00E4152E" w:rsidRPr="00CE281A" w:rsidRDefault="00E4152E" w:rsidP="00933C33">
            <w:pPr>
              <w:jc w:val="center"/>
              <w:rPr>
                <w:b/>
                <w:sz w:val="22"/>
                <w:szCs w:val="22"/>
              </w:rPr>
            </w:pPr>
            <w:r>
              <w:rPr>
                <w:b/>
                <w:sz w:val="22"/>
                <w:szCs w:val="22"/>
              </w:rPr>
              <w:t>2.52</w:t>
            </w:r>
          </w:p>
        </w:tc>
      </w:tr>
      <w:tr w:rsidR="00E4152E" w14:paraId="0542E31A" w14:textId="77777777" w:rsidTr="00933C33">
        <w:trPr>
          <w:trHeight w:val="264"/>
        </w:trPr>
        <w:tc>
          <w:tcPr>
            <w:tcW w:w="1811" w:type="dxa"/>
            <w:vMerge/>
            <w:tcBorders>
              <w:left w:val="single" w:sz="12" w:space="0" w:color="auto"/>
              <w:bottom w:val="single" w:sz="12" w:space="0" w:color="auto"/>
              <w:right w:val="single" w:sz="6" w:space="0" w:color="auto"/>
            </w:tcBorders>
            <w:shd w:val="clear" w:color="auto" w:fill="D9D9D9" w:themeFill="background1" w:themeFillShade="D9"/>
          </w:tcPr>
          <w:p w14:paraId="7AD1453F" w14:textId="77777777" w:rsidR="00E4152E" w:rsidRDefault="00E4152E" w:rsidP="00933C33">
            <w:pPr>
              <w:rPr>
                <w:sz w:val="22"/>
                <w:szCs w:val="22"/>
              </w:rPr>
            </w:pPr>
          </w:p>
        </w:tc>
        <w:tc>
          <w:tcPr>
            <w:tcW w:w="1475" w:type="dxa"/>
            <w:tcBorders>
              <w:top w:val="single" w:sz="6" w:space="0" w:color="auto"/>
              <w:left w:val="single" w:sz="12" w:space="0" w:color="auto"/>
              <w:bottom w:val="single" w:sz="12" w:space="0" w:color="auto"/>
              <w:right w:val="single" w:sz="6" w:space="0" w:color="auto"/>
            </w:tcBorders>
            <w:shd w:val="clear" w:color="auto" w:fill="D9D9D9" w:themeFill="background1" w:themeFillShade="D9"/>
          </w:tcPr>
          <w:p w14:paraId="495A7606" w14:textId="77777777" w:rsidR="00E4152E" w:rsidRPr="006600EC" w:rsidRDefault="00E4152E" w:rsidP="00933C33">
            <w:pPr>
              <w:rPr>
                <w:sz w:val="22"/>
                <w:szCs w:val="22"/>
              </w:rPr>
            </w:pPr>
            <w:r>
              <w:rPr>
                <w:sz w:val="22"/>
                <w:szCs w:val="22"/>
              </w:rPr>
              <w:t>Formal</w:t>
            </w:r>
          </w:p>
        </w:tc>
        <w:tc>
          <w:tcPr>
            <w:tcW w:w="962" w:type="dxa"/>
            <w:tcBorders>
              <w:top w:val="single" w:sz="6" w:space="0" w:color="auto"/>
              <w:left w:val="single" w:sz="6" w:space="0" w:color="auto"/>
              <w:bottom w:val="single" w:sz="12" w:space="0" w:color="auto"/>
              <w:right w:val="single" w:sz="6" w:space="0" w:color="auto"/>
            </w:tcBorders>
            <w:shd w:val="clear" w:color="auto" w:fill="D9D9D9" w:themeFill="background1" w:themeFillShade="D9"/>
          </w:tcPr>
          <w:p w14:paraId="2E6EB300" w14:textId="77777777" w:rsidR="00E4152E" w:rsidRPr="006600EC" w:rsidRDefault="00E4152E" w:rsidP="00933C33">
            <w:pPr>
              <w:jc w:val="center"/>
              <w:rPr>
                <w:sz w:val="22"/>
                <w:szCs w:val="22"/>
              </w:rPr>
            </w:pPr>
            <w:r>
              <w:rPr>
                <w:sz w:val="22"/>
                <w:szCs w:val="22"/>
              </w:rPr>
              <w:t>3.92</w:t>
            </w:r>
          </w:p>
        </w:tc>
        <w:tc>
          <w:tcPr>
            <w:tcW w:w="1417" w:type="dxa"/>
            <w:tcBorders>
              <w:top w:val="single" w:sz="6" w:space="0" w:color="auto"/>
              <w:left w:val="single" w:sz="6" w:space="0" w:color="auto"/>
              <w:bottom w:val="single" w:sz="12" w:space="0" w:color="auto"/>
              <w:right w:val="single" w:sz="6" w:space="0" w:color="auto"/>
            </w:tcBorders>
            <w:shd w:val="clear" w:color="auto" w:fill="D9D9D9" w:themeFill="background1" w:themeFillShade="D9"/>
          </w:tcPr>
          <w:p w14:paraId="67D5D346" w14:textId="77777777" w:rsidR="00E4152E" w:rsidRPr="006600EC" w:rsidRDefault="00E4152E" w:rsidP="00933C33">
            <w:pPr>
              <w:jc w:val="center"/>
              <w:rPr>
                <w:sz w:val="22"/>
                <w:szCs w:val="22"/>
              </w:rPr>
            </w:pPr>
            <w:r>
              <w:rPr>
                <w:sz w:val="22"/>
                <w:szCs w:val="22"/>
              </w:rPr>
              <w:t>2.46</w:t>
            </w:r>
          </w:p>
        </w:tc>
        <w:tc>
          <w:tcPr>
            <w:tcW w:w="1418" w:type="dxa"/>
            <w:tcBorders>
              <w:top w:val="single" w:sz="6" w:space="0" w:color="auto"/>
              <w:left w:val="single" w:sz="6" w:space="0" w:color="auto"/>
              <w:bottom w:val="single" w:sz="12" w:space="0" w:color="auto"/>
              <w:right w:val="single" w:sz="6" w:space="0" w:color="auto"/>
            </w:tcBorders>
            <w:shd w:val="clear" w:color="auto" w:fill="D9D9D9" w:themeFill="background1" w:themeFillShade="D9"/>
          </w:tcPr>
          <w:p w14:paraId="11172130" w14:textId="77777777" w:rsidR="00E4152E" w:rsidRPr="006600EC" w:rsidRDefault="00E4152E" w:rsidP="00933C33">
            <w:pPr>
              <w:jc w:val="center"/>
              <w:rPr>
                <w:sz w:val="22"/>
                <w:szCs w:val="22"/>
              </w:rPr>
            </w:pPr>
            <w:r>
              <w:rPr>
                <w:sz w:val="22"/>
                <w:szCs w:val="22"/>
              </w:rPr>
              <w:t>1.46</w:t>
            </w:r>
          </w:p>
        </w:tc>
        <w:tc>
          <w:tcPr>
            <w:tcW w:w="1622" w:type="dxa"/>
            <w:tcBorders>
              <w:top w:val="single" w:sz="6" w:space="0" w:color="auto"/>
              <w:left w:val="single" w:sz="6" w:space="0" w:color="auto"/>
              <w:bottom w:val="single" w:sz="12" w:space="0" w:color="auto"/>
              <w:right w:val="single" w:sz="12" w:space="0" w:color="auto"/>
            </w:tcBorders>
            <w:shd w:val="clear" w:color="auto" w:fill="D9D9D9" w:themeFill="background1" w:themeFillShade="D9"/>
          </w:tcPr>
          <w:p w14:paraId="3F60F279" w14:textId="77777777" w:rsidR="00E4152E" w:rsidRPr="00CE281A" w:rsidRDefault="00E4152E" w:rsidP="00933C33">
            <w:pPr>
              <w:jc w:val="center"/>
              <w:rPr>
                <w:b/>
                <w:sz w:val="22"/>
                <w:szCs w:val="22"/>
              </w:rPr>
            </w:pPr>
            <w:r>
              <w:rPr>
                <w:b/>
                <w:sz w:val="22"/>
                <w:szCs w:val="22"/>
              </w:rPr>
              <w:t>2.64</w:t>
            </w:r>
          </w:p>
        </w:tc>
      </w:tr>
      <w:tr w:rsidR="00E4152E" w14:paraId="77C38146" w14:textId="77777777" w:rsidTr="00933C33">
        <w:trPr>
          <w:trHeight w:val="264"/>
        </w:trPr>
        <w:tc>
          <w:tcPr>
            <w:tcW w:w="1811" w:type="dxa"/>
            <w:vMerge w:val="restart"/>
            <w:tcBorders>
              <w:top w:val="single" w:sz="12" w:space="0" w:color="auto"/>
              <w:left w:val="single" w:sz="12" w:space="0" w:color="auto"/>
              <w:right w:val="single" w:sz="6" w:space="0" w:color="auto"/>
            </w:tcBorders>
            <w:shd w:val="clear" w:color="auto" w:fill="A6A6A6" w:themeFill="background1" w:themeFillShade="A6"/>
          </w:tcPr>
          <w:p w14:paraId="720F196F" w14:textId="77777777" w:rsidR="00E4152E" w:rsidRDefault="00E4152E" w:rsidP="00933C33">
            <w:pPr>
              <w:rPr>
                <w:sz w:val="22"/>
                <w:szCs w:val="22"/>
              </w:rPr>
            </w:pPr>
            <w:r>
              <w:rPr>
                <w:sz w:val="22"/>
                <w:szCs w:val="22"/>
              </w:rPr>
              <w:t>Epistemic context (orientation of discipline)</w:t>
            </w:r>
          </w:p>
        </w:tc>
        <w:tc>
          <w:tcPr>
            <w:tcW w:w="1475" w:type="dxa"/>
            <w:tcBorders>
              <w:top w:val="single" w:sz="12" w:space="0" w:color="auto"/>
              <w:left w:val="single" w:sz="12" w:space="0" w:color="auto"/>
              <w:bottom w:val="single" w:sz="6" w:space="0" w:color="auto"/>
              <w:right w:val="single" w:sz="6" w:space="0" w:color="auto"/>
            </w:tcBorders>
            <w:shd w:val="clear" w:color="auto" w:fill="A6A6A6" w:themeFill="background1" w:themeFillShade="A6"/>
          </w:tcPr>
          <w:p w14:paraId="484FB1FB" w14:textId="77777777" w:rsidR="00E4152E" w:rsidRPr="006600EC" w:rsidRDefault="00E4152E" w:rsidP="00933C33">
            <w:pPr>
              <w:rPr>
                <w:sz w:val="22"/>
                <w:szCs w:val="22"/>
              </w:rPr>
            </w:pPr>
            <w:r>
              <w:rPr>
                <w:sz w:val="22"/>
                <w:szCs w:val="22"/>
              </w:rPr>
              <w:t>Basic/Applied</w:t>
            </w:r>
          </w:p>
        </w:tc>
        <w:tc>
          <w:tcPr>
            <w:tcW w:w="962" w:type="dxa"/>
            <w:tcBorders>
              <w:top w:val="single" w:sz="12" w:space="0" w:color="auto"/>
              <w:left w:val="single" w:sz="6" w:space="0" w:color="auto"/>
              <w:bottom w:val="single" w:sz="6" w:space="0" w:color="auto"/>
              <w:right w:val="single" w:sz="6" w:space="0" w:color="auto"/>
            </w:tcBorders>
            <w:shd w:val="clear" w:color="auto" w:fill="A6A6A6" w:themeFill="background1" w:themeFillShade="A6"/>
          </w:tcPr>
          <w:p w14:paraId="346BD15C" w14:textId="77777777" w:rsidR="00E4152E" w:rsidRPr="006600EC" w:rsidRDefault="00E4152E" w:rsidP="00933C33">
            <w:pPr>
              <w:jc w:val="center"/>
              <w:rPr>
                <w:sz w:val="22"/>
                <w:szCs w:val="22"/>
              </w:rPr>
            </w:pPr>
            <w:r>
              <w:rPr>
                <w:sz w:val="22"/>
                <w:szCs w:val="22"/>
              </w:rPr>
              <w:t>3.06</w:t>
            </w:r>
          </w:p>
        </w:tc>
        <w:tc>
          <w:tcPr>
            <w:tcW w:w="1417" w:type="dxa"/>
            <w:tcBorders>
              <w:top w:val="single" w:sz="12" w:space="0" w:color="auto"/>
              <w:left w:val="single" w:sz="6" w:space="0" w:color="auto"/>
              <w:bottom w:val="single" w:sz="6" w:space="0" w:color="auto"/>
              <w:right w:val="single" w:sz="6" w:space="0" w:color="auto"/>
            </w:tcBorders>
            <w:shd w:val="clear" w:color="auto" w:fill="A6A6A6" w:themeFill="background1" w:themeFillShade="A6"/>
          </w:tcPr>
          <w:p w14:paraId="274B94D5" w14:textId="77777777" w:rsidR="00E4152E" w:rsidRPr="006600EC" w:rsidRDefault="00E4152E" w:rsidP="00933C33">
            <w:pPr>
              <w:jc w:val="center"/>
              <w:rPr>
                <w:sz w:val="22"/>
                <w:szCs w:val="22"/>
              </w:rPr>
            </w:pPr>
            <w:r>
              <w:rPr>
                <w:sz w:val="22"/>
                <w:szCs w:val="22"/>
              </w:rPr>
              <w:t>2.3</w:t>
            </w:r>
          </w:p>
        </w:tc>
        <w:tc>
          <w:tcPr>
            <w:tcW w:w="1418" w:type="dxa"/>
            <w:tcBorders>
              <w:top w:val="single" w:sz="12" w:space="0" w:color="auto"/>
              <w:left w:val="single" w:sz="6" w:space="0" w:color="auto"/>
              <w:bottom w:val="single" w:sz="6" w:space="0" w:color="auto"/>
              <w:right w:val="single" w:sz="6" w:space="0" w:color="auto"/>
            </w:tcBorders>
            <w:shd w:val="clear" w:color="auto" w:fill="A6A6A6" w:themeFill="background1" w:themeFillShade="A6"/>
          </w:tcPr>
          <w:p w14:paraId="19998420" w14:textId="77777777" w:rsidR="00E4152E" w:rsidRPr="006600EC" w:rsidRDefault="00E4152E" w:rsidP="00933C33">
            <w:pPr>
              <w:jc w:val="center"/>
              <w:rPr>
                <w:sz w:val="22"/>
                <w:szCs w:val="22"/>
              </w:rPr>
            </w:pPr>
            <w:r>
              <w:rPr>
                <w:sz w:val="22"/>
                <w:szCs w:val="22"/>
              </w:rPr>
              <w:t>1.78</w:t>
            </w:r>
          </w:p>
        </w:tc>
        <w:tc>
          <w:tcPr>
            <w:tcW w:w="1622" w:type="dxa"/>
            <w:tcBorders>
              <w:top w:val="single" w:sz="12" w:space="0" w:color="auto"/>
              <w:left w:val="single" w:sz="6" w:space="0" w:color="auto"/>
              <w:bottom w:val="single" w:sz="6" w:space="0" w:color="auto"/>
              <w:right w:val="single" w:sz="12" w:space="0" w:color="auto"/>
            </w:tcBorders>
            <w:shd w:val="clear" w:color="auto" w:fill="A6A6A6" w:themeFill="background1" w:themeFillShade="A6"/>
          </w:tcPr>
          <w:p w14:paraId="316E83D0" w14:textId="77777777" w:rsidR="00E4152E" w:rsidRPr="00CE281A" w:rsidRDefault="00E4152E" w:rsidP="00933C33">
            <w:pPr>
              <w:jc w:val="center"/>
              <w:rPr>
                <w:b/>
                <w:sz w:val="22"/>
                <w:szCs w:val="22"/>
              </w:rPr>
            </w:pPr>
            <w:r>
              <w:rPr>
                <w:b/>
                <w:sz w:val="22"/>
                <w:szCs w:val="22"/>
              </w:rPr>
              <w:t>2.4</w:t>
            </w:r>
          </w:p>
        </w:tc>
      </w:tr>
      <w:tr w:rsidR="00E4152E" w14:paraId="189544C5" w14:textId="77777777" w:rsidTr="00933C33">
        <w:trPr>
          <w:trHeight w:val="264"/>
        </w:trPr>
        <w:tc>
          <w:tcPr>
            <w:tcW w:w="1811" w:type="dxa"/>
            <w:vMerge/>
            <w:tcBorders>
              <w:left w:val="single" w:sz="12" w:space="0" w:color="auto"/>
              <w:right w:val="single" w:sz="6" w:space="0" w:color="auto"/>
            </w:tcBorders>
            <w:shd w:val="clear" w:color="auto" w:fill="A6A6A6" w:themeFill="background1" w:themeFillShade="A6"/>
          </w:tcPr>
          <w:p w14:paraId="22435BE8" w14:textId="77777777" w:rsidR="00E4152E" w:rsidRDefault="00E4152E" w:rsidP="00933C33">
            <w:pPr>
              <w:rPr>
                <w:sz w:val="22"/>
                <w:szCs w:val="22"/>
              </w:rPr>
            </w:pPr>
          </w:p>
        </w:tc>
        <w:tc>
          <w:tcPr>
            <w:tcW w:w="1475" w:type="dxa"/>
            <w:tcBorders>
              <w:top w:val="single" w:sz="6" w:space="0" w:color="auto"/>
              <w:left w:val="single" w:sz="12" w:space="0" w:color="auto"/>
              <w:bottom w:val="single" w:sz="6" w:space="0" w:color="auto"/>
              <w:right w:val="single" w:sz="6" w:space="0" w:color="auto"/>
            </w:tcBorders>
            <w:shd w:val="clear" w:color="auto" w:fill="A6A6A6" w:themeFill="background1" w:themeFillShade="A6"/>
          </w:tcPr>
          <w:p w14:paraId="0D29A854" w14:textId="77777777" w:rsidR="00E4152E" w:rsidRPr="006600EC" w:rsidRDefault="00E4152E" w:rsidP="00933C33">
            <w:pPr>
              <w:rPr>
                <w:sz w:val="22"/>
                <w:szCs w:val="22"/>
              </w:rPr>
            </w:pPr>
            <w:r>
              <w:rPr>
                <w:sz w:val="22"/>
                <w:szCs w:val="22"/>
              </w:rPr>
              <w:t>Basic</w:t>
            </w:r>
          </w:p>
        </w:tc>
        <w:tc>
          <w:tcPr>
            <w:tcW w:w="962" w:type="dxa"/>
            <w:tcBorders>
              <w:top w:val="single" w:sz="6" w:space="0" w:color="auto"/>
              <w:left w:val="single" w:sz="6" w:space="0" w:color="auto"/>
              <w:bottom w:val="single" w:sz="6" w:space="0" w:color="auto"/>
              <w:right w:val="single" w:sz="6" w:space="0" w:color="auto"/>
            </w:tcBorders>
            <w:shd w:val="clear" w:color="auto" w:fill="A6A6A6" w:themeFill="background1" w:themeFillShade="A6"/>
          </w:tcPr>
          <w:p w14:paraId="122B5837" w14:textId="77777777" w:rsidR="00E4152E" w:rsidRPr="006600EC" w:rsidRDefault="00E4152E" w:rsidP="00933C33">
            <w:pPr>
              <w:jc w:val="center"/>
              <w:rPr>
                <w:sz w:val="22"/>
                <w:szCs w:val="22"/>
              </w:rPr>
            </w:pPr>
            <w:r>
              <w:rPr>
                <w:sz w:val="22"/>
                <w:szCs w:val="22"/>
              </w:rPr>
              <w:t>3.24</w:t>
            </w:r>
          </w:p>
        </w:tc>
        <w:tc>
          <w:tcPr>
            <w:tcW w:w="1417" w:type="dxa"/>
            <w:tcBorders>
              <w:top w:val="single" w:sz="6" w:space="0" w:color="auto"/>
              <w:left w:val="single" w:sz="6" w:space="0" w:color="auto"/>
              <w:bottom w:val="single" w:sz="6" w:space="0" w:color="auto"/>
              <w:right w:val="single" w:sz="6" w:space="0" w:color="auto"/>
            </w:tcBorders>
            <w:shd w:val="clear" w:color="auto" w:fill="A6A6A6" w:themeFill="background1" w:themeFillShade="A6"/>
          </w:tcPr>
          <w:p w14:paraId="23E3E437" w14:textId="77777777" w:rsidR="00E4152E" w:rsidRPr="006600EC" w:rsidRDefault="00E4152E" w:rsidP="00933C33">
            <w:pPr>
              <w:jc w:val="center"/>
              <w:rPr>
                <w:sz w:val="22"/>
                <w:szCs w:val="22"/>
              </w:rPr>
            </w:pPr>
            <w:r>
              <w:rPr>
                <w:sz w:val="22"/>
                <w:szCs w:val="22"/>
              </w:rPr>
              <w:t>2.37</w:t>
            </w:r>
          </w:p>
        </w:tc>
        <w:tc>
          <w:tcPr>
            <w:tcW w:w="1418" w:type="dxa"/>
            <w:tcBorders>
              <w:top w:val="single" w:sz="6" w:space="0" w:color="auto"/>
              <w:left w:val="single" w:sz="6" w:space="0" w:color="auto"/>
              <w:bottom w:val="single" w:sz="6" w:space="0" w:color="auto"/>
              <w:right w:val="single" w:sz="6" w:space="0" w:color="auto"/>
            </w:tcBorders>
            <w:shd w:val="clear" w:color="auto" w:fill="A6A6A6" w:themeFill="background1" w:themeFillShade="A6"/>
          </w:tcPr>
          <w:p w14:paraId="78B6C83A" w14:textId="77777777" w:rsidR="00E4152E" w:rsidRPr="006600EC" w:rsidRDefault="00E4152E" w:rsidP="00933C33">
            <w:pPr>
              <w:jc w:val="center"/>
              <w:rPr>
                <w:sz w:val="22"/>
                <w:szCs w:val="22"/>
              </w:rPr>
            </w:pPr>
            <w:r>
              <w:rPr>
                <w:sz w:val="22"/>
                <w:szCs w:val="22"/>
              </w:rPr>
              <w:t>1.52</w:t>
            </w:r>
          </w:p>
        </w:tc>
        <w:tc>
          <w:tcPr>
            <w:tcW w:w="1622" w:type="dxa"/>
            <w:tcBorders>
              <w:top w:val="single" w:sz="6" w:space="0" w:color="auto"/>
              <w:left w:val="single" w:sz="6" w:space="0" w:color="auto"/>
              <w:bottom w:val="single" w:sz="6" w:space="0" w:color="auto"/>
              <w:right w:val="single" w:sz="12" w:space="0" w:color="auto"/>
            </w:tcBorders>
            <w:shd w:val="clear" w:color="auto" w:fill="A6A6A6" w:themeFill="background1" w:themeFillShade="A6"/>
          </w:tcPr>
          <w:p w14:paraId="172C4665" w14:textId="77777777" w:rsidR="00E4152E" w:rsidRPr="00CE281A" w:rsidRDefault="00E4152E" w:rsidP="00933C33">
            <w:pPr>
              <w:jc w:val="center"/>
              <w:rPr>
                <w:b/>
                <w:sz w:val="22"/>
                <w:szCs w:val="22"/>
              </w:rPr>
            </w:pPr>
            <w:r>
              <w:rPr>
                <w:b/>
                <w:sz w:val="22"/>
                <w:szCs w:val="22"/>
              </w:rPr>
              <w:t>2.43</w:t>
            </w:r>
          </w:p>
        </w:tc>
      </w:tr>
      <w:tr w:rsidR="00E4152E" w14:paraId="3F357152" w14:textId="77777777" w:rsidTr="00933C33">
        <w:trPr>
          <w:trHeight w:val="276"/>
        </w:trPr>
        <w:tc>
          <w:tcPr>
            <w:tcW w:w="1811" w:type="dxa"/>
            <w:vMerge/>
            <w:tcBorders>
              <w:left w:val="single" w:sz="12" w:space="0" w:color="auto"/>
              <w:bottom w:val="single" w:sz="12" w:space="0" w:color="auto"/>
              <w:right w:val="single" w:sz="6" w:space="0" w:color="auto"/>
            </w:tcBorders>
            <w:shd w:val="clear" w:color="auto" w:fill="A6A6A6" w:themeFill="background1" w:themeFillShade="A6"/>
          </w:tcPr>
          <w:p w14:paraId="317BF642" w14:textId="77777777" w:rsidR="00E4152E" w:rsidRDefault="00E4152E" w:rsidP="00933C33">
            <w:pPr>
              <w:rPr>
                <w:sz w:val="22"/>
                <w:szCs w:val="22"/>
              </w:rPr>
            </w:pPr>
          </w:p>
        </w:tc>
        <w:tc>
          <w:tcPr>
            <w:tcW w:w="1475" w:type="dxa"/>
            <w:tcBorders>
              <w:top w:val="single" w:sz="6" w:space="0" w:color="auto"/>
              <w:left w:val="single" w:sz="12" w:space="0" w:color="auto"/>
              <w:bottom w:val="single" w:sz="12" w:space="0" w:color="auto"/>
              <w:right w:val="single" w:sz="6" w:space="0" w:color="auto"/>
            </w:tcBorders>
            <w:shd w:val="clear" w:color="auto" w:fill="A6A6A6" w:themeFill="background1" w:themeFillShade="A6"/>
          </w:tcPr>
          <w:p w14:paraId="7BA320C2" w14:textId="77777777" w:rsidR="00E4152E" w:rsidRPr="006600EC" w:rsidRDefault="00E4152E" w:rsidP="00933C33">
            <w:pPr>
              <w:rPr>
                <w:sz w:val="22"/>
                <w:szCs w:val="22"/>
              </w:rPr>
            </w:pPr>
            <w:r>
              <w:rPr>
                <w:sz w:val="22"/>
                <w:szCs w:val="22"/>
              </w:rPr>
              <w:t>Applied</w:t>
            </w:r>
          </w:p>
        </w:tc>
        <w:tc>
          <w:tcPr>
            <w:tcW w:w="962" w:type="dxa"/>
            <w:tcBorders>
              <w:top w:val="single" w:sz="6" w:space="0" w:color="auto"/>
              <w:left w:val="single" w:sz="6" w:space="0" w:color="auto"/>
              <w:bottom w:val="single" w:sz="12" w:space="0" w:color="auto"/>
              <w:right w:val="single" w:sz="6" w:space="0" w:color="auto"/>
            </w:tcBorders>
            <w:shd w:val="clear" w:color="auto" w:fill="A6A6A6" w:themeFill="background1" w:themeFillShade="A6"/>
          </w:tcPr>
          <w:p w14:paraId="3C2CAA10" w14:textId="77777777" w:rsidR="00E4152E" w:rsidRPr="006600EC" w:rsidRDefault="00E4152E" w:rsidP="00933C33">
            <w:pPr>
              <w:jc w:val="center"/>
              <w:rPr>
                <w:sz w:val="22"/>
                <w:szCs w:val="22"/>
              </w:rPr>
            </w:pPr>
            <w:r>
              <w:rPr>
                <w:sz w:val="22"/>
                <w:szCs w:val="22"/>
              </w:rPr>
              <w:t>3.95</w:t>
            </w:r>
          </w:p>
        </w:tc>
        <w:tc>
          <w:tcPr>
            <w:tcW w:w="1417" w:type="dxa"/>
            <w:tcBorders>
              <w:top w:val="single" w:sz="6" w:space="0" w:color="auto"/>
              <w:left w:val="single" w:sz="6" w:space="0" w:color="auto"/>
              <w:bottom w:val="single" w:sz="12" w:space="0" w:color="auto"/>
              <w:right w:val="single" w:sz="6" w:space="0" w:color="auto"/>
            </w:tcBorders>
            <w:shd w:val="clear" w:color="auto" w:fill="A6A6A6" w:themeFill="background1" w:themeFillShade="A6"/>
          </w:tcPr>
          <w:p w14:paraId="1884FDC2" w14:textId="77777777" w:rsidR="00E4152E" w:rsidRPr="006600EC" w:rsidRDefault="00E4152E" w:rsidP="00933C33">
            <w:pPr>
              <w:jc w:val="center"/>
              <w:rPr>
                <w:sz w:val="22"/>
                <w:szCs w:val="22"/>
              </w:rPr>
            </w:pPr>
            <w:r>
              <w:rPr>
                <w:sz w:val="22"/>
                <w:szCs w:val="22"/>
              </w:rPr>
              <w:t>2.52</w:t>
            </w:r>
          </w:p>
        </w:tc>
        <w:tc>
          <w:tcPr>
            <w:tcW w:w="1418" w:type="dxa"/>
            <w:tcBorders>
              <w:top w:val="single" w:sz="6" w:space="0" w:color="auto"/>
              <w:left w:val="single" w:sz="6" w:space="0" w:color="auto"/>
              <w:bottom w:val="single" w:sz="12" w:space="0" w:color="auto"/>
              <w:right w:val="single" w:sz="6" w:space="0" w:color="auto"/>
            </w:tcBorders>
            <w:shd w:val="clear" w:color="auto" w:fill="A6A6A6" w:themeFill="background1" w:themeFillShade="A6"/>
          </w:tcPr>
          <w:p w14:paraId="4107BC11" w14:textId="77777777" w:rsidR="00E4152E" w:rsidRPr="006600EC" w:rsidRDefault="00E4152E" w:rsidP="00933C33">
            <w:pPr>
              <w:jc w:val="center"/>
              <w:rPr>
                <w:sz w:val="22"/>
                <w:szCs w:val="22"/>
              </w:rPr>
            </w:pPr>
            <w:r>
              <w:rPr>
                <w:sz w:val="22"/>
                <w:szCs w:val="22"/>
              </w:rPr>
              <w:t>1.55</w:t>
            </w:r>
          </w:p>
        </w:tc>
        <w:tc>
          <w:tcPr>
            <w:tcW w:w="1622" w:type="dxa"/>
            <w:tcBorders>
              <w:top w:val="single" w:sz="6" w:space="0" w:color="auto"/>
              <w:left w:val="single" w:sz="6" w:space="0" w:color="auto"/>
              <w:bottom w:val="single" w:sz="12" w:space="0" w:color="auto"/>
              <w:right w:val="single" w:sz="12" w:space="0" w:color="auto"/>
            </w:tcBorders>
            <w:shd w:val="clear" w:color="auto" w:fill="A6A6A6" w:themeFill="background1" w:themeFillShade="A6"/>
          </w:tcPr>
          <w:p w14:paraId="60C6A1AE" w14:textId="77777777" w:rsidR="00E4152E" w:rsidRPr="00CE281A" w:rsidRDefault="00E4152E" w:rsidP="00933C33">
            <w:pPr>
              <w:keepNext/>
              <w:jc w:val="center"/>
              <w:rPr>
                <w:b/>
                <w:sz w:val="22"/>
                <w:szCs w:val="22"/>
              </w:rPr>
            </w:pPr>
            <w:r>
              <w:rPr>
                <w:b/>
                <w:sz w:val="22"/>
                <w:szCs w:val="22"/>
              </w:rPr>
              <w:t>2.71</w:t>
            </w:r>
          </w:p>
        </w:tc>
      </w:tr>
    </w:tbl>
    <w:p w14:paraId="004919DB" w14:textId="13812853" w:rsidR="00E4152E" w:rsidRDefault="00E4152E" w:rsidP="00E4152E">
      <w:pPr>
        <w:pStyle w:val="Caption"/>
        <w:rPr>
          <w:sz w:val="24"/>
          <w:szCs w:val="24"/>
        </w:rPr>
      </w:pPr>
      <w:bookmarkStart w:id="117" w:name="_Ref8828951"/>
      <w:bookmarkStart w:id="118" w:name="_Toc31702035"/>
      <w:r>
        <w:t xml:space="preserve">Table </w:t>
      </w:r>
      <w:r w:rsidR="00A56355">
        <w:fldChar w:fldCharType="begin"/>
      </w:r>
      <w:r w:rsidR="00A56355">
        <w:instrText xml:space="preserve"> SEQ Table \* ARABIC </w:instrText>
      </w:r>
      <w:r w:rsidR="00A56355">
        <w:fldChar w:fldCharType="separate"/>
      </w:r>
      <w:r w:rsidR="0011424E">
        <w:rPr>
          <w:noProof/>
        </w:rPr>
        <w:t>6</w:t>
      </w:r>
      <w:r w:rsidR="00A56355">
        <w:rPr>
          <w:noProof/>
        </w:rPr>
        <w:fldChar w:fldCharType="end"/>
      </w:r>
      <w:bookmarkEnd w:id="117"/>
      <w:r>
        <w:t>. Typology values (averages) by contextual dimension (institutional and epistemic context) and research practice dimensions ('social context', 'knowledge content' and 'intermediary' attributes/activities)</w:t>
      </w:r>
      <w:bookmarkEnd w:id="118"/>
    </w:p>
    <w:p w14:paraId="11B3D987" w14:textId="59FF47CE" w:rsidR="00E4152E" w:rsidRDefault="00E4152E" w:rsidP="00E4152E">
      <w:pPr>
        <w:spacing w:after="120" w:line="360" w:lineRule="auto"/>
        <w:rPr>
          <w:sz w:val="24"/>
          <w:szCs w:val="24"/>
        </w:rPr>
      </w:pPr>
      <w:r>
        <w:rPr>
          <w:sz w:val="24"/>
          <w:szCs w:val="24"/>
        </w:rPr>
        <w:t>I</w:t>
      </w:r>
      <w:r w:rsidR="00E82572">
        <w:rPr>
          <w:sz w:val="24"/>
          <w:szCs w:val="24"/>
        </w:rPr>
        <w:t xml:space="preserve">t </w:t>
      </w:r>
      <w:r w:rsidR="00752AD1">
        <w:rPr>
          <w:sz w:val="24"/>
          <w:szCs w:val="24"/>
        </w:rPr>
        <w:t>is</w:t>
      </w:r>
      <w:r w:rsidR="00E82572">
        <w:rPr>
          <w:sz w:val="24"/>
          <w:szCs w:val="24"/>
        </w:rPr>
        <w:t xml:space="preserve"> worth </w:t>
      </w:r>
      <w:r>
        <w:rPr>
          <w:sz w:val="24"/>
          <w:szCs w:val="24"/>
        </w:rPr>
        <w:t>highlight</w:t>
      </w:r>
      <w:r w:rsidR="00E82572">
        <w:rPr>
          <w:sz w:val="24"/>
          <w:szCs w:val="24"/>
        </w:rPr>
        <w:t>ing</w:t>
      </w:r>
      <w:r>
        <w:rPr>
          <w:sz w:val="24"/>
          <w:szCs w:val="24"/>
        </w:rPr>
        <w:t xml:space="preserve"> that </w:t>
      </w:r>
      <w:r>
        <w:rPr>
          <w:i/>
          <w:sz w:val="24"/>
          <w:szCs w:val="24"/>
        </w:rPr>
        <w:t xml:space="preserve">all nine </w:t>
      </w:r>
      <w:r>
        <w:rPr>
          <w:sz w:val="24"/>
          <w:szCs w:val="24"/>
        </w:rPr>
        <w:t xml:space="preserve">categories (the nine rows in </w:t>
      </w:r>
      <w:r w:rsidRPr="00911FD7">
        <w:rPr>
          <w:sz w:val="24"/>
          <w:szCs w:val="24"/>
        </w:rPr>
        <w:fldChar w:fldCharType="begin"/>
      </w:r>
      <w:r w:rsidRPr="00911FD7">
        <w:rPr>
          <w:sz w:val="24"/>
          <w:szCs w:val="24"/>
        </w:rPr>
        <w:instrText xml:space="preserve"> REF _Ref8828951 \h </w:instrText>
      </w:r>
      <w:r>
        <w:rPr>
          <w:sz w:val="24"/>
          <w:szCs w:val="24"/>
        </w:rPr>
        <w:instrText xml:space="preserve"> \* MERGEFORMAT </w:instrText>
      </w:r>
      <w:r w:rsidRPr="00911FD7">
        <w:rPr>
          <w:sz w:val="24"/>
          <w:szCs w:val="24"/>
        </w:rPr>
      </w:r>
      <w:r w:rsidRPr="00911FD7">
        <w:rPr>
          <w:sz w:val="24"/>
          <w:szCs w:val="24"/>
        </w:rPr>
        <w:fldChar w:fldCharType="separate"/>
      </w:r>
      <w:r w:rsidR="0011424E" w:rsidRPr="0011424E">
        <w:rPr>
          <w:sz w:val="24"/>
          <w:szCs w:val="24"/>
        </w:rPr>
        <w:t xml:space="preserve">Table </w:t>
      </w:r>
      <w:r w:rsidR="0011424E" w:rsidRPr="0011424E">
        <w:rPr>
          <w:noProof/>
          <w:sz w:val="24"/>
          <w:szCs w:val="24"/>
        </w:rPr>
        <w:t>6</w:t>
      </w:r>
      <w:r w:rsidRPr="00911FD7">
        <w:rPr>
          <w:sz w:val="24"/>
          <w:szCs w:val="24"/>
        </w:rPr>
        <w:fldChar w:fldCharType="end"/>
      </w:r>
      <w:r>
        <w:rPr>
          <w:sz w:val="24"/>
          <w:szCs w:val="24"/>
        </w:rPr>
        <w:t>) have a total value of less than 3. I note this because 3 is the mid-point on the typology’s spectrum, and therefore this result suggests that</w:t>
      </w:r>
      <w:r w:rsidR="00C10A38">
        <w:rPr>
          <w:sz w:val="24"/>
          <w:szCs w:val="24"/>
        </w:rPr>
        <w:t xml:space="preserve"> (‘impactful’)</w:t>
      </w:r>
      <w:r>
        <w:rPr>
          <w:sz w:val="24"/>
          <w:szCs w:val="24"/>
        </w:rPr>
        <w:t xml:space="preserve"> academic research will typically tend more towards the reproduction of academic boundaries than their weakening, regardless of context. But there are important variations. The above paragraph has already highlighted that within each dimension, there is variation in the total values, which range from 2.4 (for ‘elite’ and ‘basic/applied’) up to 2.71 (for ‘applied’). However, a more detailed look at the table’s data is suggestive of further interesting variations in the complex ways in which boundary processes play out. I will draw these out later in the chapter as I go into detail about each of the contextual dimensions. But briefly, the table suggests potentially interesting variations in the relationships </w:t>
      </w:r>
      <w:r>
        <w:rPr>
          <w:i/>
          <w:sz w:val="24"/>
          <w:szCs w:val="24"/>
        </w:rPr>
        <w:t xml:space="preserve">between </w:t>
      </w:r>
      <w:r>
        <w:rPr>
          <w:sz w:val="24"/>
          <w:szCs w:val="24"/>
        </w:rPr>
        <w:t xml:space="preserve">the different research dimensions. </w:t>
      </w:r>
    </w:p>
    <w:p w14:paraId="3BACC779" w14:textId="378137C3" w:rsidR="00E4152E" w:rsidRPr="00451B09" w:rsidRDefault="00E4152E" w:rsidP="00E4152E">
      <w:pPr>
        <w:spacing w:after="120" w:line="360" w:lineRule="auto"/>
        <w:rPr>
          <w:sz w:val="24"/>
          <w:szCs w:val="24"/>
        </w:rPr>
      </w:pPr>
      <w:r>
        <w:rPr>
          <w:sz w:val="24"/>
          <w:szCs w:val="24"/>
        </w:rPr>
        <w:t xml:space="preserve">For example, there appears to be an inverse relationship between ‘social context’ and ‘knowledge content’ values. In the departmental dimension, ‘elite’ contexts display the highest ‘social context’ value (3.61) but the lowest ‘knowledge content’ value (1.45); the same is true in the branch of science dimension, where formal sciences display the highest ‘social context’ value (3.92) and the lowest ‘knowledge content’ value (1.46) and life sciences displaying the converse, the lowest ‘social context’ value (3.17) and the highest ‘knowledge content’ value (1.72); lastly, applied sciences exhibit the highest ‘social context’ value across any dimension (3.92) with a low (although not quite the lowest) value on ‘knowledge content’ (1.55). What this suggests is that research which is more ‘unbounded’ in its relation to the social context balances this by being more ‘bounded’ in terms of their ownership and control over the knowledge content of their research; or, alternatively, perhaps having strong control over the knowledge content gives some license to engage more extensively </w:t>
      </w:r>
      <w:r w:rsidR="00020FB2">
        <w:rPr>
          <w:sz w:val="24"/>
          <w:szCs w:val="24"/>
        </w:rPr>
        <w:t xml:space="preserve">(or to be ‘unbounded’) </w:t>
      </w:r>
      <w:r>
        <w:rPr>
          <w:sz w:val="24"/>
          <w:szCs w:val="24"/>
        </w:rPr>
        <w:t>in the social context. There may be other possible reasons and i</w:t>
      </w:r>
      <w:r w:rsidR="00343E2D">
        <w:rPr>
          <w:sz w:val="24"/>
          <w:szCs w:val="24"/>
        </w:rPr>
        <w:t>nterpretations</w:t>
      </w:r>
      <w:r w:rsidR="00CD2C50">
        <w:rPr>
          <w:sz w:val="24"/>
          <w:szCs w:val="24"/>
        </w:rPr>
        <w:t xml:space="preserve">, and these are discussed in greater detail in later sections of this chapter, where </w:t>
      </w:r>
      <w:r>
        <w:rPr>
          <w:sz w:val="24"/>
          <w:szCs w:val="24"/>
        </w:rPr>
        <w:t>I give an in-depth illustration of three of the sa</w:t>
      </w:r>
      <w:r w:rsidR="00CD2C50">
        <w:rPr>
          <w:sz w:val="24"/>
          <w:szCs w:val="24"/>
        </w:rPr>
        <w:t xml:space="preserve">mpled bodies of research (BoRs), and then break down the analysis </w:t>
      </w:r>
      <w:r>
        <w:rPr>
          <w:sz w:val="24"/>
          <w:szCs w:val="24"/>
        </w:rPr>
        <w:t xml:space="preserve">by the three contextual dimensions, which </w:t>
      </w:r>
      <w:r w:rsidR="00DE6A98">
        <w:rPr>
          <w:sz w:val="24"/>
          <w:szCs w:val="24"/>
        </w:rPr>
        <w:t>allows me</w:t>
      </w:r>
      <w:r>
        <w:rPr>
          <w:sz w:val="24"/>
          <w:szCs w:val="24"/>
        </w:rPr>
        <w:t xml:space="preserve"> to shed explanatory light on variations in the ‘boundedness’ of research in my sample. </w:t>
      </w:r>
    </w:p>
    <w:p w14:paraId="5415B313" w14:textId="284C82BA" w:rsidR="006C7820" w:rsidRDefault="00ED0FD4" w:rsidP="00BB412E">
      <w:pPr>
        <w:pStyle w:val="Heading3"/>
      </w:pPr>
      <w:bookmarkStart w:id="119" w:name="_Toc31701979"/>
      <w:r>
        <w:t xml:space="preserve">The </w:t>
      </w:r>
      <w:r w:rsidR="000B131C">
        <w:t>role</w:t>
      </w:r>
      <w:r>
        <w:t xml:space="preserve"> of boundary transactions</w:t>
      </w:r>
      <w:bookmarkEnd w:id="119"/>
    </w:p>
    <w:p w14:paraId="094F3D08" w14:textId="4FCFD634" w:rsidR="009A2598" w:rsidRDefault="00E97F34" w:rsidP="009A2598">
      <w:pPr>
        <w:pStyle w:val="Heading4"/>
      </w:pPr>
      <w:r>
        <w:t>Frequency of the five forms of boundary transaction</w:t>
      </w:r>
    </w:p>
    <w:p w14:paraId="2986B109" w14:textId="040E7834" w:rsidR="00EC14A5" w:rsidRDefault="002511F2" w:rsidP="00D8708E">
      <w:pPr>
        <w:spacing w:after="120" w:line="360" w:lineRule="auto"/>
        <w:rPr>
          <w:sz w:val="24"/>
          <w:szCs w:val="24"/>
        </w:rPr>
      </w:pPr>
      <w:r w:rsidRPr="006C50DE">
        <w:rPr>
          <w:sz w:val="24"/>
          <w:szCs w:val="24"/>
        </w:rPr>
        <w:fldChar w:fldCharType="begin"/>
      </w:r>
      <w:r w:rsidRPr="006C50DE">
        <w:rPr>
          <w:sz w:val="24"/>
          <w:szCs w:val="24"/>
        </w:rPr>
        <w:instrText xml:space="preserve"> REF _Ref8479068 \h </w:instrText>
      </w:r>
      <w:r>
        <w:rPr>
          <w:sz w:val="24"/>
          <w:szCs w:val="24"/>
        </w:rPr>
        <w:instrText xml:space="preserve"> \* MERGEFORMAT </w:instrText>
      </w:r>
      <w:r w:rsidRPr="006C50DE">
        <w:rPr>
          <w:sz w:val="24"/>
          <w:szCs w:val="24"/>
        </w:rPr>
      </w:r>
      <w:r w:rsidRPr="006C50DE">
        <w:rPr>
          <w:sz w:val="24"/>
          <w:szCs w:val="24"/>
        </w:rPr>
        <w:fldChar w:fldCharType="separate"/>
      </w:r>
      <w:r w:rsidR="0011424E" w:rsidRPr="0011424E">
        <w:rPr>
          <w:sz w:val="24"/>
          <w:szCs w:val="24"/>
        </w:rPr>
        <w:t xml:space="preserve">Table </w:t>
      </w:r>
      <w:r w:rsidR="0011424E" w:rsidRPr="0011424E">
        <w:rPr>
          <w:noProof/>
          <w:sz w:val="24"/>
          <w:szCs w:val="24"/>
        </w:rPr>
        <w:t>7</w:t>
      </w:r>
      <w:r w:rsidRPr="006C50DE">
        <w:rPr>
          <w:sz w:val="24"/>
          <w:szCs w:val="24"/>
        </w:rPr>
        <w:fldChar w:fldCharType="end"/>
      </w:r>
      <w:r>
        <w:rPr>
          <w:sz w:val="24"/>
          <w:szCs w:val="24"/>
        </w:rPr>
        <w:t xml:space="preserve"> </w:t>
      </w:r>
      <w:r w:rsidR="00C95B8F">
        <w:rPr>
          <w:sz w:val="24"/>
          <w:szCs w:val="24"/>
        </w:rPr>
        <w:t>presents</w:t>
      </w:r>
      <w:r w:rsidR="009E313C">
        <w:rPr>
          <w:sz w:val="24"/>
          <w:szCs w:val="24"/>
        </w:rPr>
        <w:t xml:space="preserve"> the frequency of boundary transactions</w:t>
      </w:r>
      <w:r w:rsidR="003438BD">
        <w:rPr>
          <w:rStyle w:val="FootnoteReference"/>
          <w:sz w:val="24"/>
          <w:szCs w:val="24"/>
        </w:rPr>
        <w:footnoteReference w:id="18"/>
      </w:r>
      <w:r w:rsidR="009E313C">
        <w:rPr>
          <w:sz w:val="24"/>
          <w:szCs w:val="24"/>
        </w:rPr>
        <w:t>.</w:t>
      </w:r>
      <w:r w:rsidR="00C95B8F">
        <w:rPr>
          <w:sz w:val="24"/>
          <w:szCs w:val="24"/>
        </w:rPr>
        <w:t xml:space="preserve"> Most of the nineteen sampled BoRs exhibited ‘boundary structures’ (16 BoRs). This suggests that an important part of most STEMM departments’ approach to facilitating and regulating their engagement beyond academic boundaries is through the construction of boundary structures</w:t>
      </w:r>
      <w:r w:rsidR="004F3905">
        <w:rPr>
          <w:sz w:val="24"/>
          <w:szCs w:val="24"/>
        </w:rPr>
        <w:t>, such as problem-focused research centres, technology transfer offices and academic spin-out companies</w:t>
      </w:r>
      <w:r w:rsidR="00C95B8F">
        <w:rPr>
          <w:sz w:val="24"/>
          <w:szCs w:val="24"/>
        </w:rPr>
        <w:t xml:space="preserve">. This high frequency is likely to be because, as discussed earlier, organisational structures, particularly outward-facing ones, are not only forms of boundary transaction in their own right, but are also likely to promote other kinds of boundary transaction. </w:t>
      </w:r>
    </w:p>
    <w:p w14:paraId="20823A2A" w14:textId="77777777" w:rsidR="00EC14A5" w:rsidRDefault="00C95B8F" w:rsidP="00D8708E">
      <w:pPr>
        <w:spacing w:after="120" w:line="360" w:lineRule="auto"/>
        <w:rPr>
          <w:sz w:val="24"/>
          <w:szCs w:val="24"/>
        </w:rPr>
      </w:pPr>
      <w:r>
        <w:rPr>
          <w:sz w:val="24"/>
          <w:szCs w:val="24"/>
        </w:rPr>
        <w:t xml:space="preserve">Next, ‘boundary-spanners’ (13 BoRs) were exhibited in over two-thirds of the sampled BoRs. This suggests the importance of individuals who have been able to act as brokers and bridges between academic and non-academic contexts, whether they be doctoral graduates who move to industry and maintain academic links, academics who spend a brief period in industry, or industry scientists who come to take up academic posts. </w:t>
      </w:r>
    </w:p>
    <w:p w14:paraId="752F6246" w14:textId="574181E9" w:rsidR="00EC14A5" w:rsidRDefault="00EC14A5" w:rsidP="00D8708E">
      <w:pPr>
        <w:spacing w:after="120" w:line="360" w:lineRule="auto"/>
        <w:rPr>
          <w:sz w:val="24"/>
          <w:szCs w:val="24"/>
        </w:rPr>
      </w:pPr>
      <w:r>
        <w:rPr>
          <w:sz w:val="24"/>
          <w:szCs w:val="24"/>
        </w:rPr>
        <w:t>Third</w:t>
      </w:r>
      <w:r w:rsidR="00C95B8F">
        <w:rPr>
          <w:sz w:val="24"/>
          <w:szCs w:val="24"/>
        </w:rPr>
        <w:t xml:space="preserve"> is ‘outreach’ (12 BoRs). </w:t>
      </w:r>
      <w:r w:rsidR="00C95B8F" w:rsidRPr="006C50DE">
        <w:rPr>
          <w:sz w:val="24"/>
          <w:szCs w:val="24"/>
        </w:rPr>
        <w:fldChar w:fldCharType="begin"/>
      </w:r>
      <w:r w:rsidR="00C95B8F" w:rsidRPr="006C50DE">
        <w:rPr>
          <w:sz w:val="24"/>
          <w:szCs w:val="24"/>
        </w:rPr>
        <w:instrText xml:space="preserve"> REF _Ref8479068 \h </w:instrText>
      </w:r>
      <w:r w:rsidR="00C95B8F">
        <w:rPr>
          <w:sz w:val="24"/>
          <w:szCs w:val="24"/>
        </w:rPr>
        <w:instrText xml:space="preserve"> \* MERGEFORMAT </w:instrText>
      </w:r>
      <w:r w:rsidR="00C95B8F" w:rsidRPr="006C50DE">
        <w:rPr>
          <w:sz w:val="24"/>
          <w:szCs w:val="24"/>
        </w:rPr>
      </w:r>
      <w:r w:rsidR="00C95B8F" w:rsidRPr="006C50DE">
        <w:rPr>
          <w:sz w:val="24"/>
          <w:szCs w:val="24"/>
        </w:rPr>
        <w:fldChar w:fldCharType="separate"/>
      </w:r>
      <w:r w:rsidR="0011424E" w:rsidRPr="0011424E">
        <w:rPr>
          <w:sz w:val="24"/>
          <w:szCs w:val="24"/>
        </w:rPr>
        <w:t xml:space="preserve">Table </w:t>
      </w:r>
      <w:r w:rsidR="0011424E" w:rsidRPr="0011424E">
        <w:rPr>
          <w:noProof/>
          <w:sz w:val="24"/>
          <w:szCs w:val="24"/>
        </w:rPr>
        <w:t>7</w:t>
      </w:r>
      <w:r w:rsidR="00C95B8F" w:rsidRPr="006C50DE">
        <w:rPr>
          <w:sz w:val="24"/>
          <w:szCs w:val="24"/>
        </w:rPr>
        <w:fldChar w:fldCharType="end"/>
      </w:r>
      <w:r w:rsidR="00C95B8F">
        <w:rPr>
          <w:sz w:val="24"/>
          <w:szCs w:val="24"/>
        </w:rPr>
        <w:t xml:space="preserve"> in fact somewhat undercounts this form of boundary transaction, since my coding of outreach only counted for those cases where the identified outreach </w:t>
      </w:r>
      <w:r w:rsidR="00C95B8F">
        <w:rPr>
          <w:i/>
          <w:sz w:val="24"/>
          <w:szCs w:val="24"/>
        </w:rPr>
        <w:t xml:space="preserve">was not also </w:t>
      </w:r>
      <w:r w:rsidR="00C95B8F">
        <w:rPr>
          <w:sz w:val="24"/>
          <w:szCs w:val="24"/>
        </w:rPr>
        <w:t>an instance of one of the other boundary transaction types – outreach often un</w:t>
      </w:r>
      <w:r w:rsidR="00604E91">
        <w:rPr>
          <w:sz w:val="24"/>
          <w:szCs w:val="24"/>
        </w:rPr>
        <w:t xml:space="preserve">derpins and subtly leads to </w:t>
      </w:r>
      <w:r w:rsidR="00C95B8F">
        <w:rPr>
          <w:sz w:val="24"/>
          <w:szCs w:val="24"/>
        </w:rPr>
        <w:t xml:space="preserve">more intensive forms of boundary transaction but </w:t>
      </w:r>
      <w:r w:rsidR="00C95B8F" w:rsidRPr="006C50DE">
        <w:rPr>
          <w:sz w:val="24"/>
          <w:szCs w:val="24"/>
        </w:rPr>
        <w:fldChar w:fldCharType="begin"/>
      </w:r>
      <w:r w:rsidR="00C95B8F" w:rsidRPr="006C50DE">
        <w:rPr>
          <w:sz w:val="24"/>
          <w:szCs w:val="24"/>
        </w:rPr>
        <w:instrText xml:space="preserve"> REF _Ref8479068 \h </w:instrText>
      </w:r>
      <w:r w:rsidR="00C95B8F">
        <w:rPr>
          <w:sz w:val="24"/>
          <w:szCs w:val="24"/>
        </w:rPr>
        <w:instrText xml:space="preserve"> \* MERGEFORMAT </w:instrText>
      </w:r>
      <w:r w:rsidR="00C95B8F" w:rsidRPr="006C50DE">
        <w:rPr>
          <w:sz w:val="24"/>
          <w:szCs w:val="24"/>
        </w:rPr>
      </w:r>
      <w:r w:rsidR="00C95B8F" w:rsidRPr="006C50DE">
        <w:rPr>
          <w:sz w:val="24"/>
          <w:szCs w:val="24"/>
        </w:rPr>
        <w:fldChar w:fldCharType="separate"/>
      </w:r>
      <w:r w:rsidR="0011424E" w:rsidRPr="0011424E">
        <w:rPr>
          <w:sz w:val="24"/>
          <w:szCs w:val="24"/>
        </w:rPr>
        <w:t xml:space="preserve">Table </w:t>
      </w:r>
      <w:r w:rsidR="0011424E" w:rsidRPr="0011424E">
        <w:rPr>
          <w:noProof/>
          <w:sz w:val="24"/>
          <w:szCs w:val="24"/>
        </w:rPr>
        <w:t>7</w:t>
      </w:r>
      <w:r w:rsidR="00C95B8F" w:rsidRPr="006C50DE">
        <w:rPr>
          <w:sz w:val="24"/>
          <w:szCs w:val="24"/>
        </w:rPr>
        <w:fldChar w:fldCharType="end"/>
      </w:r>
      <w:r w:rsidR="00C95B8F">
        <w:rPr>
          <w:sz w:val="24"/>
          <w:szCs w:val="24"/>
        </w:rPr>
        <w:t xml:space="preserve"> does not fully capture this. </w:t>
      </w:r>
    </w:p>
    <w:p w14:paraId="7AFDDF60" w14:textId="6C21CCB1" w:rsidR="00C95B8F" w:rsidRDefault="00C95B8F" w:rsidP="00D8708E">
      <w:pPr>
        <w:spacing w:after="120" w:line="360" w:lineRule="auto"/>
        <w:rPr>
          <w:sz w:val="24"/>
          <w:szCs w:val="24"/>
        </w:rPr>
      </w:pPr>
      <w:r>
        <w:rPr>
          <w:sz w:val="24"/>
          <w:szCs w:val="24"/>
        </w:rPr>
        <w:t>Just over half of the sampled BoRs exhibited the remaining two transaction types, ‘collaboration’</w:t>
      </w:r>
      <w:r w:rsidR="00EC14A5">
        <w:rPr>
          <w:sz w:val="24"/>
          <w:szCs w:val="24"/>
        </w:rPr>
        <w:t xml:space="preserve"> </w:t>
      </w:r>
      <w:r w:rsidR="004D4116">
        <w:rPr>
          <w:sz w:val="24"/>
          <w:szCs w:val="24"/>
        </w:rPr>
        <w:t xml:space="preserve">(co-authorship) </w:t>
      </w:r>
      <w:r w:rsidR="00EC14A5">
        <w:rPr>
          <w:sz w:val="24"/>
          <w:szCs w:val="24"/>
        </w:rPr>
        <w:t>and</w:t>
      </w:r>
      <w:r>
        <w:rPr>
          <w:sz w:val="24"/>
          <w:szCs w:val="24"/>
        </w:rPr>
        <w:t xml:space="preserve"> ‘user-focused outputs’ (11 BoRs each). Collaboration </w:t>
      </w:r>
      <w:r w:rsidR="004D4116">
        <w:rPr>
          <w:sz w:val="24"/>
          <w:szCs w:val="24"/>
        </w:rPr>
        <w:t xml:space="preserve">(co-authorship) </w:t>
      </w:r>
      <w:r>
        <w:rPr>
          <w:sz w:val="24"/>
          <w:szCs w:val="24"/>
        </w:rPr>
        <w:t xml:space="preserve">and user-focused outputs are relatively intensive forms of boundary transaction. They involve developing close relationships or close lines of communication with potential users or other knowledge-producers closer to the context of application, and therefore are more likely to incur non-negligible transaction costs. They are therefore unsurprisingly less frequent. </w:t>
      </w:r>
    </w:p>
    <w:p w14:paraId="67B68162" w14:textId="77777777" w:rsidR="005B4181" w:rsidRDefault="005B4181" w:rsidP="00D8708E">
      <w:pPr>
        <w:spacing w:after="120" w:line="360" w:lineRule="auto"/>
        <w:rPr>
          <w:sz w:val="24"/>
          <w:szCs w:val="24"/>
        </w:rPr>
      </w:pPr>
    </w:p>
    <w:tbl>
      <w:tblPr>
        <w:tblStyle w:val="TableGrid"/>
        <w:tblW w:w="0" w:type="auto"/>
        <w:tblInd w:w="-5" w:type="dxa"/>
        <w:tblLook w:val="04A0" w:firstRow="1" w:lastRow="0" w:firstColumn="1" w:lastColumn="0" w:noHBand="0" w:noVBand="1"/>
      </w:tblPr>
      <w:tblGrid>
        <w:gridCol w:w="3137"/>
        <w:gridCol w:w="2992"/>
      </w:tblGrid>
      <w:tr w:rsidR="002511F2" w14:paraId="4B6B3582" w14:textId="77777777" w:rsidTr="004D4116">
        <w:trPr>
          <w:trHeight w:val="722"/>
        </w:trPr>
        <w:tc>
          <w:tcPr>
            <w:tcW w:w="3137" w:type="dxa"/>
            <w:vAlign w:val="center"/>
          </w:tcPr>
          <w:p w14:paraId="12E5F0C0" w14:textId="4D076E9C" w:rsidR="002511F2" w:rsidRPr="00EB4FC1" w:rsidRDefault="00C95B8F" w:rsidP="00DE5040">
            <w:pPr>
              <w:rPr>
                <w:b/>
                <w:sz w:val="22"/>
                <w:szCs w:val="22"/>
              </w:rPr>
            </w:pPr>
            <w:r>
              <w:rPr>
                <w:sz w:val="24"/>
                <w:szCs w:val="24"/>
              </w:rPr>
              <w:t xml:space="preserve"> </w:t>
            </w:r>
            <w:r w:rsidR="002511F2" w:rsidRPr="00EB4FC1">
              <w:rPr>
                <w:b/>
                <w:sz w:val="22"/>
                <w:szCs w:val="22"/>
              </w:rPr>
              <w:t>Boundary transaction form</w:t>
            </w:r>
          </w:p>
        </w:tc>
        <w:tc>
          <w:tcPr>
            <w:tcW w:w="2992" w:type="dxa"/>
            <w:vAlign w:val="center"/>
          </w:tcPr>
          <w:p w14:paraId="1A51B3CB" w14:textId="0D874277" w:rsidR="002511F2" w:rsidRPr="00EB4FC1" w:rsidRDefault="006768F9" w:rsidP="00DE5040">
            <w:pPr>
              <w:jc w:val="center"/>
              <w:rPr>
                <w:b/>
                <w:sz w:val="22"/>
                <w:szCs w:val="22"/>
              </w:rPr>
            </w:pPr>
            <w:r>
              <w:rPr>
                <w:b/>
                <w:sz w:val="22"/>
                <w:szCs w:val="22"/>
              </w:rPr>
              <w:t>Frequency (no. of BoRs exhibiting transaction)</w:t>
            </w:r>
          </w:p>
        </w:tc>
      </w:tr>
      <w:tr w:rsidR="002511F2" w14:paraId="52EC6C27" w14:textId="77777777" w:rsidTr="004D4116">
        <w:trPr>
          <w:trHeight w:val="360"/>
        </w:trPr>
        <w:tc>
          <w:tcPr>
            <w:tcW w:w="3137" w:type="dxa"/>
          </w:tcPr>
          <w:p w14:paraId="6AF08FFE" w14:textId="77777777" w:rsidR="002511F2" w:rsidRPr="00DC6766" w:rsidRDefault="002511F2" w:rsidP="00DE5040">
            <w:pPr>
              <w:rPr>
                <w:sz w:val="22"/>
                <w:szCs w:val="22"/>
              </w:rPr>
            </w:pPr>
            <w:r>
              <w:rPr>
                <w:sz w:val="22"/>
                <w:szCs w:val="22"/>
              </w:rPr>
              <w:t>Boundary structure</w:t>
            </w:r>
          </w:p>
        </w:tc>
        <w:tc>
          <w:tcPr>
            <w:tcW w:w="2992" w:type="dxa"/>
          </w:tcPr>
          <w:p w14:paraId="29D10653" w14:textId="77777777" w:rsidR="002511F2" w:rsidRPr="00DC6766" w:rsidRDefault="002511F2" w:rsidP="00DE5040">
            <w:pPr>
              <w:jc w:val="center"/>
              <w:rPr>
                <w:sz w:val="22"/>
                <w:szCs w:val="22"/>
              </w:rPr>
            </w:pPr>
            <w:r>
              <w:rPr>
                <w:sz w:val="22"/>
                <w:szCs w:val="22"/>
              </w:rPr>
              <w:t>16</w:t>
            </w:r>
          </w:p>
        </w:tc>
      </w:tr>
      <w:tr w:rsidR="002511F2" w14:paraId="77CA8385" w14:textId="77777777" w:rsidTr="004D4116">
        <w:trPr>
          <w:trHeight w:val="360"/>
        </w:trPr>
        <w:tc>
          <w:tcPr>
            <w:tcW w:w="3137" w:type="dxa"/>
          </w:tcPr>
          <w:p w14:paraId="52FDF161" w14:textId="77777777" w:rsidR="002511F2" w:rsidRPr="00DC6766" w:rsidRDefault="002511F2" w:rsidP="00DE5040">
            <w:pPr>
              <w:rPr>
                <w:sz w:val="22"/>
                <w:szCs w:val="22"/>
              </w:rPr>
            </w:pPr>
            <w:r>
              <w:rPr>
                <w:sz w:val="22"/>
                <w:szCs w:val="22"/>
              </w:rPr>
              <w:t>Boundary-spanner</w:t>
            </w:r>
          </w:p>
        </w:tc>
        <w:tc>
          <w:tcPr>
            <w:tcW w:w="2992" w:type="dxa"/>
          </w:tcPr>
          <w:p w14:paraId="7321EE93" w14:textId="77777777" w:rsidR="002511F2" w:rsidRPr="00DC6766" w:rsidRDefault="002511F2" w:rsidP="00DE5040">
            <w:pPr>
              <w:jc w:val="center"/>
              <w:rPr>
                <w:sz w:val="22"/>
                <w:szCs w:val="22"/>
              </w:rPr>
            </w:pPr>
            <w:r>
              <w:rPr>
                <w:sz w:val="22"/>
                <w:szCs w:val="22"/>
              </w:rPr>
              <w:t>13</w:t>
            </w:r>
          </w:p>
        </w:tc>
      </w:tr>
      <w:tr w:rsidR="002511F2" w14:paraId="0B203B4D" w14:textId="77777777" w:rsidTr="004D4116">
        <w:trPr>
          <w:trHeight w:val="389"/>
        </w:trPr>
        <w:tc>
          <w:tcPr>
            <w:tcW w:w="3137" w:type="dxa"/>
          </w:tcPr>
          <w:p w14:paraId="2F248AEA" w14:textId="77777777" w:rsidR="002511F2" w:rsidRPr="00DC6766" w:rsidRDefault="002511F2" w:rsidP="00DE5040">
            <w:pPr>
              <w:rPr>
                <w:sz w:val="22"/>
                <w:szCs w:val="22"/>
              </w:rPr>
            </w:pPr>
            <w:r>
              <w:rPr>
                <w:sz w:val="22"/>
                <w:szCs w:val="22"/>
              </w:rPr>
              <w:t>Outreach</w:t>
            </w:r>
          </w:p>
        </w:tc>
        <w:tc>
          <w:tcPr>
            <w:tcW w:w="2992" w:type="dxa"/>
          </w:tcPr>
          <w:p w14:paraId="27F207C1" w14:textId="77777777" w:rsidR="002511F2" w:rsidRPr="00DC6766" w:rsidRDefault="002511F2" w:rsidP="00DE5040">
            <w:pPr>
              <w:jc w:val="center"/>
              <w:rPr>
                <w:sz w:val="22"/>
                <w:szCs w:val="22"/>
              </w:rPr>
            </w:pPr>
            <w:r>
              <w:rPr>
                <w:sz w:val="22"/>
                <w:szCs w:val="22"/>
              </w:rPr>
              <w:t>12</w:t>
            </w:r>
          </w:p>
        </w:tc>
      </w:tr>
      <w:tr w:rsidR="002511F2" w14:paraId="3D02E5C4" w14:textId="77777777" w:rsidTr="004D4116">
        <w:trPr>
          <w:trHeight w:val="360"/>
        </w:trPr>
        <w:tc>
          <w:tcPr>
            <w:tcW w:w="3137" w:type="dxa"/>
          </w:tcPr>
          <w:p w14:paraId="6E8FB7AF" w14:textId="170E6290" w:rsidR="002511F2" w:rsidRPr="00DC6766" w:rsidRDefault="002511F2" w:rsidP="00DE5040">
            <w:pPr>
              <w:rPr>
                <w:sz w:val="22"/>
                <w:szCs w:val="22"/>
              </w:rPr>
            </w:pPr>
            <w:r>
              <w:rPr>
                <w:sz w:val="22"/>
                <w:szCs w:val="22"/>
              </w:rPr>
              <w:t>Collaboration</w:t>
            </w:r>
            <w:r w:rsidR="004D4116">
              <w:rPr>
                <w:sz w:val="22"/>
                <w:szCs w:val="22"/>
              </w:rPr>
              <w:t xml:space="preserve"> (co-authorship)</w:t>
            </w:r>
          </w:p>
        </w:tc>
        <w:tc>
          <w:tcPr>
            <w:tcW w:w="2992" w:type="dxa"/>
          </w:tcPr>
          <w:p w14:paraId="1A86B60E" w14:textId="77777777" w:rsidR="002511F2" w:rsidRPr="00DC6766" w:rsidRDefault="002511F2" w:rsidP="00DE5040">
            <w:pPr>
              <w:jc w:val="center"/>
              <w:rPr>
                <w:sz w:val="22"/>
                <w:szCs w:val="22"/>
              </w:rPr>
            </w:pPr>
            <w:r>
              <w:rPr>
                <w:sz w:val="22"/>
                <w:szCs w:val="22"/>
              </w:rPr>
              <w:t>11</w:t>
            </w:r>
          </w:p>
        </w:tc>
      </w:tr>
      <w:tr w:rsidR="002511F2" w14:paraId="10184370" w14:textId="77777777" w:rsidTr="004D4116">
        <w:trPr>
          <w:trHeight w:val="389"/>
        </w:trPr>
        <w:tc>
          <w:tcPr>
            <w:tcW w:w="3137" w:type="dxa"/>
          </w:tcPr>
          <w:p w14:paraId="33357043" w14:textId="77777777" w:rsidR="002511F2" w:rsidRPr="00DC6766" w:rsidRDefault="002511F2" w:rsidP="00DE5040">
            <w:pPr>
              <w:rPr>
                <w:sz w:val="22"/>
                <w:szCs w:val="22"/>
              </w:rPr>
            </w:pPr>
            <w:r>
              <w:rPr>
                <w:sz w:val="22"/>
                <w:szCs w:val="22"/>
              </w:rPr>
              <w:t>User-focused output</w:t>
            </w:r>
          </w:p>
        </w:tc>
        <w:tc>
          <w:tcPr>
            <w:tcW w:w="2992" w:type="dxa"/>
          </w:tcPr>
          <w:p w14:paraId="24208EF0" w14:textId="77777777" w:rsidR="002511F2" w:rsidRPr="00DC6766" w:rsidRDefault="002511F2" w:rsidP="00DE5040">
            <w:pPr>
              <w:keepNext/>
              <w:jc w:val="center"/>
              <w:rPr>
                <w:sz w:val="22"/>
                <w:szCs w:val="22"/>
              </w:rPr>
            </w:pPr>
            <w:r>
              <w:rPr>
                <w:sz w:val="22"/>
                <w:szCs w:val="22"/>
              </w:rPr>
              <w:t>11</w:t>
            </w:r>
          </w:p>
        </w:tc>
      </w:tr>
    </w:tbl>
    <w:p w14:paraId="0DDFE6A6" w14:textId="2A7671F2" w:rsidR="002511F2" w:rsidRDefault="002511F2" w:rsidP="002511F2">
      <w:pPr>
        <w:pStyle w:val="Caption"/>
        <w:rPr>
          <w:sz w:val="24"/>
          <w:szCs w:val="24"/>
        </w:rPr>
      </w:pPr>
      <w:bookmarkStart w:id="120" w:name="_Ref8479068"/>
      <w:bookmarkStart w:id="121" w:name="_Toc31702036"/>
      <w:r>
        <w:t xml:space="preserve">Table </w:t>
      </w:r>
      <w:r w:rsidR="00A56355">
        <w:fldChar w:fldCharType="begin"/>
      </w:r>
      <w:r w:rsidR="00A56355">
        <w:instrText xml:space="preserve"> SEQ Table \* ARABIC </w:instrText>
      </w:r>
      <w:r w:rsidR="00A56355">
        <w:fldChar w:fldCharType="separate"/>
      </w:r>
      <w:r w:rsidR="0011424E">
        <w:rPr>
          <w:noProof/>
        </w:rPr>
        <w:t>7</w:t>
      </w:r>
      <w:r w:rsidR="00A56355">
        <w:rPr>
          <w:noProof/>
        </w:rPr>
        <w:fldChar w:fldCharType="end"/>
      </w:r>
      <w:bookmarkEnd w:id="120"/>
      <w:r>
        <w:t>. No. of BoRs exhibiting each form of boundary transaction</w:t>
      </w:r>
      <w:bookmarkEnd w:id="121"/>
    </w:p>
    <w:p w14:paraId="00446459" w14:textId="7A15DA55" w:rsidR="00BA5066" w:rsidRDefault="00AC4EEC" w:rsidP="00D832DB">
      <w:pPr>
        <w:spacing w:after="120" w:line="360" w:lineRule="auto"/>
        <w:rPr>
          <w:sz w:val="24"/>
          <w:szCs w:val="24"/>
        </w:rPr>
      </w:pPr>
      <w:r>
        <w:rPr>
          <w:sz w:val="24"/>
          <w:szCs w:val="24"/>
        </w:rPr>
        <w:t>Given</w:t>
      </w:r>
      <w:r w:rsidR="002E7DAB">
        <w:rPr>
          <w:sz w:val="24"/>
          <w:szCs w:val="24"/>
        </w:rPr>
        <w:t xml:space="preserve"> the theoretical discussion of boundary transactions (Chapter </w:t>
      </w:r>
      <w:r w:rsidR="008A3015">
        <w:rPr>
          <w:sz w:val="24"/>
          <w:szCs w:val="24"/>
        </w:rPr>
        <w:t>2</w:t>
      </w:r>
      <w:r w:rsidR="002E7DAB">
        <w:rPr>
          <w:sz w:val="24"/>
          <w:szCs w:val="24"/>
        </w:rPr>
        <w:t>)</w:t>
      </w:r>
      <w:r>
        <w:rPr>
          <w:sz w:val="24"/>
          <w:szCs w:val="24"/>
        </w:rPr>
        <w:t xml:space="preserve"> and the empirical findings from the typology analysis presented above,</w:t>
      </w:r>
      <w:r w:rsidR="006B03A7">
        <w:rPr>
          <w:sz w:val="24"/>
          <w:szCs w:val="24"/>
        </w:rPr>
        <w:t xml:space="preserve"> </w:t>
      </w:r>
      <w:r w:rsidR="00BA5066">
        <w:rPr>
          <w:sz w:val="24"/>
          <w:szCs w:val="24"/>
        </w:rPr>
        <w:t xml:space="preserve">I am interested in the way that </w:t>
      </w:r>
      <w:r w:rsidR="00A05001">
        <w:rPr>
          <w:sz w:val="24"/>
          <w:szCs w:val="24"/>
        </w:rPr>
        <w:t>boundary transactions</w:t>
      </w:r>
      <w:r w:rsidR="00BA5066">
        <w:rPr>
          <w:sz w:val="24"/>
          <w:szCs w:val="24"/>
        </w:rPr>
        <w:t xml:space="preserve"> might contribute not only to the crossing of boundaries, but also as a boundary-regulating, and potentially boundary-reproducing mechanism.</w:t>
      </w:r>
      <w:r w:rsidR="002E7DAB">
        <w:rPr>
          <w:sz w:val="24"/>
          <w:szCs w:val="24"/>
        </w:rPr>
        <w:t xml:space="preserve"> </w:t>
      </w:r>
      <w:r w:rsidR="00185F93">
        <w:rPr>
          <w:sz w:val="24"/>
          <w:szCs w:val="24"/>
        </w:rPr>
        <w:t xml:space="preserve">The </w:t>
      </w:r>
      <w:r w:rsidR="00DC6921">
        <w:rPr>
          <w:i/>
          <w:sz w:val="24"/>
          <w:szCs w:val="24"/>
        </w:rPr>
        <w:t>In-depth illustrative analysis</w:t>
      </w:r>
      <w:r w:rsidR="00185F93">
        <w:rPr>
          <w:sz w:val="24"/>
          <w:szCs w:val="24"/>
        </w:rPr>
        <w:t xml:space="preserve"> below will provide some examples of these boundary transactions ‘in action’</w:t>
      </w:r>
      <w:r w:rsidR="00BA5066">
        <w:rPr>
          <w:sz w:val="24"/>
          <w:szCs w:val="24"/>
        </w:rPr>
        <w:t xml:space="preserve"> and therefore shed light on this process. However, some aggregate level findings also provide an indication. I will focus on two main issues pertinent to the boundary transactions</w:t>
      </w:r>
      <w:r w:rsidR="000179C5">
        <w:rPr>
          <w:sz w:val="24"/>
          <w:szCs w:val="24"/>
        </w:rPr>
        <w:t xml:space="preserve"> – first</w:t>
      </w:r>
      <w:r w:rsidR="00BA5066">
        <w:rPr>
          <w:sz w:val="24"/>
          <w:szCs w:val="24"/>
        </w:rPr>
        <w:t xml:space="preserve"> the issue of </w:t>
      </w:r>
      <w:r w:rsidR="00BA5066">
        <w:rPr>
          <w:i/>
          <w:sz w:val="24"/>
          <w:szCs w:val="24"/>
        </w:rPr>
        <w:t xml:space="preserve">when </w:t>
      </w:r>
      <w:r w:rsidR="00BA5066">
        <w:rPr>
          <w:sz w:val="24"/>
          <w:szCs w:val="24"/>
        </w:rPr>
        <w:t xml:space="preserve">in the research process boundary transactions </w:t>
      </w:r>
      <w:r w:rsidR="000179C5">
        <w:rPr>
          <w:sz w:val="24"/>
          <w:szCs w:val="24"/>
        </w:rPr>
        <w:t>occurred, and second the issue of what precise</w:t>
      </w:r>
      <w:r w:rsidR="00BA5066">
        <w:rPr>
          <w:sz w:val="24"/>
          <w:szCs w:val="24"/>
        </w:rPr>
        <w:t xml:space="preserve"> function</w:t>
      </w:r>
      <w:r w:rsidR="000179C5">
        <w:rPr>
          <w:sz w:val="24"/>
          <w:szCs w:val="24"/>
        </w:rPr>
        <w:t>s</w:t>
      </w:r>
      <w:r w:rsidR="00BA5066">
        <w:rPr>
          <w:sz w:val="24"/>
          <w:szCs w:val="24"/>
        </w:rPr>
        <w:t xml:space="preserve"> each boundary transaction</w:t>
      </w:r>
      <w:r w:rsidR="000179C5">
        <w:rPr>
          <w:sz w:val="24"/>
          <w:szCs w:val="24"/>
        </w:rPr>
        <w:t xml:space="preserve"> played, for example</w:t>
      </w:r>
      <w:r w:rsidR="00BA5066">
        <w:rPr>
          <w:sz w:val="24"/>
          <w:szCs w:val="24"/>
        </w:rPr>
        <w:t xml:space="preserve"> whether the boundary transactions were focused only on the outward-facing ‘third mission’ of universities, or whether the boundary transactions could also simultaneously a</w:t>
      </w:r>
      <w:r w:rsidR="00A8445D">
        <w:rPr>
          <w:sz w:val="24"/>
          <w:szCs w:val="24"/>
        </w:rPr>
        <w:t>dvance</w:t>
      </w:r>
      <w:r w:rsidR="00BA5066">
        <w:rPr>
          <w:sz w:val="24"/>
          <w:szCs w:val="24"/>
        </w:rPr>
        <w:t xml:space="preserve"> the universities’ traditional ‘missions’ of disciplinary research and teaching. </w:t>
      </w:r>
    </w:p>
    <w:p w14:paraId="2108C7B6" w14:textId="2FCBBD80" w:rsidR="00E97F34" w:rsidRDefault="00E97F34" w:rsidP="00D832DB">
      <w:pPr>
        <w:pStyle w:val="Heading4"/>
      </w:pPr>
      <w:r>
        <w:t>The timing of boundary transactions (by ‘</w:t>
      </w:r>
      <w:r w:rsidR="007A1E30">
        <w:t>p</w:t>
      </w:r>
      <w:r>
        <w:t>hase’ of research)</w:t>
      </w:r>
    </w:p>
    <w:p w14:paraId="1A0D1462" w14:textId="37B073AC" w:rsidR="00BD3C83" w:rsidRDefault="00CE6EB1" w:rsidP="006D2287">
      <w:pPr>
        <w:spacing w:after="120" w:line="360" w:lineRule="auto"/>
        <w:rPr>
          <w:sz w:val="24"/>
          <w:szCs w:val="24"/>
        </w:rPr>
      </w:pPr>
      <w:r>
        <w:rPr>
          <w:sz w:val="24"/>
          <w:szCs w:val="24"/>
        </w:rPr>
        <w:t>Regarding the first issue, that of the timing or ‘phase’ of research when boundary transactions came into action, it might be expected that boundary transactions</w:t>
      </w:r>
      <w:r w:rsidR="00FF6FCA">
        <w:rPr>
          <w:sz w:val="24"/>
          <w:szCs w:val="24"/>
        </w:rPr>
        <w:t>, particularly ‘collaboration’ and ‘use-focused output’,</w:t>
      </w:r>
      <w:r>
        <w:rPr>
          <w:sz w:val="24"/>
          <w:szCs w:val="24"/>
        </w:rPr>
        <w:t xml:space="preserve"> become more important later in the research process</w:t>
      </w:r>
      <w:r w:rsidR="001B324C">
        <w:rPr>
          <w:sz w:val="24"/>
          <w:szCs w:val="24"/>
        </w:rPr>
        <w:t>. This is because the research would be more likely, at this stage, to be ready for dissemination to users, and likely to be a less uncertain and risky project from the perspective of</w:t>
      </w:r>
      <w:r w:rsidR="00FF6FCA">
        <w:rPr>
          <w:sz w:val="24"/>
          <w:szCs w:val="24"/>
        </w:rPr>
        <w:t xml:space="preserve"> non-academic collaborators. However, </w:t>
      </w:r>
      <w:r w:rsidR="00B11F81">
        <w:rPr>
          <w:sz w:val="24"/>
          <w:szCs w:val="24"/>
        </w:rPr>
        <w:t>my analysis is able to provide evidence that this is not necessarily the case.</w:t>
      </w:r>
      <w:r w:rsidR="001F633B">
        <w:rPr>
          <w:sz w:val="24"/>
          <w:szCs w:val="24"/>
        </w:rPr>
        <w:t xml:space="preserve"> As explained in the Methodology (Chapter </w:t>
      </w:r>
      <w:r w:rsidR="008A3015">
        <w:rPr>
          <w:sz w:val="24"/>
          <w:szCs w:val="24"/>
        </w:rPr>
        <w:t>3</w:t>
      </w:r>
      <w:r w:rsidR="001F633B">
        <w:rPr>
          <w:sz w:val="24"/>
          <w:szCs w:val="24"/>
        </w:rPr>
        <w:t>), I broke down</w:t>
      </w:r>
      <w:r w:rsidR="005D2EC2">
        <w:rPr>
          <w:sz w:val="24"/>
          <w:szCs w:val="24"/>
        </w:rPr>
        <w:t xml:space="preserve"> each</w:t>
      </w:r>
      <w:r w:rsidR="001F633B">
        <w:rPr>
          <w:sz w:val="24"/>
          <w:szCs w:val="24"/>
        </w:rPr>
        <w:t xml:space="preserve"> BoR</w:t>
      </w:r>
      <w:r w:rsidR="005D2EC2">
        <w:rPr>
          <w:sz w:val="24"/>
          <w:szCs w:val="24"/>
        </w:rPr>
        <w:t xml:space="preserve"> </w:t>
      </w:r>
      <w:r w:rsidR="001F633B">
        <w:rPr>
          <w:sz w:val="24"/>
          <w:szCs w:val="24"/>
        </w:rPr>
        <w:t xml:space="preserve">into three ‘phases’ for </w:t>
      </w:r>
      <w:r w:rsidR="00324BFA">
        <w:rPr>
          <w:sz w:val="24"/>
          <w:szCs w:val="24"/>
        </w:rPr>
        <w:t>the analytical procedure of</w:t>
      </w:r>
      <w:r w:rsidR="000D0E67">
        <w:rPr>
          <w:sz w:val="24"/>
          <w:szCs w:val="24"/>
        </w:rPr>
        <w:t xml:space="preserve"> coding/plotting each BoR against McNie et al.’s (2016) </w:t>
      </w:r>
      <w:r w:rsidR="00C60190">
        <w:rPr>
          <w:sz w:val="24"/>
          <w:szCs w:val="24"/>
        </w:rPr>
        <w:t>1-5 spectrum of the extent of boundary-crossing engagement with users</w:t>
      </w:r>
      <w:r w:rsidR="001F633B">
        <w:rPr>
          <w:sz w:val="24"/>
          <w:szCs w:val="24"/>
        </w:rPr>
        <w:t>. Each ‘phase’ demarcated a significant temporal landmark in the research, for example,</w:t>
      </w:r>
      <w:r w:rsidR="00C82A75">
        <w:rPr>
          <w:sz w:val="24"/>
          <w:szCs w:val="24"/>
        </w:rPr>
        <w:t xml:space="preserve"> when</w:t>
      </w:r>
      <w:r w:rsidR="001F633B">
        <w:rPr>
          <w:sz w:val="24"/>
          <w:szCs w:val="24"/>
        </w:rPr>
        <w:t xml:space="preserve"> a key finding led to a change of direction or focus, or a new</w:t>
      </w:r>
      <w:r w:rsidR="00CA5746">
        <w:rPr>
          <w:sz w:val="24"/>
          <w:szCs w:val="24"/>
        </w:rPr>
        <w:t xml:space="preserve"> important</w:t>
      </w:r>
      <w:r w:rsidR="001F633B">
        <w:rPr>
          <w:sz w:val="24"/>
          <w:szCs w:val="24"/>
        </w:rPr>
        <w:t xml:space="preserve"> collaboration </w:t>
      </w:r>
      <w:r w:rsidR="00CA5746">
        <w:rPr>
          <w:sz w:val="24"/>
          <w:szCs w:val="24"/>
        </w:rPr>
        <w:t>commenced</w:t>
      </w:r>
      <w:r w:rsidR="001F633B">
        <w:rPr>
          <w:sz w:val="24"/>
          <w:szCs w:val="24"/>
        </w:rPr>
        <w:t>, or a new research grant enabled the research to progress, etc.</w:t>
      </w:r>
      <w:r w:rsidR="00BD3C83">
        <w:rPr>
          <w:sz w:val="24"/>
          <w:szCs w:val="24"/>
        </w:rPr>
        <w:t xml:space="preserve"> In general, as might be expected, the phases became more ‘user-focused’ as they went on, and this </w:t>
      </w:r>
      <w:r w:rsidR="000E0779">
        <w:rPr>
          <w:sz w:val="24"/>
          <w:szCs w:val="24"/>
        </w:rPr>
        <w:t>indeed was the case in my sample of researc</w:t>
      </w:r>
      <w:r w:rsidR="00D41392">
        <w:rPr>
          <w:sz w:val="24"/>
          <w:szCs w:val="24"/>
        </w:rPr>
        <w:t>h</w:t>
      </w:r>
      <w:r w:rsidR="00E77DFC">
        <w:rPr>
          <w:sz w:val="24"/>
          <w:szCs w:val="24"/>
        </w:rPr>
        <w:t>. This is reflected in the average values of the three phases after I coded the sampled BoRs against McNie et al.’s (2016) typology, which involved plotting BoRs against their 1-5 spectrum for coding the extent of user-focused boundary-crossing exhibited by a given BoR</w:t>
      </w:r>
      <w:r w:rsidR="00DD16E4">
        <w:rPr>
          <w:sz w:val="24"/>
          <w:szCs w:val="24"/>
        </w:rPr>
        <w:t xml:space="preserve"> (see </w:t>
      </w:r>
      <w:r w:rsidR="00DD16E4" w:rsidRPr="00D5660E">
        <w:rPr>
          <w:sz w:val="24"/>
          <w:szCs w:val="24"/>
        </w:rPr>
        <w:fldChar w:fldCharType="begin"/>
      </w:r>
      <w:r w:rsidR="00DD16E4" w:rsidRPr="00D5660E">
        <w:rPr>
          <w:sz w:val="24"/>
          <w:szCs w:val="24"/>
        </w:rPr>
        <w:instrText xml:space="preserve"> REF _Ref8738532 \h </w:instrText>
      </w:r>
      <w:r w:rsidR="00DD16E4">
        <w:rPr>
          <w:sz w:val="24"/>
          <w:szCs w:val="24"/>
        </w:rPr>
        <w:instrText xml:space="preserve"> \* MERGEFORMAT </w:instrText>
      </w:r>
      <w:r w:rsidR="00DD16E4" w:rsidRPr="00D5660E">
        <w:rPr>
          <w:sz w:val="24"/>
          <w:szCs w:val="24"/>
        </w:rPr>
      </w:r>
      <w:r w:rsidR="00DD16E4" w:rsidRPr="00D5660E">
        <w:rPr>
          <w:sz w:val="24"/>
          <w:szCs w:val="24"/>
        </w:rPr>
        <w:fldChar w:fldCharType="separate"/>
      </w:r>
      <w:r w:rsidR="0011424E" w:rsidRPr="0011424E">
        <w:rPr>
          <w:sz w:val="24"/>
          <w:szCs w:val="24"/>
        </w:rPr>
        <w:t xml:space="preserve">Table </w:t>
      </w:r>
      <w:r w:rsidR="0011424E" w:rsidRPr="0011424E">
        <w:rPr>
          <w:noProof/>
          <w:sz w:val="24"/>
          <w:szCs w:val="24"/>
        </w:rPr>
        <w:t>8</w:t>
      </w:r>
      <w:r w:rsidR="00DD16E4" w:rsidRPr="00D5660E">
        <w:rPr>
          <w:sz w:val="24"/>
          <w:szCs w:val="24"/>
        </w:rPr>
        <w:fldChar w:fldCharType="end"/>
      </w:r>
      <w:r w:rsidR="00DD16E4">
        <w:rPr>
          <w:sz w:val="24"/>
          <w:szCs w:val="24"/>
        </w:rPr>
        <w:t>)</w:t>
      </w:r>
      <w:r w:rsidR="00E77DFC">
        <w:rPr>
          <w:sz w:val="24"/>
          <w:szCs w:val="24"/>
        </w:rPr>
        <w:t xml:space="preserve">. As </w:t>
      </w:r>
      <w:r w:rsidR="00E77DFC" w:rsidRPr="00D5660E">
        <w:rPr>
          <w:sz w:val="24"/>
          <w:szCs w:val="24"/>
        </w:rPr>
        <w:fldChar w:fldCharType="begin"/>
      </w:r>
      <w:r w:rsidR="00E77DFC" w:rsidRPr="00D5660E">
        <w:rPr>
          <w:sz w:val="24"/>
          <w:szCs w:val="24"/>
        </w:rPr>
        <w:instrText xml:space="preserve"> REF _Ref8738532 \h </w:instrText>
      </w:r>
      <w:r w:rsidR="00E77DFC">
        <w:rPr>
          <w:sz w:val="24"/>
          <w:szCs w:val="24"/>
        </w:rPr>
        <w:instrText xml:space="preserve"> \* MERGEFORMAT </w:instrText>
      </w:r>
      <w:r w:rsidR="00E77DFC" w:rsidRPr="00D5660E">
        <w:rPr>
          <w:sz w:val="24"/>
          <w:szCs w:val="24"/>
        </w:rPr>
      </w:r>
      <w:r w:rsidR="00E77DFC" w:rsidRPr="00D5660E">
        <w:rPr>
          <w:sz w:val="24"/>
          <w:szCs w:val="24"/>
        </w:rPr>
        <w:fldChar w:fldCharType="separate"/>
      </w:r>
      <w:r w:rsidR="0011424E" w:rsidRPr="0011424E">
        <w:rPr>
          <w:sz w:val="24"/>
          <w:szCs w:val="24"/>
        </w:rPr>
        <w:t xml:space="preserve">Table </w:t>
      </w:r>
      <w:r w:rsidR="0011424E" w:rsidRPr="0011424E">
        <w:rPr>
          <w:noProof/>
          <w:sz w:val="24"/>
          <w:szCs w:val="24"/>
        </w:rPr>
        <w:t>8</w:t>
      </w:r>
      <w:r w:rsidR="00E77DFC" w:rsidRPr="00D5660E">
        <w:rPr>
          <w:sz w:val="24"/>
          <w:szCs w:val="24"/>
        </w:rPr>
        <w:fldChar w:fldCharType="end"/>
      </w:r>
      <w:r w:rsidR="00E77DFC">
        <w:rPr>
          <w:sz w:val="24"/>
          <w:szCs w:val="24"/>
        </w:rPr>
        <w:t xml:space="preserve"> shows, the average value at Phase 1 across all </w:t>
      </w:r>
      <w:r w:rsidR="001D0104">
        <w:rPr>
          <w:sz w:val="24"/>
          <w:szCs w:val="24"/>
        </w:rPr>
        <w:t>n=19</w:t>
      </w:r>
      <w:r w:rsidR="00E77DFC">
        <w:rPr>
          <w:sz w:val="24"/>
          <w:szCs w:val="24"/>
        </w:rPr>
        <w:t xml:space="preserve"> BoRs was 2.11, which was quite significantly lower than the average of 2.64 at Phase 2, which was lower still than the average of 2.92 at Phase 3</w:t>
      </w:r>
      <w:r w:rsidR="005C399A">
        <w:rPr>
          <w:rStyle w:val="FootnoteReference"/>
          <w:sz w:val="24"/>
          <w:szCs w:val="24"/>
        </w:rPr>
        <w:footnoteReference w:id="19"/>
      </w:r>
      <w:r w:rsidR="00E77DFC">
        <w:rPr>
          <w:sz w:val="24"/>
          <w:szCs w:val="24"/>
        </w:rPr>
        <w:t>.</w:t>
      </w:r>
      <w:r w:rsidR="007E4255">
        <w:rPr>
          <w:sz w:val="24"/>
          <w:szCs w:val="24"/>
        </w:rPr>
        <w:t xml:space="preserve"> </w:t>
      </w:r>
    </w:p>
    <w:tbl>
      <w:tblPr>
        <w:tblStyle w:val="TableGrid"/>
        <w:tblW w:w="0" w:type="auto"/>
        <w:tblLook w:val="04A0" w:firstRow="1" w:lastRow="0" w:firstColumn="1" w:lastColumn="0" w:noHBand="0" w:noVBand="1"/>
      </w:tblPr>
      <w:tblGrid>
        <w:gridCol w:w="3197"/>
        <w:gridCol w:w="1462"/>
        <w:gridCol w:w="1362"/>
        <w:gridCol w:w="1360"/>
      </w:tblGrid>
      <w:tr w:rsidR="001D02CD" w14:paraId="48EC84B6" w14:textId="77777777" w:rsidTr="00144E6C">
        <w:trPr>
          <w:trHeight w:val="53"/>
        </w:trPr>
        <w:tc>
          <w:tcPr>
            <w:tcW w:w="3197" w:type="dxa"/>
            <w:vAlign w:val="center"/>
          </w:tcPr>
          <w:p w14:paraId="59A3ED66" w14:textId="77777777" w:rsidR="001D02CD" w:rsidRPr="00FF6FCA" w:rsidRDefault="001D02CD" w:rsidP="007F4B58">
            <w:pPr>
              <w:rPr>
                <w:sz w:val="22"/>
                <w:szCs w:val="22"/>
              </w:rPr>
            </w:pPr>
          </w:p>
        </w:tc>
        <w:tc>
          <w:tcPr>
            <w:tcW w:w="1462" w:type="dxa"/>
            <w:vAlign w:val="center"/>
          </w:tcPr>
          <w:p w14:paraId="00D74B7C" w14:textId="77777777" w:rsidR="001D02CD" w:rsidRPr="00FF6FCA" w:rsidRDefault="001D02CD" w:rsidP="007F4B58">
            <w:pPr>
              <w:jc w:val="center"/>
              <w:rPr>
                <w:sz w:val="22"/>
                <w:szCs w:val="22"/>
              </w:rPr>
            </w:pPr>
            <w:r w:rsidRPr="00FF6FCA">
              <w:rPr>
                <w:sz w:val="22"/>
                <w:szCs w:val="22"/>
              </w:rPr>
              <w:t>Phase 1</w:t>
            </w:r>
          </w:p>
        </w:tc>
        <w:tc>
          <w:tcPr>
            <w:tcW w:w="1362" w:type="dxa"/>
            <w:vAlign w:val="center"/>
          </w:tcPr>
          <w:p w14:paraId="5E7776F6" w14:textId="77777777" w:rsidR="001D02CD" w:rsidRPr="00FF6FCA" w:rsidRDefault="001D02CD" w:rsidP="007F4B58">
            <w:pPr>
              <w:jc w:val="center"/>
              <w:rPr>
                <w:sz w:val="22"/>
                <w:szCs w:val="22"/>
              </w:rPr>
            </w:pPr>
            <w:r w:rsidRPr="00FF6FCA">
              <w:rPr>
                <w:sz w:val="22"/>
                <w:szCs w:val="22"/>
              </w:rPr>
              <w:t>Phase 2</w:t>
            </w:r>
          </w:p>
        </w:tc>
        <w:tc>
          <w:tcPr>
            <w:tcW w:w="1360" w:type="dxa"/>
            <w:vAlign w:val="center"/>
          </w:tcPr>
          <w:p w14:paraId="281BADEF" w14:textId="77777777" w:rsidR="001D02CD" w:rsidRPr="00FF6FCA" w:rsidRDefault="001D02CD" w:rsidP="007F4B58">
            <w:pPr>
              <w:jc w:val="center"/>
              <w:rPr>
                <w:sz w:val="22"/>
                <w:szCs w:val="22"/>
              </w:rPr>
            </w:pPr>
            <w:r w:rsidRPr="00FF6FCA">
              <w:rPr>
                <w:sz w:val="22"/>
                <w:szCs w:val="22"/>
              </w:rPr>
              <w:t>Phase 3</w:t>
            </w:r>
          </w:p>
        </w:tc>
      </w:tr>
      <w:tr w:rsidR="001D02CD" w14:paraId="2E265A14" w14:textId="77777777" w:rsidTr="00144E6C">
        <w:trPr>
          <w:trHeight w:val="108"/>
        </w:trPr>
        <w:tc>
          <w:tcPr>
            <w:tcW w:w="3197" w:type="dxa"/>
            <w:vAlign w:val="center"/>
          </w:tcPr>
          <w:p w14:paraId="34AC209F" w14:textId="21E72EA3" w:rsidR="001D02CD" w:rsidRPr="00FF6FCA" w:rsidRDefault="001D02CD" w:rsidP="007F4B58">
            <w:pPr>
              <w:rPr>
                <w:sz w:val="22"/>
                <w:szCs w:val="22"/>
              </w:rPr>
            </w:pPr>
            <w:r>
              <w:rPr>
                <w:sz w:val="22"/>
                <w:szCs w:val="22"/>
              </w:rPr>
              <w:t xml:space="preserve">Average </w:t>
            </w:r>
            <w:r w:rsidR="00D92CE4">
              <w:rPr>
                <w:sz w:val="22"/>
                <w:szCs w:val="22"/>
              </w:rPr>
              <w:t>typology value</w:t>
            </w:r>
          </w:p>
        </w:tc>
        <w:tc>
          <w:tcPr>
            <w:tcW w:w="1462" w:type="dxa"/>
            <w:vAlign w:val="center"/>
          </w:tcPr>
          <w:p w14:paraId="4A6C39D2" w14:textId="04866B72" w:rsidR="001D02CD" w:rsidRPr="00FF6FCA" w:rsidRDefault="001D02CD" w:rsidP="007F4B58">
            <w:pPr>
              <w:jc w:val="center"/>
              <w:rPr>
                <w:sz w:val="22"/>
                <w:szCs w:val="22"/>
              </w:rPr>
            </w:pPr>
            <w:r>
              <w:rPr>
                <w:sz w:val="22"/>
                <w:szCs w:val="22"/>
              </w:rPr>
              <w:t>2.11</w:t>
            </w:r>
          </w:p>
        </w:tc>
        <w:tc>
          <w:tcPr>
            <w:tcW w:w="1362" w:type="dxa"/>
            <w:vAlign w:val="center"/>
          </w:tcPr>
          <w:p w14:paraId="34F300C3" w14:textId="6411EF00" w:rsidR="001D02CD" w:rsidRPr="00FF6FCA" w:rsidRDefault="001D02CD" w:rsidP="007F4B58">
            <w:pPr>
              <w:jc w:val="center"/>
              <w:rPr>
                <w:sz w:val="22"/>
                <w:szCs w:val="22"/>
              </w:rPr>
            </w:pPr>
            <w:r>
              <w:rPr>
                <w:sz w:val="22"/>
                <w:szCs w:val="22"/>
              </w:rPr>
              <w:t>2.64</w:t>
            </w:r>
          </w:p>
        </w:tc>
        <w:tc>
          <w:tcPr>
            <w:tcW w:w="1360" w:type="dxa"/>
            <w:vAlign w:val="center"/>
          </w:tcPr>
          <w:p w14:paraId="6970F9A7" w14:textId="2431E047" w:rsidR="001D02CD" w:rsidRPr="00FF6FCA" w:rsidRDefault="001D02CD" w:rsidP="00166309">
            <w:pPr>
              <w:keepNext/>
              <w:jc w:val="center"/>
              <w:rPr>
                <w:sz w:val="22"/>
                <w:szCs w:val="22"/>
              </w:rPr>
            </w:pPr>
            <w:r>
              <w:rPr>
                <w:sz w:val="22"/>
                <w:szCs w:val="22"/>
              </w:rPr>
              <w:t>2.92</w:t>
            </w:r>
          </w:p>
        </w:tc>
      </w:tr>
    </w:tbl>
    <w:p w14:paraId="0179A134" w14:textId="37CF2C50" w:rsidR="001D02CD" w:rsidRDefault="00166309" w:rsidP="00166309">
      <w:pPr>
        <w:pStyle w:val="Caption"/>
        <w:rPr>
          <w:sz w:val="24"/>
          <w:szCs w:val="24"/>
        </w:rPr>
      </w:pPr>
      <w:bookmarkStart w:id="122" w:name="_Ref8738532"/>
      <w:bookmarkStart w:id="123" w:name="_Toc31702037"/>
      <w:r>
        <w:t xml:space="preserve">Table </w:t>
      </w:r>
      <w:r w:rsidR="00A56355">
        <w:fldChar w:fldCharType="begin"/>
      </w:r>
      <w:r w:rsidR="00A56355">
        <w:instrText xml:space="preserve"> SEQ Table \* ARABIC </w:instrText>
      </w:r>
      <w:r w:rsidR="00A56355">
        <w:fldChar w:fldCharType="separate"/>
      </w:r>
      <w:r w:rsidR="0011424E">
        <w:rPr>
          <w:noProof/>
        </w:rPr>
        <w:t>8</w:t>
      </w:r>
      <w:r w:rsidR="00A56355">
        <w:rPr>
          <w:noProof/>
        </w:rPr>
        <w:fldChar w:fldCharType="end"/>
      </w:r>
      <w:bookmarkEnd w:id="122"/>
      <w:r>
        <w:t>. Average typology values by 'Phase'</w:t>
      </w:r>
      <w:bookmarkEnd w:id="123"/>
    </w:p>
    <w:p w14:paraId="5A9FE306" w14:textId="0DD58DD0" w:rsidR="00193209" w:rsidRDefault="007E6E78" w:rsidP="00193209">
      <w:pPr>
        <w:spacing w:after="120" w:line="360" w:lineRule="auto"/>
        <w:rPr>
          <w:sz w:val="24"/>
          <w:szCs w:val="24"/>
        </w:rPr>
      </w:pPr>
      <w:r>
        <w:rPr>
          <w:sz w:val="24"/>
          <w:szCs w:val="24"/>
        </w:rPr>
        <w:t xml:space="preserve">Informed by the aggregate-level finding in </w:t>
      </w:r>
      <w:r w:rsidRPr="00D5660E">
        <w:rPr>
          <w:sz w:val="24"/>
          <w:szCs w:val="24"/>
        </w:rPr>
        <w:fldChar w:fldCharType="begin"/>
      </w:r>
      <w:r w:rsidRPr="00D5660E">
        <w:rPr>
          <w:sz w:val="24"/>
          <w:szCs w:val="24"/>
        </w:rPr>
        <w:instrText xml:space="preserve"> REF _Ref8738532 \h </w:instrText>
      </w:r>
      <w:r>
        <w:rPr>
          <w:sz w:val="24"/>
          <w:szCs w:val="24"/>
        </w:rPr>
        <w:instrText xml:space="preserve"> \* MERGEFORMAT </w:instrText>
      </w:r>
      <w:r w:rsidRPr="00D5660E">
        <w:rPr>
          <w:sz w:val="24"/>
          <w:szCs w:val="24"/>
        </w:rPr>
      </w:r>
      <w:r w:rsidRPr="00D5660E">
        <w:rPr>
          <w:sz w:val="24"/>
          <w:szCs w:val="24"/>
        </w:rPr>
        <w:fldChar w:fldCharType="separate"/>
      </w:r>
      <w:r w:rsidR="0011424E" w:rsidRPr="0011424E">
        <w:rPr>
          <w:sz w:val="24"/>
          <w:szCs w:val="24"/>
        </w:rPr>
        <w:t xml:space="preserve">Table </w:t>
      </w:r>
      <w:r w:rsidR="0011424E" w:rsidRPr="0011424E">
        <w:rPr>
          <w:noProof/>
          <w:sz w:val="24"/>
          <w:szCs w:val="24"/>
        </w:rPr>
        <w:t>8</w:t>
      </w:r>
      <w:r w:rsidRPr="00D5660E">
        <w:rPr>
          <w:sz w:val="24"/>
          <w:szCs w:val="24"/>
        </w:rPr>
        <w:fldChar w:fldCharType="end"/>
      </w:r>
      <w:r>
        <w:rPr>
          <w:sz w:val="24"/>
          <w:szCs w:val="24"/>
        </w:rPr>
        <w:t xml:space="preserve"> then, </w:t>
      </w:r>
      <w:r w:rsidR="00691CD9" w:rsidRPr="00691CD9">
        <w:rPr>
          <w:sz w:val="24"/>
          <w:szCs w:val="24"/>
        </w:rPr>
        <w:fldChar w:fldCharType="begin"/>
      </w:r>
      <w:r w:rsidR="00691CD9" w:rsidRPr="00691CD9">
        <w:rPr>
          <w:sz w:val="24"/>
          <w:szCs w:val="24"/>
        </w:rPr>
        <w:instrText xml:space="preserve"> REF _Ref8745358 \h </w:instrText>
      </w:r>
      <w:r w:rsidR="00691CD9">
        <w:rPr>
          <w:sz w:val="24"/>
          <w:szCs w:val="24"/>
        </w:rPr>
        <w:instrText xml:space="preserve"> \* MERGEFORMAT </w:instrText>
      </w:r>
      <w:r w:rsidR="00691CD9" w:rsidRPr="00691CD9">
        <w:rPr>
          <w:sz w:val="24"/>
          <w:szCs w:val="24"/>
        </w:rPr>
      </w:r>
      <w:r w:rsidR="00691CD9" w:rsidRPr="00691CD9">
        <w:rPr>
          <w:sz w:val="24"/>
          <w:szCs w:val="24"/>
        </w:rPr>
        <w:fldChar w:fldCharType="separate"/>
      </w:r>
      <w:r w:rsidR="0011424E" w:rsidRPr="0011424E">
        <w:rPr>
          <w:sz w:val="24"/>
          <w:szCs w:val="24"/>
        </w:rPr>
        <w:t xml:space="preserve">Figure </w:t>
      </w:r>
      <w:r w:rsidR="0011424E" w:rsidRPr="0011424E">
        <w:rPr>
          <w:noProof/>
          <w:sz w:val="24"/>
          <w:szCs w:val="24"/>
        </w:rPr>
        <w:t>9</w:t>
      </w:r>
      <w:r w:rsidR="00691CD9" w:rsidRPr="00691CD9">
        <w:rPr>
          <w:sz w:val="24"/>
          <w:szCs w:val="24"/>
        </w:rPr>
        <w:fldChar w:fldCharType="end"/>
      </w:r>
      <w:r w:rsidR="00C81E0A">
        <w:rPr>
          <w:sz w:val="24"/>
          <w:szCs w:val="24"/>
        </w:rPr>
        <w:t xml:space="preserve"> (below)</w:t>
      </w:r>
      <w:r w:rsidR="00691CD9">
        <w:rPr>
          <w:sz w:val="24"/>
          <w:szCs w:val="24"/>
        </w:rPr>
        <w:t xml:space="preserve"> </w:t>
      </w:r>
      <w:r>
        <w:rPr>
          <w:sz w:val="24"/>
          <w:szCs w:val="24"/>
        </w:rPr>
        <w:t>is able to show</w:t>
      </w:r>
      <w:r w:rsidR="001F633B">
        <w:rPr>
          <w:sz w:val="24"/>
          <w:szCs w:val="24"/>
        </w:rPr>
        <w:t xml:space="preserve"> that non-academic co</w:t>
      </w:r>
      <w:r w:rsidR="005D14CC">
        <w:rPr>
          <w:sz w:val="24"/>
          <w:szCs w:val="24"/>
        </w:rPr>
        <w:t>-authors</w:t>
      </w:r>
      <w:r w:rsidR="00CF29F1">
        <w:rPr>
          <w:sz w:val="24"/>
          <w:szCs w:val="24"/>
        </w:rPr>
        <w:t xml:space="preserve"> whose role is close to the context of application</w:t>
      </w:r>
      <w:r w:rsidR="005D14CC">
        <w:rPr>
          <w:sz w:val="24"/>
          <w:szCs w:val="24"/>
        </w:rPr>
        <w:t xml:space="preserve"> were almost just as involved in the early stages of the sampled research as they were in the latter stages, even though (as </w:t>
      </w:r>
      <w:r w:rsidR="005D14CC" w:rsidRPr="00D5660E">
        <w:rPr>
          <w:sz w:val="24"/>
          <w:szCs w:val="24"/>
        </w:rPr>
        <w:fldChar w:fldCharType="begin"/>
      </w:r>
      <w:r w:rsidR="005D14CC" w:rsidRPr="00D5660E">
        <w:rPr>
          <w:sz w:val="24"/>
          <w:szCs w:val="24"/>
        </w:rPr>
        <w:instrText xml:space="preserve"> REF _Ref8738532 \h </w:instrText>
      </w:r>
      <w:r w:rsidR="005D14CC">
        <w:rPr>
          <w:sz w:val="24"/>
          <w:szCs w:val="24"/>
        </w:rPr>
        <w:instrText xml:space="preserve"> \* MERGEFORMAT </w:instrText>
      </w:r>
      <w:r w:rsidR="005D14CC" w:rsidRPr="00D5660E">
        <w:rPr>
          <w:sz w:val="24"/>
          <w:szCs w:val="24"/>
        </w:rPr>
      </w:r>
      <w:r w:rsidR="005D14CC" w:rsidRPr="00D5660E">
        <w:rPr>
          <w:sz w:val="24"/>
          <w:szCs w:val="24"/>
        </w:rPr>
        <w:fldChar w:fldCharType="separate"/>
      </w:r>
      <w:r w:rsidR="0011424E" w:rsidRPr="0011424E">
        <w:rPr>
          <w:sz w:val="24"/>
          <w:szCs w:val="24"/>
        </w:rPr>
        <w:t xml:space="preserve">Table </w:t>
      </w:r>
      <w:r w:rsidR="0011424E" w:rsidRPr="0011424E">
        <w:rPr>
          <w:noProof/>
          <w:sz w:val="24"/>
          <w:szCs w:val="24"/>
        </w:rPr>
        <w:t>8</w:t>
      </w:r>
      <w:r w:rsidR="005D14CC" w:rsidRPr="00D5660E">
        <w:rPr>
          <w:sz w:val="24"/>
          <w:szCs w:val="24"/>
        </w:rPr>
        <w:fldChar w:fldCharType="end"/>
      </w:r>
      <w:r w:rsidR="005D14CC">
        <w:rPr>
          <w:sz w:val="24"/>
          <w:szCs w:val="24"/>
        </w:rPr>
        <w:t xml:space="preserve"> suggests) the early stages were quite significantly less focused on the context of use.</w:t>
      </w:r>
      <w:r w:rsidR="00CF29F1">
        <w:rPr>
          <w:sz w:val="24"/>
          <w:szCs w:val="24"/>
        </w:rPr>
        <w:t xml:space="preserve"> </w:t>
      </w:r>
      <w:r w:rsidR="000734C9">
        <w:rPr>
          <w:sz w:val="24"/>
          <w:szCs w:val="24"/>
        </w:rPr>
        <w:t>Eight</w:t>
      </w:r>
      <w:r w:rsidR="001F633B">
        <w:rPr>
          <w:sz w:val="24"/>
          <w:szCs w:val="24"/>
        </w:rPr>
        <w:t xml:space="preserve"> BoRs involved co-authorship with a non-academic collaborator at Phase 1, with the same number at Phase 2, and</w:t>
      </w:r>
      <w:r w:rsidR="00CF29F1">
        <w:rPr>
          <w:sz w:val="24"/>
          <w:szCs w:val="24"/>
        </w:rPr>
        <w:t xml:space="preserve"> only a slight increase of</w:t>
      </w:r>
      <w:r w:rsidR="001F633B">
        <w:rPr>
          <w:sz w:val="24"/>
          <w:szCs w:val="24"/>
        </w:rPr>
        <w:t xml:space="preserve"> nine at Phase 3.</w:t>
      </w:r>
      <w:r w:rsidR="00193209">
        <w:rPr>
          <w:sz w:val="24"/>
          <w:szCs w:val="24"/>
        </w:rPr>
        <w:t xml:space="preserve"> </w:t>
      </w:r>
      <w:r w:rsidR="00771EC7" w:rsidRPr="00691CD9">
        <w:rPr>
          <w:sz w:val="24"/>
          <w:szCs w:val="24"/>
        </w:rPr>
        <w:fldChar w:fldCharType="begin"/>
      </w:r>
      <w:r w:rsidR="00771EC7" w:rsidRPr="00691CD9">
        <w:rPr>
          <w:sz w:val="24"/>
          <w:szCs w:val="24"/>
        </w:rPr>
        <w:instrText xml:space="preserve"> REF _Ref8745358 \h </w:instrText>
      </w:r>
      <w:r w:rsidR="00771EC7">
        <w:rPr>
          <w:sz w:val="24"/>
          <w:szCs w:val="24"/>
        </w:rPr>
        <w:instrText xml:space="preserve"> \* MERGEFORMAT </w:instrText>
      </w:r>
      <w:r w:rsidR="00771EC7" w:rsidRPr="00691CD9">
        <w:rPr>
          <w:sz w:val="24"/>
          <w:szCs w:val="24"/>
        </w:rPr>
      </w:r>
      <w:r w:rsidR="00771EC7" w:rsidRPr="00691CD9">
        <w:rPr>
          <w:sz w:val="24"/>
          <w:szCs w:val="24"/>
        </w:rPr>
        <w:fldChar w:fldCharType="separate"/>
      </w:r>
      <w:r w:rsidR="0011424E" w:rsidRPr="0011424E">
        <w:rPr>
          <w:sz w:val="24"/>
          <w:szCs w:val="24"/>
        </w:rPr>
        <w:t xml:space="preserve">Figure </w:t>
      </w:r>
      <w:r w:rsidR="0011424E" w:rsidRPr="0011424E">
        <w:rPr>
          <w:noProof/>
          <w:sz w:val="24"/>
          <w:szCs w:val="24"/>
        </w:rPr>
        <w:t>9</w:t>
      </w:r>
      <w:r w:rsidR="00771EC7" w:rsidRPr="00691CD9">
        <w:rPr>
          <w:sz w:val="24"/>
          <w:szCs w:val="24"/>
        </w:rPr>
        <w:fldChar w:fldCharType="end"/>
      </w:r>
      <w:r w:rsidR="00771EC7">
        <w:rPr>
          <w:sz w:val="24"/>
          <w:szCs w:val="24"/>
        </w:rPr>
        <w:t xml:space="preserve"> also shows the same pattern for the boundary transaction type of ‘use-focused outputs’: six outputs came at Phase 1, six at Phase 2 and seven at Phase 3. </w:t>
      </w:r>
    </w:p>
    <w:p w14:paraId="247E6E16" w14:textId="77777777" w:rsidR="00E10DD8" w:rsidRDefault="004A4AAD" w:rsidP="00E10DD8">
      <w:pPr>
        <w:keepNext/>
        <w:spacing w:after="120" w:line="360" w:lineRule="auto"/>
      </w:pPr>
      <w:r>
        <w:rPr>
          <w:noProof/>
          <w:sz w:val="24"/>
          <w:szCs w:val="24"/>
        </w:rPr>
        <w:drawing>
          <wp:inline distT="0" distB="0" distL="0" distR="0" wp14:anchorId="0A73993F" wp14:editId="6254CE6E">
            <wp:extent cx="5486400" cy="3200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7722EA8" w14:textId="0B5BA07E" w:rsidR="004A4AAD" w:rsidRDefault="00E10DD8" w:rsidP="00E10DD8">
      <w:pPr>
        <w:pStyle w:val="Caption"/>
      </w:pPr>
      <w:bookmarkStart w:id="124" w:name="_Ref8745358"/>
      <w:bookmarkStart w:id="125" w:name="_Toc31702078"/>
      <w:r>
        <w:t xml:space="preserve">Figure </w:t>
      </w:r>
      <w:r w:rsidR="006455CB">
        <w:rPr>
          <w:noProof/>
        </w:rPr>
        <w:fldChar w:fldCharType="begin"/>
      </w:r>
      <w:r w:rsidR="006455CB">
        <w:rPr>
          <w:noProof/>
        </w:rPr>
        <w:instrText xml:space="preserve"> SEQ Figure \* ARABIC </w:instrText>
      </w:r>
      <w:r w:rsidR="006455CB">
        <w:rPr>
          <w:noProof/>
        </w:rPr>
        <w:fldChar w:fldCharType="separate"/>
      </w:r>
      <w:r w:rsidR="0011424E">
        <w:rPr>
          <w:noProof/>
        </w:rPr>
        <w:t>9</w:t>
      </w:r>
      <w:r w:rsidR="006455CB">
        <w:rPr>
          <w:noProof/>
        </w:rPr>
        <w:fldChar w:fldCharType="end"/>
      </w:r>
      <w:bookmarkEnd w:id="124"/>
      <w:r>
        <w:t xml:space="preserve">. </w:t>
      </w:r>
      <w:r w:rsidRPr="007C0F94">
        <w:t>Frequency of 'c</w:t>
      </w:r>
      <w:r w:rsidR="00432A11">
        <w:t>o-authorship’</w:t>
      </w:r>
      <w:r w:rsidR="00026049">
        <w:t xml:space="preserve"> and ‘use-focused outputs’</w:t>
      </w:r>
      <w:r w:rsidRPr="007C0F94">
        <w:t xml:space="preserve"> across the three 'Phases' of the sampled BoRs</w:t>
      </w:r>
      <w:bookmarkEnd w:id="125"/>
    </w:p>
    <w:p w14:paraId="65E15BAF" w14:textId="745F8481" w:rsidR="004F46F2" w:rsidRPr="004F46F2" w:rsidRDefault="004F46F2" w:rsidP="004F46F2">
      <w:pPr>
        <w:spacing w:after="120" w:line="360" w:lineRule="auto"/>
        <w:rPr>
          <w:sz w:val="24"/>
          <w:szCs w:val="24"/>
        </w:rPr>
      </w:pPr>
      <w:r>
        <w:rPr>
          <w:sz w:val="24"/>
          <w:szCs w:val="24"/>
        </w:rPr>
        <w:t xml:space="preserve">In sum, boundary-crossing transactions in the forms of co-authoring research with non-academics and producing outputs of direct relevance to users were important mechanisms for the realisation of ‘impact’ grounded on academic research. But this does not mean that these transactions only occurred when </w:t>
      </w:r>
      <w:r w:rsidR="004147D8">
        <w:rPr>
          <w:sz w:val="24"/>
          <w:szCs w:val="24"/>
        </w:rPr>
        <w:t>t</w:t>
      </w:r>
      <w:r>
        <w:rPr>
          <w:sz w:val="24"/>
          <w:szCs w:val="24"/>
        </w:rPr>
        <w:t xml:space="preserve">he research was close to its final application. Rather, in many cases, these forms of boundary-transaction occurred at earlier, more fundamental, and les certain phases of research. There are a couple of preliminary possible interpretations of this in terms of the implications for academic boundaries. The first is that there is a quite fundamental reshaping and weakening of academic boundaries such that there is a merging of interests, goals and activities with other, non-academic sectors. The other is that engaging in such boundary transactions at these earlier and more fundamental phases of research reinforces universities’ position as society’s central knowledge-producing institution, thereby reinforcing its distinctive value and identity, and thereby contributing to the reproduction of its boundaries. I will pursue both these possibilities in later sections and chapters and ultimately argue that, in fact, these two interpretations are not incompatible, and both represent part of the reality. </w:t>
      </w:r>
    </w:p>
    <w:p w14:paraId="6F198D51" w14:textId="6F88A70D" w:rsidR="00D73518" w:rsidRDefault="00E97F34" w:rsidP="007F628D">
      <w:pPr>
        <w:pStyle w:val="Heading4"/>
      </w:pPr>
      <w:r>
        <w:t>The multiple functions of boundary transactions</w:t>
      </w:r>
    </w:p>
    <w:p w14:paraId="774B5CE9" w14:textId="2C8A3240" w:rsidR="005B4440" w:rsidRPr="00E70515" w:rsidRDefault="00735005" w:rsidP="00ED1A22">
      <w:pPr>
        <w:spacing w:after="120" w:line="360" w:lineRule="auto"/>
        <w:rPr>
          <w:sz w:val="24"/>
          <w:szCs w:val="24"/>
        </w:rPr>
      </w:pPr>
      <w:r>
        <w:rPr>
          <w:sz w:val="24"/>
          <w:szCs w:val="24"/>
        </w:rPr>
        <w:t>According to the earlier theoretical discussion, boundary transactions are not just about crossing boundaries and serving wider society. Boundary transactions do involve crossing boundaries, and as such they are potential opportunities for external interest groups to take control over the work and challenge the authority of the ‘bounded’ entity (i.e. academia). But boundary transactions are also about regulating and potentially</w:t>
      </w:r>
      <w:r w:rsidR="005C0516">
        <w:rPr>
          <w:sz w:val="24"/>
          <w:szCs w:val="24"/>
        </w:rPr>
        <w:t xml:space="preserve"> reinforcing and thereby</w:t>
      </w:r>
      <w:r>
        <w:rPr>
          <w:sz w:val="24"/>
          <w:szCs w:val="24"/>
        </w:rPr>
        <w:t xml:space="preserve"> reproducing boundaries. As such it is worth considering evidence that </w:t>
      </w:r>
      <w:r w:rsidR="0069376B">
        <w:rPr>
          <w:sz w:val="24"/>
          <w:szCs w:val="24"/>
        </w:rPr>
        <w:t xml:space="preserve">the boundary transactions in my sampled research are acting in this way. </w:t>
      </w:r>
      <w:r w:rsidR="00456626" w:rsidRPr="00456626">
        <w:rPr>
          <w:sz w:val="24"/>
          <w:szCs w:val="24"/>
        </w:rPr>
        <w:fldChar w:fldCharType="begin"/>
      </w:r>
      <w:r w:rsidR="00456626" w:rsidRPr="00456626">
        <w:rPr>
          <w:sz w:val="24"/>
          <w:szCs w:val="24"/>
        </w:rPr>
        <w:instrText xml:space="preserve"> REF _Ref8747493 \h </w:instrText>
      </w:r>
      <w:r w:rsidR="00456626">
        <w:rPr>
          <w:sz w:val="24"/>
          <w:szCs w:val="24"/>
        </w:rPr>
        <w:instrText xml:space="preserve"> \* MERGEFORMAT </w:instrText>
      </w:r>
      <w:r w:rsidR="00456626" w:rsidRPr="00456626">
        <w:rPr>
          <w:sz w:val="24"/>
          <w:szCs w:val="24"/>
        </w:rPr>
      </w:r>
      <w:r w:rsidR="00456626" w:rsidRPr="00456626">
        <w:rPr>
          <w:sz w:val="24"/>
          <w:szCs w:val="24"/>
        </w:rPr>
        <w:fldChar w:fldCharType="separate"/>
      </w:r>
      <w:r w:rsidR="0011424E" w:rsidRPr="0011424E">
        <w:rPr>
          <w:sz w:val="24"/>
          <w:szCs w:val="24"/>
        </w:rPr>
        <w:t xml:space="preserve">Figure </w:t>
      </w:r>
      <w:r w:rsidR="0011424E" w:rsidRPr="0011424E">
        <w:rPr>
          <w:noProof/>
          <w:sz w:val="24"/>
          <w:szCs w:val="24"/>
        </w:rPr>
        <w:t>10</w:t>
      </w:r>
      <w:r w:rsidR="00456626" w:rsidRPr="00456626">
        <w:rPr>
          <w:sz w:val="24"/>
          <w:szCs w:val="24"/>
        </w:rPr>
        <w:fldChar w:fldCharType="end"/>
      </w:r>
      <w:r w:rsidR="00456626">
        <w:rPr>
          <w:sz w:val="24"/>
          <w:szCs w:val="24"/>
        </w:rPr>
        <w:t xml:space="preserve"> </w:t>
      </w:r>
      <w:r w:rsidR="00B85B14">
        <w:rPr>
          <w:sz w:val="24"/>
          <w:szCs w:val="24"/>
        </w:rPr>
        <w:t xml:space="preserve">shows this in relation to the other three forms of boundary transaction, ‘boundary structure’, ‘boundary-spanner’ and ‘outreach’ (having discussed ‘collaboration’ and ‘use-focused outputs’ above). </w:t>
      </w:r>
    </w:p>
    <w:p w14:paraId="48286EA4" w14:textId="77777777" w:rsidR="00AF4DBB" w:rsidRDefault="00385EE6" w:rsidP="00AF4DBB">
      <w:pPr>
        <w:keepNext/>
        <w:spacing w:before="120" w:after="120" w:line="360" w:lineRule="auto"/>
      </w:pPr>
      <w:r>
        <w:rPr>
          <w:noProof/>
          <w:sz w:val="24"/>
          <w:szCs w:val="24"/>
        </w:rPr>
        <w:drawing>
          <wp:inline distT="0" distB="0" distL="0" distR="0" wp14:anchorId="566AA6B6" wp14:editId="51D7495D">
            <wp:extent cx="5486400" cy="3200400"/>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EF35DC4" w14:textId="59E28561" w:rsidR="00385EE6" w:rsidRDefault="00AF4DBB" w:rsidP="00AF4DBB">
      <w:pPr>
        <w:pStyle w:val="Caption"/>
      </w:pPr>
      <w:bookmarkStart w:id="126" w:name="_Ref8747493"/>
      <w:bookmarkStart w:id="127" w:name="_Toc31702079"/>
      <w:r>
        <w:t xml:space="preserve">Figure </w:t>
      </w:r>
      <w:r w:rsidR="006455CB">
        <w:rPr>
          <w:noProof/>
        </w:rPr>
        <w:fldChar w:fldCharType="begin"/>
      </w:r>
      <w:r w:rsidR="006455CB">
        <w:rPr>
          <w:noProof/>
        </w:rPr>
        <w:instrText xml:space="preserve"> SEQ Figure \* ARABIC </w:instrText>
      </w:r>
      <w:r w:rsidR="006455CB">
        <w:rPr>
          <w:noProof/>
        </w:rPr>
        <w:fldChar w:fldCharType="separate"/>
      </w:r>
      <w:r w:rsidR="0011424E">
        <w:rPr>
          <w:noProof/>
        </w:rPr>
        <w:t>10</w:t>
      </w:r>
      <w:r w:rsidR="006455CB">
        <w:rPr>
          <w:noProof/>
        </w:rPr>
        <w:fldChar w:fldCharType="end"/>
      </w:r>
      <w:bookmarkEnd w:id="126"/>
      <w:r>
        <w:t xml:space="preserve">. Percentage of </w:t>
      </w:r>
      <w:r w:rsidR="003E777D">
        <w:t xml:space="preserve">selected </w:t>
      </w:r>
      <w:r w:rsidR="003C7BFF">
        <w:t>boundary transactions</w:t>
      </w:r>
      <w:r>
        <w:t xml:space="preserve"> contributing to different university missio</w:t>
      </w:r>
      <w:r w:rsidR="003C7BFF">
        <w:t>ns</w:t>
      </w:r>
      <w:bookmarkEnd w:id="127"/>
    </w:p>
    <w:p w14:paraId="10D4B593" w14:textId="01F3059A" w:rsidR="000C3E07" w:rsidRDefault="000C3E07" w:rsidP="00B963D4">
      <w:pPr>
        <w:spacing w:after="120" w:line="360" w:lineRule="auto"/>
        <w:rPr>
          <w:sz w:val="24"/>
          <w:szCs w:val="24"/>
        </w:rPr>
      </w:pPr>
      <w:r>
        <w:rPr>
          <w:sz w:val="24"/>
          <w:szCs w:val="24"/>
        </w:rPr>
        <w:t xml:space="preserve">Specifically, </w:t>
      </w:r>
      <w:r w:rsidRPr="00456626">
        <w:rPr>
          <w:sz w:val="24"/>
          <w:szCs w:val="24"/>
        </w:rPr>
        <w:fldChar w:fldCharType="begin"/>
      </w:r>
      <w:r w:rsidRPr="00456626">
        <w:rPr>
          <w:sz w:val="24"/>
          <w:szCs w:val="24"/>
        </w:rPr>
        <w:instrText xml:space="preserve"> REF _Ref8747493 \h </w:instrText>
      </w:r>
      <w:r>
        <w:rPr>
          <w:sz w:val="24"/>
          <w:szCs w:val="24"/>
        </w:rPr>
        <w:instrText xml:space="preserve"> \* MERGEFORMAT </w:instrText>
      </w:r>
      <w:r w:rsidRPr="00456626">
        <w:rPr>
          <w:sz w:val="24"/>
          <w:szCs w:val="24"/>
        </w:rPr>
      </w:r>
      <w:r w:rsidRPr="00456626">
        <w:rPr>
          <w:sz w:val="24"/>
          <w:szCs w:val="24"/>
        </w:rPr>
        <w:fldChar w:fldCharType="separate"/>
      </w:r>
      <w:r w:rsidR="0011424E" w:rsidRPr="0011424E">
        <w:rPr>
          <w:sz w:val="24"/>
          <w:szCs w:val="24"/>
        </w:rPr>
        <w:t xml:space="preserve">Figure </w:t>
      </w:r>
      <w:r w:rsidR="0011424E" w:rsidRPr="0011424E">
        <w:rPr>
          <w:noProof/>
          <w:sz w:val="24"/>
          <w:szCs w:val="24"/>
        </w:rPr>
        <w:t>10</w:t>
      </w:r>
      <w:r w:rsidRPr="00456626">
        <w:rPr>
          <w:sz w:val="24"/>
          <w:szCs w:val="24"/>
        </w:rPr>
        <w:fldChar w:fldCharType="end"/>
      </w:r>
      <w:r>
        <w:rPr>
          <w:sz w:val="24"/>
          <w:szCs w:val="24"/>
        </w:rPr>
        <w:t xml:space="preserve"> shows the percentage of </w:t>
      </w:r>
      <w:r w:rsidR="00E9717E">
        <w:rPr>
          <w:sz w:val="24"/>
          <w:szCs w:val="24"/>
        </w:rPr>
        <w:t>‘boundary structures’, ‘boundary-spanners’ and ‘outreach’ activities</w:t>
      </w:r>
      <w:r>
        <w:rPr>
          <w:sz w:val="24"/>
          <w:szCs w:val="24"/>
        </w:rPr>
        <w:t xml:space="preserve"> which functioned to advance the university’s other core missions of research and teaching, as well as their ‘third’ mission. </w:t>
      </w:r>
      <w:r w:rsidR="00E9717E">
        <w:rPr>
          <w:sz w:val="24"/>
          <w:szCs w:val="24"/>
        </w:rPr>
        <w:t>The point at this stage is not to</w:t>
      </w:r>
      <w:r>
        <w:rPr>
          <w:sz w:val="24"/>
          <w:szCs w:val="24"/>
        </w:rPr>
        <w:t xml:space="preserve"> extensive</w:t>
      </w:r>
      <w:r w:rsidR="00E9717E">
        <w:rPr>
          <w:sz w:val="24"/>
          <w:szCs w:val="24"/>
        </w:rPr>
        <w:t>ly</w:t>
      </w:r>
      <w:r>
        <w:rPr>
          <w:sz w:val="24"/>
          <w:szCs w:val="24"/>
        </w:rPr>
        <w:t xml:space="preserve"> compar</w:t>
      </w:r>
      <w:r w:rsidR="00E9717E">
        <w:rPr>
          <w:sz w:val="24"/>
          <w:szCs w:val="24"/>
        </w:rPr>
        <w:t>e these</w:t>
      </w:r>
      <w:r>
        <w:rPr>
          <w:sz w:val="24"/>
          <w:szCs w:val="24"/>
        </w:rPr>
        <w:t xml:space="preserve"> three forms of boundary transaction</w:t>
      </w:r>
      <w:r w:rsidR="00E9717E">
        <w:rPr>
          <w:sz w:val="24"/>
          <w:szCs w:val="24"/>
        </w:rPr>
        <w:t xml:space="preserve"> but simply</w:t>
      </w:r>
      <w:r>
        <w:rPr>
          <w:sz w:val="24"/>
          <w:szCs w:val="24"/>
        </w:rPr>
        <w:t xml:space="preserve"> highlight that it is normal, at least in my sampled research, for boundary transactions to have multiple functions</w:t>
      </w:r>
      <w:r w:rsidR="00E9717E">
        <w:rPr>
          <w:sz w:val="24"/>
          <w:szCs w:val="24"/>
        </w:rPr>
        <w:t>:</w:t>
      </w:r>
      <w:r>
        <w:rPr>
          <w:sz w:val="24"/>
          <w:szCs w:val="24"/>
        </w:rPr>
        <w:t xml:space="preserve"> </w:t>
      </w:r>
      <w:r w:rsidR="00E9717E">
        <w:rPr>
          <w:sz w:val="24"/>
          <w:szCs w:val="24"/>
        </w:rPr>
        <w:t>only 10% of the ‘boundary structures’ associated with my sampled research had a sole ‘third’ mission focus</w:t>
      </w:r>
      <w:r w:rsidR="007B29EA">
        <w:rPr>
          <w:sz w:val="24"/>
          <w:szCs w:val="24"/>
        </w:rPr>
        <w:t xml:space="preserve">, </w:t>
      </w:r>
      <w:r w:rsidR="00E9717E">
        <w:rPr>
          <w:sz w:val="24"/>
          <w:szCs w:val="24"/>
        </w:rPr>
        <w:t>with a</w:t>
      </w:r>
      <w:r>
        <w:rPr>
          <w:sz w:val="24"/>
          <w:szCs w:val="24"/>
        </w:rPr>
        <w:t xml:space="preserve">lmost 90% </w:t>
      </w:r>
      <w:r w:rsidR="00E9717E">
        <w:rPr>
          <w:sz w:val="24"/>
          <w:szCs w:val="24"/>
        </w:rPr>
        <w:t xml:space="preserve">also contributing directly to core departmental research and/or their </w:t>
      </w:r>
      <w:r>
        <w:rPr>
          <w:sz w:val="24"/>
          <w:szCs w:val="24"/>
        </w:rPr>
        <w:t>teaching/training mission</w:t>
      </w:r>
      <w:r w:rsidR="00E9717E">
        <w:rPr>
          <w:sz w:val="24"/>
          <w:szCs w:val="24"/>
        </w:rPr>
        <w:t>; the percentage</w:t>
      </w:r>
      <w:r>
        <w:rPr>
          <w:sz w:val="24"/>
          <w:szCs w:val="24"/>
        </w:rPr>
        <w:t xml:space="preserve"> was somewhat higher amongst ‘boundary-spanners’, but still low, at just over 20%</w:t>
      </w:r>
      <w:r w:rsidR="0026017A">
        <w:rPr>
          <w:sz w:val="24"/>
          <w:szCs w:val="24"/>
        </w:rPr>
        <w:t>; a</w:t>
      </w:r>
      <w:r>
        <w:rPr>
          <w:sz w:val="24"/>
          <w:szCs w:val="24"/>
        </w:rPr>
        <w:t xml:space="preserve">nd even the highest percentage, that for ‘outreach’, is only just over 50%. In sum, the boundary transactions in my sampled research were not only involved crossing boundaries to provide benefits for wider society, but directly contributed to those missions which constitute the university’s distinct and “bounded” (Bernstein, 2000, p. 99) institutional identity. </w:t>
      </w:r>
    </w:p>
    <w:p w14:paraId="3FA46A69" w14:textId="2B4AA7E2" w:rsidR="00AE42A9" w:rsidRDefault="00AE42A9" w:rsidP="00EA2207">
      <w:pPr>
        <w:pStyle w:val="Heading3"/>
        <w:rPr>
          <w:lang w:eastAsia="zh-TW"/>
        </w:rPr>
      </w:pPr>
      <w:bookmarkStart w:id="128" w:name="_Toc31701980"/>
      <w:r>
        <w:rPr>
          <w:lang w:eastAsia="zh-TW"/>
        </w:rPr>
        <w:t xml:space="preserve">Summary of </w:t>
      </w:r>
      <w:r w:rsidR="00936474">
        <w:rPr>
          <w:lang w:eastAsia="zh-TW"/>
        </w:rPr>
        <w:t>academic boundaries and boundary transactions in the sampled research</w:t>
      </w:r>
      <w:bookmarkEnd w:id="128"/>
    </w:p>
    <w:p w14:paraId="7710A94C" w14:textId="22466A41" w:rsidR="00EA2207" w:rsidRDefault="00EA2207" w:rsidP="00CD3879">
      <w:pPr>
        <w:spacing w:before="120" w:after="120" w:line="360" w:lineRule="auto"/>
        <w:rPr>
          <w:sz w:val="24"/>
          <w:szCs w:val="24"/>
        </w:rPr>
      </w:pPr>
      <w:r>
        <w:rPr>
          <w:i/>
          <w:iCs/>
          <w:sz w:val="24"/>
          <w:szCs w:val="24"/>
        </w:rPr>
        <w:t xml:space="preserve">Section one </w:t>
      </w:r>
      <w:r>
        <w:rPr>
          <w:sz w:val="24"/>
          <w:szCs w:val="24"/>
        </w:rPr>
        <w:t xml:space="preserve">of this chapter </w:t>
      </w:r>
      <w:r w:rsidR="00FB0A46">
        <w:rPr>
          <w:sz w:val="24"/>
          <w:szCs w:val="24"/>
        </w:rPr>
        <w:t xml:space="preserve">has </w:t>
      </w:r>
      <w:r>
        <w:rPr>
          <w:sz w:val="24"/>
          <w:szCs w:val="24"/>
        </w:rPr>
        <w:t>presented</w:t>
      </w:r>
      <w:r w:rsidR="00185B61">
        <w:rPr>
          <w:sz w:val="24"/>
          <w:szCs w:val="24"/>
        </w:rPr>
        <w:t xml:space="preserve"> a</w:t>
      </w:r>
      <w:r>
        <w:rPr>
          <w:sz w:val="24"/>
          <w:szCs w:val="24"/>
        </w:rPr>
        <w:t xml:space="preserve"> descriptive statistical analysis of the data generated from the typology.</w:t>
      </w:r>
      <w:r w:rsidR="00185B61">
        <w:rPr>
          <w:sz w:val="24"/>
          <w:szCs w:val="24"/>
        </w:rPr>
        <w:t xml:space="preserve"> This allowed me to show not only that the overall tendency of the sampled research was towards the reproduction of academic boundaries rather than its weakening, but also shed light on one particular aspects (activities &amp; attributes) of research are the main mechanisms through which academic research contributes to this reproduction. I developed </w:t>
      </w:r>
      <w:r>
        <w:rPr>
          <w:sz w:val="24"/>
          <w:szCs w:val="24"/>
        </w:rPr>
        <w:t>this analysis by presenting quantitative data about the role of boundary transactions</w:t>
      </w:r>
      <w:r w:rsidR="006C6151">
        <w:rPr>
          <w:sz w:val="24"/>
          <w:szCs w:val="24"/>
        </w:rPr>
        <w:t>, given the role (according to the theoretical ‘boundary lens’ adopted) of boundary transactions</w:t>
      </w:r>
      <w:r>
        <w:rPr>
          <w:sz w:val="24"/>
          <w:szCs w:val="24"/>
        </w:rPr>
        <w:t xml:space="preserve"> in the complex process of </w:t>
      </w:r>
      <w:r w:rsidR="00185B61">
        <w:rPr>
          <w:sz w:val="24"/>
          <w:szCs w:val="24"/>
        </w:rPr>
        <w:t>regulating</w:t>
      </w:r>
      <w:r>
        <w:rPr>
          <w:sz w:val="24"/>
          <w:szCs w:val="24"/>
        </w:rPr>
        <w:t xml:space="preserve"> </w:t>
      </w:r>
      <w:r w:rsidR="00CE1DC8">
        <w:rPr>
          <w:sz w:val="24"/>
          <w:szCs w:val="24"/>
        </w:rPr>
        <w:t>(</w:t>
      </w:r>
      <w:r>
        <w:rPr>
          <w:sz w:val="24"/>
          <w:szCs w:val="24"/>
        </w:rPr>
        <w:t>academic</w:t>
      </w:r>
      <w:r w:rsidR="00CE1DC8">
        <w:rPr>
          <w:sz w:val="24"/>
          <w:szCs w:val="24"/>
        </w:rPr>
        <w:t xml:space="preserve">) </w:t>
      </w:r>
      <w:r>
        <w:rPr>
          <w:sz w:val="24"/>
          <w:szCs w:val="24"/>
        </w:rPr>
        <w:t xml:space="preserve">boundaries. This </w:t>
      </w:r>
      <w:r w:rsidR="00CD5CD8">
        <w:rPr>
          <w:sz w:val="24"/>
          <w:szCs w:val="24"/>
        </w:rPr>
        <w:t>analysis began to show, albeit at an aggregate level rather than in a qualitatively and contextually rich way, t</w:t>
      </w:r>
      <w:r>
        <w:rPr>
          <w:sz w:val="24"/>
          <w:szCs w:val="24"/>
        </w:rPr>
        <w:t xml:space="preserve">hat boundary transactions can act as mechanisms in both directions </w:t>
      </w:r>
      <w:r w:rsidR="000E7704">
        <w:rPr>
          <w:sz w:val="24"/>
          <w:szCs w:val="24"/>
        </w:rPr>
        <w:t xml:space="preserve">, towards </w:t>
      </w:r>
      <w:r>
        <w:rPr>
          <w:sz w:val="24"/>
          <w:szCs w:val="24"/>
        </w:rPr>
        <w:t>reproduction and weakening, sometimes simultaneously</w:t>
      </w:r>
      <w:r w:rsidR="00185B61">
        <w:rPr>
          <w:sz w:val="24"/>
          <w:szCs w:val="24"/>
        </w:rPr>
        <w:t xml:space="preserve">, but that on balance, the boundary transactions associated with the sampled research </w:t>
      </w:r>
      <w:r w:rsidR="000E7704">
        <w:rPr>
          <w:sz w:val="24"/>
          <w:szCs w:val="24"/>
        </w:rPr>
        <w:t>were</w:t>
      </w:r>
      <w:r w:rsidR="00185B61">
        <w:rPr>
          <w:sz w:val="24"/>
          <w:szCs w:val="24"/>
        </w:rPr>
        <w:t xml:space="preserve"> successful in regulating the boundary and therefore contributing to boundary reproduction. </w:t>
      </w:r>
    </w:p>
    <w:p w14:paraId="0267023B" w14:textId="4473D18E" w:rsidR="00CD3879" w:rsidRPr="00EA2207" w:rsidRDefault="00CD3879" w:rsidP="00CD3879">
      <w:pPr>
        <w:spacing w:before="120" w:after="120" w:line="360" w:lineRule="auto"/>
        <w:rPr>
          <w:lang w:eastAsia="zh-TW"/>
        </w:rPr>
      </w:pPr>
      <w:r>
        <w:rPr>
          <w:sz w:val="24"/>
          <w:szCs w:val="24"/>
        </w:rPr>
        <w:t>The following section will provide deeper insights into these processes by presenting more qualitative and contextual detail about boundary transactions in context.</w:t>
      </w:r>
    </w:p>
    <w:p w14:paraId="49377A76" w14:textId="7AD7DA29" w:rsidR="00DD7E84" w:rsidRDefault="00BF319B" w:rsidP="00DD7E84">
      <w:pPr>
        <w:pStyle w:val="Heading2"/>
      </w:pPr>
      <w:bookmarkStart w:id="129" w:name="_Toc31701981"/>
      <w:r>
        <w:t>In-depth</w:t>
      </w:r>
      <w:r w:rsidR="00DD7E84">
        <w:t xml:space="preserve"> illustrati</w:t>
      </w:r>
      <w:r w:rsidR="00FF72DE">
        <w:t>ve analys</w:t>
      </w:r>
      <w:r w:rsidR="00697506">
        <w:t xml:space="preserve">is: </w:t>
      </w:r>
      <w:r w:rsidR="00FF72DE">
        <w:t>three bodies of research (BoRs)</w:t>
      </w:r>
      <w:bookmarkEnd w:id="129"/>
    </w:p>
    <w:p w14:paraId="25BA7701" w14:textId="5EC4331C" w:rsidR="00646EB9" w:rsidRDefault="00DD7E84" w:rsidP="00DD7E84">
      <w:pPr>
        <w:spacing w:before="120" w:after="120" w:line="360" w:lineRule="auto"/>
        <w:rPr>
          <w:sz w:val="24"/>
          <w:szCs w:val="24"/>
        </w:rPr>
      </w:pPr>
      <w:r>
        <w:rPr>
          <w:sz w:val="24"/>
          <w:szCs w:val="24"/>
        </w:rPr>
        <w:t xml:space="preserve">This section provides illustrative in-depth analyses of three of the nineteen BoRs. </w:t>
      </w:r>
      <w:r w:rsidR="007913C4">
        <w:rPr>
          <w:sz w:val="24"/>
          <w:szCs w:val="24"/>
        </w:rPr>
        <w:t xml:space="preserve">This shows how the forms of boundary transaction operated in practice. It also shows </w:t>
      </w:r>
      <w:r w:rsidR="00DA5641">
        <w:rPr>
          <w:sz w:val="24"/>
          <w:szCs w:val="24"/>
        </w:rPr>
        <w:t xml:space="preserve">how I </w:t>
      </w:r>
      <w:r w:rsidR="0018656C">
        <w:rPr>
          <w:sz w:val="24"/>
          <w:szCs w:val="24"/>
        </w:rPr>
        <w:t>assessed and coded</w:t>
      </w:r>
      <w:r w:rsidR="00DA5641">
        <w:rPr>
          <w:sz w:val="24"/>
          <w:szCs w:val="24"/>
        </w:rPr>
        <w:t xml:space="preserve"> my sampled research on the 1-5 spectrum against the typology’s (McNie et al.’s, 2016) fifteen activities/attributes</w:t>
      </w:r>
      <w:r w:rsidR="0035009B">
        <w:rPr>
          <w:sz w:val="24"/>
          <w:szCs w:val="24"/>
        </w:rPr>
        <w:t xml:space="preserve"> of research.</w:t>
      </w:r>
      <w:r w:rsidR="0074493F">
        <w:rPr>
          <w:sz w:val="24"/>
          <w:szCs w:val="24"/>
        </w:rPr>
        <w:t xml:space="preserve"> I will </w:t>
      </w:r>
      <w:r w:rsidR="00F74A76">
        <w:rPr>
          <w:sz w:val="24"/>
          <w:szCs w:val="24"/>
        </w:rPr>
        <w:t xml:space="preserve">organise the discussion of each BoR under three sub-headings corresponding to the above classification of attributes/activities: ‘social context’, ‘knowledge content’ and ‘intermediate(ry)’. </w:t>
      </w:r>
      <w:r w:rsidR="001015D5">
        <w:rPr>
          <w:sz w:val="24"/>
          <w:szCs w:val="24"/>
        </w:rPr>
        <w:t>For this purpose, I</w:t>
      </w:r>
      <w:r w:rsidR="00801E5B">
        <w:rPr>
          <w:sz w:val="24"/>
          <w:szCs w:val="24"/>
        </w:rPr>
        <w:t xml:space="preserve"> select the</w:t>
      </w:r>
      <w:r w:rsidR="001015D5">
        <w:rPr>
          <w:sz w:val="24"/>
          <w:szCs w:val="24"/>
        </w:rPr>
        <w:t xml:space="preserve"> BoR which received the highest overall value on the typology (based on an average of all fifteen of its activities’/attributes’ values), the BoR receiving the lowest value, and the middle-value BoR. As </w:t>
      </w:r>
      <w:r w:rsidR="001015D5" w:rsidRPr="008773F2">
        <w:rPr>
          <w:sz w:val="24"/>
          <w:szCs w:val="24"/>
        </w:rPr>
        <w:fldChar w:fldCharType="begin"/>
      </w:r>
      <w:r w:rsidR="001015D5" w:rsidRPr="008773F2">
        <w:rPr>
          <w:sz w:val="24"/>
          <w:szCs w:val="24"/>
        </w:rPr>
        <w:instrText xml:space="preserve"> REF _Ref6671292 \h </w:instrText>
      </w:r>
      <w:r w:rsidR="001015D5">
        <w:rPr>
          <w:sz w:val="24"/>
          <w:szCs w:val="24"/>
        </w:rPr>
        <w:instrText xml:space="preserve"> \* MERGEFORMAT </w:instrText>
      </w:r>
      <w:r w:rsidR="001015D5" w:rsidRPr="008773F2">
        <w:rPr>
          <w:sz w:val="24"/>
          <w:szCs w:val="24"/>
        </w:rPr>
      </w:r>
      <w:r w:rsidR="001015D5" w:rsidRPr="008773F2">
        <w:rPr>
          <w:sz w:val="24"/>
          <w:szCs w:val="24"/>
        </w:rPr>
        <w:fldChar w:fldCharType="separate"/>
      </w:r>
      <w:r w:rsidR="0011424E" w:rsidRPr="0011424E">
        <w:rPr>
          <w:sz w:val="24"/>
          <w:szCs w:val="24"/>
        </w:rPr>
        <w:t xml:space="preserve">Table </w:t>
      </w:r>
      <w:r w:rsidR="0011424E" w:rsidRPr="0011424E">
        <w:rPr>
          <w:noProof/>
          <w:sz w:val="24"/>
          <w:szCs w:val="24"/>
        </w:rPr>
        <w:t>9</w:t>
      </w:r>
      <w:r w:rsidR="001015D5" w:rsidRPr="008773F2">
        <w:rPr>
          <w:sz w:val="24"/>
          <w:szCs w:val="24"/>
        </w:rPr>
        <w:fldChar w:fldCharType="end"/>
      </w:r>
      <w:r w:rsidR="001015D5">
        <w:rPr>
          <w:sz w:val="24"/>
          <w:szCs w:val="24"/>
        </w:rPr>
        <w:t xml:space="preserve"> shows, this puts forward BoR11.1 (total/average value of 3.38), BoR5 (2.49) and BoR4.2 (1.76). </w:t>
      </w:r>
      <w:r w:rsidR="00C11EA4">
        <w:rPr>
          <w:sz w:val="24"/>
          <w:szCs w:val="24"/>
        </w:rPr>
        <w:t>That is, I judged that the BoR ‘Clinical outcome modelling saves lives’ to display, overall, the greatest extent of boundary-crossing,</w:t>
      </w:r>
      <w:r w:rsidR="00521DA9">
        <w:rPr>
          <w:sz w:val="24"/>
          <w:szCs w:val="24"/>
        </w:rPr>
        <w:t xml:space="preserve"> and</w:t>
      </w:r>
      <w:r w:rsidR="00C11EA4">
        <w:rPr>
          <w:sz w:val="24"/>
          <w:szCs w:val="24"/>
        </w:rPr>
        <w:t xml:space="preserve"> ‘Informing MDMA policy’ to display the least</w:t>
      </w:r>
      <w:r w:rsidR="00521DA9">
        <w:rPr>
          <w:sz w:val="24"/>
          <w:szCs w:val="24"/>
        </w:rPr>
        <w:t xml:space="preserve">, while </w:t>
      </w:r>
      <w:r w:rsidR="00C11EA4">
        <w:rPr>
          <w:sz w:val="24"/>
          <w:szCs w:val="24"/>
        </w:rPr>
        <w:t xml:space="preserve">‘Sea Mammal Research &amp; Impact’ </w:t>
      </w:r>
      <w:r w:rsidR="00907B34">
        <w:rPr>
          <w:sz w:val="24"/>
          <w:szCs w:val="24"/>
        </w:rPr>
        <w:t>r</w:t>
      </w:r>
      <w:r w:rsidR="00521DA9">
        <w:rPr>
          <w:sz w:val="24"/>
          <w:szCs w:val="24"/>
        </w:rPr>
        <w:t>eceived the</w:t>
      </w:r>
      <w:r w:rsidR="00907B34">
        <w:rPr>
          <w:sz w:val="24"/>
          <w:szCs w:val="24"/>
        </w:rPr>
        <w:t xml:space="preserve"> middle</w:t>
      </w:r>
      <w:r w:rsidR="00521DA9">
        <w:rPr>
          <w:sz w:val="24"/>
          <w:szCs w:val="24"/>
        </w:rPr>
        <w:t>-value among</w:t>
      </w:r>
      <w:r w:rsidR="00907B34">
        <w:rPr>
          <w:sz w:val="24"/>
          <w:szCs w:val="24"/>
        </w:rPr>
        <w:t xml:space="preserve"> the nineteen BoRs.</w:t>
      </w:r>
    </w:p>
    <w:p w14:paraId="60AA3079" w14:textId="77777777" w:rsidR="005647D2" w:rsidRDefault="005647D2" w:rsidP="00DD7E84">
      <w:pPr>
        <w:spacing w:before="120" w:after="120" w:line="360" w:lineRule="auto"/>
        <w:rPr>
          <w:sz w:val="24"/>
          <w:szCs w:val="24"/>
        </w:rPr>
      </w:pPr>
    </w:p>
    <w:tbl>
      <w:tblPr>
        <w:tblStyle w:val="TableGrid"/>
        <w:tblW w:w="0" w:type="auto"/>
        <w:tblLook w:val="04A0" w:firstRow="1" w:lastRow="0" w:firstColumn="1" w:lastColumn="0" w:noHBand="0" w:noVBand="1"/>
      </w:tblPr>
      <w:tblGrid>
        <w:gridCol w:w="6941"/>
        <w:gridCol w:w="1701"/>
      </w:tblGrid>
      <w:tr w:rsidR="001015D5" w14:paraId="79D830C2" w14:textId="77777777" w:rsidTr="00B610A0">
        <w:trPr>
          <w:trHeight w:val="208"/>
        </w:trPr>
        <w:tc>
          <w:tcPr>
            <w:tcW w:w="6941" w:type="dxa"/>
            <w:vAlign w:val="center"/>
          </w:tcPr>
          <w:p w14:paraId="18CDB45A" w14:textId="77777777" w:rsidR="001015D5" w:rsidRPr="00D31670" w:rsidRDefault="001015D5" w:rsidP="00B610A0">
            <w:pPr>
              <w:jc w:val="center"/>
              <w:rPr>
                <w:sz w:val="22"/>
                <w:szCs w:val="22"/>
              </w:rPr>
            </w:pPr>
            <w:r w:rsidRPr="00D31670">
              <w:rPr>
                <w:rFonts w:eastAsia="Times New Roman"/>
                <w:b/>
                <w:bCs/>
                <w:color w:val="000000"/>
                <w:sz w:val="22"/>
                <w:szCs w:val="22"/>
                <w:lang w:eastAsia="ko-KR"/>
              </w:rPr>
              <w:t>BoR</w:t>
            </w:r>
            <w:r>
              <w:rPr>
                <w:rFonts w:eastAsia="Times New Roman"/>
                <w:b/>
                <w:bCs/>
                <w:color w:val="000000"/>
                <w:sz w:val="22"/>
                <w:szCs w:val="22"/>
                <w:lang w:eastAsia="ko-KR"/>
              </w:rPr>
              <w:t xml:space="preserve"> (no. and title)</w:t>
            </w:r>
          </w:p>
        </w:tc>
        <w:tc>
          <w:tcPr>
            <w:tcW w:w="1701" w:type="dxa"/>
            <w:vAlign w:val="center"/>
          </w:tcPr>
          <w:p w14:paraId="268C9260" w14:textId="77777777" w:rsidR="001015D5" w:rsidRPr="00D31670" w:rsidRDefault="001015D5" w:rsidP="00B610A0">
            <w:pPr>
              <w:jc w:val="center"/>
              <w:rPr>
                <w:sz w:val="22"/>
                <w:szCs w:val="22"/>
              </w:rPr>
            </w:pPr>
            <w:r>
              <w:rPr>
                <w:sz w:val="22"/>
                <w:szCs w:val="22"/>
              </w:rPr>
              <w:t>Total typology value</w:t>
            </w:r>
          </w:p>
        </w:tc>
      </w:tr>
      <w:tr w:rsidR="001015D5" w14:paraId="4525A9B6" w14:textId="77777777" w:rsidTr="00B610A0">
        <w:trPr>
          <w:trHeight w:val="208"/>
        </w:trPr>
        <w:tc>
          <w:tcPr>
            <w:tcW w:w="6941" w:type="dxa"/>
            <w:shd w:val="clear" w:color="auto" w:fill="BFBFBF" w:themeFill="background1" w:themeFillShade="BF"/>
            <w:vAlign w:val="center"/>
          </w:tcPr>
          <w:p w14:paraId="75D3720B"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11.1 </w:t>
            </w:r>
            <w:r w:rsidRPr="00D31670">
              <w:rPr>
                <w:sz w:val="22"/>
                <w:szCs w:val="22"/>
              </w:rPr>
              <w:t>‘Clinical outcome modelling saves lives’</w:t>
            </w:r>
          </w:p>
        </w:tc>
        <w:tc>
          <w:tcPr>
            <w:tcW w:w="1701" w:type="dxa"/>
            <w:shd w:val="clear" w:color="auto" w:fill="BFBFBF" w:themeFill="background1" w:themeFillShade="BF"/>
            <w:vAlign w:val="bottom"/>
          </w:tcPr>
          <w:p w14:paraId="4BCAFBAB" w14:textId="77777777" w:rsidR="001015D5" w:rsidRPr="00D31670" w:rsidRDefault="001015D5" w:rsidP="00B610A0">
            <w:pPr>
              <w:jc w:val="center"/>
              <w:rPr>
                <w:sz w:val="22"/>
                <w:szCs w:val="22"/>
              </w:rPr>
            </w:pPr>
            <w:r w:rsidRPr="00D31670">
              <w:rPr>
                <w:color w:val="000000"/>
                <w:sz w:val="22"/>
                <w:szCs w:val="22"/>
              </w:rPr>
              <w:t>3.38</w:t>
            </w:r>
          </w:p>
        </w:tc>
      </w:tr>
      <w:tr w:rsidR="001015D5" w14:paraId="07A6DA70" w14:textId="77777777" w:rsidTr="00B610A0">
        <w:trPr>
          <w:trHeight w:val="208"/>
        </w:trPr>
        <w:tc>
          <w:tcPr>
            <w:tcW w:w="6941" w:type="dxa"/>
            <w:vAlign w:val="center"/>
          </w:tcPr>
          <w:p w14:paraId="50EC75BF"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7.2 </w:t>
            </w:r>
            <w:r w:rsidRPr="00D31670">
              <w:rPr>
                <w:sz w:val="22"/>
                <w:szCs w:val="22"/>
              </w:rPr>
              <w:t>‘New Paths to Mangrove Conservation’</w:t>
            </w:r>
          </w:p>
        </w:tc>
        <w:tc>
          <w:tcPr>
            <w:tcW w:w="1701" w:type="dxa"/>
            <w:vAlign w:val="bottom"/>
          </w:tcPr>
          <w:p w14:paraId="1A6DF6EE" w14:textId="77777777" w:rsidR="001015D5" w:rsidRPr="00D31670" w:rsidRDefault="001015D5" w:rsidP="00B610A0">
            <w:pPr>
              <w:jc w:val="center"/>
              <w:rPr>
                <w:sz w:val="22"/>
                <w:szCs w:val="22"/>
              </w:rPr>
            </w:pPr>
            <w:r w:rsidRPr="00D31670">
              <w:rPr>
                <w:color w:val="000000"/>
                <w:sz w:val="22"/>
                <w:szCs w:val="22"/>
              </w:rPr>
              <w:t>3.36</w:t>
            </w:r>
          </w:p>
        </w:tc>
      </w:tr>
      <w:tr w:rsidR="001015D5" w14:paraId="2465E9D1" w14:textId="77777777" w:rsidTr="00B610A0">
        <w:trPr>
          <w:trHeight w:val="208"/>
        </w:trPr>
        <w:tc>
          <w:tcPr>
            <w:tcW w:w="6941" w:type="dxa"/>
            <w:vAlign w:val="center"/>
          </w:tcPr>
          <w:p w14:paraId="2716A33A"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11.2 </w:t>
            </w:r>
            <w:r w:rsidRPr="00D31670">
              <w:rPr>
                <w:sz w:val="22"/>
                <w:szCs w:val="22"/>
              </w:rPr>
              <w:t>‘Improved mobility and quality of life for children with disabilities’</w:t>
            </w:r>
          </w:p>
        </w:tc>
        <w:tc>
          <w:tcPr>
            <w:tcW w:w="1701" w:type="dxa"/>
            <w:vAlign w:val="bottom"/>
          </w:tcPr>
          <w:p w14:paraId="2A80A5D0" w14:textId="77777777" w:rsidR="001015D5" w:rsidRPr="00D31670" w:rsidRDefault="001015D5" w:rsidP="00B610A0">
            <w:pPr>
              <w:jc w:val="center"/>
              <w:rPr>
                <w:sz w:val="22"/>
                <w:szCs w:val="22"/>
              </w:rPr>
            </w:pPr>
            <w:r w:rsidRPr="00D31670">
              <w:rPr>
                <w:color w:val="000000"/>
                <w:sz w:val="22"/>
                <w:szCs w:val="22"/>
              </w:rPr>
              <w:t>3.13</w:t>
            </w:r>
          </w:p>
        </w:tc>
      </w:tr>
      <w:tr w:rsidR="001015D5" w14:paraId="757BE19E" w14:textId="77777777" w:rsidTr="00B610A0">
        <w:trPr>
          <w:trHeight w:val="216"/>
        </w:trPr>
        <w:tc>
          <w:tcPr>
            <w:tcW w:w="6941" w:type="dxa"/>
            <w:vAlign w:val="center"/>
          </w:tcPr>
          <w:p w14:paraId="74C7B4D0"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14.2 </w:t>
            </w:r>
            <w:r w:rsidRPr="00D31670">
              <w:rPr>
                <w:sz w:val="22"/>
                <w:szCs w:val="22"/>
              </w:rPr>
              <w:t>‘Management of discolouration in drinking water distribution systems’</w:t>
            </w:r>
          </w:p>
        </w:tc>
        <w:tc>
          <w:tcPr>
            <w:tcW w:w="1701" w:type="dxa"/>
            <w:vAlign w:val="bottom"/>
          </w:tcPr>
          <w:p w14:paraId="2C70911D" w14:textId="77777777" w:rsidR="001015D5" w:rsidRPr="00D31670" w:rsidRDefault="001015D5" w:rsidP="00B610A0">
            <w:pPr>
              <w:jc w:val="center"/>
              <w:rPr>
                <w:sz w:val="22"/>
                <w:szCs w:val="22"/>
              </w:rPr>
            </w:pPr>
            <w:r w:rsidRPr="00D31670">
              <w:rPr>
                <w:color w:val="000000"/>
                <w:sz w:val="22"/>
                <w:szCs w:val="22"/>
              </w:rPr>
              <w:t>2.82</w:t>
            </w:r>
          </w:p>
        </w:tc>
      </w:tr>
      <w:tr w:rsidR="001015D5" w14:paraId="672CFE8E" w14:textId="77777777" w:rsidTr="00B610A0">
        <w:trPr>
          <w:trHeight w:val="208"/>
        </w:trPr>
        <w:tc>
          <w:tcPr>
            <w:tcW w:w="6941" w:type="dxa"/>
            <w:vAlign w:val="center"/>
          </w:tcPr>
          <w:p w14:paraId="2C8B73AB"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1.2 </w:t>
            </w:r>
            <w:r w:rsidRPr="00D31670">
              <w:rPr>
                <w:sz w:val="22"/>
                <w:szCs w:val="22"/>
              </w:rPr>
              <w:t>‘Treating Heart Failure’</w:t>
            </w:r>
          </w:p>
        </w:tc>
        <w:tc>
          <w:tcPr>
            <w:tcW w:w="1701" w:type="dxa"/>
            <w:vAlign w:val="bottom"/>
          </w:tcPr>
          <w:p w14:paraId="7CE137F7" w14:textId="77777777" w:rsidR="001015D5" w:rsidRPr="00D31670" w:rsidRDefault="001015D5" w:rsidP="00B610A0">
            <w:pPr>
              <w:jc w:val="center"/>
              <w:rPr>
                <w:sz w:val="22"/>
                <w:szCs w:val="22"/>
              </w:rPr>
            </w:pPr>
            <w:r w:rsidRPr="00D31670">
              <w:rPr>
                <w:color w:val="000000"/>
                <w:sz w:val="22"/>
                <w:szCs w:val="22"/>
              </w:rPr>
              <w:t>2.67</w:t>
            </w:r>
          </w:p>
        </w:tc>
      </w:tr>
      <w:tr w:rsidR="001015D5" w14:paraId="2045310A" w14:textId="77777777" w:rsidTr="00B610A0">
        <w:trPr>
          <w:trHeight w:val="208"/>
        </w:trPr>
        <w:tc>
          <w:tcPr>
            <w:tcW w:w="6941" w:type="dxa"/>
            <w:vAlign w:val="center"/>
          </w:tcPr>
          <w:p w14:paraId="442E894B"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8.2 </w:t>
            </w:r>
            <w:r w:rsidRPr="00D31670">
              <w:rPr>
                <w:sz w:val="22"/>
                <w:szCs w:val="22"/>
              </w:rPr>
              <w:t>‘Mercury Capture Technology for the Global Petroleum Industry’</w:t>
            </w:r>
          </w:p>
        </w:tc>
        <w:tc>
          <w:tcPr>
            <w:tcW w:w="1701" w:type="dxa"/>
            <w:vAlign w:val="bottom"/>
          </w:tcPr>
          <w:p w14:paraId="4855D7D0" w14:textId="77777777" w:rsidR="001015D5" w:rsidRPr="00D31670" w:rsidRDefault="001015D5" w:rsidP="00B610A0">
            <w:pPr>
              <w:jc w:val="center"/>
              <w:rPr>
                <w:sz w:val="22"/>
                <w:szCs w:val="22"/>
              </w:rPr>
            </w:pPr>
            <w:r w:rsidRPr="00D31670">
              <w:rPr>
                <w:color w:val="000000"/>
                <w:sz w:val="22"/>
                <w:szCs w:val="22"/>
              </w:rPr>
              <w:t>2.76</w:t>
            </w:r>
          </w:p>
        </w:tc>
      </w:tr>
      <w:tr w:rsidR="001015D5" w14:paraId="5DE9E2A0" w14:textId="77777777" w:rsidTr="00B610A0">
        <w:trPr>
          <w:trHeight w:val="208"/>
        </w:trPr>
        <w:tc>
          <w:tcPr>
            <w:tcW w:w="6941" w:type="dxa"/>
            <w:vAlign w:val="center"/>
          </w:tcPr>
          <w:p w14:paraId="19770462"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8.3 </w:t>
            </w:r>
            <w:r w:rsidRPr="00D31670">
              <w:rPr>
                <w:sz w:val="22"/>
                <w:szCs w:val="22"/>
              </w:rPr>
              <w:t>‘Practical Raman Chemical Analysis for Forensic Applications’</w:t>
            </w:r>
          </w:p>
        </w:tc>
        <w:tc>
          <w:tcPr>
            <w:tcW w:w="1701" w:type="dxa"/>
            <w:vAlign w:val="bottom"/>
          </w:tcPr>
          <w:p w14:paraId="05EFDC7A" w14:textId="77777777" w:rsidR="001015D5" w:rsidRPr="00D31670" w:rsidRDefault="001015D5" w:rsidP="00B610A0">
            <w:pPr>
              <w:jc w:val="center"/>
              <w:rPr>
                <w:sz w:val="22"/>
                <w:szCs w:val="22"/>
              </w:rPr>
            </w:pPr>
            <w:r w:rsidRPr="00D31670">
              <w:rPr>
                <w:color w:val="000000"/>
                <w:sz w:val="22"/>
                <w:szCs w:val="22"/>
              </w:rPr>
              <w:t>2.76</w:t>
            </w:r>
          </w:p>
        </w:tc>
      </w:tr>
      <w:tr w:rsidR="001015D5" w14:paraId="22688499" w14:textId="77777777" w:rsidTr="00B610A0">
        <w:trPr>
          <w:trHeight w:val="208"/>
        </w:trPr>
        <w:tc>
          <w:tcPr>
            <w:tcW w:w="6941" w:type="dxa"/>
            <w:vAlign w:val="center"/>
          </w:tcPr>
          <w:p w14:paraId="70A7F7B4"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13.2 </w:t>
            </w:r>
            <w:r w:rsidRPr="00D31670">
              <w:rPr>
                <w:sz w:val="22"/>
                <w:szCs w:val="22"/>
              </w:rPr>
              <w:t>‘Topical oxygen therapy for wound healing’</w:t>
            </w:r>
          </w:p>
        </w:tc>
        <w:tc>
          <w:tcPr>
            <w:tcW w:w="1701" w:type="dxa"/>
            <w:vAlign w:val="bottom"/>
          </w:tcPr>
          <w:p w14:paraId="76D69D96" w14:textId="77777777" w:rsidR="001015D5" w:rsidRPr="00D31670" w:rsidRDefault="001015D5" w:rsidP="00B610A0">
            <w:pPr>
              <w:jc w:val="center"/>
              <w:rPr>
                <w:sz w:val="22"/>
                <w:szCs w:val="22"/>
              </w:rPr>
            </w:pPr>
            <w:r w:rsidRPr="00D31670">
              <w:rPr>
                <w:color w:val="000000"/>
                <w:sz w:val="22"/>
                <w:szCs w:val="22"/>
              </w:rPr>
              <w:t>2.73</w:t>
            </w:r>
          </w:p>
        </w:tc>
      </w:tr>
      <w:tr w:rsidR="001015D5" w14:paraId="22AB0A67" w14:textId="77777777" w:rsidTr="00B610A0">
        <w:trPr>
          <w:trHeight w:val="208"/>
        </w:trPr>
        <w:tc>
          <w:tcPr>
            <w:tcW w:w="6941" w:type="dxa"/>
            <w:vAlign w:val="center"/>
          </w:tcPr>
          <w:p w14:paraId="1EB393DC"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1.1 </w:t>
            </w:r>
            <w:r w:rsidRPr="00D31670">
              <w:rPr>
                <w:sz w:val="22"/>
                <w:szCs w:val="22"/>
              </w:rPr>
              <w:t>‘Diagnosing and Treating Cardiovascular Conditions’</w:t>
            </w:r>
          </w:p>
        </w:tc>
        <w:tc>
          <w:tcPr>
            <w:tcW w:w="1701" w:type="dxa"/>
            <w:vAlign w:val="bottom"/>
          </w:tcPr>
          <w:p w14:paraId="6A3C3430" w14:textId="77777777" w:rsidR="001015D5" w:rsidRPr="00D31670" w:rsidRDefault="001015D5" w:rsidP="00B610A0">
            <w:pPr>
              <w:jc w:val="center"/>
              <w:rPr>
                <w:sz w:val="22"/>
                <w:szCs w:val="22"/>
              </w:rPr>
            </w:pPr>
            <w:r w:rsidRPr="00D31670">
              <w:rPr>
                <w:color w:val="000000"/>
                <w:sz w:val="22"/>
                <w:szCs w:val="22"/>
              </w:rPr>
              <w:t>2.58</w:t>
            </w:r>
          </w:p>
        </w:tc>
      </w:tr>
      <w:tr w:rsidR="001015D5" w14:paraId="43E1C963" w14:textId="77777777" w:rsidTr="00B610A0">
        <w:trPr>
          <w:trHeight w:val="208"/>
        </w:trPr>
        <w:tc>
          <w:tcPr>
            <w:tcW w:w="6941" w:type="dxa"/>
            <w:shd w:val="clear" w:color="auto" w:fill="BFBFBF" w:themeFill="background1" w:themeFillShade="BF"/>
            <w:vAlign w:val="center"/>
          </w:tcPr>
          <w:p w14:paraId="16BAD9A7"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5 </w:t>
            </w:r>
            <w:r w:rsidRPr="00D31670">
              <w:rPr>
                <w:sz w:val="22"/>
                <w:szCs w:val="22"/>
              </w:rPr>
              <w:t>‘Sea Mammal Research &amp; Impact’</w:t>
            </w:r>
          </w:p>
        </w:tc>
        <w:tc>
          <w:tcPr>
            <w:tcW w:w="1701" w:type="dxa"/>
            <w:shd w:val="clear" w:color="auto" w:fill="BFBFBF" w:themeFill="background1" w:themeFillShade="BF"/>
            <w:vAlign w:val="bottom"/>
          </w:tcPr>
          <w:p w14:paraId="193C930B" w14:textId="77777777" w:rsidR="001015D5" w:rsidRPr="00D31670" w:rsidRDefault="001015D5" w:rsidP="00B610A0">
            <w:pPr>
              <w:jc w:val="center"/>
              <w:rPr>
                <w:sz w:val="22"/>
                <w:szCs w:val="22"/>
              </w:rPr>
            </w:pPr>
            <w:r w:rsidRPr="00D31670">
              <w:rPr>
                <w:color w:val="000000"/>
                <w:sz w:val="22"/>
                <w:szCs w:val="22"/>
              </w:rPr>
              <w:t>2.49</w:t>
            </w:r>
          </w:p>
        </w:tc>
      </w:tr>
      <w:tr w:rsidR="001015D5" w14:paraId="6028CE17" w14:textId="77777777" w:rsidTr="00B610A0">
        <w:trPr>
          <w:trHeight w:val="216"/>
        </w:trPr>
        <w:tc>
          <w:tcPr>
            <w:tcW w:w="6941" w:type="dxa"/>
            <w:vAlign w:val="center"/>
          </w:tcPr>
          <w:p w14:paraId="47F7C43D"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10.2 </w:t>
            </w:r>
            <w:r w:rsidRPr="00D31670">
              <w:rPr>
                <w:sz w:val="22"/>
                <w:szCs w:val="22"/>
              </w:rPr>
              <w:t>‘Quantification of the benefits of statins’</w:t>
            </w:r>
          </w:p>
        </w:tc>
        <w:tc>
          <w:tcPr>
            <w:tcW w:w="1701" w:type="dxa"/>
            <w:vAlign w:val="bottom"/>
          </w:tcPr>
          <w:p w14:paraId="073039DF" w14:textId="77777777" w:rsidR="001015D5" w:rsidRPr="00D31670" w:rsidRDefault="001015D5" w:rsidP="00B610A0">
            <w:pPr>
              <w:jc w:val="center"/>
              <w:rPr>
                <w:sz w:val="22"/>
                <w:szCs w:val="22"/>
              </w:rPr>
            </w:pPr>
            <w:r w:rsidRPr="00D31670">
              <w:rPr>
                <w:color w:val="000000"/>
                <w:sz w:val="22"/>
                <w:szCs w:val="22"/>
              </w:rPr>
              <w:t>2.40</w:t>
            </w:r>
          </w:p>
        </w:tc>
      </w:tr>
      <w:tr w:rsidR="001015D5" w14:paraId="5AC37671" w14:textId="77777777" w:rsidTr="00B610A0">
        <w:trPr>
          <w:trHeight w:val="208"/>
        </w:trPr>
        <w:tc>
          <w:tcPr>
            <w:tcW w:w="6941" w:type="dxa"/>
            <w:vAlign w:val="center"/>
          </w:tcPr>
          <w:p w14:paraId="18773D65"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10.1 </w:t>
            </w:r>
            <w:r w:rsidRPr="00D31670">
              <w:rPr>
                <w:sz w:val="22"/>
                <w:szCs w:val="22"/>
              </w:rPr>
              <w:t>‘Monitoring Groundwater Pollution’</w:t>
            </w:r>
          </w:p>
        </w:tc>
        <w:tc>
          <w:tcPr>
            <w:tcW w:w="1701" w:type="dxa"/>
            <w:vAlign w:val="bottom"/>
          </w:tcPr>
          <w:p w14:paraId="317B1AE4" w14:textId="77777777" w:rsidR="001015D5" w:rsidRPr="00D31670" w:rsidRDefault="001015D5" w:rsidP="00B610A0">
            <w:pPr>
              <w:jc w:val="center"/>
              <w:rPr>
                <w:sz w:val="22"/>
                <w:szCs w:val="22"/>
              </w:rPr>
            </w:pPr>
            <w:r w:rsidRPr="00D31670">
              <w:rPr>
                <w:color w:val="000000"/>
                <w:sz w:val="22"/>
                <w:szCs w:val="22"/>
              </w:rPr>
              <w:t>2.36</w:t>
            </w:r>
          </w:p>
        </w:tc>
      </w:tr>
      <w:tr w:rsidR="001015D5" w14:paraId="19C03456" w14:textId="77777777" w:rsidTr="00B610A0">
        <w:trPr>
          <w:trHeight w:val="208"/>
        </w:trPr>
        <w:tc>
          <w:tcPr>
            <w:tcW w:w="6941" w:type="dxa"/>
            <w:vAlign w:val="center"/>
          </w:tcPr>
          <w:p w14:paraId="17A3B02F"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8.1 </w:t>
            </w:r>
            <w:r w:rsidRPr="00D31670">
              <w:rPr>
                <w:sz w:val="22"/>
                <w:szCs w:val="22"/>
              </w:rPr>
              <w:t>‘Biocatalysts for Industrial and Medical Applications’</w:t>
            </w:r>
          </w:p>
        </w:tc>
        <w:tc>
          <w:tcPr>
            <w:tcW w:w="1701" w:type="dxa"/>
            <w:vAlign w:val="bottom"/>
          </w:tcPr>
          <w:p w14:paraId="7DAABA76" w14:textId="77777777" w:rsidR="001015D5" w:rsidRPr="00D31670" w:rsidRDefault="001015D5" w:rsidP="00B610A0">
            <w:pPr>
              <w:jc w:val="center"/>
              <w:rPr>
                <w:sz w:val="22"/>
                <w:szCs w:val="22"/>
              </w:rPr>
            </w:pPr>
            <w:r w:rsidRPr="00D31670">
              <w:rPr>
                <w:color w:val="000000"/>
                <w:sz w:val="22"/>
                <w:szCs w:val="22"/>
              </w:rPr>
              <w:t>2.33</w:t>
            </w:r>
          </w:p>
        </w:tc>
      </w:tr>
      <w:tr w:rsidR="001015D5" w14:paraId="4133B85F" w14:textId="77777777" w:rsidTr="00B610A0">
        <w:trPr>
          <w:trHeight w:val="208"/>
        </w:trPr>
        <w:tc>
          <w:tcPr>
            <w:tcW w:w="6941" w:type="dxa"/>
            <w:vAlign w:val="center"/>
          </w:tcPr>
          <w:p w14:paraId="7DA47745"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4.1 </w:t>
            </w:r>
            <w:r w:rsidRPr="00D31670">
              <w:rPr>
                <w:sz w:val="22"/>
                <w:szCs w:val="22"/>
              </w:rPr>
              <w:t>‘Informing Smoking Policy’</w:t>
            </w:r>
          </w:p>
        </w:tc>
        <w:tc>
          <w:tcPr>
            <w:tcW w:w="1701" w:type="dxa"/>
            <w:vAlign w:val="bottom"/>
          </w:tcPr>
          <w:p w14:paraId="29807C77" w14:textId="77777777" w:rsidR="001015D5" w:rsidRPr="00D31670" w:rsidRDefault="001015D5" w:rsidP="00B610A0">
            <w:pPr>
              <w:jc w:val="center"/>
              <w:rPr>
                <w:sz w:val="22"/>
                <w:szCs w:val="22"/>
              </w:rPr>
            </w:pPr>
            <w:r w:rsidRPr="00D31670">
              <w:rPr>
                <w:color w:val="000000"/>
                <w:sz w:val="22"/>
                <w:szCs w:val="22"/>
              </w:rPr>
              <w:t>2.31</w:t>
            </w:r>
          </w:p>
        </w:tc>
      </w:tr>
      <w:tr w:rsidR="001015D5" w14:paraId="1770ABBB" w14:textId="77777777" w:rsidTr="00B610A0">
        <w:trPr>
          <w:trHeight w:val="208"/>
        </w:trPr>
        <w:tc>
          <w:tcPr>
            <w:tcW w:w="6941" w:type="dxa"/>
            <w:vAlign w:val="center"/>
          </w:tcPr>
          <w:p w14:paraId="7834F7DD"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9 </w:t>
            </w:r>
            <w:r w:rsidRPr="00D31670">
              <w:rPr>
                <w:sz w:val="22"/>
                <w:szCs w:val="22"/>
              </w:rPr>
              <w:t>‘Astronomical Research and Instrumentation’</w:t>
            </w:r>
          </w:p>
        </w:tc>
        <w:tc>
          <w:tcPr>
            <w:tcW w:w="1701" w:type="dxa"/>
            <w:vAlign w:val="bottom"/>
          </w:tcPr>
          <w:p w14:paraId="2315D3F2" w14:textId="77777777" w:rsidR="001015D5" w:rsidRPr="00D31670" w:rsidRDefault="001015D5" w:rsidP="00B610A0">
            <w:pPr>
              <w:jc w:val="center"/>
              <w:rPr>
                <w:sz w:val="22"/>
                <w:szCs w:val="22"/>
              </w:rPr>
            </w:pPr>
            <w:r w:rsidRPr="00D31670">
              <w:rPr>
                <w:color w:val="000000"/>
                <w:sz w:val="22"/>
                <w:szCs w:val="22"/>
              </w:rPr>
              <w:t>2.24</w:t>
            </w:r>
          </w:p>
        </w:tc>
      </w:tr>
      <w:tr w:rsidR="001015D5" w14:paraId="4E9A37A5" w14:textId="77777777" w:rsidTr="00B610A0">
        <w:trPr>
          <w:trHeight w:val="208"/>
        </w:trPr>
        <w:tc>
          <w:tcPr>
            <w:tcW w:w="6941" w:type="dxa"/>
            <w:vAlign w:val="center"/>
          </w:tcPr>
          <w:p w14:paraId="5878DCFB"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13.1 </w:t>
            </w:r>
            <w:r w:rsidRPr="00D31670">
              <w:rPr>
                <w:sz w:val="22"/>
                <w:szCs w:val="22"/>
              </w:rPr>
              <w:t>‘High-performance nanostructured-steel armour’</w:t>
            </w:r>
          </w:p>
        </w:tc>
        <w:tc>
          <w:tcPr>
            <w:tcW w:w="1701" w:type="dxa"/>
            <w:vAlign w:val="bottom"/>
          </w:tcPr>
          <w:p w14:paraId="2FC25DEE" w14:textId="77777777" w:rsidR="001015D5" w:rsidRPr="00D31670" w:rsidRDefault="001015D5" w:rsidP="00B610A0">
            <w:pPr>
              <w:jc w:val="center"/>
              <w:rPr>
                <w:sz w:val="22"/>
                <w:szCs w:val="22"/>
              </w:rPr>
            </w:pPr>
            <w:r w:rsidRPr="00D31670">
              <w:rPr>
                <w:color w:val="000000"/>
                <w:sz w:val="22"/>
                <w:szCs w:val="22"/>
              </w:rPr>
              <w:t>2.20</w:t>
            </w:r>
          </w:p>
        </w:tc>
      </w:tr>
      <w:tr w:rsidR="001015D5" w14:paraId="04E55B82" w14:textId="77777777" w:rsidTr="00B610A0">
        <w:trPr>
          <w:trHeight w:val="208"/>
        </w:trPr>
        <w:tc>
          <w:tcPr>
            <w:tcW w:w="6941" w:type="dxa"/>
            <w:vAlign w:val="center"/>
          </w:tcPr>
          <w:p w14:paraId="0D559A06"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7.1 </w:t>
            </w:r>
            <w:r w:rsidRPr="00D31670">
              <w:rPr>
                <w:sz w:val="22"/>
                <w:szCs w:val="22"/>
              </w:rPr>
              <w:t>‘Defining and Sustaining Healthy Seas’</w:t>
            </w:r>
          </w:p>
        </w:tc>
        <w:tc>
          <w:tcPr>
            <w:tcW w:w="1701" w:type="dxa"/>
            <w:vAlign w:val="bottom"/>
          </w:tcPr>
          <w:p w14:paraId="28028CEE" w14:textId="77777777" w:rsidR="001015D5" w:rsidRPr="00D31670" w:rsidRDefault="001015D5" w:rsidP="00B610A0">
            <w:pPr>
              <w:jc w:val="center"/>
              <w:rPr>
                <w:sz w:val="22"/>
                <w:szCs w:val="22"/>
              </w:rPr>
            </w:pPr>
            <w:r w:rsidRPr="00D31670">
              <w:rPr>
                <w:color w:val="000000"/>
                <w:sz w:val="22"/>
                <w:szCs w:val="22"/>
              </w:rPr>
              <w:t>2.18</w:t>
            </w:r>
          </w:p>
        </w:tc>
      </w:tr>
      <w:tr w:rsidR="001015D5" w14:paraId="4A473834" w14:textId="77777777" w:rsidTr="00B610A0">
        <w:trPr>
          <w:trHeight w:val="208"/>
        </w:trPr>
        <w:tc>
          <w:tcPr>
            <w:tcW w:w="6941" w:type="dxa"/>
            <w:vAlign w:val="center"/>
          </w:tcPr>
          <w:p w14:paraId="6DF443EB"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14.1 </w:t>
            </w:r>
            <w:r w:rsidRPr="00D31670">
              <w:rPr>
                <w:sz w:val="22"/>
                <w:szCs w:val="22"/>
              </w:rPr>
              <w:t>‘Managing full scale dynamic performance of civil infrastructure’</w:t>
            </w:r>
          </w:p>
        </w:tc>
        <w:tc>
          <w:tcPr>
            <w:tcW w:w="1701" w:type="dxa"/>
            <w:vAlign w:val="bottom"/>
          </w:tcPr>
          <w:p w14:paraId="4EDE8954" w14:textId="77777777" w:rsidR="001015D5" w:rsidRPr="00D31670" w:rsidRDefault="001015D5" w:rsidP="00B610A0">
            <w:pPr>
              <w:jc w:val="center"/>
              <w:rPr>
                <w:sz w:val="22"/>
                <w:szCs w:val="22"/>
              </w:rPr>
            </w:pPr>
            <w:r w:rsidRPr="00D31670">
              <w:rPr>
                <w:color w:val="000000"/>
                <w:sz w:val="22"/>
                <w:szCs w:val="22"/>
              </w:rPr>
              <w:t>2.13</w:t>
            </w:r>
          </w:p>
        </w:tc>
      </w:tr>
      <w:tr w:rsidR="001015D5" w14:paraId="26954616" w14:textId="77777777" w:rsidTr="00B610A0">
        <w:trPr>
          <w:trHeight w:val="216"/>
        </w:trPr>
        <w:tc>
          <w:tcPr>
            <w:tcW w:w="6941" w:type="dxa"/>
            <w:shd w:val="clear" w:color="auto" w:fill="BFBFBF" w:themeFill="background1" w:themeFillShade="BF"/>
            <w:vAlign w:val="center"/>
          </w:tcPr>
          <w:p w14:paraId="2943F0D1" w14:textId="77777777" w:rsidR="001015D5" w:rsidRPr="00D31670" w:rsidRDefault="001015D5" w:rsidP="00B610A0">
            <w:pPr>
              <w:rPr>
                <w:sz w:val="22"/>
                <w:szCs w:val="22"/>
              </w:rPr>
            </w:pPr>
            <w:r w:rsidRPr="00D31670">
              <w:rPr>
                <w:rFonts w:eastAsia="Times New Roman"/>
                <w:bCs/>
                <w:color w:val="000000"/>
                <w:sz w:val="22"/>
                <w:szCs w:val="22"/>
                <w:lang w:eastAsia="ko-KR"/>
              </w:rPr>
              <w:t xml:space="preserve">4.2 </w:t>
            </w:r>
            <w:r w:rsidRPr="00D31670">
              <w:rPr>
                <w:sz w:val="22"/>
                <w:szCs w:val="22"/>
              </w:rPr>
              <w:t>‘Informing MDMA Policy’</w:t>
            </w:r>
          </w:p>
        </w:tc>
        <w:tc>
          <w:tcPr>
            <w:tcW w:w="1701" w:type="dxa"/>
            <w:shd w:val="clear" w:color="auto" w:fill="BFBFBF" w:themeFill="background1" w:themeFillShade="BF"/>
            <w:vAlign w:val="bottom"/>
          </w:tcPr>
          <w:p w14:paraId="2E7A582B" w14:textId="77777777" w:rsidR="001015D5" w:rsidRPr="00D31670" w:rsidRDefault="001015D5" w:rsidP="00B610A0">
            <w:pPr>
              <w:jc w:val="center"/>
              <w:rPr>
                <w:sz w:val="22"/>
                <w:szCs w:val="22"/>
              </w:rPr>
            </w:pPr>
            <w:r w:rsidRPr="00D31670">
              <w:rPr>
                <w:color w:val="000000"/>
                <w:sz w:val="22"/>
                <w:szCs w:val="22"/>
              </w:rPr>
              <w:t>1.76</w:t>
            </w:r>
          </w:p>
        </w:tc>
      </w:tr>
      <w:tr w:rsidR="001015D5" w14:paraId="497CB400" w14:textId="77777777" w:rsidTr="00B610A0">
        <w:trPr>
          <w:trHeight w:val="208"/>
        </w:trPr>
        <w:tc>
          <w:tcPr>
            <w:tcW w:w="6941" w:type="dxa"/>
          </w:tcPr>
          <w:p w14:paraId="47AE7303" w14:textId="77777777" w:rsidR="001015D5" w:rsidRPr="00D31670" w:rsidRDefault="001015D5" w:rsidP="00B610A0">
            <w:pPr>
              <w:rPr>
                <w:sz w:val="22"/>
                <w:szCs w:val="22"/>
              </w:rPr>
            </w:pPr>
            <w:r>
              <w:rPr>
                <w:rFonts w:eastAsia="Times New Roman"/>
                <w:b/>
                <w:bCs/>
                <w:color w:val="000000"/>
                <w:sz w:val="22"/>
                <w:szCs w:val="22"/>
                <w:lang w:eastAsia="ko-KR"/>
              </w:rPr>
              <w:t>Sample a</w:t>
            </w:r>
            <w:r w:rsidRPr="00D31670">
              <w:rPr>
                <w:rFonts w:eastAsia="Times New Roman"/>
                <w:b/>
                <w:bCs/>
                <w:color w:val="000000"/>
                <w:sz w:val="22"/>
                <w:szCs w:val="22"/>
                <w:lang w:eastAsia="ko-KR"/>
              </w:rPr>
              <w:t>verage</w:t>
            </w:r>
          </w:p>
        </w:tc>
        <w:tc>
          <w:tcPr>
            <w:tcW w:w="1701" w:type="dxa"/>
            <w:vAlign w:val="bottom"/>
          </w:tcPr>
          <w:p w14:paraId="0A7F1CB3" w14:textId="77777777" w:rsidR="001015D5" w:rsidRPr="00D31670" w:rsidRDefault="001015D5" w:rsidP="00B610A0">
            <w:pPr>
              <w:keepNext/>
              <w:jc w:val="center"/>
              <w:rPr>
                <w:sz w:val="22"/>
                <w:szCs w:val="22"/>
              </w:rPr>
            </w:pPr>
            <w:r w:rsidRPr="00D31670">
              <w:rPr>
                <w:b/>
                <w:color w:val="000000"/>
                <w:sz w:val="22"/>
                <w:szCs w:val="22"/>
              </w:rPr>
              <w:t>2.56</w:t>
            </w:r>
          </w:p>
        </w:tc>
      </w:tr>
    </w:tbl>
    <w:p w14:paraId="50124DF3" w14:textId="53EB46E5" w:rsidR="001015D5" w:rsidRDefault="001015D5" w:rsidP="001015D5">
      <w:pPr>
        <w:pStyle w:val="Caption"/>
      </w:pPr>
      <w:bookmarkStart w:id="130" w:name="_Ref6671292"/>
      <w:bookmarkStart w:id="131" w:name="_Ref6671288"/>
      <w:bookmarkStart w:id="132" w:name="_Toc31702038"/>
      <w:r>
        <w:t xml:space="preserve">Table </w:t>
      </w:r>
      <w:r w:rsidR="00A56355">
        <w:fldChar w:fldCharType="begin"/>
      </w:r>
      <w:r w:rsidR="00A56355">
        <w:instrText xml:space="preserve"> SEQ Table \* ARABIC </w:instrText>
      </w:r>
      <w:r w:rsidR="00A56355">
        <w:fldChar w:fldCharType="separate"/>
      </w:r>
      <w:r w:rsidR="0011424E">
        <w:rPr>
          <w:noProof/>
        </w:rPr>
        <w:t>9</w:t>
      </w:r>
      <w:r w:rsidR="00A56355">
        <w:rPr>
          <w:noProof/>
        </w:rPr>
        <w:fldChar w:fldCharType="end"/>
      </w:r>
      <w:bookmarkEnd w:id="130"/>
      <w:r>
        <w:t>. BoR overall typology values</w:t>
      </w:r>
      <w:bookmarkEnd w:id="131"/>
      <w:bookmarkEnd w:id="132"/>
    </w:p>
    <w:p w14:paraId="734FB799" w14:textId="00A43672" w:rsidR="00DD7E84" w:rsidRDefault="00646EB9" w:rsidP="00DD7E84">
      <w:pPr>
        <w:spacing w:before="120" w:after="120" w:line="360" w:lineRule="auto"/>
        <w:rPr>
          <w:sz w:val="24"/>
          <w:szCs w:val="24"/>
        </w:rPr>
      </w:pPr>
      <w:r>
        <w:rPr>
          <w:sz w:val="24"/>
          <w:szCs w:val="24"/>
        </w:rPr>
        <w:t>Th</w:t>
      </w:r>
      <w:r w:rsidR="00980E4B">
        <w:rPr>
          <w:sz w:val="24"/>
          <w:szCs w:val="24"/>
        </w:rPr>
        <w:t>is section</w:t>
      </w:r>
      <w:r>
        <w:rPr>
          <w:sz w:val="24"/>
          <w:szCs w:val="24"/>
        </w:rPr>
        <w:t xml:space="preserve"> will therefore serve to</w:t>
      </w:r>
      <w:r w:rsidR="00C81DBC">
        <w:rPr>
          <w:sz w:val="24"/>
          <w:szCs w:val="24"/>
        </w:rPr>
        <w:t xml:space="preserve"> (i)</w:t>
      </w:r>
      <w:r>
        <w:rPr>
          <w:sz w:val="24"/>
          <w:szCs w:val="24"/>
        </w:rPr>
        <w:t xml:space="preserve"> give the reader insight into the way in which I read and interpreted the sampled research (the nineteen BoRs), in particular how this interpretation translated into decision about how to code (or ‘plot’) each BoR against the typology</w:t>
      </w:r>
      <w:r w:rsidR="00C81DBC">
        <w:rPr>
          <w:sz w:val="24"/>
          <w:szCs w:val="24"/>
        </w:rPr>
        <w:t>, and (ii)</w:t>
      </w:r>
      <w:r>
        <w:rPr>
          <w:sz w:val="24"/>
          <w:szCs w:val="24"/>
        </w:rPr>
        <w:t xml:space="preserve"> highlight the </w:t>
      </w:r>
      <w:r w:rsidR="00C81DBC">
        <w:rPr>
          <w:sz w:val="24"/>
          <w:szCs w:val="24"/>
        </w:rPr>
        <w:t xml:space="preserve">main tendencies and variations in the ways in which boundary transactions operate and </w:t>
      </w:r>
      <w:r w:rsidR="002D29DB">
        <w:rPr>
          <w:sz w:val="24"/>
          <w:szCs w:val="24"/>
        </w:rPr>
        <w:t xml:space="preserve">in which the multi-dimensional activities/attributes of </w:t>
      </w:r>
      <w:r w:rsidR="00440D4D">
        <w:rPr>
          <w:sz w:val="24"/>
          <w:szCs w:val="24"/>
        </w:rPr>
        <w:t xml:space="preserve">academic </w:t>
      </w:r>
      <w:r w:rsidR="002D29DB">
        <w:rPr>
          <w:sz w:val="24"/>
          <w:szCs w:val="24"/>
        </w:rPr>
        <w:t xml:space="preserve">STEMM research tend towards crossing or reproducing academic boundaries. </w:t>
      </w:r>
    </w:p>
    <w:p w14:paraId="369EB982" w14:textId="3A00E998" w:rsidR="00DD7E84" w:rsidRDefault="00302EF9" w:rsidP="00DD7E84">
      <w:pPr>
        <w:pStyle w:val="Heading3"/>
      </w:pPr>
      <w:bookmarkStart w:id="133" w:name="_Toc31701982"/>
      <w:r>
        <w:t xml:space="preserve">Illustrative case 1. </w:t>
      </w:r>
      <w:r w:rsidR="00E458C1">
        <w:t>‘</w:t>
      </w:r>
      <w:r w:rsidR="00F13478">
        <w:t>U</w:t>
      </w:r>
      <w:r w:rsidR="00E458C1">
        <w:t>nbounded’</w:t>
      </w:r>
      <w:r w:rsidR="00C45C3C">
        <w:t xml:space="preserve"> research (BoR11.1)</w:t>
      </w:r>
      <w:bookmarkEnd w:id="133"/>
    </w:p>
    <w:p w14:paraId="3B87823F" w14:textId="2E4FAD8D" w:rsidR="00CA58D1" w:rsidRPr="00306228" w:rsidRDefault="00DD7E84" w:rsidP="00DD7E84">
      <w:pPr>
        <w:spacing w:before="120" w:after="120" w:line="360" w:lineRule="auto"/>
        <w:rPr>
          <w:i/>
          <w:sz w:val="24"/>
          <w:szCs w:val="24"/>
        </w:rPr>
      </w:pPr>
      <w:r>
        <w:rPr>
          <w:sz w:val="24"/>
          <w:szCs w:val="24"/>
        </w:rPr>
        <w:t>BoR11.1, ‘Clinical outcome modelling saves lives’, is based on research in the field of computer science and informatics at the University of Portsmouth, Faculty of Technology, Centre for Healthcare Modelling and Informatics (CHMI)</w:t>
      </w:r>
      <w:r w:rsidR="00306228">
        <w:rPr>
          <w:sz w:val="24"/>
          <w:szCs w:val="24"/>
        </w:rPr>
        <w:t>. CHMI is</w:t>
      </w:r>
      <w:r w:rsidR="00F70516">
        <w:rPr>
          <w:sz w:val="24"/>
          <w:szCs w:val="24"/>
        </w:rPr>
        <w:t xml:space="preserve"> a</w:t>
      </w:r>
      <w:r w:rsidR="0021696C">
        <w:rPr>
          <w:sz w:val="24"/>
          <w:szCs w:val="24"/>
        </w:rPr>
        <w:t>n academic</w:t>
      </w:r>
      <w:r w:rsidR="00F70516">
        <w:rPr>
          <w:sz w:val="24"/>
          <w:szCs w:val="24"/>
        </w:rPr>
        <w:t xml:space="preserve"> ‘boundary structure’ bringing together academic and non-academic experts, academics with different backgrounds and expertise, and NHS staff with different functions, including researchers as well as clinical practitioners</w:t>
      </w:r>
      <w:r>
        <w:rPr>
          <w:sz w:val="24"/>
          <w:szCs w:val="24"/>
        </w:rPr>
        <w:t>.</w:t>
      </w:r>
      <w:r w:rsidR="00306228">
        <w:rPr>
          <w:sz w:val="24"/>
          <w:szCs w:val="24"/>
        </w:rPr>
        <w:t xml:space="preserve"> In terms of the institutional and epistemic context of BoR11.1, it can be characterised, within my thesis, as an ‘</w:t>
      </w:r>
      <w:r w:rsidR="001A023A">
        <w:rPr>
          <w:sz w:val="24"/>
          <w:szCs w:val="24"/>
        </w:rPr>
        <w:t>a</w:t>
      </w:r>
      <w:r w:rsidR="00306228">
        <w:rPr>
          <w:sz w:val="24"/>
          <w:szCs w:val="24"/>
        </w:rPr>
        <w:t>pplied’, ‘</w:t>
      </w:r>
      <w:r w:rsidR="001A023A">
        <w:rPr>
          <w:sz w:val="24"/>
          <w:szCs w:val="24"/>
        </w:rPr>
        <w:t>f</w:t>
      </w:r>
      <w:r w:rsidR="00306228">
        <w:rPr>
          <w:sz w:val="24"/>
          <w:szCs w:val="24"/>
        </w:rPr>
        <w:t xml:space="preserve">ormal’ science in a ‘less prestigious’ departmental context. </w:t>
      </w:r>
      <w:r w:rsidR="00063CD6" w:rsidRPr="00063CD6">
        <w:rPr>
          <w:sz w:val="24"/>
          <w:szCs w:val="24"/>
        </w:rPr>
        <w:fldChar w:fldCharType="begin"/>
      </w:r>
      <w:r w:rsidR="00063CD6" w:rsidRPr="00063CD6">
        <w:rPr>
          <w:sz w:val="24"/>
          <w:szCs w:val="24"/>
        </w:rPr>
        <w:instrText xml:space="preserve"> REF _Ref8834112 \h </w:instrText>
      </w:r>
      <w:r w:rsidR="00063CD6">
        <w:rPr>
          <w:sz w:val="24"/>
          <w:szCs w:val="24"/>
        </w:rPr>
        <w:instrText xml:space="preserve"> \* MERGEFORMAT </w:instrText>
      </w:r>
      <w:r w:rsidR="00063CD6" w:rsidRPr="00063CD6">
        <w:rPr>
          <w:sz w:val="24"/>
          <w:szCs w:val="24"/>
        </w:rPr>
      </w:r>
      <w:r w:rsidR="00063CD6" w:rsidRPr="00063CD6">
        <w:rPr>
          <w:sz w:val="24"/>
          <w:szCs w:val="24"/>
        </w:rPr>
        <w:fldChar w:fldCharType="separate"/>
      </w:r>
      <w:r w:rsidR="0011424E" w:rsidRPr="0011424E">
        <w:rPr>
          <w:sz w:val="24"/>
          <w:szCs w:val="24"/>
        </w:rPr>
        <w:t xml:space="preserve">Table </w:t>
      </w:r>
      <w:r w:rsidR="0011424E" w:rsidRPr="0011424E">
        <w:rPr>
          <w:noProof/>
          <w:sz w:val="24"/>
          <w:szCs w:val="24"/>
        </w:rPr>
        <w:t>10</w:t>
      </w:r>
      <w:r w:rsidR="00063CD6" w:rsidRPr="00063CD6">
        <w:rPr>
          <w:sz w:val="24"/>
          <w:szCs w:val="24"/>
        </w:rPr>
        <w:fldChar w:fldCharType="end"/>
      </w:r>
      <w:r w:rsidR="00063CD6">
        <w:rPr>
          <w:sz w:val="24"/>
          <w:szCs w:val="24"/>
        </w:rPr>
        <w:t xml:space="preserve"> presents </w:t>
      </w:r>
      <w:r w:rsidR="00D121F4">
        <w:rPr>
          <w:sz w:val="24"/>
          <w:szCs w:val="24"/>
        </w:rPr>
        <w:t>BoR11.1’s typology values by the three ‘research dimensions’ derived earlier (‘social context’, ‘intermediary’ and ‘knowledge content’) and, for comparison, shows how these compare with other research sharing its contextual characteristics (applied, formal, less prestigious) and with the overall sample average.</w:t>
      </w:r>
      <w:r w:rsidR="003931B2">
        <w:rPr>
          <w:sz w:val="24"/>
          <w:szCs w:val="24"/>
        </w:rPr>
        <w:t xml:space="preserve"> This shows that BoR11.1 has a very high social context value relative to others sharing its characteristics, and a somewhat higher knowledge context value. But </w:t>
      </w:r>
      <w:r w:rsidR="005D69FC">
        <w:rPr>
          <w:sz w:val="24"/>
          <w:szCs w:val="24"/>
        </w:rPr>
        <w:t>BoR11.1</w:t>
      </w:r>
      <w:r w:rsidR="003931B2">
        <w:rPr>
          <w:sz w:val="24"/>
          <w:szCs w:val="24"/>
        </w:rPr>
        <w:t xml:space="preserve"> mainly stands out in terms of having a very high ‘intermediary’ value.</w:t>
      </w:r>
      <w:r w:rsidR="001A1B32">
        <w:rPr>
          <w:sz w:val="24"/>
          <w:szCs w:val="24"/>
        </w:rPr>
        <w:t xml:space="preserve"> I will explore each of these three research dimensions in turn below. </w:t>
      </w:r>
    </w:p>
    <w:tbl>
      <w:tblPr>
        <w:tblStyle w:val="TableGrid"/>
        <w:tblW w:w="0" w:type="auto"/>
        <w:tblLook w:val="04A0" w:firstRow="1" w:lastRow="0" w:firstColumn="1" w:lastColumn="0" w:noHBand="0" w:noVBand="1"/>
      </w:tblPr>
      <w:tblGrid>
        <w:gridCol w:w="2689"/>
        <w:gridCol w:w="1559"/>
        <w:gridCol w:w="1701"/>
        <w:gridCol w:w="1873"/>
      </w:tblGrid>
      <w:tr w:rsidR="00EC279A" w14:paraId="70D22749" w14:textId="77777777" w:rsidTr="00710267">
        <w:trPr>
          <w:trHeight w:val="151"/>
        </w:trPr>
        <w:tc>
          <w:tcPr>
            <w:tcW w:w="2689" w:type="dxa"/>
            <w:tcBorders>
              <w:bottom w:val="single" w:sz="2" w:space="0" w:color="auto"/>
            </w:tcBorders>
          </w:tcPr>
          <w:p w14:paraId="1CAC80A4" w14:textId="77777777" w:rsidR="00EC279A" w:rsidRPr="006600EC" w:rsidRDefault="00EC279A" w:rsidP="00FD6F73">
            <w:pPr>
              <w:rPr>
                <w:sz w:val="22"/>
                <w:szCs w:val="22"/>
              </w:rPr>
            </w:pPr>
          </w:p>
        </w:tc>
        <w:tc>
          <w:tcPr>
            <w:tcW w:w="1559" w:type="dxa"/>
            <w:tcBorders>
              <w:bottom w:val="single" w:sz="2" w:space="0" w:color="auto"/>
            </w:tcBorders>
            <w:vAlign w:val="center"/>
          </w:tcPr>
          <w:p w14:paraId="20CFCE2D" w14:textId="1846E041" w:rsidR="00EC279A" w:rsidRPr="006600EC" w:rsidRDefault="00EC279A" w:rsidP="00FD6F73">
            <w:pPr>
              <w:jc w:val="center"/>
              <w:rPr>
                <w:sz w:val="22"/>
                <w:szCs w:val="22"/>
              </w:rPr>
            </w:pPr>
            <w:r w:rsidRPr="006600EC">
              <w:rPr>
                <w:sz w:val="22"/>
                <w:szCs w:val="22"/>
              </w:rPr>
              <w:t>Social Context</w:t>
            </w:r>
            <w:r>
              <w:rPr>
                <w:sz w:val="22"/>
                <w:szCs w:val="22"/>
              </w:rPr>
              <w:t xml:space="preserve"> </w:t>
            </w:r>
          </w:p>
        </w:tc>
        <w:tc>
          <w:tcPr>
            <w:tcW w:w="1701" w:type="dxa"/>
            <w:tcBorders>
              <w:bottom w:val="single" w:sz="2" w:space="0" w:color="auto"/>
            </w:tcBorders>
            <w:vAlign w:val="center"/>
          </w:tcPr>
          <w:p w14:paraId="5F254978" w14:textId="7215EDDC" w:rsidR="00EC279A" w:rsidRPr="006600EC" w:rsidRDefault="00EC279A" w:rsidP="00FD6F73">
            <w:pPr>
              <w:jc w:val="center"/>
              <w:rPr>
                <w:sz w:val="22"/>
                <w:szCs w:val="22"/>
              </w:rPr>
            </w:pPr>
            <w:r>
              <w:rPr>
                <w:sz w:val="22"/>
                <w:szCs w:val="22"/>
              </w:rPr>
              <w:t xml:space="preserve">Intermediary </w:t>
            </w:r>
          </w:p>
        </w:tc>
        <w:tc>
          <w:tcPr>
            <w:tcW w:w="1873" w:type="dxa"/>
            <w:tcBorders>
              <w:bottom w:val="single" w:sz="2" w:space="0" w:color="auto"/>
            </w:tcBorders>
            <w:vAlign w:val="center"/>
          </w:tcPr>
          <w:p w14:paraId="3480787B" w14:textId="4E52FF5E" w:rsidR="00EC279A" w:rsidRPr="006600EC" w:rsidRDefault="00EC279A" w:rsidP="00FD6F73">
            <w:pPr>
              <w:jc w:val="center"/>
              <w:rPr>
                <w:sz w:val="22"/>
                <w:szCs w:val="22"/>
              </w:rPr>
            </w:pPr>
            <w:r>
              <w:rPr>
                <w:sz w:val="22"/>
                <w:szCs w:val="22"/>
              </w:rPr>
              <w:t xml:space="preserve">Knowledge Content </w:t>
            </w:r>
          </w:p>
        </w:tc>
      </w:tr>
      <w:tr w:rsidR="00EC279A" w14:paraId="71BC1586" w14:textId="77777777" w:rsidTr="00EB1248">
        <w:trPr>
          <w:trHeight w:val="152"/>
        </w:trPr>
        <w:tc>
          <w:tcPr>
            <w:tcW w:w="2689" w:type="dxa"/>
            <w:tcBorders>
              <w:top w:val="single" w:sz="2" w:space="0" w:color="auto"/>
              <w:left w:val="single" w:sz="2" w:space="0" w:color="auto"/>
              <w:bottom w:val="single" w:sz="2" w:space="0" w:color="auto"/>
              <w:right w:val="single" w:sz="2" w:space="0" w:color="auto"/>
            </w:tcBorders>
            <w:shd w:val="clear" w:color="auto" w:fill="FFFFFF" w:themeFill="background1"/>
          </w:tcPr>
          <w:p w14:paraId="4939FF40" w14:textId="7A7361D5" w:rsidR="00EC279A" w:rsidRPr="003A4A81" w:rsidRDefault="00EC279A" w:rsidP="0024123F">
            <w:pPr>
              <w:rPr>
                <w:i/>
                <w:sz w:val="22"/>
                <w:szCs w:val="22"/>
              </w:rPr>
            </w:pPr>
            <w:r w:rsidRPr="00251410">
              <w:rPr>
                <w:b/>
                <w:sz w:val="22"/>
                <w:szCs w:val="22"/>
              </w:rPr>
              <w:t>BoR11.1</w:t>
            </w:r>
            <w:r w:rsidR="003A4A81">
              <w:rPr>
                <w:b/>
                <w:sz w:val="22"/>
                <w:szCs w:val="22"/>
              </w:rPr>
              <w:t xml:space="preserve"> </w:t>
            </w:r>
            <w:r w:rsidR="003A4A81">
              <w:rPr>
                <w:i/>
                <w:sz w:val="22"/>
                <w:szCs w:val="22"/>
              </w:rPr>
              <w:t>(</w:t>
            </w:r>
            <w:r w:rsidR="001A023A">
              <w:rPr>
                <w:i/>
                <w:sz w:val="22"/>
                <w:szCs w:val="22"/>
              </w:rPr>
              <w:t>a</w:t>
            </w:r>
            <w:r w:rsidR="003A4A81">
              <w:rPr>
                <w:i/>
                <w:sz w:val="22"/>
                <w:szCs w:val="22"/>
              </w:rPr>
              <w:t xml:space="preserve">pplied, </w:t>
            </w:r>
            <w:r w:rsidR="001A023A">
              <w:rPr>
                <w:i/>
                <w:sz w:val="22"/>
                <w:szCs w:val="22"/>
              </w:rPr>
              <w:t>f</w:t>
            </w:r>
            <w:r w:rsidR="003A4A81">
              <w:rPr>
                <w:i/>
                <w:sz w:val="22"/>
                <w:szCs w:val="22"/>
              </w:rPr>
              <w:t>ormal, ‘less</w:t>
            </w:r>
            <w:r w:rsidR="0081585D">
              <w:rPr>
                <w:i/>
                <w:sz w:val="22"/>
                <w:szCs w:val="22"/>
              </w:rPr>
              <w:t xml:space="preserve"> prestigious’ dept.)</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51020B19" w14:textId="461686DA" w:rsidR="00EC279A" w:rsidRPr="00251410" w:rsidRDefault="00063E45" w:rsidP="00FD6F73">
            <w:pPr>
              <w:jc w:val="center"/>
              <w:rPr>
                <w:b/>
                <w:sz w:val="22"/>
                <w:szCs w:val="22"/>
              </w:rPr>
            </w:pPr>
            <w:r w:rsidRPr="00251410">
              <w:rPr>
                <w:b/>
                <w:sz w:val="22"/>
                <w:szCs w:val="22"/>
              </w:rPr>
              <w:t>4.5</w:t>
            </w:r>
          </w:p>
        </w:tc>
        <w:tc>
          <w:tcPr>
            <w:tcW w:w="1701"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5670978C" w14:textId="098492E6" w:rsidR="00EC279A" w:rsidRPr="00251410" w:rsidRDefault="00063E45" w:rsidP="00FD6F73">
            <w:pPr>
              <w:jc w:val="center"/>
              <w:rPr>
                <w:b/>
                <w:sz w:val="22"/>
                <w:szCs w:val="22"/>
              </w:rPr>
            </w:pPr>
            <w:r w:rsidRPr="00251410">
              <w:rPr>
                <w:b/>
                <w:sz w:val="22"/>
                <w:szCs w:val="22"/>
              </w:rPr>
              <w:t>3.38</w:t>
            </w:r>
          </w:p>
        </w:tc>
        <w:tc>
          <w:tcPr>
            <w:tcW w:w="1873"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3872AB0E" w14:textId="4B18D34D" w:rsidR="00EC279A" w:rsidRPr="00251410" w:rsidRDefault="00063E45" w:rsidP="00FD6F73">
            <w:pPr>
              <w:jc w:val="center"/>
              <w:rPr>
                <w:b/>
                <w:sz w:val="22"/>
                <w:szCs w:val="22"/>
              </w:rPr>
            </w:pPr>
            <w:r w:rsidRPr="00251410">
              <w:rPr>
                <w:b/>
                <w:sz w:val="22"/>
                <w:szCs w:val="22"/>
              </w:rPr>
              <w:t>1.89</w:t>
            </w:r>
          </w:p>
        </w:tc>
      </w:tr>
      <w:tr w:rsidR="00214005" w14:paraId="41210D51" w14:textId="77777777" w:rsidTr="00EB1248">
        <w:trPr>
          <w:trHeight w:val="152"/>
        </w:trPr>
        <w:tc>
          <w:tcPr>
            <w:tcW w:w="2689" w:type="dxa"/>
            <w:tcBorders>
              <w:top w:val="single" w:sz="2" w:space="0" w:color="auto"/>
              <w:left w:val="single" w:sz="2" w:space="0" w:color="auto"/>
              <w:bottom w:val="single" w:sz="2" w:space="0" w:color="auto"/>
              <w:right w:val="single" w:sz="2" w:space="0" w:color="auto"/>
            </w:tcBorders>
            <w:shd w:val="clear" w:color="auto" w:fill="FFFFFF" w:themeFill="background1"/>
          </w:tcPr>
          <w:p w14:paraId="06F44ED5" w14:textId="1B40FB5B" w:rsidR="00214005" w:rsidRDefault="00214005" w:rsidP="00FD6F73">
            <w:pPr>
              <w:rPr>
                <w:sz w:val="22"/>
                <w:szCs w:val="22"/>
              </w:rPr>
            </w:pPr>
            <w:r>
              <w:rPr>
                <w:sz w:val="22"/>
                <w:szCs w:val="22"/>
              </w:rPr>
              <w:t>‘Applied’ average</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6580FB4C" w14:textId="40F85F08" w:rsidR="00214005" w:rsidRDefault="00FD2E5D" w:rsidP="00FD6F73">
            <w:pPr>
              <w:jc w:val="center"/>
              <w:rPr>
                <w:sz w:val="22"/>
                <w:szCs w:val="22"/>
              </w:rPr>
            </w:pPr>
            <w:r>
              <w:rPr>
                <w:sz w:val="22"/>
                <w:szCs w:val="22"/>
              </w:rPr>
              <w:t>3.95</w:t>
            </w:r>
          </w:p>
        </w:tc>
        <w:tc>
          <w:tcPr>
            <w:tcW w:w="1701"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20357C1C" w14:textId="35B19B70" w:rsidR="00214005" w:rsidRDefault="00FD2E5D" w:rsidP="00FD6F73">
            <w:pPr>
              <w:jc w:val="center"/>
              <w:rPr>
                <w:sz w:val="22"/>
                <w:szCs w:val="22"/>
              </w:rPr>
            </w:pPr>
            <w:r>
              <w:rPr>
                <w:sz w:val="22"/>
                <w:szCs w:val="22"/>
              </w:rPr>
              <w:t>2.52</w:t>
            </w:r>
          </w:p>
        </w:tc>
        <w:tc>
          <w:tcPr>
            <w:tcW w:w="1873"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3EE70E6C" w14:textId="59CCF1B0" w:rsidR="00214005" w:rsidRDefault="00FD2E5D" w:rsidP="00FD6F73">
            <w:pPr>
              <w:jc w:val="center"/>
              <w:rPr>
                <w:sz w:val="22"/>
                <w:szCs w:val="22"/>
              </w:rPr>
            </w:pPr>
            <w:r>
              <w:rPr>
                <w:sz w:val="22"/>
                <w:szCs w:val="22"/>
              </w:rPr>
              <w:t>1.55</w:t>
            </w:r>
          </w:p>
        </w:tc>
      </w:tr>
      <w:tr w:rsidR="00214005" w14:paraId="402196E4" w14:textId="77777777" w:rsidTr="00EB1248">
        <w:trPr>
          <w:trHeight w:val="152"/>
        </w:trPr>
        <w:tc>
          <w:tcPr>
            <w:tcW w:w="2689" w:type="dxa"/>
            <w:tcBorders>
              <w:top w:val="single" w:sz="2" w:space="0" w:color="auto"/>
              <w:left w:val="single" w:sz="2" w:space="0" w:color="auto"/>
              <w:bottom w:val="single" w:sz="2" w:space="0" w:color="auto"/>
              <w:right w:val="single" w:sz="2" w:space="0" w:color="auto"/>
            </w:tcBorders>
            <w:shd w:val="clear" w:color="auto" w:fill="FFFFFF" w:themeFill="background1"/>
          </w:tcPr>
          <w:p w14:paraId="1DCFA8A0" w14:textId="4FFD8843" w:rsidR="00214005" w:rsidRDefault="00214005" w:rsidP="00FD6F73">
            <w:pPr>
              <w:rPr>
                <w:sz w:val="22"/>
                <w:szCs w:val="22"/>
              </w:rPr>
            </w:pPr>
            <w:r>
              <w:rPr>
                <w:sz w:val="22"/>
                <w:szCs w:val="22"/>
              </w:rPr>
              <w:t>‘Formal’ average</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4284D2E6" w14:textId="2BC98A3F" w:rsidR="00214005" w:rsidRDefault="00FD2E5D" w:rsidP="00FD6F73">
            <w:pPr>
              <w:jc w:val="center"/>
              <w:rPr>
                <w:sz w:val="22"/>
                <w:szCs w:val="22"/>
              </w:rPr>
            </w:pPr>
            <w:r>
              <w:rPr>
                <w:sz w:val="22"/>
                <w:szCs w:val="22"/>
              </w:rPr>
              <w:t>3.92</w:t>
            </w:r>
          </w:p>
        </w:tc>
        <w:tc>
          <w:tcPr>
            <w:tcW w:w="1701"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7C9B940C" w14:textId="182714B2" w:rsidR="00214005" w:rsidRDefault="00FD2E5D" w:rsidP="00FD6F73">
            <w:pPr>
              <w:jc w:val="center"/>
              <w:rPr>
                <w:sz w:val="22"/>
                <w:szCs w:val="22"/>
              </w:rPr>
            </w:pPr>
            <w:r>
              <w:rPr>
                <w:sz w:val="22"/>
                <w:szCs w:val="22"/>
              </w:rPr>
              <w:t>2.46</w:t>
            </w:r>
          </w:p>
        </w:tc>
        <w:tc>
          <w:tcPr>
            <w:tcW w:w="1873"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778B9009" w14:textId="725116D3" w:rsidR="00214005" w:rsidRDefault="00FD2E5D" w:rsidP="00FD6F73">
            <w:pPr>
              <w:jc w:val="center"/>
              <w:rPr>
                <w:sz w:val="22"/>
                <w:szCs w:val="22"/>
              </w:rPr>
            </w:pPr>
            <w:r>
              <w:rPr>
                <w:sz w:val="22"/>
                <w:szCs w:val="22"/>
              </w:rPr>
              <w:t>1.46</w:t>
            </w:r>
          </w:p>
        </w:tc>
      </w:tr>
      <w:tr w:rsidR="00214005" w14:paraId="3F161821" w14:textId="77777777" w:rsidTr="00EB1248">
        <w:trPr>
          <w:trHeight w:val="152"/>
        </w:trPr>
        <w:tc>
          <w:tcPr>
            <w:tcW w:w="2689" w:type="dxa"/>
            <w:tcBorders>
              <w:top w:val="single" w:sz="2" w:space="0" w:color="auto"/>
              <w:left w:val="single" w:sz="2" w:space="0" w:color="auto"/>
              <w:bottom w:val="single" w:sz="2" w:space="0" w:color="auto"/>
              <w:right w:val="single" w:sz="2" w:space="0" w:color="auto"/>
            </w:tcBorders>
            <w:shd w:val="clear" w:color="auto" w:fill="FFFFFF" w:themeFill="background1"/>
          </w:tcPr>
          <w:p w14:paraId="1A194ECA" w14:textId="5A4BA878" w:rsidR="00214005" w:rsidRDefault="00214005" w:rsidP="00FD6F73">
            <w:pPr>
              <w:rPr>
                <w:sz w:val="22"/>
                <w:szCs w:val="22"/>
              </w:rPr>
            </w:pPr>
            <w:r>
              <w:rPr>
                <w:sz w:val="22"/>
                <w:szCs w:val="22"/>
              </w:rPr>
              <w:t>‘Less prestigious’ average</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57F04FAE" w14:textId="58CB220B" w:rsidR="00214005" w:rsidRDefault="00FD2E5D" w:rsidP="00FD6F73">
            <w:pPr>
              <w:jc w:val="center"/>
              <w:rPr>
                <w:sz w:val="22"/>
                <w:szCs w:val="22"/>
              </w:rPr>
            </w:pPr>
            <w:r>
              <w:rPr>
                <w:sz w:val="22"/>
                <w:szCs w:val="22"/>
              </w:rPr>
              <w:t>3.49</w:t>
            </w:r>
          </w:p>
        </w:tc>
        <w:tc>
          <w:tcPr>
            <w:tcW w:w="1701"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392DBE2C" w14:textId="1CE1ECD7" w:rsidR="00214005" w:rsidRDefault="00FD2E5D" w:rsidP="00FD6F73">
            <w:pPr>
              <w:jc w:val="center"/>
              <w:rPr>
                <w:sz w:val="22"/>
                <w:szCs w:val="22"/>
              </w:rPr>
            </w:pPr>
            <w:r>
              <w:rPr>
                <w:sz w:val="22"/>
                <w:szCs w:val="22"/>
              </w:rPr>
              <w:t>2.63</w:t>
            </w:r>
          </w:p>
        </w:tc>
        <w:tc>
          <w:tcPr>
            <w:tcW w:w="1873"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2AE57068" w14:textId="48872CBC" w:rsidR="00214005" w:rsidRDefault="00FD2E5D" w:rsidP="00FD6F73">
            <w:pPr>
              <w:jc w:val="center"/>
              <w:rPr>
                <w:sz w:val="22"/>
                <w:szCs w:val="22"/>
              </w:rPr>
            </w:pPr>
            <w:r>
              <w:rPr>
                <w:sz w:val="22"/>
                <w:szCs w:val="22"/>
              </w:rPr>
              <w:t>1.78</w:t>
            </w:r>
          </w:p>
        </w:tc>
      </w:tr>
      <w:tr w:rsidR="00EC279A" w14:paraId="79C83013" w14:textId="77777777" w:rsidTr="00EB1248">
        <w:trPr>
          <w:trHeight w:val="152"/>
        </w:trPr>
        <w:tc>
          <w:tcPr>
            <w:tcW w:w="2689" w:type="dxa"/>
            <w:tcBorders>
              <w:top w:val="single" w:sz="2" w:space="0" w:color="auto"/>
              <w:left w:val="single" w:sz="2" w:space="0" w:color="auto"/>
              <w:bottom w:val="single" w:sz="2" w:space="0" w:color="auto"/>
              <w:right w:val="single" w:sz="2" w:space="0" w:color="auto"/>
            </w:tcBorders>
            <w:shd w:val="clear" w:color="auto" w:fill="FFFFFF" w:themeFill="background1"/>
          </w:tcPr>
          <w:p w14:paraId="410A97C6" w14:textId="71E6D78F" w:rsidR="00EC279A" w:rsidRPr="00251410" w:rsidRDefault="00EC279A" w:rsidP="00FD6F73">
            <w:pPr>
              <w:rPr>
                <w:b/>
                <w:sz w:val="22"/>
                <w:szCs w:val="22"/>
              </w:rPr>
            </w:pPr>
            <w:r w:rsidRPr="00251410">
              <w:rPr>
                <w:b/>
                <w:sz w:val="22"/>
                <w:szCs w:val="22"/>
              </w:rPr>
              <w:t>Sample average</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4E6D4F03" w14:textId="51C7042D" w:rsidR="00EC279A" w:rsidRPr="00251410" w:rsidRDefault="00EC279A" w:rsidP="00FD6F73">
            <w:pPr>
              <w:jc w:val="center"/>
              <w:rPr>
                <w:b/>
                <w:sz w:val="22"/>
                <w:szCs w:val="22"/>
              </w:rPr>
            </w:pPr>
            <w:r w:rsidRPr="00251410">
              <w:rPr>
                <w:b/>
                <w:sz w:val="22"/>
                <w:szCs w:val="22"/>
              </w:rPr>
              <w:t>3.54</w:t>
            </w:r>
          </w:p>
        </w:tc>
        <w:tc>
          <w:tcPr>
            <w:tcW w:w="1701"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527CF5E3" w14:textId="6960DB7C" w:rsidR="00EC279A" w:rsidRPr="00251410" w:rsidRDefault="00EC279A" w:rsidP="00FD6F73">
            <w:pPr>
              <w:jc w:val="center"/>
              <w:rPr>
                <w:b/>
                <w:sz w:val="22"/>
                <w:szCs w:val="22"/>
              </w:rPr>
            </w:pPr>
            <w:r w:rsidRPr="00251410">
              <w:rPr>
                <w:b/>
                <w:sz w:val="22"/>
                <w:szCs w:val="22"/>
              </w:rPr>
              <w:t>2.43</w:t>
            </w:r>
          </w:p>
        </w:tc>
        <w:tc>
          <w:tcPr>
            <w:tcW w:w="1873"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1EF1F077" w14:textId="57A5FFEB" w:rsidR="00EC279A" w:rsidRPr="00251410" w:rsidRDefault="00EC279A" w:rsidP="00C94190">
            <w:pPr>
              <w:keepNext/>
              <w:jc w:val="center"/>
              <w:rPr>
                <w:b/>
                <w:sz w:val="22"/>
                <w:szCs w:val="22"/>
              </w:rPr>
            </w:pPr>
            <w:r w:rsidRPr="00251410">
              <w:rPr>
                <w:b/>
                <w:sz w:val="22"/>
                <w:szCs w:val="22"/>
              </w:rPr>
              <w:t>1.58</w:t>
            </w:r>
          </w:p>
        </w:tc>
      </w:tr>
    </w:tbl>
    <w:p w14:paraId="091DD3EB" w14:textId="2523855F" w:rsidR="00CA58D1" w:rsidRDefault="00C94190" w:rsidP="00C94190">
      <w:pPr>
        <w:pStyle w:val="Caption"/>
        <w:rPr>
          <w:sz w:val="24"/>
          <w:szCs w:val="24"/>
        </w:rPr>
      </w:pPr>
      <w:bookmarkStart w:id="134" w:name="_Ref8834112"/>
      <w:bookmarkStart w:id="135" w:name="_Toc31702039"/>
      <w:r>
        <w:t xml:space="preserve">Table </w:t>
      </w:r>
      <w:r w:rsidR="00A56355">
        <w:fldChar w:fldCharType="begin"/>
      </w:r>
      <w:r w:rsidR="00A56355">
        <w:instrText xml:space="preserve"> SEQ Table \* ARABIC </w:instrText>
      </w:r>
      <w:r w:rsidR="00A56355">
        <w:fldChar w:fldCharType="separate"/>
      </w:r>
      <w:r w:rsidR="0011424E">
        <w:rPr>
          <w:noProof/>
        </w:rPr>
        <w:t>10</w:t>
      </w:r>
      <w:r w:rsidR="00A56355">
        <w:rPr>
          <w:noProof/>
        </w:rPr>
        <w:fldChar w:fldCharType="end"/>
      </w:r>
      <w:bookmarkEnd w:id="134"/>
      <w:r>
        <w:t>. BoR11.1 typology values by 'research dimension' (with comparator values)</w:t>
      </w:r>
      <w:bookmarkEnd w:id="135"/>
    </w:p>
    <w:p w14:paraId="58A0D6DE" w14:textId="1BAA2B19" w:rsidR="00DD7E84" w:rsidRPr="00400186" w:rsidRDefault="00DD7E84" w:rsidP="00F767D2">
      <w:pPr>
        <w:pStyle w:val="Heading4"/>
      </w:pPr>
      <w:r>
        <w:t>‘Social context’ values (goals, relevance, evaluation, outputs &amp; outcomes)</w:t>
      </w:r>
    </w:p>
    <w:p w14:paraId="099CAE27" w14:textId="1C4FFE39" w:rsidR="00DD7E84" w:rsidRPr="00F767D2" w:rsidRDefault="00DD7E84" w:rsidP="00DD7E84">
      <w:pPr>
        <w:spacing w:before="120" w:after="120" w:line="360" w:lineRule="auto"/>
        <w:rPr>
          <w:sz w:val="24"/>
          <w:szCs w:val="24"/>
          <w:u w:val="single"/>
        </w:rPr>
      </w:pPr>
      <w:r w:rsidRPr="002D456C">
        <w:rPr>
          <w:sz w:val="24"/>
          <w:szCs w:val="24"/>
          <w:u w:val="single"/>
        </w:rPr>
        <w:t>Phase 1</w:t>
      </w:r>
      <w:r>
        <w:rPr>
          <w:sz w:val="24"/>
          <w:szCs w:val="24"/>
          <w:u w:val="single"/>
        </w:rPr>
        <w:t>. (An auditing system for comparing surgical outcomes across hospitals)</w:t>
      </w:r>
      <w:r w:rsidR="00F767D2">
        <w:rPr>
          <w:sz w:val="24"/>
          <w:szCs w:val="24"/>
          <w:u w:val="single"/>
        </w:rPr>
        <w:br/>
      </w:r>
      <w:r>
        <w:rPr>
          <w:sz w:val="24"/>
          <w:szCs w:val="24"/>
        </w:rPr>
        <w:t>In the 1980s, there was significant interest in introducing new auditing and benchmarking procedures into surgical practi</w:t>
      </w:r>
      <w:r w:rsidR="003767C2">
        <w:rPr>
          <w:sz w:val="24"/>
          <w:szCs w:val="24"/>
        </w:rPr>
        <w:t>c</w:t>
      </w:r>
      <w:r>
        <w:rPr>
          <w:sz w:val="24"/>
          <w:szCs w:val="24"/>
        </w:rPr>
        <w:t xml:space="preserve">es in order to enable greater comparison between hospitals. The idea was that this would enable ‘good practice’ to be identified and would drive up standards and results of surgical outcomes by encouraging competition between hospitals.  </w:t>
      </w:r>
    </w:p>
    <w:p w14:paraId="5AD1BAC0" w14:textId="6675CB80" w:rsidR="00DD7E84" w:rsidRDefault="00DD7E84" w:rsidP="00DD7E84">
      <w:pPr>
        <w:spacing w:before="120" w:after="120" w:line="360" w:lineRule="auto"/>
        <w:rPr>
          <w:sz w:val="24"/>
          <w:szCs w:val="24"/>
        </w:rPr>
      </w:pPr>
      <w:r>
        <w:rPr>
          <w:sz w:val="24"/>
          <w:szCs w:val="24"/>
        </w:rPr>
        <w:t>This created a demand for research into the factors likely to affect surgical outcomes, so that they could be accounted for in benchmarking</w:t>
      </w:r>
      <w:r w:rsidR="00D828CE">
        <w:rPr>
          <w:sz w:val="24"/>
          <w:szCs w:val="24"/>
        </w:rPr>
        <w:t xml:space="preserve"> and standardisation</w:t>
      </w:r>
      <w:r>
        <w:rPr>
          <w:sz w:val="24"/>
          <w:szCs w:val="24"/>
        </w:rPr>
        <w:t>. For example, any benchmarking tool had to be able to account for the fact that negative surgical outcomes are not just a factor of the individual hospital or surgeon, but are also dependent upon</w:t>
      </w:r>
      <w:r w:rsidR="004A1C45">
        <w:rPr>
          <w:sz w:val="24"/>
          <w:szCs w:val="24"/>
        </w:rPr>
        <w:t xml:space="preserve"> other factors, significantly patient characteristics such as </w:t>
      </w:r>
      <w:r>
        <w:rPr>
          <w:sz w:val="24"/>
          <w:szCs w:val="24"/>
        </w:rPr>
        <w:t xml:space="preserve">age and medical history. </w:t>
      </w:r>
    </w:p>
    <w:p w14:paraId="3AF63483" w14:textId="61E7EA40" w:rsidR="00DD7E84" w:rsidRDefault="00DD7E84" w:rsidP="00DD7E84">
      <w:pPr>
        <w:spacing w:before="120" w:after="120" w:line="360" w:lineRule="auto"/>
        <w:rPr>
          <w:sz w:val="24"/>
          <w:szCs w:val="24"/>
        </w:rPr>
      </w:pPr>
      <w:r>
        <w:rPr>
          <w:sz w:val="24"/>
          <w:szCs w:val="24"/>
        </w:rPr>
        <w:t xml:space="preserve">Some such audit systems did already exist. However, a </w:t>
      </w:r>
      <w:r w:rsidR="00D1108E">
        <w:rPr>
          <w:sz w:val="24"/>
          <w:szCs w:val="24"/>
        </w:rPr>
        <w:t xml:space="preserve">collaborative </w:t>
      </w:r>
      <w:r>
        <w:rPr>
          <w:sz w:val="24"/>
          <w:szCs w:val="24"/>
        </w:rPr>
        <w:t xml:space="preserve">team of researchers which brought together medical doctors, medical physicists, and statisticians from Portsmouth NHS Trust and </w:t>
      </w:r>
      <w:r w:rsidR="00A6515C">
        <w:rPr>
          <w:sz w:val="24"/>
          <w:szCs w:val="24"/>
        </w:rPr>
        <w:t>the University of Portsmouth’s</w:t>
      </w:r>
      <w:r>
        <w:rPr>
          <w:sz w:val="24"/>
          <w:szCs w:val="24"/>
        </w:rPr>
        <w:t xml:space="preserve"> CHMI</w:t>
      </w:r>
      <w:r w:rsidR="008961D5">
        <w:rPr>
          <w:sz w:val="24"/>
          <w:szCs w:val="24"/>
        </w:rPr>
        <w:t xml:space="preserve"> (the ‘Portsmouth Team’)</w:t>
      </w:r>
      <w:r>
        <w:rPr>
          <w:sz w:val="24"/>
          <w:szCs w:val="24"/>
        </w:rPr>
        <w:t>, identified significant limitations</w:t>
      </w:r>
      <w:r w:rsidR="008961D5">
        <w:rPr>
          <w:sz w:val="24"/>
          <w:szCs w:val="24"/>
        </w:rPr>
        <w:t xml:space="preserve"> in existing audit systems. F</w:t>
      </w:r>
      <w:r>
        <w:rPr>
          <w:sz w:val="24"/>
          <w:szCs w:val="24"/>
        </w:rPr>
        <w:t xml:space="preserve">or example, </w:t>
      </w:r>
      <w:r w:rsidR="008961D5">
        <w:rPr>
          <w:sz w:val="24"/>
          <w:szCs w:val="24"/>
        </w:rPr>
        <w:t xml:space="preserve">the most </w:t>
      </w:r>
      <w:r w:rsidR="00A022A5">
        <w:rPr>
          <w:sz w:val="24"/>
          <w:szCs w:val="24"/>
        </w:rPr>
        <w:t>widely accepted</w:t>
      </w:r>
      <w:r w:rsidR="008961D5">
        <w:rPr>
          <w:sz w:val="24"/>
          <w:szCs w:val="24"/>
        </w:rPr>
        <w:t xml:space="preserve"> system at that time</w:t>
      </w:r>
      <w:r>
        <w:rPr>
          <w:sz w:val="24"/>
          <w:szCs w:val="24"/>
        </w:rPr>
        <w:t xml:space="preserve"> over-predicted the average death rate of surgery, and did so to different extent</w:t>
      </w:r>
      <w:r w:rsidR="00174889">
        <w:rPr>
          <w:sz w:val="24"/>
          <w:szCs w:val="24"/>
        </w:rPr>
        <w:t>s</w:t>
      </w:r>
      <w:r>
        <w:rPr>
          <w:sz w:val="24"/>
          <w:szCs w:val="24"/>
        </w:rPr>
        <w:t xml:space="preserve"> depending on patient characteristics, meaning the benchmarks were </w:t>
      </w:r>
      <w:r w:rsidR="00EC557A">
        <w:rPr>
          <w:sz w:val="24"/>
          <w:szCs w:val="24"/>
        </w:rPr>
        <w:t>un</w:t>
      </w:r>
      <w:r>
        <w:rPr>
          <w:sz w:val="24"/>
          <w:szCs w:val="24"/>
        </w:rPr>
        <w:t xml:space="preserve">reliable. </w:t>
      </w:r>
      <w:r w:rsidR="008C24DA">
        <w:rPr>
          <w:sz w:val="24"/>
          <w:szCs w:val="24"/>
        </w:rPr>
        <w:t>At</w:t>
      </w:r>
      <w:r w:rsidR="00EC557A">
        <w:rPr>
          <w:sz w:val="24"/>
          <w:szCs w:val="24"/>
        </w:rPr>
        <w:t xml:space="preserve"> ‘Phase 1’ </w:t>
      </w:r>
      <w:r w:rsidR="008C24DA">
        <w:rPr>
          <w:sz w:val="24"/>
          <w:szCs w:val="24"/>
        </w:rPr>
        <w:t>then</w:t>
      </w:r>
      <w:r>
        <w:rPr>
          <w:sz w:val="24"/>
          <w:szCs w:val="24"/>
        </w:rPr>
        <w:t xml:space="preserve">, the Portsmouth Team were motivated to conduct new and more systematic data-collection and statistical refinement in order to improve the reliability of existing systems’ formula and predictive capabilities. </w:t>
      </w:r>
    </w:p>
    <w:p w14:paraId="12495A7D" w14:textId="188668CA" w:rsidR="00DD7E84" w:rsidRDefault="00DD7E84" w:rsidP="00DD7E84">
      <w:pPr>
        <w:spacing w:before="120" w:after="120" w:line="360" w:lineRule="auto"/>
        <w:rPr>
          <w:sz w:val="24"/>
          <w:szCs w:val="24"/>
        </w:rPr>
      </w:pPr>
      <w:r>
        <w:rPr>
          <w:sz w:val="24"/>
          <w:szCs w:val="24"/>
        </w:rPr>
        <w:t>When it came to plotting Phase 1</w:t>
      </w:r>
      <w:r>
        <w:rPr>
          <w:i/>
          <w:sz w:val="24"/>
          <w:szCs w:val="24"/>
        </w:rPr>
        <w:t xml:space="preserve"> </w:t>
      </w:r>
      <w:r>
        <w:rPr>
          <w:sz w:val="24"/>
          <w:szCs w:val="24"/>
        </w:rPr>
        <w:t>of this BoR against the typology (see</w:t>
      </w:r>
      <w:r w:rsidRPr="00FF0B16">
        <w:rPr>
          <w:sz w:val="24"/>
          <w:szCs w:val="24"/>
        </w:rPr>
        <w:t xml:space="preserve"> </w:t>
      </w:r>
      <w:r w:rsidRPr="00FF0B16">
        <w:rPr>
          <w:sz w:val="24"/>
          <w:szCs w:val="24"/>
        </w:rPr>
        <w:fldChar w:fldCharType="begin"/>
      </w:r>
      <w:r w:rsidRPr="00FF0B16">
        <w:rPr>
          <w:sz w:val="24"/>
          <w:szCs w:val="24"/>
        </w:rPr>
        <w:instrText xml:space="preserve"> REF _Ref7018012 \h </w:instrText>
      </w:r>
      <w:r>
        <w:rPr>
          <w:sz w:val="24"/>
          <w:szCs w:val="24"/>
        </w:rPr>
        <w:instrText xml:space="preserve"> \* MERGEFORMAT </w:instrText>
      </w:r>
      <w:r w:rsidRPr="00FF0B16">
        <w:rPr>
          <w:sz w:val="24"/>
          <w:szCs w:val="24"/>
        </w:rPr>
      </w:r>
      <w:r w:rsidRPr="00FF0B16">
        <w:rPr>
          <w:sz w:val="24"/>
          <w:szCs w:val="24"/>
        </w:rPr>
        <w:fldChar w:fldCharType="separate"/>
      </w:r>
      <w:r w:rsidR="0011424E" w:rsidRPr="0011424E">
        <w:rPr>
          <w:sz w:val="24"/>
          <w:szCs w:val="24"/>
        </w:rPr>
        <w:t xml:space="preserve">Table </w:t>
      </w:r>
      <w:r w:rsidR="0011424E" w:rsidRPr="0011424E">
        <w:rPr>
          <w:noProof/>
          <w:sz w:val="24"/>
          <w:szCs w:val="24"/>
        </w:rPr>
        <w:t>11</w:t>
      </w:r>
      <w:r w:rsidRPr="00FF0B16">
        <w:rPr>
          <w:sz w:val="24"/>
          <w:szCs w:val="24"/>
        </w:rPr>
        <w:fldChar w:fldCharType="end"/>
      </w:r>
      <w:r w:rsidRPr="00FF0B16">
        <w:rPr>
          <w:sz w:val="24"/>
          <w:szCs w:val="24"/>
        </w:rPr>
        <w:t xml:space="preserve"> summary</w:t>
      </w:r>
      <w:r>
        <w:rPr>
          <w:sz w:val="24"/>
          <w:szCs w:val="24"/>
        </w:rPr>
        <w:t xml:space="preserve">), I judged the ‘goals’ of the research to be very much grounded in the real-world context of medical practice, rather than driven by scientific objectives such as disciplinary and theoretical expansion. I therefore gave a value of 5 on the typology for ‘goals’. However, for the ‘relevance’ of the research I gave a value of 4, since, although driven by the goal of maximising relevance for the specific purposes of benchmarking and comparison, the results of the research potentially had broader scientific relevance. </w:t>
      </w:r>
    </w:p>
    <w:p w14:paraId="2321192C" w14:textId="7FAA7A7D" w:rsidR="00DD7E84" w:rsidRDefault="00DD7E84" w:rsidP="00DD7E84">
      <w:pPr>
        <w:spacing w:before="120" w:after="120" w:line="360" w:lineRule="auto"/>
        <w:rPr>
          <w:sz w:val="24"/>
          <w:szCs w:val="24"/>
        </w:rPr>
      </w:pPr>
      <w:r>
        <w:rPr>
          <w:sz w:val="24"/>
          <w:szCs w:val="24"/>
        </w:rPr>
        <w:t xml:space="preserve">Similarly, I gave a 4 for the ‘outputs/outcomes’ of the research. Again, although the prime output was a tool for use in practice, contribution to the academic literature was a significant part of that process, and therefore I chose not to give the highest value of 5. This was even more the case for ‘evaluation and effectiveness’, for which I gave a value of 3. </w:t>
      </w:r>
      <w:r w:rsidR="00FA08AC">
        <w:rPr>
          <w:sz w:val="24"/>
          <w:szCs w:val="24"/>
        </w:rPr>
        <w:t>Ultimately,</w:t>
      </w:r>
      <w:r>
        <w:rPr>
          <w:sz w:val="24"/>
          <w:szCs w:val="24"/>
        </w:rPr>
        <w:t xml:space="preserve"> the effectiveness of such a tool will be evaluated in the context of application</w:t>
      </w:r>
      <w:r w:rsidR="00FA08AC">
        <w:rPr>
          <w:sz w:val="24"/>
          <w:szCs w:val="24"/>
        </w:rPr>
        <w:t xml:space="preserve">. However, at Phase 1, </w:t>
      </w:r>
      <w:r>
        <w:rPr>
          <w:sz w:val="24"/>
          <w:szCs w:val="24"/>
        </w:rPr>
        <w:t>more traditional scientific forms of evaluation were also essential, that is, evaluation by the scholarly community who would review and accept the rigour and value of the contribution as presented in scientific journals.</w:t>
      </w:r>
      <w:r w:rsidRPr="00CA2FA2">
        <w:rPr>
          <w:sz w:val="24"/>
          <w:szCs w:val="24"/>
        </w:rPr>
        <w:t xml:space="preserve"> </w:t>
      </w:r>
      <w:r w:rsidR="00CA2FA2" w:rsidRPr="00CA2FA2">
        <w:rPr>
          <w:sz w:val="24"/>
          <w:szCs w:val="24"/>
        </w:rPr>
        <w:fldChar w:fldCharType="begin"/>
      </w:r>
      <w:r w:rsidR="00CA2FA2" w:rsidRPr="00CA2FA2">
        <w:rPr>
          <w:sz w:val="24"/>
          <w:szCs w:val="24"/>
        </w:rPr>
        <w:instrText xml:space="preserve"> REF _Ref7018012 \h </w:instrText>
      </w:r>
      <w:r w:rsidR="00CA2FA2">
        <w:rPr>
          <w:sz w:val="24"/>
          <w:szCs w:val="24"/>
        </w:rPr>
        <w:instrText xml:space="preserve"> \* MERGEFORMAT </w:instrText>
      </w:r>
      <w:r w:rsidR="00CA2FA2" w:rsidRPr="00CA2FA2">
        <w:rPr>
          <w:sz w:val="24"/>
          <w:szCs w:val="24"/>
        </w:rPr>
      </w:r>
      <w:r w:rsidR="00CA2FA2" w:rsidRPr="00CA2FA2">
        <w:rPr>
          <w:sz w:val="24"/>
          <w:szCs w:val="24"/>
        </w:rPr>
        <w:fldChar w:fldCharType="separate"/>
      </w:r>
      <w:r w:rsidR="0011424E" w:rsidRPr="0011424E">
        <w:rPr>
          <w:sz w:val="24"/>
          <w:szCs w:val="24"/>
        </w:rPr>
        <w:t xml:space="preserve">Table </w:t>
      </w:r>
      <w:r w:rsidR="0011424E" w:rsidRPr="0011424E">
        <w:rPr>
          <w:noProof/>
          <w:sz w:val="24"/>
          <w:szCs w:val="24"/>
        </w:rPr>
        <w:t>11</w:t>
      </w:r>
      <w:r w:rsidR="00CA2FA2" w:rsidRPr="00CA2FA2">
        <w:rPr>
          <w:sz w:val="24"/>
          <w:szCs w:val="24"/>
        </w:rPr>
        <w:fldChar w:fldCharType="end"/>
      </w:r>
      <w:r w:rsidR="00CA2FA2">
        <w:rPr>
          <w:sz w:val="24"/>
          <w:szCs w:val="24"/>
        </w:rPr>
        <w:t xml:space="preserve"> summarises these values.</w:t>
      </w:r>
    </w:p>
    <w:tbl>
      <w:tblPr>
        <w:tblW w:w="50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2178"/>
      </w:tblGrid>
      <w:tr w:rsidR="00DD7E84" w14:paraId="52E8F326" w14:textId="77777777" w:rsidTr="00DE5040">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47CF6375" w14:textId="77777777" w:rsidR="00DD7E84" w:rsidRPr="008707A9" w:rsidRDefault="00DD7E84" w:rsidP="00DE5040">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w:t>
            </w:r>
            <w:r w:rsidRPr="008707A9">
              <w:rPr>
                <w:rFonts w:asciiTheme="majorBidi" w:hAnsiTheme="majorBidi" w:cstheme="majorBidi"/>
                <w:b/>
              </w:rPr>
              <w:t>activity</w:t>
            </w:r>
          </w:p>
        </w:tc>
        <w:tc>
          <w:tcPr>
            <w:tcW w:w="2178" w:type="dxa"/>
            <w:tcBorders>
              <w:top w:val="single" w:sz="4" w:space="0" w:color="auto"/>
              <w:left w:val="single" w:sz="4" w:space="0" w:color="auto"/>
              <w:bottom w:val="single" w:sz="4" w:space="0" w:color="auto"/>
              <w:right w:val="single" w:sz="4" w:space="0" w:color="auto"/>
            </w:tcBorders>
          </w:tcPr>
          <w:p w14:paraId="7A275B5D" w14:textId="37C62EB9" w:rsidR="00DD7E84" w:rsidRPr="00FF5CE5" w:rsidRDefault="00DD7E84" w:rsidP="00DE5040">
            <w:pPr>
              <w:spacing w:after="0" w:line="240" w:lineRule="auto"/>
              <w:jc w:val="center"/>
              <w:rPr>
                <w:rFonts w:asciiTheme="majorBidi" w:hAnsiTheme="majorBidi" w:cstheme="majorBidi"/>
                <w:b/>
              </w:rPr>
            </w:pPr>
            <w:r>
              <w:rPr>
                <w:rFonts w:asciiTheme="majorBidi" w:hAnsiTheme="majorBidi" w:cstheme="majorBidi"/>
                <w:b/>
              </w:rPr>
              <w:t>Value</w:t>
            </w:r>
            <w:r w:rsidR="00513E14">
              <w:rPr>
                <w:rFonts w:asciiTheme="majorBidi" w:hAnsiTheme="majorBidi" w:cstheme="majorBidi"/>
                <w:b/>
              </w:rPr>
              <w:t xml:space="preserve"> (Phase 1)</w:t>
            </w:r>
          </w:p>
        </w:tc>
      </w:tr>
      <w:tr w:rsidR="00DD7E84" w14:paraId="67A3C865"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4DC4D617"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Goals</w:t>
            </w:r>
          </w:p>
        </w:tc>
        <w:tc>
          <w:tcPr>
            <w:tcW w:w="2178" w:type="dxa"/>
            <w:tcBorders>
              <w:top w:val="single" w:sz="4" w:space="0" w:color="auto"/>
              <w:left w:val="single" w:sz="4" w:space="0" w:color="auto"/>
              <w:bottom w:val="single" w:sz="4" w:space="0" w:color="auto"/>
              <w:right w:val="single" w:sz="4" w:space="0" w:color="auto"/>
            </w:tcBorders>
            <w:shd w:val="clear" w:color="auto" w:fill="auto"/>
          </w:tcPr>
          <w:p w14:paraId="13560FAB" w14:textId="77777777" w:rsidR="00DD7E84" w:rsidRPr="000B15CE" w:rsidRDefault="00DD7E84" w:rsidP="00DE5040">
            <w:pPr>
              <w:spacing w:after="0" w:line="240" w:lineRule="auto"/>
              <w:jc w:val="center"/>
              <w:rPr>
                <w:rFonts w:asciiTheme="majorBidi" w:hAnsiTheme="majorBidi" w:cstheme="majorBidi"/>
                <w:color w:val="000000"/>
              </w:rPr>
            </w:pPr>
            <w:r w:rsidRPr="000B15CE">
              <w:rPr>
                <w:rFonts w:asciiTheme="majorBidi" w:hAnsiTheme="majorBidi" w:cstheme="majorBidi"/>
                <w:color w:val="000000"/>
              </w:rPr>
              <w:t>5</w:t>
            </w:r>
          </w:p>
        </w:tc>
      </w:tr>
      <w:tr w:rsidR="00DD7E84" w14:paraId="7ACA2974"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114BAA27"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Relevance</w:t>
            </w:r>
          </w:p>
        </w:tc>
        <w:tc>
          <w:tcPr>
            <w:tcW w:w="2178" w:type="dxa"/>
            <w:tcBorders>
              <w:top w:val="single" w:sz="4" w:space="0" w:color="auto"/>
              <w:left w:val="single" w:sz="4" w:space="0" w:color="auto"/>
              <w:bottom w:val="single" w:sz="4" w:space="0" w:color="auto"/>
              <w:right w:val="single" w:sz="4" w:space="0" w:color="auto"/>
            </w:tcBorders>
            <w:shd w:val="clear" w:color="auto" w:fill="auto"/>
          </w:tcPr>
          <w:p w14:paraId="1ECB5D62"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4</w:t>
            </w:r>
          </w:p>
        </w:tc>
      </w:tr>
      <w:tr w:rsidR="00DD7E84" w14:paraId="7F9FA0C3" w14:textId="77777777" w:rsidTr="00DE504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38A53177"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Evaluation</w:t>
            </w:r>
          </w:p>
        </w:tc>
        <w:tc>
          <w:tcPr>
            <w:tcW w:w="2178" w:type="dxa"/>
            <w:tcBorders>
              <w:top w:val="single" w:sz="4" w:space="0" w:color="auto"/>
              <w:left w:val="single" w:sz="4" w:space="0" w:color="auto"/>
              <w:bottom w:val="single" w:sz="4" w:space="0" w:color="auto"/>
              <w:right w:val="single" w:sz="4" w:space="0" w:color="auto"/>
            </w:tcBorders>
            <w:shd w:val="clear" w:color="auto" w:fill="auto"/>
          </w:tcPr>
          <w:p w14:paraId="3467727B"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DD7E84" w14:paraId="76930808" w14:textId="77777777" w:rsidTr="00DE504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29E74F01"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Outputs</w:t>
            </w:r>
          </w:p>
        </w:tc>
        <w:tc>
          <w:tcPr>
            <w:tcW w:w="2178" w:type="dxa"/>
            <w:tcBorders>
              <w:top w:val="single" w:sz="4" w:space="0" w:color="auto"/>
              <w:left w:val="single" w:sz="4" w:space="0" w:color="auto"/>
              <w:bottom w:val="single" w:sz="4" w:space="0" w:color="auto"/>
              <w:right w:val="single" w:sz="4" w:space="0" w:color="auto"/>
            </w:tcBorders>
            <w:shd w:val="clear" w:color="auto" w:fill="auto"/>
          </w:tcPr>
          <w:p w14:paraId="29CE9E13" w14:textId="77777777" w:rsidR="00DD7E84" w:rsidRPr="000B15CE" w:rsidRDefault="00DD7E84" w:rsidP="00DE5040">
            <w:pPr>
              <w:keepNext/>
              <w:spacing w:after="0" w:line="240" w:lineRule="auto"/>
              <w:jc w:val="center"/>
              <w:rPr>
                <w:rFonts w:asciiTheme="majorBidi" w:hAnsiTheme="majorBidi" w:cstheme="majorBidi"/>
                <w:color w:val="000000"/>
              </w:rPr>
            </w:pPr>
            <w:r>
              <w:rPr>
                <w:rFonts w:asciiTheme="majorBidi" w:hAnsiTheme="majorBidi" w:cstheme="majorBidi"/>
                <w:color w:val="000000"/>
              </w:rPr>
              <w:t>4</w:t>
            </w:r>
          </w:p>
        </w:tc>
      </w:tr>
    </w:tbl>
    <w:p w14:paraId="01A7FF8A" w14:textId="6AF2CD46" w:rsidR="00DD7E84" w:rsidRDefault="00DD7E84" w:rsidP="00DD7E84">
      <w:pPr>
        <w:pStyle w:val="Caption"/>
        <w:rPr>
          <w:sz w:val="24"/>
          <w:szCs w:val="24"/>
        </w:rPr>
      </w:pPr>
      <w:bookmarkStart w:id="136" w:name="_Ref7018012"/>
      <w:bookmarkStart w:id="137" w:name="_Toc31702040"/>
      <w:r>
        <w:t xml:space="preserve">Table </w:t>
      </w:r>
      <w:r w:rsidR="00A56355">
        <w:fldChar w:fldCharType="begin"/>
      </w:r>
      <w:r w:rsidR="00A56355">
        <w:instrText xml:space="preserve"> SEQ Table \* ARABIC </w:instrText>
      </w:r>
      <w:r w:rsidR="00A56355">
        <w:fldChar w:fldCharType="separate"/>
      </w:r>
      <w:r w:rsidR="0011424E">
        <w:rPr>
          <w:noProof/>
        </w:rPr>
        <w:t>11</w:t>
      </w:r>
      <w:r w:rsidR="00A56355">
        <w:rPr>
          <w:noProof/>
        </w:rPr>
        <w:fldChar w:fldCharType="end"/>
      </w:r>
      <w:bookmarkEnd w:id="136"/>
      <w:r>
        <w:t>. BoR11.1 'social context' values - Phase 1</w:t>
      </w:r>
      <w:bookmarkEnd w:id="137"/>
    </w:p>
    <w:p w14:paraId="25030283" w14:textId="33C8E4AE" w:rsidR="00DD7E84" w:rsidRDefault="00DD7E84" w:rsidP="00DD7E84">
      <w:pPr>
        <w:spacing w:after="120" w:line="360" w:lineRule="auto"/>
        <w:rPr>
          <w:sz w:val="24"/>
          <w:szCs w:val="24"/>
        </w:rPr>
      </w:pPr>
      <w:r w:rsidRPr="00FC33ED">
        <w:rPr>
          <w:sz w:val="24"/>
          <w:szCs w:val="24"/>
          <w:u w:val="single"/>
        </w:rPr>
        <w:t xml:space="preserve">Phase 2. </w:t>
      </w:r>
      <w:r>
        <w:rPr>
          <w:sz w:val="24"/>
          <w:szCs w:val="24"/>
          <w:u w:val="single"/>
        </w:rPr>
        <w:t>(Developing an Early Warning System (EWS) for real-time clinical care)</w:t>
      </w:r>
      <w:r>
        <w:rPr>
          <w:sz w:val="24"/>
          <w:szCs w:val="24"/>
        </w:rPr>
        <w:br/>
        <w:t xml:space="preserve">For the following decade, into the early 2000s, the </w:t>
      </w:r>
      <w:r w:rsidR="00693143">
        <w:rPr>
          <w:sz w:val="24"/>
          <w:szCs w:val="24"/>
        </w:rPr>
        <w:t xml:space="preserve">collaboration between the NHS and the University that made up the Portsmouth Team was further consolidated </w:t>
      </w:r>
      <w:r>
        <w:rPr>
          <w:sz w:val="24"/>
          <w:szCs w:val="24"/>
        </w:rPr>
        <w:t xml:space="preserve">with the appointment of one NHS medical physicist as Professor of Health Informatics at CHMI. This </w:t>
      </w:r>
      <w:r w:rsidR="00297C9B">
        <w:rPr>
          <w:sz w:val="24"/>
          <w:szCs w:val="24"/>
        </w:rPr>
        <w:t>‘boundary-spanner’</w:t>
      </w:r>
      <w:r>
        <w:rPr>
          <w:sz w:val="24"/>
          <w:szCs w:val="24"/>
        </w:rPr>
        <w:t xml:space="preserve"> became the main link between the partner institutions and led the development of what I have demarcated as ‘Phase 2’. The research advanced in two main directions. First, it broadened in scope by applying its model to general medicine cases rather than only to surgery outcomes. Second, it targeted being more than just a benchmarking and comparison tool, and aimed to become of direct real-time relevance in clinical contexts. The aim was to produce an algorithm based on a combination of patients</w:t>
      </w:r>
      <w:r w:rsidR="008C0124">
        <w:rPr>
          <w:sz w:val="24"/>
          <w:szCs w:val="24"/>
        </w:rPr>
        <w:t>’</w:t>
      </w:r>
      <w:r>
        <w:rPr>
          <w:sz w:val="24"/>
          <w:szCs w:val="24"/>
        </w:rPr>
        <w:t xml:space="preserve"> biographical data and vital signs data that would generate a so-called ‘early warning score’ </w:t>
      </w:r>
      <w:r w:rsidR="00A412CF">
        <w:rPr>
          <w:sz w:val="24"/>
          <w:szCs w:val="24"/>
        </w:rPr>
        <w:t>(</w:t>
      </w:r>
      <w:r>
        <w:rPr>
          <w:sz w:val="24"/>
          <w:szCs w:val="24"/>
        </w:rPr>
        <w:t>EWS</w:t>
      </w:r>
      <w:r w:rsidR="00A412CF">
        <w:rPr>
          <w:sz w:val="24"/>
          <w:szCs w:val="24"/>
        </w:rPr>
        <w:t>). The EWS</w:t>
      </w:r>
      <w:r>
        <w:rPr>
          <w:sz w:val="24"/>
          <w:szCs w:val="24"/>
        </w:rPr>
        <w:t xml:space="preserve"> would identify and rank patients most at-risk of immediate deterioration and therefore in need of extra monitoring and care.</w:t>
      </w:r>
    </w:p>
    <w:p w14:paraId="7F8429F6" w14:textId="4A4C1321" w:rsidR="00DD7E84" w:rsidRDefault="00DD7E84" w:rsidP="00DD7E84">
      <w:pPr>
        <w:spacing w:after="120" w:line="360" w:lineRule="auto"/>
        <w:rPr>
          <w:sz w:val="24"/>
          <w:szCs w:val="24"/>
        </w:rPr>
      </w:pPr>
      <w:r>
        <w:rPr>
          <w:sz w:val="24"/>
          <w:szCs w:val="24"/>
        </w:rPr>
        <w:t>At Phase 2, then, I rated the ‘goal’ as 5</w:t>
      </w:r>
      <w:r w:rsidR="0019305A">
        <w:rPr>
          <w:sz w:val="24"/>
          <w:szCs w:val="24"/>
        </w:rPr>
        <w:t xml:space="preserve"> (</w:t>
      </w:r>
      <w:r>
        <w:rPr>
          <w:sz w:val="24"/>
          <w:szCs w:val="24"/>
        </w:rPr>
        <w:t>as I did for Phase 1</w:t>
      </w:r>
      <w:r w:rsidR="0019305A">
        <w:rPr>
          <w:sz w:val="24"/>
          <w:szCs w:val="24"/>
        </w:rPr>
        <w:t>)</w:t>
      </w:r>
      <w:r>
        <w:rPr>
          <w:sz w:val="24"/>
          <w:szCs w:val="24"/>
        </w:rPr>
        <w:t xml:space="preserve">. However, </w:t>
      </w:r>
      <w:r w:rsidR="00B90198">
        <w:rPr>
          <w:sz w:val="24"/>
          <w:szCs w:val="24"/>
        </w:rPr>
        <w:t>I increased the value of</w:t>
      </w:r>
      <w:r>
        <w:rPr>
          <w:sz w:val="24"/>
          <w:szCs w:val="24"/>
        </w:rPr>
        <w:t xml:space="preserve"> ‘relevance’</w:t>
      </w:r>
      <w:r w:rsidR="00E73464">
        <w:rPr>
          <w:sz w:val="24"/>
          <w:szCs w:val="24"/>
        </w:rPr>
        <w:t xml:space="preserve"> (5)</w:t>
      </w:r>
      <w:r>
        <w:rPr>
          <w:sz w:val="24"/>
          <w:szCs w:val="24"/>
        </w:rPr>
        <w:t xml:space="preserve">, ‘outputs &amp; outcomes’ </w:t>
      </w:r>
      <w:r w:rsidR="00E73464">
        <w:rPr>
          <w:sz w:val="24"/>
          <w:szCs w:val="24"/>
        </w:rPr>
        <w:t xml:space="preserve">(5) </w:t>
      </w:r>
      <w:r>
        <w:rPr>
          <w:sz w:val="24"/>
          <w:szCs w:val="24"/>
        </w:rPr>
        <w:t>and ‘evaluation &amp; effectiveness’</w:t>
      </w:r>
      <w:r w:rsidR="00E73464">
        <w:rPr>
          <w:sz w:val="24"/>
          <w:szCs w:val="24"/>
        </w:rPr>
        <w:t xml:space="preserve"> (4)</w:t>
      </w:r>
      <w:r w:rsidR="005866F4">
        <w:rPr>
          <w:sz w:val="24"/>
          <w:szCs w:val="24"/>
        </w:rPr>
        <w:t xml:space="preserve"> (see </w:t>
      </w:r>
      <w:r w:rsidR="005866F4" w:rsidRPr="00015C7E">
        <w:rPr>
          <w:sz w:val="24"/>
          <w:szCs w:val="24"/>
        </w:rPr>
        <w:fldChar w:fldCharType="begin"/>
      </w:r>
      <w:r w:rsidR="005866F4" w:rsidRPr="00015C7E">
        <w:rPr>
          <w:sz w:val="24"/>
          <w:szCs w:val="24"/>
        </w:rPr>
        <w:instrText xml:space="preserve"> REF _Ref7018114 \h </w:instrText>
      </w:r>
      <w:r w:rsidR="005866F4">
        <w:rPr>
          <w:sz w:val="24"/>
          <w:szCs w:val="24"/>
        </w:rPr>
        <w:instrText xml:space="preserve"> \* MERGEFORMAT </w:instrText>
      </w:r>
      <w:r w:rsidR="005866F4" w:rsidRPr="00015C7E">
        <w:rPr>
          <w:sz w:val="24"/>
          <w:szCs w:val="24"/>
        </w:rPr>
      </w:r>
      <w:r w:rsidR="005866F4" w:rsidRPr="00015C7E">
        <w:rPr>
          <w:sz w:val="24"/>
          <w:szCs w:val="24"/>
        </w:rPr>
        <w:fldChar w:fldCharType="separate"/>
      </w:r>
      <w:r w:rsidR="0011424E" w:rsidRPr="0011424E">
        <w:rPr>
          <w:sz w:val="24"/>
          <w:szCs w:val="24"/>
        </w:rPr>
        <w:t xml:space="preserve">Table </w:t>
      </w:r>
      <w:r w:rsidR="0011424E" w:rsidRPr="0011424E">
        <w:rPr>
          <w:noProof/>
          <w:sz w:val="24"/>
          <w:szCs w:val="24"/>
        </w:rPr>
        <w:t>12</w:t>
      </w:r>
      <w:r w:rsidR="005866F4" w:rsidRPr="00015C7E">
        <w:rPr>
          <w:sz w:val="24"/>
          <w:szCs w:val="24"/>
        </w:rPr>
        <w:fldChar w:fldCharType="end"/>
      </w:r>
      <w:r w:rsidR="005866F4">
        <w:rPr>
          <w:sz w:val="24"/>
          <w:szCs w:val="24"/>
        </w:rPr>
        <w:t>).</w:t>
      </w:r>
      <w:r>
        <w:rPr>
          <w:sz w:val="24"/>
          <w:szCs w:val="24"/>
        </w:rPr>
        <w:t xml:space="preserve"> </w:t>
      </w:r>
      <w:r w:rsidR="00E73464">
        <w:rPr>
          <w:sz w:val="24"/>
          <w:szCs w:val="24"/>
        </w:rPr>
        <w:t>These values reflect</w:t>
      </w:r>
      <w:r>
        <w:rPr>
          <w:sz w:val="24"/>
          <w:szCs w:val="24"/>
        </w:rPr>
        <w:t xml:space="preserve"> the more immediate relevance and applicab</w:t>
      </w:r>
      <w:r w:rsidR="00E73464">
        <w:rPr>
          <w:sz w:val="24"/>
          <w:szCs w:val="24"/>
        </w:rPr>
        <w:t>ility of the</w:t>
      </w:r>
      <w:r>
        <w:rPr>
          <w:sz w:val="24"/>
          <w:szCs w:val="24"/>
        </w:rPr>
        <w:t xml:space="preserve"> outputs of this phase of the research</w:t>
      </w:r>
      <w:r w:rsidR="00E73464">
        <w:rPr>
          <w:sz w:val="24"/>
          <w:szCs w:val="24"/>
        </w:rPr>
        <w:t xml:space="preserve">, and also </w:t>
      </w:r>
      <w:r>
        <w:rPr>
          <w:sz w:val="24"/>
          <w:szCs w:val="24"/>
        </w:rPr>
        <w:t>reflecting that the</w:t>
      </w:r>
      <w:r w:rsidR="005866F4">
        <w:rPr>
          <w:sz w:val="24"/>
          <w:szCs w:val="24"/>
        </w:rPr>
        <w:t xml:space="preserve"> Portsmouth Team considered</w:t>
      </w:r>
      <w:r>
        <w:rPr>
          <w:sz w:val="24"/>
          <w:szCs w:val="24"/>
        </w:rPr>
        <w:t xml:space="preserve"> this phase</w:t>
      </w:r>
      <w:r w:rsidR="005866F4">
        <w:rPr>
          <w:sz w:val="24"/>
          <w:szCs w:val="24"/>
        </w:rPr>
        <w:t xml:space="preserve"> of research</w:t>
      </w:r>
      <w:r>
        <w:rPr>
          <w:sz w:val="24"/>
          <w:szCs w:val="24"/>
        </w:rPr>
        <w:t xml:space="preserve"> to be a success to the extent that it was </w:t>
      </w:r>
      <w:r w:rsidR="005866F4">
        <w:rPr>
          <w:sz w:val="24"/>
          <w:szCs w:val="24"/>
        </w:rPr>
        <w:t>valued</w:t>
      </w:r>
      <w:r>
        <w:rPr>
          <w:sz w:val="24"/>
          <w:szCs w:val="24"/>
        </w:rPr>
        <w:t xml:space="preserve"> by </w:t>
      </w:r>
      <w:r w:rsidR="005866F4">
        <w:rPr>
          <w:sz w:val="24"/>
          <w:szCs w:val="24"/>
        </w:rPr>
        <w:t xml:space="preserve">clinical </w:t>
      </w:r>
      <w:r>
        <w:rPr>
          <w:sz w:val="24"/>
          <w:szCs w:val="24"/>
        </w:rPr>
        <w:t>practitioners.</w:t>
      </w:r>
      <w:r w:rsidR="00A439C3" w:rsidRPr="00A439C3">
        <w:rPr>
          <w:sz w:val="24"/>
          <w:szCs w:val="24"/>
        </w:rPr>
        <w:t xml:space="preserve"> </w:t>
      </w:r>
      <w:r w:rsidR="00A439C3" w:rsidRPr="00A439C3">
        <w:rPr>
          <w:sz w:val="24"/>
          <w:szCs w:val="24"/>
        </w:rPr>
        <w:fldChar w:fldCharType="begin"/>
      </w:r>
      <w:r w:rsidR="00A439C3" w:rsidRPr="00A439C3">
        <w:rPr>
          <w:sz w:val="24"/>
          <w:szCs w:val="24"/>
        </w:rPr>
        <w:instrText xml:space="preserve"> REF _Ref7018114 \h </w:instrText>
      </w:r>
      <w:r w:rsidR="00A439C3">
        <w:rPr>
          <w:sz w:val="24"/>
          <w:szCs w:val="24"/>
        </w:rPr>
        <w:instrText xml:space="preserve"> \* MERGEFORMAT </w:instrText>
      </w:r>
      <w:r w:rsidR="00A439C3" w:rsidRPr="00A439C3">
        <w:rPr>
          <w:sz w:val="24"/>
          <w:szCs w:val="24"/>
        </w:rPr>
      </w:r>
      <w:r w:rsidR="00A439C3" w:rsidRPr="00A439C3">
        <w:rPr>
          <w:sz w:val="24"/>
          <w:szCs w:val="24"/>
        </w:rPr>
        <w:fldChar w:fldCharType="separate"/>
      </w:r>
      <w:r w:rsidR="0011424E" w:rsidRPr="0011424E">
        <w:rPr>
          <w:sz w:val="24"/>
          <w:szCs w:val="24"/>
        </w:rPr>
        <w:t xml:space="preserve">Table </w:t>
      </w:r>
      <w:r w:rsidR="0011424E" w:rsidRPr="0011424E">
        <w:rPr>
          <w:noProof/>
          <w:sz w:val="24"/>
          <w:szCs w:val="24"/>
        </w:rPr>
        <w:t>12</w:t>
      </w:r>
      <w:r w:rsidR="00A439C3" w:rsidRPr="00A439C3">
        <w:rPr>
          <w:sz w:val="24"/>
          <w:szCs w:val="24"/>
        </w:rPr>
        <w:fldChar w:fldCharType="end"/>
      </w:r>
      <w:r w:rsidR="00A439C3">
        <w:rPr>
          <w:sz w:val="24"/>
          <w:szCs w:val="24"/>
        </w:rPr>
        <w:t xml:space="preserve"> summarises the values for Phase 2 (also showing Phase 1 for comparison). </w:t>
      </w:r>
    </w:p>
    <w:tbl>
      <w:tblPr>
        <w:tblW w:w="75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2320"/>
        <w:gridCol w:w="2320"/>
      </w:tblGrid>
      <w:tr w:rsidR="00F3228F" w14:paraId="75CB15BF" w14:textId="77777777" w:rsidTr="005E5334">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0C4ACDED" w14:textId="77777777" w:rsidR="00F3228F" w:rsidRPr="008707A9" w:rsidRDefault="00F3228F" w:rsidP="00DE5040">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w:t>
            </w:r>
            <w:r w:rsidRPr="008707A9">
              <w:rPr>
                <w:rFonts w:asciiTheme="majorBidi" w:hAnsiTheme="majorBidi" w:cstheme="majorBidi"/>
                <w:b/>
              </w:rPr>
              <w:t>activity</w:t>
            </w:r>
          </w:p>
        </w:tc>
        <w:tc>
          <w:tcPr>
            <w:tcW w:w="2320"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89E25C8" w14:textId="1273D912" w:rsidR="00F3228F" w:rsidRDefault="00F3228F" w:rsidP="00DE5040">
            <w:pPr>
              <w:spacing w:after="0" w:line="240" w:lineRule="auto"/>
              <w:jc w:val="center"/>
              <w:rPr>
                <w:rFonts w:asciiTheme="majorBidi" w:hAnsiTheme="majorBidi" w:cstheme="majorBidi"/>
                <w:b/>
              </w:rPr>
            </w:pPr>
            <w:r>
              <w:rPr>
                <w:rFonts w:asciiTheme="majorBidi" w:hAnsiTheme="majorBidi" w:cstheme="majorBidi"/>
                <w:b/>
              </w:rPr>
              <w:t>Value (Phase 1)</w:t>
            </w:r>
          </w:p>
        </w:tc>
        <w:tc>
          <w:tcPr>
            <w:tcW w:w="2320" w:type="dxa"/>
            <w:tcBorders>
              <w:top w:val="single" w:sz="4" w:space="0" w:color="auto"/>
              <w:left w:val="single" w:sz="4" w:space="0" w:color="auto"/>
              <w:bottom w:val="single" w:sz="4" w:space="0" w:color="auto"/>
              <w:right w:val="single" w:sz="4" w:space="0" w:color="auto"/>
            </w:tcBorders>
          </w:tcPr>
          <w:p w14:paraId="2CCAA93B" w14:textId="0D392008" w:rsidR="00F3228F" w:rsidRPr="00FF5CE5" w:rsidRDefault="00F3228F" w:rsidP="00DE5040">
            <w:pPr>
              <w:spacing w:after="0" w:line="240" w:lineRule="auto"/>
              <w:jc w:val="center"/>
              <w:rPr>
                <w:rFonts w:asciiTheme="majorBidi" w:hAnsiTheme="majorBidi" w:cstheme="majorBidi"/>
                <w:b/>
              </w:rPr>
            </w:pPr>
            <w:r>
              <w:rPr>
                <w:rFonts w:asciiTheme="majorBidi" w:hAnsiTheme="majorBidi" w:cstheme="majorBidi"/>
                <w:b/>
              </w:rPr>
              <w:t>Value (Phase 2)</w:t>
            </w:r>
          </w:p>
        </w:tc>
      </w:tr>
      <w:tr w:rsidR="00F3228F" w14:paraId="592A096B" w14:textId="77777777" w:rsidTr="005E5334">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0B0E2E03" w14:textId="77777777" w:rsidR="00F3228F" w:rsidRPr="008707A9" w:rsidRDefault="00F3228F" w:rsidP="00F3228F">
            <w:pPr>
              <w:spacing w:after="0" w:line="240" w:lineRule="auto"/>
              <w:rPr>
                <w:rFonts w:asciiTheme="majorBidi" w:hAnsiTheme="majorBidi" w:cstheme="majorBidi"/>
              </w:rPr>
            </w:pPr>
            <w:r w:rsidRPr="008707A9">
              <w:rPr>
                <w:rFonts w:asciiTheme="majorBidi" w:hAnsiTheme="majorBidi" w:cstheme="majorBidi"/>
                <w:color w:val="000000"/>
              </w:rPr>
              <w:t>Goals</w:t>
            </w:r>
          </w:p>
        </w:tc>
        <w:tc>
          <w:tcPr>
            <w:tcW w:w="2320"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3CF4267" w14:textId="464A0D8A" w:rsidR="00F3228F" w:rsidRPr="000B15CE" w:rsidRDefault="00F3228F" w:rsidP="00F3228F">
            <w:pPr>
              <w:spacing w:after="0" w:line="240" w:lineRule="auto"/>
              <w:jc w:val="center"/>
              <w:rPr>
                <w:rFonts w:asciiTheme="majorBidi" w:hAnsiTheme="majorBidi" w:cstheme="majorBidi"/>
                <w:color w:val="000000"/>
              </w:rPr>
            </w:pPr>
            <w:r w:rsidRPr="000B15CE">
              <w:rPr>
                <w:rFonts w:asciiTheme="majorBidi" w:hAnsiTheme="majorBidi" w:cstheme="majorBidi"/>
                <w:color w:val="000000"/>
              </w:rPr>
              <w:t>5</w:t>
            </w:r>
          </w:p>
        </w:tc>
        <w:tc>
          <w:tcPr>
            <w:tcW w:w="2320" w:type="dxa"/>
            <w:tcBorders>
              <w:top w:val="single" w:sz="4" w:space="0" w:color="auto"/>
              <w:left w:val="single" w:sz="4" w:space="0" w:color="auto"/>
              <w:bottom w:val="single" w:sz="4" w:space="0" w:color="auto"/>
              <w:right w:val="single" w:sz="4" w:space="0" w:color="auto"/>
            </w:tcBorders>
            <w:shd w:val="clear" w:color="auto" w:fill="auto"/>
          </w:tcPr>
          <w:p w14:paraId="3A07D2AD" w14:textId="061C394F" w:rsidR="00F3228F" w:rsidRPr="000B15CE" w:rsidRDefault="00F3228F" w:rsidP="00F3228F">
            <w:pPr>
              <w:spacing w:after="0" w:line="240" w:lineRule="auto"/>
              <w:jc w:val="center"/>
              <w:rPr>
                <w:rFonts w:asciiTheme="majorBidi" w:hAnsiTheme="majorBidi" w:cstheme="majorBidi"/>
                <w:color w:val="000000"/>
              </w:rPr>
            </w:pPr>
            <w:r w:rsidRPr="000B15CE">
              <w:rPr>
                <w:rFonts w:asciiTheme="majorBidi" w:hAnsiTheme="majorBidi" w:cstheme="majorBidi"/>
                <w:color w:val="000000"/>
              </w:rPr>
              <w:t>5</w:t>
            </w:r>
          </w:p>
        </w:tc>
      </w:tr>
      <w:tr w:rsidR="00F3228F" w14:paraId="322EAB5F" w14:textId="77777777" w:rsidTr="005E5334">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3CB82E28" w14:textId="77777777" w:rsidR="00F3228F" w:rsidRPr="008707A9" w:rsidRDefault="00F3228F" w:rsidP="00F3228F">
            <w:pPr>
              <w:spacing w:after="0" w:line="240" w:lineRule="auto"/>
              <w:rPr>
                <w:rFonts w:asciiTheme="majorBidi" w:hAnsiTheme="majorBidi" w:cstheme="majorBidi"/>
              </w:rPr>
            </w:pPr>
            <w:r w:rsidRPr="008707A9">
              <w:rPr>
                <w:rFonts w:asciiTheme="majorBidi" w:hAnsiTheme="majorBidi" w:cstheme="majorBidi"/>
                <w:color w:val="000000"/>
              </w:rPr>
              <w:t>Relevance</w:t>
            </w:r>
          </w:p>
        </w:tc>
        <w:tc>
          <w:tcPr>
            <w:tcW w:w="2320"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E982981" w14:textId="21F64C37" w:rsidR="00F3228F" w:rsidRDefault="00F3228F" w:rsidP="00F3228F">
            <w:pPr>
              <w:spacing w:after="0" w:line="240" w:lineRule="auto"/>
              <w:jc w:val="center"/>
              <w:rPr>
                <w:rFonts w:asciiTheme="majorBidi" w:hAnsiTheme="majorBidi" w:cstheme="majorBidi"/>
                <w:color w:val="000000"/>
              </w:rPr>
            </w:pPr>
            <w:r>
              <w:rPr>
                <w:rFonts w:asciiTheme="majorBidi" w:hAnsiTheme="majorBidi" w:cstheme="majorBidi"/>
                <w:color w:val="000000"/>
              </w:rPr>
              <w:t>4</w:t>
            </w:r>
          </w:p>
        </w:tc>
        <w:tc>
          <w:tcPr>
            <w:tcW w:w="2320" w:type="dxa"/>
            <w:tcBorders>
              <w:top w:val="single" w:sz="4" w:space="0" w:color="auto"/>
              <w:left w:val="single" w:sz="4" w:space="0" w:color="auto"/>
              <w:bottom w:val="single" w:sz="4" w:space="0" w:color="auto"/>
              <w:right w:val="single" w:sz="4" w:space="0" w:color="auto"/>
            </w:tcBorders>
            <w:shd w:val="clear" w:color="auto" w:fill="auto"/>
          </w:tcPr>
          <w:p w14:paraId="00CF77AC" w14:textId="41330D75" w:rsidR="00F3228F" w:rsidRPr="000B15CE" w:rsidRDefault="00F3228F" w:rsidP="00F3228F">
            <w:pPr>
              <w:spacing w:after="0" w:line="240" w:lineRule="auto"/>
              <w:jc w:val="center"/>
              <w:rPr>
                <w:rFonts w:asciiTheme="majorBidi" w:hAnsiTheme="majorBidi" w:cstheme="majorBidi"/>
                <w:color w:val="000000"/>
              </w:rPr>
            </w:pPr>
            <w:r>
              <w:rPr>
                <w:rFonts w:asciiTheme="majorBidi" w:hAnsiTheme="majorBidi" w:cstheme="majorBidi"/>
                <w:color w:val="000000"/>
              </w:rPr>
              <w:t>5</w:t>
            </w:r>
          </w:p>
        </w:tc>
      </w:tr>
      <w:tr w:rsidR="00F3228F" w14:paraId="58CA16A3" w14:textId="77777777" w:rsidTr="005E5334">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43712398" w14:textId="77777777" w:rsidR="00F3228F" w:rsidRPr="008707A9" w:rsidRDefault="00F3228F" w:rsidP="00F3228F">
            <w:pPr>
              <w:spacing w:after="0" w:line="240" w:lineRule="auto"/>
              <w:rPr>
                <w:rFonts w:asciiTheme="majorBidi" w:hAnsiTheme="majorBidi" w:cstheme="majorBidi"/>
              </w:rPr>
            </w:pPr>
            <w:r w:rsidRPr="008707A9">
              <w:rPr>
                <w:rFonts w:asciiTheme="majorBidi" w:hAnsiTheme="majorBidi" w:cstheme="majorBidi"/>
                <w:color w:val="000000"/>
              </w:rPr>
              <w:t>Evaluation</w:t>
            </w:r>
          </w:p>
        </w:tc>
        <w:tc>
          <w:tcPr>
            <w:tcW w:w="2320"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0162A4D" w14:textId="00D68EBC" w:rsidR="00F3228F" w:rsidRDefault="00F3228F" w:rsidP="00F3228F">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2320" w:type="dxa"/>
            <w:tcBorders>
              <w:top w:val="single" w:sz="4" w:space="0" w:color="auto"/>
              <w:left w:val="single" w:sz="4" w:space="0" w:color="auto"/>
              <w:bottom w:val="single" w:sz="4" w:space="0" w:color="auto"/>
              <w:right w:val="single" w:sz="4" w:space="0" w:color="auto"/>
            </w:tcBorders>
            <w:shd w:val="clear" w:color="auto" w:fill="auto"/>
          </w:tcPr>
          <w:p w14:paraId="666F5984" w14:textId="0E7D1834" w:rsidR="00F3228F" w:rsidRPr="000B15CE" w:rsidRDefault="00F3228F" w:rsidP="00F3228F">
            <w:pPr>
              <w:spacing w:after="0" w:line="240" w:lineRule="auto"/>
              <w:jc w:val="center"/>
              <w:rPr>
                <w:rFonts w:asciiTheme="majorBidi" w:hAnsiTheme="majorBidi" w:cstheme="majorBidi"/>
                <w:color w:val="000000"/>
              </w:rPr>
            </w:pPr>
            <w:r>
              <w:rPr>
                <w:rFonts w:asciiTheme="majorBidi" w:hAnsiTheme="majorBidi" w:cstheme="majorBidi"/>
                <w:color w:val="000000"/>
              </w:rPr>
              <w:t>4</w:t>
            </w:r>
          </w:p>
        </w:tc>
      </w:tr>
      <w:tr w:rsidR="00F3228F" w14:paraId="41EFCBBE" w14:textId="77777777" w:rsidTr="005E5334">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5BD34474" w14:textId="77777777" w:rsidR="00F3228F" w:rsidRPr="008707A9" w:rsidRDefault="00F3228F" w:rsidP="00F3228F">
            <w:pPr>
              <w:spacing w:after="0" w:line="240" w:lineRule="auto"/>
              <w:rPr>
                <w:rFonts w:asciiTheme="majorBidi" w:hAnsiTheme="majorBidi" w:cstheme="majorBidi"/>
              </w:rPr>
            </w:pPr>
            <w:r w:rsidRPr="008707A9">
              <w:rPr>
                <w:rFonts w:asciiTheme="majorBidi" w:hAnsiTheme="majorBidi" w:cstheme="majorBidi"/>
                <w:color w:val="000000"/>
              </w:rPr>
              <w:t>Outputs</w:t>
            </w:r>
          </w:p>
        </w:tc>
        <w:tc>
          <w:tcPr>
            <w:tcW w:w="2320"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9420A5B" w14:textId="422E70FA" w:rsidR="00F3228F" w:rsidRDefault="00F3228F" w:rsidP="00F3228F">
            <w:pPr>
              <w:keepNext/>
              <w:spacing w:after="0" w:line="240" w:lineRule="auto"/>
              <w:jc w:val="center"/>
              <w:rPr>
                <w:rFonts w:asciiTheme="majorBidi" w:hAnsiTheme="majorBidi" w:cstheme="majorBidi"/>
                <w:color w:val="000000"/>
              </w:rPr>
            </w:pPr>
            <w:r>
              <w:rPr>
                <w:rFonts w:asciiTheme="majorBidi" w:hAnsiTheme="majorBidi" w:cstheme="majorBidi"/>
                <w:color w:val="000000"/>
              </w:rPr>
              <w:t>4</w:t>
            </w:r>
          </w:p>
        </w:tc>
        <w:tc>
          <w:tcPr>
            <w:tcW w:w="2320" w:type="dxa"/>
            <w:tcBorders>
              <w:top w:val="single" w:sz="4" w:space="0" w:color="auto"/>
              <w:left w:val="single" w:sz="4" w:space="0" w:color="auto"/>
              <w:bottom w:val="single" w:sz="4" w:space="0" w:color="auto"/>
              <w:right w:val="single" w:sz="4" w:space="0" w:color="auto"/>
            </w:tcBorders>
            <w:shd w:val="clear" w:color="auto" w:fill="auto"/>
          </w:tcPr>
          <w:p w14:paraId="52F5FCCB" w14:textId="1D61BAA5" w:rsidR="00F3228F" w:rsidRPr="000B15CE" w:rsidRDefault="00F3228F" w:rsidP="00F3228F">
            <w:pPr>
              <w:keepNext/>
              <w:spacing w:after="0" w:line="240" w:lineRule="auto"/>
              <w:jc w:val="center"/>
              <w:rPr>
                <w:rFonts w:asciiTheme="majorBidi" w:hAnsiTheme="majorBidi" w:cstheme="majorBidi"/>
                <w:color w:val="000000"/>
              </w:rPr>
            </w:pPr>
            <w:r>
              <w:rPr>
                <w:rFonts w:asciiTheme="majorBidi" w:hAnsiTheme="majorBidi" w:cstheme="majorBidi"/>
                <w:color w:val="000000"/>
              </w:rPr>
              <w:t>5</w:t>
            </w:r>
          </w:p>
        </w:tc>
      </w:tr>
    </w:tbl>
    <w:p w14:paraId="27680341" w14:textId="715F55A6" w:rsidR="00DD7E84" w:rsidRDefault="00DD7E84" w:rsidP="00DD7E84">
      <w:pPr>
        <w:pStyle w:val="Caption"/>
        <w:rPr>
          <w:sz w:val="24"/>
          <w:szCs w:val="24"/>
        </w:rPr>
      </w:pPr>
      <w:bookmarkStart w:id="138" w:name="_Ref7018114"/>
      <w:bookmarkStart w:id="139" w:name="_Toc31702041"/>
      <w:r>
        <w:t xml:space="preserve">Table </w:t>
      </w:r>
      <w:r w:rsidR="00A56355">
        <w:fldChar w:fldCharType="begin"/>
      </w:r>
      <w:r w:rsidR="00A56355">
        <w:instrText xml:space="preserve"> SEQ Table \* ARABIC </w:instrText>
      </w:r>
      <w:r w:rsidR="00A56355">
        <w:fldChar w:fldCharType="separate"/>
      </w:r>
      <w:r w:rsidR="0011424E">
        <w:rPr>
          <w:noProof/>
        </w:rPr>
        <w:t>12</w:t>
      </w:r>
      <w:r w:rsidR="00A56355">
        <w:rPr>
          <w:noProof/>
        </w:rPr>
        <w:fldChar w:fldCharType="end"/>
      </w:r>
      <w:bookmarkEnd w:id="138"/>
      <w:r>
        <w:t xml:space="preserve">. </w:t>
      </w:r>
      <w:r w:rsidRPr="00186A34">
        <w:t xml:space="preserve">BoR11.1 'social context' values </w:t>
      </w:r>
      <w:r w:rsidR="00F3228F">
        <w:t>–</w:t>
      </w:r>
      <w:r w:rsidRPr="00186A34">
        <w:t xml:space="preserve"> Phase</w:t>
      </w:r>
      <w:r w:rsidR="00F3228F">
        <w:t>s 1 &amp;</w:t>
      </w:r>
      <w:r w:rsidRPr="00186A34">
        <w:t xml:space="preserve"> </w:t>
      </w:r>
      <w:r>
        <w:t>2</w:t>
      </w:r>
      <w:bookmarkEnd w:id="139"/>
    </w:p>
    <w:p w14:paraId="40FB13B7" w14:textId="4925E650" w:rsidR="00DD7E84" w:rsidRDefault="00DD7E84" w:rsidP="00DD7E84">
      <w:pPr>
        <w:spacing w:after="120" w:line="360" w:lineRule="auto"/>
        <w:rPr>
          <w:sz w:val="24"/>
          <w:szCs w:val="24"/>
        </w:rPr>
      </w:pPr>
      <w:r>
        <w:rPr>
          <w:sz w:val="24"/>
          <w:szCs w:val="24"/>
          <w:u w:val="single"/>
        </w:rPr>
        <w:t>Phase 3. (Developing and disseminating the EWS for routine hospital use)</w:t>
      </w:r>
      <w:r w:rsidR="00804593">
        <w:rPr>
          <w:sz w:val="24"/>
          <w:szCs w:val="24"/>
        </w:rPr>
        <w:br/>
      </w:r>
      <w:r>
        <w:rPr>
          <w:sz w:val="24"/>
          <w:szCs w:val="24"/>
        </w:rPr>
        <w:t>Phase 3 demarcates the next steps taken by the Portsmouth Team to develop and disseminate their EWS into a scalable system for widespread application throughout an entire hospital and, potentially, the NHS more generally. This required</w:t>
      </w:r>
      <w:r w:rsidR="00461BBA">
        <w:rPr>
          <w:sz w:val="24"/>
          <w:szCs w:val="24"/>
        </w:rPr>
        <w:t xml:space="preserve"> reaching out (‘outreach’) to</w:t>
      </w:r>
      <w:r>
        <w:rPr>
          <w:sz w:val="24"/>
          <w:szCs w:val="24"/>
        </w:rPr>
        <w:t xml:space="preserve"> two new kinds of </w:t>
      </w:r>
      <w:r w:rsidR="00461BBA">
        <w:rPr>
          <w:sz w:val="24"/>
          <w:szCs w:val="24"/>
        </w:rPr>
        <w:t>partner</w:t>
      </w:r>
      <w:r>
        <w:rPr>
          <w:sz w:val="24"/>
          <w:szCs w:val="24"/>
        </w:rPr>
        <w:t xml:space="preserve">. The first, starting in the mid-2000s, was with private sector specialists in medical informatics. This partnership centred around developing a commercial product to digitise the process of inputting the patient data and refining the algorithm which generates the EWS, as well as digitally disseminating the EWS to relevant staff around the hospital. At the time of the REF submission, the company had sold the resultant technology to more than 20 hospitals globally. Second, the Portsmouth Team also wanted to make a non-commercial version of their EWS available for free to the NHS. The team worked with the Royal College of Physicians (RCP) in order to deliver this. At the time of the REF submission, the RCP had recommended for the NHS to fully adopt the Team’s EWS, and it had already been adopted in other countries. </w:t>
      </w:r>
    </w:p>
    <w:p w14:paraId="7B302560" w14:textId="5EED40BC" w:rsidR="00DD7E84" w:rsidRDefault="00DD7E84" w:rsidP="00DD7E84">
      <w:pPr>
        <w:spacing w:after="120" w:line="360" w:lineRule="auto"/>
        <w:rPr>
          <w:sz w:val="24"/>
          <w:szCs w:val="24"/>
        </w:rPr>
      </w:pPr>
      <w:r>
        <w:rPr>
          <w:sz w:val="24"/>
          <w:szCs w:val="24"/>
        </w:rPr>
        <w:t xml:space="preserve">As summarised in </w:t>
      </w:r>
      <w:r w:rsidRPr="00DA6D3C">
        <w:rPr>
          <w:sz w:val="24"/>
          <w:szCs w:val="24"/>
        </w:rPr>
        <w:fldChar w:fldCharType="begin"/>
      </w:r>
      <w:r w:rsidRPr="00DA6D3C">
        <w:rPr>
          <w:sz w:val="24"/>
          <w:szCs w:val="24"/>
        </w:rPr>
        <w:instrText xml:space="preserve"> REF _Ref7018184 \h </w:instrText>
      </w:r>
      <w:r>
        <w:rPr>
          <w:sz w:val="24"/>
          <w:szCs w:val="24"/>
        </w:rPr>
        <w:instrText xml:space="preserve"> \* MERGEFORMAT </w:instrText>
      </w:r>
      <w:r w:rsidRPr="00DA6D3C">
        <w:rPr>
          <w:sz w:val="24"/>
          <w:szCs w:val="24"/>
        </w:rPr>
      </w:r>
      <w:r w:rsidRPr="00DA6D3C">
        <w:rPr>
          <w:sz w:val="24"/>
          <w:szCs w:val="24"/>
        </w:rPr>
        <w:fldChar w:fldCharType="separate"/>
      </w:r>
      <w:r w:rsidR="0011424E" w:rsidRPr="0011424E">
        <w:rPr>
          <w:sz w:val="24"/>
          <w:szCs w:val="24"/>
        </w:rPr>
        <w:t xml:space="preserve">Table </w:t>
      </w:r>
      <w:r w:rsidR="0011424E" w:rsidRPr="0011424E">
        <w:rPr>
          <w:noProof/>
          <w:sz w:val="24"/>
          <w:szCs w:val="24"/>
        </w:rPr>
        <w:t>13</w:t>
      </w:r>
      <w:r w:rsidRPr="00DA6D3C">
        <w:rPr>
          <w:sz w:val="24"/>
          <w:szCs w:val="24"/>
        </w:rPr>
        <w:fldChar w:fldCharType="end"/>
      </w:r>
      <w:r>
        <w:rPr>
          <w:sz w:val="24"/>
          <w:szCs w:val="24"/>
        </w:rPr>
        <w:t xml:space="preserve">, I rated the four attributes/activities the same at Phase 3 as I did for Phase 2, as I judged the Phase 3 goals, relevance, outputs &amp; outcomes and evaluation &amp; effectiveness to be direct continuations of these activities/attributes at Phase 2. </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1"/>
        <w:gridCol w:w="1987"/>
        <w:gridCol w:w="1987"/>
        <w:gridCol w:w="2081"/>
      </w:tblGrid>
      <w:tr w:rsidR="00282C72" w14:paraId="3682F8B6" w14:textId="77777777" w:rsidTr="005E5334">
        <w:trPr>
          <w:trHeight w:val="136"/>
        </w:trPr>
        <w:tc>
          <w:tcPr>
            <w:tcW w:w="2961" w:type="dxa"/>
            <w:tcBorders>
              <w:top w:val="single" w:sz="4" w:space="0" w:color="auto"/>
              <w:left w:val="single" w:sz="4" w:space="0" w:color="auto"/>
              <w:bottom w:val="single" w:sz="4" w:space="0" w:color="auto"/>
              <w:right w:val="single" w:sz="4" w:space="0" w:color="auto"/>
            </w:tcBorders>
            <w:vAlign w:val="center"/>
          </w:tcPr>
          <w:p w14:paraId="0116C22C" w14:textId="77777777" w:rsidR="00282C72" w:rsidRPr="008707A9" w:rsidRDefault="00282C72" w:rsidP="00DE5040">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w:t>
            </w:r>
            <w:r w:rsidRPr="008707A9">
              <w:rPr>
                <w:rFonts w:asciiTheme="majorBidi" w:hAnsiTheme="majorBidi" w:cstheme="majorBidi"/>
                <w:b/>
              </w:rPr>
              <w:t>activity</w:t>
            </w:r>
          </w:p>
        </w:tc>
        <w:tc>
          <w:tcPr>
            <w:tcW w:w="198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6A9AECF" w14:textId="759443A8" w:rsidR="00282C72" w:rsidRDefault="00282C72" w:rsidP="00DE5040">
            <w:pPr>
              <w:spacing w:after="0" w:line="240" w:lineRule="auto"/>
              <w:jc w:val="center"/>
              <w:rPr>
                <w:rFonts w:asciiTheme="majorBidi" w:hAnsiTheme="majorBidi" w:cstheme="majorBidi"/>
                <w:b/>
              </w:rPr>
            </w:pPr>
            <w:r>
              <w:rPr>
                <w:rFonts w:asciiTheme="majorBidi" w:hAnsiTheme="majorBidi" w:cstheme="majorBidi"/>
                <w:b/>
              </w:rPr>
              <w:t>Value (Phase 1)</w:t>
            </w:r>
          </w:p>
        </w:tc>
        <w:tc>
          <w:tcPr>
            <w:tcW w:w="198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6BDD118" w14:textId="713EF2F1" w:rsidR="00282C72" w:rsidRDefault="00282C72" w:rsidP="00DE5040">
            <w:pPr>
              <w:spacing w:after="0" w:line="240" w:lineRule="auto"/>
              <w:jc w:val="center"/>
              <w:rPr>
                <w:rFonts w:asciiTheme="majorBidi" w:hAnsiTheme="majorBidi" w:cstheme="majorBidi"/>
                <w:b/>
              </w:rPr>
            </w:pPr>
            <w:r>
              <w:rPr>
                <w:rFonts w:asciiTheme="majorBidi" w:hAnsiTheme="majorBidi" w:cstheme="majorBidi"/>
                <w:b/>
              </w:rPr>
              <w:t>Value (Phase 2)</w:t>
            </w:r>
          </w:p>
        </w:tc>
        <w:tc>
          <w:tcPr>
            <w:tcW w:w="2081" w:type="dxa"/>
            <w:tcBorders>
              <w:top w:val="single" w:sz="4" w:space="0" w:color="auto"/>
              <w:left w:val="single" w:sz="4" w:space="0" w:color="auto"/>
              <w:bottom w:val="single" w:sz="4" w:space="0" w:color="auto"/>
              <w:right w:val="single" w:sz="4" w:space="0" w:color="auto"/>
            </w:tcBorders>
          </w:tcPr>
          <w:p w14:paraId="6123D3D8" w14:textId="0E3AB8A0" w:rsidR="00282C72" w:rsidRPr="00FF5CE5" w:rsidRDefault="00282C72" w:rsidP="00DE5040">
            <w:pPr>
              <w:spacing w:after="0" w:line="240" w:lineRule="auto"/>
              <w:jc w:val="center"/>
              <w:rPr>
                <w:rFonts w:asciiTheme="majorBidi" w:hAnsiTheme="majorBidi" w:cstheme="majorBidi"/>
                <w:b/>
              </w:rPr>
            </w:pPr>
            <w:r>
              <w:rPr>
                <w:rFonts w:asciiTheme="majorBidi" w:hAnsiTheme="majorBidi" w:cstheme="majorBidi"/>
                <w:b/>
              </w:rPr>
              <w:t>Value (Phase 3)</w:t>
            </w:r>
          </w:p>
        </w:tc>
      </w:tr>
      <w:tr w:rsidR="00282C72" w14:paraId="2D71CE27" w14:textId="77777777" w:rsidTr="005E5334">
        <w:trPr>
          <w:trHeight w:val="245"/>
        </w:trPr>
        <w:tc>
          <w:tcPr>
            <w:tcW w:w="2961" w:type="dxa"/>
            <w:tcBorders>
              <w:top w:val="single" w:sz="4" w:space="0" w:color="auto"/>
              <w:left w:val="single" w:sz="4" w:space="0" w:color="auto"/>
              <w:bottom w:val="single" w:sz="4" w:space="0" w:color="auto"/>
              <w:right w:val="single" w:sz="4" w:space="0" w:color="auto"/>
            </w:tcBorders>
            <w:shd w:val="clear" w:color="auto" w:fill="auto"/>
            <w:vAlign w:val="center"/>
          </w:tcPr>
          <w:p w14:paraId="598C2AFE" w14:textId="77777777" w:rsidR="00282C72" w:rsidRPr="008707A9" w:rsidRDefault="00282C72" w:rsidP="00282C72">
            <w:pPr>
              <w:spacing w:after="0" w:line="240" w:lineRule="auto"/>
              <w:rPr>
                <w:rFonts w:asciiTheme="majorBidi" w:hAnsiTheme="majorBidi" w:cstheme="majorBidi"/>
              </w:rPr>
            </w:pPr>
            <w:r w:rsidRPr="008707A9">
              <w:rPr>
                <w:rFonts w:asciiTheme="majorBidi" w:hAnsiTheme="majorBidi" w:cstheme="majorBidi"/>
                <w:color w:val="000000"/>
              </w:rPr>
              <w:t>Goals</w:t>
            </w:r>
          </w:p>
        </w:tc>
        <w:tc>
          <w:tcPr>
            <w:tcW w:w="198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C0ABD5F" w14:textId="72951E39" w:rsidR="00282C72" w:rsidRPr="000B15CE" w:rsidRDefault="00282C72" w:rsidP="00282C72">
            <w:pPr>
              <w:spacing w:after="0" w:line="240" w:lineRule="auto"/>
              <w:jc w:val="center"/>
              <w:rPr>
                <w:rFonts w:asciiTheme="majorBidi" w:hAnsiTheme="majorBidi" w:cstheme="majorBidi"/>
                <w:color w:val="000000"/>
              </w:rPr>
            </w:pPr>
            <w:r w:rsidRPr="000B15CE">
              <w:rPr>
                <w:rFonts w:asciiTheme="majorBidi" w:hAnsiTheme="majorBidi" w:cstheme="majorBidi"/>
                <w:color w:val="000000"/>
              </w:rPr>
              <w:t>5</w:t>
            </w:r>
          </w:p>
        </w:tc>
        <w:tc>
          <w:tcPr>
            <w:tcW w:w="198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F7A55D2" w14:textId="5DB5606C" w:rsidR="00282C72" w:rsidRPr="000B15CE" w:rsidRDefault="00282C72" w:rsidP="00282C72">
            <w:pPr>
              <w:spacing w:after="0" w:line="240" w:lineRule="auto"/>
              <w:jc w:val="center"/>
              <w:rPr>
                <w:rFonts w:asciiTheme="majorBidi" w:hAnsiTheme="majorBidi" w:cstheme="majorBidi"/>
                <w:color w:val="000000"/>
              </w:rPr>
            </w:pPr>
            <w:r w:rsidRPr="000B15CE">
              <w:rPr>
                <w:rFonts w:asciiTheme="majorBidi" w:hAnsiTheme="majorBidi" w:cstheme="majorBidi"/>
                <w:color w:val="000000"/>
              </w:rPr>
              <w:t>5</w:t>
            </w:r>
          </w:p>
        </w:tc>
        <w:tc>
          <w:tcPr>
            <w:tcW w:w="2081" w:type="dxa"/>
            <w:tcBorders>
              <w:top w:val="single" w:sz="4" w:space="0" w:color="auto"/>
              <w:left w:val="single" w:sz="4" w:space="0" w:color="auto"/>
              <w:bottom w:val="single" w:sz="4" w:space="0" w:color="auto"/>
              <w:right w:val="single" w:sz="4" w:space="0" w:color="auto"/>
            </w:tcBorders>
            <w:shd w:val="clear" w:color="auto" w:fill="auto"/>
          </w:tcPr>
          <w:p w14:paraId="715A3A0C" w14:textId="4B0B66FA" w:rsidR="00282C72" w:rsidRPr="000B15CE" w:rsidRDefault="00282C72" w:rsidP="00282C72">
            <w:pPr>
              <w:spacing w:after="0" w:line="240" w:lineRule="auto"/>
              <w:jc w:val="center"/>
              <w:rPr>
                <w:rFonts w:asciiTheme="majorBidi" w:hAnsiTheme="majorBidi" w:cstheme="majorBidi"/>
                <w:color w:val="000000"/>
              </w:rPr>
            </w:pPr>
            <w:r w:rsidRPr="000B15CE">
              <w:rPr>
                <w:rFonts w:asciiTheme="majorBidi" w:hAnsiTheme="majorBidi" w:cstheme="majorBidi"/>
                <w:color w:val="000000"/>
              </w:rPr>
              <w:t>5</w:t>
            </w:r>
          </w:p>
        </w:tc>
      </w:tr>
      <w:tr w:rsidR="00282C72" w14:paraId="0DAE7803" w14:textId="77777777" w:rsidTr="005E5334">
        <w:trPr>
          <w:trHeight w:val="245"/>
        </w:trPr>
        <w:tc>
          <w:tcPr>
            <w:tcW w:w="2961" w:type="dxa"/>
            <w:tcBorders>
              <w:top w:val="single" w:sz="4" w:space="0" w:color="auto"/>
              <w:left w:val="single" w:sz="4" w:space="0" w:color="auto"/>
              <w:bottom w:val="single" w:sz="4" w:space="0" w:color="auto"/>
              <w:right w:val="single" w:sz="4" w:space="0" w:color="auto"/>
            </w:tcBorders>
            <w:shd w:val="clear" w:color="auto" w:fill="auto"/>
            <w:vAlign w:val="center"/>
          </w:tcPr>
          <w:p w14:paraId="01FE8850" w14:textId="77777777" w:rsidR="00282C72" w:rsidRPr="008707A9" w:rsidRDefault="00282C72" w:rsidP="00282C72">
            <w:pPr>
              <w:spacing w:after="0" w:line="240" w:lineRule="auto"/>
              <w:rPr>
                <w:rFonts w:asciiTheme="majorBidi" w:hAnsiTheme="majorBidi" w:cstheme="majorBidi"/>
              </w:rPr>
            </w:pPr>
            <w:r w:rsidRPr="008707A9">
              <w:rPr>
                <w:rFonts w:asciiTheme="majorBidi" w:hAnsiTheme="majorBidi" w:cstheme="majorBidi"/>
                <w:color w:val="000000"/>
              </w:rPr>
              <w:t>Relevance</w:t>
            </w:r>
          </w:p>
        </w:tc>
        <w:tc>
          <w:tcPr>
            <w:tcW w:w="198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CCB2147" w14:textId="124108D9" w:rsidR="00282C72" w:rsidRDefault="00282C72" w:rsidP="00282C72">
            <w:pPr>
              <w:spacing w:after="0" w:line="240" w:lineRule="auto"/>
              <w:jc w:val="center"/>
              <w:rPr>
                <w:rFonts w:asciiTheme="majorBidi" w:hAnsiTheme="majorBidi" w:cstheme="majorBidi"/>
                <w:color w:val="000000"/>
              </w:rPr>
            </w:pPr>
            <w:r>
              <w:rPr>
                <w:rFonts w:asciiTheme="majorBidi" w:hAnsiTheme="majorBidi" w:cstheme="majorBidi"/>
                <w:color w:val="000000"/>
              </w:rPr>
              <w:t>4</w:t>
            </w:r>
          </w:p>
        </w:tc>
        <w:tc>
          <w:tcPr>
            <w:tcW w:w="198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D6DD577" w14:textId="63FD18BD" w:rsidR="00282C72" w:rsidRDefault="00282C72" w:rsidP="00282C72">
            <w:pPr>
              <w:spacing w:after="0" w:line="240" w:lineRule="auto"/>
              <w:jc w:val="center"/>
              <w:rPr>
                <w:rFonts w:asciiTheme="majorBidi" w:hAnsiTheme="majorBidi" w:cstheme="majorBidi"/>
                <w:color w:val="000000"/>
              </w:rPr>
            </w:pPr>
            <w:r>
              <w:rPr>
                <w:rFonts w:asciiTheme="majorBidi" w:hAnsiTheme="majorBidi" w:cstheme="majorBidi"/>
                <w:color w:val="000000"/>
              </w:rPr>
              <w:t>5</w:t>
            </w:r>
          </w:p>
        </w:tc>
        <w:tc>
          <w:tcPr>
            <w:tcW w:w="2081" w:type="dxa"/>
            <w:tcBorders>
              <w:top w:val="single" w:sz="4" w:space="0" w:color="auto"/>
              <w:left w:val="single" w:sz="4" w:space="0" w:color="auto"/>
              <w:bottom w:val="single" w:sz="4" w:space="0" w:color="auto"/>
              <w:right w:val="single" w:sz="4" w:space="0" w:color="auto"/>
            </w:tcBorders>
            <w:shd w:val="clear" w:color="auto" w:fill="auto"/>
          </w:tcPr>
          <w:p w14:paraId="1CC005E2" w14:textId="633B1A53" w:rsidR="00282C72" w:rsidRPr="000B15CE" w:rsidRDefault="00282C72" w:rsidP="00282C72">
            <w:pPr>
              <w:spacing w:after="0" w:line="240" w:lineRule="auto"/>
              <w:jc w:val="center"/>
              <w:rPr>
                <w:rFonts w:asciiTheme="majorBidi" w:hAnsiTheme="majorBidi" w:cstheme="majorBidi"/>
                <w:color w:val="000000"/>
              </w:rPr>
            </w:pPr>
            <w:r>
              <w:rPr>
                <w:rFonts w:asciiTheme="majorBidi" w:hAnsiTheme="majorBidi" w:cstheme="majorBidi"/>
                <w:color w:val="000000"/>
              </w:rPr>
              <w:t>5</w:t>
            </w:r>
          </w:p>
        </w:tc>
      </w:tr>
      <w:tr w:rsidR="00282C72" w14:paraId="75475F10" w14:textId="77777777" w:rsidTr="005E5334">
        <w:trPr>
          <w:trHeight w:val="260"/>
        </w:trPr>
        <w:tc>
          <w:tcPr>
            <w:tcW w:w="2961" w:type="dxa"/>
            <w:tcBorders>
              <w:top w:val="single" w:sz="4" w:space="0" w:color="auto"/>
              <w:left w:val="single" w:sz="4" w:space="0" w:color="auto"/>
              <w:bottom w:val="single" w:sz="4" w:space="0" w:color="auto"/>
              <w:right w:val="single" w:sz="4" w:space="0" w:color="auto"/>
            </w:tcBorders>
            <w:shd w:val="clear" w:color="auto" w:fill="auto"/>
            <w:vAlign w:val="center"/>
          </w:tcPr>
          <w:p w14:paraId="793ECB73" w14:textId="77777777" w:rsidR="00282C72" w:rsidRPr="008707A9" w:rsidRDefault="00282C72" w:rsidP="00282C72">
            <w:pPr>
              <w:spacing w:after="0" w:line="240" w:lineRule="auto"/>
              <w:rPr>
                <w:rFonts w:asciiTheme="majorBidi" w:hAnsiTheme="majorBidi" w:cstheme="majorBidi"/>
              </w:rPr>
            </w:pPr>
            <w:r w:rsidRPr="008707A9">
              <w:rPr>
                <w:rFonts w:asciiTheme="majorBidi" w:hAnsiTheme="majorBidi" w:cstheme="majorBidi"/>
                <w:color w:val="000000"/>
              </w:rPr>
              <w:t>Evaluation</w:t>
            </w:r>
          </w:p>
        </w:tc>
        <w:tc>
          <w:tcPr>
            <w:tcW w:w="198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C7DBF6C" w14:textId="7FAAF56E" w:rsidR="00282C72" w:rsidRDefault="00282C72" w:rsidP="00282C72">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98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2CE5047" w14:textId="5C9676F1" w:rsidR="00282C72" w:rsidRDefault="00282C72" w:rsidP="00282C72">
            <w:pPr>
              <w:spacing w:after="0" w:line="240" w:lineRule="auto"/>
              <w:jc w:val="center"/>
              <w:rPr>
                <w:rFonts w:asciiTheme="majorBidi" w:hAnsiTheme="majorBidi" w:cstheme="majorBidi"/>
                <w:color w:val="000000"/>
              </w:rPr>
            </w:pPr>
            <w:r>
              <w:rPr>
                <w:rFonts w:asciiTheme="majorBidi" w:hAnsiTheme="majorBidi" w:cstheme="majorBidi"/>
                <w:color w:val="000000"/>
              </w:rPr>
              <w:t>4</w:t>
            </w:r>
          </w:p>
        </w:tc>
        <w:tc>
          <w:tcPr>
            <w:tcW w:w="2081" w:type="dxa"/>
            <w:tcBorders>
              <w:top w:val="single" w:sz="4" w:space="0" w:color="auto"/>
              <w:left w:val="single" w:sz="4" w:space="0" w:color="auto"/>
              <w:bottom w:val="single" w:sz="4" w:space="0" w:color="auto"/>
              <w:right w:val="single" w:sz="4" w:space="0" w:color="auto"/>
            </w:tcBorders>
            <w:shd w:val="clear" w:color="auto" w:fill="auto"/>
          </w:tcPr>
          <w:p w14:paraId="790FFC1A" w14:textId="29A324FA" w:rsidR="00282C72" w:rsidRPr="000B15CE" w:rsidRDefault="00282C72" w:rsidP="00282C72">
            <w:pPr>
              <w:spacing w:after="0" w:line="240" w:lineRule="auto"/>
              <w:jc w:val="center"/>
              <w:rPr>
                <w:rFonts w:asciiTheme="majorBidi" w:hAnsiTheme="majorBidi" w:cstheme="majorBidi"/>
                <w:color w:val="000000"/>
              </w:rPr>
            </w:pPr>
            <w:r>
              <w:rPr>
                <w:rFonts w:asciiTheme="majorBidi" w:hAnsiTheme="majorBidi" w:cstheme="majorBidi"/>
                <w:color w:val="000000"/>
              </w:rPr>
              <w:t>4</w:t>
            </w:r>
          </w:p>
        </w:tc>
      </w:tr>
      <w:tr w:rsidR="00282C72" w14:paraId="2189BB52" w14:textId="77777777" w:rsidTr="005E5334">
        <w:trPr>
          <w:trHeight w:val="260"/>
        </w:trPr>
        <w:tc>
          <w:tcPr>
            <w:tcW w:w="2961" w:type="dxa"/>
            <w:tcBorders>
              <w:top w:val="single" w:sz="4" w:space="0" w:color="auto"/>
              <w:left w:val="single" w:sz="4" w:space="0" w:color="auto"/>
              <w:bottom w:val="single" w:sz="4" w:space="0" w:color="auto"/>
              <w:right w:val="single" w:sz="4" w:space="0" w:color="auto"/>
            </w:tcBorders>
            <w:shd w:val="clear" w:color="auto" w:fill="auto"/>
            <w:vAlign w:val="center"/>
          </w:tcPr>
          <w:p w14:paraId="4E16DF20" w14:textId="77777777" w:rsidR="00282C72" w:rsidRPr="008707A9" w:rsidRDefault="00282C72" w:rsidP="00282C72">
            <w:pPr>
              <w:spacing w:after="0" w:line="240" w:lineRule="auto"/>
              <w:rPr>
                <w:rFonts w:asciiTheme="majorBidi" w:hAnsiTheme="majorBidi" w:cstheme="majorBidi"/>
              </w:rPr>
            </w:pPr>
            <w:r w:rsidRPr="008707A9">
              <w:rPr>
                <w:rFonts w:asciiTheme="majorBidi" w:hAnsiTheme="majorBidi" w:cstheme="majorBidi"/>
                <w:color w:val="000000"/>
              </w:rPr>
              <w:t>Outputs</w:t>
            </w:r>
          </w:p>
        </w:tc>
        <w:tc>
          <w:tcPr>
            <w:tcW w:w="198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3800DD4" w14:textId="135DF0AB" w:rsidR="00282C72" w:rsidRDefault="00282C72" w:rsidP="00282C72">
            <w:pPr>
              <w:keepNext/>
              <w:spacing w:after="0" w:line="240" w:lineRule="auto"/>
              <w:jc w:val="center"/>
              <w:rPr>
                <w:rFonts w:asciiTheme="majorBidi" w:hAnsiTheme="majorBidi" w:cstheme="majorBidi"/>
                <w:color w:val="000000"/>
              </w:rPr>
            </w:pPr>
            <w:r>
              <w:rPr>
                <w:rFonts w:asciiTheme="majorBidi" w:hAnsiTheme="majorBidi" w:cstheme="majorBidi"/>
                <w:color w:val="000000"/>
              </w:rPr>
              <w:t>4</w:t>
            </w:r>
          </w:p>
        </w:tc>
        <w:tc>
          <w:tcPr>
            <w:tcW w:w="198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678D875" w14:textId="15E67FEE" w:rsidR="00282C72" w:rsidRDefault="00282C72" w:rsidP="00282C72">
            <w:pPr>
              <w:keepNext/>
              <w:spacing w:after="0" w:line="240" w:lineRule="auto"/>
              <w:jc w:val="center"/>
              <w:rPr>
                <w:rFonts w:asciiTheme="majorBidi" w:hAnsiTheme="majorBidi" w:cstheme="majorBidi"/>
                <w:color w:val="000000"/>
              </w:rPr>
            </w:pPr>
            <w:r>
              <w:rPr>
                <w:rFonts w:asciiTheme="majorBidi" w:hAnsiTheme="majorBidi" w:cstheme="majorBidi"/>
                <w:color w:val="000000"/>
              </w:rPr>
              <w:t>5</w:t>
            </w:r>
          </w:p>
        </w:tc>
        <w:tc>
          <w:tcPr>
            <w:tcW w:w="2081" w:type="dxa"/>
            <w:tcBorders>
              <w:top w:val="single" w:sz="4" w:space="0" w:color="auto"/>
              <w:left w:val="single" w:sz="4" w:space="0" w:color="auto"/>
              <w:bottom w:val="single" w:sz="4" w:space="0" w:color="auto"/>
              <w:right w:val="single" w:sz="4" w:space="0" w:color="auto"/>
            </w:tcBorders>
            <w:shd w:val="clear" w:color="auto" w:fill="auto"/>
          </w:tcPr>
          <w:p w14:paraId="5E7AA145" w14:textId="6FEA9C3E" w:rsidR="00282C72" w:rsidRPr="000B15CE" w:rsidRDefault="00282C72" w:rsidP="00282C72">
            <w:pPr>
              <w:keepNext/>
              <w:spacing w:after="0" w:line="240" w:lineRule="auto"/>
              <w:jc w:val="center"/>
              <w:rPr>
                <w:rFonts w:asciiTheme="majorBidi" w:hAnsiTheme="majorBidi" w:cstheme="majorBidi"/>
                <w:color w:val="000000"/>
              </w:rPr>
            </w:pPr>
            <w:r>
              <w:rPr>
                <w:rFonts w:asciiTheme="majorBidi" w:hAnsiTheme="majorBidi" w:cstheme="majorBidi"/>
                <w:color w:val="000000"/>
              </w:rPr>
              <w:t>5</w:t>
            </w:r>
          </w:p>
        </w:tc>
      </w:tr>
    </w:tbl>
    <w:p w14:paraId="3BE3F7CE" w14:textId="5388610F" w:rsidR="00DD7E84" w:rsidRDefault="00DD7E84" w:rsidP="00DD7E84">
      <w:pPr>
        <w:pStyle w:val="Caption"/>
      </w:pPr>
      <w:bookmarkStart w:id="140" w:name="_Ref7018184"/>
      <w:bookmarkStart w:id="141" w:name="_Toc31702042"/>
      <w:r>
        <w:t xml:space="preserve">Table </w:t>
      </w:r>
      <w:r w:rsidR="00A56355">
        <w:fldChar w:fldCharType="begin"/>
      </w:r>
      <w:r w:rsidR="00A56355">
        <w:instrText xml:space="preserve"> SEQ Table \* ARABIC </w:instrText>
      </w:r>
      <w:r w:rsidR="00A56355">
        <w:fldChar w:fldCharType="separate"/>
      </w:r>
      <w:r w:rsidR="0011424E">
        <w:rPr>
          <w:noProof/>
        </w:rPr>
        <w:t>13</w:t>
      </w:r>
      <w:r w:rsidR="00A56355">
        <w:rPr>
          <w:noProof/>
        </w:rPr>
        <w:fldChar w:fldCharType="end"/>
      </w:r>
      <w:bookmarkEnd w:id="140"/>
      <w:r>
        <w:t xml:space="preserve">. </w:t>
      </w:r>
      <w:r w:rsidRPr="00CB1F1C">
        <w:t xml:space="preserve">BoR11.1 'social context' values </w:t>
      </w:r>
      <w:r w:rsidR="009D4774">
        <w:t>–</w:t>
      </w:r>
      <w:r w:rsidRPr="00CB1F1C">
        <w:t xml:space="preserve"> Phase</w:t>
      </w:r>
      <w:r w:rsidR="009D4774">
        <w:t>s 1-</w:t>
      </w:r>
      <w:r>
        <w:t>3</w:t>
      </w:r>
      <w:bookmarkEnd w:id="141"/>
    </w:p>
    <w:p w14:paraId="33A66A76" w14:textId="47C06CF3" w:rsidR="00DD7E84" w:rsidRDefault="00DD7E84" w:rsidP="000E7547">
      <w:pPr>
        <w:pStyle w:val="Heading4"/>
      </w:pPr>
      <w:r>
        <w:t xml:space="preserve">‘Knowledge content’ values (expertise, learning, human capital) </w:t>
      </w:r>
    </w:p>
    <w:p w14:paraId="506AC0C2" w14:textId="4D0FFD5E" w:rsidR="00DD7E84" w:rsidRPr="00F767D2" w:rsidRDefault="00DD7E84" w:rsidP="00DD7E84">
      <w:pPr>
        <w:spacing w:after="120" w:line="360" w:lineRule="auto"/>
        <w:rPr>
          <w:sz w:val="24"/>
          <w:szCs w:val="24"/>
          <w:u w:val="single"/>
        </w:rPr>
      </w:pPr>
      <w:r w:rsidRPr="00EF264E">
        <w:rPr>
          <w:sz w:val="24"/>
          <w:szCs w:val="24"/>
          <w:u w:val="single"/>
        </w:rPr>
        <w:t>Phase 1</w:t>
      </w:r>
      <w:r>
        <w:rPr>
          <w:sz w:val="24"/>
          <w:szCs w:val="24"/>
          <w:u w:val="single"/>
        </w:rPr>
        <w:t>. (An auditing system for comparing surgical outcomes across hospitals)</w:t>
      </w:r>
      <w:r w:rsidR="00F767D2">
        <w:rPr>
          <w:sz w:val="24"/>
          <w:szCs w:val="24"/>
          <w:u w:val="single"/>
        </w:rPr>
        <w:br/>
      </w:r>
      <w:r w:rsidR="006E13D9" w:rsidRPr="008F1AD4">
        <w:rPr>
          <w:sz w:val="24"/>
          <w:szCs w:val="24"/>
        </w:rPr>
        <w:fldChar w:fldCharType="begin"/>
      </w:r>
      <w:r w:rsidR="006E13D9" w:rsidRPr="008F1AD4">
        <w:rPr>
          <w:sz w:val="24"/>
          <w:szCs w:val="24"/>
        </w:rPr>
        <w:instrText xml:space="preserve"> REF _Ref7018341 \h </w:instrText>
      </w:r>
      <w:r w:rsidR="006E13D9">
        <w:rPr>
          <w:sz w:val="24"/>
          <w:szCs w:val="24"/>
        </w:rPr>
        <w:instrText xml:space="preserve"> \* MERGEFORMAT </w:instrText>
      </w:r>
      <w:r w:rsidR="006E13D9" w:rsidRPr="008F1AD4">
        <w:rPr>
          <w:sz w:val="24"/>
          <w:szCs w:val="24"/>
        </w:rPr>
      </w:r>
      <w:r w:rsidR="006E13D9" w:rsidRPr="008F1AD4">
        <w:rPr>
          <w:sz w:val="24"/>
          <w:szCs w:val="24"/>
        </w:rPr>
        <w:fldChar w:fldCharType="separate"/>
      </w:r>
      <w:r w:rsidR="0011424E" w:rsidRPr="0011424E">
        <w:rPr>
          <w:sz w:val="24"/>
          <w:szCs w:val="24"/>
        </w:rPr>
        <w:t xml:space="preserve">Table </w:t>
      </w:r>
      <w:r w:rsidR="0011424E" w:rsidRPr="0011424E">
        <w:rPr>
          <w:noProof/>
          <w:sz w:val="24"/>
          <w:szCs w:val="24"/>
        </w:rPr>
        <w:t>14</w:t>
      </w:r>
      <w:r w:rsidR="006E13D9" w:rsidRPr="008F1AD4">
        <w:rPr>
          <w:sz w:val="24"/>
          <w:szCs w:val="24"/>
        </w:rPr>
        <w:fldChar w:fldCharType="end"/>
      </w:r>
      <w:r w:rsidR="006E13D9">
        <w:rPr>
          <w:sz w:val="24"/>
          <w:szCs w:val="24"/>
        </w:rPr>
        <w:t xml:space="preserve"> shows the </w:t>
      </w:r>
      <w:r w:rsidR="003357AD">
        <w:rPr>
          <w:sz w:val="24"/>
          <w:szCs w:val="24"/>
        </w:rPr>
        <w:t>‘knowledge content’ values, including</w:t>
      </w:r>
      <w:r w:rsidR="004265ED">
        <w:rPr>
          <w:sz w:val="24"/>
          <w:szCs w:val="24"/>
        </w:rPr>
        <w:t xml:space="preserve"> ‘expertise’, ‘learning’ and ‘human capital’</w:t>
      </w:r>
      <w:r w:rsidR="00804593">
        <w:rPr>
          <w:sz w:val="24"/>
          <w:szCs w:val="24"/>
        </w:rPr>
        <w:t>,</w:t>
      </w:r>
      <w:r w:rsidR="004265ED">
        <w:rPr>
          <w:sz w:val="24"/>
          <w:szCs w:val="24"/>
        </w:rPr>
        <w:t xml:space="preserve"> at Phase 1 of BoR11.1</w:t>
      </w:r>
      <w:r w:rsidR="006E13D9">
        <w:rPr>
          <w:sz w:val="24"/>
          <w:szCs w:val="24"/>
        </w:rPr>
        <w:t>.</w:t>
      </w:r>
      <w:r w:rsidR="004265ED">
        <w:rPr>
          <w:sz w:val="24"/>
          <w:szCs w:val="24"/>
        </w:rPr>
        <w:t xml:space="preserve"> </w:t>
      </w:r>
      <w:r>
        <w:rPr>
          <w:sz w:val="24"/>
          <w:szCs w:val="24"/>
        </w:rPr>
        <w:t>I coded the ‘human capital’ attribute as 1, reflecting that importance of the “hard skills”</w:t>
      </w:r>
      <w:r w:rsidR="004265ED">
        <w:rPr>
          <w:sz w:val="24"/>
          <w:szCs w:val="24"/>
        </w:rPr>
        <w:t xml:space="preserve"> possessed by the researchers </w:t>
      </w:r>
      <w:r>
        <w:rPr>
          <w:sz w:val="24"/>
          <w:szCs w:val="24"/>
        </w:rPr>
        <w:t xml:space="preserve">involved, all of </w:t>
      </w:r>
      <w:r w:rsidR="004265ED">
        <w:rPr>
          <w:sz w:val="24"/>
          <w:szCs w:val="24"/>
        </w:rPr>
        <w:t xml:space="preserve">whom </w:t>
      </w:r>
      <w:r>
        <w:rPr>
          <w:sz w:val="24"/>
          <w:szCs w:val="24"/>
        </w:rPr>
        <w:t>have doctorates and “rigorous training in specialized skills” (McNie et al., 2016, p. 890). However, I coded ‘expertise’ as 2, because the importance of certain practitioner expertise, i.e. that of clinical practitioners, was also “needed to help inform” the research thanks to their “proximity to the problem” (ibid., p. 887). For ‘learning’, I coded a 1. This is because, although the ultimate goal of the research was to inform “practical” learning, normally associated with a higher value, at this stage, the main “ways in which the research outputs change[d] the knowledge system” were through the “explicit knowledge” codified in</w:t>
      </w:r>
      <w:r w:rsidR="004C3C84">
        <w:rPr>
          <w:sz w:val="24"/>
          <w:szCs w:val="24"/>
        </w:rPr>
        <w:t xml:space="preserve"> </w:t>
      </w:r>
      <w:r w:rsidR="005A5D38">
        <w:rPr>
          <w:sz w:val="24"/>
          <w:szCs w:val="24"/>
        </w:rPr>
        <w:t>protocols and</w:t>
      </w:r>
      <w:r>
        <w:rPr>
          <w:sz w:val="24"/>
          <w:szCs w:val="24"/>
        </w:rPr>
        <w:t xml:space="preserve"> academic journals (ibid., p. 888). </w:t>
      </w:r>
    </w:p>
    <w:tbl>
      <w:tblPr>
        <w:tblW w:w="52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2320"/>
      </w:tblGrid>
      <w:tr w:rsidR="00DD7E84" w14:paraId="16CC04D4" w14:textId="77777777" w:rsidTr="00DE5040">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2A71BFF3" w14:textId="77777777" w:rsidR="00DD7E84" w:rsidRPr="008707A9" w:rsidRDefault="00DD7E84" w:rsidP="00DE5040">
            <w:pPr>
              <w:spacing w:after="0" w:line="240" w:lineRule="auto"/>
              <w:jc w:val="center"/>
              <w:rPr>
                <w:rFonts w:asciiTheme="majorBidi" w:hAnsiTheme="majorBidi" w:cstheme="majorBidi"/>
                <w:b/>
              </w:rPr>
            </w:pPr>
            <w:r w:rsidRPr="008707A9">
              <w:rPr>
                <w:rFonts w:asciiTheme="majorBidi" w:hAnsiTheme="majorBidi" w:cstheme="majorBidi"/>
                <w:b/>
              </w:rPr>
              <w:t>Attribut</w:t>
            </w:r>
            <w:r>
              <w:rPr>
                <w:rFonts w:asciiTheme="majorBidi" w:hAnsiTheme="majorBidi" w:cstheme="majorBidi"/>
                <w:b/>
              </w:rPr>
              <w:t>e/activity</w:t>
            </w:r>
          </w:p>
        </w:tc>
        <w:tc>
          <w:tcPr>
            <w:tcW w:w="2320" w:type="dxa"/>
            <w:tcBorders>
              <w:top w:val="single" w:sz="4" w:space="0" w:color="auto"/>
              <w:left w:val="single" w:sz="4" w:space="0" w:color="auto"/>
              <w:bottom w:val="single" w:sz="4" w:space="0" w:color="auto"/>
              <w:right w:val="single" w:sz="4" w:space="0" w:color="auto"/>
            </w:tcBorders>
          </w:tcPr>
          <w:p w14:paraId="68DD8F36" w14:textId="39C172C4" w:rsidR="00DD7E84" w:rsidRPr="00FF5CE5" w:rsidRDefault="00DD7E84" w:rsidP="00DE5040">
            <w:pPr>
              <w:spacing w:after="0" w:line="240" w:lineRule="auto"/>
              <w:jc w:val="center"/>
              <w:rPr>
                <w:rFonts w:asciiTheme="majorBidi" w:hAnsiTheme="majorBidi" w:cstheme="majorBidi"/>
                <w:b/>
              </w:rPr>
            </w:pPr>
            <w:r>
              <w:rPr>
                <w:rFonts w:asciiTheme="majorBidi" w:hAnsiTheme="majorBidi" w:cstheme="majorBidi"/>
                <w:b/>
              </w:rPr>
              <w:t>Value</w:t>
            </w:r>
            <w:r w:rsidR="007A31A0">
              <w:rPr>
                <w:rFonts w:asciiTheme="majorBidi" w:hAnsiTheme="majorBidi" w:cstheme="majorBidi"/>
                <w:b/>
              </w:rPr>
              <w:t xml:space="preserve"> (Phase 1)</w:t>
            </w:r>
          </w:p>
        </w:tc>
      </w:tr>
      <w:tr w:rsidR="00DD7E84" w14:paraId="6BDA717A" w14:textId="77777777" w:rsidTr="00DE5040">
        <w:trPr>
          <w:trHeight w:val="233"/>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2BE1F64F"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Expertise</w:t>
            </w:r>
          </w:p>
        </w:tc>
        <w:tc>
          <w:tcPr>
            <w:tcW w:w="2320" w:type="dxa"/>
            <w:tcBorders>
              <w:top w:val="single" w:sz="4" w:space="0" w:color="auto"/>
              <w:left w:val="single" w:sz="4" w:space="0" w:color="auto"/>
              <w:bottom w:val="single" w:sz="4" w:space="0" w:color="auto"/>
              <w:right w:val="single" w:sz="4" w:space="0" w:color="auto"/>
            </w:tcBorders>
            <w:shd w:val="clear" w:color="auto" w:fill="auto"/>
          </w:tcPr>
          <w:p w14:paraId="16B2FE82"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r w:rsidR="00DD7E84" w14:paraId="2F2B8A45" w14:textId="77777777" w:rsidTr="00DE504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364054A0"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Learning</w:t>
            </w:r>
          </w:p>
        </w:tc>
        <w:tc>
          <w:tcPr>
            <w:tcW w:w="2320" w:type="dxa"/>
            <w:tcBorders>
              <w:top w:val="single" w:sz="4" w:space="0" w:color="auto"/>
              <w:left w:val="single" w:sz="4" w:space="0" w:color="auto"/>
              <w:bottom w:val="single" w:sz="4" w:space="0" w:color="auto"/>
              <w:right w:val="single" w:sz="4" w:space="0" w:color="auto"/>
            </w:tcBorders>
            <w:shd w:val="clear" w:color="auto" w:fill="auto"/>
          </w:tcPr>
          <w:p w14:paraId="5CFB48FA"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1</w:t>
            </w:r>
          </w:p>
        </w:tc>
      </w:tr>
      <w:tr w:rsidR="00DD7E84" w14:paraId="1EA33E8E"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34643EAD"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Human Capital</w:t>
            </w:r>
          </w:p>
        </w:tc>
        <w:tc>
          <w:tcPr>
            <w:tcW w:w="2320" w:type="dxa"/>
            <w:tcBorders>
              <w:top w:val="single" w:sz="4" w:space="0" w:color="auto"/>
              <w:left w:val="single" w:sz="4" w:space="0" w:color="auto"/>
              <w:bottom w:val="single" w:sz="4" w:space="0" w:color="auto"/>
              <w:right w:val="single" w:sz="4" w:space="0" w:color="auto"/>
            </w:tcBorders>
            <w:shd w:val="clear" w:color="auto" w:fill="auto"/>
          </w:tcPr>
          <w:p w14:paraId="04C542E0" w14:textId="77777777" w:rsidR="00DD7E84" w:rsidRPr="000B15CE" w:rsidRDefault="00DD7E84" w:rsidP="00DE5040">
            <w:pPr>
              <w:keepNext/>
              <w:spacing w:after="0" w:line="240" w:lineRule="auto"/>
              <w:jc w:val="center"/>
              <w:rPr>
                <w:rFonts w:asciiTheme="majorBidi" w:hAnsiTheme="majorBidi" w:cstheme="majorBidi"/>
                <w:color w:val="000000"/>
              </w:rPr>
            </w:pPr>
            <w:r>
              <w:rPr>
                <w:rFonts w:asciiTheme="majorBidi" w:hAnsiTheme="majorBidi" w:cstheme="majorBidi"/>
                <w:color w:val="000000"/>
              </w:rPr>
              <w:t>1</w:t>
            </w:r>
          </w:p>
        </w:tc>
      </w:tr>
    </w:tbl>
    <w:p w14:paraId="77A38362" w14:textId="77AD70A9" w:rsidR="00DD7E84" w:rsidRDefault="00DD7E84" w:rsidP="00DD7E84">
      <w:pPr>
        <w:pStyle w:val="Caption"/>
        <w:rPr>
          <w:sz w:val="24"/>
          <w:szCs w:val="24"/>
        </w:rPr>
      </w:pPr>
      <w:bookmarkStart w:id="142" w:name="_Ref7018341"/>
      <w:bookmarkStart w:id="143" w:name="_Toc31702043"/>
      <w:r>
        <w:t xml:space="preserve">Table </w:t>
      </w:r>
      <w:r w:rsidR="00A56355">
        <w:fldChar w:fldCharType="begin"/>
      </w:r>
      <w:r w:rsidR="00A56355">
        <w:instrText xml:space="preserve"> SEQ Table \* ARABIC </w:instrText>
      </w:r>
      <w:r w:rsidR="00A56355">
        <w:fldChar w:fldCharType="separate"/>
      </w:r>
      <w:r w:rsidR="0011424E">
        <w:rPr>
          <w:noProof/>
        </w:rPr>
        <w:t>14</w:t>
      </w:r>
      <w:r w:rsidR="00A56355">
        <w:rPr>
          <w:noProof/>
        </w:rPr>
        <w:fldChar w:fldCharType="end"/>
      </w:r>
      <w:bookmarkEnd w:id="142"/>
      <w:r>
        <w:t xml:space="preserve">. </w:t>
      </w:r>
      <w:r w:rsidRPr="0057014F">
        <w:t>BoR11.1 '</w:t>
      </w:r>
      <w:r>
        <w:t>knowledge content</w:t>
      </w:r>
      <w:r w:rsidRPr="0057014F">
        <w:t xml:space="preserve">' values - Phase </w:t>
      </w:r>
      <w:r>
        <w:t>1</w:t>
      </w:r>
      <w:bookmarkEnd w:id="143"/>
    </w:p>
    <w:p w14:paraId="70F4851F" w14:textId="4B301282" w:rsidR="00DD7E84" w:rsidRDefault="00DD7E84" w:rsidP="00DD7E84">
      <w:pPr>
        <w:spacing w:after="120" w:line="360" w:lineRule="auto"/>
        <w:rPr>
          <w:sz w:val="24"/>
          <w:szCs w:val="24"/>
        </w:rPr>
      </w:pPr>
      <w:r>
        <w:rPr>
          <w:sz w:val="24"/>
          <w:szCs w:val="24"/>
          <w:u w:val="single"/>
        </w:rPr>
        <w:t>Phase 2. (Developing an Early Warning System (EWS) for real-time clinical care)</w:t>
      </w:r>
      <w:r w:rsidR="00804593">
        <w:rPr>
          <w:sz w:val="24"/>
          <w:szCs w:val="24"/>
        </w:rPr>
        <w:br/>
      </w:r>
      <w:r>
        <w:rPr>
          <w:sz w:val="24"/>
          <w:szCs w:val="24"/>
        </w:rPr>
        <w:t xml:space="preserve">At Phase 2, the ‘human capital’ and ‘expertise’ attributes did not change, and were coded again at 1 and 2, respectively. But there was a slight change in the nature of the ‘learning’ which resulted. Although at this stage the most significant “change in the knowledge system” (ibid., p. 888) was still able to be captured in codified forms, there was more of a “practical” element of learning, because the trial implantation of an EWS to impact real-time clinical practice also involved “changing behaviour” (ibid., p. 888) of a wider range of hospital staff, including those not involved in the knowledge production. I therefore increased this value to a 2. </w:t>
      </w:r>
      <w:r w:rsidRPr="001F1B16">
        <w:rPr>
          <w:sz w:val="24"/>
          <w:szCs w:val="24"/>
        </w:rPr>
        <w:fldChar w:fldCharType="begin"/>
      </w:r>
      <w:r w:rsidRPr="001F1B16">
        <w:rPr>
          <w:sz w:val="24"/>
          <w:szCs w:val="24"/>
        </w:rPr>
        <w:instrText xml:space="preserve"> REF _Ref7018512 \h </w:instrText>
      </w:r>
      <w:r>
        <w:rPr>
          <w:sz w:val="24"/>
          <w:szCs w:val="24"/>
        </w:rPr>
        <w:instrText xml:space="preserve"> \* MERGEFORMAT </w:instrText>
      </w:r>
      <w:r w:rsidRPr="001F1B16">
        <w:rPr>
          <w:sz w:val="24"/>
          <w:szCs w:val="24"/>
        </w:rPr>
      </w:r>
      <w:r w:rsidRPr="001F1B16">
        <w:rPr>
          <w:sz w:val="24"/>
          <w:szCs w:val="24"/>
        </w:rPr>
        <w:fldChar w:fldCharType="separate"/>
      </w:r>
      <w:r w:rsidR="0011424E" w:rsidRPr="0011424E">
        <w:rPr>
          <w:sz w:val="24"/>
          <w:szCs w:val="24"/>
        </w:rPr>
        <w:t xml:space="preserve">Table </w:t>
      </w:r>
      <w:r w:rsidR="0011424E" w:rsidRPr="0011424E">
        <w:rPr>
          <w:noProof/>
          <w:sz w:val="24"/>
          <w:szCs w:val="24"/>
        </w:rPr>
        <w:t>15</w:t>
      </w:r>
      <w:r w:rsidRPr="001F1B16">
        <w:rPr>
          <w:sz w:val="24"/>
          <w:szCs w:val="24"/>
        </w:rPr>
        <w:fldChar w:fldCharType="end"/>
      </w:r>
      <w:r>
        <w:rPr>
          <w:sz w:val="24"/>
          <w:szCs w:val="24"/>
        </w:rPr>
        <w:t xml:space="preserve"> summarises these values.</w:t>
      </w:r>
    </w:p>
    <w:tbl>
      <w:tblPr>
        <w:tblW w:w="75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2320"/>
        <w:gridCol w:w="2320"/>
      </w:tblGrid>
      <w:tr w:rsidR="0000587D" w14:paraId="43109B32" w14:textId="77777777" w:rsidTr="005E5334">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6FA3D711" w14:textId="77777777" w:rsidR="0000587D" w:rsidRPr="008707A9" w:rsidRDefault="0000587D" w:rsidP="00DE5040">
            <w:pPr>
              <w:spacing w:after="0" w:line="240" w:lineRule="auto"/>
              <w:jc w:val="center"/>
              <w:rPr>
                <w:rFonts w:asciiTheme="majorBidi" w:hAnsiTheme="majorBidi" w:cstheme="majorBidi"/>
                <w:b/>
              </w:rPr>
            </w:pPr>
            <w:r w:rsidRPr="008707A9">
              <w:rPr>
                <w:rFonts w:asciiTheme="majorBidi" w:hAnsiTheme="majorBidi" w:cstheme="majorBidi"/>
                <w:b/>
              </w:rPr>
              <w:t>Attribut</w:t>
            </w:r>
            <w:r>
              <w:rPr>
                <w:rFonts w:asciiTheme="majorBidi" w:hAnsiTheme="majorBidi" w:cstheme="majorBidi"/>
                <w:b/>
              </w:rPr>
              <w:t>e/activity</w:t>
            </w:r>
          </w:p>
        </w:tc>
        <w:tc>
          <w:tcPr>
            <w:tcW w:w="2320"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E441187" w14:textId="7E6DF17B" w:rsidR="0000587D" w:rsidRDefault="0000587D" w:rsidP="00DE5040">
            <w:pPr>
              <w:spacing w:after="0" w:line="240" w:lineRule="auto"/>
              <w:jc w:val="center"/>
              <w:rPr>
                <w:rFonts w:asciiTheme="majorBidi" w:hAnsiTheme="majorBidi" w:cstheme="majorBidi"/>
                <w:b/>
              </w:rPr>
            </w:pPr>
            <w:r>
              <w:rPr>
                <w:rFonts w:asciiTheme="majorBidi" w:hAnsiTheme="majorBidi" w:cstheme="majorBidi"/>
                <w:b/>
              </w:rPr>
              <w:t>Value (Phase 1)</w:t>
            </w:r>
          </w:p>
        </w:tc>
        <w:tc>
          <w:tcPr>
            <w:tcW w:w="2320" w:type="dxa"/>
            <w:tcBorders>
              <w:top w:val="single" w:sz="4" w:space="0" w:color="auto"/>
              <w:left w:val="single" w:sz="4" w:space="0" w:color="auto"/>
              <w:bottom w:val="single" w:sz="4" w:space="0" w:color="auto"/>
              <w:right w:val="single" w:sz="4" w:space="0" w:color="auto"/>
            </w:tcBorders>
          </w:tcPr>
          <w:p w14:paraId="7B7E9B16" w14:textId="0DBF9FE4" w:rsidR="0000587D" w:rsidRPr="00FF5CE5" w:rsidRDefault="0000587D" w:rsidP="00DE5040">
            <w:pPr>
              <w:spacing w:after="0" w:line="240" w:lineRule="auto"/>
              <w:jc w:val="center"/>
              <w:rPr>
                <w:rFonts w:asciiTheme="majorBidi" w:hAnsiTheme="majorBidi" w:cstheme="majorBidi"/>
                <w:b/>
              </w:rPr>
            </w:pPr>
            <w:r>
              <w:rPr>
                <w:rFonts w:asciiTheme="majorBidi" w:hAnsiTheme="majorBidi" w:cstheme="majorBidi"/>
                <w:b/>
              </w:rPr>
              <w:t>Value (Phase 2)</w:t>
            </w:r>
          </w:p>
        </w:tc>
      </w:tr>
      <w:tr w:rsidR="0000587D" w14:paraId="4F3BBD9E" w14:textId="77777777" w:rsidTr="005E5334">
        <w:trPr>
          <w:trHeight w:val="233"/>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6F1E9EE9" w14:textId="77777777" w:rsidR="0000587D" w:rsidRPr="008707A9" w:rsidRDefault="0000587D" w:rsidP="0000587D">
            <w:pPr>
              <w:spacing w:after="0" w:line="240" w:lineRule="auto"/>
              <w:rPr>
                <w:rFonts w:asciiTheme="majorBidi" w:hAnsiTheme="majorBidi" w:cstheme="majorBidi"/>
              </w:rPr>
            </w:pPr>
            <w:r w:rsidRPr="008707A9">
              <w:rPr>
                <w:rFonts w:asciiTheme="majorBidi" w:hAnsiTheme="majorBidi" w:cstheme="majorBidi"/>
                <w:color w:val="000000"/>
              </w:rPr>
              <w:t>Expertise</w:t>
            </w:r>
          </w:p>
        </w:tc>
        <w:tc>
          <w:tcPr>
            <w:tcW w:w="2320"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120D8AC" w14:textId="37BC9A76" w:rsidR="0000587D" w:rsidRDefault="0000587D" w:rsidP="0000587D">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2320" w:type="dxa"/>
            <w:tcBorders>
              <w:top w:val="single" w:sz="4" w:space="0" w:color="auto"/>
              <w:left w:val="single" w:sz="4" w:space="0" w:color="auto"/>
              <w:bottom w:val="single" w:sz="4" w:space="0" w:color="auto"/>
              <w:right w:val="single" w:sz="4" w:space="0" w:color="auto"/>
            </w:tcBorders>
            <w:shd w:val="clear" w:color="auto" w:fill="auto"/>
          </w:tcPr>
          <w:p w14:paraId="04C33102" w14:textId="24613AFE" w:rsidR="0000587D" w:rsidRPr="000B15CE" w:rsidRDefault="0000587D" w:rsidP="0000587D">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r w:rsidR="0000587D" w14:paraId="7E83B370" w14:textId="77777777" w:rsidTr="005E5334">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41E63076" w14:textId="77777777" w:rsidR="0000587D" w:rsidRPr="008707A9" w:rsidRDefault="0000587D" w:rsidP="0000587D">
            <w:pPr>
              <w:spacing w:after="0" w:line="240" w:lineRule="auto"/>
              <w:rPr>
                <w:rFonts w:asciiTheme="majorBidi" w:hAnsiTheme="majorBidi" w:cstheme="majorBidi"/>
              </w:rPr>
            </w:pPr>
            <w:r w:rsidRPr="008707A9">
              <w:rPr>
                <w:rFonts w:asciiTheme="majorBidi" w:hAnsiTheme="majorBidi" w:cstheme="majorBidi"/>
                <w:color w:val="000000"/>
              </w:rPr>
              <w:t>Learning</w:t>
            </w:r>
          </w:p>
        </w:tc>
        <w:tc>
          <w:tcPr>
            <w:tcW w:w="2320"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D65425C" w14:textId="597E60A1" w:rsidR="0000587D" w:rsidRPr="000B15CE" w:rsidRDefault="0000587D" w:rsidP="0000587D">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2320" w:type="dxa"/>
            <w:tcBorders>
              <w:top w:val="single" w:sz="4" w:space="0" w:color="auto"/>
              <w:left w:val="single" w:sz="4" w:space="0" w:color="auto"/>
              <w:bottom w:val="single" w:sz="4" w:space="0" w:color="auto"/>
              <w:right w:val="single" w:sz="4" w:space="0" w:color="auto"/>
            </w:tcBorders>
            <w:shd w:val="clear" w:color="auto" w:fill="auto"/>
          </w:tcPr>
          <w:p w14:paraId="36DE0572" w14:textId="24251361" w:rsidR="0000587D" w:rsidRPr="000B15CE" w:rsidRDefault="0000587D" w:rsidP="0000587D">
            <w:pPr>
              <w:spacing w:after="0" w:line="240" w:lineRule="auto"/>
              <w:jc w:val="center"/>
              <w:rPr>
                <w:rFonts w:asciiTheme="majorBidi" w:hAnsiTheme="majorBidi" w:cstheme="majorBidi"/>
                <w:color w:val="000000"/>
              </w:rPr>
            </w:pPr>
            <w:r w:rsidRPr="000B15CE">
              <w:rPr>
                <w:rFonts w:asciiTheme="majorBidi" w:hAnsiTheme="majorBidi" w:cstheme="majorBidi"/>
                <w:color w:val="000000"/>
              </w:rPr>
              <w:t>2</w:t>
            </w:r>
          </w:p>
        </w:tc>
      </w:tr>
      <w:tr w:rsidR="0000587D" w14:paraId="0A8F1212" w14:textId="77777777" w:rsidTr="005E5334">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1D87C567" w14:textId="77777777" w:rsidR="0000587D" w:rsidRPr="008707A9" w:rsidRDefault="0000587D" w:rsidP="0000587D">
            <w:pPr>
              <w:spacing w:after="0" w:line="240" w:lineRule="auto"/>
              <w:rPr>
                <w:rFonts w:asciiTheme="majorBidi" w:hAnsiTheme="majorBidi" w:cstheme="majorBidi"/>
              </w:rPr>
            </w:pPr>
            <w:r w:rsidRPr="008707A9">
              <w:rPr>
                <w:rFonts w:asciiTheme="majorBidi" w:hAnsiTheme="majorBidi" w:cstheme="majorBidi"/>
                <w:color w:val="000000"/>
              </w:rPr>
              <w:t>Human Capital</w:t>
            </w:r>
          </w:p>
        </w:tc>
        <w:tc>
          <w:tcPr>
            <w:tcW w:w="2320"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CA3DFD7" w14:textId="604DF06E" w:rsidR="0000587D" w:rsidRDefault="0000587D" w:rsidP="0000587D">
            <w:pPr>
              <w:keepNext/>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2320" w:type="dxa"/>
            <w:tcBorders>
              <w:top w:val="single" w:sz="4" w:space="0" w:color="auto"/>
              <w:left w:val="single" w:sz="4" w:space="0" w:color="auto"/>
              <w:bottom w:val="single" w:sz="4" w:space="0" w:color="auto"/>
              <w:right w:val="single" w:sz="4" w:space="0" w:color="auto"/>
            </w:tcBorders>
            <w:shd w:val="clear" w:color="auto" w:fill="auto"/>
          </w:tcPr>
          <w:p w14:paraId="7CACC1AD" w14:textId="70AFA041" w:rsidR="0000587D" w:rsidRPr="000B15CE" w:rsidRDefault="0000587D" w:rsidP="0000587D">
            <w:pPr>
              <w:keepNext/>
              <w:spacing w:after="0" w:line="240" w:lineRule="auto"/>
              <w:jc w:val="center"/>
              <w:rPr>
                <w:rFonts w:asciiTheme="majorBidi" w:hAnsiTheme="majorBidi" w:cstheme="majorBidi"/>
                <w:color w:val="000000"/>
              </w:rPr>
            </w:pPr>
            <w:r>
              <w:rPr>
                <w:rFonts w:asciiTheme="majorBidi" w:hAnsiTheme="majorBidi" w:cstheme="majorBidi"/>
                <w:color w:val="000000"/>
              </w:rPr>
              <w:t>1</w:t>
            </w:r>
          </w:p>
        </w:tc>
      </w:tr>
    </w:tbl>
    <w:p w14:paraId="2DB4F8B5" w14:textId="5F48454C" w:rsidR="00DD7E84" w:rsidRDefault="00DD7E84" w:rsidP="00DD7E84">
      <w:pPr>
        <w:pStyle w:val="Caption"/>
        <w:rPr>
          <w:sz w:val="24"/>
          <w:szCs w:val="24"/>
        </w:rPr>
      </w:pPr>
      <w:bookmarkStart w:id="144" w:name="_Ref7018512"/>
      <w:bookmarkStart w:id="145" w:name="_Toc31702044"/>
      <w:r>
        <w:t xml:space="preserve">Table </w:t>
      </w:r>
      <w:r w:rsidR="00A56355">
        <w:fldChar w:fldCharType="begin"/>
      </w:r>
      <w:r w:rsidR="00A56355">
        <w:instrText xml:space="preserve"> SEQ Table \* ARABIC </w:instrText>
      </w:r>
      <w:r w:rsidR="00A56355">
        <w:fldChar w:fldCharType="separate"/>
      </w:r>
      <w:r w:rsidR="0011424E">
        <w:rPr>
          <w:noProof/>
        </w:rPr>
        <w:t>15</w:t>
      </w:r>
      <w:r w:rsidR="00A56355">
        <w:rPr>
          <w:noProof/>
        </w:rPr>
        <w:fldChar w:fldCharType="end"/>
      </w:r>
      <w:bookmarkEnd w:id="144"/>
      <w:r>
        <w:t xml:space="preserve">. </w:t>
      </w:r>
      <w:r w:rsidRPr="001F64C8">
        <w:t xml:space="preserve">BoR11.1 'knowledge content' values </w:t>
      </w:r>
      <w:r w:rsidR="00B9489E">
        <w:t>–</w:t>
      </w:r>
      <w:r w:rsidRPr="001F64C8">
        <w:t xml:space="preserve"> Phase</w:t>
      </w:r>
      <w:r w:rsidR="00B9489E">
        <w:t>s 1 &amp;</w:t>
      </w:r>
      <w:r w:rsidRPr="001F64C8">
        <w:t xml:space="preserve"> </w:t>
      </w:r>
      <w:r>
        <w:t>2</w:t>
      </w:r>
      <w:bookmarkEnd w:id="145"/>
    </w:p>
    <w:p w14:paraId="6CFBEF54" w14:textId="2CD3ED6F" w:rsidR="00DD7E84" w:rsidRDefault="00DD7E84" w:rsidP="00DD7E84">
      <w:pPr>
        <w:spacing w:after="120" w:line="360" w:lineRule="auto"/>
        <w:rPr>
          <w:sz w:val="24"/>
          <w:szCs w:val="24"/>
        </w:rPr>
      </w:pPr>
      <w:r>
        <w:rPr>
          <w:sz w:val="24"/>
          <w:szCs w:val="24"/>
          <w:u w:val="single"/>
        </w:rPr>
        <w:t>Phase 3. (Developing and disseminating the EWS for routine hospital use)</w:t>
      </w:r>
      <w:r w:rsidR="00804593">
        <w:rPr>
          <w:sz w:val="24"/>
          <w:szCs w:val="24"/>
          <w:u w:val="single"/>
        </w:rPr>
        <w:br/>
      </w:r>
      <w:r>
        <w:rPr>
          <w:sz w:val="24"/>
          <w:szCs w:val="24"/>
        </w:rPr>
        <w:t xml:space="preserve">There was more change at Phase 3 (see </w:t>
      </w:r>
      <w:r w:rsidRPr="00F249A4">
        <w:rPr>
          <w:sz w:val="24"/>
          <w:szCs w:val="24"/>
        </w:rPr>
        <w:fldChar w:fldCharType="begin"/>
      </w:r>
      <w:r w:rsidRPr="00F249A4">
        <w:rPr>
          <w:sz w:val="24"/>
          <w:szCs w:val="24"/>
        </w:rPr>
        <w:instrText xml:space="preserve"> REF _Ref7018570 \h </w:instrText>
      </w:r>
      <w:r>
        <w:rPr>
          <w:sz w:val="24"/>
          <w:szCs w:val="24"/>
        </w:rPr>
        <w:instrText xml:space="preserve"> \* MERGEFORMAT </w:instrText>
      </w:r>
      <w:r w:rsidRPr="00F249A4">
        <w:rPr>
          <w:sz w:val="24"/>
          <w:szCs w:val="24"/>
        </w:rPr>
      </w:r>
      <w:r w:rsidRPr="00F249A4">
        <w:rPr>
          <w:sz w:val="24"/>
          <w:szCs w:val="24"/>
        </w:rPr>
        <w:fldChar w:fldCharType="separate"/>
      </w:r>
      <w:r w:rsidR="0011424E" w:rsidRPr="0011424E">
        <w:rPr>
          <w:sz w:val="24"/>
          <w:szCs w:val="24"/>
        </w:rPr>
        <w:t xml:space="preserve">Table </w:t>
      </w:r>
      <w:r w:rsidR="0011424E" w:rsidRPr="0011424E">
        <w:rPr>
          <w:noProof/>
          <w:sz w:val="24"/>
          <w:szCs w:val="24"/>
        </w:rPr>
        <w:t>16</w:t>
      </w:r>
      <w:r w:rsidRPr="00F249A4">
        <w:rPr>
          <w:sz w:val="24"/>
          <w:szCs w:val="24"/>
        </w:rPr>
        <w:fldChar w:fldCharType="end"/>
      </w:r>
      <w:r>
        <w:rPr>
          <w:sz w:val="24"/>
          <w:szCs w:val="24"/>
        </w:rPr>
        <w:t xml:space="preserve">). The ‘human capital’ and ‘expertise’ attributes both increased slightly, to 2 and 3 respectively, to reflect that new types of technological and commercial expertise </w:t>
      </w:r>
      <w:r w:rsidR="00BA0417">
        <w:rPr>
          <w:sz w:val="24"/>
          <w:szCs w:val="24"/>
        </w:rPr>
        <w:t>were</w:t>
      </w:r>
      <w:r>
        <w:rPr>
          <w:sz w:val="24"/>
          <w:szCs w:val="24"/>
        </w:rPr>
        <w:t xml:space="preserve"> necessary to advance the research and development at this phase, and this led also to a slight reduction in the dominance of doctorate holders over the research process. ‘Learning’ also increased, up to the spectrum’s mid-value of 3. I judged that the practical learning associated with the need to “embed ... new techniques ... and changing behaviours”</w:t>
      </w:r>
      <w:r w:rsidR="00305072">
        <w:rPr>
          <w:sz w:val="24"/>
          <w:szCs w:val="24"/>
        </w:rPr>
        <w:t xml:space="preserve"> (McNie et al., 2016, p. </w:t>
      </w:r>
      <w:r w:rsidR="0026447E">
        <w:rPr>
          <w:sz w:val="24"/>
          <w:szCs w:val="24"/>
        </w:rPr>
        <w:t>888)</w:t>
      </w:r>
      <w:r>
        <w:rPr>
          <w:sz w:val="24"/>
          <w:szCs w:val="24"/>
        </w:rPr>
        <w:t xml:space="preserve"> throughout an entire hospital was just as significant as the more scientific and codifiable ‘learning’ that resulted from this phase of the research. </w:t>
      </w:r>
    </w:p>
    <w:p w14:paraId="42FA9AC1" w14:textId="77777777" w:rsidR="00A346F5" w:rsidRPr="00804593" w:rsidRDefault="00A346F5" w:rsidP="00DD7E84">
      <w:pPr>
        <w:spacing w:after="120" w:line="360" w:lineRule="auto"/>
        <w:rPr>
          <w:sz w:val="24"/>
          <w:szCs w:val="24"/>
          <w:u w:val="single"/>
        </w:rPr>
      </w:pPr>
    </w:p>
    <w:tbl>
      <w:tblPr>
        <w:tblW w:w="82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1888"/>
        <w:gridCol w:w="1888"/>
        <w:gridCol w:w="1946"/>
      </w:tblGrid>
      <w:tr w:rsidR="00237747" w14:paraId="032F69DC" w14:textId="77777777" w:rsidTr="005E5334">
        <w:trPr>
          <w:trHeight w:val="147"/>
        </w:trPr>
        <w:tc>
          <w:tcPr>
            <w:tcW w:w="2518" w:type="dxa"/>
            <w:tcBorders>
              <w:top w:val="single" w:sz="4" w:space="0" w:color="auto"/>
              <w:left w:val="single" w:sz="4" w:space="0" w:color="auto"/>
              <w:bottom w:val="single" w:sz="4" w:space="0" w:color="auto"/>
              <w:right w:val="single" w:sz="4" w:space="0" w:color="auto"/>
            </w:tcBorders>
            <w:vAlign w:val="center"/>
          </w:tcPr>
          <w:p w14:paraId="18196334" w14:textId="77777777" w:rsidR="00237747" w:rsidRPr="008707A9" w:rsidRDefault="00237747" w:rsidP="00237747">
            <w:pPr>
              <w:spacing w:after="0" w:line="240" w:lineRule="auto"/>
              <w:jc w:val="center"/>
              <w:rPr>
                <w:rFonts w:asciiTheme="majorBidi" w:hAnsiTheme="majorBidi" w:cstheme="majorBidi"/>
                <w:b/>
              </w:rPr>
            </w:pPr>
            <w:r w:rsidRPr="008707A9">
              <w:rPr>
                <w:rFonts w:asciiTheme="majorBidi" w:hAnsiTheme="majorBidi" w:cstheme="majorBidi"/>
                <w:b/>
              </w:rPr>
              <w:t>Attribut</w:t>
            </w:r>
            <w:r>
              <w:rPr>
                <w:rFonts w:asciiTheme="majorBidi" w:hAnsiTheme="majorBidi" w:cstheme="majorBidi"/>
                <w:b/>
              </w:rPr>
              <w:t>e/activity</w:t>
            </w:r>
          </w:p>
        </w:tc>
        <w:tc>
          <w:tcPr>
            <w:tcW w:w="1888"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F364C34" w14:textId="670A264D" w:rsidR="00237747" w:rsidRDefault="00237747" w:rsidP="00237747">
            <w:pPr>
              <w:spacing w:after="0" w:line="240" w:lineRule="auto"/>
              <w:jc w:val="center"/>
              <w:rPr>
                <w:rFonts w:asciiTheme="majorBidi" w:hAnsiTheme="majorBidi" w:cstheme="majorBidi"/>
                <w:b/>
              </w:rPr>
            </w:pPr>
            <w:r>
              <w:rPr>
                <w:rFonts w:asciiTheme="majorBidi" w:hAnsiTheme="majorBidi" w:cstheme="majorBidi"/>
                <w:b/>
              </w:rPr>
              <w:t>Value (Phase 1)</w:t>
            </w:r>
          </w:p>
        </w:tc>
        <w:tc>
          <w:tcPr>
            <w:tcW w:w="1888"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0BE14D4" w14:textId="0B6C4140" w:rsidR="00237747" w:rsidRDefault="00237747" w:rsidP="00237747">
            <w:pPr>
              <w:spacing w:after="0" w:line="240" w:lineRule="auto"/>
              <w:jc w:val="center"/>
              <w:rPr>
                <w:rFonts w:asciiTheme="majorBidi" w:hAnsiTheme="majorBidi" w:cstheme="majorBidi"/>
                <w:b/>
              </w:rPr>
            </w:pPr>
            <w:r>
              <w:rPr>
                <w:rFonts w:asciiTheme="majorBidi" w:hAnsiTheme="majorBidi" w:cstheme="majorBidi"/>
                <w:b/>
              </w:rPr>
              <w:t>Value (Phase 2)</w:t>
            </w:r>
          </w:p>
        </w:tc>
        <w:tc>
          <w:tcPr>
            <w:tcW w:w="1946" w:type="dxa"/>
            <w:tcBorders>
              <w:top w:val="single" w:sz="4" w:space="0" w:color="auto"/>
              <w:left w:val="single" w:sz="4" w:space="0" w:color="auto"/>
              <w:bottom w:val="single" w:sz="4" w:space="0" w:color="auto"/>
              <w:right w:val="single" w:sz="4" w:space="0" w:color="auto"/>
            </w:tcBorders>
          </w:tcPr>
          <w:p w14:paraId="20FF74C5" w14:textId="454D7BFD" w:rsidR="00237747" w:rsidRPr="00FF5CE5" w:rsidRDefault="00237747" w:rsidP="00237747">
            <w:pPr>
              <w:spacing w:after="0" w:line="240" w:lineRule="auto"/>
              <w:jc w:val="center"/>
              <w:rPr>
                <w:rFonts w:asciiTheme="majorBidi" w:hAnsiTheme="majorBidi" w:cstheme="majorBidi"/>
                <w:b/>
              </w:rPr>
            </w:pPr>
            <w:r>
              <w:rPr>
                <w:rFonts w:asciiTheme="majorBidi" w:hAnsiTheme="majorBidi" w:cstheme="majorBidi"/>
                <w:b/>
              </w:rPr>
              <w:t>Value</w:t>
            </w:r>
            <w:r w:rsidR="00B9489E">
              <w:rPr>
                <w:rFonts w:asciiTheme="majorBidi" w:hAnsiTheme="majorBidi" w:cstheme="majorBidi"/>
                <w:b/>
              </w:rPr>
              <w:t xml:space="preserve"> (Phase 3)</w:t>
            </w:r>
          </w:p>
        </w:tc>
      </w:tr>
      <w:tr w:rsidR="00237747" w14:paraId="4ED54E7E" w14:textId="77777777" w:rsidTr="005E5334">
        <w:trPr>
          <w:trHeight w:val="250"/>
        </w:trPr>
        <w:tc>
          <w:tcPr>
            <w:tcW w:w="2518" w:type="dxa"/>
            <w:tcBorders>
              <w:top w:val="single" w:sz="4" w:space="0" w:color="auto"/>
              <w:left w:val="single" w:sz="4" w:space="0" w:color="auto"/>
              <w:bottom w:val="single" w:sz="4" w:space="0" w:color="auto"/>
              <w:right w:val="single" w:sz="4" w:space="0" w:color="auto"/>
            </w:tcBorders>
            <w:shd w:val="clear" w:color="auto" w:fill="auto"/>
            <w:vAlign w:val="center"/>
          </w:tcPr>
          <w:p w14:paraId="4CFCCA8E" w14:textId="77777777" w:rsidR="00237747" w:rsidRPr="008707A9" w:rsidRDefault="00237747" w:rsidP="00237747">
            <w:pPr>
              <w:spacing w:after="0" w:line="240" w:lineRule="auto"/>
              <w:rPr>
                <w:rFonts w:asciiTheme="majorBidi" w:hAnsiTheme="majorBidi" w:cstheme="majorBidi"/>
              </w:rPr>
            </w:pPr>
            <w:r w:rsidRPr="008707A9">
              <w:rPr>
                <w:rFonts w:asciiTheme="majorBidi" w:hAnsiTheme="majorBidi" w:cstheme="majorBidi"/>
                <w:color w:val="000000"/>
              </w:rPr>
              <w:t>Expertise</w:t>
            </w:r>
          </w:p>
        </w:tc>
        <w:tc>
          <w:tcPr>
            <w:tcW w:w="1888"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F00091E" w14:textId="530FEF98" w:rsidR="00237747" w:rsidRDefault="00237747" w:rsidP="00237747">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888"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D6059AF" w14:textId="25676EAA" w:rsidR="00237747" w:rsidRDefault="00237747" w:rsidP="00237747">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946" w:type="dxa"/>
            <w:tcBorders>
              <w:top w:val="single" w:sz="4" w:space="0" w:color="auto"/>
              <w:left w:val="single" w:sz="4" w:space="0" w:color="auto"/>
              <w:bottom w:val="single" w:sz="4" w:space="0" w:color="auto"/>
              <w:right w:val="single" w:sz="4" w:space="0" w:color="auto"/>
            </w:tcBorders>
            <w:shd w:val="clear" w:color="auto" w:fill="auto"/>
          </w:tcPr>
          <w:p w14:paraId="18F374D2" w14:textId="3731D25F" w:rsidR="00237747" w:rsidRPr="000B15CE" w:rsidRDefault="00237747" w:rsidP="00237747">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237747" w14:paraId="3D2396FB" w14:textId="77777777" w:rsidTr="005E5334">
        <w:trPr>
          <w:trHeight w:val="281"/>
        </w:trPr>
        <w:tc>
          <w:tcPr>
            <w:tcW w:w="2518" w:type="dxa"/>
            <w:tcBorders>
              <w:top w:val="single" w:sz="4" w:space="0" w:color="auto"/>
              <w:left w:val="single" w:sz="4" w:space="0" w:color="auto"/>
              <w:bottom w:val="single" w:sz="4" w:space="0" w:color="auto"/>
              <w:right w:val="single" w:sz="4" w:space="0" w:color="auto"/>
            </w:tcBorders>
            <w:shd w:val="clear" w:color="auto" w:fill="auto"/>
            <w:vAlign w:val="center"/>
          </w:tcPr>
          <w:p w14:paraId="68310612" w14:textId="77777777" w:rsidR="00237747" w:rsidRPr="008707A9" w:rsidRDefault="00237747" w:rsidP="00237747">
            <w:pPr>
              <w:spacing w:after="0" w:line="240" w:lineRule="auto"/>
              <w:rPr>
                <w:rFonts w:asciiTheme="majorBidi" w:hAnsiTheme="majorBidi" w:cstheme="majorBidi"/>
              </w:rPr>
            </w:pPr>
            <w:r w:rsidRPr="008707A9">
              <w:rPr>
                <w:rFonts w:asciiTheme="majorBidi" w:hAnsiTheme="majorBidi" w:cstheme="majorBidi"/>
                <w:color w:val="000000"/>
              </w:rPr>
              <w:t>Learning</w:t>
            </w:r>
          </w:p>
        </w:tc>
        <w:tc>
          <w:tcPr>
            <w:tcW w:w="1888"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DB2AE09" w14:textId="0C0D3E70" w:rsidR="00237747" w:rsidRDefault="00237747" w:rsidP="00237747">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888"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C4DD545" w14:textId="7320F785" w:rsidR="00237747" w:rsidRDefault="00237747" w:rsidP="00237747">
            <w:pPr>
              <w:spacing w:after="0" w:line="240" w:lineRule="auto"/>
              <w:jc w:val="center"/>
              <w:rPr>
                <w:rFonts w:asciiTheme="majorBidi" w:hAnsiTheme="majorBidi" w:cstheme="majorBidi"/>
                <w:color w:val="000000"/>
              </w:rPr>
            </w:pPr>
            <w:r w:rsidRPr="000B15CE">
              <w:rPr>
                <w:rFonts w:asciiTheme="majorBidi" w:hAnsiTheme="majorBidi" w:cstheme="majorBidi"/>
                <w:color w:val="000000"/>
              </w:rPr>
              <w:t>2</w:t>
            </w:r>
          </w:p>
        </w:tc>
        <w:tc>
          <w:tcPr>
            <w:tcW w:w="1946" w:type="dxa"/>
            <w:tcBorders>
              <w:top w:val="single" w:sz="4" w:space="0" w:color="auto"/>
              <w:left w:val="single" w:sz="4" w:space="0" w:color="auto"/>
              <w:bottom w:val="single" w:sz="4" w:space="0" w:color="auto"/>
              <w:right w:val="single" w:sz="4" w:space="0" w:color="auto"/>
            </w:tcBorders>
            <w:shd w:val="clear" w:color="auto" w:fill="auto"/>
          </w:tcPr>
          <w:p w14:paraId="3BC2D9A0" w14:textId="445D59E1" w:rsidR="00237747" w:rsidRPr="000B15CE" w:rsidRDefault="00237747" w:rsidP="00237747">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237747" w14:paraId="23EA4FC3" w14:textId="77777777" w:rsidTr="005E5334">
        <w:trPr>
          <w:trHeight w:val="265"/>
        </w:trPr>
        <w:tc>
          <w:tcPr>
            <w:tcW w:w="2518" w:type="dxa"/>
            <w:tcBorders>
              <w:top w:val="single" w:sz="4" w:space="0" w:color="auto"/>
              <w:left w:val="single" w:sz="4" w:space="0" w:color="auto"/>
              <w:bottom w:val="single" w:sz="4" w:space="0" w:color="auto"/>
              <w:right w:val="single" w:sz="4" w:space="0" w:color="auto"/>
            </w:tcBorders>
            <w:shd w:val="clear" w:color="auto" w:fill="auto"/>
            <w:vAlign w:val="center"/>
          </w:tcPr>
          <w:p w14:paraId="1963FC71" w14:textId="77777777" w:rsidR="00237747" w:rsidRPr="008707A9" w:rsidRDefault="00237747" w:rsidP="00237747">
            <w:pPr>
              <w:spacing w:after="0" w:line="240" w:lineRule="auto"/>
              <w:rPr>
                <w:rFonts w:asciiTheme="majorBidi" w:hAnsiTheme="majorBidi" w:cstheme="majorBidi"/>
              </w:rPr>
            </w:pPr>
            <w:r w:rsidRPr="008707A9">
              <w:rPr>
                <w:rFonts w:asciiTheme="majorBidi" w:hAnsiTheme="majorBidi" w:cstheme="majorBidi"/>
                <w:color w:val="000000"/>
              </w:rPr>
              <w:t>Human Capital</w:t>
            </w:r>
          </w:p>
        </w:tc>
        <w:tc>
          <w:tcPr>
            <w:tcW w:w="1888"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B9FC57B" w14:textId="52C4A94B" w:rsidR="00237747" w:rsidRDefault="00237747" w:rsidP="00237747">
            <w:pPr>
              <w:keepNext/>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888"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D1C4E56" w14:textId="5D9F8560" w:rsidR="00237747" w:rsidRDefault="00237747" w:rsidP="00237747">
            <w:pPr>
              <w:keepNext/>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946" w:type="dxa"/>
            <w:tcBorders>
              <w:top w:val="single" w:sz="4" w:space="0" w:color="auto"/>
              <w:left w:val="single" w:sz="4" w:space="0" w:color="auto"/>
              <w:bottom w:val="single" w:sz="4" w:space="0" w:color="auto"/>
              <w:right w:val="single" w:sz="4" w:space="0" w:color="auto"/>
            </w:tcBorders>
            <w:shd w:val="clear" w:color="auto" w:fill="auto"/>
          </w:tcPr>
          <w:p w14:paraId="2BD84C0D" w14:textId="60FB8B4F" w:rsidR="00237747" w:rsidRPr="000B15CE" w:rsidRDefault="00237747" w:rsidP="00237747">
            <w:pPr>
              <w:keepNext/>
              <w:spacing w:after="0" w:line="240" w:lineRule="auto"/>
              <w:jc w:val="center"/>
              <w:rPr>
                <w:rFonts w:asciiTheme="majorBidi" w:hAnsiTheme="majorBidi" w:cstheme="majorBidi"/>
                <w:color w:val="000000"/>
              </w:rPr>
            </w:pPr>
            <w:r>
              <w:rPr>
                <w:rFonts w:asciiTheme="majorBidi" w:hAnsiTheme="majorBidi" w:cstheme="majorBidi"/>
                <w:color w:val="000000"/>
              </w:rPr>
              <w:t>2</w:t>
            </w:r>
          </w:p>
        </w:tc>
      </w:tr>
    </w:tbl>
    <w:p w14:paraId="6F02B8CA" w14:textId="69CD05C9" w:rsidR="00DD7E84" w:rsidRDefault="00DD7E84" w:rsidP="00DD7E84">
      <w:pPr>
        <w:pStyle w:val="Caption"/>
        <w:rPr>
          <w:sz w:val="24"/>
          <w:szCs w:val="24"/>
        </w:rPr>
      </w:pPr>
      <w:bookmarkStart w:id="146" w:name="_Ref7018570"/>
      <w:bookmarkStart w:id="147" w:name="_Toc31702045"/>
      <w:r>
        <w:t xml:space="preserve">Table </w:t>
      </w:r>
      <w:r w:rsidR="00A56355">
        <w:fldChar w:fldCharType="begin"/>
      </w:r>
      <w:r w:rsidR="00A56355">
        <w:instrText xml:space="preserve"> SEQ Table \* ARABIC </w:instrText>
      </w:r>
      <w:r w:rsidR="00A56355">
        <w:fldChar w:fldCharType="separate"/>
      </w:r>
      <w:r w:rsidR="0011424E">
        <w:rPr>
          <w:noProof/>
        </w:rPr>
        <w:t>16</w:t>
      </w:r>
      <w:r w:rsidR="00A56355">
        <w:rPr>
          <w:noProof/>
        </w:rPr>
        <w:fldChar w:fldCharType="end"/>
      </w:r>
      <w:bookmarkEnd w:id="146"/>
      <w:r>
        <w:t xml:space="preserve">. </w:t>
      </w:r>
      <w:r w:rsidRPr="00B204FD">
        <w:t xml:space="preserve">BoR11.1 'knowledge content' values </w:t>
      </w:r>
      <w:r w:rsidR="00B9489E">
        <w:t>–</w:t>
      </w:r>
      <w:r w:rsidRPr="00B204FD">
        <w:t xml:space="preserve"> Phase</w:t>
      </w:r>
      <w:r w:rsidR="00B9489E">
        <w:t>s 1-</w:t>
      </w:r>
      <w:r>
        <w:t>3</w:t>
      </w:r>
      <w:bookmarkEnd w:id="147"/>
    </w:p>
    <w:p w14:paraId="56780C20" w14:textId="77777777" w:rsidR="00DD7E84" w:rsidRPr="002D1EB2" w:rsidRDefault="00DD7E84" w:rsidP="00DD7E84">
      <w:pPr>
        <w:pStyle w:val="Heading4"/>
      </w:pPr>
      <w:r>
        <w:t>‘Intermediary’ values (uncertainty, knowledge exchange, accessibility, boundary management, network participation, flexibility, disciplinary focus, and social capital)</w:t>
      </w:r>
    </w:p>
    <w:p w14:paraId="0D961282" w14:textId="4D8CE5DB" w:rsidR="00C027BA" w:rsidRDefault="00DD7E84" w:rsidP="00DD7E84">
      <w:pPr>
        <w:spacing w:after="120" w:line="360" w:lineRule="auto"/>
        <w:rPr>
          <w:sz w:val="24"/>
          <w:szCs w:val="24"/>
        </w:rPr>
      </w:pPr>
      <w:r>
        <w:rPr>
          <w:sz w:val="24"/>
          <w:szCs w:val="24"/>
          <w:u w:val="single"/>
        </w:rPr>
        <w:t>Phase 1. (An auditing system for comparing surgical outcomes across hospitals)</w:t>
      </w:r>
      <w:r w:rsidR="00F767D2">
        <w:rPr>
          <w:sz w:val="24"/>
          <w:szCs w:val="24"/>
        </w:rPr>
        <w:br/>
      </w:r>
      <w:r w:rsidR="007F4EF1" w:rsidRPr="008B7022">
        <w:rPr>
          <w:sz w:val="24"/>
          <w:szCs w:val="24"/>
        </w:rPr>
        <w:fldChar w:fldCharType="begin"/>
      </w:r>
      <w:r w:rsidR="007F4EF1" w:rsidRPr="008B7022">
        <w:rPr>
          <w:sz w:val="24"/>
          <w:szCs w:val="24"/>
        </w:rPr>
        <w:instrText xml:space="preserve"> REF _Ref7018648 \h </w:instrText>
      </w:r>
      <w:r w:rsidR="007F4EF1">
        <w:rPr>
          <w:sz w:val="24"/>
          <w:szCs w:val="24"/>
        </w:rPr>
        <w:instrText xml:space="preserve"> \* MERGEFORMAT </w:instrText>
      </w:r>
      <w:r w:rsidR="007F4EF1" w:rsidRPr="008B7022">
        <w:rPr>
          <w:sz w:val="24"/>
          <w:szCs w:val="24"/>
        </w:rPr>
      </w:r>
      <w:r w:rsidR="007F4EF1" w:rsidRPr="008B7022">
        <w:rPr>
          <w:sz w:val="24"/>
          <w:szCs w:val="24"/>
        </w:rPr>
        <w:fldChar w:fldCharType="separate"/>
      </w:r>
      <w:r w:rsidR="0011424E" w:rsidRPr="0011424E">
        <w:rPr>
          <w:sz w:val="24"/>
          <w:szCs w:val="24"/>
        </w:rPr>
        <w:t xml:space="preserve">Table </w:t>
      </w:r>
      <w:r w:rsidR="0011424E" w:rsidRPr="0011424E">
        <w:rPr>
          <w:noProof/>
          <w:sz w:val="24"/>
          <w:szCs w:val="24"/>
        </w:rPr>
        <w:t>17</w:t>
      </w:r>
      <w:r w:rsidR="007F4EF1" w:rsidRPr="008B7022">
        <w:rPr>
          <w:sz w:val="24"/>
          <w:szCs w:val="24"/>
        </w:rPr>
        <w:fldChar w:fldCharType="end"/>
      </w:r>
      <w:r w:rsidR="007F4EF1">
        <w:rPr>
          <w:sz w:val="24"/>
          <w:szCs w:val="24"/>
        </w:rPr>
        <w:t xml:space="preserve"> (below) presents the values for the eight ‘intermediary’ activities/attributes</w:t>
      </w:r>
      <w:r w:rsidR="007F4EF1" w:rsidRPr="008B7022">
        <w:rPr>
          <w:sz w:val="24"/>
          <w:szCs w:val="24"/>
        </w:rPr>
        <w:t>.</w:t>
      </w:r>
      <w:r w:rsidR="007F4EF1">
        <w:rPr>
          <w:sz w:val="24"/>
          <w:szCs w:val="24"/>
        </w:rPr>
        <w:t xml:space="preserve"> </w:t>
      </w:r>
      <w:r w:rsidR="006B4339">
        <w:rPr>
          <w:sz w:val="24"/>
          <w:szCs w:val="24"/>
        </w:rPr>
        <w:t>I will start by discussing t</w:t>
      </w:r>
      <w:r w:rsidR="00D211ED">
        <w:rPr>
          <w:sz w:val="24"/>
          <w:szCs w:val="24"/>
        </w:rPr>
        <w:t>he ‘disciplinary focus’</w:t>
      </w:r>
      <w:r w:rsidR="00A26952">
        <w:rPr>
          <w:sz w:val="24"/>
          <w:szCs w:val="24"/>
        </w:rPr>
        <w:t xml:space="preserve">. </w:t>
      </w:r>
      <w:r w:rsidR="00E66123">
        <w:rPr>
          <w:sz w:val="24"/>
          <w:szCs w:val="24"/>
        </w:rPr>
        <w:t xml:space="preserve">As discussed </w:t>
      </w:r>
      <w:r w:rsidR="007850B2">
        <w:rPr>
          <w:sz w:val="24"/>
          <w:szCs w:val="24"/>
        </w:rPr>
        <w:t>in Chapte</w:t>
      </w:r>
      <w:r w:rsidR="00FC5F5C">
        <w:rPr>
          <w:sz w:val="24"/>
          <w:szCs w:val="24"/>
        </w:rPr>
        <w:t xml:space="preserve">r </w:t>
      </w:r>
      <w:r w:rsidR="008A3015">
        <w:rPr>
          <w:sz w:val="24"/>
          <w:szCs w:val="24"/>
        </w:rPr>
        <w:t>2</w:t>
      </w:r>
      <w:r w:rsidR="00FC5F5C">
        <w:rPr>
          <w:sz w:val="24"/>
          <w:szCs w:val="24"/>
        </w:rPr>
        <w:t xml:space="preserve"> when introducing McNie et al.’s (2016) typology</w:t>
      </w:r>
      <w:r w:rsidR="00E66123">
        <w:rPr>
          <w:sz w:val="24"/>
          <w:szCs w:val="24"/>
        </w:rPr>
        <w:t xml:space="preserve">, even where </w:t>
      </w:r>
      <w:r w:rsidR="0034466F">
        <w:rPr>
          <w:sz w:val="24"/>
          <w:szCs w:val="24"/>
        </w:rPr>
        <w:t xml:space="preserve">academic research </w:t>
      </w:r>
      <w:r w:rsidR="00FC5F5C">
        <w:rPr>
          <w:sz w:val="24"/>
          <w:szCs w:val="24"/>
        </w:rPr>
        <w:t>exhibits strong ‘Mode 2’ characteristics of</w:t>
      </w:r>
      <w:r w:rsidR="0034466F">
        <w:rPr>
          <w:sz w:val="24"/>
          <w:szCs w:val="24"/>
        </w:rPr>
        <w:t xml:space="preserve"> transdisciplinar</w:t>
      </w:r>
      <w:r w:rsidR="00FC5F5C">
        <w:rPr>
          <w:sz w:val="24"/>
          <w:szCs w:val="24"/>
        </w:rPr>
        <w:t xml:space="preserve">ity and a focus on and proximity to contexts of application, </w:t>
      </w:r>
      <w:r w:rsidR="00514ACD">
        <w:rPr>
          <w:sz w:val="24"/>
          <w:szCs w:val="24"/>
        </w:rPr>
        <w:t xml:space="preserve">disciplinarity still has a role to play, as the expertise, techniques and methodologies drawn upon have largely disciplinary foundations. </w:t>
      </w:r>
      <w:r w:rsidR="0036068F">
        <w:rPr>
          <w:sz w:val="24"/>
          <w:szCs w:val="24"/>
        </w:rPr>
        <w:t>McNie et al.’s (2016) notion therefore acknowledges that ‘disciplinary focus’ is not a binary, but rather a matter of degree.</w:t>
      </w:r>
      <w:r w:rsidR="00037C22">
        <w:rPr>
          <w:sz w:val="24"/>
          <w:szCs w:val="24"/>
        </w:rPr>
        <w:t xml:space="preserve"> In this sense, the extent of disciplinarity </w:t>
      </w:r>
      <w:r w:rsidR="00037C22">
        <w:rPr>
          <w:i/>
          <w:sz w:val="24"/>
          <w:szCs w:val="24"/>
        </w:rPr>
        <w:t>mediates</w:t>
      </w:r>
      <w:r w:rsidR="00037C22">
        <w:rPr>
          <w:sz w:val="24"/>
          <w:szCs w:val="24"/>
        </w:rPr>
        <w:t xml:space="preserve"> between academia and wider society; academics will be unlikely to disidentify with their disciplinary backgrounds, but they may overcome disciplinary boundaries to a significant extent in terms of their approaches, topics and questions.</w:t>
      </w:r>
      <w:r w:rsidR="0036068F">
        <w:rPr>
          <w:sz w:val="24"/>
          <w:szCs w:val="24"/>
        </w:rPr>
        <w:t xml:space="preserve"> </w:t>
      </w:r>
      <w:r w:rsidR="00037FC7">
        <w:rPr>
          <w:sz w:val="24"/>
          <w:szCs w:val="24"/>
        </w:rPr>
        <w:t>In the case of BoR11.1, I judged t</w:t>
      </w:r>
      <w:r w:rsidR="00921A78">
        <w:rPr>
          <w:sz w:val="24"/>
          <w:szCs w:val="24"/>
        </w:rPr>
        <w:t xml:space="preserve">here to be a weak ‘disciplinary focus’ and I coded it as a 4 on the typology’s 1-5 spectrum. </w:t>
      </w:r>
      <w:r w:rsidR="00037C22">
        <w:rPr>
          <w:sz w:val="24"/>
          <w:szCs w:val="24"/>
        </w:rPr>
        <w:t>This is because the</w:t>
      </w:r>
      <w:r w:rsidR="00921A78">
        <w:rPr>
          <w:sz w:val="24"/>
          <w:szCs w:val="24"/>
        </w:rPr>
        <w:t xml:space="preserve"> research had little grounding in or interest in advancing a discipline and was rather “organized around problems that are defined by the context of use” (McNie et al., 2016, p. 888)</w:t>
      </w:r>
      <w:r w:rsidR="00294EA2">
        <w:rPr>
          <w:sz w:val="24"/>
          <w:szCs w:val="24"/>
        </w:rPr>
        <w:t xml:space="preserve">, despite the individuals involved drawing on their distinct disciplinary backgrounds (for example </w:t>
      </w:r>
      <w:r w:rsidR="009236BC">
        <w:rPr>
          <w:sz w:val="24"/>
          <w:szCs w:val="24"/>
        </w:rPr>
        <w:t>medical physics and</w:t>
      </w:r>
      <w:r w:rsidR="00294EA2">
        <w:rPr>
          <w:sz w:val="24"/>
          <w:szCs w:val="24"/>
        </w:rPr>
        <w:t xml:space="preserve"> computing).</w:t>
      </w:r>
    </w:p>
    <w:p w14:paraId="32986752" w14:textId="5C582B47" w:rsidR="009D4507" w:rsidRPr="009D4507" w:rsidRDefault="00DD7E84" w:rsidP="00DD7E84">
      <w:pPr>
        <w:spacing w:after="120" w:line="360" w:lineRule="auto"/>
        <w:rPr>
          <w:sz w:val="24"/>
          <w:szCs w:val="24"/>
        </w:rPr>
      </w:pPr>
      <w:r>
        <w:rPr>
          <w:sz w:val="24"/>
          <w:szCs w:val="24"/>
        </w:rPr>
        <w:t>This directly influenced the research team’s approach to dealing with ‘uncertainty’</w:t>
      </w:r>
      <w:r w:rsidR="004C5700">
        <w:rPr>
          <w:sz w:val="24"/>
          <w:szCs w:val="24"/>
        </w:rPr>
        <w:t>. Drawing from McNie et al.’s (2016) description, the researchers involved in BoR11.1 treated</w:t>
      </w:r>
      <w:r>
        <w:rPr>
          <w:sz w:val="24"/>
          <w:szCs w:val="24"/>
        </w:rPr>
        <w:t xml:space="preserve"> “epistemic uncertainty ... as an accepted condition</w:t>
      </w:r>
      <w:r w:rsidR="004C5700">
        <w:rPr>
          <w:sz w:val="24"/>
          <w:szCs w:val="24"/>
        </w:rPr>
        <w:t xml:space="preserve"> of [the] ...</w:t>
      </w:r>
      <w:r>
        <w:rPr>
          <w:sz w:val="24"/>
          <w:szCs w:val="24"/>
        </w:rPr>
        <w:t xml:space="preserve"> complex </w:t>
      </w:r>
      <w:r w:rsidR="004C5700">
        <w:rPr>
          <w:sz w:val="24"/>
          <w:szCs w:val="24"/>
        </w:rPr>
        <w:t>...</w:t>
      </w:r>
      <w:r>
        <w:rPr>
          <w:sz w:val="24"/>
          <w:szCs w:val="24"/>
        </w:rPr>
        <w:t xml:space="preserve"> realities” </w:t>
      </w:r>
      <w:r w:rsidR="004C5700">
        <w:rPr>
          <w:sz w:val="24"/>
          <w:szCs w:val="24"/>
        </w:rPr>
        <w:t>(</w:t>
      </w:r>
      <w:r>
        <w:rPr>
          <w:sz w:val="24"/>
          <w:szCs w:val="24"/>
        </w:rPr>
        <w:t>p. 888)</w:t>
      </w:r>
      <w:r w:rsidR="004C5700">
        <w:rPr>
          <w:sz w:val="24"/>
          <w:szCs w:val="24"/>
        </w:rPr>
        <w:t xml:space="preserve"> wh</w:t>
      </w:r>
      <w:r w:rsidR="00550B88">
        <w:rPr>
          <w:sz w:val="24"/>
          <w:szCs w:val="24"/>
        </w:rPr>
        <w:t>ich they were studying, and</w:t>
      </w:r>
      <w:r w:rsidR="004C5700">
        <w:rPr>
          <w:sz w:val="24"/>
          <w:szCs w:val="24"/>
        </w:rPr>
        <w:t xml:space="preserve"> it was not their priority to overcome this uncertainty</w:t>
      </w:r>
      <w:r>
        <w:rPr>
          <w:sz w:val="24"/>
          <w:szCs w:val="24"/>
        </w:rPr>
        <w:t xml:space="preserve">. </w:t>
      </w:r>
      <w:r w:rsidR="00941AE6">
        <w:rPr>
          <w:sz w:val="24"/>
          <w:szCs w:val="24"/>
        </w:rPr>
        <w:t>For example,</w:t>
      </w:r>
      <w:r w:rsidR="004C5700">
        <w:rPr>
          <w:sz w:val="24"/>
          <w:szCs w:val="24"/>
        </w:rPr>
        <w:t xml:space="preserve"> </w:t>
      </w:r>
      <w:r w:rsidR="009D4507">
        <w:rPr>
          <w:sz w:val="24"/>
          <w:szCs w:val="24"/>
        </w:rPr>
        <w:t xml:space="preserve">rather than ask the complex scientific question of </w:t>
      </w:r>
      <w:r w:rsidR="00511D46" w:rsidRPr="00511D46">
        <w:rPr>
          <w:i/>
          <w:sz w:val="24"/>
          <w:szCs w:val="24"/>
        </w:rPr>
        <w:t>‘</w:t>
      </w:r>
      <w:r w:rsidR="009D4507" w:rsidRPr="00511D46">
        <w:rPr>
          <w:i/>
          <w:sz w:val="24"/>
          <w:szCs w:val="24"/>
        </w:rPr>
        <w:t>what causes deterioration in different types of patients</w:t>
      </w:r>
      <w:r w:rsidR="00511D46" w:rsidRPr="00511D46">
        <w:rPr>
          <w:i/>
          <w:sz w:val="24"/>
          <w:szCs w:val="24"/>
        </w:rPr>
        <w:t>’</w:t>
      </w:r>
      <w:r w:rsidR="009D4507">
        <w:rPr>
          <w:sz w:val="24"/>
          <w:szCs w:val="24"/>
        </w:rPr>
        <w:t xml:space="preserve">, with the implication that a very broad range of data and factors be collected, controlled and measured, the Portsmouth Team had a far more pragmatic ‘what works’ approach to informing clinical practice. This was driven by the epistemically more modest question of </w:t>
      </w:r>
      <w:r w:rsidR="00511D46" w:rsidRPr="00511D46">
        <w:rPr>
          <w:i/>
          <w:sz w:val="24"/>
          <w:szCs w:val="24"/>
        </w:rPr>
        <w:t>‘</w:t>
      </w:r>
      <w:r w:rsidR="009D4507" w:rsidRPr="00511D46">
        <w:rPr>
          <w:i/>
          <w:sz w:val="24"/>
          <w:szCs w:val="24"/>
        </w:rPr>
        <w:t xml:space="preserve">how can inpatient data that is </w:t>
      </w:r>
      <w:r w:rsidR="009D4507" w:rsidRPr="00511D46">
        <w:rPr>
          <w:i/>
          <w:sz w:val="24"/>
          <w:szCs w:val="24"/>
          <w:u w:val="single"/>
        </w:rPr>
        <w:t>already</w:t>
      </w:r>
      <w:r w:rsidR="009D4507" w:rsidRPr="00511D46">
        <w:rPr>
          <w:i/>
          <w:sz w:val="24"/>
          <w:szCs w:val="24"/>
        </w:rPr>
        <w:t xml:space="preserve"> routinely collected by hospitals be used to provide approximate predictions of inpatient deterioration and inform clinical practitioners’ priorities?</w:t>
      </w:r>
      <w:r w:rsidR="00511D46">
        <w:rPr>
          <w:i/>
          <w:sz w:val="24"/>
          <w:szCs w:val="24"/>
        </w:rPr>
        <w:t>’</w:t>
      </w:r>
      <w:r w:rsidR="009D4507">
        <w:rPr>
          <w:i/>
          <w:sz w:val="24"/>
          <w:szCs w:val="24"/>
        </w:rPr>
        <w:t xml:space="preserve"> </w:t>
      </w:r>
      <w:r w:rsidR="00722DA3">
        <w:rPr>
          <w:sz w:val="24"/>
          <w:szCs w:val="24"/>
        </w:rPr>
        <w:t xml:space="preserve">As the approach to ‘uncertainty’ was driven by a pragmatic ‘what works’ approach rather than </w:t>
      </w:r>
      <w:r w:rsidR="00B926A4">
        <w:rPr>
          <w:sz w:val="24"/>
          <w:szCs w:val="24"/>
        </w:rPr>
        <w:t>by a dedication to maximising scientific knowledge, I gave the ‘uncertainty’ attribute a value of 4.</w:t>
      </w:r>
    </w:p>
    <w:p w14:paraId="4CEB3CC7" w14:textId="2DCF104B" w:rsidR="00DD7E84" w:rsidRDefault="00BD07DF" w:rsidP="00DD7E84">
      <w:pPr>
        <w:spacing w:after="120" w:line="360" w:lineRule="auto"/>
        <w:rPr>
          <w:sz w:val="24"/>
          <w:szCs w:val="24"/>
        </w:rPr>
      </w:pPr>
      <w:r>
        <w:rPr>
          <w:sz w:val="24"/>
          <w:szCs w:val="24"/>
        </w:rPr>
        <w:t xml:space="preserve">I </w:t>
      </w:r>
      <w:r w:rsidR="00610B89">
        <w:rPr>
          <w:sz w:val="24"/>
          <w:szCs w:val="24"/>
        </w:rPr>
        <w:t>valued</w:t>
      </w:r>
      <w:r w:rsidR="00DD7E84">
        <w:rPr>
          <w:sz w:val="24"/>
          <w:szCs w:val="24"/>
        </w:rPr>
        <w:t xml:space="preserve"> ‘knowledge exchange’, ‘flexibility’ and ‘accessibility’ </w:t>
      </w:r>
      <w:r w:rsidR="00610B89">
        <w:rPr>
          <w:sz w:val="24"/>
          <w:szCs w:val="24"/>
        </w:rPr>
        <w:t>at 3, the mid-poin</w:t>
      </w:r>
      <w:r w:rsidR="002578E5">
        <w:rPr>
          <w:sz w:val="24"/>
          <w:szCs w:val="24"/>
        </w:rPr>
        <w:t>t</w:t>
      </w:r>
      <w:r w:rsidR="00DD7E84">
        <w:rPr>
          <w:sz w:val="24"/>
          <w:szCs w:val="24"/>
        </w:rPr>
        <w:t xml:space="preserve"> on the spectrum. This reflects that there was a non-negligible amount of “iterative” communication between users and researchers, and quite significant “collaboration” and “brokering” between different sectors (</w:t>
      </w:r>
      <w:r>
        <w:rPr>
          <w:sz w:val="24"/>
          <w:szCs w:val="24"/>
        </w:rPr>
        <w:t>McNie et al</w:t>
      </w:r>
      <w:r w:rsidR="00DD7E84">
        <w:rPr>
          <w:sz w:val="24"/>
          <w:szCs w:val="24"/>
        </w:rPr>
        <w:t xml:space="preserve">., p. 888). Moreover, the CHMI took steps to facilitating “easy access to [their academic] researchers and knowledge resources”, making itself “more accessible than ‘ivory tower’ research facilities”, and also making it “responsive ... to users’ needs” (ibid. pp. 889, 890). However, I did not give a higher value because these activities/attributes were all somewhat limited, for example there was significant focus on more “one-way” forms of communication which “are consistent with, and understood by, their shared epistemic communities and not with the general public”, emphasising, for example, “peer-review publications” (ibid., p. 888). </w:t>
      </w:r>
    </w:p>
    <w:p w14:paraId="18FE9A2D" w14:textId="14534BEC" w:rsidR="00FE139F" w:rsidRDefault="00DD7E84" w:rsidP="00DD7E84">
      <w:pPr>
        <w:spacing w:after="120" w:line="360" w:lineRule="auto"/>
        <w:rPr>
          <w:sz w:val="24"/>
          <w:szCs w:val="24"/>
        </w:rPr>
      </w:pPr>
      <w:r>
        <w:rPr>
          <w:sz w:val="24"/>
          <w:szCs w:val="24"/>
        </w:rPr>
        <w:t xml:space="preserve">For a similar reason, I also gave </w:t>
      </w:r>
      <w:r w:rsidR="002416E7">
        <w:rPr>
          <w:sz w:val="24"/>
          <w:szCs w:val="24"/>
        </w:rPr>
        <w:t>the</w:t>
      </w:r>
      <w:r>
        <w:rPr>
          <w:sz w:val="24"/>
          <w:szCs w:val="24"/>
        </w:rPr>
        <w:t xml:space="preserve"> low value of 2 </w:t>
      </w:r>
      <w:r w:rsidR="00960EF3">
        <w:rPr>
          <w:sz w:val="24"/>
          <w:szCs w:val="24"/>
        </w:rPr>
        <w:t>for</w:t>
      </w:r>
      <w:r>
        <w:rPr>
          <w:sz w:val="24"/>
          <w:szCs w:val="24"/>
        </w:rPr>
        <w:t xml:space="preserve"> ‘network participation’. Despite the different disciplines and professions of the research team, their interests and expertise coalesced such that they formed a relatively “homogeneous ... epistemic community” (</w:t>
      </w:r>
      <w:r w:rsidR="00960EF3">
        <w:rPr>
          <w:sz w:val="24"/>
          <w:szCs w:val="24"/>
        </w:rPr>
        <w:t>McNie et al., 2016</w:t>
      </w:r>
      <w:r>
        <w:rPr>
          <w:sz w:val="24"/>
          <w:szCs w:val="24"/>
        </w:rPr>
        <w:t>, p. 889). And this situation had implications also for the values assigned to ‘social capital’ and ‘boundary management’, both of which also received a value of 2. Regarding ‘social capital’, although “trust, and relationships [were] necessary to create and share knowledge” amongst the research team, the strongly epistemic nature of the research meant that the main basis of trust, both within the team and between the team and potential users, was “rigorous methods and norms of conducting research”, thereby reducing the importance of and “need for creating or deploying social capital” (ibid., p. 889). And, as such, the demands of ‘boundary management’ and “boundary work” were relatively insignificant, and the “risks of science’s credibility being impugned or of science becoming politicized” were relatively low (ibid., pp. 890-891).</w:t>
      </w:r>
    </w:p>
    <w:tbl>
      <w:tblPr>
        <w:tblW w:w="4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1753"/>
      </w:tblGrid>
      <w:tr w:rsidR="00DD7E84" w14:paraId="678DB88D" w14:textId="77777777" w:rsidTr="00DE5040">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44CC0240" w14:textId="77777777" w:rsidR="00DD7E84" w:rsidRPr="008707A9" w:rsidRDefault="00DD7E84" w:rsidP="00DE5040">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p>
        </w:tc>
        <w:tc>
          <w:tcPr>
            <w:tcW w:w="1753" w:type="dxa"/>
            <w:tcBorders>
              <w:top w:val="single" w:sz="4" w:space="0" w:color="auto"/>
              <w:left w:val="single" w:sz="4" w:space="0" w:color="auto"/>
              <w:bottom w:val="single" w:sz="4" w:space="0" w:color="auto"/>
              <w:right w:val="single" w:sz="4" w:space="0" w:color="auto"/>
            </w:tcBorders>
          </w:tcPr>
          <w:p w14:paraId="617F3128" w14:textId="5494A5CE" w:rsidR="00DD7E84" w:rsidRPr="00FF5CE5" w:rsidRDefault="00DD7E84" w:rsidP="00DE5040">
            <w:pPr>
              <w:spacing w:after="0" w:line="240" w:lineRule="auto"/>
              <w:jc w:val="center"/>
              <w:rPr>
                <w:rFonts w:asciiTheme="majorBidi" w:hAnsiTheme="majorBidi" w:cstheme="majorBidi"/>
                <w:b/>
              </w:rPr>
            </w:pPr>
            <w:r>
              <w:rPr>
                <w:rFonts w:asciiTheme="majorBidi" w:hAnsiTheme="majorBidi" w:cstheme="majorBidi"/>
                <w:b/>
              </w:rPr>
              <w:t>Value</w:t>
            </w:r>
            <w:r w:rsidR="00B041AC">
              <w:rPr>
                <w:rFonts w:asciiTheme="majorBidi" w:hAnsiTheme="majorBidi" w:cstheme="majorBidi"/>
                <w:b/>
              </w:rPr>
              <w:t xml:space="preserve"> (Phase 1)</w:t>
            </w:r>
          </w:p>
        </w:tc>
      </w:tr>
      <w:tr w:rsidR="00DD7E84" w14:paraId="12C0E25E" w14:textId="77777777" w:rsidTr="00DE5040">
        <w:trPr>
          <w:trHeight w:val="233"/>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42EDDE14"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Uncertainty</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3A6D6B79" w14:textId="77777777" w:rsidR="00DD7E84" w:rsidRPr="000B15CE" w:rsidRDefault="00DD7E84" w:rsidP="00DE5040">
            <w:pPr>
              <w:spacing w:after="0" w:line="240" w:lineRule="auto"/>
              <w:jc w:val="center"/>
              <w:rPr>
                <w:rFonts w:asciiTheme="majorBidi" w:hAnsiTheme="majorBidi" w:cstheme="majorBidi"/>
                <w:color w:val="000000"/>
              </w:rPr>
            </w:pPr>
            <w:r w:rsidRPr="000B15CE">
              <w:rPr>
                <w:rFonts w:asciiTheme="majorBidi" w:hAnsiTheme="majorBidi" w:cstheme="majorBidi"/>
                <w:color w:val="000000"/>
              </w:rPr>
              <w:t>4</w:t>
            </w:r>
          </w:p>
        </w:tc>
      </w:tr>
      <w:tr w:rsidR="00DD7E84" w14:paraId="12208611" w14:textId="77777777" w:rsidTr="00DE504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0CB8E8B9"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Knowledge Exchange</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2CC4BA01"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DD7E84" w14:paraId="7D99F5C4"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04C3FB84"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Accessibility</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6D94B969" w14:textId="77777777" w:rsidR="00DD7E84" w:rsidRPr="000B15CE" w:rsidRDefault="00DD7E84" w:rsidP="00DE5040">
            <w:pPr>
              <w:tabs>
                <w:tab w:val="left" w:pos="1227"/>
                <w:tab w:val="center" w:pos="2185"/>
                <w:tab w:val="left" w:pos="2595"/>
              </w:tabs>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DD7E84" w14:paraId="463DA9F4" w14:textId="77777777" w:rsidTr="00DE504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16764D87"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Boundary Management</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5388E81E"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r w:rsidR="00DD7E84" w14:paraId="4866903B"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46ADD46D"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Network Participation</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15BB2AD3"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r w:rsidR="00DD7E84" w14:paraId="5B9A9DB3"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21B80E63"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Flexibility</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2D0CB579"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DD7E84" w14:paraId="5720476F"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55A0C573" w14:textId="77777777" w:rsidR="00DD7E84" w:rsidRPr="008707A9" w:rsidRDefault="00DD7E84" w:rsidP="00DE5040">
            <w:pPr>
              <w:spacing w:after="0" w:line="240" w:lineRule="auto"/>
              <w:rPr>
                <w:rFonts w:asciiTheme="majorBidi" w:hAnsiTheme="majorBidi" w:cstheme="majorBidi"/>
                <w:color w:val="000000"/>
              </w:rPr>
            </w:pPr>
            <w:r w:rsidRPr="008707A9">
              <w:rPr>
                <w:rFonts w:asciiTheme="majorBidi" w:hAnsiTheme="majorBidi" w:cstheme="majorBidi"/>
                <w:color w:val="000000"/>
              </w:rPr>
              <w:t>Disciplinary Focus</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13C3BC6C"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4</w:t>
            </w:r>
          </w:p>
        </w:tc>
      </w:tr>
      <w:tr w:rsidR="00DD7E84" w14:paraId="76ADB811" w14:textId="77777777" w:rsidTr="00DE504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0C61631D"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Social Capital</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0F2417B2" w14:textId="77777777" w:rsidR="00DD7E84" w:rsidRPr="000B15CE" w:rsidRDefault="00DD7E84" w:rsidP="00DE5040">
            <w:pPr>
              <w:keepNext/>
              <w:spacing w:after="0" w:line="240" w:lineRule="auto"/>
              <w:jc w:val="center"/>
              <w:rPr>
                <w:rFonts w:asciiTheme="majorBidi" w:hAnsiTheme="majorBidi" w:cstheme="majorBidi"/>
                <w:color w:val="000000"/>
              </w:rPr>
            </w:pPr>
            <w:r>
              <w:rPr>
                <w:rFonts w:asciiTheme="majorBidi" w:hAnsiTheme="majorBidi" w:cstheme="majorBidi"/>
                <w:color w:val="000000"/>
              </w:rPr>
              <w:t>2</w:t>
            </w:r>
          </w:p>
        </w:tc>
      </w:tr>
    </w:tbl>
    <w:p w14:paraId="017B4B0E" w14:textId="2DBD3629" w:rsidR="00DD7E84" w:rsidRDefault="00DD7E84" w:rsidP="00DD7E84">
      <w:pPr>
        <w:pStyle w:val="Caption"/>
        <w:rPr>
          <w:sz w:val="24"/>
          <w:szCs w:val="24"/>
        </w:rPr>
      </w:pPr>
      <w:bookmarkStart w:id="148" w:name="_Ref7018648"/>
      <w:bookmarkStart w:id="149" w:name="_Toc31702046"/>
      <w:r>
        <w:t xml:space="preserve">Table </w:t>
      </w:r>
      <w:r w:rsidR="00A56355">
        <w:fldChar w:fldCharType="begin"/>
      </w:r>
      <w:r w:rsidR="00A56355">
        <w:instrText xml:space="preserve"> SEQ Table \* ARABIC </w:instrText>
      </w:r>
      <w:r w:rsidR="00A56355">
        <w:fldChar w:fldCharType="separate"/>
      </w:r>
      <w:r w:rsidR="0011424E">
        <w:rPr>
          <w:noProof/>
        </w:rPr>
        <w:t>17</w:t>
      </w:r>
      <w:r w:rsidR="00A56355">
        <w:rPr>
          <w:noProof/>
        </w:rPr>
        <w:fldChar w:fldCharType="end"/>
      </w:r>
      <w:bookmarkEnd w:id="148"/>
      <w:r>
        <w:t xml:space="preserve">. </w:t>
      </w:r>
      <w:r w:rsidRPr="00DE7CB9">
        <w:t>BoR11.1 '</w:t>
      </w:r>
      <w:r>
        <w:t>intermediary</w:t>
      </w:r>
      <w:r w:rsidRPr="00DE7CB9">
        <w:t xml:space="preserve">' values - Phase </w:t>
      </w:r>
      <w:r>
        <w:t>1</w:t>
      </w:r>
      <w:bookmarkEnd w:id="149"/>
    </w:p>
    <w:p w14:paraId="493C0ADD" w14:textId="1BD07F3D" w:rsidR="00DD7E84" w:rsidRPr="00804593" w:rsidRDefault="00DD7E84" w:rsidP="00DD7E84">
      <w:pPr>
        <w:spacing w:after="120" w:line="360" w:lineRule="auto"/>
        <w:rPr>
          <w:sz w:val="24"/>
          <w:szCs w:val="24"/>
          <w:u w:val="single"/>
        </w:rPr>
      </w:pPr>
      <w:r>
        <w:rPr>
          <w:sz w:val="24"/>
          <w:szCs w:val="24"/>
          <w:u w:val="single"/>
        </w:rPr>
        <w:t>Phase 2. (Developing an Early Warning System (EWS) for real-time clinical care)</w:t>
      </w:r>
      <w:r w:rsidR="00804593">
        <w:rPr>
          <w:sz w:val="24"/>
          <w:szCs w:val="24"/>
          <w:u w:val="single"/>
        </w:rPr>
        <w:br/>
      </w:r>
      <w:r>
        <w:rPr>
          <w:sz w:val="24"/>
          <w:szCs w:val="24"/>
        </w:rPr>
        <w:t xml:space="preserve">I judged the majority of attributes/activities to not require any </w:t>
      </w:r>
      <w:r w:rsidRPr="00F55DC1">
        <w:rPr>
          <w:sz w:val="24"/>
          <w:szCs w:val="24"/>
        </w:rPr>
        <w:t xml:space="preserve">adjustment at Phase 2 (see </w:t>
      </w:r>
      <w:r w:rsidRPr="00F55DC1">
        <w:rPr>
          <w:sz w:val="24"/>
          <w:szCs w:val="24"/>
        </w:rPr>
        <w:fldChar w:fldCharType="begin"/>
      </w:r>
      <w:r w:rsidRPr="00F55DC1">
        <w:rPr>
          <w:sz w:val="24"/>
          <w:szCs w:val="24"/>
        </w:rPr>
        <w:instrText xml:space="preserve"> REF _Ref7018708 \h </w:instrText>
      </w:r>
      <w:r>
        <w:rPr>
          <w:sz w:val="24"/>
          <w:szCs w:val="24"/>
        </w:rPr>
        <w:instrText xml:space="preserve"> \* MERGEFORMAT </w:instrText>
      </w:r>
      <w:r w:rsidRPr="00F55DC1">
        <w:rPr>
          <w:sz w:val="24"/>
          <w:szCs w:val="24"/>
        </w:rPr>
      </w:r>
      <w:r w:rsidRPr="00F55DC1">
        <w:rPr>
          <w:sz w:val="24"/>
          <w:szCs w:val="24"/>
        </w:rPr>
        <w:fldChar w:fldCharType="separate"/>
      </w:r>
      <w:r w:rsidR="0011424E" w:rsidRPr="0011424E">
        <w:rPr>
          <w:sz w:val="24"/>
          <w:szCs w:val="24"/>
        </w:rPr>
        <w:t xml:space="preserve">Table </w:t>
      </w:r>
      <w:r w:rsidR="0011424E" w:rsidRPr="0011424E">
        <w:rPr>
          <w:noProof/>
          <w:sz w:val="24"/>
          <w:szCs w:val="24"/>
        </w:rPr>
        <w:t>18</w:t>
      </w:r>
      <w:r w:rsidRPr="00F55DC1">
        <w:rPr>
          <w:sz w:val="24"/>
          <w:szCs w:val="24"/>
        </w:rPr>
        <w:fldChar w:fldCharType="end"/>
      </w:r>
      <w:r w:rsidRPr="00F55DC1">
        <w:rPr>
          <w:sz w:val="24"/>
          <w:szCs w:val="24"/>
        </w:rPr>
        <w:t>)</w:t>
      </w:r>
      <w:r>
        <w:rPr>
          <w:sz w:val="24"/>
          <w:szCs w:val="24"/>
        </w:rPr>
        <w:t xml:space="preserve"> in comparison with Phase 1, with only two exceptions – ‘accessibility’ and ‘social capital’, which both increased by one, to 4 and 3, respectively. The increased value for ‘accessibility’ reflects the appointment of one NHS scientist as Professor of Health Informatics at CHMI, which increases the accessibility of CHMI to NHS, the main ‘user’ in question. While the value for ‘social capital’ increased because the goal of expanding the application of the researcher’s model to new contexts beyond that demanded by policymakers meant that the researchers had to embark on their own efforts to mobilise wider support. As such, it could be considered that the ‘boundary management’ attribute should also have been increased to reflect this. However, I judged that this was not necessary because although a greater number of individuals would need to be engaged with, they were the same kinds of actors and stakeholders as was previously the case. As I will show, though, Phase 3 did bring greater boundary management challenges.</w:t>
      </w:r>
    </w:p>
    <w:tbl>
      <w:tblPr>
        <w:tblW w:w="6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1753"/>
        <w:gridCol w:w="1753"/>
      </w:tblGrid>
      <w:tr w:rsidR="00B041AC" w14:paraId="7B3552F5" w14:textId="77777777" w:rsidTr="005E5334">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1F798A64" w14:textId="77777777" w:rsidR="00B041AC" w:rsidRPr="008707A9" w:rsidRDefault="00B041AC" w:rsidP="00B041AC">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AE5CFEB" w14:textId="351AF1F3" w:rsidR="00B041AC" w:rsidRDefault="00B041AC" w:rsidP="00B041AC">
            <w:pPr>
              <w:spacing w:after="0" w:line="240" w:lineRule="auto"/>
              <w:jc w:val="center"/>
              <w:rPr>
                <w:rFonts w:asciiTheme="majorBidi" w:hAnsiTheme="majorBidi" w:cstheme="majorBidi"/>
                <w:b/>
              </w:rPr>
            </w:pPr>
            <w:r>
              <w:rPr>
                <w:rFonts w:asciiTheme="majorBidi" w:hAnsiTheme="majorBidi" w:cstheme="majorBidi"/>
                <w:b/>
              </w:rPr>
              <w:t>Value (Phase 1)</w:t>
            </w:r>
          </w:p>
        </w:tc>
        <w:tc>
          <w:tcPr>
            <w:tcW w:w="1753" w:type="dxa"/>
            <w:tcBorders>
              <w:top w:val="single" w:sz="4" w:space="0" w:color="auto"/>
              <w:left w:val="single" w:sz="4" w:space="0" w:color="auto"/>
              <w:bottom w:val="single" w:sz="4" w:space="0" w:color="auto"/>
              <w:right w:val="single" w:sz="4" w:space="0" w:color="auto"/>
            </w:tcBorders>
          </w:tcPr>
          <w:p w14:paraId="14BEEA75" w14:textId="572884E9" w:rsidR="00B041AC" w:rsidRPr="00FF5CE5" w:rsidRDefault="00B041AC" w:rsidP="00B041AC">
            <w:pPr>
              <w:spacing w:after="0" w:line="240" w:lineRule="auto"/>
              <w:jc w:val="center"/>
              <w:rPr>
                <w:rFonts w:asciiTheme="majorBidi" w:hAnsiTheme="majorBidi" w:cstheme="majorBidi"/>
                <w:b/>
              </w:rPr>
            </w:pPr>
            <w:r>
              <w:rPr>
                <w:rFonts w:asciiTheme="majorBidi" w:hAnsiTheme="majorBidi" w:cstheme="majorBidi"/>
                <w:b/>
              </w:rPr>
              <w:t>Value (Phase 2)</w:t>
            </w:r>
          </w:p>
        </w:tc>
      </w:tr>
      <w:tr w:rsidR="00B041AC" w14:paraId="4C020205" w14:textId="77777777" w:rsidTr="005E5334">
        <w:trPr>
          <w:trHeight w:val="233"/>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47BC73A5" w14:textId="77777777" w:rsidR="00B041AC" w:rsidRPr="008707A9" w:rsidRDefault="00B041AC" w:rsidP="00B041AC">
            <w:pPr>
              <w:spacing w:after="0" w:line="240" w:lineRule="auto"/>
              <w:rPr>
                <w:rFonts w:asciiTheme="majorBidi" w:hAnsiTheme="majorBidi" w:cstheme="majorBidi"/>
              </w:rPr>
            </w:pPr>
            <w:r w:rsidRPr="008707A9">
              <w:rPr>
                <w:rFonts w:asciiTheme="majorBidi" w:hAnsiTheme="majorBidi" w:cstheme="majorBidi"/>
                <w:color w:val="000000"/>
              </w:rPr>
              <w:t>Uncertain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0DEC7A7" w14:textId="65C0C055" w:rsidR="00B041AC" w:rsidRPr="000B15CE" w:rsidRDefault="00B041AC" w:rsidP="00B041AC">
            <w:pPr>
              <w:spacing w:after="0" w:line="240" w:lineRule="auto"/>
              <w:jc w:val="center"/>
              <w:rPr>
                <w:rFonts w:asciiTheme="majorBidi" w:hAnsiTheme="majorBidi" w:cstheme="majorBidi"/>
                <w:color w:val="000000"/>
              </w:rPr>
            </w:pPr>
            <w:r w:rsidRPr="000B15CE">
              <w:rPr>
                <w:rFonts w:asciiTheme="majorBidi" w:hAnsiTheme="majorBidi" w:cstheme="majorBidi"/>
                <w:color w:val="000000"/>
              </w:rPr>
              <w:t>4</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23AD577C" w14:textId="74A1AA14" w:rsidR="00B041AC" w:rsidRPr="000B15CE" w:rsidRDefault="00B041AC" w:rsidP="00B041AC">
            <w:pPr>
              <w:spacing w:after="0" w:line="240" w:lineRule="auto"/>
              <w:jc w:val="center"/>
              <w:rPr>
                <w:rFonts w:asciiTheme="majorBidi" w:hAnsiTheme="majorBidi" w:cstheme="majorBidi"/>
                <w:color w:val="000000"/>
              </w:rPr>
            </w:pPr>
            <w:r w:rsidRPr="000B15CE">
              <w:rPr>
                <w:rFonts w:asciiTheme="majorBidi" w:hAnsiTheme="majorBidi" w:cstheme="majorBidi"/>
                <w:color w:val="000000"/>
              </w:rPr>
              <w:t>4</w:t>
            </w:r>
          </w:p>
        </w:tc>
      </w:tr>
      <w:tr w:rsidR="00B041AC" w14:paraId="59BCDFBE" w14:textId="77777777" w:rsidTr="005E5334">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041448B8" w14:textId="77777777" w:rsidR="00B041AC" w:rsidRPr="008707A9" w:rsidRDefault="00B041AC" w:rsidP="00B041AC">
            <w:pPr>
              <w:spacing w:after="0" w:line="240" w:lineRule="auto"/>
              <w:rPr>
                <w:rFonts w:asciiTheme="majorBidi" w:hAnsiTheme="majorBidi" w:cstheme="majorBidi"/>
              </w:rPr>
            </w:pPr>
            <w:r w:rsidRPr="008707A9">
              <w:rPr>
                <w:rFonts w:asciiTheme="majorBidi" w:hAnsiTheme="majorBidi" w:cstheme="majorBidi"/>
                <w:color w:val="000000"/>
              </w:rPr>
              <w:t>Knowledge Exchange</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6937BF0" w14:textId="2E9F5A8A" w:rsidR="00B041AC" w:rsidRDefault="00B041AC" w:rsidP="00B041AC">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19367896" w14:textId="116CFF09" w:rsidR="00B041AC" w:rsidRPr="000B15CE" w:rsidRDefault="00B041AC" w:rsidP="00B041AC">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B041AC" w14:paraId="4B7A9F32" w14:textId="77777777" w:rsidTr="005E5334">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3DE06047" w14:textId="77777777" w:rsidR="00B041AC" w:rsidRPr="008707A9" w:rsidRDefault="00B041AC" w:rsidP="00B041AC">
            <w:pPr>
              <w:spacing w:after="0" w:line="240" w:lineRule="auto"/>
              <w:rPr>
                <w:rFonts w:asciiTheme="majorBidi" w:hAnsiTheme="majorBidi" w:cstheme="majorBidi"/>
              </w:rPr>
            </w:pPr>
            <w:r w:rsidRPr="008707A9">
              <w:rPr>
                <w:rFonts w:asciiTheme="majorBidi" w:hAnsiTheme="majorBidi" w:cstheme="majorBidi"/>
                <w:color w:val="000000"/>
              </w:rPr>
              <w:t>Accessibil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770CC00" w14:textId="32613BEC" w:rsidR="00B041AC" w:rsidRDefault="00B041AC" w:rsidP="00B041AC">
            <w:pPr>
              <w:tabs>
                <w:tab w:val="left" w:pos="1227"/>
                <w:tab w:val="center" w:pos="2185"/>
                <w:tab w:val="left" w:pos="2595"/>
              </w:tabs>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63DA5EFB" w14:textId="6EF3EC43" w:rsidR="00B041AC" w:rsidRPr="000B15CE" w:rsidRDefault="00B041AC" w:rsidP="00B041AC">
            <w:pPr>
              <w:tabs>
                <w:tab w:val="left" w:pos="1227"/>
                <w:tab w:val="center" w:pos="2185"/>
                <w:tab w:val="left" w:pos="2595"/>
              </w:tabs>
              <w:spacing w:after="0" w:line="240" w:lineRule="auto"/>
              <w:jc w:val="center"/>
              <w:rPr>
                <w:rFonts w:asciiTheme="majorBidi" w:hAnsiTheme="majorBidi" w:cstheme="majorBidi"/>
                <w:color w:val="000000"/>
              </w:rPr>
            </w:pPr>
            <w:r>
              <w:rPr>
                <w:rFonts w:asciiTheme="majorBidi" w:hAnsiTheme="majorBidi" w:cstheme="majorBidi"/>
                <w:color w:val="000000"/>
              </w:rPr>
              <w:t>4</w:t>
            </w:r>
          </w:p>
        </w:tc>
      </w:tr>
      <w:tr w:rsidR="00B041AC" w14:paraId="2DD61299" w14:textId="77777777" w:rsidTr="005E5334">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3A3A1D1A" w14:textId="77777777" w:rsidR="00B041AC" w:rsidRPr="008707A9" w:rsidRDefault="00B041AC" w:rsidP="00B041AC">
            <w:pPr>
              <w:spacing w:after="0" w:line="240" w:lineRule="auto"/>
              <w:rPr>
                <w:rFonts w:asciiTheme="majorBidi" w:hAnsiTheme="majorBidi" w:cstheme="majorBidi"/>
              </w:rPr>
            </w:pPr>
            <w:r w:rsidRPr="008707A9">
              <w:rPr>
                <w:rFonts w:asciiTheme="majorBidi" w:hAnsiTheme="majorBidi" w:cstheme="majorBidi"/>
                <w:color w:val="000000"/>
              </w:rPr>
              <w:t>Boundary Management</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3914BF6" w14:textId="574493C4" w:rsidR="00B041AC" w:rsidRDefault="00B041AC" w:rsidP="00B041AC">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627B436A" w14:textId="204487B8" w:rsidR="00B041AC" w:rsidRPr="000B15CE" w:rsidRDefault="00B041AC" w:rsidP="00B041AC">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r w:rsidR="00B041AC" w14:paraId="77D9024F" w14:textId="77777777" w:rsidTr="005E5334">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0894504D" w14:textId="77777777" w:rsidR="00B041AC" w:rsidRPr="008707A9" w:rsidRDefault="00B041AC" w:rsidP="00B041AC">
            <w:pPr>
              <w:spacing w:after="0" w:line="240" w:lineRule="auto"/>
              <w:rPr>
                <w:rFonts w:asciiTheme="majorBidi" w:hAnsiTheme="majorBidi" w:cstheme="majorBidi"/>
              </w:rPr>
            </w:pPr>
            <w:r w:rsidRPr="008707A9">
              <w:rPr>
                <w:rFonts w:asciiTheme="majorBidi" w:hAnsiTheme="majorBidi" w:cstheme="majorBidi"/>
                <w:color w:val="000000"/>
              </w:rPr>
              <w:t>Network Participation</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EBF1A9A" w14:textId="7CE5A788" w:rsidR="00B041AC" w:rsidRDefault="00B041AC" w:rsidP="00B041AC">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3CD94FD9" w14:textId="19276D82" w:rsidR="00B041AC" w:rsidRPr="000B15CE" w:rsidRDefault="00B041AC" w:rsidP="00B041AC">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r w:rsidR="00B041AC" w14:paraId="3FE39A43" w14:textId="77777777" w:rsidTr="005E5334">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5B3A7FAB" w14:textId="77777777" w:rsidR="00B041AC" w:rsidRPr="008707A9" w:rsidRDefault="00B041AC" w:rsidP="00B041AC">
            <w:pPr>
              <w:spacing w:after="0" w:line="240" w:lineRule="auto"/>
              <w:rPr>
                <w:rFonts w:asciiTheme="majorBidi" w:hAnsiTheme="majorBidi" w:cstheme="majorBidi"/>
              </w:rPr>
            </w:pPr>
            <w:r w:rsidRPr="008707A9">
              <w:rPr>
                <w:rFonts w:asciiTheme="majorBidi" w:hAnsiTheme="majorBidi" w:cstheme="majorBidi"/>
                <w:color w:val="000000"/>
              </w:rPr>
              <w:t>Flexibil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1CDB847" w14:textId="11590ABD" w:rsidR="00B041AC" w:rsidRDefault="00B041AC" w:rsidP="00B041AC">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6E409D68" w14:textId="6C1FB7F2" w:rsidR="00B041AC" w:rsidRPr="000B15CE" w:rsidRDefault="00B041AC" w:rsidP="00B041AC">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B041AC" w14:paraId="73C079BF" w14:textId="77777777" w:rsidTr="005E5334">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19A1E35E" w14:textId="77777777" w:rsidR="00B041AC" w:rsidRPr="008707A9" w:rsidRDefault="00B041AC" w:rsidP="00B041AC">
            <w:pPr>
              <w:spacing w:after="0" w:line="240" w:lineRule="auto"/>
              <w:rPr>
                <w:rFonts w:asciiTheme="majorBidi" w:hAnsiTheme="majorBidi" w:cstheme="majorBidi"/>
                <w:color w:val="000000"/>
              </w:rPr>
            </w:pPr>
            <w:r w:rsidRPr="008707A9">
              <w:rPr>
                <w:rFonts w:asciiTheme="majorBidi" w:hAnsiTheme="majorBidi" w:cstheme="majorBidi"/>
                <w:color w:val="000000"/>
              </w:rPr>
              <w:t>Disciplinary Focus</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131A9B0" w14:textId="1FFDB1BB" w:rsidR="00B041AC" w:rsidRDefault="00B041AC" w:rsidP="00B041AC">
            <w:pPr>
              <w:spacing w:after="0" w:line="240" w:lineRule="auto"/>
              <w:jc w:val="center"/>
              <w:rPr>
                <w:rFonts w:asciiTheme="majorBidi" w:hAnsiTheme="majorBidi" w:cstheme="majorBidi"/>
                <w:color w:val="000000"/>
              </w:rPr>
            </w:pPr>
            <w:r>
              <w:rPr>
                <w:rFonts w:asciiTheme="majorBidi" w:hAnsiTheme="majorBidi" w:cstheme="majorBidi"/>
                <w:color w:val="000000"/>
              </w:rPr>
              <w:t>4</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729C5D9E" w14:textId="24732746" w:rsidR="00B041AC" w:rsidRPr="000B15CE" w:rsidRDefault="00B041AC" w:rsidP="00B041AC">
            <w:pPr>
              <w:spacing w:after="0" w:line="240" w:lineRule="auto"/>
              <w:jc w:val="center"/>
              <w:rPr>
                <w:rFonts w:asciiTheme="majorBidi" w:hAnsiTheme="majorBidi" w:cstheme="majorBidi"/>
                <w:color w:val="000000"/>
              </w:rPr>
            </w:pPr>
            <w:r>
              <w:rPr>
                <w:rFonts w:asciiTheme="majorBidi" w:hAnsiTheme="majorBidi" w:cstheme="majorBidi"/>
                <w:color w:val="000000"/>
              </w:rPr>
              <w:t>4</w:t>
            </w:r>
          </w:p>
        </w:tc>
      </w:tr>
      <w:tr w:rsidR="00B041AC" w14:paraId="67544EE2" w14:textId="77777777" w:rsidTr="005E5334">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3A0B7E43" w14:textId="77777777" w:rsidR="00B041AC" w:rsidRPr="008707A9" w:rsidRDefault="00B041AC" w:rsidP="00B041AC">
            <w:pPr>
              <w:spacing w:after="0" w:line="240" w:lineRule="auto"/>
              <w:rPr>
                <w:rFonts w:asciiTheme="majorBidi" w:hAnsiTheme="majorBidi" w:cstheme="majorBidi"/>
              </w:rPr>
            </w:pPr>
            <w:r w:rsidRPr="008707A9">
              <w:rPr>
                <w:rFonts w:asciiTheme="majorBidi" w:hAnsiTheme="majorBidi" w:cstheme="majorBidi"/>
                <w:color w:val="000000"/>
              </w:rPr>
              <w:t>Social Capital</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E074E6B" w14:textId="629807D5" w:rsidR="00B041AC" w:rsidRDefault="00B041AC" w:rsidP="00B041AC">
            <w:pPr>
              <w:keepNext/>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65F79D24" w14:textId="228B5B71" w:rsidR="00B041AC" w:rsidRPr="000B15CE" w:rsidRDefault="00B041AC" w:rsidP="00B041AC">
            <w:pPr>
              <w:keepNext/>
              <w:spacing w:after="0" w:line="240" w:lineRule="auto"/>
              <w:jc w:val="center"/>
              <w:rPr>
                <w:rFonts w:asciiTheme="majorBidi" w:hAnsiTheme="majorBidi" w:cstheme="majorBidi"/>
                <w:color w:val="000000"/>
              </w:rPr>
            </w:pPr>
            <w:r>
              <w:rPr>
                <w:rFonts w:asciiTheme="majorBidi" w:hAnsiTheme="majorBidi" w:cstheme="majorBidi"/>
                <w:color w:val="000000"/>
              </w:rPr>
              <w:t>3</w:t>
            </w:r>
          </w:p>
        </w:tc>
      </w:tr>
    </w:tbl>
    <w:p w14:paraId="28632804" w14:textId="5A305B9E" w:rsidR="00DD7E84" w:rsidRDefault="00DD7E84" w:rsidP="00DD7E84">
      <w:pPr>
        <w:pStyle w:val="Caption"/>
        <w:rPr>
          <w:sz w:val="24"/>
          <w:szCs w:val="24"/>
        </w:rPr>
      </w:pPr>
      <w:bookmarkStart w:id="150" w:name="_Ref7018708"/>
      <w:bookmarkStart w:id="151" w:name="_Toc31702047"/>
      <w:r>
        <w:t xml:space="preserve">Table </w:t>
      </w:r>
      <w:r w:rsidR="00A56355">
        <w:fldChar w:fldCharType="begin"/>
      </w:r>
      <w:r w:rsidR="00A56355">
        <w:instrText xml:space="preserve"> SEQ Table \* ARABIC </w:instrText>
      </w:r>
      <w:r w:rsidR="00A56355">
        <w:fldChar w:fldCharType="separate"/>
      </w:r>
      <w:r w:rsidR="0011424E">
        <w:rPr>
          <w:noProof/>
        </w:rPr>
        <w:t>18</w:t>
      </w:r>
      <w:r w:rsidR="00A56355">
        <w:rPr>
          <w:noProof/>
        </w:rPr>
        <w:fldChar w:fldCharType="end"/>
      </w:r>
      <w:bookmarkEnd w:id="150"/>
      <w:r>
        <w:t xml:space="preserve">. </w:t>
      </w:r>
      <w:r w:rsidRPr="002F4B1A">
        <w:t>BoR11.1 'intermedia</w:t>
      </w:r>
      <w:r>
        <w:t>ry</w:t>
      </w:r>
      <w:r w:rsidRPr="002F4B1A">
        <w:t xml:space="preserve">' values </w:t>
      </w:r>
      <w:r w:rsidR="00B041AC">
        <w:t>–</w:t>
      </w:r>
      <w:r w:rsidRPr="002F4B1A">
        <w:t xml:space="preserve"> Phase</w:t>
      </w:r>
      <w:r w:rsidR="00B041AC">
        <w:t>s 1 &amp;</w:t>
      </w:r>
      <w:r w:rsidRPr="002F4B1A">
        <w:t xml:space="preserve"> </w:t>
      </w:r>
      <w:r>
        <w:t>2</w:t>
      </w:r>
      <w:bookmarkEnd w:id="151"/>
    </w:p>
    <w:p w14:paraId="306C5E0C" w14:textId="78A2D0CE" w:rsidR="00DD7E84" w:rsidRDefault="00DD7E84" w:rsidP="00DD7E84">
      <w:pPr>
        <w:spacing w:after="120" w:line="360" w:lineRule="auto"/>
        <w:rPr>
          <w:sz w:val="24"/>
          <w:szCs w:val="24"/>
        </w:rPr>
      </w:pPr>
      <w:r>
        <w:rPr>
          <w:sz w:val="24"/>
          <w:szCs w:val="24"/>
          <w:u w:val="single"/>
        </w:rPr>
        <w:t>Phase 3. (Developing and disseminating the EWS for routine hospital use)</w:t>
      </w:r>
      <w:r w:rsidR="00804593">
        <w:rPr>
          <w:sz w:val="24"/>
          <w:szCs w:val="24"/>
        </w:rPr>
        <w:br/>
      </w:r>
      <w:r>
        <w:rPr>
          <w:sz w:val="24"/>
          <w:szCs w:val="24"/>
        </w:rPr>
        <w:t xml:space="preserve">As the work associated with Phase 3 was primarily focused on developing existing knowledge and applying it in context, rather than producing new knowledge, I raised the already high value of ‘disciplinary focus’ up from 4 to 5. All other ‘intermediary’ activities/attributes received a value of 4. For ‘accessibility’ and ‘uncertainty’, this meant no change from Phase 2, but for the others, there was need for an increase of either one or two from Phase 3. </w:t>
      </w:r>
    </w:p>
    <w:p w14:paraId="4860CFF2" w14:textId="430CE5E0" w:rsidR="00DD7E84" w:rsidRDefault="00DD7E84" w:rsidP="00DD7E84">
      <w:pPr>
        <w:spacing w:after="120" w:line="360" w:lineRule="auto"/>
        <w:rPr>
          <w:sz w:val="24"/>
          <w:szCs w:val="24"/>
        </w:rPr>
      </w:pPr>
      <w:r>
        <w:rPr>
          <w:sz w:val="24"/>
          <w:szCs w:val="24"/>
        </w:rPr>
        <w:t xml:space="preserve">These increases reflected the new ‘knowledge exchange’ and ‘boundary management’ challenges associated with their two ambitions. The first of these was to engage with entrepreneurs and further technology experts, with whom some members of the research team started a spin-out company to produce a commercial product which would enable the researchers’ model to be applied digitally within a hospital. Evidence of the increased ‘boundary management’ can be seen in the quite lengthy ‘conflict of interest statements’ in some of the academic articles which I analysed as part of the documentary analysis. The second main ambition was to produce a free version of the model which the researchers hoped would be taken up by the NHS on a large scale. This involved wider forms of ‘network participation’ with a greater range of political actors and sector </w:t>
      </w:r>
      <w:r w:rsidR="00BA0417">
        <w:rPr>
          <w:sz w:val="24"/>
          <w:szCs w:val="24"/>
        </w:rPr>
        <w:t>bodies and</w:t>
      </w:r>
      <w:r>
        <w:rPr>
          <w:sz w:val="24"/>
          <w:szCs w:val="24"/>
        </w:rPr>
        <w:t xml:space="preserve"> putting greater effort into mobilising ‘social capital’ to establish trust. Moreover, it also required greater ‘flexibility’</w:t>
      </w:r>
      <w:r w:rsidR="00EF4FED">
        <w:rPr>
          <w:sz w:val="24"/>
          <w:szCs w:val="24"/>
        </w:rPr>
        <w:t>,</w:t>
      </w:r>
      <w:r>
        <w:rPr>
          <w:sz w:val="24"/>
          <w:szCs w:val="24"/>
        </w:rPr>
        <w:t xml:space="preserve"> as was evidenced when one politically powerful group within the sector demanded certain amendments to the model before they would promote its uptake NHS-wide, which the research team were willing to do despite not </w:t>
      </w:r>
      <w:r w:rsidR="00E9140E">
        <w:rPr>
          <w:sz w:val="24"/>
          <w:szCs w:val="24"/>
        </w:rPr>
        <w:t>perceiving</w:t>
      </w:r>
      <w:r>
        <w:rPr>
          <w:sz w:val="24"/>
          <w:szCs w:val="24"/>
        </w:rPr>
        <w:t xml:space="preserve"> it </w:t>
      </w:r>
      <w:r w:rsidR="00E9140E">
        <w:rPr>
          <w:sz w:val="24"/>
          <w:szCs w:val="24"/>
        </w:rPr>
        <w:t>to</w:t>
      </w:r>
      <w:r>
        <w:rPr>
          <w:sz w:val="24"/>
          <w:szCs w:val="24"/>
        </w:rPr>
        <w:t xml:space="preserve"> add </w:t>
      </w:r>
      <w:r w:rsidR="00E42F75">
        <w:rPr>
          <w:sz w:val="24"/>
          <w:szCs w:val="24"/>
        </w:rPr>
        <w:t xml:space="preserve">analytical </w:t>
      </w:r>
      <w:r>
        <w:rPr>
          <w:sz w:val="24"/>
          <w:szCs w:val="24"/>
        </w:rPr>
        <w:t xml:space="preserve">value to the model. </w:t>
      </w:r>
      <w:r w:rsidR="00A439C3" w:rsidRPr="00A439C3">
        <w:rPr>
          <w:sz w:val="24"/>
          <w:szCs w:val="24"/>
        </w:rPr>
        <w:fldChar w:fldCharType="begin"/>
      </w:r>
      <w:r w:rsidR="00A439C3" w:rsidRPr="00A439C3">
        <w:rPr>
          <w:sz w:val="24"/>
          <w:szCs w:val="24"/>
        </w:rPr>
        <w:instrText xml:space="preserve"> REF _Ref8922412 \h </w:instrText>
      </w:r>
      <w:r w:rsidR="00A439C3">
        <w:rPr>
          <w:sz w:val="24"/>
          <w:szCs w:val="24"/>
        </w:rPr>
        <w:instrText xml:space="preserve"> \* MERGEFORMAT </w:instrText>
      </w:r>
      <w:r w:rsidR="00A439C3" w:rsidRPr="00A439C3">
        <w:rPr>
          <w:sz w:val="24"/>
          <w:szCs w:val="24"/>
        </w:rPr>
      </w:r>
      <w:r w:rsidR="00A439C3" w:rsidRPr="00A439C3">
        <w:rPr>
          <w:sz w:val="24"/>
          <w:szCs w:val="24"/>
        </w:rPr>
        <w:fldChar w:fldCharType="separate"/>
      </w:r>
      <w:r w:rsidR="0011424E" w:rsidRPr="0011424E">
        <w:rPr>
          <w:sz w:val="24"/>
          <w:szCs w:val="24"/>
        </w:rPr>
        <w:t xml:space="preserve">Table </w:t>
      </w:r>
      <w:r w:rsidR="0011424E" w:rsidRPr="0011424E">
        <w:rPr>
          <w:noProof/>
          <w:sz w:val="24"/>
          <w:szCs w:val="24"/>
        </w:rPr>
        <w:t>19</w:t>
      </w:r>
      <w:r w:rsidR="00A439C3" w:rsidRPr="00A439C3">
        <w:rPr>
          <w:sz w:val="24"/>
          <w:szCs w:val="24"/>
        </w:rPr>
        <w:fldChar w:fldCharType="end"/>
      </w:r>
      <w:r w:rsidR="00A439C3">
        <w:rPr>
          <w:sz w:val="24"/>
          <w:szCs w:val="24"/>
        </w:rPr>
        <w:t xml:space="preserve"> summarises these values.</w:t>
      </w:r>
    </w:p>
    <w:tbl>
      <w:tblPr>
        <w:tblW w:w="81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1753"/>
        <w:gridCol w:w="1753"/>
        <w:gridCol w:w="1753"/>
      </w:tblGrid>
      <w:tr w:rsidR="00AA7055" w14:paraId="3689BABC" w14:textId="77777777" w:rsidTr="005E5334">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45164BBC" w14:textId="77777777" w:rsidR="00AA7055" w:rsidRPr="008707A9" w:rsidRDefault="00AA7055" w:rsidP="00AA7055">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r w:rsidRPr="008707A9">
              <w:rPr>
                <w:rFonts w:asciiTheme="majorBidi" w:hAnsiTheme="majorBidi" w:cstheme="majorBidi"/>
                <w:b/>
              </w:rPr>
              <w:t xml:space="preserve"> </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38E68FE" w14:textId="5A21D12B" w:rsidR="00AA7055" w:rsidRDefault="00AA7055" w:rsidP="00AA7055">
            <w:pPr>
              <w:spacing w:after="0" w:line="240" w:lineRule="auto"/>
              <w:jc w:val="center"/>
              <w:rPr>
                <w:rFonts w:asciiTheme="majorBidi" w:hAnsiTheme="majorBidi" w:cstheme="majorBidi"/>
                <w:b/>
              </w:rPr>
            </w:pPr>
            <w:r>
              <w:rPr>
                <w:rFonts w:asciiTheme="majorBidi" w:hAnsiTheme="majorBidi" w:cstheme="majorBidi"/>
                <w:b/>
              </w:rPr>
              <w:t>Value (Phase 1)</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A976F06" w14:textId="5E62450C" w:rsidR="00AA7055" w:rsidRDefault="00AA7055" w:rsidP="00AA7055">
            <w:pPr>
              <w:spacing w:after="0" w:line="240" w:lineRule="auto"/>
              <w:jc w:val="center"/>
              <w:rPr>
                <w:rFonts w:asciiTheme="majorBidi" w:hAnsiTheme="majorBidi" w:cstheme="majorBidi"/>
                <w:b/>
              </w:rPr>
            </w:pPr>
            <w:r>
              <w:rPr>
                <w:rFonts w:asciiTheme="majorBidi" w:hAnsiTheme="majorBidi" w:cstheme="majorBidi"/>
                <w:b/>
              </w:rPr>
              <w:t>Value (Phase 2)</w:t>
            </w:r>
          </w:p>
        </w:tc>
        <w:tc>
          <w:tcPr>
            <w:tcW w:w="1753" w:type="dxa"/>
            <w:tcBorders>
              <w:top w:val="single" w:sz="4" w:space="0" w:color="auto"/>
              <w:left w:val="single" w:sz="4" w:space="0" w:color="auto"/>
              <w:bottom w:val="single" w:sz="4" w:space="0" w:color="auto"/>
              <w:right w:val="single" w:sz="4" w:space="0" w:color="auto"/>
            </w:tcBorders>
          </w:tcPr>
          <w:p w14:paraId="03643674" w14:textId="2937092C" w:rsidR="00AA7055" w:rsidRPr="00FF5CE5" w:rsidRDefault="00AA7055" w:rsidP="00AA7055">
            <w:pPr>
              <w:spacing w:after="0" w:line="240" w:lineRule="auto"/>
              <w:jc w:val="center"/>
              <w:rPr>
                <w:rFonts w:asciiTheme="majorBidi" w:hAnsiTheme="majorBidi" w:cstheme="majorBidi"/>
                <w:b/>
              </w:rPr>
            </w:pPr>
            <w:r>
              <w:rPr>
                <w:rFonts w:asciiTheme="majorBidi" w:hAnsiTheme="majorBidi" w:cstheme="majorBidi"/>
                <w:b/>
              </w:rPr>
              <w:t>Value (Phase 3)</w:t>
            </w:r>
          </w:p>
        </w:tc>
      </w:tr>
      <w:tr w:rsidR="00AA7055" w14:paraId="27BCF0F3" w14:textId="77777777" w:rsidTr="005E5334">
        <w:trPr>
          <w:trHeight w:val="233"/>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5CCD99C8" w14:textId="77777777" w:rsidR="00AA7055" w:rsidRPr="008707A9" w:rsidRDefault="00AA7055" w:rsidP="00AA7055">
            <w:pPr>
              <w:spacing w:after="0" w:line="240" w:lineRule="auto"/>
              <w:rPr>
                <w:rFonts w:asciiTheme="majorBidi" w:hAnsiTheme="majorBidi" w:cstheme="majorBidi"/>
              </w:rPr>
            </w:pPr>
            <w:r w:rsidRPr="008707A9">
              <w:rPr>
                <w:rFonts w:asciiTheme="majorBidi" w:hAnsiTheme="majorBidi" w:cstheme="majorBidi"/>
                <w:color w:val="000000"/>
              </w:rPr>
              <w:t>Uncertain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A665EF6" w14:textId="7AFFC2CF" w:rsidR="00AA7055" w:rsidRPr="000B15CE" w:rsidRDefault="00AA7055" w:rsidP="00AA7055">
            <w:pPr>
              <w:spacing w:after="0" w:line="240" w:lineRule="auto"/>
              <w:jc w:val="center"/>
              <w:rPr>
                <w:rFonts w:asciiTheme="majorBidi" w:hAnsiTheme="majorBidi" w:cstheme="majorBidi"/>
                <w:color w:val="000000"/>
              </w:rPr>
            </w:pPr>
            <w:r w:rsidRPr="000B15CE">
              <w:rPr>
                <w:rFonts w:asciiTheme="majorBidi" w:hAnsiTheme="majorBidi" w:cstheme="majorBidi"/>
                <w:color w:val="000000"/>
              </w:rPr>
              <w:t>4</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7DB7EB3" w14:textId="40E17D27" w:rsidR="00AA7055" w:rsidRPr="000B15CE" w:rsidRDefault="00AA7055" w:rsidP="00AA7055">
            <w:pPr>
              <w:spacing w:after="0" w:line="240" w:lineRule="auto"/>
              <w:jc w:val="center"/>
              <w:rPr>
                <w:rFonts w:asciiTheme="majorBidi" w:hAnsiTheme="majorBidi" w:cstheme="majorBidi"/>
                <w:color w:val="000000"/>
              </w:rPr>
            </w:pPr>
            <w:r w:rsidRPr="000B15CE">
              <w:rPr>
                <w:rFonts w:asciiTheme="majorBidi" w:hAnsiTheme="majorBidi" w:cstheme="majorBidi"/>
                <w:color w:val="000000"/>
              </w:rPr>
              <w:t>4</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5691858A" w14:textId="0E8B0F6D" w:rsidR="00AA7055" w:rsidRPr="000B15CE" w:rsidRDefault="00AA7055" w:rsidP="00AA7055">
            <w:pPr>
              <w:spacing w:after="0" w:line="240" w:lineRule="auto"/>
              <w:jc w:val="center"/>
              <w:rPr>
                <w:rFonts w:asciiTheme="majorBidi" w:hAnsiTheme="majorBidi" w:cstheme="majorBidi"/>
                <w:color w:val="000000"/>
              </w:rPr>
            </w:pPr>
            <w:r w:rsidRPr="000B15CE">
              <w:rPr>
                <w:rFonts w:asciiTheme="majorBidi" w:hAnsiTheme="majorBidi" w:cstheme="majorBidi"/>
                <w:color w:val="000000"/>
              </w:rPr>
              <w:t>4</w:t>
            </w:r>
          </w:p>
        </w:tc>
      </w:tr>
      <w:tr w:rsidR="00AA7055" w14:paraId="46FF4159" w14:textId="77777777" w:rsidTr="005E5334">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167470BF" w14:textId="77777777" w:rsidR="00AA7055" w:rsidRPr="008707A9" w:rsidRDefault="00AA7055" w:rsidP="00AA7055">
            <w:pPr>
              <w:spacing w:after="0" w:line="240" w:lineRule="auto"/>
              <w:rPr>
                <w:rFonts w:asciiTheme="majorBidi" w:hAnsiTheme="majorBidi" w:cstheme="majorBidi"/>
              </w:rPr>
            </w:pPr>
            <w:r w:rsidRPr="008707A9">
              <w:rPr>
                <w:rFonts w:asciiTheme="majorBidi" w:hAnsiTheme="majorBidi" w:cstheme="majorBidi"/>
                <w:color w:val="000000"/>
              </w:rPr>
              <w:t>Knowledge Exchange</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7C748F8" w14:textId="258B280C" w:rsidR="00AA7055" w:rsidRDefault="00AA7055" w:rsidP="00AA7055">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09078F8" w14:textId="668C16E5" w:rsidR="00AA7055" w:rsidRDefault="00AA7055" w:rsidP="00AA7055">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0C161A65" w14:textId="0A98520D" w:rsidR="00AA7055" w:rsidRPr="000B15CE" w:rsidRDefault="00AA7055" w:rsidP="00AA7055">
            <w:pPr>
              <w:spacing w:after="0" w:line="240" w:lineRule="auto"/>
              <w:jc w:val="center"/>
              <w:rPr>
                <w:rFonts w:asciiTheme="majorBidi" w:hAnsiTheme="majorBidi" w:cstheme="majorBidi"/>
                <w:color w:val="000000"/>
              </w:rPr>
            </w:pPr>
            <w:r>
              <w:rPr>
                <w:rFonts w:asciiTheme="majorBidi" w:hAnsiTheme="majorBidi" w:cstheme="majorBidi"/>
                <w:color w:val="000000"/>
              </w:rPr>
              <w:t>4</w:t>
            </w:r>
          </w:p>
        </w:tc>
      </w:tr>
      <w:tr w:rsidR="00AA7055" w14:paraId="7CDBB9FC" w14:textId="77777777" w:rsidTr="005E5334">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497AD710" w14:textId="77777777" w:rsidR="00AA7055" w:rsidRPr="008707A9" w:rsidRDefault="00AA7055" w:rsidP="00AA7055">
            <w:pPr>
              <w:spacing w:after="0" w:line="240" w:lineRule="auto"/>
              <w:rPr>
                <w:rFonts w:asciiTheme="majorBidi" w:hAnsiTheme="majorBidi" w:cstheme="majorBidi"/>
              </w:rPr>
            </w:pPr>
            <w:r w:rsidRPr="008707A9">
              <w:rPr>
                <w:rFonts w:asciiTheme="majorBidi" w:hAnsiTheme="majorBidi" w:cstheme="majorBidi"/>
                <w:color w:val="000000"/>
              </w:rPr>
              <w:t>Accessibil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AA715EF" w14:textId="2757346C" w:rsidR="00AA7055" w:rsidRDefault="00AA7055" w:rsidP="00AA7055">
            <w:pPr>
              <w:tabs>
                <w:tab w:val="left" w:pos="1227"/>
                <w:tab w:val="center" w:pos="2185"/>
                <w:tab w:val="left" w:pos="2595"/>
              </w:tabs>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54DB121" w14:textId="5782D5EB" w:rsidR="00AA7055" w:rsidRDefault="00AA7055" w:rsidP="00AA7055">
            <w:pPr>
              <w:tabs>
                <w:tab w:val="left" w:pos="1227"/>
                <w:tab w:val="center" w:pos="2185"/>
                <w:tab w:val="left" w:pos="2595"/>
              </w:tabs>
              <w:spacing w:after="0" w:line="240" w:lineRule="auto"/>
              <w:jc w:val="center"/>
              <w:rPr>
                <w:rFonts w:asciiTheme="majorBidi" w:hAnsiTheme="majorBidi" w:cstheme="majorBidi"/>
                <w:color w:val="000000"/>
              </w:rPr>
            </w:pPr>
            <w:r>
              <w:rPr>
                <w:rFonts w:asciiTheme="majorBidi" w:hAnsiTheme="majorBidi" w:cstheme="majorBidi"/>
                <w:color w:val="000000"/>
              </w:rPr>
              <w:t>4</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08995197" w14:textId="117D7712" w:rsidR="00AA7055" w:rsidRPr="000B15CE" w:rsidRDefault="00AA7055" w:rsidP="00AA7055">
            <w:pPr>
              <w:tabs>
                <w:tab w:val="left" w:pos="1227"/>
                <w:tab w:val="center" w:pos="2185"/>
                <w:tab w:val="left" w:pos="2595"/>
              </w:tabs>
              <w:spacing w:after="0" w:line="240" w:lineRule="auto"/>
              <w:jc w:val="center"/>
              <w:rPr>
                <w:rFonts w:asciiTheme="majorBidi" w:hAnsiTheme="majorBidi" w:cstheme="majorBidi"/>
                <w:color w:val="000000"/>
              </w:rPr>
            </w:pPr>
            <w:r>
              <w:rPr>
                <w:rFonts w:asciiTheme="majorBidi" w:hAnsiTheme="majorBidi" w:cstheme="majorBidi"/>
                <w:color w:val="000000"/>
              </w:rPr>
              <w:t>4</w:t>
            </w:r>
          </w:p>
        </w:tc>
      </w:tr>
      <w:tr w:rsidR="00AA7055" w14:paraId="075AB665" w14:textId="77777777" w:rsidTr="005E5334">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147AF83A" w14:textId="77777777" w:rsidR="00AA7055" w:rsidRPr="008707A9" w:rsidRDefault="00AA7055" w:rsidP="00AA7055">
            <w:pPr>
              <w:spacing w:after="0" w:line="240" w:lineRule="auto"/>
              <w:rPr>
                <w:rFonts w:asciiTheme="majorBidi" w:hAnsiTheme="majorBidi" w:cstheme="majorBidi"/>
              </w:rPr>
            </w:pPr>
            <w:r w:rsidRPr="008707A9">
              <w:rPr>
                <w:rFonts w:asciiTheme="majorBidi" w:hAnsiTheme="majorBidi" w:cstheme="majorBidi"/>
                <w:color w:val="000000"/>
              </w:rPr>
              <w:t>Boundary Management</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1C74F3C" w14:textId="51558B89" w:rsidR="00AA7055" w:rsidRDefault="00AA7055" w:rsidP="00AA7055">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2C6DB82" w14:textId="59D6E793" w:rsidR="00AA7055" w:rsidRDefault="00AA7055" w:rsidP="00AA7055">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4C919054" w14:textId="6090EC51" w:rsidR="00AA7055" w:rsidRPr="000B15CE" w:rsidRDefault="00AA7055" w:rsidP="00AA7055">
            <w:pPr>
              <w:spacing w:after="0" w:line="240" w:lineRule="auto"/>
              <w:jc w:val="center"/>
              <w:rPr>
                <w:rFonts w:asciiTheme="majorBidi" w:hAnsiTheme="majorBidi" w:cstheme="majorBidi"/>
                <w:color w:val="000000"/>
              </w:rPr>
            </w:pPr>
            <w:r>
              <w:rPr>
                <w:rFonts w:asciiTheme="majorBidi" w:hAnsiTheme="majorBidi" w:cstheme="majorBidi"/>
                <w:color w:val="000000"/>
              </w:rPr>
              <w:t>4</w:t>
            </w:r>
          </w:p>
        </w:tc>
      </w:tr>
      <w:tr w:rsidR="00AA7055" w14:paraId="79956A68" w14:textId="77777777" w:rsidTr="005E5334">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3E13E5EE" w14:textId="77777777" w:rsidR="00AA7055" w:rsidRPr="008707A9" w:rsidRDefault="00AA7055" w:rsidP="00AA7055">
            <w:pPr>
              <w:spacing w:after="0" w:line="240" w:lineRule="auto"/>
              <w:rPr>
                <w:rFonts w:asciiTheme="majorBidi" w:hAnsiTheme="majorBidi" w:cstheme="majorBidi"/>
              </w:rPr>
            </w:pPr>
            <w:r w:rsidRPr="008707A9">
              <w:rPr>
                <w:rFonts w:asciiTheme="majorBidi" w:hAnsiTheme="majorBidi" w:cstheme="majorBidi"/>
                <w:color w:val="000000"/>
              </w:rPr>
              <w:t>Network Participation</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6D7DA0D" w14:textId="247EE652" w:rsidR="00AA7055" w:rsidRDefault="00AA7055" w:rsidP="00AA7055">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4123F4C" w14:textId="33568B31" w:rsidR="00AA7055" w:rsidRDefault="00AA7055" w:rsidP="00AA7055">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1C68BFDE" w14:textId="11DFDC47" w:rsidR="00AA7055" w:rsidRPr="000B15CE" w:rsidRDefault="00AA7055" w:rsidP="00AA7055">
            <w:pPr>
              <w:spacing w:after="0" w:line="240" w:lineRule="auto"/>
              <w:jc w:val="center"/>
              <w:rPr>
                <w:rFonts w:asciiTheme="majorBidi" w:hAnsiTheme="majorBidi" w:cstheme="majorBidi"/>
                <w:color w:val="000000"/>
              </w:rPr>
            </w:pPr>
            <w:r>
              <w:rPr>
                <w:rFonts w:asciiTheme="majorBidi" w:hAnsiTheme="majorBidi" w:cstheme="majorBidi"/>
                <w:color w:val="000000"/>
              </w:rPr>
              <w:t>4</w:t>
            </w:r>
          </w:p>
        </w:tc>
      </w:tr>
      <w:tr w:rsidR="00AA7055" w14:paraId="217EAC68" w14:textId="77777777" w:rsidTr="005E5334">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742011E9" w14:textId="77777777" w:rsidR="00AA7055" w:rsidRPr="008707A9" w:rsidRDefault="00AA7055" w:rsidP="00AA7055">
            <w:pPr>
              <w:spacing w:after="0" w:line="240" w:lineRule="auto"/>
              <w:rPr>
                <w:rFonts w:asciiTheme="majorBidi" w:hAnsiTheme="majorBidi" w:cstheme="majorBidi"/>
              </w:rPr>
            </w:pPr>
            <w:r w:rsidRPr="008707A9">
              <w:rPr>
                <w:rFonts w:asciiTheme="majorBidi" w:hAnsiTheme="majorBidi" w:cstheme="majorBidi"/>
                <w:color w:val="000000"/>
              </w:rPr>
              <w:t>Flexibil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028CF2A" w14:textId="1A26A182" w:rsidR="00AA7055" w:rsidRDefault="00AA7055" w:rsidP="00AA7055">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8BC62D9" w14:textId="570EAF5F" w:rsidR="00AA7055" w:rsidRDefault="00AA7055" w:rsidP="00AA7055">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0D5C1AD9" w14:textId="5B132697" w:rsidR="00AA7055" w:rsidRPr="000B15CE" w:rsidRDefault="00AA7055" w:rsidP="00AA7055">
            <w:pPr>
              <w:spacing w:after="0" w:line="240" w:lineRule="auto"/>
              <w:jc w:val="center"/>
              <w:rPr>
                <w:rFonts w:asciiTheme="majorBidi" w:hAnsiTheme="majorBidi" w:cstheme="majorBidi"/>
                <w:color w:val="000000"/>
              </w:rPr>
            </w:pPr>
            <w:r>
              <w:rPr>
                <w:rFonts w:asciiTheme="majorBidi" w:hAnsiTheme="majorBidi" w:cstheme="majorBidi"/>
                <w:color w:val="000000"/>
              </w:rPr>
              <w:t>4</w:t>
            </w:r>
          </w:p>
        </w:tc>
      </w:tr>
      <w:tr w:rsidR="00AA7055" w14:paraId="622A0CD2" w14:textId="77777777" w:rsidTr="005E5334">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13A8E6C1" w14:textId="77777777" w:rsidR="00AA7055" w:rsidRPr="008707A9" w:rsidRDefault="00AA7055" w:rsidP="00AA7055">
            <w:pPr>
              <w:spacing w:after="0" w:line="240" w:lineRule="auto"/>
              <w:rPr>
                <w:rFonts w:asciiTheme="majorBidi" w:hAnsiTheme="majorBidi" w:cstheme="majorBidi"/>
                <w:color w:val="000000"/>
              </w:rPr>
            </w:pPr>
            <w:r w:rsidRPr="008707A9">
              <w:rPr>
                <w:rFonts w:asciiTheme="majorBidi" w:hAnsiTheme="majorBidi" w:cstheme="majorBidi"/>
                <w:color w:val="000000"/>
              </w:rPr>
              <w:t>Disciplinary Focus</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5D17D43" w14:textId="696AC3B9" w:rsidR="00AA7055" w:rsidRDefault="00AA7055" w:rsidP="00AA7055">
            <w:pPr>
              <w:spacing w:after="0" w:line="240" w:lineRule="auto"/>
              <w:jc w:val="center"/>
              <w:rPr>
                <w:rFonts w:asciiTheme="majorBidi" w:hAnsiTheme="majorBidi" w:cstheme="majorBidi"/>
                <w:color w:val="000000"/>
              </w:rPr>
            </w:pPr>
            <w:r>
              <w:rPr>
                <w:rFonts w:asciiTheme="majorBidi" w:hAnsiTheme="majorBidi" w:cstheme="majorBidi"/>
                <w:color w:val="000000"/>
              </w:rPr>
              <w:t>4</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0216679" w14:textId="3FE385D8" w:rsidR="00AA7055" w:rsidRDefault="00AA7055" w:rsidP="00AA7055">
            <w:pPr>
              <w:spacing w:after="0" w:line="240" w:lineRule="auto"/>
              <w:jc w:val="center"/>
              <w:rPr>
                <w:rFonts w:asciiTheme="majorBidi" w:hAnsiTheme="majorBidi" w:cstheme="majorBidi"/>
                <w:color w:val="000000"/>
              </w:rPr>
            </w:pPr>
            <w:r>
              <w:rPr>
                <w:rFonts w:asciiTheme="majorBidi" w:hAnsiTheme="majorBidi" w:cstheme="majorBidi"/>
                <w:color w:val="000000"/>
              </w:rPr>
              <w:t>4</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51A92CD7" w14:textId="3E28D934" w:rsidR="00AA7055" w:rsidRPr="000B15CE" w:rsidRDefault="00AA7055" w:rsidP="00AA7055">
            <w:pPr>
              <w:spacing w:after="0" w:line="240" w:lineRule="auto"/>
              <w:jc w:val="center"/>
              <w:rPr>
                <w:rFonts w:asciiTheme="majorBidi" w:hAnsiTheme="majorBidi" w:cstheme="majorBidi"/>
                <w:color w:val="000000"/>
              </w:rPr>
            </w:pPr>
            <w:r>
              <w:rPr>
                <w:rFonts w:asciiTheme="majorBidi" w:hAnsiTheme="majorBidi" w:cstheme="majorBidi"/>
                <w:color w:val="000000"/>
              </w:rPr>
              <w:t>5</w:t>
            </w:r>
          </w:p>
        </w:tc>
      </w:tr>
      <w:tr w:rsidR="00AA7055" w14:paraId="40E1DE4A" w14:textId="77777777" w:rsidTr="005E5334">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023AB088" w14:textId="77777777" w:rsidR="00AA7055" w:rsidRPr="008707A9" w:rsidRDefault="00AA7055" w:rsidP="00AA7055">
            <w:pPr>
              <w:spacing w:after="0" w:line="240" w:lineRule="auto"/>
              <w:rPr>
                <w:rFonts w:asciiTheme="majorBidi" w:hAnsiTheme="majorBidi" w:cstheme="majorBidi"/>
              </w:rPr>
            </w:pPr>
            <w:r w:rsidRPr="008707A9">
              <w:rPr>
                <w:rFonts w:asciiTheme="majorBidi" w:hAnsiTheme="majorBidi" w:cstheme="majorBidi"/>
                <w:color w:val="000000"/>
              </w:rPr>
              <w:t>Social Capital</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3B649C3" w14:textId="1692900E" w:rsidR="00AA7055" w:rsidRDefault="00AA7055" w:rsidP="00AA7055">
            <w:pPr>
              <w:keepNext/>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BD0E1CD" w14:textId="0FAD21BC" w:rsidR="00AA7055" w:rsidRDefault="00AA7055" w:rsidP="00AA7055">
            <w:pPr>
              <w:keepNext/>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2092F586" w14:textId="5C650DD7" w:rsidR="00AA7055" w:rsidRPr="000B15CE" w:rsidRDefault="00AA7055" w:rsidP="00AA7055">
            <w:pPr>
              <w:keepNext/>
              <w:spacing w:after="0" w:line="240" w:lineRule="auto"/>
              <w:jc w:val="center"/>
              <w:rPr>
                <w:rFonts w:asciiTheme="majorBidi" w:hAnsiTheme="majorBidi" w:cstheme="majorBidi"/>
                <w:color w:val="000000"/>
              </w:rPr>
            </w:pPr>
            <w:r>
              <w:rPr>
                <w:rFonts w:asciiTheme="majorBidi" w:hAnsiTheme="majorBidi" w:cstheme="majorBidi"/>
                <w:color w:val="000000"/>
              </w:rPr>
              <w:t>4</w:t>
            </w:r>
          </w:p>
        </w:tc>
      </w:tr>
    </w:tbl>
    <w:p w14:paraId="341987BD" w14:textId="22143E77" w:rsidR="00DD7E84" w:rsidRDefault="00DD7E84" w:rsidP="00DD7E84">
      <w:pPr>
        <w:pStyle w:val="Caption"/>
        <w:rPr>
          <w:sz w:val="24"/>
          <w:szCs w:val="24"/>
        </w:rPr>
      </w:pPr>
      <w:bookmarkStart w:id="152" w:name="_Ref8922412"/>
      <w:bookmarkStart w:id="153" w:name="_Toc31702048"/>
      <w:r>
        <w:t xml:space="preserve">Table </w:t>
      </w:r>
      <w:r w:rsidR="00A56355">
        <w:fldChar w:fldCharType="begin"/>
      </w:r>
      <w:r w:rsidR="00A56355">
        <w:instrText xml:space="preserve"> SEQ Table \* ARABIC </w:instrText>
      </w:r>
      <w:r w:rsidR="00A56355">
        <w:fldChar w:fldCharType="separate"/>
      </w:r>
      <w:r w:rsidR="0011424E">
        <w:rPr>
          <w:noProof/>
        </w:rPr>
        <w:t>19</w:t>
      </w:r>
      <w:r w:rsidR="00A56355">
        <w:rPr>
          <w:noProof/>
        </w:rPr>
        <w:fldChar w:fldCharType="end"/>
      </w:r>
      <w:bookmarkEnd w:id="152"/>
      <w:r>
        <w:t xml:space="preserve">. </w:t>
      </w:r>
      <w:r w:rsidRPr="005A0C6B">
        <w:t>BoR11.1 'intermedia</w:t>
      </w:r>
      <w:r>
        <w:t>ry</w:t>
      </w:r>
      <w:r w:rsidRPr="005A0C6B">
        <w:t xml:space="preserve">' values </w:t>
      </w:r>
      <w:r w:rsidR="003B1A37">
        <w:t>–</w:t>
      </w:r>
      <w:r w:rsidRPr="005A0C6B">
        <w:t xml:space="preserve"> Phase</w:t>
      </w:r>
      <w:r w:rsidR="003B1A37">
        <w:t>s 1-</w:t>
      </w:r>
      <w:r>
        <w:t>3</w:t>
      </w:r>
      <w:bookmarkEnd w:id="153"/>
    </w:p>
    <w:p w14:paraId="527922BE" w14:textId="77777777" w:rsidR="00DD7E84" w:rsidRDefault="00DD7E84" w:rsidP="00F767D2">
      <w:pPr>
        <w:pStyle w:val="Heading4"/>
      </w:pPr>
      <w:r>
        <w:t>Summary analysis</w:t>
      </w:r>
    </w:p>
    <w:p w14:paraId="5AE55522" w14:textId="50458D5E" w:rsidR="00FE139F" w:rsidRDefault="00DD7E84" w:rsidP="00DD7E84">
      <w:pPr>
        <w:spacing w:before="120" w:after="0" w:line="360" w:lineRule="auto"/>
        <w:rPr>
          <w:sz w:val="24"/>
          <w:szCs w:val="24"/>
        </w:rPr>
      </w:pPr>
      <w:r>
        <w:rPr>
          <w:sz w:val="24"/>
          <w:szCs w:val="24"/>
        </w:rPr>
        <w:t>As McNie et al. (2016) explain, any given piece or body of research can be “characterized in full by assessing where it lies on the spectrum ... for the entire suite of criteria” (p. 887). Presenting the typology in full “provides a framework to visualize ...</w:t>
      </w:r>
      <w:r>
        <w:rPr>
          <w:sz w:val="16"/>
          <w:szCs w:val="16"/>
        </w:rPr>
        <w:t xml:space="preserve"> </w:t>
      </w:r>
      <w:r w:rsidRPr="002D4DE6">
        <w:rPr>
          <w:sz w:val="24"/>
          <w:szCs w:val="24"/>
        </w:rPr>
        <w:t>the major activities and attributes of research in terms that give equal weight to the consideration of “science values” and “user values”</w:t>
      </w:r>
      <w:r w:rsidR="00813ABA">
        <w:rPr>
          <w:sz w:val="24"/>
          <w:szCs w:val="24"/>
        </w:rPr>
        <w:t>”</w:t>
      </w:r>
      <w:r w:rsidRPr="002D4DE6">
        <w:rPr>
          <w:sz w:val="24"/>
          <w:szCs w:val="24"/>
        </w:rPr>
        <w:t xml:space="preserve"> (</w:t>
      </w:r>
      <w:r w:rsidR="00E13261">
        <w:rPr>
          <w:sz w:val="24"/>
          <w:szCs w:val="24"/>
        </w:rPr>
        <w:t>ibid.</w:t>
      </w:r>
      <w:r w:rsidRPr="002D4DE6">
        <w:rPr>
          <w:sz w:val="24"/>
          <w:szCs w:val="24"/>
        </w:rPr>
        <w:t>, p. 893)</w:t>
      </w:r>
      <w:r w:rsidR="00813ABA">
        <w:rPr>
          <w:sz w:val="24"/>
          <w:szCs w:val="24"/>
        </w:rPr>
        <w:t>.</w:t>
      </w:r>
      <w:r>
        <w:rPr>
          <w:sz w:val="24"/>
          <w:szCs w:val="24"/>
        </w:rPr>
        <w:t xml:space="preserve"> </w:t>
      </w:r>
      <w:r w:rsidRPr="002D4DE6">
        <w:rPr>
          <w:sz w:val="24"/>
          <w:szCs w:val="24"/>
        </w:rPr>
        <w:fldChar w:fldCharType="begin"/>
      </w:r>
      <w:r w:rsidRPr="002D4DE6">
        <w:rPr>
          <w:sz w:val="24"/>
          <w:szCs w:val="24"/>
        </w:rPr>
        <w:instrText xml:space="preserve"> REF _Ref6890800 \h </w:instrText>
      </w:r>
      <w:r>
        <w:rPr>
          <w:sz w:val="24"/>
          <w:szCs w:val="24"/>
        </w:rPr>
        <w:instrText xml:space="preserve"> \* MERGEFORMAT </w:instrText>
      </w:r>
      <w:r w:rsidRPr="002D4DE6">
        <w:rPr>
          <w:sz w:val="24"/>
          <w:szCs w:val="24"/>
        </w:rPr>
      </w:r>
      <w:r w:rsidRPr="002D4DE6">
        <w:rPr>
          <w:sz w:val="24"/>
          <w:szCs w:val="24"/>
        </w:rPr>
        <w:fldChar w:fldCharType="separate"/>
      </w:r>
      <w:r w:rsidR="0011424E" w:rsidRPr="0011424E">
        <w:rPr>
          <w:sz w:val="24"/>
          <w:szCs w:val="24"/>
        </w:rPr>
        <w:t xml:space="preserve">Figure </w:t>
      </w:r>
      <w:r w:rsidR="0011424E" w:rsidRPr="0011424E">
        <w:rPr>
          <w:noProof/>
          <w:sz w:val="24"/>
          <w:szCs w:val="24"/>
        </w:rPr>
        <w:t>11</w:t>
      </w:r>
      <w:r w:rsidRPr="002D4DE6">
        <w:rPr>
          <w:sz w:val="24"/>
          <w:szCs w:val="24"/>
        </w:rPr>
        <w:fldChar w:fldCharType="end"/>
      </w:r>
      <w:r>
        <w:rPr>
          <w:sz w:val="24"/>
          <w:szCs w:val="24"/>
        </w:rPr>
        <w:t xml:space="preserve"> presents this visualisation for BoR11.1 (using shading to demarcate the ‘social context’, ‘intermediate’ and ‘knowledge content’).</w:t>
      </w:r>
    </w:p>
    <w:tbl>
      <w:tblPr>
        <w:tblW w:w="9016" w:type="dxa"/>
        <w:tblLook w:val="04A0" w:firstRow="1" w:lastRow="0" w:firstColumn="1" w:lastColumn="0" w:noHBand="0" w:noVBand="1"/>
      </w:tblPr>
      <w:tblGrid>
        <w:gridCol w:w="1696"/>
        <w:gridCol w:w="2694"/>
        <w:gridCol w:w="4626"/>
      </w:tblGrid>
      <w:tr w:rsidR="00DD7E84" w14:paraId="5ECD88F6" w14:textId="77777777" w:rsidTr="00DE5040">
        <w:tc>
          <w:tcPr>
            <w:tcW w:w="1696" w:type="dxa"/>
            <w:tcBorders>
              <w:top w:val="single" w:sz="4" w:space="0" w:color="auto"/>
              <w:left w:val="single" w:sz="4" w:space="0" w:color="auto"/>
              <w:bottom w:val="single" w:sz="4" w:space="0" w:color="auto"/>
              <w:right w:val="single" w:sz="4" w:space="0" w:color="auto"/>
            </w:tcBorders>
          </w:tcPr>
          <w:p w14:paraId="2B4A0CA9" w14:textId="77777777" w:rsidR="00DD7E84" w:rsidRPr="00EE46C8" w:rsidRDefault="00DD7E84" w:rsidP="00DE5040">
            <w:pPr>
              <w:spacing w:after="0" w:line="240" w:lineRule="auto"/>
              <w:rPr>
                <w:b/>
                <w:sz w:val="24"/>
                <w:szCs w:val="24"/>
              </w:rPr>
            </w:pPr>
            <w:r>
              <w:rPr>
                <w:b/>
                <w:sz w:val="24"/>
                <w:szCs w:val="24"/>
              </w:rPr>
              <w:t>Classification</w:t>
            </w:r>
          </w:p>
        </w:tc>
        <w:tc>
          <w:tcPr>
            <w:tcW w:w="2694" w:type="dxa"/>
            <w:tcBorders>
              <w:top w:val="single" w:sz="4" w:space="0" w:color="auto"/>
              <w:left w:val="single" w:sz="4" w:space="0" w:color="auto"/>
              <w:bottom w:val="single" w:sz="4" w:space="0" w:color="auto"/>
              <w:right w:val="single" w:sz="4" w:space="0" w:color="auto"/>
            </w:tcBorders>
          </w:tcPr>
          <w:p w14:paraId="52D488EF" w14:textId="77777777" w:rsidR="00DD7E84" w:rsidRPr="002B4060" w:rsidRDefault="00DD7E84" w:rsidP="00DE5040">
            <w:pPr>
              <w:spacing w:after="0" w:line="240" w:lineRule="auto"/>
              <w:rPr>
                <w:b/>
                <w:sz w:val="24"/>
                <w:szCs w:val="24"/>
              </w:rPr>
            </w:pPr>
            <w:r w:rsidRPr="002B4060">
              <w:rPr>
                <w:b/>
                <w:sz w:val="24"/>
                <w:szCs w:val="24"/>
              </w:rPr>
              <w:t>Attribute</w:t>
            </w:r>
            <w:r>
              <w:rPr>
                <w:b/>
                <w:sz w:val="24"/>
                <w:szCs w:val="24"/>
              </w:rPr>
              <w:t>s/activities</w:t>
            </w:r>
          </w:p>
        </w:tc>
        <w:tc>
          <w:tcPr>
            <w:tcW w:w="4626" w:type="dxa"/>
            <w:tcBorders>
              <w:top w:val="single" w:sz="4" w:space="0" w:color="auto"/>
              <w:left w:val="single" w:sz="4" w:space="0" w:color="auto"/>
              <w:bottom w:val="single" w:sz="4" w:space="0" w:color="auto"/>
              <w:right w:val="single" w:sz="4" w:space="0" w:color="auto"/>
            </w:tcBorders>
          </w:tcPr>
          <w:p w14:paraId="3E9614FD" w14:textId="256D43BF" w:rsidR="00DD7E84" w:rsidRPr="00B8594F" w:rsidRDefault="00A23377" w:rsidP="00DE5040">
            <w:pPr>
              <w:spacing w:after="0" w:line="240" w:lineRule="auto"/>
              <w:jc w:val="center"/>
              <w:rPr>
                <w:b/>
                <w:sz w:val="24"/>
                <w:szCs w:val="24"/>
              </w:rPr>
            </w:pPr>
            <w:r>
              <w:rPr>
                <w:b/>
                <w:sz w:val="24"/>
                <w:szCs w:val="24"/>
              </w:rPr>
              <w:t>Bounded</w:t>
            </w:r>
            <w:r w:rsidR="00DD7E84" w:rsidRPr="00B8594F">
              <w:rPr>
                <w:b/>
                <w:sz w:val="24"/>
                <w:szCs w:val="24"/>
              </w:rPr>
              <w:t xml:space="preserve"> </w:t>
            </w:r>
            <w:r>
              <w:rPr>
                <w:b/>
                <w:sz w:val="24"/>
                <w:szCs w:val="24"/>
              </w:rPr>
              <w:t xml:space="preserve">                 </w:t>
            </w:r>
            <w:r w:rsidR="00DD7E84" w:rsidRPr="00B8594F">
              <w:rPr>
                <w:b/>
                <w:sz w:val="24"/>
                <w:szCs w:val="24"/>
              </w:rPr>
              <w:t xml:space="preserve">                    </w:t>
            </w:r>
            <w:r>
              <w:rPr>
                <w:b/>
                <w:sz w:val="24"/>
                <w:szCs w:val="24"/>
              </w:rPr>
              <w:t>Unbounded</w:t>
            </w:r>
          </w:p>
          <w:p w14:paraId="1EAFF16C" w14:textId="77777777" w:rsidR="00DD7E84" w:rsidRPr="00B8594F" w:rsidRDefault="00DD7E84" w:rsidP="00DE5040">
            <w:pPr>
              <w:spacing w:after="0" w:line="240" w:lineRule="auto"/>
              <w:jc w:val="center"/>
              <w:rPr>
                <w:b/>
                <w:sz w:val="24"/>
                <w:szCs w:val="24"/>
              </w:rPr>
            </w:pPr>
            <w:r w:rsidRPr="00B8594F">
              <w:rPr>
                <w:b/>
                <w:sz w:val="24"/>
                <w:szCs w:val="24"/>
              </w:rPr>
              <w:t>1               2               3               4               5</w:t>
            </w:r>
          </w:p>
        </w:tc>
      </w:tr>
      <w:tr w:rsidR="00DD7E84" w14:paraId="71E832F8" w14:textId="77777777" w:rsidTr="00DE5040">
        <w:tc>
          <w:tcPr>
            <w:tcW w:w="1696" w:type="dxa"/>
            <w:vMerge w:val="restart"/>
            <w:tcBorders>
              <w:top w:val="single" w:sz="4" w:space="0" w:color="auto"/>
              <w:left w:val="single" w:sz="4" w:space="0" w:color="auto"/>
              <w:right w:val="single" w:sz="4" w:space="0" w:color="auto"/>
            </w:tcBorders>
            <w:shd w:val="clear" w:color="auto" w:fill="F2F2F2" w:themeFill="background1" w:themeFillShade="F2"/>
          </w:tcPr>
          <w:p w14:paraId="0E0C1F36" w14:textId="77777777" w:rsidR="00DD7E84" w:rsidRDefault="00DD7E84" w:rsidP="00DE5040">
            <w:pPr>
              <w:spacing w:after="0" w:line="240" w:lineRule="auto"/>
              <w:rPr>
                <w:sz w:val="24"/>
                <w:szCs w:val="24"/>
              </w:rPr>
            </w:pPr>
            <w:r>
              <w:rPr>
                <w:sz w:val="24"/>
                <w:szCs w:val="24"/>
              </w:rPr>
              <w:t xml:space="preserve">‘Social context’ </w:t>
            </w:r>
          </w:p>
          <w:p w14:paraId="021605EE" w14:textId="77777777" w:rsidR="00DD7E84" w:rsidRDefault="00DD7E84" w:rsidP="00DE5040">
            <w:pPr>
              <w:spacing w:after="0" w:line="240" w:lineRule="auto"/>
              <w:rPr>
                <w:sz w:val="24"/>
                <w:szCs w:val="24"/>
              </w:rPr>
            </w:pPr>
            <w:r>
              <w:rPr>
                <w:sz w:val="24"/>
                <w:szCs w:val="24"/>
              </w:rPr>
              <w:t>values</w:t>
            </w:r>
          </w:p>
        </w:tc>
        <w:tc>
          <w:tcPr>
            <w:tcW w:w="269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1EE2E7D" w14:textId="77777777" w:rsidR="00DD7E84" w:rsidRDefault="00DD7E84" w:rsidP="00DE5040">
            <w:pPr>
              <w:spacing w:after="0" w:line="240" w:lineRule="auto"/>
              <w:rPr>
                <w:sz w:val="24"/>
                <w:szCs w:val="24"/>
              </w:rPr>
            </w:pPr>
            <w:r>
              <w:rPr>
                <w:sz w:val="24"/>
                <w:szCs w:val="24"/>
              </w:rPr>
              <w:t>Goals</w:t>
            </w:r>
          </w:p>
        </w:tc>
        <w:tc>
          <w:tcPr>
            <w:tcW w:w="46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97A3FA3" w14:textId="77777777" w:rsidR="00DD7E84" w:rsidRDefault="00DD7E84" w:rsidP="00DE5040">
            <w:pPr>
              <w:spacing w:after="0" w:line="240" w:lineRule="auto"/>
              <w:rPr>
                <w:sz w:val="24"/>
                <w:szCs w:val="24"/>
              </w:rPr>
            </w:pPr>
            <w:r>
              <w:rPr>
                <w:sz w:val="24"/>
                <w:szCs w:val="24"/>
              </w:rPr>
              <w:t xml:space="preserve">                                                                1 2 3</w:t>
            </w:r>
          </w:p>
        </w:tc>
      </w:tr>
      <w:tr w:rsidR="00DD7E84" w14:paraId="2397ACCD" w14:textId="77777777" w:rsidTr="00DE5040">
        <w:tc>
          <w:tcPr>
            <w:tcW w:w="1696" w:type="dxa"/>
            <w:vMerge/>
            <w:tcBorders>
              <w:left w:val="single" w:sz="4" w:space="0" w:color="auto"/>
              <w:right w:val="single" w:sz="4" w:space="0" w:color="auto"/>
            </w:tcBorders>
            <w:shd w:val="clear" w:color="auto" w:fill="F2F2F2" w:themeFill="background1" w:themeFillShade="F2"/>
          </w:tcPr>
          <w:p w14:paraId="73F83D5D"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55720EF" w14:textId="77777777" w:rsidR="00DD7E84" w:rsidRDefault="00DD7E84" w:rsidP="00DE5040">
            <w:pPr>
              <w:spacing w:after="0" w:line="240" w:lineRule="auto"/>
              <w:rPr>
                <w:sz w:val="24"/>
                <w:szCs w:val="24"/>
              </w:rPr>
            </w:pPr>
            <w:r>
              <w:rPr>
                <w:sz w:val="24"/>
                <w:szCs w:val="24"/>
              </w:rPr>
              <w:t>Relevance</w:t>
            </w:r>
          </w:p>
        </w:tc>
        <w:tc>
          <w:tcPr>
            <w:tcW w:w="46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A9725F3" w14:textId="77777777" w:rsidR="00DD7E84" w:rsidRDefault="00DD7E84" w:rsidP="00DE5040">
            <w:pPr>
              <w:spacing w:after="0" w:line="240" w:lineRule="auto"/>
              <w:rPr>
                <w:sz w:val="24"/>
                <w:szCs w:val="24"/>
              </w:rPr>
            </w:pPr>
            <w:r>
              <w:rPr>
                <w:sz w:val="24"/>
                <w:szCs w:val="24"/>
              </w:rPr>
              <w:t xml:space="preserve">                                                     1            2 3</w:t>
            </w:r>
          </w:p>
        </w:tc>
      </w:tr>
      <w:tr w:rsidR="00DD7E84" w14:paraId="5C10DC3B" w14:textId="77777777" w:rsidTr="00DE5040">
        <w:tc>
          <w:tcPr>
            <w:tcW w:w="1696" w:type="dxa"/>
            <w:vMerge/>
            <w:tcBorders>
              <w:left w:val="single" w:sz="4" w:space="0" w:color="auto"/>
              <w:right w:val="single" w:sz="4" w:space="0" w:color="auto"/>
            </w:tcBorders>
            <w:shd w:val="clear" w:color="auto" w:fill="F2F2F2" w:themeFill="background1" w:themeFillShade="F2"/>
          </w:tcPr>
          <w:p w14:paraId="0CCCFFEE"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F82FD91" w14:textId="77777777" w:rsidR="00DD7E84" w:rsidRDefault="00DD7E84" w:rsidP="00DE5040">
            <w:pPr>
              <w:spacing w:after="0" w:line="240" w:lineRule="auto"/>
              <w:rPr>
                <w:sz w:val="24"/>
                <w:szCs w:val="24"/>
              </w:rPr>
            </w:pPr>
            <w:r>
              <w:rPr>
                <w:sz w:val="24"/>
                <w:szCs w:val="24"/>
              </w:rPr>
              <w:t>Evaluation</w:t>
            </w:r>
          </w:p>
        </w:tc>
        <w:tc>
          <w:tcPr>
            <w:tcW w:w="46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F466EAE" w14:textId="77777777" w:rsidR="00DD7E84" w:rsidRDefault="00DD7E84" w:rsidP="00DE5040">
            <w:pPr>
              <w:spacing w:after="0" w:line="240" w:lineRule="auto"/>
              <w:rPr>
                <w:sz w:val="24"/>
                <w:szCs w:val="24"/>
              </w:rPr>
            </w:pPr>
            <w:r>
              <w:rPr>
                <w:sz w:val="24"/>
                <w:szCs w:val="24"/>
              </w:rPr>
              <w:t xml:space="preserve">                                   1               2 3</w:t>
            </w:r>
          </w:p>
        </w:tc>
      </w:tr>
      <w:tr w:rsidR="00DD7E84" w14:paraId="5A6B58BB" w14:textId="77777777" w:rsidTr="00DE5040">
        <w:tc>
          <w:tcPr>
            <w:tcW w:w="1696" w:type="dxa"/>
            <w:vMerge/>
            <w:tcBorders>
              <w:left w:val="single" w:sz="4" w:space="0" w:color="auto"/>
              <w:bottom w:val="single" w:sz="4" w:space="0" w:color="auto"/>
              <w:right w:val="single" w:sz="4" w:space="0" w:color="auto"/>
            </w:tcBorders>
            <w:shd w:val="clear" w:color="auto" w:fill="F2F2F2" w:themeFill="background1" w:themeFillShade="F2"/>
          </w:tcPr>
          <w:p w14:paraId="0DDDA72B"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B62C709" w14:textId="77777777" w:rsidR="00DD7E84" w:rsidRDefault="00DD7E84" w:rsidP="00DE5040">
            <w:pPr>
              <w:spacing w:after="0" w:line="240" w:lineRule="auto"/>
              <w:rPr>
                <w:sz w:val="24"/>
                <w:szCs w:val="24"/>
              </w:rPr>
            </w:pPr>
            <w:r>
              <w:rPr>
                <w:sz w:val="24"/>
                <w:szCs w:val="24"/>
              </w:rPr>
              <w:t>Outputs and outcomes</w:t>
            </w:r>
          </w:p>
        </w:tc>
        <w:tc>
          <w:tcPr>
            <w:tcW w:w="46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77A5066" w14:textId="77777777" w:rsidR="00DD7E84" w:rsidRDefault="00DD7E84" w:rsidP="00DE5040">
            <w:pPr>
              <w:spacing w:after="0" w:line="240" w:lineRule="auto"/>
              <w:rPr>
                <w:sz w:val="24"/>
                <w:szCs w:val="24"/>
              </w:rPr>
            </w:pPr>
            <w:r>
              <w:rPr>
                <w:sz w:val="24"/>
                <w:szCs w:val="24"/>
              </w:rPr>
              <w:t xml:space="preserve">                                                     1            2 3</w:t>
            </w:r>
          </w:p>
        </w:tc>
      </w:tr>
      <w:tr w:rsidR="00DD7E84" w14:paraId="6DBBD812" w14:textId="77777777" w:rsidTr="00DE5040">
        <w:tc>
          <w:tcPr>
            <w:tcW w:w="1696" w:type="dxa"/>
            <w:vMerge w:val="restart"/>
            <w:tcBorders>
              <w:top w:val="single" w:sz="4" w:space="0" w:color="auto"/>
              <w:left w:val="single" w:sz="4" w:space="0" w:color="auto"/>
              <w:right w:val="single" w:sz="4" w:space="0" w:color="auto"/>
            </w:tcBorders>
            <w:shd w:val="clear" w:color="auto" w:fill="D9D9D9" w:themeFill="background1" w:themeFillShade="D9"/>
          </w:tcPr>
          <w:p w14:paraId="6337EB8D" w14:textId="77777777" w:rsidR="00DD7E84" w:rsidRDefault="00DD7E84" w:rsidP="00DE5040">
            <w:pPr>
              <w:spacing w:after="0" w:line="240" w:lineRule="auto"/>
              <w:rPr>
                <w:sz w:val="24"/>
                <w:szCs w:val="24"/>
              </w:rPr>
            </w:pPr>
            <w:r>
              <w:rPr>
                <w:sz w:val="24"/>
                <w:szCs w:val="24"/>
              </w:rPr>
              <w:t>‘Intermediate’ values</w:t>
            </w: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3547675" w14:textId="77777777" w:rsidR="00DD7E84" w:rsidRDefault="00DD7E84" w:rsidP="00DE5040">
            <w:pPr>
              <w:spacing w:after="0" w:line="240" w:lineRule="auto"/>
              <w:rPr>
                <w:sz w:val="24"/>
                <w:szCs w:val="24"/>
              </w:rPr>
            </w:pPr>
            <w:r>
              <w:rPr>
                <w:sz w:val="24"/>
                <w:szCs w:val="24"/>
              </w:rPr>
              <w:t>Uncertainty</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A515879" w14:textId="77777777" w:rsidR="00DD7E84" w:rsidRDefault="00DD7E84" w:rsidP="00DE5040">
            <w:pPr>
              <w:spacing w:after="0" w:line="240" w:lineRule="auto"/>
              <w:rPr>
                <w:sz w:val="24"/>
                <w:szCs w:val="24"/>
              </w:rPr>
            </w:pPr>
            <w:r>
              <w:rPr>
                <w:sz w:val="24"/>
                <w:szCs w:val="24"/>
              </w:rPr>
              <w:t xml:space="preserve">                                                  1 2 3</w:t>
            </w:r>
          </w:p>
        </w:tc>
      </w:tr>
      <w:tr w:rsidR="00DD7E84" w14:paraId="40E625B7" w14:textId="77777777" w:rsidTr="00DE5040">
        <w:tc>
          <w:tcPr>
            <w:tcW w:w="1696" w:type="dxa"/>
            <w:vMerge/>
            <w:tcBorders>
              <w:left w:val="single" w:sz="4" w:space="0" w:color="auto"/>
              <w:right w:val="single" w:sz="4" w:space="0" w:color="auto"/>
            </w:tcBorders>
            <w:shd w:val="clear" w:color="auto" w:fill="D9D9D9" w:themeFill="background1" w:themeFillShade="D9"/>
          </w:tcPr>
          <w:p w14:paraId="5A5D1AA1"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0D38880" w14:textId="77777777" w:rsidR="00DD7E84" w:rsidRDefault="00DD7E84" w:rsidP="00DE5040">
            <w:pPr>
              <w:spacing w:after="0" w:line="240" w:lineRule="auto"/>
              <w:rPr>
                <w:sz w:val="24"/>
                <w:szCs w:val="24"/>
              </w:rPr>
            </w:pPr>
            <w:r>
              <w:rPr>
                <w:sz w:val="24"/>
                <w:szCs w:val="24"/>
              </w:rPr>
              <w:t>Knowledge exchange</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287390" w14:textId="77777777" w:rsidR="00DD7E84" w:rsidRDefault="00DD7E84" w:rsidP="00DE5040">
            <w:pPr>
              <w:spacing w:after="0" w:line="240" w:lineRule="auto"/>
              <w:rPr>
                <w:sz w:val="24"/>
                <w:szCs w:val="24"/>
              </w:rPr>
            </w:pPr>
            <w:r>
              <w:rPr>
                <w:sz w:val="24"/>
                <w:szCs w:val="24"/>
              </w:rPr>
              <w:t xml:space="preserve">                                  1 2              3</w:t>
            </w:r>
          </w:p>
        </w:tc>
      </w:tr>
      <w:tr w:rsidR="00DD7E84" w14:paraId="469B16AD" w14:textId="77777777" w:rsidTr="00DE5040">
        <w:tc>
          <w:tcPr>
            <w:tcW w:w="1696" w:type="dxa"/>
            <w:vMerge/>
            <w:tcBorders>
              <w:left w:val="single" w:sz="4" w:space="0" w:color="auto"/>
              <w:right w:val="single" w:sz="4" w:space="0" w:color="auto"/>
            </w:tcBorders>
            <w:shd w:val="clear" w:color="auto" w:fill="D9D9D9" w:themeFill="background1" w:themeFillShade="D9"/>
          </w:tcPr>
          <w:p w14:paraId="5841C57B"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E41DE04" w14:textId="77777777" w:rsidR="00DD7E84" w:rsidRDefault="00DD7E84" w:rsidP="00DE5040">
            <w:pPr>
              <w:spacing w:after="0" w:line="240" w:lineRule="auto"/>
              <w:rPr>
                <w:sz w:val="24"/>
                <w:szCs w:val="24"/>
              </w:rPr>
            </w:pPr>
            <w:r>
              <w:rPr>
                <w:sz w:val="24"/>
                <w:szCs w:val="24"/>
              </w:rPr>
              <w:t>Accessibility</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FEF3397" w14:textId="77777777" w:rsidR="00DD7E84" w:rsidRDefault="00DD7E84" w:rsidP="00DE5040">
            <w:pPr>
              <w:tabs>
                <w:tab w:val="left" w:pos="1227"/>
                <w:tab w:val="center" w:pos="2185"/>
                <w:tab w:val="left" w:pos="2595"/>
              </w:tabs>
              <w:spacing w:after="0" w:line="240" w:lineRule="auto"/>
              <w:rPr>
                <w:sz w:val="24"/>
                <w:szCs w:val="24"/>
              </w:rPr>
            </w:pPr>
            <w:r>
              <w:rPr>
                <w:sz w:val="24"/>
                <w:szCs w:val="24"/>
              </w:rPr>
              <w:t xml:space="preserve">                                   1               2 3</w:t>
            </w:r>
          </w:p>
        </w:tc>
      </w:tr>
      <w:tr w:rsidR="00DD7E84" w14:paraId="25072E8B" w14:textId="77777777" w:rsidTr="00DE5040">
        <w:tc>
          <w:tcPr>
            <w:tcW w:w="1696" w:type="dxa"/>
            <w:vMerge/>
            <w:tcBorders>
              <w:left w:val="single" w:sz="4" w:space="0" w:color="auto"/>
              <w:right w:val="single" w:sz="4" w:space="0" w:color="auto"/>
            </w:tcBorders>
            <w:shd w:val="clear" w:color="auto" w:fill="D9D9D9" w:themeFill="background1" w:themeFillShade="D9"/>
          </w:tcPr>
          <w:p w14:paraId="46C1B733"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09DFCE4" w14:textId="77777777" w:rsidR="00DD7E84" w:rsidRDefault="00DD7E84" w:rsidP="00DE5040">
            <w:pPr>
              <w:spacing w:after="0" w:line="240" w:lineRule="auto"/>
              <w:rPr>
                <w:sz w:val="24"/>
                <w:szCs w:val="24"/>
              </w:rPr>
            </w:pPr>
            <w:r>
              <w:rPr>
                <w:sz w:val="24"/>
                <w:szCs w:val="24"/>
              </w:rPr>
              <w:t>Boundary management</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7FB76BF" w14:textId="77777777" w:rsidR="00DD7E84" w:rsidRDefault="00DD7E84" w:rsidP="00DE5040">
            <w:pPr>
              <w:spacing w:after="0" w:line="240" w:lineRule="auto"/>
              <w:rPr>
                <w:sz w:val="24"/>
                <w:szCs w:val="24"/>
              </w:rPr>
            </w:pPr>
            <w:r>
              <w:rPr>
                <w:sz w:val="24"/>
                <w:szCs w:val="24"/>
              </w:rPr>
              <w:t xml:space="preserve">                 1 2                               3</w:t>
            </w:r>
          </w:p>
        </w:tc>
      </w:tr>
      <w:tr w:rsidR="00DD7E84" w14:paraId="348209B0" w14:textId="77777777" w:rsidTr="00DE5040">
        <w:tc>
          <w:tcPr>
            <w:tcW w:w="1696" w:type="dxa"/>
            <w:vMerge/>
            <w:tcBorders>
              <w:left w:val="single" w:sz="4" w:space="0" w:color="auto"/>
              <w:right w:val="single" w:sz="4" w:space="0" w:color="auto"/>
            </w:tcBorders>
            <w:shd w:val="clear" w:color="auto" w:fill="D9D9D9" w:themeFill="background1" w:themeFillShade="D9"/>
          </w:tcPr>
          <w:p w14:paraId="1F9143F8"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2E940C9" w14:textId="77777777" w:rsidR="00DD7E84" w:rsidRDefault="00DD7E84" w:rsidP="00DE5040">
            <w:pPr>
              <w:spacing w:after="0" w:line="240" w:lineRule="auto"/>
              <w:rPr>
                <w:sz w:val="24"/>
                <w:szCs w:val="24"/>
              </w:rPr>
            </w:pPr>
            <w:r>
              <w:rPr>
                <w:sz w:val="24"/>
                <w:szCs w:val="24"/>
              </w:rPr>
              <w:t>Network</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6721A1" w14:textId="77777777" w:rsidR="00DD7E84" w:rsidRDefault="00DD7E84" w:rsidP="00DE5040">
            <w:pPr>
              <w:spacing w:after="0" w:line="240" w:lineRule="auto"/>
              <w:rPr>
                <w:sz w:val="24"/>
                <w:szCs w:val="24"/>
              </w:rPr>
            </w:pPr>
            <w:r>
              <w:rPr>
                <w:sz w:val="24"/>
                <w:szCs w:val="24"/>
              </w:rPr>
              <w:t xml:space="preserve">                 1 2                               3                         </w:t>
            </w:r>
          </w:p>
        </w:tc>
      </w:tr>
      <w:tr w:rsidR="00DD7E84" w14:paraId="1565E36D" w14:textId="77777777" w:rsidTr="00DE5040">
        <w:tc>
          <w:tcPr>
            <w:tcW w:w="1696" w:type="dxa"/>
            <w:vMerge/>
            <w:tcBorders>
              <w:left w:val="single" w:sz="4" w:space="0" w:color="auto"/>
              <w:right w:val="single" w:sz="4" w:space="0" w:color="auto"/>
            </w:tcBorders>
            <w:shd w:val="clear" w:color="auto" w:fill="D9D9D9" w:themeFill="background1" w:themeFillShade="D9"/>
          </w:tcPr>
          <w:p w14:paraId="7BBA6380"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88190A" w14:textId="77777777" w:rsidR="00DD7E84" w:rsidRDefault="00DD7E84" w:rsidP="00DE5040">
            <w:pPr>
              <w:spacing w:after="0" w:line="240" w:lineRule="auto"/>
              <w:rPr>
                <w:sz w:val="24"/>
                <w:szCs w:val="24"/>
              </w:rPr>
            </w:pPr>
            <w:r>
              <w:rPr>
                <w:sz w:val="24"/>
                <w:szCs w:val="24"/>
              </w:rPr>
              <w:t>Flexibility</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8357211" w14:textId="77777777" w:rsidR="00DD7E84" w:rsidRDefault="00DD7E84" w:rsidP="00DE5040">
            <w:pPr>
              <w:spacing w:after="0" w:line="240" w:lineRule="auto"/>
              <w:rPr>
                <w:sz w:val="24"/>
                <w:szCs w:val="24"/>
              </w:rPr>
            </w:pPr>
            <w:r>
              <w:rPr>
                <w:sz w:val="24"/>
                <w:szCs w:val="24"/>
              </w:rPr>
              <w:t xml:space="preserve">                                  1 2              3</w:t>
            </w:r>
          </w:p>
        </w:tc>
      </w:tr>
      <w:tr w:rsidR="00DD7E84" w14:paraId="265EAE09" w14:textId="77777777" w:rsidTr="00DE5040">
        <w:tc>
          <w:tcPr>
            <w:tcW w:w="1696" w:type="dxa"/>
            <w:vMerge/>
            <w:tcBorders>
              <w:left w:val="single" w:sz="4" w:space="0" w:color="auto"/>
              <w:right w:val="single" w:sz="4" w:space="0" w:color="auto"/>
            </w:tcBorders>
            <w:shd w:val="clear" w:color="auto" w:fill="D9D9D9" w:themeFill="background1" w:themeFillShade="D9"/>
          </w:tcPr>
          <w:p w14:paraId="00D279A2"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590F5B3" w14:textId="77777777" w:rsidR="00DD7E84" w:rsidRDefault="00DD7E84" w:rsidP="00DE5040">
            <w:pPr>
              <w:spacing w:after="0" w:line="240" w:lineRule="auto"/>
              <w:rPr>
                <w:sz w:val="24"/>
                <w:szCs w:val="24"/>
              </w:rPr>
            </w:pPr>
            <w:r>
              <w:rPr>
                <w:sz w:val="24"/>
                <w:szCs w:val="24"/>
              </w:rPr>
              <w:t>Social capital</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52E9032" w14:textId="77777777" w:rsidR="00DD7E84" w:rsidRDefault="00DD7E84" w:rsidP="00DE5040">
            <w:pPr>
              <w:spacing w:after="0" w:line="240" w:lineRule="auto"/>
              <w:rPr>
                <w:sz w:val="24"/>
                <w:szCs w:val="24"/>
              </w:rPr>
            </w:pPr>
            <w:r>
              <w:rPr>
                <w:sz w:val="24"/>
                <w:szCs w:val="24"/>
              </w:rPr>
              <w:t xml:space="preserve">                   1              2                3</w:t>
            </w:r>
          </w:p>
        </w:tc>
      </w:tr>
      <w:tr w:rsidR="00DD7E84" w14:paraId="75C16F9D" w14:textId="77777777" w:rsidTr="00B53CD5">
        <w:tc>
          <w:tcPr>
            <w:tcW w:w="1696" w:type="dxa"/>
            <w:vMerge/>
            <w:tcBorders>
              <w:left w:val="single" w:sz="4" w:space="0" w:color="auto"/>
              <w:bottom w:val="single" w:sz="4" w:space="0" w:color="auto"/>
              <w:right w:val="single" w:sz="4" w:space="0" w:color="auto"/>
            </w:tcBorders>
            <w:shd w:val="clear" w:color="auto" w:fill="D9D9D9" w:themeFill="background1" w:themeFillShade="D9"/>
          </w:tcPr>
          <w:p w14:paraId="19476597"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3110EEC" w14:textId="77777777" w:rsidR="00DD7E84" w:rsidRDefault="00DD7E84" w:rsidP="00DE5040">
            <w:pPr>
              <w:spacing w:after="0" w:line="240" w:lineRule="auto"/>
              <w:rPr>
                <w:sz w:val="24"/>
                <w:szCs w:val="24"/>
              </w:rPr>
            </w:pPr>
            <w:r>
              <w:rPr>
                <w:sz w:val="24"/>
                <w:szCs w:val="24"/>
              </w:rPr>
              <w:t>Disciplinary focus</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0764F00" w14:textId="77777777" w:rsidR="00DD7E84" w:rsidRDefault="00DD7E84" w:rsidP="00DE5040">
            <w:pPr>
              <w:spacing w:after="0" w:line="240" w:lineRule="auto"/>
              <w:rPr>
                <w:sz w:val="24"/>
                <w:szCs w:val="24"/>
              </w:rPr>
            </w:pPr>
            <w:r>
              <w:rPr>
                <w:sz w:val="24"/>
                <w:szCs w:val="24"/>
              </w:rPr>
              <w:t xml:space="preserve">                                                   1 2              3</w:t>
            </w:r>
          </w:p>
        </w:tc>
      </w:tr>
      <w:tr w:rsidR="00DD7E84" w14:paraId="0A570E5B" w14:textId="77777777" w:rsidTr="00B53CD5">
        <w:tc>
          <w:tcPr>
            <w:tcW w:w="1696" w:type="dxa"/>
            <w:vMerge w:val="restart"/>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8E3D838" w14:textId="77777777" w:rsidR="00DD7E84" w:rsidRDefault="00DD7E84" w:rsidP="00DE5040">
            <w:pPr>
              <w:spacing w:after="0" w:line="240" w:lineRule="auto"/>
              <w:rPr>
                <w:sz w:val="24"/>
                <w:szCs w:val="24"/>
              </w:rPr>
            </w:pPr>
            <w:r>
              <w:rPr>
                <w:sz w:val="24"/>
                <w:szCs w:val="24"/>
              </w:rPr>
              <w:t xml:space="preserve">‘Knowledge content’ </w:t>
            </w:r>
          </w:p>
          <w:p w14:paraId="77EA8B52" w14:textId="77777777" w:rsidR="00DD7E84" w:rsidRDefault="00DD7E84" w:rsidP="00DE5040">
            <w:pPr>
              <w:spacing w:after="0" w:line="240" w:lineRule="auto"/>
              <w:rPr>
                <w:sz w:val="24"/>
                <w:szCs w:val="24"/>
              </w:rPr>
            </w:pPr>
            <w:r>
              <w:rPr>
                <w:sz w:val="24"/>
                <w:szCs w:val="24"/>
              </w:rPr>
              <w:t>values</w:t>
            </w:r>
          </w:p>
        </w:tc>
        <w:tc>
          <w:tcPr>
            <w:tcW w:w="2694"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7BEFC4B8" w14:textId="77777777" w:rsidR="00DD7E84" w:rsidRDefault="00DD7E84" w:rsidP="00DE5040">
            <w:pPr>
              <w:spacing w:after="0" w:line="240" w:lineRule="auto"/>
              <w:rPr>
                <w:sz w:val="24"/>
                <w:szCs w:val="24"/>
              </w:rPr>
            </w:pPr>
            <w:r>
              <w:rPr>
                <w:sz w:val="24"/>
                <w:szCs w:val="24"/>
              </w:rPr>
              <w:t>Expertise</w:t>
            </w:r>
          </w:p>
        </w:tc>
        <w:tc>
          <w:tcPr>
            <w:tcW w:w="4626"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385AB178" w14:textId="77777777" w:rsidR="00DD7E84" w:rsidRDefault="00DD7E84" w:rsidP="00DE5040">
            <w:pPr>
              <w:spacing w:after="0" w:line="240" w:lineRule="auto"/>
              <w:rPr>
                <w:sz w:val="24"/>
                <w:szCs w:val="24"/>
              </w:rPr>
            </w:pPr>
            <w:r>
              <w:rPr>
                <w:sz w:val="24"/>
                <w:szCs w:val="24"/>
              </w:rPr>
              <w:t xml:space="preserve">                 1 2             3 </w:t>
            </w:r>
          </w:p>
        </w:tc>
      </w:tr>
      <w:tr w:rsidR="00DD7E84" w14:paraId="1D509D6E" w14:textId="77777777" w:rsidTr="00B53CD5">
        <w:tc>
          <w:tcPr>
            <w:tcW w:w="1696" w:type="dxa"/>
            <w:vMerge/>
            <w:tcBorders>
              <w:left w:val="single" w:sz="4" w:space="0" w:color="auto"/>
              <w:bottom w:val="single" w:sz="4" w:space="0" w:color="auto"/>
              <w:right w:val="single" w:sz="4" w:space="0" w:color="auto"/>
            </w:tcBorders>
            <w:shd w:val="clear" w:color="auto" w:fill="A6A6A6" w:themeFill="background1" w:themeFillShade="A6"/>
          </w:tcPr>
          <w:p w14:paraId="48CE70A8"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32C4AE54" w14:textId="77777777" w:rsidR="00DD7E84" w:rsidRDefault="00DD7E84" w:rsidP="00DE5040">
            <w:pPr>
              <w:spacing w:after="0" w:line="240" w:lineRule="auto"/>
              <w:rPr>
                <w:sz w:val="24"/>
                <w:szCs w:val="24"/>
              </w:rPr>
            </w:pPr>
            <w:r>
              <w:rPr>
                <w:sz w:val="24"/>
                <w:szCs w:val="24"/>
              </w:rPr>
              <w:t>Learning</w:t>
            </w:r>
          </w:p>
        </w:tc>
        <w:tc>
          <w:tcPr>
            <w:tcW w:w="4626"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3E60A96D" w14:textId="77777777" w:rsidR="00DD7E84" w:rsidRDefault="00DD7E84" w:rsidP="00DE5040">
            <w:pPr>
              <w:keepNext/>
              <w:spacing w:after="0" w:line="240" w:lineRule="auto"/>
              <w:rPr>
                <w:sz w:val="24"/>
                <w:szCs w:val="24"/>
              </w:rPr>
            </w:pPr>
            <w:r>
              <w:rPr>
                <w:sz w:val="24"/>
                <w:szCs w:val="24"/>
              </w:rPr>
              <w:t xml:space="preserve">  1               2              3</w:t>
            </w:r>
          </w:p>
        </w:tc>
      </w:tr>
      <w:tr w:rsidR="00DD7E84" w14:paraId="5C3B826A" w14:textId="77777777" w:rsidTr="00B53CD5">
        <w:tc>
          <w:tcPr>
            <w:tcW w:w="1696" w:type="dxa"/>
            <w:vMerge/>
            <w:tcBorders>
              <w:left w:val="single" w:sz="4" w:space="0" w:color="auto"/>
              <w:bottom w:val="single" w:sz="4" w:space="0" w:color="auto"/>
              <w:right w:val="single" w:sz="4" w:space="0" w:color="auto"/>
            </w:tcBorders>
            <w:shd w:val="clear" w:color="auto" w:fill="A6A6A6" w:themeFill="background1" w:themeFillShade="A6"/>
          </w:tcPr>
          <w:p w14:paraId="38B44ED7"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78416BB0" w14:textId="77777777" w:rsidR="00DD7E84" w:rsidRDefault="00DD7E84" w:rsidP="00DE5040">
            <w:pPr>
              <w:spacing w:after="0" w:line="240" w:lineRule="auto"/>
              <w:rPr>
                <w:sz w:val="24"/>
                <w:szCs w:val="24"/>
              </w:rPr>
            </w:pPr>
            <w:r>
              <w:rPr>
                <w:sz w:val="24"/>
                <w:szCs w:val="24"/>
              </w:rPr>
              <w:t>Human capital</w:t>
            </w:r>
          </w:p>
        </w:tc>
        <w:tc>
          <w:tcPr>
            <w:tcW w:w="4626"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00CD3A20" w14:textId="77777777" w:rsidR="00DD7E84" w:rsidRDefault="00DD7E84" w:rsidP="00DE5040">
            <w:pPr>
              <w:keepNext/>
              <w:spacing w:after="0" w:line="240" w:lineRule="auto"/>
              <w:rPr>
                <w:sz w:val="24"/>
                <w:szCs w:val="24"/>
              </w:rPr>
            </w:pPr>
            <w:r>
              <w:rPr>
                <w:sz w:val="24"/>
                <w:szCs w:val="24"/>
              </w:rPr>
              <w:t>1 2              3</w:t>
            </w:r>
          </w:p>
        </w:tc>
      </w:tr>
      <w:tr w:rsidR="00B53CD5" w14:paraId="5381C545" w14:textId="77777777" w:rsidTr="00B610A0">
        <w:tc>
          <w:tcPr>
            <w:tcW w:w="4390"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3D778EA" w14:textId="5BABAD00" w:rsidR="00B53CD5" w:rsidRDefault="00B53CD5" w:rsidP="00B53CD5">
            <w:pPr>
              <w:spacing w:after="0" w:line="240" w:lineRule="auto"/>
              <w:jc w:val="center"/>
              <w:rPr>
                <w:sz w:val="24"/>
                <w:szCs w:val="24"/>
              </w:rPr>
            </w:pPr>
            <w:r>
              <w:rPr>
                <w:sz w:val="24"/>
                <w:szCs w:val="24"/>
              </w:rPr>
              <w:t>Average</w:t>
            </w:r>
          </w:p>
        </w:tc>
        <w:tc>
          <w:tcPr>
            <w:tcW w:w="4626"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C466447" w14:textId="17D2908E" w:rsidR="00B53CD5" w:rsidRDefault="00430FFE" w:rsidP="00DE5040">
            <w:pPr>
              <w:keepNext/>
              <w:spacing w:after="0" w:line="240" w:lineRule="auto"/>
              <w:rPr>
                <w:sz w:val="24"/>
                <w:szCs w:val="24"/>
              </w:rPr>
            </w:pPr>
            <w:r>
              <w:rPr>
                <w:sz w:val="24"/>
                <w:szCs w:val="24"/>
              </w:rPr>
              <w:t xml:space="preserve">                      </w:t>
            </w:r>
            <w:r w:rsidR="00A06A77">
              <w:rPr>
                <w:sz w:val="24"/>
                <w:szCs w:val="24"/>
              </w:rPr>
              <w:t xml:space="preserve">          1</w:t>
            </w:r>
            <w:r w:rsidR="00FE4AD0">
              <w:rPr>
                <w:sz w:val="24"/>
                <w:szCs w:val="24"/>
              </w:rPr>
              <w:t xml:space="preserve">    2</w:t>
            </w:r>
            <w:r w:rsidR="00EE2E4C">
              <w:rPr>
                <w:sz w:val="24"/>
                <w:szCs w:val="24"/>
              </w:rPr>
              <w:t xml:space="preserve">             3</w:t>
            </w:r>
          </w:p>
        </w:tc>
      </w:tr>
    </w:tbl>
    <w:p w14:paraId="7206FD77" w14:textId="4412D285" w:rsidR="00DD7E84" w:rsidRDefault="00DD7E84" w:rsidP="00DD7E84">
      <w:pPr>
        <w:pStyle w:val="Caption"/>
        <w:rPr>
          <w:sz w:val="24"/>
          <w:szCs w:val="24"/>
        </w:rPr>
      </w:pPr>
      <w:bookmarkStart w:id="154" w:name="_Ref6890800"/>
      <w:bookmarkStart w:id="155" w:name="_Toc31702080"/>
      <w:r>
        <w:t xml:space="preserve">Figure </w:t>
      </w:r>
      <w:r>
        <w:rPr>
          <w:noProof/>
        </w:rPr>
        <w:fldChar w:fldCharType="begin"/>
      </w:r>
      <w:r>
        <w:rPr>
          <w:noProof/>
        </w:rPr>
        <w:instrText xml:space="preserve"> SEQ Figure \* ARABIC </w:instrText>
      </w:r>
      <w:r>
        <w:rPr>
          <w:noProof/>
        </w:rPr>
        <w:fldChar w:fldCharType="separate"/>
      </w:r>
      <w:r w:rsidR="0011424E">
        <w:rPr>
          <w:noProof/>
        </w:rPr>
        <w:t>11</w:t>
      </w:r>
      <w:r>
        <w:rPr>
          <w:noProof/>
        </w:rPr>
        <w:fldChar w:fldCharType="end"/>
      </w:r>
      <w:bookmarkEnd w:id="154"/>
      <w:r>
        <w:t>. BoR11.1 typology</w:t>
      </w:r>
      <w:bookmarkEnd w:id="155"/>
    </w:p>
    <w:p w14:paraId="1136A52F" w14:textId="35B682AB" w:rsidR="00DD7E84" w:rsidRDefault="00DD7E84" w:rsidP="00DD7E84">
      <w:pPr>
        <w:spacing w:before="120" w:after="120" w:line="360" w:lineRule="auto"/>
        <w:rPr>
          <w:sz w:val="24"/>
          <w:szCs w:val="24"/>
        </w:rPr>
      </w:pPr>
      <w:r>
        <w:rPr>
          <w:sz w:val="24"/>
          <w:szCs w:val="24"/>
        </w:rPr>
        <w:t xml:space="preserve">This visualisation helps with summarising the BoR for my analytical purposes. </w:t>
      </w:r>
      <w:r w:rsidR="000B4BEF">
        <w:rPr>
          <w:sz w:val="24"/>
          <w:szCs w:val="24"/>
        </w:rPr>
        <w:t xml:space="preserve">Throughout the </w:t>
      </w:r>
      <w:r w:rsidR="008363B1">
        <w:rPr>
          <w:sz w:val="24"/>
          <w:szCs w:val="24"/>
        </w:rPr>
        <w:t xml:space="preserve">whole research process, </w:t>
      </w:r>
      <w:r>
        <w:rPr>
          <w:sz w:val="24"/>
          <w:szCs w:val="24"/>
        </w:rPr>
        <w:t xml:space="preserve">BoR11.1 is strongly engaged in and driven by the ‘social context’ beyond the boundaries of academia, especially in terms of the ultimate goals of the research. By contrast, the ‘knowledge content’ is, for the most part, grounded within academic boundaries. Its progress is dominated by </w:t>
      </w:r>
      <w:r w:rsidR="00A022A5">
        <w:rPr>
          <w:sz w:val="24"/>
          <w:szCs w:val="24"/>
        </w:rPr>
        <w:t>scientifically trained</w:t>
      </w:r>
      <w:r>
        <w:rPr>
          <w:sz w:val="24"/>
          <w:szCs w:val="24"/>
        </w:rPr>
        <w:t xml:space="preserve"> individuals with significant specialist expertise in research and academic publishing. However, by Phase 3, the work is no longer primarily </w:t>
      </w:r>
      <w:r w:rsidR="00A022A5">
        <w:rPr>
          <w:sz w:val="24"/>
          <w:szCs w:val="24"/>
        </w:rPr>
        <w:t>research focused</w:t>
      </w:r>
      <w:r>
        <w:rPr>
          <w:sz w:val="24"/>
          <w:szCs w:val="24"/>
        </w:rPr>
        <w:t>. It is focused rather on developing the underpinning research for both commercial consumption and NHS uptake. By Phase 3, all attributes/activities except for the those related to the ‘knowledge content’, have values of 4 or 5 on the typology’s spectrum, even those ‘intermediate’ attributes/activities which at Phases 1 and 2 were towards the low end of the spectrum</w:t>
      </w:r>
      <w:r w:rsidR="004A548F">
        <w:rPr>
          <w:sz w:val="24"/>
          <w:szCs w:val="24"/>
        </w:rPr>
        <w:t xml:space="preserve"> (i.e. ‘accessibility’</w:t>
      </w:r>
      <w:r w:rsidR="007920BF">
        <w:rPr>
          <w:sz w:val="24"/>
          <w:szCs w:val="24"/>
        </w:rPr>
        <w:t xml:space="preserve"> and</w:t>
      </w:r>
      <w:r w:rsidR="004A548F">
        <w:rPr>
          <w:sz w:val="24"/>
          <w:szCs w:val="24"/>
        </w:rPr>
        <w:t xml:space="preserve"> ‘boundary management’</w:t>
      </w:r>
      <w:r w:rsidR="007920BF">
        <w:rPr>
          <w:sz w:val="24"/>
          <w:szCs w:val="24"/>
        </w:rPr>
        <w:t>)</w:t>
      </w:r>
      <w:r>
        <w:rPr>
          <w:sz w:val="24"/>
          <w:szCs w:val="24"/>
        </w:rPr>
        <w:t>.</w:t>
      </w:r>
      <w:r w:rsidR="0013005E">
        <w:rPr>
          <w:sz w:val="24"/>
          <w:szCs w:val="24"/>
        </w:rPr>
        <w:t xml:space="preserve"> As the research progresses, m</w:t>
      </w:r>
      <w:r>
        <w:rPr>
          <w:sz w:val="24"/>
          <w:szCs w:val="24"/>
        </w:rPr>
        <w:t>ore and more of the research team’s effort is being expended on ‘boundary management’, ‘network participation’ and mobilising ‘social capital’ in order to achieve their ambitions of commercialisation and policy influence, and less is being focused on publishing and fine-tuning the model.</w:t>
      </w:r>
      <w:r w:rsidR="00183338">
        <w:rPr>
          <w:sz w:val="24"/>
          <w:szCs w:val="24"/>
        </w:rPr>
        <w:t xml:space="preserve"> The outputs are increasingly ‘user-focused’ (‘use-focused outputs’ being one of the five forms of ‘boundary transaction’)</w:t>
      </w:r>
      <w:r w:rsidR="00032886">
        <w:rPr>
          <w:sz w:val="24"/>
          <w:szCs w:val="24"/>
        </w:rPr>
        <w:t>, taking the form of patents and other forms of codified knowledge, such as toolkits and technologies.</w:t>
      </w:r>
      <w:r>
        <w:rPr>
          <w:sz w:val="24"/>
          <w:szCs w:val="24"/>
        </w:rPr>
        <w:t xml:space="preserve"> What publishing does take place is not so much a report of new and improved capabilities of the model, but more about showing how the model compares in practice with competitors, while some knowledge goes unpublished due to commercial confidentiality. </w:t>
      </w:r>
    </w:p>
    <w:p w14:paraId="786BC5BA" w14:textId="7C56D9D2" w:rsidR="00DD7E84" w:rsidRDefault="00DD7E84" w:rsidP="00DD7E84">
      <w:pPr>
        <w:spacing w:before="120" w:after="120" w:line="360" w:lineRule="auto"/>
        <w:rPr>
          <w:sz w:val="24"/>
          <w:szCs w:val="24"/>
        </w:rPr>
      </w:pPr>
      <w:r>
        <w:rPr>
          <w:sz w:val="24"/>
          <w:szCs w:val="24"/>
        </w:rPr>
        <w:t>All five of t</w:t>
      </w:r>
      <w:r w:rsidR="00D61D20">
        <w:rPr>
          <w:sz w:val="24"/>
          <w:szCs w:val="24"/>
        </w:rPr>
        <w:t xml:space="preserve">he different forms of ‘boundary transaction’ </w:t>
      </w:r>
      <w:r>
        <w:rPr>
          <w:sz w:val="24"/>
          <w:szCs w:val="24"/>
        </w:rPr>
        <w:t>played a part in BoR11.1. The CHMI is an example of a ‘boundary structure’. It engaged in significant ‘outreach’, first as part of building a research ‘collaboration’ team with NHS Trust scientists and medical practitioners, and later with wider policy and sector bodies and technology entrepreneurs</w:t>
      </w:r>
      <w:r w:rsidR="004F5BA3">
        <w:rPr>
          <w:sz w:val="24"/>
          <w:szCs w:val="24"/>
        </w:rPr>
        <w:t>, and this collaboration manifested in co-authored journal articles</w:t>
      </w:r>
      <w:r>
        <w:rPr>
          <w:sz w:val="24"/>
          <w:szCs w:val="24"/>
        </w:rPr>
        <w:t>. At least one key ‘boundary-spanner’, appointed to a CHMI professorship from his previous research post within the NHS, was one of the main driving forces underpinning the research team’s initial studies and then later success in leveraging support from external stakeholders. There were also several ‘use-focused outputs’ of the research, most obviously the commercial device which digitised and streamlined application of the research team’s model, but also in the form of journal articles targeting practitioner audiences.</w:t>
      </w:r>
      <w:r w:rsidR="004F5BA3">
        <w:rPr>
          <w:sz w:val="24"/>
          <w:szCs w:val="24"/>
        </w:rPr>
        <w:t xml:space="preserve"> </w:t>
      </w:r>
      <w:r w:rsidR="00921F07">
        <w:rPr>
          <w:sz w:val="24"/>
          <w:szCs w:val="24"/>
        </w:rPr>
        <w:t>Significantly, several of the academics involved took co-ownership over the company</w:t>
      </w:r>
      <w:r w:rsidR="000D7EC2">
        <w:rPr>
          <w:sz w:val="24"/>
          <w:szCs w:val="24"/>
        </w:rPr>
        <w:t xml:space="preserve"> which went on to finalise the development, promotion and marketing of the product, so that this company had the effective characteristics of a spin-out (although technically it was not a spin-out as it existed in a different form prior to the academics’ taking a share). </w:t>
      </w:r>
    </w:p>
    <w:p w14:paraId="40CA72FA" w14:textId="7779864D" w:rsidR="00567D8B" w:rsidRDefault="00802FB9" w:rsidP="00DD7E84">
      <w:pPr>
        <w:spacing w:before="120" w:after="120" w:line="360" w:lineRule="auto"/>
        <w:rPr>
          <w:sz w:val="24"/>
          <w:szCs w:val="24"/>
        </w:rPr>
      </w:pPr>
      <w:r>
        <w:rPr>
          <w:sz w:val="24"/>
          <w:szCs w:val="24"/>
        </w:rPr>
        <w:t xml:space="preserve">Overall, BoR11.1 is one of only three of the nineteen sampled BoRs to receive an overall value above the mid-value of 3 (BoR11.1’s overall average value is 3.38). </w:t>
      </w:r>
      <w:r w:rsidR="00C7544F">
        <w:rPr>
          <w:sz w:val="24"/>
          <w:szCs w:val="24"/>
        </w:rPr>
        <w:t xml:space="preserve">Although underpinned by academic research and strongly scientific knowledge content, the focus on developing, marketing and commercialising a product for private </w:t>
      </w:r>
      <w:r w:rsidR="0071778A">
        <w:rPr>
          <w:sz w:val="24"/>
          <w:szCs w:val="24"/>
        </w:rPr>
        <w:t xml:space="preserve">profit which characterised much of the BoR meant that its strategies, relationships, dissemination practices – in short, its boundary transactions – were in many ways more akin to those of a small </w:t>
      </w:r>
      <w:r w:rsidR="005B2054">
        <w:rPr>
          <w:sz w:val="24"/>
          <w:szCs w:val="24"/>
        </w:rPr>
        <w:t xml:space="preserve">knowledge-intensive </w:t>
      </w:r>
      <w:r w:rsidR="0071778A">
        <w:rPr>
          <w:sz w:val="24"/>
          <w:szCs w:val="24"/>
        </w:rPr>
        <w:t>business rather than an academic department.</w:t>
      </w:r>
      <w:r w:rsidR="00BD7695">
        <w:rPr>
          <w:sz w:val="24"/>
          <w:szCs w:val="24"/>
        </w:rPr>
        <w:t xml:space="preserve"> I stress that I do not intend to criticise these practices – the researchers were by no means solely motivated by profit and worked hard to ensure that a free</w:t>
      </w:r>
      <w:r w:rsidR="008F136C">
        <w:rPr>
          <w:sz w:val="24"/>
          <w:szCs w:val="24"/>
        </w:rPr>
        <w:t>, paper-based</w:t>
      </w:r>
      <w:r w:rsidR="00BD7695">
        <w:rPr>
          <w:sz w:val="24"/>
          <w:szCs w:val="24"/>
        </w:rPr>
        <w:t xml:space="preserve"> version of their potentially life-saving product could be rolled out on the NHS</w:t>
      </w:r>
      <w:r w:rsidR="008F136C">
        <w:rPr>
          <w:sz w:val="24"/>
          <w:szCs w:val="24"/>
        </w:rPr>
        <w:t>, alongside a technological one which would be sold commercially (both abroad and in the UK)</w:t>
      </w:r>
      <w:r w:rsidR="00BD7695">
        <w:rPr>
          <w:sz w:val="24"/>
          <w:szCs w:val="24"/>
        </w:rPr>
        <w:t>.</w:t>
      </w:r>
      <w:r w:rsidR="00CF1208">
        <w:rPr>
          <w:sz w:val="24"/>
          <w:szCs w:val="24"/>
        </w:rPr>
        <w:t xml:space="preserve"> And if I was able to continue my analysis of this ongoing body of research further into the future, different results might emerge. But nonetheless, </w:t>
      </w:r>
      <w:r w:rsidR="00376FEB">
        <w:rPr>
          <w:sz w:val="24"/>
          <w:szCs w:val="24"/>
        </w:rPr>
        <w:t>BoR11.1</w:t>
      </w:r>
      <w:r w:rsidR="00CF1208">
        <w:rPr>
          <w:sz w:val="24"/>
          <w:szCs w:val="24"/>
        </w:rPr>
        <w:t xml:space="preserve"> as it stands provides an interesting case study in how the boundaries of academic knowledge production are being pushed</w:t>
      </w:r>
      <w:r w:rsidR="002F175F">
        <w:rPr>
          <w:sz w:val="24"/>
          <w:szCs w:val="24"/>
        </w:rPr>
        <w:t>.</w:t>
      </w:r>
    </w:p>
    <w:p w14:paraId="598D5F9D" w14:textId="7FADE728" w:rsidR="00DD7E84" w:rsidRDefault="00302EF9" w:rsidP="00DD7E84">
      <w:pPr>
        <w:pStyle w:val="Heading3"/>
        <w:spacing w:before="120"/>
      </w:pPr>
      <w:bookmarkStart w:id="156" w:name="_Toc31701983"/>
      <w:r>
        <w:t xml:space="preserve">Illustrative case 2. </w:t>
      </w:r>
      <w:r w:rsidR="00F13478">
        <w:t>‘</w:t>
      </w:r>
      <w:r w:rsidR="003D5D89">
        <w:t>Moderate</w:t>
      </w:r>
      <w:r w:rsidR="00B31FA6">
        <w:t xml:space="preserve">ly bounded’ </w:t>
      </w:r>
      <w:r w:rsidR="00C45C3C">
        <w:t>research (BoR5)</w:t>
      </w:r>
      <w:bookmarkEnd w:id="156"/>
    </w:p>
    <w:p w14:paraId="1F99EB5F" w14:textId="61814DAD" w:rsidR="00DD7E84" w:rsidRDefault="00DD7E84" w:rsidP="00DD7E84">
      <w:pPr>
        <w:spacing w:after="120" w:line="360" w:lineRule="auto"/>
        <w:rPr>
          <w:sz w:val="24"/>
          <w:szCs w:val="24"/>
        </w:rPr>
      </w:pPr>
      <w:r>
        <w:rPr>
          <w:sz w:val="24"/>
          <w:szCs w:val="24"/>
        </w:rPr>
        <w:t xml:space="preserve">BoR5 is titled ‘Sea Mammal Research &amp; Impact’. It is based at the Sea Mammal Research Unit (SMRU), based in the School of Biology and St Andrews University. SMRU started life in as a non-academic public research unit within the Natural Environment Research Council (NERC), created to fulfil NERC’s obligation to advise the UK Government on seal management according to NERC’s Royal Charter and the Conservation of Seals Act 1970. In 1996, SMRU was moved to St Andrews School of Biology, with NERC continuing to provide the funding necessary for SMRU to complete its statutory work. The overall discipline which best describes SMRU’s research is marine ecology, with particular focus on the interdisciplinary subfield of marine mammalogy. This implies that while SMRU research makes some fundamental advances in knowledge, the ‘use’ of knowledge is a major driver of the research. </w:t>
      </w:r>
    </w:p>
    <w:p w14:paraId="37EB1B63" w14:textId="20CAF8FD" w:rsidR="00820FCD" w:rsidRPr="00820FCD" w:rsidRDefault="00A80F15" w:rsidP="00820FCD">
      <w:pPr>
        <w:spacing w:after="120" w:line="360" w:lineRule="auto"/>
        <w:rPr>
          <w:sz w:val="24"/>
          <w:szCs w:val="24"/>
        </w:rPr>
      </w:pPr>
      <w:r>
        <w:rPr>
          <w:sz w:val="24"/>
          <w:szCs w:val="24"/>
        </w:rPr>
        <w:t xml:space="preserve">In terms of the institutional and epistemic context, BoR5 </w:t>
      </w:r>
      <w:r w:rsidR="0035124F">
        <w:rPr>
          <w:sz w:val="24"/>
          <w:szCs w:val="24"/>
        </w:rPr>
        <w:t>(from REF UoA5, Biology)</w:t>
      </w:r>
      <w:r w:rsidR="00D144A5">
        <w:rPr>
          <w:sz w:val="24"/>
          <w:szCs w:val="24"/>
        </w:rPr>
        <w:t xml:space="preserve"> wa</w:t>
      </w:r>
      <w:r>
        <w:rPr>
          <w:sz w:val="24"/>
          <w:szCs w:val="24"/>
        </w:rPr>
        <w:t xml:space="preserve">s </w:t>
      </w:r>
      <w:r w:rsidR="00D144A5">
        <w:rPr>
          <w:sz w:val="24"/>
          <w:szCs w:val="24"/>
        </w:rPr>
        <w:t xml:space="preserve">sampled as </w:t>
      </w:r>
      <w:r>
        <w:rPr>
          <w:sz w:val="24"/>
          <w:szCs w:val="24"/>
        </w:rPr>
        <w:t xml:space="preserve">a </w:t>
      </w:r>
      <w:r w:rsidR="0035124F">
        <w:rPr>
          <w:sz w:val="24"/>
          <w:szCs w:val="24"/>
        </w:rPr>
        <w:t xml:space="preserve">Basic </w:t>
      </w:r>
      <w:r>
        <w:rPr>
          <w:sz w:val="24"/>
          <w:szCs w:val="24"/>
        </w:rPr>
        <w:t xml:space="preserve">life science in a ‘more prestigious’ departmental context. </w:t>
      </w:r>
      <w:r w:rsidR="00A71457" w:rsidRPr="00726961">
        <w:rPr>
          <w:sz w:val="24"/>
          <w:szCs w:val="24"/>
        </w:rPr>
        <w:fldChar w:fldCharType="begin"/>
      </w:r>
      <w:r w:rsidR="00A71457" w:rsidRPr="00726961">
        <w:rPr>
          <w:sz w:val="24"/>
          <w:szCs w:val="24"/>
        </w:rPr>
        <w:instrText xml:space="preserve"> REF _Ref8917840 \h </w:instrText>
      </w:r>
      <w:r w:rsidR="00726961">
        <w:rPr>
          <w:sz w:val="24"/>
          <w:szCs w:val="24"/>
        </w:rPr>
        <w:instrText xml:space="preserve"> \* MERGEFORMAT </w:instrText>
      </w:r>
      <w:r w:rsidR="00A71457" w:rsidRPr="00726961">
        <w:rPr>
          <w:sz w:val="24"/>
          <w:szCs w:val="24"/>
        </w:rPr>
      </w:r>
      <w:r w:rsidR="00A71457" w:rsidRPr="00726961">
        <w:rPr>
          <w:sz w:val="24"/>
          <w:szCs w:val="24"/>
        </w:rPr>
        <w:fldChar w:fldCharType="separate"/>
      </w:r>
      <w:r w:rsidR="0011424E" w:rsidRPr="0011424E">
        <w:rPr>
          <w:sz w:val="24"/>
          <w:szCs w:val="24"/>
        </w:rPr>
        <w:t xml:space="preserve">Table </w:t>
      </w:r>
      <w:r w:rsidR="0011424E" w:rsidRPr="0011424E">
        <w:rPr>
          <w:noProof/>
          <w:sz w:val="24"/>
          <w:szCs w:val="24"/>
        </w:rPr>
        <w:t>20</w:t>
      </w:r>
      <w:r w:rsidR="00A71457" w:rsidRPr="00726961">
        <w:rPr>
          <w:sz w:val="24"/>
          <w:szCs w:val="24"/>
        </w:rPr>
        <w:fldChar w:fldCharType="end"/>
      </w:r>
      <w:r w:rsidR="00A71457">
        <w:rPr>
          <w:sz w:val="24"/>
          <w:szCs w:val="24"/>
        </w:rPr>
        <w:t xml:space="preserve"> </w:t>
      </w:r>
      <w:r>
        <w:rPr>
          <w:sz w:val="24"/>
          <w:szCs w:val="24"/>
        </w:rPr>
        <w:t>presents BoR</w:t>
      </w:r>
      <w:r w:rsidR="00E87E0A">
        <w:rPr>
          <w:sz w:val="24"/>
          <w:szCs w:val="24"/>
        </w:rPr>
        <w:t>5</w:t>
      </w:r>
      <w:r>
        <w:rPr>
          <w:sz w:val="24"/>
          <w:szCs w:val="24"/>
        </w:rPr>
        <w:t>’s typology values by the three ‘research dimensions’ (‘social context’, ‘intermediary’ and ‘knowledge content’) and, for comparison, shows how these compare with other research sharing its contextual characteristics</w:t>
      </w:r>
      <w:r w:rsidR="00E87E0A">
        <w:rPr>
          <w:sz w:val="24"/>
          <w:szCs w:val="24"/>
        </w:rPr>
        <w:t xml:space="preserve"> </w:t>
      </w:r>
      <w:r>
        <w:rPr>
          <w:sz w:val="24"/>
          <w:szCs w:val="24"/>
        </w:rPr>
        <w:t xml:space="preserve">and with the overall sample average. </w:t>
      </w:r>
      <w:r w:rsidR="00B52B6D">
        <w:rPr>
          <w:sz w:val="24"/>
          <w:szCs w:val="24"/>
        </w:rPr>
        <w:t>It shows that BoR5 has relatively high knowledge content and intermediary values, but low social context values.</w:t>
      </w:r>
    </w:p>
    <w:tbl>
      <w:tblPr>
        <w:tblStyle w:val="TableGrid"/>
        <w:tblW w:w="0" w:type="auto"/>
        <w:tblLook w:val="04A0" w:firstRow="1" w:lastRow="0" w:firstColumn="1" w:lastColumn="0" w:noHBand="0" w:noVBand="1"/>
      </w:tblPr>
      <w:tblGrid>
        <w:gridCol w:w="2689"/>
        <w:gridCol w:w="1559"/>
        <w:gridCol w:w="1353"/>
        <w:gridCol w:w="2236"/>
      </w:tblGrid>
      <w:tr w:rsidR="00E87E0A" w14:paraId="1040FEFB" w14:textId="77777777" w:rsidTr="00F11A06">
        <w:trPr>
          <w:trHeight w:val="151"/>
        </w:trPr>
        <w:tc>
          <w:tcPr>
            <w:tcW w:w="2689" w:type="dxa"/>
            <w:tcBorders>
              <w:bottom w:val="single" w:sz="2" w:space="0" w:color="auto"/>
            </w:tcBorders>
          </w:tcPr>
          <w:p w14:paraId="02B11B1F" w14:textId="77777777" w:rsidR="00E87E0A" w:rsidRPr="006600EC" w:rsidRDefault="00E87E0A" w:rsidP="00EC1474">
            <w:pPr>
              <w:rPr>
                <w:sz w:val="22"/>
                <w:szCs w:val="22"/>
              </w:rPr>
            </w:pPr>
          </w:p>
        </w:tc>
        <w:tc>
          <w:tcPr>
            <w:tcW w:w="1559" w:type="dxa"/>
            <w:tcBorders>
              <w:bottom w:val="single" w:sz="2" w:space="0" w:color="auto"/>
            </w:tcBorders>
          </w:tcPr>
          <w:p w14:paraId="5F6A323A" w14:textId="77777777" w:rsidR="00E87E0A" w:rsidRPr="006600EC" w:rsidRDefault="00E87E0A" w:rsidP="00EC1474">
            <w:pPr>
              <w:jc w:val="center"/>
              <w:rPr>
                <w:sz w:val="22"/>
                <w:szCs w:val="22"/>
              </w:rPr>
            </w:pPr>
            <w:r w:rsidRPr="006600EC">
              <w:rPr>
                <w:sz w:val="22"/>
                <w:szCs w:val="22"/>
              </w:rPr>
              <w:t>Social Context</w:t>
            </w:r>
            <w:r>
              <w:rPr>
                <w:sz w:val="22"/>
                <w:szCs w:val="22"/>
              </w:rPr>
              <w:t xml:space="preserve"> </w:t>
            </w:r>
          </w:p>
        </w:tc>
        <w:tc>
          <w:tcPr>
            <w:tcW w:w="1353" w:type="dxa"/>
            <w:tcBorders>
              <w:bottom w:val="single" w:sz="2" w:space="0" w:color="auto"/>
            </w:tcBorders>
          </w:tcPr>
          <w:p w14:paraId="0815BD3C" w14:textId="77777777" w:rsidR="00E87E0A" w:rsidRPr="006600EC" w:rsidRDefault="00E87E0A" w:rsidP="00EC1474">
            <w:pPr>
              <w:jc w:val="center"/>
              <w:rPr>
                <w:sz w:val="22"/>
                <w:szCs w:val="22"/>
              </w:rPr>
            </w:pPr>
            <w:r>
              <w:rPr>
                <w:sz w:val="22"/>
                <w:szCs w:val="22"/>
              </w:rPr>
              <w:t xml:space="preserve">Intermediary </w:t>
            </w:r>
          </w:p>
        </w:tc>
        <w:tc>
          <w:tcPr>
            <w:tcW w:w="2236" w:type="dxa"/>
            <w:tcBorders>
              <w:bottom w:val="single" w:sz="2" w:space="0" w:color="auto"/>
            </w:tcBorders>
          </w:tcPr>
          <w:p w14:paraId="450948F7" w14:textId="77777777" w:rsidR="00E87E0A" w:rsidRPr="006600EC" w:rsidRDefault="00E87E0A" w:rsidP="00EC1474">
            <w:pPr>
              <w:jc w:val="center"/>
              <w:rPr>
                <w:sz w:val="22"/>
                <w:szCs w:val="22"/>
              </w:rPr>
            </w:pPr>
            <w:r>
              <w:rPr>
                <w:sz w:val="22"/>
                <w:szCs w:val="22"/>
              </w:rPr>
              <w:t xml:space="preserve">Knowledge Content </w:t>
            </w:r>
          </w:p>
        </w:tc>
      </w:tr>
      <w:tr w:rsidR="00E87E0A" w14:paraId="21BA5567" w14:textId="77777777" w:rsidTr="00F11A06">
        <w:trPr>
          <w:trHeight w:val="152"/>
        </w:trPr>
        <w:tc>
          <w:tcPr>
            <w:tcW w:w="2689" w:type="dxa"/>
            <w:tcBorders>
              <w:top w:val="single" w:sz="2" w:space="0" w:color="auto"/>
              <w:left w:val="single" w:sz="2" w:space="0" w:color="auto"/>
              <w:bottom w:val="single" w:sz="2" w:space="0" w:color="auto"/>
              <w:right w:val="single" w:sz="2" w:space="0" w:color="auto"/>
            </w:tcBorders>
            <w:shd w:val="clear" w:color="auto" w:fill="FFFFFF" w:themeFill="background1"/>
          </w:tcPr>
          <w:p w14:paraId="28828F18" w14:textId="1D29B74E" w:rsidR="00E87E0A" w:rsidRPr="002104F8" w:rsidRDefault="00E87E0A" w:rsidP="00EC1474">
            <w:pPr>
              <w:rPr>
                <w:i/>
                <w:sz w:val="22"/>
                <w:szCs w:val="22"/>
              </w:rPr>
            </w:pPr>
            <w:r>
              <w:rPr>
                <w:b/>
                <w:sz w:val="22"/>
                <w:szCs w:val="22"/>
              </w:rPr>
              <w:t>BoR5</w:t>
            </w:r>
            <w:r w:rsidR="002104F8">
              <w:rPr>
                <w:b/>
                <w:sz w:val="22"/>
                <w:szCs w:val="22"/>
              </w:rPr>
              <w:t xml:space="preserve"> </w:t>
            </w:r>
            <w:r w:rsidR="002104F8">
              <w:rPr>
                <w:i/>
                <w:sz w:val="22"/>
                <w:szCs w:val="22"/>
              </w:rPr>
              <w:t>(basic, life, ‘more prestigious’)</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33B85021" w14:textId="3EE1E4A3" w:rsidR="00E87E0A" w:rsidRPr="00C75942" w:rsidRDefault="00A83084" w:rsidP="00EC1474">
            <w:pPr>
              <w:jc w:val="center"/>
              <w:rPr>
                <w:b/>
                <w:sz w:val="22"/>
                <w:szCs w:val="22"/>
              </w:rPr>
            </w:pPr>
            <w:r w:rsidRPr="00C75942">
              <w:rPr>
                <w:b/>
                <w:sz w:val="22"/>
                <w:szCs w:val="22"/>
              </w:rPr>
              <w:t>2.83</w:t>
            </w:r>
          </w:p>
        </w:tc>
        <w:tc>
          <w:tcPr>
            <w:tcW w:w="1353"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40E6D59C" w14:textId="660232D6" w:rsidR="00E87E0A" w:rsidRPr="00C75942" w:rsidRDefault="00A83084" w:rsidP="00EC1474">
            <w:pPr>
              <w:jc w:val="center"/>
              <w:rPr>
                <w:b/>
                <w:sz w:val="22"/>
                <w:szCs w:val="22"/>
              </w:rPr>
            </w:pPr>
            <w:r w:rsidRPr="00C75942">
              <w:rPr>
                <w:b/>
                <w:sz w:val="22"/>
                <w:szCs w:val="22"/>
              </w:rPr>
              <w:t>2.63</w:t>
            </w:r>
          </w:p>
        </w:tc>
        <w:tc>
          <w:tcPr>
            <w:tcW w:w="2236"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729D906B" w14:textId="6EAFFDB4" w:rsidR="00E87E0A" w:rsidRPr="00C75942" w:rsidRDefault="00A83084" w:rsidP="00EC1474">
            <w:pPr>
              <w:jc w:val="center"/>
              <w:rPr>
                <w:b/>
                <w:sz w:val="22"/>
                <w:szCs w:val="22"/>
              </w:rPr>
            </w:pPr>
            <w:r w:rsidRPr="00C75942">
              <w:rPr>
                <w:b/>
                <w:sz w:val="22"/>
                <w:szCs w:val="22"/>
              </w:rPr>
              <w:t>1.67</w:t>
            </w:r>
          </w:p>
        </w:tc>
      </w:tr>
      <w:tr w:rsidR="00F11A06" w14:paraId="7FE33FEA" w14:textId="77777777" w:rsidTr="00F11A06">
        <w:trPr>
          <w:trHeight w:val="152"/>
        </w:trPr>
        <w:tc>
          <w:tcPr>
            <w:tcW w:w="2689" w:type="dxa"/>
            <w:tcBorders>
              <w:top w:val="single" w:sz="2" w:space="0" w:color="auto"/>
              <w:left w:val="single" w:sz="2" w:space="0" w:color="auto"/>
              <w:bottom w:val="single" w:sz="2" w:space="0" w:color="auto"/>
              <w:right w:val="single" w:sz="2" w:space="0" w:color="auto"/>
            </w:tcBorders>
            <w:shd w:val="clear" w:color="auto" w:fill="FFFFFF" w:themeFill="background1"/>
          </w:tcPr>
          <w:p w14:paraId="046B2611" w14:textId="14017498" w:rsidR="00F11A06" w:rsidRDefault="00F11A06" w:rsidP="00F11A06">
            <w:pPr>
              <w:rPr>
                <w:sz w:val="22"/>
                <w:szCs w:val="22"/>
              </w:rPr>
            </w:pPr>
            <w:r>
              <w:rPr>
                <w:sz w:val="22"/>
                <w:szCs w:val="22"/>
              </w:rPr>
              <w:t>‘Basic’ average</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1D9FFEE5" w14:textId="3077E24F" w:rsidR="00F11A06" w:rsidRDefault="00F11A06" w:rsidP="00F11A06">
            <w:pPr>
              <w:jc w:val="center"/>
              <w:rPr>
                <w:sz w:val="22"/>
                <w:szCs w:val="22"/>
              </w:rPr>
            </w:pPr>
            <w:r>
              <w:rPr>
                <w:sz w:val="22"/>
                <w:szCs w:val="22"/>
              </w:rPr>
              <w:t>3.24</w:t>
            </w:r>
          </w:p>
        </w:tc>
        <w:tc>
          <w:tcPr>
            <w:tcW w:w="1353"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1E024AD2" w14:textId="0231B962" w:rsidR="00F11A06" w:rsidRDefault="00F11A06" w:rsidP="00F11A06">
            <w:pPr>
              <w:jc w:val="center"/>
              <w:rPr>
                <w:sz w:val="22"/>
                <w:szCs w:val="22"/>
              </w:rPr>
            </w:pPr>
            <w:r>
              <w:rPr>
                <w:sz w:val="22"/>
                <w:szCs w:val="22"/>
              </w:rPr>
              <w:t>2.37</w:t>
            </w:r>
          </w:p>
        </w:tc>
        <w:tc>
          <w:tcPr>
            <w:tcW w:w="2236"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58FD1388" w14:textId="48A19F6C" w:rsidR="00F11A06" w:rsidRDefault="00F11A06" w:rsidP="00F11A06">
            <w:pPr>
              <w:jc w:val="center"/>
              <w:rPr>
                <w:sz w:val="22"/>
                <w:szCs w:val="22"/>
              </w:rPr>
            </w:pPr>
            <w:r>
              <w:rPr>
                <w:sz w:val="22"/>
                <w:szCs w:val="22"/>
              </w:rPr>
              <w:t>1.52</w:t>
            </w:r>
          </w:p>
        </w:tc>
      </w:tr>
      <w:tr w:rsidR="00F11A06" w14:paraId="5A630CAF" w14:textId="77777777" w:rsidTr="00F11A06">
        <w:trPr>
          <w:trHeight w:val="152"/>
        </w:trPr>
        <w:tc>
          <w:tcPr>
            <w:tcW w:w="2689" w:type="dxa"/>
            <w:tcBorders>
              <w:top w:val="single" w:sz="2" w:space="0" w:color="auto"/>
              <w:left w:val="single" w:sz="2" w:space="0" w:color="auto"/>
              <w:bottom w:val="single" w:sz="2" w:space="0" w:color="auto"/>
              <w:right w:val="single" w:sz="2" w:space="0" w:color="auto"/>
            </w:tcBorders>
            <w:shd w:val="clear" w:color="auto" w:fill="FFFFFF" w:themeFill="background1"/>
          </w:tcPr>
          <w:p w14:paraId="4C17E958" w14:textId="4CAEFDE4" w:rsidR="00F11A06" w:rsidRDefault="00F11A06" w:rsidP="00F11A06">
            <w:pPr>
              <w:rPr>
                <w:sz w:val="22"/>
                <w:szCs w:val="22"/>
              </w:rPr>
            </w:pPr>
            <w:r>
              <w:rPr>
                <w:sz w:val="22"/>
                <w:szCs w:val="22"/>
              </w:rPr>
              <w:t>‘Life’ average</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4C5FC031" w14:textId="24FAB15D" w:rsidR="00F11A06" w:rsidRDefault="00F11A06" w:rsidP="00F11A06">
            <w:pPr>
              <w:jc w:val="center"/>
              <w:rPr>
                <w:sz w:val="22"/>
                <w:szCs w:val="22"/>
              </w:rPr>
            </w:pPr>
            <w:r>
              <w:rPr>
                <w:sz w:val="22"/>
                <w:szCs w:val="22"/>
              </w:rPr>
              <w:t>3.17</w:t>
            </w:r>
          </w:p>
        </w:tc>
        <w:tc>
          <w:tcPr>
            <w:tcW w:w="1353"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105CEEDF" w14:textId="3D2F366C" w:rsidR="00F11A06" w:rsidRDefault="00F11A06" w:rsidP="00F11A06">
            <w:pPr>
              <w:jc w:val="center"/>
              <w:rPr>
                <w:sz w:val="22"/>
                <w:szCs w:val="22"/>
              </w:rPr>
            </w:pPr>
            <w:r>
              <w:rPr>
                <w:sz w:val="22"/>
                <w:szCs w:val="22"/>
              </w:rPr>
              <w:t>2.42</w:t>
            </w:r>
          </w:p>
        </w:tc>
        <w:tc>
          <w:tcPr>
            <w:tcW w:w="2236"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58449709" w14:textId="56A01B10" w:rsidR="00F11A06" w:rsidRDefault="00F11A06" w:rsidP="00F11A06">
            <w:pPr>
              <w:jc w:val="center"/>
              <w:rPr>
                <w:sz w:val="22"/>
                <w:szCs w:val="22"/>
              </w:rPr>
            </w:pPr>
            <w:r>
              <w:rPr>
                <w:sz w:val="22"/>
                <w:szCs w:val="22"/>
              </w:rPr>
              <w:t>1.72</w:t>
            </w:r>
          </w:p>
        </w:tc>
      </w:tr>
      <w:tr w:rsidR="00F11A06" w14:paraId="1CDD9DB5" w14:textId="77777777" w:rsidTr="00F11A06">
        <w:trPr>
          <w:trHeight w:val="152"/>
        </w:trPr>
        <w:tc>
          <w:tcPr>
            <w:tcW w:w="2689" w:type="dxa"/>
            <w:tcBorders>
              <w:top w:val="single" w:sz="2" w:space="0" w:color="auto"/>
              <w:left w:val="single" w:sz="2" w:space="0" w:color="auto"/>
              <w:bottom w:val="single" w:sz="2" w:space="0" w:color="auto"/>
              <w:right w:val="single" w:sz="2" w:space="0" w:color="auto"/>
            </w:tcBorders>
            <w:shd w:val="clear" w:color="auto" w:fill="FFFFFF" w:themeFill="background1"/>
          </w:tcPr>
          <w:p w14:paraId="24EA7C4E" w14:textId="552C4220" w:rsidR="00F11A06" w:rsidRDefault="00F11A06" w:rsidP="00F11A06">
            <w:pPr>
              <w:rPr>
                <w:sz w:val="22"/>
                <w:szCs w:val="22"/>
              </w:rPr>
            </w:pPr>
            <w:r>
              <w:rPr>
                <w:sz w:val="22"/>
                <w:szCs w:val="22"/>
              </w:rPr>
              <w:t>‘More prestigious’ average</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52AF70EF" w14:textId="048D83FE" w:rsidR="00F11A06" w:rsidRDefault="00F11A06" w:rsidP="00F11A06">
            <w:pPr>
              <w:jc w:val="center"/>
              <w:rPr>
                <w:sz w:val="22"/>
                <w:szCs w:val="22"/>
              </w:rPr>
            </w:pPr>
            <w:r>
              <w:rPr>
                <w:sz w:val="22"/>
                <w:szCs w:val="22"/>
              </w:rPr>
              <w:t>3.4</w:t>
            </w:r>
          </w:p>
        </w:tc>
        <w:tc>
          <w:tcPr>
            <w:tcW w:w="1353"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2F8C6E4C" w14:textId="713C9B83" w:rsidR="00F11A06" w:rsidRDefault="00F11A06" w:rsidP="00F11A06">
            <w:pPr>
              <w:jc w:val="center"/>
              <w:rPr>
                <w:sz w:val="22"/>
                <w:szCs w:val="22"/>
              </w:rPr>
            </w:pPr>
            <w:r>
              <w:rPr>
                <w:sz w:val="22"/>
                <w:szCs w:val="22"/>
              </w:rPr>
              <w:t>2.46</w:t>
            </w:r>
          </w:p>
        </w:tc>
        <w:tc>
          <w:tcPr>
            <w:tcW w:w="2236"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39701B8C" w14:textId="5320C8F0" w:rsidR="00F11A06" w:rsidRDefault="00F11A06" w:rsidP="00F11A06">
            <w:pPr>
              <w:jc w:val="center"/>
              <w:rPr>
                <w:sz w:val="22"/>
                <w:szCs w:val="22"/>
              </w:rPr>
            </w:pPr>
            <w:r>
              <w:rPr>
                <w:sz w:val="22"/>
                <w:szCs w:val="22"/>
              </w:rPr>
              <w:t>1.54</w:t>
            </w:r>
          </w:p>
        </w:tc>
      </w:tr>
      <w:tr w:rsidR="00F11A06" w14:paraId="5FBF7718" w14:textId="77777777" w:rsidTr="00F11A06">
        <w:trPr>
          <w:trHeight w:val="152"/>
        </w:trPr>
        <w:tc>
          <w:tcPr>
            <w:tcW w:w="2689" w:type="dxa"/>
            <w:tcBorders>
              <w:top w:val="single" w:sz="2" w:space="0" w:color="auto"/>
              <w:left w:val="single" w:sz="2" w:space="0" w:color="auto"/>
              <w:bottom w:val="single" w:sz="2" w:space="0" w:color="auto"/>
              <w:right w:val="single" w:sz="2" w:space="0" w:color="auto"/>
            </w:tcBorders>
            <w:shd w:val="clear" w:color="auto" w:fill="FFFFFF" w:themeFill="background1"/>
          </w:tcPr>
          <w:p w14:paraId="7CF7E60B" w14:textId="77777777" w:rsidR="00F11A06" w:rsidRPr="00251410" w:rsidRDefault="00F11A06" w:rsidP="00F11A06">
            <w:pPr>
              <w:rPr>
                <w:b/>
                <w:sz w:val="22"/>
                <w:szCs w:val="22"/>
              </w:rPr>
            </w:pPr>
            <w:r w:rsidRPr="00251410">
              <w:rPr>
                <w:b/>
                <w:sz w:val="22"/>
                <w:szCs w:val="22"/>
              </w:rPr>
              <w:t>Sample average</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4D41242A" w14:textId="77777777" w:rsidR="00F11A06" w:rsidRPr="00251410" w:rsidRDefault="00F11A06" w:rsidP="00F11A06">
            <w:pPr>
              <w:jc w:val="center"/>
              <w:rPr>
                <w:b/>
                <w:sz w:val="22"/>
                <w:szCs w:val="22"/>
              </w:rPr>
            </w:pPr>
            <w:r w:rsidRPr="00251410">
              <w:rPr>
                <w:b/>
                <w:sz w:val="22"/>
                <w:szCs w:val="22"/>
              </w:rPr>
              <w:t>3.54</w:t>
            </w:r>
          </w:p>
        </w:tc>
        <w:tc>
          <w:tcPr>
            <w:tcW w:w="1353"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571535F3" w14:textId="77777777" w:rsidR="00F11A06" w:rsidRPr="00251410" w:rsidRDefault="00F11A06" w:rsidP="00F11A06">
            <w:pPr>
              <w:jc w:val="center"/>
              <w:rPr>
                <w:b/>
                <w:sz w:val="22"/>
                <w:szCs w:val="22"/>
              </w:rPr>
            </w:pPr>
            <w:r w:rsidRPr="00251410">
              <w:rPr>
                <w:b/>
                <w:sz w:val="22"/>
                <w:szCs w:val="22"/>
              </w:rPr>
              <w:t>2.43</w:t>
            </w:r>
          </w:p>
        </w:tc>
        <w:tc>
          <w:tcPr>
            <w:tcW w:w="2236"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63C38B2F" w14:textId="77777777" w:rsidR="00F11A06" w:rsidRPr="00251410" w:rsidRDefault="00F11A06" w:rsidP="00820FCD">
            <w:pPr>
              <w:keepNext/>
              <w:jc w:val="center"/>
              <w:rPr>
                <w:b/>
                <w:sz w:val="22"/>
                <w:szCs w:val="22"/>
              </w:rPr>
            </w:pPr>
            <w:r w:rsidRPr="00251410">
              <w:rPr>
                <w:b/>
                <w:sz w:val="22"/>
                <w:szCs w:val="22"/>
              </w:rPr>
              <w:t>1.58</w:t>
            </w:r>
          </w:p>
        </w:tc>
      </w:tr>
    </w:tbl>
    <w:p w14:paraId="71952B75" w14:textId="13947639" w:rsidR="00E87E0A" w:rsidRDefault="00820FCD" w:rsidP="00820FCD">
      <w:pPr>
        <w:pStyle w:val="Caption"/>
        <w:rPr>
          <w:sz w:val="24"/>
          <w:szCs w:val="24"/>
        </w:rPr>
      </w:pPr>
      <w:bookmarkStart w:id="157" w:name="_Ref8917840"/>
      <w:bookmarkStart w:id="158" w:name="_Ref8849058"/>
      <w:bookmarkStart w:id="159" w:name="_Toc31702049"/>
      <w:r>
        <w:t xml:space="preserve">Table </w:t>
      </w:r>
      <w:r w:rsidR="00A56355">
        <w:fldChar w:fldCharType="begin"/>
      </w:r>
      <w:r w:rsidR="00A56355">
        <w:instrText xml:space="preserve"> SEQ Table \* ARABIC </w:instrText>
      </w:r>
      <w:r w:rsidR="00A56355">
        <w:fldChar w:fldCharType="separate"/>
      </w:r>
      <w:r w:rsidR="0011424E">
        <w:rPr>
          <w:noProof/>
        </w:rPr>
        <w:t>20</w:t>
      </w:r>
      <w:r w:rsidR="00A56355">
        <w:rPr>
          <w:noProof/>
        </w:rPr>
        <w:fldChar w:fldCharType="end"/>
      </w:r>
      <w:bookmarkEnd w:id="157"/>
      <w:r>
        <w:t>. BoR</w:t>
      </w:r>
      <w:r w:rsidR="00E317D6">
        <w:t>5</w:t>
      </w:r>
      <w:r>
        <w:t xml:space="preserve"> typology values by 'research dimension' (with comparator values)</w:t>
      </w:r>
      <w:bookmarkEnd w:id="158"/>
      <w:bookmarkEnd w:id="159"/>
    </w:p>
    <w:p w14:paraId="17E64853" w14:textId="53BF70C0" w:rsidR="00E87E0A" w:rsidRDefault="00341595" w:rsidP="00DD7E84">
      <w:pPr>
        <w:spacing w:after="120" w:line="360" w:lineRule="auto"/>
        <w:rPr>
          <w:sz w:val="24"/>
          <w:szCs w:val="24"/>
        </w:rPr>
      </w:pPr>
      <w:r>
        <w:rPr>
          <w:sz w:val="24"/>
          <w:szCs w:val="24"/>
        </w:rPr>
        <w:t>As before, I will start by discussing the ‘social context’ in detail</w:t>
      </w:r>
      <w:r w:rsidR="00BA787B">
        <w:rPr>
          <w:sz w:val="24"/>
          <w:szCs w:val="24"/>
        </w:rPr>
        <w:t>.</w:t>
      </w:r>
    </w:p>
    <w:p w14:paraId="6EE74D1D" w14:textId="77777777" w:rsidR="00DD7E84" w:rsidRDefault="00DD7E84" w:rsidP="00F767D2">
      <w:pPr>
        <w:pStyle w:val="Heading4"/>
      </w:pPr>
      <w:r>
        <w:t>‘Social context values’ (goals, relevance, evaluation and outputs &amp; outcomes)</w:t>
      </w:r>
    </w:p>
    <w:p w14:paraId="573147AA" w14:textId="1913AC50" w:rsidR="00DD7E84" w:rsidRPr="00F767D2" w:rsidRDefault="00DD7E84" w:rsidP="00DD7E84">
      <w:pPr>
        <w:spacing w:after="120" w:line="360" w:lineRule="auto"/>
        <w:rPr>
          <w:sz w:val="24"/>
          <w:szCs w:val="24"/>
          <w:u w:val="single"/>
        </w:rPr>
      </w:pPr>
      <w:r w:rsidRPr="00594051">
        <w:rPr>
          <w:sz w:val="24"/>
          <w:szCs w:val="24"/>
          <w:u w:val="single"/>
        </w:rPr>
        <w:t>Phase 1</w:t>
      </w:r>
      <w:r>
        <w:rPr>
          <w:sz w:val="24"/>
          <w:szCs w:val="24"/>
          <w:u w:val="single"/>
        </w:rPr>
        <w:t>. (Co-advancement of science and technology)</w:t>
      </w:r>
      <w:r w:rsidR="00F767D2">
        <w:rPr>
          <w:sz w:val="24"/>
          <w:szCs w:val="24"/>
          <w:u w:val="single"/>
        </w:rPr>
        <w:br/>
      </w:r>
      <w:r>
        <w:rPr>
          <w:sz w:val="24"/>
          <w:szCs w:val="24"/>
        </w:rPr>
        <w:t>Sea mammals, such as seals, are top predators in marine ecosystems. As such, they often are in competition with human fisheries for fish and this has prompted calls from fisheries for governments to control seal populations. Sustainable control requires detailed knowledge about both population distribution and seal behaviour, particularly behaviour related to foraging habits. Therefore, driven by the desire to inform economic, environmental and political debate around seal population management, research at SMRU from the 1990s focused on improving instrumentation for remotely tracking and collecting data about seals in their natural habitats.</w:t>
      </w:r>
    </w:p>
    <w:p w14:paraId="18973753" w14:textId="394DC16E" w:rsidR="00DD7E84" w:rsidRDefault="00DD7E84" w:rsidP="00DD7E84">
      <w:pPr>
        <w:spacing w:after="120" w:line="360" w:lineRule="auto"/>
        <w:rPr>
          <w:sz w:val="24"/>
          <w:szCs w:val="24"/>
        </w:rPr>
      </w:pPr>
      <w:r>
        <w:rPr>
          <w:sz w:val="24"/>
          <w:szCs w:val="24"/>
        </w:rPr>
        <w:t>I gave the ‘goals’ attribute a value of 3. This is because the immediate goals were strongly scientific, focused on advancing knowledge within the interdisciplinary sub-field of mammalogy (which brings together elements of marine zoology and ecology)</w:t>
      </w:r>
      <w:r w:rsidR="005F659F">
        <w:rPr>
          <w:sz w:val="24"/>
          <w:szCs w:val="24"/>
        </w:rPr>
        <w:t>, but the longer-term goals were to in</w:t>
      </w:r>
      <w:r w:rsidR="002016FA">
        <w:rPr>
          <w:sz w:val="24"/>
          <w:szCs w:val="24"/>
        </w:rPr>
        <w:t>form and influence policy about balancing economic needs and conservation</w:t>
      </w:r>
      <w:r>
        <w:rPr>
          <w:sz w:val="24"/>
          <w:szCs w:val="24"/>
        </w:rPr>
        <w:t>. For similar reasons I gave the same value of 3 to the ‘relevance’ attribute. Although the ultimate aim of the research was to produce information of relevance to the social context of political debate, economic aquaculture and seal conservation, the knowledge produced also had broader scientific relevance (a point which directly informs Phase 3, as I will explain below).</w:t>
      </w:r>
    </w:p>
    <w:p w14:paraId="7C323A93" w14:textId="0C8C3825" w:rsidR="00DD7E84" w:rsidRDefault="00DD7E84" w:rsidP="00DD7E84">
      <w:pPr>
        <w:spacing w:before="120" w:after="120" w:line="360" w:lineRule="auto"/>
        <w:rPr>
          <w:sz w:val="24"/>
          <w:szCs w:val="24"/>
        </w:rPr>
      </w:pPr>
      <w:r>
        <w:rPr>
          <w:sz w:val="24"/>
          <w:szCs w:val="24"/>
        </w:rPr>
        <w:t>I gave lower values for ‘outputs &amp; outcomes’ and ‘evaluation’</w:t>
      </w:r>
      <w:r w:rsidR="00935878">
        <w:rPr>
          <w:sz w:val="24"/>
          <w:szCs w:val="24"/>
        </w:rPr>
        <w:t xml:space="preserve"> –</w:t>
      </w:r>
      <w:r>
        <w:rPr>
          <w:sz w:val="24"/>
          <w:szCs w:val="24"/>
        </w:rPr>
        <w:t xml:space="preserve"> a 2 for both. The outputs are predominantly what McNie et al. (2016) would term “narrow”, taking the form of “peer-reviewed publications, ... patents, ... [and] new methods and processes”, while the “primary outcome is new knowledge and the improved understanding of phenomena” (p. 890). These are all relatively science-focused characteristics. As such, the ‘evaluation’ and success criteria </w:t>
      </w:r>
      <w:r w:rsidR="00670DC6">
        <w:rPr>
          <w:sz w:val="24"/>
          <w:szCs w:val="24"/>
        </w:rPr>
        <w:t xml:space="preserve">at Phase 1 </w:t>
      </w:r>
      <w:r>
        <w:rPr>
          <w:sz w:val="24"/>
          <w:szCs w:val="24"/>
        </w:rPr>
        <w:t xml:space="preserve">were mainly defined in terms of their success in these “narrow” outputs (ibid., p. 890). </w:t>
      </w:r>
      <w:r w:rsidRPr="00C05E45">
        <w:rPr>
          <w:sz w:val="24"/>
          <w:szCs w:val="24"/>
        </w:rPr>
        <w:fldChar w:fldCharType="begin"/>
      </w:r>
      <w:r w:rsidRPr="00C05E45">
        <w:rPr>
          <w:sz w:val="24"/>
          <w:szCs w:val="24"/>
        </w:rPr>
        <w:instrText xml:space="preserve"> REF _Ref7019403 \h </w:instrText>
      </w:r>
      <w:r>
        <w:rPr>
          <w:sz w:val="24"/>
          <w:szCs w:val="24"/>
        </w:rPr>
        <w:instrText xml:space="preserve"> \* MERGEFORMAT </w:instrText>
      </w:r>
      <w:r w:rsidRPr="00C05E45">
        <w:rPr>
          <w:sz w:val="24"/>
          <w:szCs w:val="24"/>
        </w:rPr>
      </w:r>
      <w:r w:rsidRPr="00C05E45">
        <w:rPr>
          <w:sz w:val="24"/>
          <w:szCs w:val="24"/>
        </w:rPr>
        <w:fldChar w:fldCharType="separate"/>
      </w:r>
      <w:r w:rsidR="0011424E" w:rsidRPr="0011424E">
        <w:rPr>
          <w:sz w:val="24"/>
          <w:szCs w:val="24"/>
        </w:rPr>
        <w:t xml:space="preserve">Table </w:t>
      </w:r>
      <w:r w:rsidR="0011424E" w:rsidRPr="0011424E">
        <w:rPr>
          <w:noProof/>
          <w:sz w:val="24"/>
          <w:szCs w:val="24"/>
        </w:rPr>
        <w:t>21</w:t>
      </w:r>
      <w:r w:rsidRPr="00C05E45">
        <w:rPr>
          <w:sz w:val="24"/>
          <w:szCs w:val="24"/>
        </w:rPr>
        <w:fldChar w:fldCharType="end"/>
      </w:r>
      <w:r>
        <w:rPr>
          <w:sz w:val="24"/>
          <w:szCs w:val="24"/>
        </w:rPr>
        <w:t xml:space="preserve"> summarises these values.</w:t>
      </w:r>
    </w:p>
    <w:tbl>
      <w:tblPr>
        <w:tblW w:w="4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1753"/>
      </w:tblGrid>
      <w:tr w:rsidR="00DD7E84" w14:paraId="03FC5840" w14:textId="77777777" w:rsidTr="00DE5040">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2DFE07EC" w14:textId="77777777" w:rsidR="00DD7E84" w:rsidRPr="008707A9" w:rsidRDefault="00DD7E84" w:rsidP="00DE5040">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p>
        </w:tc>
        <w:tc>
          <w:tcPr>
            <w:tcW w:w="1753" w:type="dxa"/>
            <w:tcBorders>
              <w:top w:val="single" w:sz="4" w:space="0" w:color="auto"/>
              <w:left w:val="single" w:sz="4" w:space="0" w:color="auto"/>
              <w:bottom w:val="single" w:sz="4" w:space="0" w:color="auto"/>
              <w:right w:val="single" w:sz="4" w:space="0" w:color="auto"/>
            </w:tcBorders>
          </w:tcPr>
          <w:p w14:paraId="0582BF95" w14:textId="67398F72" w:rsidR="00DD7E84" w:rsidRPr="00FF5CE5" w:rsidRDefault="00DD7E84" w:rsidP="00DE5040">
            <w:pPr>
              <w:spacing w:after="0" w:line="240" w:lineRule="auto"/>
              <w:jc w:val="center"/>
              <w:rPr>
                <w:rFonts w:asciiTheme="majorBidi" w:hAnsiTheme="majorBidi" w:cstheme="majorBidi"/>
                <w:b/>
              </w:rPr>
            </w:pPr>
            <w:r>
              <w:rPr>
                <w:rFonts w:asciiTheme="majorBidi" w:hAnsiTheme="majorBidi" w:cstheme="majorBidi"/>
                <w:b/>
              </w:rPr>
              <w:t>Value</w:t>
            </w:r>
            <w:r w:rsidR="00F90851">
              <w:rPr>
                <w:rFonts w:asciiTheme="majorBidi" w:hAnsiTheme="majorBidi" w:cstheme="majorBidi"/>
                <w:b/>
              </w:rPr>
              <w:t xml:space="preserve"> (Phase 1)</w:t>
            </w:r>
          </w:p>
        </w:tc>
      </w:tr>
      <w:tr w:rsidR="00DD7E84" w14:paraId="171CA6F4"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2D24DAB"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Goals</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58FA585C"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DD7E84" w14:paraId="003377FA"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13DADD7"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Relevance</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7642EAB7"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DD7E84" w14:paraId="7B216E6F" w14:textId="77777777" w:rsidTr="00DE504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8E7149"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Evaluation</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609CD197"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r w:rsidR="00DD7E84" w14:paraId="4F618453" w14:textId="77777777" w:rsidTr="00DE504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C969DB2"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Outputs</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492C9BCB"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bl>
    <w:p w14:paraId="6B1E4C3A" w14:textId="402F464B" w:rsidR="00DD7E84" w:rsidRDefault="00DD7E84" w:rsidP="00DD7E84">
      <w:pPr>
        <w:pStyle w:val="Caption"/>
        <w:rPr>
          <w:sz w:val="24"/>
          <w:szCs w:val="24"/>
        </w:rPr>
      </w:pPr>
      <w:bookmarkStart w:id="160" w:name="_Ref7019403"/>
      <w:bookmarkStart w:id="161" w:name="_Toc31702050"/>
      <w:r>
        <w:t xml:space="preserve">Table </w:t>
      </w:r>
      <w:r w:rsidR="00A56355">
        <w:fldChar w:fldCharType="begin"/>
      </w:r>
      <w:r w:rsidR="00A56355">
        <w:instrText xml:space="preserve"> SEQ Table \* ARABIC </w:instrText>
      </w:r>
      <w:r w:rsidR="00A56355">
        <w:fldChar w:fldCharType="separate"/>
      </w:r>
      <w:r w:rsidR="0011424E">
        <w:rPr>
          <w:noProof/>
        </w:rPr>
        <w:t>21</w:t>
      </w:r>
      <w:r w:rsidR="00A56355">
        <w:rPr>
          <w:noProof/>
        </w:rPr>
        <w:fldChar w:fldCharType="end"/>
      </w:r>
      <w:bookmarkEnd w:id="160"/>
      <w:r>
        <w:t xml:space="preserve">. </w:t>
      </w:r>
      <w:r w:rsidRPr="00EB705F">
        <w:t>BoR</w:t>
      </w:r>
      <w:r>
        <w:t>5</w:t>
      </w:r>
      <w:r w:rsidRPr="00EB705F">
        <w:t xml:space="preserve"> '</w:t>
      </w:r>
      <w:r>
        <w:t>social context</w:t>
      </w:r>
      <w:r w:rsidRPr="00EB705F">
        <w:t xml:space="preserve">' values - Phase </w:t>
      </w:r>
      <w:r>
        <w:t>1</w:t>
      </w:r>
      <w:bookmarkEnd w:id="161"/>
    </w:p>
    <w:p w14:paraId="531C5687" w14:textId="122C06CC" w:rsidR="00DD7E84" w:rsidRPr="00EB521E" w:rsidRDefault="00DD7E84" w:rsidP="00EB521E">
      <w:pPr>
        <w:spacing w:before="120" w:after="120" w:line="360" w:lineRule="auto"/>
        <w:rPr>
          <w:sz w:val="24"/>
          <w:szCs w:val="24"/>
          <w:u w:val="single"/>
        </w:rPr>
      </w:pPr>
      <w:r>
        <w:rPr>
          <w:sz w:val="24"/>
          <w:szCs w:val="24"/>
          <w:u w:val="single"/>
        </w:rPr>
        <w:t>Phase 2. (Methodological innovations)</w:t>
      </w:r>
      <w:r w:rsidR="00EB521E">
        <w:rPr>
          <w:sz w:val="24"/>
          <w:szCs w:val="24"/>
          <w:u w:val="single"/>
        </w:rPr>
        <w:br/>
      </w:r>
      <w:r>
        <w:rPr>
          <w:sz w:val="24"/>
          <w:szCs w:val="24"/>
        </w:rPr>
        <w:t xml:space="preserve">The data obtained by the instrumentation developed at Phase 1 was </w:t>
      </w:r>
      <w:r w:rsidR="0099182F">
        <w:rPr>
          <w:sz w:val="24"/>
          <w:szCs w:val="24"/>
        </w:rPr>
        <w:t>extensive</w:t>
      </w:r>
      <w:r>
        <w:rPr>
          <w:sz w:val="24"/>
          <w:szCs w:val="24"/>
        </w:rPr>
        <w:t xml:space="preserve"> and extremely complex. This meant that SMRU then needed methodological advances to cope with this new data. This mainly took the form of statistical research and innovation, with the aims of estimating the error inherent in existing methods and in maximising the analytical potential of </w:t>
      </w:r>
      <w:r w:rsidR="00A022A5">
        <w:rPr>
          <w:sz w:val="24"/>
          <w:szCs w:val="24"/>
        </w:rPr>
        <w:t>newly acquired</w:t>
      </w:r>
      <w:r>
        <w:rPr>
          <w:sz w:val="24"/>
          <w:szCs w:val="24"/>
        </w:rPr>
        <w:t xml:space="preserve"> data. For example, SMRU’s statistical research involved using their new instrumentation and techniques to calculate estimates of the errors inherent in the data from satellite systems used by different research groups around the world. They also proposed and tested novel statistical methods. </w:t>
      </w:r>
    </w:p>
    <w:p w14:paraId="01306817" w14:textId="744D693F" w:rsidR="00DD7E84" w:rsidRDefault="00DD7E84" w:rsidP="00DD7E84">
      <w:pPr>
        <w:spacing w:after="120" w:line="360" w:lineRule="auto"/>
        <w:rPr>
          <w:sz w:val="24"/>
          <w:szCs w:val="24"/>
        </w:rPr>
      </w:pPr>
      <w:r>
        <w:rPr>
          <w:sz w:val="24"/>
          <w:szCs w:val="24"/>
        </w:rPr>
        <w:t>Regarding the typology (s</w:t>
      </w:r>
      <w:r w:rsidRPr="00176923">
        <w:rPr>
          <w:sz w:val="24"/>
          <w:szCs w:val="24"/>
        </w:rPr>
        <w:t xml:space="preserve">ee </w:t>
      </w:r>
      <w:r w:rsidRPr="00176923">
        <w:rPr>
          <w:sz w:val="24"/>
          <w:szCs w:val="24"/>
        </w:rPr>
        <w:fldChar w:fldCharType="begin"/>
      </w:r>
      <w:r w:rsidRPr="00176923">
        <w:rPr>
          <w:sz w:val="24"/>
          <w:szCs w:val="24"/>
        </w:rPr>
        <w:instrText xml:space="preserve"> REF _Ref7019453 \h </w:instrText>
      </w:r>
      <w:r>
        <w:rPr>
          <w:sz w:val="24"/>
          <w:szCs w:val="24"/>
        </w:rPr>
        <w:instrText xml:space="preserve"> \* MERGEFORMAT </w:instrText>
      </w:r>
      <w:r w:rsidRPr="00176923">
        <w:rPr>
          <w:sz w:val="24"/>
          <w:szCs w:val="24"/>
        </w:rPr>
      </w:r>
      <w:r w:rsidRPr="00176923">
        <w:rPr>
          <w:sz w:val="24"/>
          <w:szCs w:val="24"/>
        </w:rPr>
        <w:fldChar w:fldCharType="separate"/>
      </w:r>
      <w:r w:rsidR="0011424E" w:rsidRPr="0011424E">
        <w:rPr>
          <w:sz w:val="24"/>
          <w:szCs w:val="24"/>
        </w:rPr>
        <w:t xml:space="preserve">Table </w:t>
      </w:r>
      <w:r w:rsidR="0011424E" w:rsidRPr="0011424E">
        <w:rPr>
          <w:noProof/>
          <w:sz w:val="24"/>
          <w:szCs w:val="24"/>
        </w:rPr>
        <w:t>22</w:t>
      </w:r>
      <w:r w:rsidRPr="00176923">
        <w:rPr>
          <w:sz w:val="24"/>
          <w:szCs w:val="24"/>
        </w:rPr>
        <w:fldChar w:fldCharType="end"/>
      </w:r>
      <w:r w:rsidRPr="00176923">
        <w:rPr>
          <w:sz w:val="24"/>
          <w:szCs w:val="24"/>
        </w:rPr>
        <w:t>),</w:t>
      </w:r>
      <w:r>
        <w:rPr>
          <w:sz w:val="24"/>
          <w:szCs w:val="24"/>
        </w:rPr>
        <w:t xml:space="preserve"> I judged all values to be the same for Phase 2 as they were at Phase 1 – 3 for ‘goals’ and ‘relevance’, and 2 for ‘outputs &amp; outcomes’ and ‘evaluation’. </w:t>
      </w:r>
      <w:r w:rsidR="00EF3941">
        <w:rPr>
          <w:sz w:val="24"/>
          <w:szCs w:val="24"/>
        </w:rPr>
        <w:t xml:space="preserve">This is because, even </w:t>
      </w:r>
      <w:r>
        <w:rPr>
          <w:sz w:val="24"/>
          <w:szCs w:val="24"/>
        </w:rPr>
        <w:t xml:space="preserve">though the content of Phase 2 had moved on from and built upon that from Phase 1, its relation to the ‘social context’ was, according to my interpretation, the same. </w:t>
      </w:r>
    </w:p>
    <w:tbl>
      <w:tblPr>
        <w:tblW w:w="6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1753"/>
        <w:gridCol w:w="1753"/>
      </w:tblGrid>
      <w:tr w:rsidR="00FE7D96" w14:paraId="2A821EDD" w14:textId="77777777" w:rsidTr="00FE7D96">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3915F52D" w14:textId="77777777" w:rsidR="00FE7D96" w:rsidRPr="008707A9" w:rsidRDefault="00FE7D96" w:rsidP="00DE5040">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82981DF" w14:textId="6BB176AF" w:rsidR="00FE7D96" w:rsidRPr="00FE7D96" w:rsidRDefault="00FE7D96" w:rsidP="00DE5040">
            <w:pPr>
              <w:spacing w:after="0" w:line="240" w:lineRule="auto"/>
              <w:jc w:val="center"/>
              <w:rPr>
                <w:rFonts w:asciiTheme="majorBidi" w:hAnsiTheme="majorBidi" w:cstheme="majorBidi"/>
                <w:b/>
              </w:rPr>
            </w:pPr>
            <w:r>
              <w:rPr>
                <w:rFonts w:asciiTheme="majorBidi" w:hAnsiTheme="majorBidi" w:cstheme="majorBidi"/>
                <w:b/>
              </w:rPr>
              <w:t>Value (Phase 1)</w:t>
            </w:r>
          </w:p>
        </w:tc>
        <w:tc>
          <w:tcPr>
            <w:tcW w:w="1753" w:type="dxa"/>
            <w:tcBorders>
              <w:top w:val="single" w:sz="4" w:space="0" w:color="auto"/>
              <w:left w:val="single" w:sz="4" w:space="0" w:color="auto"/>
              <w:bottom w:val="single" w:sz="4" w:space="0" w:color="auto"/>
              <w:right w:val="single" w:sz="4" w:space="0" w:color="auto"/>
            </w:tcBorders>
          </w:tcPr>
          <w:p w14:paraId="1A6B8961" w14:textId="7F2843DD" w:rsidR="00FE7D96" w:rsidRPr="00FF5CE5" w:rsidRDefault="00FE7D96" w:rsidP="00DE5040">
            <w:pPr>
              <w:spacing w:after="0" w:line="240" w:lineRule="auto"/>
              <w:jc w:val="center"/>
              <w:rPr>
                <w:rFonts w:asciiTheme="majorBidi" w:hAnsiTheme="majorBidi" w:cstheme="majorBidi"/>
                <w:b/>
              </w:rPr>
            </w:pPr>
            <w:r>
              <w:rPr>
                <w:rFonts w:asciiTheme="majorBidi" w:hAnsiTheme="majorBidi" w:cstheme="majorBidi"/>
                <w:b/>
              </w:rPr>
              <w:t>Value (Phase 2)</w:t>
            </w:r>
          </w:p>
        </w:tc>
      </w:tr>
      <w:tr w:rsidR="00FE7D96" w14:paraId="3CD91B0D" w14:textId="77777777" w:rsidTr="00FE7D96">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CE6C8D8" w14:textId="77777777" w:rsidR="00FE7D96" w:rsidRPr="008707A9" w:rsidRDefault="00FE7D96" w:rsidP="00FE7D96">
            <w:pPr>
              <w:spacing w:after="0" w:line="240" w:lineRule="auto"/>
              <w:rPr>
                <w:rFonts w:asciiTheme="majorBidi" w:hAnsiTheme="majorBidi" w:cstheme="majorBidi"/>
              </w:rPr>
            </w:pPr>
            <w:r w:rsidRPr="008707A9">
              <w:rPr>
                <w:rFonts w:asciiTheme="majorBidi" w:hAnsiTheme="majorBidi" w:cstheme="majorBidi"/>
                <w:color w:val="000000"/>
              </w:rPr>
              <w:t>Goals</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C3C856B" w14:textId="3E04AD1F" w:rsidR="00FE7D96" w:rsidRDefault="00FE7D96" w:rsidP="00FE7D96">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1CB3E807" w14:textId="6B6852C7" w:rsidR="00FE7D96" w:rsidRPr="000B15CE" w:rsidRDefault="00FE7D96" w:rsidP="00FE7D96">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FE7D96" w14:paraId="3284DF47" w14:textId="77777777" w:rsidTr="00FE7D96">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FEF98A3" w14:textId="77777777" w:rsidR="00FE7D96" w:rsidRPr="008707A9" w:rsidRDefault="00FE7D96" w:rsidP="00FE7D96">
            <w:pPr>
              <w:spacing w:after="0" w:line="240" w:lineRule="auto"/>
              <w:rPr>
                <w:rFonts w:asciiTheme="majorBidi" w:hAnsiTheme="majorBidi" w:cstheme="majorBidi"/>
              </w:rPr>
            </w:pPr>
            <w:r w:rsidRPr="008707A9">
              <w:rPr>
                <w:rFonts w:asciiTheme="majorBidi" w:hAnsiTheme="majorBidi" w:cstheme="majorBidi"/>
                <w:color w:val="000000"/>
              </w:rPr>
              <w:t>Relevance</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201A922" w14:textId="54724E22" w:rsidR="00FE7D96" w:rsidRDefault="00FE7D96" w:rsidP="00FE7D96">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55BF9A07" w14:textId="58D72DB7" w:rsidR="00FE7D96" w:rsidRPr="000B15CE" w:rsidRDefault="00FE7D96" w:rsidP="00FE7D96">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FE7D96" w14:paraId="3C04D82B" w14:textId="77777777" w:rsidTr="00FE7D96">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766D60" w14:textId="77777777" w:rsidR="00FE7D96" w:rsidRPr="008707A9" w:rsidRDefault="00FE7D96" w:rsidP="00FE7D96">
            <w:pPr>
              <w:spacing w:after="0" w:line="240" w:lineRule="auto"/>
              <w:rPr>
                <w:rFonts w:asciiTheme="majorBidi" w:hAnsiTheme="majorBidi" w:cstheme="majorBidi"/>
              </w:rPr>
            </w:pPr>
            <w:r w:rsidRPr="008707A9">
              <w:rPr>
                <w:rFonts w:asciiTheme="majorBidi" w:hAnsiTheme="majorBidi" w:cstheme="majorBidi"/>
                <w:color w:val="000000"/>
              </w:rPr>
              <w:t>Evaluation</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1F05DEF" w14:textId="402C6051" w:rsidR="00FE7D96" w:rsidRDefault="00FE7D96" w:rsidP="00FE7D96">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104ED9C3" w14:textId="24C26D85" w:rsidR="00FE7D96" w:rsidRPr="000B15CE" w:rsidRDefault="00FE7D96" w:rsidP="00FE7D96">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r w:rsidR="00FE7D96" w14:paraId="48FAD807" w14:textId="77777777" w:rsidTr="00FE7D96">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E5CAA8" w14:textId="77777777" w:rsidR="00FE7D96" w:rsidRPr="008707A9" w:rsidRDefault="00FE7D96" w:rsidP="00FE7D96">
            <w:pPr>
              <w:spacing w:after="0" w:line="240" w:lineRule="auto"/>
              <w:rPr>
                <w:rFonts w:asciiTheme="majorBidi" w:hAnsiTheme="majorBidi" w:cstheme="majorBidi"/>
              </w:rPr>
            </w:pPr>
            <w:r w:rsidRPr="008707A9">
              <w:rPr>
                <w:rFonts w:asciiTheme="majorBidi" w:hAnsiTheme="majorBidi" w:cstheme="majorBidi"/>
                <w:color w:val="000000"/>
              </w:rPr>
              <w:t>Outputs</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24F93FB" w14:textId="0177E7D5" w:rsidR="00FE7D96" w:rsidRDefault="00FE7D96" w:rsidP="00FE7D96">
            <w:pPr>
              <w:keepNext/>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2A9C4B20" w14:textId="0D5072C4" w:rsidR="00FE7D96" w:rsidRPr="000B15CE" w:rsidRDefault="00FE7D96" w:rsidP="00FE7D96">
            <w:pPr>
              <w:keepNext/>
              <w:spacing w:after="0" w:line="240" w:lineRule="auto"/>
              <w:jc w:val="center"/>
              <w:rPr>
                <w:rFonts w:asciiTheme="majorBidi" w:hAnsiTheme="majorBidi" w:cstheme="majorBidi"/>
                <w:color w:val="000000"/>
              </w:rPr>
            </w:pPr>
            <w:r>
              <w:rPr>
                <w:rFonts w:asciiTheme="majorBidi" w:hAnsiTheme="majorBidi" w:cstheme="majorBidi"/>
                <w:color w:val="000000"/>
              </w:rPr>
              <w:t>2</w:t>
            </w:r>
          </w:p>
        </w:tc>
      </w:tr>
    </w:tbl>
    <w:p w14:paraId="5A3E505E" w14:textId="4E593096" w:rsidR="00DD7E84" w:rsidRDefault="00DD7E84" w:rsidP="00DD7E84">
      <w:pPr>
        <w:pStyle w:val="Caption"/>
        <w:rPr>
          <w:sz w:val="24"/>
          <w:szCs w:val="24"/>
        </w:rPr>
      </w:pPr>
      <w:bookmarkStart w:id="162" w:name="_Ref7019453"/>
      <w:bookmarkStart w:id="163" w:name="_Toc31702051"/>
      <w:r>
        <w:t xml:space="preserve">Table </w:t>
      </w:r>
      <w:r w:rsidR="00A56355">
        <w:fldChar w:fldCharType="begin"/>
      </w:r>
      <w:r w:rsidR="00A56355">
        <w:instrText xml:space="preserve"> SEQ Table \* ARABIC </w:instrText>
      </w:r>
      <w:r w:rsidR="00A56355">
        <w:fldChar w:fldCharType="separate"/>
      </w:r>
      <w:r w:rsidR="0011424E">
        <w:rPr>
          <w:noProof/>
        </w:rPr>
        <w:t>22</w:t>
      </w:r>
      <w:r w:rsidR="00A56355">
        <w:rPr>
          <w:noProof/>
        </w:rPr>
        <w:fldChar w:fldCharType="end"/>
      </w:r>
      <w:bookmarkEnd w:id="162"/>
      <w:r>
        <w:t xml:space="preserve">. </w:t>
      </w:r>
      <w:r w:rsidRPr="00577A80">
        <w:t xml:space="preserve">BoR5 'social context' values </w:t>
      </w:r>
      <w:r w:rsidR="00311EAB">
        <w:t>–</w:t>
      </w:r>
      <w:r w:rsidRPr="00577A80">
        <w:t xml:space="preserve"> Phase</w:t>
      </w:r>
      <w:r w:rsidR="00311EAB">
        <w:t xml:space="preserve">s 1 &amp; </w:t>
      </w:r>
      <w:r>
        <w:t>2</w:t>
      </w:r>
      <w:bookmarkEnd w:id="163"/>
    </w:p>
    <w:p w14:paraId="0429A845" w14:textId="05B0E0A1" w:rsidR="00DD7E84" w:rsidRPr="003A473F" w:rsidRDefault="00DD7E84" w:rsidP="00DD7E84">
      <w:pPr>
        <w:spacing w:after="120" w:line="360" w:lineRule="auto"/>
        <w:rPr>
          <w:sz w:val="24"/>
          <w:szCs w:val="24"/>
          <w:u w:val="single"/>
        </w:rPr>
      </w:pPr>
      <w:r>
        <w:rPr>
          <w:sz w:val="24"/>
          <w:szCs w:val="24"/>
          <w:u w:val="single"/>
        </w:rPr>
        <w:t>Phase 3. (Disseminati</w:t>
      </w:r>
      <w:r w:rsidR="007800B1">
        <w:rPr>
          <w:sz w:val="24"/>
          <w:szCs w:val="24"/>
          <w:u w:val="single"/>
        </w:rPr>
        <w:t>on and revenue-generation</w:t>
      </w:r>
      <w:r>
        <w:rPr>
          <w:sz w:val="24"/>
          <w:szCs w:val="24"/>
          <w:u w:val="single"/>
        </w:rPr>
        <w:t>)</w:t>
      </w:r>
      <w:r w:rsidR="003A473F">
        <w:rPr>
          <w:sz w:val="24"/>
          <w:szCs w:val="24"/>
          <w:u w:val="single"/>
        </w:rPr>
        <w:br/>
      </w:r>
      <w:r>
        <w:rPr>
          <w:sz w:val="24"/>
          <w:szCs w:val="24"/>
        </w:rPr>
        <w:t xml:space="preserve">SMRU researchers believed that their technological, methodological and theoretical advances had potentially broader applications in conservation management, as well as for those sectors potentially affected by conservation regulations, such as the energy and naval industries, whose operations often bring them into contact with marine life. Phase 3 centres around SMRU’s efforts to explore, develop and explain their technologies’ potential broader applicability. </w:t>
      </w:r>
    </w:p>
    <w:p w14:paraId="4D290D99" w14:textId="31D596C7" w:rsidR="00DD7E84" w:rsidRDefault="00DD7E84" w:rsidP="00DD7E84">
      <w:pPr>
        <w:spacing w:after="120" w:line="360" w:lineRule="auto"/>
        <w:rPr>
          <w:sz w:val="24"/>
          <w:szCs w:val="24"/>
        </w:rPr>
      </w:pPr>
      <w:r>
        <w:rPr>
          <w:sz w:val="24"/>
          <w:szCs w:val="24"/>
        </w:rPr>
        <w:t>On the typolog</w:t>
      </w:r>
      <w:r w:rsidRPr="00AB6E65">
        <w:rPr>
          <w:sz w:val="24"/>
          <w:szCs w:val="24"/>
        </w:rPr>
        <w:t xml:space="preserve">y (see </w:t>
      </w:r>
      <w:r w:rsidRPr="00AB6E65">
        <w:rPr>
          <w:sz w:val="24"/>
          <w:szCs w:val="24"/>
        </w:rPr>
        <w:fldChar w:fldCharType="begin"/>
      </w:r>
      <w:r w:rsidRPr="00AB6E65">
        <w:rPr>
          <w:sz w:val="24"/>
          <w:szCs w:val="24"/>
        </w:rPr>
        <w:instrText xml:space="preserve"> REF _Ref7019500 \h </w:instrText>
      </w:r>
      <w:r>
        <w:rPr>
          <w:sz w:val="24"/>
          <w:szCs w:val="24"/>
        </w:rPr>
        <w:instrText xml:space="preserve"> \* MERGEFORMAT </w:instrText>
      </w:r>
      <w:r w:rsidRPr="00AB6E65">
        <w:rPr>
          <w:sz w:val="24"/>
          <w:szCs w:val="24"/>
        </w:rPr>
      </w:r>
      <w:r w:rsidRPr="00AB6E65">
        <w:rPr>
          <w:sz w:val="24"/>
          <w:szCs w:val="24"/>
        </w:rPr>
        <w:fldChar w:fldCharType="separate"/>
      </w:r>
      <w:r w:rsidR="0011424E" w:rsidRPr="0011424E">
        <w:rPr>
          <w:sz w:val="24"/>
          <w:szCs w:val="24"/>
        </w:rPr>
        <w:t xml:space="preserve">Table </w:t>
      </w:r>
      <w:r w:rsidR="0011424E" w:rsidRPr="0011424E">
        <w:rPr>
          <w:noProof/>
          <w:sz w:val="24"/>
          <w:szCs w:val="24"/>
        </w:rPr>
        <w:t>23</w:t>
      </w:r>
      <w:r w:rsidRPr="00AB6E65">
        <w:rPr>
          <w:sz w:val="24"/>
          <w:szCs w:val="24"/>
        </w:rPr>
        <w:fldChar w:fldCharType="end"/>
      </w:r>
      <w:r w:rsidRPr="00AB6E65">
        <w:rPr>
          <w:sz w:val="24"/>
          <w:szCs w:val="24"/>
        </w:rPr>
        <w:t>),</w:t>
      </w:r>
      <w:r>
        <w:rPr>
          <w:sz w:val="24"/>
          <w:szCs w:val="24"/>
        </w:rPr>
        <w:t xml:space="preserve"> all four of the ‘social context’ values were increased by one – 4 for ‘goals’ and ‘relevance’, and 3 for ‘evaluation’ and ‘outputs &amp; outcomes’. This judgement was based on the following factors. I judged the goals of Phase 3 to be more “outcomes-oriented” (McNie et al., 2016, p. 888) than previously. This was evidenced by the outputs of Phase 3, which were focused not so much on producing new fundamental scientific knowledge, but rather on highlighting the relevance of their earlier work to conservation management. Moreover, although these outputs were still predominantly taking typical forms of publications, these publications were more focused and targeted at specific audiences. Furthermore, other kinds of outputs and outcomes did emerge, including workshops with practitioners on how to apply SMRU’s methods in different contexts. There were also commercial outcomes, with SMRU selling their technologies via SMRU’s spin-out company, SMRU Instrumentation. Lastly, the </w:t>
      </w:r>
      <w:r w:rsidR="00E26F46">
        <w:rPr>
          <w:sz w:val="24"/>
          <w:szCs w:val="24"/>
        </w:rPr>
        <w:t xml:space="preserve">criteria of </w:t>
      </w:r>
      <w:r>
        <w:rPr>
          <w:sz w:val="24"/>
          <w:szCs w:val="24"/>
        </w:rPr>
        <w:t xml:space="preserve">success of the work at Phase 3 was </w:t>
      </w:r>
      <w:r w:rsidR="00E26F46">
        <w:rPr>
          <w:sz w:val="24"/>
          <w:szCs w:val="24"/>
        </w:rPr>
        <w:t xml:space="preserve">the </w:t>
      </w:r>
      <w:r w:rsidR="00B61731">
        <w:rPr>
          <w:sz w:val="24"/>
          <w:szCs w:val="24"/>
        </w:rPr>
        <w:t xml:space="preserve">interest in and </w:t>
      </w:r>
      <w:r w:rsidR="00E26F46">
        <w:rPr>
          <w:sz w:val="24"/>
          <w:szCs w:val="24"/>
        </w:rPr>
        <w:t>uptake of</w:t>
      </w:r>
      <w:r>
        <w:rPr>
          <w:sz w:val="24"/>
          <w:szCs w:val="24"/>
        </w:rPr>
        <w:t xml:space="preserve"> these methods and technologies </w:t>
      </w:r>
      <w:r w:rsidR="00675D7A">
        <w:rPr>
          <w:sz w:val="24"/>
          <w:szCs w:val="24"/>
        </w:rPr>
        <w:t>by others</w:t>
      </w:r>
      <w:r>
        <w:rPr>
          <w:sz w:val="24"/>
          <w:szCs w:val="24"/>
        </w:rPr>
        <w:t xml:space="preserve">. </w:t>
      </w:r>
    </w:p>
    <w:tbl>
      <w:tblPr>
        <w:tblW w:w="81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1753"/>
        <w:gridCol w:w="1753"/>
        <w:gridCol w:w="1753"/>
      </w:tblGrid>
      <w:tr w:rsidR="00311EAB" w14:paraId="615B82EE" w14:textId="77777777" w:rsidTr="00061230">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3AFB78B4" w14:textId="77777777" w:rsidR="00311EAB" w:rsidRPr="008707A9" w:rsidRDefault="00311EAB" w:rsidP="00311EAB">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D56D644" w14:textId="7E257EE3" w:rsidR="00311EAB" w:rsidRDefault="00311EAB" w:rsidP="00311EAB">
            <w:pPr>
              <w:spacing w:after="0" w:line="240" w:lineRule="auto"/>
              <w:jc w:val="center"/>
              <w:rPr>
                <w:rFonts w:asciiTheme="majorBidi" w:hAnsiTheme="majorBidi" w:cstheme="majorBidi"/>
                <w:b/>
              </w:rPr>
            </w:pPr>
            <w:r>
              <w:rPr>
                <w:rFonts w:asciiTheme="majorBidi" w:hAnsiTheme="majorBidi" w:cstheme="majorBidi"/>
                <w:b/>
              </w:rPr>
              <w:t>Value (Phase 1)</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A359F53" w14:textId="7F81C199" w:rsidR="00311EAB" w:rsidRDefault="00311EAB" w:rsidP="00311EAB">
            <w:pPr>
              <w:spacing w:after="0" w:line="240" w:lineRule="auto"/>
              <w:jc w:val="center"/>
              <w:rPr>
                <w:rFonts w:asciiTheme="majorBidi" w:hAnsiTheme="majorBidi" w:cstheme="majorBidi"/>
                <w:b/>
              </w:rPr>
            </w:pPr>
            <w:r>
              <w:rPr>
                <w:rFonts w:asciiTheme="majorBidi" w:hAnsiTheme="majorBidi" w:cstheme="majorBidi"/>
                <w:b/>
              </w:rPr>
              <w:t>Value (Phase 2)</w:t>
            </w:r>
          </w:p>
        </w:tc>
        <w:tc>
          <w:tcPr>
            <w:tcW w:w="1753" w:type="dxa"/>
            <w:tcBorders>
              <w:top w:val="single" w:sz="4" w:space="0" w:color="auto"/>
              <w:left w:val="single" w:sz="4" w:space="0" w:color="auto"/>
              <w:bottom w:val="single" w:sz="4" w:space="0" w:color="auto"/>
              <w:right w:val="single" w:sz="4" w:space="0" w:color="auto"/>
            </w:tcBorders>
          </w:tcPr>
          <w:p w14:paraId="5C526E3A" w14:textId="2764F8B5" w:rsidR="00311EAB" w:rsidRPr="00FF5CE5" w:rsidRDefault="00311EAB" w:rsidP="00311EAB">
            <w:pPr>
              <w:spacing w:after="0" w:line="240" w:lineRule="auto"/>
              <w:jc w:val="center"/>
              <w:rPr>
                <w:rFonts w:asciiTheme="majorBidi" w:hAnsiTheme="majorBidi" w:cstheme="majorBidi"/>
                <w:b/>
              </w:rPr>
            </w:pPr>
            <w:r>
              <w:rPr>
                <w:rFonts w:asciiTheme="majorBidi" w:hAnsiTheme="majorBidi" w:cstheme="majorBidi"/>
                <w:b/>
              </w:rPr>
              <w:t>Value</w:t>
            </w:r>
            <w:r w:rsidR="0028437C">
              <w:rPr>
                <w:rFonts w:asciiTheme="majorBidi" w:hAnsiTheme="majorBidi" w:cstheme="majorBidi"/>
                <w:b/>
              </w:rPr>
              <w:t xml:space="preserve"> (Phase 3)</w:t>
            </w:r>
          </w:p>
        </w:tc>
      </w:tr>
      <w:tr w:rsidR="00311EAB" w14:paraId="3EC43DA0" w14:textId="77777777" w:rsidTr="0006123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EBAD8D4" w14:textId="77777777" w:rsidR="00311EAB" w:rsidRPr="008707A9" w:rsidRDefault="00311EAB" w:rsidP="00311EAB">
            <w:pPr>
              <w:spacing w:after="0" w:line="240" w:lineRule="auto"/>
              <w:rPr>
                <w:rFonts w:asciiTheme="majorBidi" w:hAnsiTheme="majorBidi" w:cstheme="majorBidi"/>
              </w:rPr>
            </w:pPr>
            <w:r w:rsidRPr="008707A9">
              <w:rPr>
                <w:rFonts w:asciiTheme="majorBidi" w:hAnsiTheme="majorBidi" w:cstheme="majorBidi"/>
                <w:color w:val="000000"/>
              </w:rPr>
              <w:t>Goals</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9FDB2A3" w14:textId="2FED0398" w:rsidR="00311EAB" w:rsidRDefault="00311EAB" w:rsidP="00311EAB">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B964D68" w14:textId="32AF9F2F" w:rsidR="00311EAB" w:rsidRDefault="00311EAB" w:rsidP="00311EAB">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311CF3DD" w14:textId="162DF17F" w:rsidR="00311EAB" w:rsidRPr="000B15CE" w:rsidRDefault="00311EAB" w:rsidP="00311EAB">
            <w:pPr>
              <w:spacing w:after="0" w:line="240" w:lineRule="auto"/>
              <w:jc w:val="center"/>
              <w:rPr>
                <w:rFonts w:asciiTheme="majorBidi" w:hAnsiTheme="majorBidi" w:cstheme="majorBidi"/>
                <w:color w:val="000000"/>
              </w:rPr>
            </w:pPr>
            <w:r>
              <w:rPr>
                <w:rFonts w:asciiTheme="majorBidi" w:hAnsiTheme="majorBidi" w:cstheme="majorBidi"/>
                <w:color w:val="000000"/>
              </w:rPr>
              <w:t>4</w:t>
            </w:r>
          </w:p>
        </w:tc>
      </w:tr>
      <w:tr w:rsidR="00311EAB" w14:paraId="26BD332C" w14:textId="77777777" w:rsidTr="0006123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97D02E3" w14:textId="77777777" w:rsidR="00311EAB" w:rsidRPr="008707A9" w:rsidRDefault="00311EAB" w:rsidP="00311EAB">
            <w:pPr>
              <w:spacing w:after="0" w:line="240" w:lineRule="auto"/>
              <w:rPr>
                <w:rFonts w:asciiTheme="majorBidi" w:hAnsiTheme="majorBidi" w:cstheme="majorBidi"/>
              </w:rPr>
            </w:pPr>
            <w:r w:rsidRPr="008707A9">
              <w:rPr>
                <w:rFonts w:asciiTheme="majorBidi" w:hAnsiTheme="majorBidi" w:cstheme="majorBidi"/>
                <w:color w:val="000000"/>
              </w:rPr>
              <w:t>Relevance</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45C6523" w14:textId="167A940F" w:rsidR="00311EAB" w:rsidRDefault="00311EAB" w:rsidP="00311EAB">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22CF24C" w14:textId="778ECFF3" w:rsidR="00311EAB" w:rsidRDefault="00311EAB" w:rsidP="00311EAB">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1BE47730" w14:textId="5024786E" w:rsidR="00311EAB" w:rsidRPr="000B15CE" w:rsidRDefault="00311EAB" w:rsidP="00311EAB">
            <w:pPr>
              <w:spacing w:after="0" w:line="240" w:lineRule="auto"/>
              <w:jc w:val="center"/>
              <w:rPr>
                <w:rFonts w:asciiTheme="majorBidi" w:hAnsiTheme="majorBidi" w:cstheme="majorBidi"/>
                <w:color w:val="000000"/>
              </w:rPr>
            </w:pPr>
            <w:r>
              <w:rPr>
                <w:rFonts w:asciiTheme="majorBidi" w:hAnsiTheme="majorBidi" w:cstheme="majorBidi"/>
                <w:color w:val="000000"/>
              </w:rPr>
              <w:t>4</w:t>
            </w:r>
          </w:p>
        </w:tc>
      </w:tr>
      <w:tr w:rsidR="00311EAB" w14:paraId="6E482F47" w14:textId="77777777" w:rsidTr="0006123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360E471" w14:textId="77777777" w:rsidR="00311EAB" w:rsidRPr="008707A9" w:rsidRDefault="00311EAB" w:rsidP="00311EAB">
            <w:pPr>
              <w:spacing w:after="0" w:line="240" w:lineRule="auto"/>
              <w:rPr>
                <w:rFonts w:asciiTheme="majorBidi" w:hAnsiTheme="majorBidi" w:cstheme="majorBidi"/>
              </w:rPr>
            </w:pPr>
            <w:r w:rsidRPr="008707A9">
              <w:rPr>
                <w:rFonts w:asciiTheme="majorBidi" w:hAnsiTheme="majorBidi" w:cstheme="majorBidi"/>
                <w:color w:val="000000"/>
              </w:rPr>
              <w:t>Evaluation</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B9DFE13" w14:textId="3CCC8893" w:rsidR="00311EAB" w:rsidRDefault="00311EAB" w:rsidP="00311EAB">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C1F6D46" w14:textId="0DA04D71" w:rsidR="00311EAB" w:rsidRDefault="00311EAB" w:rsidP="00311EAB">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7728AB7F" w14:textId="31581B63" w:rsidR="00311EAB" w:rsidRPr="000B15CE" w:rsidRDefault="00311EAB" w:rsidP="00311EAB">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311EAB" w14:paraId="28E9778E" w14:textId="77777777" w:rsidTr="0006123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4AB8A4" w14:textId="77777777" w:rsidR="00311EAB" w:rsidRPr="008707A9" w:rsidRDefault="00311EAB" w:rsidP="00311EAB">
            <w:pPr>
              <w:spacing w:after="0" w:line="240" w:lineRule="auto"/>
              <w:rPr>
                <w:rFonts w:asciiTheme="majorBidi" w:hAnsiTheme="majorBidi" w:cstheme="majorBidi"/>
              </w:rPr>
            </w:pPr>
            <w:r w:rsidRPr="008707A9">
              <w:rPr>
                <w:rFonts w:asciiTheme="majorBidi" w:hAnsiTheme="majorBidi" w:cstheme="majorBidi"/>
                <w:color w:val="000000"/>
              </w:rPr>
              <w:t>Outputs</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67D097E" w14:textId="59C799F4" w:rsidR="00311EAB" w:rsidRDefault="00311EAB" w:rsidP="00311EAB">
            <w:pPr>
              <w:keepNext/>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0826834" w14:textId="5969FE6E" w:rsidR="00311EAB" w:rsidRDefault="00311EAB" w:rsidP="00311EAB">
            <w:pPr>
              <w:keepNext/>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679A6389" w14:textId="7CAFD4C4" w:rsidR="00311EAB" w:rsidRPr="000B15CE" w:rsidRDefault="00311EAB" w:rsidP="00311EAB">
            <w:pPr>
              <w:keepNext/>
              <w:spacing w:after="0" w:line="240" w:lineRule="auto"/>
              <w:jc w:val="center"/>
              <w:rPr>
                <w:rFonts w:asciiTheme="majorBidi" w:hAnsiTheme="majorBidi" w:cstheme="majorBidi"/>
                <w:color w:val="000000"/>
              </w:rPr>
            </w:pPr>
            <w:r>
              <w:rPr>
                <w:rFonts w:asciiTheme="majorBidi" w:hAnsiTheme="majorBidi" w:cstheme="majorBidi"/>
                <w:color w:val="000000"/>
              </w:rPr>
              <w:t>3</w:t>
            </w:r>
          </w:p>
        </w:tc>
      </w:tr>
    </w:tbl>
    <w:p w14:paraId="1F9C54EF" w14:textId="46C732D6" w:rsidR="00DD7E84" w:rsidRDefault="00DD7E84" w:rsidP="00DD7E84">
      <w:pPr>
        <w:pStyle w:val="Caption"/>
        <w:rPr>
          <w:sz w:val="24"/>
          <w:szCs w:val="24"/>
        </w:rPr>
      </w:pPr>
      <w:bookmarkStart w:id="164" w:name="_Ref7019500"/>
      <w:bookmarkStart w:id="165" w:name="_Toc31702052"/>
      <w:r>
        <w:t xml:space="preserve">Table </w:t>
      </w:r>
      <w:r w:rsidR="00A56355">
        <w:fldChar w:fldCharType="begin"/>
      </w:r>
      <w:r w:rsidR="00A56355">
        <w:instrText xml:space="preserve"> SEQ Table \* ARABIC </w:instrText>
      </w:r>
      <w:r w:rsidR="00A56355">
        <w:fldChar w:fldCharType="separate"/>
      </w:r>
      <w:r w:rsidR="0011424E">
        <w:rPr>
          <w:noProof/>
        </w:rPr>
        <w:t>23</w:t>
      </w:r>
      <w:r w:rsidR="00A56355">
        <w:rPr>
          <w:noProof/>
        </w:rPr>
        <w:fldChar w:fldCharType="end"/>
      </w:r>
      <w:bookmarkEnd w:id="164"/>
      <w:r>
        <w:t xml:space="preserve">. </w:t>
      </w:r>
      <w:r w:rsidRPr="00577A80">
        <w:t xml:space="preserve">BoR5 'social context' values </w:t>
      </w:r>
      <w:r>
        <w:t>–</w:t>
      </w:r>
      <w:r w:rsidRPr="00577A80">
        <w:t xml:space="preserve"> Phase</w:t>
      </w:r>
      <w:r w:rsidR="0028437C">
        <w:t>s 1-</w:t>
      </w:r>
      <w:r>
        <w:t>3</w:t>
      </w:r>
      <w:bookmarkEnd w:id="165"/>
    </w:p>
    <w:p w14:paraId="4B732034" w14:textId="77777777" w:rsidR="00DD7E84" w:rsidRDefault="00DD7E84" w:rsidP="00F767D2">
      <w:pPr>
        <w:pStyle w:val="Heading4"/>
      </w:pPr>
      <w:r>
        <w:t>‘Knowledge content’ values (expertise, learning, human capital)</w:t>
      </w:r>
    </w:p>
    <w:p w14:paraId="4167120E" w14:textId="5336DBBA" w:rsidR="00DD7E84" w:rsidRDefault="00DD7E84" w:rsidP="00F767D2">
      <w:pPr>
        <w:spacing w:after="120" w:line="360" w:lineRule="auto"/>
        <w:rPr>
          <w:sz w:val="24"/>
          <w:szCs w:val="24"/>
        </w:rPr>
      </w:pPr>
      <w:r>
        <w:rPr>
          <w:sz w:val="24"/>
          <w:szCs w:val="24"/>
          <w:u w:val="single"/>
        </w:rPr>
        <w:t>Phases 1, 2 and 3 combined</w:t>
      </w:r>
      <w:r w:rsidR="00F767D2">
        <w:rPr>
          <w:sz w:val="24"/>
          <w:szCs w:val="24"/>
        </w:rPr>
        <w:br/>
      </w:r>
      <w:r>
        <w:rPr>
          <w:sz w:val="24"/>
          <w:szCs w:val="24"/>
        </w:rPr>
        <w:t>I have combined discussion of Phases 1, 2 and 3 because none of the ‘knowledge content’ values changed across the three phases</w:t>
      </w:r>
      <w:r w:rsidR="00AF62EF">
        <w:rPr>
          <w:sz w:val="24"/>
          <w:szCs w:val="24"/>
        </w:rPr>
        <w:t xml:space="preserve"> </w:t>
      </w:r>
      <w:r w:rsidR="00AF62EF" w:rsidRPr="00AF62EF">
        <w:rPr>
          <w:sz w:val="24"/>
          <w:szCs w:val="24"/>
        </w:rPr>
        <w:t xml:space="preserve">(see </w:t>
      </w:r>
      <w:r w:rsidR="00AF62EF" w:rsidRPr="00AF62EF">
        <w:rPr>
          <w:sz w:val="24"/>
          <w:szCs w:val="24"/>
        </w:rPr>
        <w:fldChar w:fldCharType="begin"/>
      </w:r>
      <w:r w:rsidR="00AF62EF" w:rsidRPr="00AF62EF">
        <w:rPr>
          <w:sz w:val="24"/>
          <w:szCs w:val="24"/>
        </w:rPr>
        <w:instrText xml:space="preserve"> REF _Ref8922619 \h </w:instrText>
      </w:r>
      <w:r w:rsidR="00AF62EF">
        <w:rPr>
          <w:sz w:val="24"/>
          <w:szCs w:val="24"/>
        </w:rPr>
        <w:instrText xml:space="preserve"> \* MERGEFORMAT </w:instrText>
      </w:r>
      <w:r w:rsidR="00AF62EF" w:rsidRPr="00AF62EF">
        <w:rPr>
          <w:sz w:val="24"/>
          <w:szCs w:val="24"/>
        </w:rPr>
      </w:r>
      <w:r w:rsidR="00AF62EF" w:rsidRPr="00AF62EF">
        <w:rPr>
          <w:sz w:val="24"/>
          <w:szCs w:val="24"/>
        </w:rPr>
        <w:fldChar w:fldCharType="separate"/>
      </w:r>
      <w:r w:rsidR="0011424E" w:rsidRPr="0011424E">
        <w:rPr>
          <w:sz w:val="24"/>
          <w:szCs w:val="24"/>
        </w:rPr>
        <w:t xml:space="preserve">Table </w:t>
      </w:r>
      <w:r w:rsidR="0011424E" w:rsidRPr="0011424E">
        <w:rPr>
          <w:noProof/>
          <w:sz w:val="24"/>
          <w:szCs w:val="24"/>
        </w:rPr>
        <w:t>24</w:t>
      </w:r>
      <w:r w:rsidR="00AF62EF" w:rsidRPr="00AF62EF">
        <w:rPr>
          <w:sz w:val="24"/>
          <w:szCs w:val="24"/>
        </w:rPr>
        <w:fldChar w:fldCharType="end"/>
      </w:r>
      <w:r w:rsidR="00AF62EF" w:rsidRPr="00AF62EF">
        <w:rPr>
          <w:sz w:val="24"/>
          <w:szCs w:val="24"/>
        </w:rPr>
        <w:t>)</w:t>
      </w:r>
      <w:r w:rsidRPr="00AF62EF">
        <w:rPr>
          <w:sz w:val="24"/>
          <w:szCs w:val="24"/>
        </w:rPr>
        <w:t>.</w:t>
      </w:r>
      <w:r>
        <w:rPr>
          <w:sz w:val="24"/>
          <w:szCs w:val="24"/>
        </w:rPr>
        <w:t xml:space="preserve"> I gave ‘expertise’ a value of 1 at all three phases. This reflects that, in this contested political space, the “credibility to produce knowledge” that will feed into policy was based on appearing objective and neutral, and this meant displaying the “specific training, norms and behaviours … consistent with those in academia” and “being considered experts in their field and … by society” (McNie et al., 2016, p. 887). All those involved in the conduct of research were academic scientists based at SMRU and having relevant doctoral qualifications. However, I chose to give a slightly higher value of 2 for the ‘human capital’ attribute. This is because, despite the high academic qualifications of all those involved in producing and defining the knowledge content associated with this BoR, it was also important that at least some of these researchers exhibited other “kinds of skills and training”, for example “soft skills” associated with “communication, translation and mediation” (ibid., p. 890). The political nature of the social context, which meant that the credibility to produce knowledge had to be grounded in scientific expertise, is precisely why it was also important these scientific experts had these ‘soft’ skills in addition to their scientific training.</w:t>
      </w:r>
    </w:p>
    <w:p w14:paraId="2A2C6DCB" w14:textId="70203637" w:rsidR="00DD7E84" w:rsidRDefault="00DD7E84" w:rsidP="00DD7E84">
      <w:pPr>
        <w:spacing w:before="120" w:after="120" w:line="360" w:lineRule="auto"/>
        <w:rPr>
          <w:sz w:val="24"/>
          <w:szCs w:val="24"/>
        </w:rPr>
      </w:pPr>
      <w:r>
        <w:rPr>
          <w:sz w:val="24"/>
          <w:szCs w:val="24"/>
        </w:rPr>
        <w:t>I gave a value of 2 for ‘learning’ at all three phases. Although, as I will show below, the dissemination of the research (‘knowledge exchange’) involved slightly more significant boundary-crossing interactions, the actual knowledge content of what was learned was, at each phase, primarily theoretical, “focused on understanding theories” (ibid., p. 888) in the sub-disciplin</w:t>
      </w:r>
      <w:r w:rsidR="00395003">
        <w:rPr>
          <w:sz w:val="24"/>
          <w:szCs w:val="24"/>
        </w:rPr>
        <w:t>e</w:t>
      </w:r>
      <w:r>
        <w:rPr>
          <w:sz w:val="24"/>
          <w:szCs w:val="24"/>
        </w:rPr>
        <w:t xml:space="preserve"> of mammalogy. As one of my interview participants explained, SMRU are keen to ensure that they maintain their image as credible and objective informants, and therefore deliberately avoided involvement in research or argumentation about “developing new policies” (ibid., p. 888)</w:t>
      </w:r>
      <w:r w:rsidR="001314F2">
        <w:rPr>
          <w:sz w:val="24"/>
          <w:szCs w:val="24"/>
        </w:rPr>
        <w:t>, that is</w:t>
      </w:r>
      <w:r w:rsidR="00021219">
        <w:rPr>
          <w:sz w:val="24"/>
          <w:szCs w:val="24"/>
        </w:rPr>
        <w:t xml:space="preserve"> they do not</w:t>
      </w:r>
      <w:r>
        <w:rPr>
          <w:sz w:val="24"/>
          <w:szCs w:val="24"/>
        </w:rPr>
        <w:t xml:space="preserve"> attempt to improve</w:t>
      </w:r>
      <w:r w:rsidR="00021219">
        <w:rPr>
          <w:sz w:val="24"/>
          <w:szCs w:val="24"/>
        </w:rPr>
        <w:t xml:space="preserve"> or influence</w:t>
      </w:r>
      <w:r>
        <w:rPr>
          <w:sz w:val="24"/>
          <w:szCs w:val="24"/>
        </w:rPr>
        <w:t xml:space="preserve"> other aspects of the policymaking process other than the evidence base on which policy is formulated.</w:t>
      </w:r>
    </w:p>
    <w:tbl>
      <w:tblPr>
        <w:tblW w:w="81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1753"/>
        <w:gridCol w:w="1753"/>
        <w:gridCol w:w="1753"/>
      </w:tblGrid>
      <w:tr w:rsidR="004B0BFB" w14:paraId="35EBC17C" w14:textId="47C3074C" w:rsidTr="004B0BFB">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35051ECA" w14:textId="77777777" w:rsidR="004B0BFB" w:rsidRPr="008707A9" w:rsidRDefault="004B0BFB" w:rsidP="004B0BFB">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p>
        </w:tc>
        <w:tc>
          <w:tcPr>
            <w:tcW w:w="1753" w:type="dxa"/>
            <w:tcBorders>
              <w:top w:val="single" w:sz="4" w:space="0" w:color="auto"/>
              <w:left w:val="single" w:sz="4" w:space="0" w:color="auto"/>
              <w:bottom w:val="single" w:sz="4" w:space="0" w:color="auto"/>
              <w:right w:val="single" w:sz="4" w:space="0" w:color="auto"/>
            </w:tcBorders>
          </w:tcPr>
          <w:p w14:paraId="207AFA5C" w14:textId="6B3E944A" w:rsidR="004B0BFB" w:rsidRPr="00FF5CE5" w:rsidRDefault="004B0BFB" w:rsidP="004B0BFB">
            <w:pPr>
              <w:spacing w:after="0" w:line="240" w:lineRule="auto"/>
              <w:jc w:val="center"/>
              <w:rPr>
                <w:rFonts w:asciiTheme="majorBidi" w:hAnsiTheme="majorBidi" w:cstheme="majorBidi"/>
                <w:b/>
              </w:rPr>
            </w:pPr>
            <w:r>
              <w:rPr>
                <w:rFonts w:asciiTheme="majorBidi" w:hAnsiTheme="majorBidi" w:cstheme="majorBidi"/>
                <w:b/>
              </w:rPr>
              <w:t>Value (Phase 1)</w:t>
            </w:r>
          </w:p>
        </w:tc>
        <w:tc>
          <w:tcPr>
            <w:tcW w:w="1753" w:type="dxa"/>
            <w:tcBorders>
              <w:top w:val="single" w:sz="4" w:space="0" w:color="auto"/>
              <w:left w:val="single" w:sz="4" w:space="0" w:color="auto"/>
              <w:bottom w:val="single" w:sz="4" w:space="0" w:color="auto"/>
              <w:right w:val="single" w:sz="4" w:space="0" w:color="auto"/>
            </w:tcBorders>
          </w:tcPr>
          <w:p w14:paraId="1CB7C602" w14:textId="5638298F" w:rsidR="004B0BFB" w:rsidRDefault="004B0BFB" w:rsidP="004B0BFB">
            <w:pPr>
              <w:spacing w:after="0" w:line="240" w:lineRule="auto"/>
              <w:jc w:val="center"/>
              <w:rPr>
                <w:rFonts w:asciiTheme="majorBidi" w:hAnsiTheme="majorBidi" w:cstheme="majorBidi"/>
                <w:b/>
              </w:rPr>
            </w:pPr>
            <w:r>
              <w:rPr>
                <w:rFonts w:asciiTheme="majorBidi" w:hAnsiTheme="majorBidi" w:cstheme="majorBidi"/>
                <w:b/>
              </w:rPr>
              <w:t>Value (Phase 2)</w:t>
            </w:r>
          </w:p>
        </w:tc>
        <w:tc>
          <w:tcPr>
            <w:tcW w:w="1753" w:type="dxa"/>
            <w:tcBorders>
              <w:top w:val="single" w:sz="4" w:space="0" w:color="auto"/>
              <w:left w:val="single" w:sz="4" w:space="0" w:color="auto"/>
              <w:bottom w:val="single" w:sz="4" w:space="0" w:color="auto"/>
              <w:right w:val="single" w:sz="4" w:space="0" w:color="auto"/>
            </w:tcBorders>
          </w:tcPr>
          <w:p w14:paraId="153E7085" w14:textId="0D170FF6" w:rsidR="004B0BFB" w:rsidRDefault="004B0BFB" w:rsidP="004B0BFB">
            <w:pPr>
              <w:spacing w:after="0" w:line="240" w:lineRule="auto"/>
              <w:jc w:val="center"/>
              <w:rPr>
                <w:rFonts w:asciiTheme="majorBidi" w:hAnsiTheme="majorBidi" w:cstheme="majorBidi"/>
                <w:b/>
              </w:rPr>
            </w:pPr>
            <w:r>
              <w:rPr>
                <w:rFonts w:asciiTheme="majorBidi" w:hAnsiTheme="majorBidi" w:cstheme="majorBidi"/>
                <w:b/>
              </w:rPr>
              <w:t>Value (Phase 3)</w:t>
            </w:r>
          </w:p>
        </w:tc>
      </w:tr>
      <w:tr w:rsidR="004B0BFB" w14:paraId="37F1047E" w14:textId="1BEC16EE" w:rsidTr="004B0BFB">
        <w:trPr>
          <w:trHeight w:val="233"/>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306A7050" w14:textId="77777777" w:rsidR="004B0BFB" w:rsidRPr="008707A9" w:rsidRDefault="004B0BFB" w:rsidP="004B0BFB">
            <w:pPr>
              <w:spacing w:after="0" w:line="240" w:lineRule="auto"/>
              <w:rPr>
                <w:rFonts w:asciiTheme="majorBidi" w:hAnsiTheme="majorBidi" w:cstheme="majorBidi"/>
              </w:rPr>
            </w:pPr>
            <w:r w:rsidRPr="008707A9">
              <w:rPr>
                <w:rFonts w:asciiTheme="majorBidi" w:hAnsiTheme="majorBidi" w:cstheme="majorBidi"/>
                <w:color w:val="000000"/>
              </w:rPr>
              <w:t>Expertise</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7E6384BA" w14:textId="77777777" w:rsidR="004B0BFB" w:rsidRPr="000B15CE" w:rsidRDefault="004B0BFB" w:rsidP="004B0BFB">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tcPr>
          <w:p w14:paraId="4F93DA94" w14:textId="0BE0081B" w:rsidR="004B0BFB" w:rsidRDefault="004B0BFB" w:rsidP="004B0BFB">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tcPr>
          <w:p w14:paraId="250645E5" w14:textId="6F0D5188" w:rsidR="004B0BFB" w:rsidRDefault="004B0BFB" w:rsidP="004B0BFB">
            <w:pPr>
              <w:spacing w:after="0" w:line="240" w:lineRule="auto"/>
              <w:jc w:val="center"/>
              <w:rPr>
                <w:rFonts w:asciiTheme="majorBidi" w:hAnsiTheme="majorBidi" w:cstheme="majorBidi"/>
                <w:color w:val="000000"/>
              </w:rPr>
            </w:pPr>
            <w:r>
              <w:rPr>
                <w:rFonts w:asciiTheme="majorBidi" w:hAnsiTheme="majorBidi" w:cstheme="majorBidi"/>
                <w:color w:val="000000"/>
              </w:rPr>
              <w:t>1</w:t>
            </w:r>
          </w:p>
        </w:tc>
      </w:tr>
      <w:tr w:rsidR="004B0BFB" w14:paraId="2070F7B3" w14:textId="4FD4EDB3" w:rsidTr="004B0BFB">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3446201A" w14:textId="77777777" w:rsidR="004B0BFB" w:rsidRPr="008707A9" w:rsidRDefault="004B0BFB" w:rsidP="004B0BFB">
            <w:pPr>
              <w:spacing w:after="0" w:line="240" w:lineRule="auto"/>
              <w:rPr>
                <w:rFonts w:asciiTheme="majorBidi" w:hAnsiTheme="majorBidi" w:cstheme="majorBidi"/>
              </w:rPr>
            </w:pPr>
            <w:r w:rsidRPr="008707A9">
              <w:rPr>
                <w:rFonts w:asciiTheme="majorBidi" w:hAnsiTheme="majorBidi" w:cstheme="majorBidi"/>
                <w:color w:val="000000"/>
              </w:rPr>
              <w:t>Learning</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014A667B" w14:textId="77777777" w:rsidR="004B0BFB" w:rsidRPr="000B15CE" w:rsidRDefault="004B0BFB" w:rsidP="004B0BFB">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tcPr>
          <w:p w14:paraId="76AA160B" w14:textId="2CA3B320" w:rsidR="004B0BFB" w:rsidRDefault="004B0BFB" w:rsidP="004B0BFB">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tcPr>
          <w:p w14:paraId="250063AA" w14:textId="6CFDC624" w:rsidR="004B0BFB" w:rsidRDefault="004B0BFB" w:rsidP="004B0BFB">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r w:rsidR="004B0BFB" w14:paraId="4878CC5D" w14:textId="1018A965" w:rsidTr="004B0BFB">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28DB3EFF" w14:textId="77777777" w:rsidR="004B0BFB" w:rsidRPr="008707A9" w:rsidRDefault="004B0BFB" w:rsidP="004B0BFB">
            <w:pPr>
              <w:spacing w:after="0" w:line="240" w:lineRule="auto"/>
              <w:rPr>
                <w:rFonts w:asciiTheme="majorBidi" w:hAnsiTheme="majorBidi" w:cstheme="majorBidi"/>
              </w:rPr>
            </w:pPr>
            <w:r w:rsidRPr="008707A9">
              <w:rPr>
                <w:rFonts w:asciiTheme="majorBidi" w:hAnsiTheme="majorBidi" w:cstheme="majorBidi"/>
                <w:color w:val="000000"/>
              </w:rPr>
              <w:t>Human Capital</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7E0C77DD" w14:textId="77777777" w:rsidR="004B0BFB" w:rsidRPr="000B15CE" w:rsidRDefault="004B0BFB" w:rsidP="004B0BFB">
            <w:pPr>
              <w:keepNext/>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tcPr>
          <w:p w14:paraId="3FF736C3" w14:textId="1F1B98C3" w:rsidR="004B0BFB" w:rsidRDefault="004B0BFB" w:rsidP="004B0BFB">
            <w:pPr>
              <w:keepNext/>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tcPr>
          <w:p w14:paraId="5873C788" w14:textId="5EA7371B" w:rsidR="004B0BFB" w:rsidRDefault="004B0BFB" w:rsidP="00E6307C">
            <w:pPr>
              <w:keepNext/>
              <w:spacing w:after="0" w:line="240" w:lineRule="auto"/>
              <w:jc w:val="center"/>
              <w:rPr>
                <w:rFonts w:asciiTheme="majorBidi" w:hAnsiTheme="majorBidi" w:cstheme="majorBidi"/>
                <w:color w:val="000000"/>
              </w:rPr>
            </w:pPr>
            <w:r>
              <w:rPr>
                <w:rFonts w:asciiTheme="majorBidi" w:hAnsiTheme="majorBidi" w:cstheme="majorBidi"/>
                <w:color w:val="000000"/>
              </w:rPr>
              <w:t>2</w:t>
            </w:r>
          </w:p>
        </w:tc>
      </w:tr>
    </w:tbl>
    <w:p w14:paraId="1ECCE1F4" w14:textId="39BF726E" w:rsidR="004B0BFB" w:rsidRPr="00BF1F95" w:rsidRDefault="00E6307C" w:rsidP="00E6307C">
      <w:pPr>
        <w:pStyle w:val="Caption"/>
        <w:rPr>
          <w:sz w:val="24"/>
          <w:szCs w:val="24"/>
        </w:rPr>
      </w:pPr>
      <w:bookmarkStart w:id="166" w:name="_Ref8922619"/>
      <w:bookmarkStart w:id="167" w:name="_Toc31702053"/>
      <w:r>
        <w:t xml:space="preserve">Table </w:t>
      </w:r>
      <w:r w:rsidR="00A56355">
        <w:fldChar w:fldCharType="begin"/>
      </w:r>
      <w:r w:rsidR="00A56355">
        <w:instrText xml:space="preserve"> SEQ Table \* ARABIC </w:instrText>
      </w:r>
      <w:r w:rsidR="00A56355">
        <w:fldChar w:fldCharType="separate"/>
      </w:r>
      <w:r w:rsidR="0011424E">
        <w:rPr>
          <w:noProof/>
        </w:rPr>
        <w:t>24</w:t>
      </w:r>
      <w:r w:rsidR="00A56355">
        <w:rPr>
          <w:noProof/>
        </w:rPr>
        <w:fldChar w:fldCharType="end"/>
      </w:r>
      <w:bookmarkEnd w:id="166"/>
      <w:r>
        <w:t xml:space="preserve">. </w:t>
      </w:r>
      <w:r w:rsidRPr="00EB705F">
        <w:t>BoR</w:t>
      </w:r>
      <w:r>
        <w:t>5</w:t>
      </w:r>
      <w:r w:rsidRPr="00EB705F">
        <w:t xml:space="preserve"> '</w:t>
      </w:r>
      <w:r>
        <w:t>social context</w:t>
      </w:r>
      <w:r w:rsidRPr="00EB705F">
        <w:t>' values - Phase</w:t>
      </w:r>
      <w:r>
        <w:t>s</w:t>
      </w:r>
      <w:r w:rsidRPr="00EB705F">
        <w:t xml:space="preserve"> </w:t>
      </w:r>
      <w:r>
        <w:t>1-3</w:t>
      </w:r>
      <w:bookmarkEnd w:id="167"/>
    </w:p>
    <w:p w14:paraId="057CBBE6" w14:textId="77777777" w:rsidR="00DD7E84" w:rsidRDefault="00DD7E84" w:rsidP="00DD7E84">
      <w:pPr>
        <w:pStyle w:val="Heading4"/>
      </w:pPr>
      <w:r>
        <w:t>‘Intermediary’ values (uncertainty, knowledge exchange, accessibility, boundary management, network participation, flexibility, disciplinary focus, and social capital)</w:t>
      </w:r>
    </w:p>
    <w:p w14:paraId="76A19004" w14:textId="026EAFF6" w:rsidR="00DD7E84" w:rsidRDefault="00DD7E84" w:rsidP="00DD7E84">
      <w:pPr>
        <w:spacing w:after="120" w:line="360" w:lineRule="auto"/>
        <w:rPr>
          <w:sz w:val="24"/>
          <w:szCs w:val="24"/>
        </w:rPr>
      </w:pPr>
      <w:r>
        <w:rPr>
          <w:sz w:val="24"/>
          <w:szCs w:val="24"/>
          <w:u w:val="single"/>
        </w:rPr>
        <w:t>Phase 1. (Co-advancement of science and technology)</w:t>
      </w:r>
      <w:r w:rsidR="004C1B76">
        <w:rPr>
          <w:sz w:val="24"/>
          <w:szCs w:val="24"/>
        </w:rPr>
        <w:br/>
      </w:r>
      <w:r>
        <w:rPr>
          <w:sz w:val="24"/>
          <w:szCs w:val="24"/>
        </w:rPr>
        <w:t>I judged all the ‘intermediate’ values at Phase 1 to be either a 2 (‘uncertainty’, ‘boundary management’, ‘flexibility’, ‘social capital’) or a 3 (‘knowledge exchange’, ‘accessibility’, ‘net</w:t>
      </w:r>
      <w:r w:rsidRPr="00946D23">
        <w:rPr>
          <w:sz w:val="24"/>
          <w:szCs w:val="24"/>
        </w:rPr>
        <w:t xml:space="preserve">work participation’ and ‘disciplinary focus’) on the typology’s spectrum (summarised in </w:t>
      </w:r>
      <w:r w:rsidRPr="00946D23">
        <w:rPr>
          <w:sz w:val="24"/>
          <w:szCs w:val="24"/>
        </w:rPr>
        <w:fldChar w:fldCharType="begin"/>
      </w:r>
      <w:r w:rsidRPr="00946D23">
        <w:rPr>
          <w:sz w:val="24"/>
          <w:szCs w:val="24"/>
        </w:rPr>
        <w:instrText xml:space="preserve"> REF _Ref7019809 \h </w:instrText>
      </w:r>
      <w:r>
        <w:rPr>
          <w:sz w:val="24"/>
          <w:szCs w:val="24"/>
        </w:rPr>
        <w:instrText xml:space="preserve"> \* MERGEFORMAT </w:instrText>
      </w:r>
      <w:r w:rsidRPr="00946D23">
        <w:rPr>
          <w:sz w:val="24"/>
          <w:szCs w:val="24"/>
        </w:rPr>
      </w:r>
      <w:r w:rsidRPr="00946D23">
        <w:rPr>
          <w:sz w:val="24"/>
          <w:szCs w:val="24"/>
        </w:rPr>
        <w:fldChar w:fldCharType="separate"/>
      </w:r>
      <w:r w:rsidR="0011424E" w:rsidRPr="0011424E">
        <w:rPr>
          <w:sz w:val="24"/>
          <w:szCs w:val="24"/>
        </w:rPr>
        <w:t xml:space="preserve">Table </w:t>
      </w:r>
      <w:r w:rsidR="0011424E" w:rsidRPr="0011424E">
        <w:rPr>
          <w:noProof/>
          <w:sz w:val="24"/>
          <w:szCs w:val="24"/>
        </w:rPr>
        <w:t>25</w:t>
      </w:r>
      <w:r w:rsidRPr="00946D23">
        <w:rPr>
          <w:sz w:val="24"/>
          <w:szCs w:val="24"/>
        </w:rPr>
        <w:fldChar w:fldCharType="end"/>
      </w:r>
      <w:r w:rsidRPr="00946D23">
        <w:rPr>
          <w:sz w:val="24"/>
          <w:szCs w:val="24"/>
        </w:rPr>
        <w:t>).</w:t>
      </w:r>
      <w:r>
        <w:rPr>
          <w:sz w:val="24"/>
          <w:szCs w:val="24"/>
        </w:rPr>
        <w:t xml:space="preserve"> </w:t>
      </w:r>
    </w:p>
    <w:p w14:paraId="2F1EF0ED" w14:textId="3C7ECF96" w:rsidR="00DD7E84" w:rsidRDefault="00DD7E84" w:rsidP="00DD7E84">
      <w:pPr>
        <w:spacing w:after="120" w:line="360" w:lineRule="auto"/>
        <w:rPr>
          <w:sz w:val="24"/>
          <w:szCs w:val="24"/>
        </w:rPr>
      </w:pPr>
      <w:r>
        <w:rPr>
          <w:sz w:val="24"/>
          <w:szCs w:val="24"/>
        </w:rPr>
        <w:t xml:space="preserve">Starting with ‘disciplinary focus’, I gave this attribute a value of 3 because, on the one hand, the SMRU brings together a “transdisciplinary” (McNie et al., 2016, p. 888) group of experts, including ecologists, zoologists, statisticians and engineers, whose integration is “organised around problems” (ibid., p. 888) generated beyond academia. That is, it is oriented towards informing the real-life context of marine life and its interaction with human society, and the political dynamics this throws up vis-à-vis tensions between economic activity and ecological conservation. On the other hand, this integration of scientific expertise and the approach and content of the research is “largely guided by </w:t>
      </w:r>
      <w:r w:rsidR="00DD7E5C">
        <w:rPr>
          <w:sz w:val="24"/>
          <w:szCs w:val="24"/>
        </w:rPr>
        <w:t xml:space="preserve">... </w:t>
      </w:r>
      <w:r>
        <w:rPr>
          <w:sz w:val="24"/>
          <w:szCs w:val="24"/>
        </w:rPr>
        <w:t xml:space="preserve">disciplines” (ibid., p. 887), specifically the sub-discipline of mammalogy. </w:t>
      </w:r>
    </w:p>
    <w:p w14:paraId="510D7728" w14:textId="77777777" w:rsidR="00DD7E84" w:rsidRDefault="00DD7E84" w:rsidP="00DD7E84">
      <w:pPr>
        <w:spacing w:after="120" w:line="360" w:lineRule="auto"/>
        <w:rPr>
          <w:sz w:val="24"/>
          <w:szCs w:val="24"/>
        </w:rPr>
      </w:pPr>
      <w:r>
        <w:rPr>
          <w:sz w:val="24"/>
          <w:szCs w:val="24"/>
        </w:rPr>
        <w:t xml:space="preserve">For similar reasons, I also gave the ‘accessibility’ attribute a value of 3. On the one hand, the SMRU’s remit and focus, including its history as a body to produce statutory scientific information to the UK government, gives it some “proximity” (ibid., p. 889) to the relevant social context. But there are limits to this accessibility, as I found from interviewing a professor at SMRU. For example, organisationally, since moving from NERC to St Andrews University, SMRU has been focused on establishing its internal legitimacy as part of the School of Biology, as they felt the need to overcome their identity as a governmental research unit. Transitioning into a valued contributor to the broader discipline of biology has meant the need to somewhat limit their ‘accessibility’ to external actors, and to focus on more traditional departmental activities, such as building a base of undergraduate, postgraduate and research students, and publishing in disciplinary journals. Moreover, my interview revealed that SMRU are discerning when it comes to which kinds of actors they will conduct research for, as they generally will refuse to conduct research if they believe the sponsor has a particular agenda which is likely to influence how they use that research. </w:t>
      </w:r>
    </w:p>
    <w:p w14:paraId="0CA1292E" w14:textId="77777777" w:rsidR="00DD7E84" w:rsidRDefault="00DD7E84" w:rsidP="00DD7E84">
      <w:pPr>
        <w:spacing w:after="120" w:line="360" w:lineRule="auto"/>
        <w:rPr>
          <w:sz w:val="24"/>
          <w:szCs w:val="24"/>
        </w:rPr>
      </w:pPr>
      <w:r>
        <w:rPr>
          <w:sz w:val="24"/>
          <w:szCs w:val="24"/>
        </w:rPr>
        <w:t xml:space="preserve">These characteristics influence the ‘flexibility’ attribute even more strongly, which I valued at 2. Although there is some ‘flexibility’ in the sense that SMRU are willing and able “to respond to emerging opportunities … and users’ needs … in strategic ways”, they are relatively “inflexible” in terms of their “rules of operations” which centre around “rather predictable forms of research conduct and applications” (McNie et al., 2016, p. 890). </w:t>
      </w:r>
    </w:p>
    <w:p w14:paraId="1DB56F8D" w14:textId="77777777" w:rsidR="00DD7E84" w:rsidRDefault="00DD7E84" w:rsidP="00DD7E84">
      <w:pPr>
        <w:spacing w:after="120" w:line="360" w:lineRule="auto"/>
        <w:rPr>
          <w:sz w:val="24"/>
          <w:szCs w:val="24"/>
        </w:rPr>
      </w:pPr>
      <w:r>
        <w:rPr>
          <w:sz w:val="24"/>
          <w:szCs w:val="24"/>
        </w:rPr>
        <w:t>Regarding SMRU’s approach to dealing with ‘uncertainty’, I judged this to be a value of 2. Guided by their preference for producing an objective evidence base for policymakers to draw from, the SMRU’s approach to uncertainty tended towards the more scientific approach of ‘reducing’ “epistemic uncertainty” and “ensuring the highest degree of accuracy and precision” (ibid., p. 888). One of the implications for this is that the knowledge produced is relatively complex, and SMRU researchers must engage in quite significant and broad forms of ‘knowledge exchange’ and ‘network participation’ in order to ensure the relevant information is picked up and appropriately interpreted by stakeholders and policymakers. It is for this reason I give the slightly higher value of 3 to ‘knowledge exchange’ and ‘network participation’.</w:t>
      </w:r>
    </w:p>
    <w:p w14:paraId="548543A5" w14:textId="77777777" w:rsidR="00DD7E84" w:rsidRDefault="00DD7E84" w:rsidP="00DD7E84">
      <w:pPr>
        <w:spacing w:after="120" w:line="360" w:lineRule="auto"/>
        <w:rPr>
          <w:sz w:val="24"/>
          <w:szCs w:val="24"/>
        </w:rPr>
      </w:pPr>
      <w:r>
        <w:rPr>
          <w:sz w:val="24"/>
          <w:szCs w:val="24"/>
        </w:rPr>
        <w:t>SMRU’s position as objective and disinterested experts influences their experience in these knowledge exchange and dissemination networks. Despite the political and contested nature of the issues on which SMRU are informing, this image of objective expert lowers the “risk of politicization” (ibid., p. 890) of their work, meaning the need for engaging in ‘boundary management’ is reduced – SMRU may engage in various cross-boundary networks and activities, but they do so with distinctly academic identities, and their lack of interest in policy outcomes means that these identities go relatively unchallenged. I therefore gave the ‘boundary management’ activity a value of 2. For similar reasons, I also gave the ‘social capital’ attribute the same value of 2. Since trust in SMRU is predominantly grounded in their scientific “methods and norms”, there is relatively “negligible” need to “develop” and “deploy” social capital (ibid., p. 889).</w:t>
      </w:r>
    </w:p>
    <w:tbl>
      <w:tblPr>
        <w:tblW w:w="4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1753"/>
      </w:tblGrid>
      <w:tr w:rsidR="00DD7E84" w14:paraId="6E84B5BA" w14:textId="77777777" w:rsidTr="00DE5040">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1780FF77" w14:textId="77777777" w:rsidR="00DD7E84" w:rsidRPr="008707A9" w:rsidRDefault="00DD7E84" w:rsidP="00DE5040">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p>
        </w:tc>
        <w:tc>
          <w:tcPr>
            <w:tcW w:w="1753" w:type="dxa"/>
            <w:tcBorders>
              <w:top w:val="single" w:sz="4" w:space="0" w:color="auto"/>
              <w:left w:val="single" w:sz="4" w:space="0" w:color="auto"/>
              <w:bottom w:val="single" w:sz="4" w:space="0" w:color="auto"/>
              <w:right w:val="single" w:sz="4" w:space="0" w:color="auto"/>
            </w:tcBorders>
          </w:tcPr>
          <w:p w14:paraId="4AD528A2" w14:textId="1761E9E5" w:rsidR="00DD7E84" w:rsidRPr="00FF5CE5" w:rsidRDefault="00DD7E84" w:rsidP="00DE5040">
            <w:pPr>
              <w:spacing w:after="0" w:line="240" w:lineRule="auto"/>
              <w:jc w:val="center"/>
              <w:rPr>
                <w:rFonts w:asciiTheme="majorBidi" w:hAnsiTheme="majorBidi" w:cstheme="majorBidi"/>
                <w:b/>
              </w:rPr>
            </w:pPr>
            <w:r>
              <w:rPr>
                <w:rFonts w:asciiTheme="majorBidi" w:hAnsiTheme="majorBidi" w:cstheme="majorBidi"/>
                <w:b/>
              </w:rPr>
              <w:t>Value</w:t>
            </w:r>
            <w:r w:rsidR="00047B4C">
              <w:rPr>
                <w:rFonts w:asciiTheme="majorBidi" w:hAnsiTheme="majorBidi" w:cstheme="majorBidi"/>
                <w:b/>
              </w:rPr>
              <w:t xml:space="preserve"> (Phase 1)</w:t>
            </w:r>
          </w:p>
        </w:tc>
      </w:tr>
      <w:tr w:rsidR="00DD7E84" w14:paraId="3650526A" w14:textId="77777777" w:rsidTr="00DE5040">
        <w:trPr>
          <w:trHeight w:val="233"/>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743C8978"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Uncertainty</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5172A5D2"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r w:rsidR="00DD7E84" w14:paraId="1B333C9D" w14:textId="77777777" w:rsidTr="00DE504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42768047"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Knowledge Exchange</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5724007A"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DD7E84" w14:paraId="70E285FA"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17A902EB"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Accessibility</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49E1A778" w14:textId="77777777" w:rsidR="00DD7E84" w:rsidRPr="000B15CE" w:rsidRDefault="00DD7E84" w:rsidP="00DE5040">
            <w:pPr>
              <w:tabs>
                <w:tab w:val="left" w:pos="1227"/>
                <w:tab w:val="center" w:pos="2185"/>
                <w:tab w:val="left" w:pos="2595"/>
              </w:tabs>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DD7E84" w14:paraId="027CA4C7" w14:textId="77777777" w:rsidTr="00DE504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3D3AAA6D"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Boundary Management</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0EA8F2F0"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r w:rsidR="00DD7E84" w14:paraId="7BF66583"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02CA13A1"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Network Participation</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1D5FB6D9"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DD7E84" w14:paraId="2D2C234F"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36A13E1D"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Flexibility</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62D8AB2F"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r w:rsidR="00DD7E84" w14:paraId="32DD6421"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1153637F" w14:textId="77777777" w:rsidR="00DD7E84" w:rsidRPr="008707A9" w:rsidRDefault="00DD7E84" w:rsidP="00DE5040">
            <w:pPr>
              <w:spacing w:after="0" w:line="240" w:lineRule="auto"/>
              <w:rPr>
                <w:rFonts w:asciiTheme="majorBidi" w:hAnsiTheme="majorBidi" w:cstheme="majorBidi"/>
                <w:color w:val="000000"/>
              </w:rPr>
            </w:pPr>
            <w:r w:rsidRPr="008707A9">
              <w:rPr>
                <w:rFonts w:asciiTheme="majorBidi" w:hAnsiTheme="majorBidi" w:cstheme="majorBidi"/>
                <w:color w:val="000000"/>
              </w:rPr>
              <w:t>Disciplinary Focus</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471CB1CA"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DD7E84" w14:paraId="4BD60AE4" w14:textId="77777777" w:rsidTr="00DE504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72572658"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Social Capital</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1466EE70"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bl>
    <w:p w14:paraId="6D6C9C40" w14:textId="6F1956C1" w:rsidR="00DD7E84" w:rsidRDefault="00DD7E84" w:rsidP="00DD7E84">
      <w:pPr>
        <w:pStyle w:val="Caption"/>
        <w:rPr>
          <w:sz w:val="24"/>
          <w:szCs w:val="24"/>
        </w:rPr>
      </w:pPr>
      <w:bookmarkStart w:id="168" w:name="_Ref7019809"/>
      <w:bookmarkStart w:id="169" w:name="_Toc31702054"/>
      <w:r>
        <w:t xml:space="preserve">Table </w:t>
      </w:r>
      <w:r w:rsidR="00A56355">
        <w:fldChar w:fldCharType="begin"/>
      </w:r>
      <w:r w:rsidR="00A56355">
        <w:instrText xml:space="preserve"> SEQ Table \* ARABIC </w:instrText>
      </w:r>
      <w:r w:rsidR="00A56355">
        <w:fldChar w:fldCharType="separate"/>
      </w:r>
      <w:r w:rsidR="0011424E">
        <w:rPr>
          <w:noProof/>
        </w:rPr>
        <w:t>25</w:t>
      </w:r>
      <w:r w:rsidR="00A56355">
        <w:rPr>
          <w:noProof/>
        </w:rPr>
        <w:fldChar w:fldCharType="end"/>
      </w:r>
      <w:bookmarkEnd w:id="168"/>
      <w:r>
        <w:t xml:space="preserve">. </w:t>
      </w:r>
      <w:r w:rsidRPr="00577A80">
        <w:t xml:space="preserve">BoR5 </w:t>
      </w:r>
      <w:r>
        <w:t>‘intermediary’</w:t>
      </w:r>
      <w:r w:rsidRPr="00577A80">
        <w:t xml:space="preserve"> values </w:t>
      </w:r>
      <w:r>
        <w:t>–</w:t>
      </w:r>
      <w:r w:rsidRPr="00577A80">
        <w:t xml:space="preserve"> Phase</w:t>
      </w:r>
      <w:r>
        <w:t xml:space="preserve"> 1</w:t>
      </w:r>
      <w:bookmarkEnd w:id="169"/>
    </w:p>
    <w:p w14:paraId="34EB86C6" w14:textId="6BD02F68" w:rsidR="00DD7E84" w:rsidRDefault="00DD7E84" w:rsidP="00DD7E84">
      <w:pPr>
        <w:spacing w:after="120" w:line="360" w:lineRule="auto"/>
        <w:rPr>
          <w:sz w:val="24"/>
          <w:szCs w:val="24"/>
        </w:rPr>
      </w:pPr>
      <w:r>
        <w:rPr>
          <w:sz w:val="24"/>
          <w:szCs w:val="24"/>
          <w:u w:val="single"/>
        </w:rPr>
        <w:t>Phase 2. (Methodological innovations)</w:t>
      </w:r>
      <w:r w:rsidR="00ED62FA">
        <w:rPr>
          <w:sz w:val="24"/>
          <w:szCs w:val="24"/>
        </w:rPr>
        <w:br/>
      </w:r>
      <w:r>
        <w:rPr>
          <w:sz w:val="24"/>
          <w:szCs w:val="24"/>
        </w:rPr>
        <w:t xml:space="preserve">As summarised in </w:t>
      </w:r>
      <w:r w:rsidRPr="002174FF">
        <w:rPr>
          <w:sz w:val="24"/>
          <w:szCs w:val="24"/>
        </w:rPr>
        <w:fldChar w:fldCharType="begin"/>
      </w:r>
      <w:r w:rsidRPr="002174FF">
        <w:rPr>
          <w:sz w:val="24"/>
          <w:szCs w:val="24"/>
        </w:rPr>
        <w:instrText xml:space="preserve"> REF _Ref7019902 \h </w:instrText>
      </w:r>
      <w:r>
        <w:rPr>
          <w:sz w:val="24"/>
          <w:szCs w:val="24"/>
        </w:rPr>
        <w:instrText xml:space="preserve"> \* MERGEFORMAT </w:instrText>
      </w:r>
      <w:r w:rsidRPr="002174FF">
        <w:rPr>
          <w:sz w:val="24"/>
          <w:szCs w:val="24"/>
        </w:rPr>
      </w:r>
      <w:r w:rsidRPr="002174FF">
        <w:rPr>
          <w:sz w:val="24"/>
          <w:szCs w:val="24"/>
        </w:rPr>
        <w:fldChar w:fldCharType="separate"/>
      </w:r>
      <w:r w:rsidR="0011424E" w:rsidRPr="0011424E">
        <w:rPr>
          <w:sz w:val="24"/>
          <w:szCs w:val="24"/>
        </w:rPr>
        <w:t xml:space="preserve">Table </w:t>
      </w:r>
      <w:r w:rsidR="0011424E" w:rsidRPr="0011424E">
        <w:rPr>
          <w:noProof/>
          <w:sz w:val="24"/>
          <w:szCs w:val="24"/>
        </w:rPr>
        <w:t>26</w:t>
      </w:r>
      <w:r w:rsidRPr="002174FF">
        <w:rPr>
          <w:sz w:val="24"/>
          <w:szCs w:val="24"/>
        </w:rPr>
        <w:fldChar w:fldCharType="end"/>
      </w:r>
      <w:r>
        <w:rPr>
          <w:sz w:val="24"/>
          <w:szCs w:val="24"/>
        </w:rPr>
        <w:t xml:space="preserve">, three of the ‘intermediate’ values changed in Phase 2 in relation to Phase 1 – ‘disciplinary focus’, ‘social capital’ and ‘uncertainty’. </w:t>
      </w:r>
      <w:r w:rsidR="003B5588">
        <w:rPr>
          <w:sz w:val="24"/>
          <w:szCs w:val="24"/>
        </w:rPr>
        <w:t>Regarding ‘disciplinary focus’, I judged that this should receive a lower (more academically ‘bounded’) value at Phase 2 than at Phase 1 because t</w:t>
      </w:r>
      <w:r>
        <w:rPr>
          <w:sz w:val="24"/>
          <w:szCs w:val="24"/>
        </w:rPr>
        <w:t xml:space="preserve">he methodological, statistical research which characterises Phase 2 meant that this work was couched more in terms of ecological theory. </w:t>
      </w:r>
      <w:r w:rsidR="003952D7">
        <w:rPr>
          <w:sz w:val="24"/>
          <w:szCs w:val="24"/>
        </w:rPr>
        <w:t>And, i</w:t>
      </w:r>
      <w:r>
        <w:rPr>
          <w:sz w:val="24"/>
          <w:szCs w:val="24"/>
        </w:rPr>
        <w:t>n line with this increased disciplinary and methodological focus, the issue of ‘social capital’ became even less of an issue than was previously the case, and I coded this as a 1.</w:t>
      </w:r>
    </w:p>
    <w:p w14:paraId="4A9E3B90" w14:textId="6B4AF831" w:rsidR="00DD7E84" w:rsidRDefault="00DD7E84" w:rsidP="00DD7E84">
      <w:pPr>
        <w:spacing w:after="120" w:line="360" w:lineRule="auto"/>
        <w:rPr>
          <w:sz w:val="24"/>
          <w:szCs w:val="24"/>
        </w:rPr>
      </w:pPr>
      <w:r>
        <w:rPr>
          <w:sz w:val="24"/>
          <w:szCs w:val="24"/>
        </w:rPr>
        <w:t xml:space="preserve">By contrast, I judged ‘uncertainty’ to be a 3, an increased from Phase 1. As McNie et al. (2016) explain, in some cases, “[m]ore information does not necessarily reduce uncertainty and can in fact increase it” (p. 888). This is part of the challenge that SMRU faced after technological advances gave them access to broader and deeper (literally) data about seal behaviour. Several of the journal articles associated with BoR5 emphasise the complexity of studying seals due to their being part of an ‘open’ and unpredictable ecological system. The statistical research conducted at Phase 2 was about attempting to “manage” (ibid., p. 888) the uncertainty inherent in the data; that is, to make the data more manageable for reporting and advising purposes. </w:t>
      </w:r>
    </w:p>
    <w:tbl>
      <w:tblPr>
        <w:tblW w:w="6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1753"/>
        <w:gridCol w:w="1753"/>
      </w:tblGrid>
      <w:tr w:rsidR="00022DEB" w14:paraId="2215BB8A" w14:textId="77777777" w:rsidTr="00022DEB">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335FD0CA" w14:textId="77777777" w:rsidR="00022DEB" w:rsidRPr="008707A9" w:rsidRDefault="00022DEB" w:rsidP="00022DEB">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7E68783" w14:textId="27C89A93" w:rsidR="00022DEB" w:rsidRDefault="00022DEB" w:rsidP="00022DEB">
            <w:pPr>
              <w:spacing w:after="0" w:line="240" w:lineRule="auto"/>
              <w:jc w:val="center"/>
              <w:rPr>
                <w:rFonts w:asciiTheme="majorBidi" w:hAnsiTheme="majorBidi" w:cstheme="majorBidi"/>
                <w:b/>
              </w:rPr>
            </w:pPr>
            <w:r>
              <w:rPr>
                <w:rFonts w:asciiTheme="majorBidi" w:hAnsiTheme="majorBidi" w:cstheme="majorBidi"/>
                <w:b/>
              </w:rPr>
              <w:t>Value</w:t>
            </w:r>
            <w:r w:rsidR="00047B4C">
              <w:rPr>
                <w:rFonts w:asciiTheme="majorBidi" w:hAnsiTheme="majorBidi" w:cstheme="majorBidi"/>
                <w:b/>
              </w:rPr>
              <w:t xml:space="preserve"> (Phase 1)</w:t>
            </w:r>
          </w:p>
        </w:tc>
        <w:tc>
          <w:tcPr>
            <w:tcW w:w="1753" w:type="dxa"/>
            <w:tcBorders>
              <w:top w:val="single" w:sz="4" w:space="0" w:color="auto"/>
              <w:left w:val="single" w:sz="4" w:space="0" w:color="auto"/>
              <w:bottom w:val="single" w:sz="4" w:space="0" w:color="auto"/>
              <w:right w:val="single" w:sz="4" w:space="0" w:color="auto"/>
            </w:tcBorders>
          </w:tcPr>
          <w:p w14:paraId="7DD9A82D" w14:textId="077C3AD3" w:rsidR="00022DEB" w:rsidRPr="00FF5CE5" w:rsidRDefault="00047B4C" w:rsidP="00022DEB">
            <w:pPr>
              <w:spacing w:after="0" w:line="240" w:lineRule="auto"/>
              <w:jc w:val="center"/>
              <w:rPr>
                <w:rFonts w:asciiTheme="majorBidi" w:hAnsiTheme="majorBidi" w:cstheme="majorBidi"/>
                <w:b/>
              </w:rPr>
            </w:pPr>
            <w:r>
              <w:rPr>
                <w:rFonts w:asciiTheme="majorBidi" w:hAnsiTheme="majorBidi" w:cstheme="majorBidi"/>
                <w:b/>
              </w:rPr>
              <w:t>Value (Phase 2)</w:t>
            </w:r>
          </w:p>
        </w:tc>
      </w:tr>
      <w:tr w:rsidR="00022DEB" w14:paraId="611D368C" w14:textId="77777777" w:rsidTr="00022DEB">
        <w:trPr>
          <w:trHeight w:val="233"/>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36C853E8" w14:textId="77777777" w:rsidR="00022DEB" w:rsidRPr="008707A9" w:rsidRDefault="00022DEB" w:rsidP="00022DEB">
            <w:pPr>
              <w:spacing w:after="0" w:line="240" w:lineRule="auto"/>
              <w:rPr>
                <w:rFonts w:asciiTheme="majorBidi" w:hAnsiTheme="majorBidi" w:cstheme="majorBidi"/>
              </w:rPr>
            </w:pPr>
            <w:r w:rsidRPr="008707A9">
              <w:rPr>
                <w:rFonts w:asciiTheme="majorBidi" w:hAnsiTheme="majorBidi" w:cstheme="majorBidi"/>
                <w:color w:val="000000"/>
              </w:rPr>
              <w:t>Uncertain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35BE3B9" w14:textId="5608D4D8" w:rsidR="00022DEB" w:rsidRDefault="00022DEB" w:rsidP="00022DEB">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3E47BCA7" w14:textId="35BBAC52" w:rsidR="00022DEB" w:rsidRPr="000B15CE" w:rsidRDefault="00022DEB" w:rsidP="00022DEB">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022DEB" w14:paraId="079CA550" w14:textId="77777777" w:rsidTr="00022DEB">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38C27792" w14:textId="77777777" w:rsidR="00022DEB" w:rsidRPr="008707A9" w:rsidRDefault="00022DEB" w:rsidP="00022DEB">
            <w:pPr>
              <w:spacing w:after="0" w:line="240" w:lineRule="auto"/>
              <w:rPr>
                <w:rFonts w:asciiTheme="majorBidi" w:hAnsiTheme="majorBidi" w:cstheme="majorBidi"/>
              </w:rPr>
            </w:pPr>
            <w:r w:rsidRPr="008707A9">
              <w:rPr>
                <w:rFonts w:asciiTheme="majorBidi" w:hAnsiTheme="majorBidi" w:cstheme="majorBidi"/>
                <w:color w:val="000000"/>
              </w:rPr>
              <w:t>Knowledge Exchange</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703ACE4" w14:textId="2BDA3D22" w:rsidR="00022DEB" w:rsidRDefault="00022DEB" w:rsidP="00022DEB">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1771E64C" w14:textId="3FAF4218" w:rsidR="00022DEB" w:rsidRPr="000B15CE" w:rsidRDefault="00022DEB" w:rsidP="00022DEB">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022DEB" w14:paraId="003C95A4" w14:textId="77777777" w:rsidTr="00022DEB">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1F7EAE47" w14:textId="77777777" w:rsidR="00022DEB" w:rsidRPr="008707A9" w:rsidRDefault="00022DEB" w:rsidP="00022DEB">
            <w:pPr>
              <w:spacing w:after="0" w:line="240" w:lineRule="auto"/>
              <w:rPr>
                <w:rFonts w:asciiTheme="majorBidi" w:hAnsiTheme="majorBidi" w:cstheme="majorBidi"/>
              </w:rPr>
            </w:pPr>
            <w:r w:rsidRPr="008707A9">
              <w:rPr>
                <w:rFonts w:asciiTheme="majorBidi" w:hAnsiTheme="majorBidi" w:cstheme="majorBidi"/>
                <w:color w:val="000000"/>
              </w:rPr>
              <w:t>Accessibil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2352BD8" w14:textId="6E6812F2" w:rsidR="00022DEB" w:rsidRDefault="00022DEB" w:rsidP="00022DEB">
            <w:pPr>
              <w:tabs>
                <w:tab w:val="left" w:pos="1227"/>
                <w:tab w:val="center" w:pos="2185"/>
                <w:tab w:val="left" w:pos="2595"/>
              </w:tabs>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59F0A6D1" w14:textId="01D58D37" w:rsidR="00022DEB" w:rsidRPr="000B15CE" w:rsidRDefault="00022DEB" w:rsidP="00022DEB">
            <w:pPr>
              <w:tabs>
                <w:tab w:val="left" w:pos="1227"/>
                <w:tab w:val="center" w:pos="2185"/>
                <w:tab w:val="left" w:pos="2595"/>
              </w:tabs>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022DEB" w14:paraId="6DED563E" w14:textId="77777777" w:rsidTr="00022DEB">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2F4575C4" w14:textId="77777777" w:rsidR="00022DEB" w:rsidRPr="008707A9" w:rsidRDefault="00022DEB" w:rsidP="00022DEB">
            <w:pPr>
              <w:spacing w:after="0" w:line="240" w:lineRule="auto"/>
              <w:rPr>
                <w:rFonts w:asciiTheme="majorBidi" w:hAnsiTheme="majorBidi" w:cstheme="majorBidi"/>
              </w:rPr>
            </w:pPr>
            <w:r w:rsidRPr="008707A9">
              <w:rPr>
                <w:rFonts w:asciiTheme="majorBidi" w:hAnsiTheme="majorBidi" w:cstheme="majorBidi"/>
                <w:color w:val="000000"/>
              </w:rPr>
              <w:t>Boundary Management</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298C044" w14:textId="29ABC6B3" w:rsidR="00022DEB" w:rsidRDefault="00022DEB" w:rsidP="00022DEB">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16C3BB18" w14:textId="57F476D1" w:rsidR="00022DEB" w:rsidRPr="000B15CE" w:rsidRDefault="00022DEB" w:rsidP="00022DEB">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r w:rsidR="00022DEB" w14:paraId="1AE46CA6" w14:textId="77777777" w:rsidTr="00022DEB">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45127026" w14:textId="77777777" w:rsidR="00022DEB" w:rsidRPr="008707A9" w:rsidRDefault="00022DEB" w:rsidP="00022DEB">
            <w:pPr>
              <w:spacing w:after="0" w:line="240" w:lineRule="auto"/>
              <w:rPr>
                <w:rFonts w:asciiTheme="majorBidi" w:hAnsiTheme="majorBidi" w:cstheme="majorBidi"/>
              </w:rPr>
            </w:pPr>
            <w:r w:rsidRPr="008707A9">
              <w:rPr>
                <w:rFonts w:asciiTheme="majorBidi" w:hAnsiTheme="majorBidi" w:cstheme="majorBidi"/>
                <w:color w:val="000000"/>
              </w:rPr>
              <w:t>Network Participation</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006AD15" w14:textId="3DF29360" w:rsidR="00022DEB" w:rsidRDefault="00022DEB" w:rsidP="00022DEB">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6F6543BC" w14:textId="20C84649" w:rsidR="00022DEB" w:rsidRPr="000B15CE" w:rsidRDefault="00022DEB" w:rsidP="00022DEB">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022DEB" w14:paraId="3481130A" w14:textId="77777777" w:rsidTr="00022DEB">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4828DEC4" w14:textId="77777777" w:rsidR="00022DEB" w:rsidRPr="008707A9" w:rsidRDefault="00022DEB" w:rsidP="00022DEB">
            <w:pPr>
              <w:spacing w:after="0" w:line="240" w:lineRule="auto"/>
              <w:rPr>
                <w:rFonts w:asciiTheme="majorBidi" w:hAnsiTheme="majorBidi" w:cstheme="majorBidi"/>
              </w:rPr>
            </w:pPr>
            <w:r w:rsidRPr="008707A9">
              <w:rPr>
                <w:rFonts w:asciiTheme="majorBidi" w:hAnsiTheme="majorBidi" w:cstheme="majorBidi"/>
                <w:color w:val="000000"/>
              </w:rPr>
              <w:t>Flexibil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942FCCA" w14:textId="1E0C9541" w:rsidR="00022DEB" w:rsidRDefault="00022DEB" w:rsidP="00022DEB">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62F6E376" w14:textId="4A88D70C" w:rsidR="00022DEB" w:rsidRPr="000B15CE" w:rsidRDefault="00022DEB" w:rsidP="00022DEB">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r w:rsidR="00022DEB" w14:paraId="358F7673" w14:textId="77777777" w:rsidTr="00022DEB">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56C4330F" w14:textId="77777777" w:rsidR="00022DEB" w:rsidRPr="008707A9" w:rsidRDefault="00022DEB" w:rsidP="00022DEB">
            <w:pPr>
              <w:spacing w:after="0" w:line="240" w:lineRule="auto"/>
              <w:rPr>
                <w:rFonts w:asciiTheme="majorBidi" w:hAnsiTheme="majorBidi" w:cstheme="majorBidi"/>
                <w:color w:val="000000"/>
              </w:rPr>
            </w:pPr>
            <w:r w:rsidRPr="008707A9">
              <w:rPr>
                <w:rFonts w:asciiTheme="majorBidi" w:hAnsiTheme="majorBidi" w:cstheme="majorBidi"/>
                <w:color w:val="000000"/>
              </w:rPr>
              <w:t>Disciplinary Focus</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A5A2548" w14:textId="63C6AE1C" w:rsidR="00022DEB" w:rsidRDefault="00022DEB" w:rsidP="00022DEB">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3FE7AAC7" w14:textId="105C1D08" w:rsidR="00022DEB" w:rsidRPr="000B15CE" w:rsidRDefault="00022DEB" w:rsidP="00022DEB">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r w:rsidR="00022DEB" w14:paraId="3C21B8C6" w14:textId="77777777" w:rsidTr="00022DEB">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5BBFF1AB" w14:textId="77777777" w:rsidR="00022DEB" w:rsidRPr="008707A9" w:rsidRDefault="00022DEB" w:rsidP="00022DEB">
            <w:pPr>
              <w:spacing w:after="0" w:line="240" w:lineRule="auto"/>
              <w:rPr>
                <w:rFonts w:asciiTheme="majorBidi" w:hAnsiTheme="majorBidi" w:cstheme="majorBidi"/>
              </w:rPr>
            </w:pPr>
            <w:r w:rsidRPr="008707A9">
              <w:rPr>
                <w:rFonts w:asciiTheme="majorBidi" w:hAnsiTheme="majorBidi" w:cstheme="majorBidi"/>
                <w:color w:val="000000"/>
              </w:rPr>
              <w:t>Social Capital</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CE29A04" w14:textId="58125DA9" w:rsidR="00022DEB" w:rsidRDefault="00022DEB" w:rsidP="00022DEB">
            <w:pPr>
              <w:keepNext/>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6DA7096E" w14:textId="7CEDC9ED" w:rsidR="00022DEB" w:rsidRPr="000B15CE" w:rsidRDefault="00022DEB" w:rsidP="00022DEB">
            <w:pPr>
              <w:keepNext/>
              <w:spacing w:after="0" w:line="240" w:lineRule="auto"/>
              <w:jc w:val="center"/>
              <w:rPr>
                <w:rFonts w:asciiTheme="majorBidi" w:hAnsiTheme="majorBidi" w:cstheme="majorBidi"/>
                <w:color w:val="000000"/>
              </w:rPr>
            </w:pPr>
            <w:r>
              <w:rPr>
                <w:rFonts w:asciiTheme="majorBidi" w:hAnsiTheme="majorBidi" w:cstheme="majorBidi"/>
                <w:color w:val="000000"/>
              </w:rPr>
              <w:t>1</w:t>
            </w:r>
          </w:p>
        </w:tc>
      </w:tr>
    </w:tbl>
    <w:p w14:paraId="74BA487C" w14:textId="3306DA29" w:rsidR="00DD7E84" w:rsidRPr="00853DA8" w:rsidRDefault="00DD7E84" w:rsidP="00DD7E84">
      <w:pPr>
        <w:pStyle w:val="Caption"/>
      </w:pPr>
      <w:bookmarkStart w:id="170" w:name="_Ref7019902"/>
      <w:bookmarkStart w:id="171" w:name="_Toc31702055"/>
      <w:r>
        <w:t xml:space="preserve">Table </w:t>
      </w:r>
      <w:r w:rsidR="00A56355">
        <w:fldChar w:fldCharType="begin"/>
      </w:r>
      <w:r w:rsidR="00A56355">
        <w:instrText xml:space="preserve"> SEQ Table \* ARABIC </w:instrText>
      </w:r>
      <w:r w:rsidR="00A56355">
        <w:fldChar w:fldCharType="separate"/>
      </w:r>
      <w:r w:rsidR="0011424E">
        <w:rPr>
          <w:noProof/>
        </w:rPr>
        <w:t>26</w:t>
      </w:r>
      <w:r w:rsidR="00A56355">
        <w:rPr>
          <w:noProof/>
        </w:rPr>
        <w:fldChar w:fldCharType="end"/>
      </w:r>
      <w:bookmarkEnd w:id="170"/>
      <w:r>
        <w:t xml:space="preserve">. </w:t>
      </w:r>
      <w:r w:rsidRPr="00577A80">
        <w:t xml:space="preserve">BoR5 </w:t>
      </w:r>
      <w:r>
        <w:t>‘intermediary’</w:t>
      </w:r>
      <w:r w:rsidRPr="00577A80">
        <w:t xml:space="preserve"> values </w:t>
      </w:r>
      <w:r>
        <w:t>–</w:t>
      </w:r>
      <w:r w:rsidRPr="00577A80">
        <w:t xml:space="preserve"> Phase</w:t>
      </w:r>
      <w:r w:rsidR="002D33B5">
        <w:t>s 1 &amp;</w:t>
      </w:r>
      <w:r>
        <w:t xml:space="preserve"> 2</w:t>
      </w:r>
      <w:bookmarkEnd w:id="171"/>
    </w:p>
    <w:p w14:paraId="297BC4F8" w14:textId="77777777" w:rsidR="00DD7E84" w:rsidRDefault="00DD7E84" w:rsidP="00DD7E84">
      <w:pPr>
        <w:spacing w:after="120" w:line="360" w:lineRule="auto"/>
        <w:rPr>
          <w:sz w:val="24"/>
          <w:szCs w:val="24"/>
          <w:u w:val="single"/>
        </w:rPr>
      </w:pPr>
      <w:r>
        <w:rPr>
          <w:sz w:val="24"/>
          <w:szCs w:val="24"/>
          <w:u w:val="single"/>
        </w:rPr>
        <w:t>Phase 3. (Disseminating technologies and techniques, generating revenue)</w:t>
      </w:r>
    </w:p>
    <w:p w14:paraId="0C4024C1" w14:textId="212B4D1B" w:rsidR="00DD7E84" w:rsidRDefault="00DD7E84" w:rsidP="00DD7E84">
      <w:pPr>
        <w:spacing w:after="120" w:line="360" w:lineRule="auto"/>
        <w:rPr>
          <w:sz w:val="24"/>
          <w:szCs w:val="24"/>
        </w:rPr>
      </w:pPr>
      <w:r w:rsidRPr="0073459C">
        <w:rPr>
          <w:sz w:val="24"/>
          <w:szCs w:val="24"/>
        </w:rPr>
        <w:t xml:space="preserve">As </w:t>
      </w:r>
      <w:r w:rsidRPr="0073459C">
        <w:rPr>
          <w:sz w:val="24"/>
          <w:szCs w:val="24"/>
        </w:rPr>
        <w:fldChar w:fldCharType="begin"/>
      </w:r>
      <w:r w:rsidRPr="0073459C">
        <w:rPr>
          <w:sz w:val="24"/>
          <w:szCs w:val="24"/>
        </w:rPr>
        <w:instrText xml:space="preserve"> REF _Ref7019980 \h </w:instrText>
      </w:r>
      <w:r>
        <w:rPr>
          <w:sz w:val="24"/>
          <w:szCs w:val="24"/>
        </w:rPr>
        <w:instrText xml:space="preserve"> \* MERGEFORMAT </w:instrText>
      </w:r>
      <w:r w:rsidRPr="0073459C">
        <w:rPr>
          <w:sz w:val="24"/>
          <w:szCs w:val="24"/>
        </w:rPr>
      </w:r>
      <w:r w:rsidRPr="0073459C">
        <w:rPr>
          <w:sz w:val="24"/>
          <w:szCs w:val="24"/>
        </w:rPr>
        <w:fldChar w:fldCharType="separate"/>
      </w:r>
      <w:r w:rsidR="0011424E" w:rsidRPr="0011424E">
        <w:rPr>
          <w:sz w:val="24"/>
          <w:szCs w:val="24"/>
        </w:rPr>
        <w:t xml:space="preserve">Table </w:t>
      </w:r>
      <w:r w:rsidR="0011424E" w:rsidRPr="0011424E">
        <w:rPr>
          <w:noProof/>
          <w:sz w:val="24"/>
          <w:szCs w:val="24"/>
        </w:rPr>
        <w:t>27</w:t>
      </w:r>
      <w:r w:rsidRPr="0073459C">
        <w:rPr>
          <w:sz w:val="24"/>
          <w:szCs w:val="24"/>
        </w:rPr>
        <w:fldChar w:fldCharType="end"/>
      </w:r>
      <w:r w:rsidRPr="0073459C">
        <w:rPr>
          <w:sz w:val="24"/>
          <w:szCs w:val="24"/>
        </w:rPr>
        <w:t xml:space="preserve"> shows,</w:t>
      </w:r>
      <w:r>
        <w:rPr>
          <w:sz w:val="24"/>
          <w:szCs w:val="24"/>
        </w:rPr>
        <w:t xml:space="preserve"> I increased four of the attribute/activity values at Phase 3 – ‘boundary management’, ‘network participation’, ‘disciplinary focus’ and ‘social capital’. </w:t>
      </w:r>
    </w:p>
    <w:p w14:paraId="13CEBE9B" w14:textId="77777777" w:rsidR="00DD7E84" w:rsidRDefault="00DD7E84" w:rsidP="00DD7E84">
      <w:pPr>
        <w:spacing w:after="120" w:line="360" w:lineRule="auto"/>
        <w:rPr>
          <w:sz w:val="24"/>
          <w:szCs w:val="24"/>
        </w:rPr>
      </w:pPr>
      <w:r>
        <w:rPr>
          <w:sz w:val="24"/>
          <w:szCs w:val="24"/>
        </w:rPr>
        <w:t xml:space="preserve">SMRU broadened both their academic and non-academic networks, including more disparate scientific disciplines, conservation practitioners, and researchers from non-academic public research institutes (both at home and abroad) in order to disseminate their technologies and methods. This also stretched as far as commercialisation, leading to networks engaging private sector industry. I therefore increased my valuation of ‘network participation’ on the typology’s spectrum from 3 to 4. </w:t>
      </w:r>
    </w:p>
    <w:p w14:paraId="7D730683" w14:textId="77777777" w:rsidR="00DD7E84" w:rsidRDefault="00DD7E84" w:rsidP="00DD7E84">
      <w:pPr>
        <w:spacing w:after="120" w:line="360" w:lineRule="auto"/>
        <w:rPr>
          <w:sz w:val="24"/>
          <w:szCs w:val="24"/>
        </w:rPr>
      </w:pPr>
      <w:r>
        <w:rPr>
          <w:sz w:val="24"/>
          <w:szCs w:val="24"/>
        </w:rPr>
        <w:t xml:space="preserve">These developments also influenced my valuation of other activities/attributes. This more interventionist approach, where SMRU more actively aimed to disseminate and commercialise their methods had implications for ‘boundary management’ and the need for deploying ‘social capital’, both of which I increased up to a value of 3. </w:t>
      </w:r>
    </w:p>
    <w:p w14:paraId="40CDD75C" w14:textId="77777777" w:rsidR="00DD7E84" w:rsidRDefault="00DD7E84" w:rsidP="00DD7E84">
      <w:pPr>
        <w:spacing w:after="120" w:line="360" w:lineRule="auto"/>
        <w:rPr>
          <w:sz w:val="24"/>
          <w:szCs w:val="24"/>
        </w:rPr>
      </w:pPr>
      <w:r>
        <w:rPr>
          <w:sz w:val="24"/>
          <w:szCs w:val="24"/>
        </w:rPr>
        <w:t>In the case of ‘disciplinary focus’, I originally valued this as a 3 at Phase 1, but reduced this to a 2 at Phase 2, reflecting the greater disciplinary focus associated with SMRU’s methodological innovations and statistical research. The work at Phase 3 goes back to a similar level of disciplinary focus as at Phase 1, and I accordingly have valued this attribute as a 3 at this phase.</w:t>
      </w:r>
    </w:p>
    <w:tbl>
      <w:tblPr>
        <w:tblW w:w="81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1753"/>
        <w:gridCol w:w="1753"/>
        <w:gridCol w:w="1753"/>
      </w:tblGrid>
      <w:tr w:rsidR="002D33B5" w14:paraId="79F5870B" w14:textId="77777777" w:rsidTr="002D33B5">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33CBC35B" w14:textId="77777777" w:rsidR="002D33B5" w:rsidRPr="008707A9" w:rsidRDefault="002D33B5" w:rsidP="002D33B5">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23E3A32" w14:textId="53D1AF87" w:rsidR="002D33B5" w:rsidRDefault="002D33B5" w:rsidP="002D33B5">
            <w:pPr>
              <w:spacing w:after="0" w:line="240" w:lineRule="auto"/>
              <w:jc w:val="center"/>
              <w:rPr>
                <w:rFonts w:asciiTheme="majorBidi" w:hAnsiTheme="majorBidi" w:cstheme="majorBidi"/>
                <w:b/>
              </w:rPr>
            </w:pPr>
            <w:r>
              <w:rPr>
                <w:rFonts w:asciiTheme="majorBidi" w:hAnsiTheme="majorBidi" w:cstheme="majorBidi"/>
                <w:b/>
              </w:rPr>
              <w:t>Value</w:t>
            </w:r>
            <w:r w:rsidR="00047B4C">
              <w:rPr>
                <w:rFonts w:asciiTheme="majorBidi" w:hAnsiTheme="majorBidi" w:cstheme="majorBidi"/>
                <w:b/>
              </w:rPr>
              <w:t xml:space="preserve"> (Phase 1)</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1AC148D" w14:textId="092FDEB6" w:rsidR="002D33B5" w:rsidRDefault="002D33B5" w:rsidP="002D33B5">
            <w:pPr>
              <w:spacing w:after="0" w:line="240" w:lineRule="auto"/>
              <w:jc w:val="center"/>
              <w:rPr>
                <w:rFonts w:asciiTheme="majorBidi" w:hAnsiTheme="majorBidi" w:cstheme="majorBidi"/>
                <w:b/>
              </w:rPr>
            </w:pPr>
            <w:r>
              <w:rPr>
                <w:rFonts w:asciiTheme="majorBidi" w:hAnsiTheme="majorBidi" w:cstheme="majorBidi"/>
                <w:b/>
              </w:rPr>
              <w:t>Value</w:t>
            </w:r>
            <w:r w:rsidR="00047B4C">
              <w:rPr>
                <w:rFonts w:asciiTheme="majorBidi" w:hAnsiTheme="majorBidi" w:cstheme="majorBidi"/>
                <w:b/>
              </w:rPr>
              <w:t xml:space="preserve"> (Phase 2)</w:t>
            </w:r>
          </w:p>
        </w:tc>
        <w:tc>
          <w:tcPr>
            <w:tcW w:w="1753" w:type="dxa"/>
            <w:tcBorders>
              <w:top w:val="single" w:sz="4" w:space="0" w:color="auto"/>
              <w:left w:val="single" w:sz="4" w:space="0" w:color="auto"/>
              <w:bottom w:val="single" w:sz="4" w:space="0" w:color="auto"/>
              <w:right w:val="single" w:sz="4" w:space="0" w:color="auto"/>
            </w:tcBorders>
          </w:tcPr>
          <w:p w14:paraId="2B125938" w14:textId="1ACEEB18" w:rsidR="002D33B5" w:rsidRPr="00FF5CE5" w:rsidRDefault="002D33B5" w:rsidP="002D33B5">
            <w:pPr>
              <w:spacing w:after="0" w:line="240" w:lineRule="auto"/>
              <w:jc w:val="center"/>
              <w:rPr>
                <w:rFonts w:asciiTheme="majorBidi" w:hAnsiTheme="majorBidi" w:cstheme="majorBidi"/>
                <w:b/>
              </w:rPr>
            </w:pPr>
            <w:r>
              <w:rPr>
                <w:rFonts w:asciiTheme="majorBidi" w:hAnsiTheme="majorBidi" w:cstheme="majorBidi"/>
                <w:b/>
              </w:rPr>
              <w:t>Value</w:t>
            </w:r>
            <w:r w:rsidR="00047B4C">
              <w:rPr>
                <w:rFonts w:asciiTheme="majorBidi" w:hAnsiTheme="majorBidi" w:cstheme="majorBidi"/>
                <w:b/>
              </w:rPr>
              <w:t xml:space="preserve"> (Phase 3)</w:t>
            </w:r>
          </w:p>
        </w:tc>
      </w:tr>
      <w:tr w:rsidR="002D33B5" w14:paraId="006812AD" w14:textId="77777777" w:rsidTr="002D33B5">
        <w:trPr>
          <w:trHeight w:val="233"/>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5B4A98B2" w14:textId="77777777" w:rsidR="002D33B5" w:rsidRPr="008707A9" w:rsidRDefault="002D33B5" w:rsidP="002D33B5">
            <w:pPr>
              <w:spacing w:after="0" w:line="240" w:lineRule="auto"/>
              <w:rPr>
                <w:rFonts w:asciiTheme="majorBidi" w:hAnsiTheme="majorBidi" w:cstheme="majorBidi"/>
              </w:rPr>
            </w:pPr>
            <w:r w:rsidRPr="008707A9">
              <w:rPr>
                <w:rFonts w:asciiTheme="majorBidi" w:hAnsiTheme="majorBidi" w:cstheme="majorBidi"/>
                <w:color w:val="000000"/>
              </w:rPr>
              <w:t>Uncertain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A3DDE73" w14:textId="38C92AE0" w:rsidR="002D33B5" w:rsidRDefault="002D33B5" w:rsidP="002D33B5">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CB66A73" w14:textId="187EAA4B" w:rsidR="002D33B5" w:rsidRDefault="002D33B5" w:rsidP="002D33B5">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57D0CD7D" w14:textId="719D5AEF" w:rsidR="002D33B5" w:rsidRPr="000B15CE" w:rsidRDefault="002D33B5" w:rsidP="002D33B5">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2D33B5" w14:paraId="24AE0D34" w14:textId="77777777" w:rsidTr="002D33B5">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33A1174B" w14:textId="77777777" w:rsidR="002D33B5" w:rsidRPr="008707A9" w:rsidRDefault="002D33B5" w:rsidP="002D33B5">
            <w:pPr>
              <w:spacing w:after="0" w:line="240" w:lineRule="auto"/>
              <w:rPr>
                <w:rFonts w:asciiTheme="majorBidi" w:hAnsiTheme="majorBidi" w:cstheme="majorBidi"/>
              </w:rPr>
            </w:pPr>
            <w:r w:rsidRPr="008707A9">
              <w:rPr>
                <w:rFonts w:asciiTheme="majorBidi" w:hAnsiTheme="majorBidi" w:cstheme="majorBidi"/>
                <w:color w:val="000000"/>
              </w:rPr>
              <w:t>Knowledge Exchange</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80AD2A8" w14:textId="4E57CDB2" w:rsidR="002D33B5" w:rsidRDefault="002D33B5" w:rsidP="002D33B5">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AE1CC1A" w14:textId="197B0653" w:rsidR="002D33B5" w:rsidRDefault="002D33B5" w:rsidP="002D33B5">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460764AD" w14:textId="3D1E9FB6" w:rsidR="002D33B5" w:rsidRPr="000B15CE" w:rsidRDefault="002D33B5" w:rsidP="002D33B5">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2D33B5" w14:paraId="7FD4DC89" w14:textId="77777777" w:rsidTr="002D33B5">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443D3AE3" w14:textId="77777777" w:rsidR="002D33B5" w:rsidRPr="008707A9" w:rsidRDefault="002D33B5" w:rsidP="002D33B5">
            <w:pPr>
              <w:spacing w:after="0" w:line="240" w:lineRule="auto"/>
              <w:rPr>
                <w:rFonts w:asciiTheme="majorBidi" w:hAnsiTheme="majorBidi" w:cstheme="majorBidi"/>
              </w:rPr>
            </w:pPr>
            <w:r w:rsidRPr="008707A9">
              <w:rPr>
                <w:rFonts w:asciiTheme="majorBidi" w:hAnsiTheme="majorBidi" w:cstheme="majorBidi"/>
                <w:color w:val="000000"/>
              </w:rPr>
              <w:t>Accessibil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3E7C0AC" w14:textId="1FAE5DC5" w:rsidR="002D33B5" w:rsidRDefault="002D33B5" w:rsidP="002D33B5">
            <w:pPr>
              <w:tabs>
                <w:tab w:val="left" w:pos="1227"/>
                <w:tab w:val="center" w:pos="2185"/>
                <w:tab w:val="left" w:pos="2595"/>
              </w:tabs>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1A57796" w14:textId="7F500A35" w:rsidR="002D33B5" w:rsidRDefault="002D33B5" w:rsidP="002D33B5">
            <w:pPr>
              <w:tabs>
                <w:tab w:val="left" w:pos="1227"/>
                <w:tab w:val="center" w:pos="2185"/>
                <w:tab w:val="left" w:pos="2595"/>
              </w:tabs>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7C08FCBD" w14:textId="235FEA1F" w:rsidR="002D33B5" w:rsidRPr="000B15CE" w:rsidRDefault="002D33B5" w:rsidP="002D33B5">
            <w:pPr>
              <w:tabs>
                <w:tab w:val="left" w:pos="1227"/>
                <w:tab w:val="center" w:pos="2185"/>
                <w:tab w:val="left" w:pos="2595"/>
              </w:tabs>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2D33B5" w14:paraId="495E6780" w14:textId="77777777" w:rsidTr="002D33B5">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241D79F8" w14:textId="77777777" w:rsidR="002D33B5" w:rsidRPr="008707A9" w:rsidRDefault="002D33B5" w:rsidP="002D33B5">
            <w:pPr>
              <w:spacing w:after="0" w:line="240" w:lineRule="auto"/>
              <w:rPr>
                <w:rFonts w:asciiTheme="majorBidi" w:hAnsiTheme="majorBidi" w:cstheme="majorBidi"/>
              </w:rPr>
            </w:pPr>
            <w:r w:rsidRPr="008707A9">
              <w:rPr>
                <w:rFonts w:asciiTheme="majorBidi" w:hAnsiTheme="majorBidi" w:cstheme="majorBidi"/>
                <w:color w:val="000000"/>
              </w:rPr>
              <w:t>Boundary Management</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E941671" w14:textId="3CA48392" w:rsidR="002D33B5" w:rsidRDefault="002D33B5" w:rsidP="002D33B5">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08E942D" w14:textId="0E585CAC" w:rsidR="002D33B5" w:rsidRDefault="002D33B5" w:rsidP="002D33B5">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19DCDEDC" w14:textId="33E9848B" w:rsidR="002D33B5" w:rsidRPr="000B15CE" w:rsidRDefault="002D33B5" w:rsidP="002D33B5">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2D33B5" w14:paraId="209EEE69" w14:textId="77777777" w:rsidTr="002D33B5">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45B58193" w14:textId="77777777" w:rsidR="002D33B5" w:rsidRPr="008707A9" w:rsidRDefault="002D33B5" w:rsidP="002D33B5">
            <w:pPr>
              <w:spacing w:after="0" w:line="240" w:lineRule="auto"/>
              <w:rPr>
                <w:rFonts w:asciiTheme="majorBidi" w:hAnsiTheme="majorBidi" w:cstheme="majorBidi"/>
              </w:rPr>
            </w:pPr>
            <w:r w:rsidRPr="008707A9">
              <w:rPr>
                <w:rFonts w:asciiTheme="majorBidi" w:hAnsiTheme="majorBidi" w:cstheme="majorBidi"/>
                <w:color w:val="000000"/>
              </w:rPr>
              <w:t>Network Participation</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4478710" w14:textId="6EE7E3C9" w:rsidR="002D33B5" w:rsidRDefault="002D33B5" w:rsidP="002D33B5">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5D95311" w14:textId="511A83CA" w:rsidR="002D33B5" w:rsidRDefault="002D33B5" w:rsidP="002D33B5">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5F38C9B4" w14:textId="18D7475C" w:rsidR="002D33B5" w:rsidRPr="000B15CE" w:rsidRDefault="002D33B5" w:rsidP="002D33B5">
            <w:pPr>
              <w:spacing w:after="0" w:line="240" w:lineRule="auto"/>
              <w:jc w:val="center"/>
              <w:rPr>
                <w:rFonts w:asciiTheme="majorBidi" w:hAnsiTheme="majorBidi" w:cstheme="majorBidi"/>
                <w:color w:val="000000"/>
              </w:rPr>
            </w:pPr>
            <w:r>
              <w:rPr>
                <w:rFonts w:asciiTheme="majorBidi" w:hAnsiTheme="majorBidi" w:cstheme="majorBidi"/>
                <w:color w:val="000000"/>
              </w:rPr>
              <w:t>4</w:t>
            </w:r>
          </w:p>
        </w:tc>
      </w:tr>
      <w:tr w:rsidR="002D33B5" w14:paraId="5F1348C5" w14:textId="77777777" w:rsidTr="002D33B5">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0C2CFAD4" w14:textId="77777777" w:rsidR="002D33B5" w:rsidRPr="008707A9" w:rsidRDefault="002D33B5" w:rsidP="002D33B5">
            <w:pPr>
              <w:spacing w:after="0" w:line="240" w:lineRule="auto"/>
              <w:rPr>
                <w:rFonts w:asciiTheme="majorBidi" w:hAnsiTheme="majorBidi" w:cstheme="majorBidi"/>
              </w:rPr>
            </w:pPr>
            <w:r w:rsidRPr="008707A9">
              <w:rPr>
                <w:rFonts w:asciiTheme="majorBidi" w:hAnsiTheme="majorBidi" w:cstheme="majorBidi"/>
                <w:color w:val="000000"/>
              </w:rPr>
              <w:t>Flexibil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A0E159C" w14:textId="013EBA46" w:rsidR="002D33B5" w:rsidRDefault="002D33B5" w:rsidP="002D33B5">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918702B" w14:textId="5E7CB365" w:rsidR="002D33B5" w:rsidRDefault="002D33B5" w:rsidP="002D33B5">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349F51D6" w14:textId="4D5460F5" w:rsidR="002D33B5" w:rsidRPr="000B15CE" w:rsidRDefault="002D33B5" w:rsidP="002D33B5">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r w:rsidR="002D33B5" w14:paraId="15AB43BB" w14:textId="77777777" w:rsidTr="002D33B5">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01DB9918" w14:textId="77777777" w:rsidR="002D33B5" w:rsidRPr="008707A9" w:rsidRDefault="002D33B5" w:rsidP="002D33B5">
            <w:pPr>
              <w:spacing w:after="0" w:line="240" w:lineRule="auto"/>
              <w:rPr>
                <w:rFonts w:asciiTheme="majorBidi" w:hAnsiTheme="majorBidi" w:cstheme="majorBidi"/>
                <w:color w:val="000000"/>
              </w:rPr>
            </w:pPr>
            <w:r w:rsidRPr="008707A9">
              <w:rPr>
                <w:rFonts w:asciiTheme="majorBidi" w:hAnsiTheme="majorBidi" w:cstheme="majorBidi"/>
                <w:color w:val="000000"/>
              </w:rPr>
              <w:t>Disciplinary Focus</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0382273" w14:textId="70FB0AB9" w:rsidR="002D33B5" w:rsidRDefault="002D33B5" w:rsidP="002D33B5">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E02E574" w14:textId="69D74920" w:rsidR="002D33B5" w:rsidRDefault="002D33B5" w:rsidP="002D33B5">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608CD3EE" w14:textId="7994014D" w:rsidR="002D33B5" w:rsidRPr="000B15CE" w:rsidRDefault="002D33B5" w:rsidP="002D33B5">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2D33B5" w14:paraId="3A6F5AA4" w14:textId="77777777" w:rsidTr="002D33B5">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6652277C" w14:textId="77777777" w:rsidR="002D33B5" w:rsidRPr="008707A9" w:rsidRDefault="002D33B5" w:rsidP="002D33B5">
            <w:pPr>
              <w:spacing w:after="0" w:line="240" w:lineRule="auto"/>
              <w:rPr>
                <w:rFonts w:asciiTheme="majorBidi" w:hAnsiTheme="majorBidi" w:cstheme="majorBidi"/>
              </w:rPr>
            </w:pPr>
            <w:r w:rsidRPr="008707A9">
              <w:rPr>
                <w:rFonts w:asciiTheme="majorBidi" w:hAnsiTheme="majorBidi" w:cstheme="majorBidi"/>
                <w:color w:val="000000"/>
              </w:rPr>
              <w:t>Social Capital</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4D8EF0B" w14:textId="031D3C73" w:rsidR="002D33B5" w:rsidRDefault="002D33B5" w:rsidP="002D33B5">
            <w:pPr>
              <w:keepNext/>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E07C4B9" w14:textId="13A4C9DE" w:rsidR="002D33B5" w:rsidRDefault="002D33B5" w:rsidP="002D33B5">
            <w:pPr>
              <w:keepNext/>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78C1B5FB" w14:textId="10295DFF" w:rsidR="002D33B5" w:rsidRPr="000B15CE" w:rsidRDefault="002D33B5" w:rsidP="002D33B5">
            <w:pPr>
              <w:keepNext/>
              <w:spacing w:after="0" w:line="240" w:lineRule="auto"/>
              <w:jc w:val="center"/>
              <w:rPr>
                <w:rFonts w:asciiTheme="majorBidi" w:hAnsiTheme="majorBidi" w:cstheme="majorBidi"/>
                <w:color w:val="000000"/>
              </w:rPr>
            </w:pPr>
            <w:r>
              <w:rPr>
                <w:rFonts w:asciiTheme="majorBidi" w:hAnsiTheme="majorBidi" w:cstheme="majorBidi"/>
                <w:color w:val="000000"/>
              </w:rPr>
              <w:t>3</w:t>
            </w:r>
          </w:p>
        </w:tc>
      </w:tr>
    </w:tbl>
    <w:p w14:paraId="5CF5142D" w14:textId="12DB2847" w:rsidR="00DD7E84" w:rsidRPr="00466BB0" w:rsidRDefault="00DD7E84" w:rsidP="00DD7E84">
      <w:pPr>
        <w:pStyle w:val="Caption"/>
        <w:rPr>
          <w:sz w:val="24"/>
          <w:szCs w:val="24"/>
        </w:rPr>
      </w:pPr>
      <w:bookmarkStart w:id="172" w:name="_Ref7019980"/>
      <w:bookmarkStart w:id="173" w:name="_Toc31702056"/>
      <w:r>
        <w:t xml:space="preserve">Table </w:t>
      </w:r>
      <w:r w:rsidR="00A56355">
        <w:fldChar w:fldCharType="begin"/>
      </w:r>
      <w:r w:rsidR="00A56355">
        <w:instrText xml:space="preserve"> SEQ Table \* ARABIC </w:instrText>
      </w:r>
      <w:r w:rsidR="00A56355">
        <w:fldChar w:fldCharType="separate"/>
      </w:r>
      <w:r w:rsidR="0011424E">
        <w:rPr>
          <w:noProof/>
        </w:rPr>
        <w:t>27</w:t>
      </w:r>
      <w:r w:rsidR="00A56355">
        <w:rPr>
          <w:noProof/>
        </w:rPr>
        <w:fldChar w:fldCharType="end"/>
      </w:r>
      <w:bookmarkEnd w:id="172"/>
      <w:r>
        <w:t xml:space="preserve">. </w:t>
      </w:r>
      <w:r w:rsidRPr="00577A80">
        <w:t xml:space="preserve">BoR5 </w:t>
      </w:r>
      <w:r>
        <w:t>‘intermediary’</w:t>
      </w:r>
      <w:r w:rsidRPr="00577A80">
        <w:t xml:space="preserve"> values </w:t>
      </w:r>
      <w:r>
        <w:t>–</w:t>
      </w:r>
      <w:r w:rsidRPr="00577A80">
        <w:t xml:space="preserve"> Phase</w:t>
      </w:r>
      <w:r w:rsidR="00F74967">
        <w:t>s 1-</w:t>
      </w:r>
      <w:r>
        <w:t>3</w:t>
      </w:r>
      <w:bookmarkEnd w:id="173"/>
    </w:p>
    <w:p w14:paraId="4113F0F1" w14:textId="77777777" w:rsidR="00DD7E84" w:rsidRDefault="00DD7E84" w:rsidP="004C1B76">
      <w:pPr>
        <w:pStyle w:val="Heading4"/>
      </w:pPr>
      <w:r>
        <w:t>Summary analysis</w:t>
      </w:r>
    </w:p>
    <w:p w14:paraId="7252DDF2" w14:textId="46B9A699" w:rsidR="00C0491D" w:rsidRPr="00B67CA7" w:rsidRDefault="00DD7E84" w:rsidP="00DD7E84">
      <w:pPr>
        <w:spacing w:before="120" w:after="120" w:line="360" w:lineRule="auto"/>
      </w:pPr>
      <w:r w:rsidRPr="00054EAA">
        <w:rPr>
          <w:sz w:val="24"/>
          <w:szCs w:val="24"/>
        </w:rPr>
        <w:fldChar w:fldCharType="begin"/>
      </w:r>
      <w:r w:rsidRPr="00054EAA">
        <w:rPr>
          <w:sz w:val="24"/>
          <w:szCs w:val="24"/>
        </w:rPr>
        <w:instrText xml:space="preserve"> REF _Ref7032334 \h </w:instrText>
      </w:r>
      <w:r>
        <w:rPr>
          <w:sz w:val="24"/>
          <w:szCs w:val="24"/>
        </w:rPr>
        <w:instrText xml:space="preserve"> \* MERGEFORMAT </w:instrText>
      </w:r>
      <w:r w:rsidRPr="00054EAA">
        <w:rPr>
          <w:sz w:val="24"/>
          <w:szCs w:val="24"/>
        </w:rPr>
      </w:r>
      <w:r w:rsidRPr="00054EAA">
        <w:rPr>
          <w:sz w:val="24"/>
          <w:szCs w:val="24"/>
        </w:rPr>
        <w:fldChar w:fldCharType="separate"/>
      </w:r>
      <w:r w:rsidR="0011424E" w:rsidRPr="0011424E">
        <w:rPr>
          <w:sz w:val="24"/>
          <w:szCs w:val="24"/>
        </w:rPr>
        <w:t xml:space="preserve">Figure </w:t>
      </w:r>
      <w:r w:rsidR="0011424E" w:rsidRPr="0011424E">
        <w:rPr>
          <w:noProof/>
          <w:sz w:val="24"/>
          <w:szCs w:val="24"/>
        </w:rPr>
        <w:t>12</w:t>
      </w:r>
      <w:r w:rsidRPr="00054EAA">
        <w:rPr>
          <w:sz w:val="24"/>
          <w:szCs w:val="24"/>
        </w:rPr>
        <w:fldChar w:fldCharType="end"/>
      </w:r>
      <w:r>
        <w:rPr>
          <w:sz w:val="24"/>
          <w:szCs w:val="24"/>
        </w:rPr>
        <w:t xml:space="preserve"> presents BoR5’s typology in full. It </w:t>
      </w:r>
      <w:r w:rsidR="00F40531">
        <w:rPr>
          <w:sz w:val="24"/>
          <w:szCs w:val="24"/>
        </w:rPr>
        <w:t>highlights</w:t>
      </w:r>
      <w:r>
        <w:rPr>
          <w:sz w:val="24"/>
          <w:szCs w:val="24"/>
        </w:rPr>
        <w:t xml:space="preserve"> that </w:t>
      </w:r>
      <w:r w:rsidR="00F40531">
        <w:rPr>
          <w:sz w:val="24"/>
          <w:szCs w:val="24"/>
        </w:rPr>
        <w:t>BoR5</w:t>
      </w:r>
      <w:r>
        <w:rPr>
          <w:sz w:val="24"/>
          <w:szCs w:val="24"/>
        </w:rPr>
        <w:t xml:space="preserve"> is far less directly</w:t>
      </w:r>
      <w:r w:rsidR="00C66E37">
        <w:rPr>
          <w:sz w:val="24"/>
          <w:szCs w:val="24"/>
        </w:rPr>
        <w:t xml:space="preserve"> and intensively</w:t>
      </w:r>
      <w:r>
        <w:rPr>
          <w:sz w:val="24"/>
          <w:szCs w:val="24"/>
        </w:rPr>
        <w:t xml:space="preserve"> engaged in the social context than was the case with BoR11.1, discussed above (</w:t>
      </w:r>
      <w:r w:rsidRPr="004738F1">
        <w:rPr>
          <w:sz w:val="24"/>
          <w:szCs w:val="24"/>
        </w:rPr>
        <w:t xml:space="preserve">see </w:t>
      </w:r>
      <w:r w:rsidRPr="004738F1">
        <w:rPr>
          <w:sz w:val="24"/>
          <w:szCs w:val="24"/>
        </w:rPr>
        <w:fldChar w:fldCharType="begin"/>
      </w:r>
      <w:r w:rsidRPr="004738F1">
        <w:rPr>
          <w:sz w:val="24"/>
          <w:szCs w:val="24"/>
        </w:rPr>
        <w:instrText xml:space="preserve"> REF _Ref6890800 \h </w:instrText>
      </w:r>
      <w:r>
        <w:rPr>
          <w:sz w:val="24"/>
          <w:szCs w:val="24"/>
        </w:rPr>
        <w:instrText xml:space="preserve"> \* MERGEFORMAT </w:instrText>
      </w:r>
      <w:r w:rsidRPr="004738F1">
        <w:rPr>
          <w:sz w:val="24"/>
          <w:szCs w:val="24"/>
        </w:rPr>
      </w:r>
      <w:r w:rsidRPr="004738F1">
        <w:rPr>
          <w:sz w:val="24"/>
          <w:szCs w:val="24"/>
        </w:rPr>
        <w:fldChar w:fldCharType="separate"/>
      </w:r>
      <w:r w:rsidR="0011424E" w:rsidRPr="0011424E">
        <w:rPr>
          <w:sz w:val="24"/>
          <w:szCs w:val="24"/>
        </w:rPr>
        <w:t xml:space="preserve">Figure </w:t>
      </w:r>
      <w:r w:rsidR="0011424E" w:rsidRPr="0011424E">
        <w:rPr>
          <w:noProof/>
          <w:sz w:val="24"/>
          <w:szCs w:val="24"/>
        </w:rPr>
        <w:t>11</w:t>
      </w:r>
      <w:r w:rsidRPr="004738F1">
        <w:rPr>
          <w:sz w:val="24"/>
          <w:szCs w:val="24"/>
        </w:rPr>
        <w:fldChar w:fldCharType="end"/>
      </w:r>
      <w:r w:rsidRPr="004738F1">
        <w:rPr>
          <w:sz w:val="24"/>
          <w:szCs w:val="24"/>
        </w:rPr>
        <w:t>)</w:t>
      </w:r>
      <w:r>
        <w:rPr>
          <w:sz w:val="24"/>
          <w:szCs w:val="24"/>
        </w:rPr>
        <w:t xml:space="preserve">. Although its ultimate goals are to inform decisions beyond academic boundaries, its immediate outputs are predominantly scientific. This is also reflected in the low ‘knowledge content’ values, albeit that the boundary-crossing networks that SMRU engage in has forced them to learn to combine their ‘hard’ scientific skills with some ‘softer’ skills, as reflected in the values for ‘network participation’ and ‘human capital’. However, even when engaging with wider networks, the strong emphasis on scientific expertise colours the image and identities that SMRU carry. This explains why, for the most part, the need for expending effort on ‘boundary management’ and mobilising ‘social capital’ is relatively low; in the contexts of the boundary-crossing networks that SMRU engage in, it is their academic/scientific capital </w:t>
      </w:r>
      <w:r>
        <w:rPr>
          <w:sz w:val="24"/>
          <w:szCs w:val="24"/>
        </w:rPr>
        <w:fldChar w:fldCharType="begin"/>
      </w:r>
      <w:r>
        <w:rPr>
          <w:sz w:val="24"/>
          <w:szCs w:val="24"/>
        </w:rPr>
        <w:instrText xml:space="preserve"> ADDIN EN.CITE &lt;EndNote&gt;&lt;Cite&gt;&lt;Author&gt;Langa&lt;/Author&gt;&lt;Year&gt;2011&lt;/Year&gt;&lt;IDText&gt;Scientific Capital and Engagement in African Universities: The Case of the Social Sciences at Makerere University&lt;/IDText&gt;&lt;DisplayText&gt;(Langa, 2011)&lt;/DisplayText&gt;&lt;record&gt;&lt;urls&gt;&lt;related-urls&gt;&lt;url&gt;http://ahero.uwc.ac.za/index.php?module=cshe&amp;amp;action=downloadfile&amp;amp;fileid=18409092513365623383047&lt;/url&gt;&lt;/related-urls&gt;&lt;/urls&gt;&lt;titles&gt;&lt;title&gt;Scientific Capital and Engagement in African Universities: The Case of the Social Sciences at Makerere University&lt;/title&gt;&lt;/titles&gt;&lt;contributors&gt;&lt;authors&gt;&lt;author&gt;Langa, Patrício V.&lt;/author&gt;&lt;/authors&gt;&lt;/contributors&gt;&lt;added-date format="utc"&gt;1556198412&lt;/added-date&gt;&lt;ref-type name="Report"&gt;27&lt;/ref-type&gt;&lt;dates&gt;&lt;year&gt;2011&lt;/year&gt;&lt;/dates&gt;&lt;rec-number&gt;7769&lt;/rec-number&gt;&lt;publisher&gt;Centre for Higher Education Transformation&lt;/publisher&gt;&lt;last-updated-date format="utc"&gt;1556198517&lt;/last-updated-date&gt;&lt;/record&gt;&lt;/Cite&gt;&lt;/EndNote&gt;</w:instrText>
      </w:r>
      <w:r>
        <w:rPr>
          <w:sz w:val="24"/>
          <w:szCs w:val="24"/>
        </w:rPr>
        <w:fldChar w:fldCharType="separate"/>
      </w:r>
      <w:r>
        <w:rPr>
          <w:noProof/>
          <w:sz w:val="24"/>
          <w:szCs w:val="24"/>
        </w:rPr>
        <w:t>(Langa, 2011)</w:t>
      </w:r>
      <w:r>
        <w:rPr>
          <w:sz w:val="24"/>
          <w:szCs w:val="24"/>
        </w:rPr>
        <w:fldChar w:fldCharType="end"/>
      </w:r>
      <w:r>
        <w:rPr>
          <w:sz w:val="24"/>
          <w:szCs w:val="24"/>
        </w:rPr>
        <w:t xml:space="preserve"> that is important</w:t>
      </w:r>
      <w:r w:rsidR="0068737B">
        <w:rPr>
          <w:sz w:val="24"/>
          <w:szCs w:val="24"/>
        </w:rPr>
        <w:t xml:space="preserve"> and, for the most part, it is sufficient for their legitimacy to contribute to debates</w:t>
      </w:r>
      <w:r>
        <w:rPr>
          <w:sz w:val="24"/>
          <w:szCs w:val="24"/>
        </w:rPr>
        <w:t xml:space="preserve">. </w:t>
      </w:r>
    </w:p>
    <w:tbl>
      <w:tblPr>
        <w:tblW w:w="9016" w:type="dxa"/>
        <w:tblLook w:val="04A0" w:firstRow="1" w:lastRow="0" w:firstColumn="1" w:lastColumn="0" w:noHBand="0" w:noVBand="1"/>
      </w:tblPr>
      <w:tblGrid>
        <w:gridCol w:w="1696"/>
        <w:gridCol w:w="2694"/>
        <w:gridCol w:w="4626"/>
      </w:tblGrid>
      <w:tr w:rsidR="00DD7E84" w14:paraId="7C0E73B7" w14:textId="77777777" w:rsidTr="00DE5040">
        <w:tc>
          <w:tcPr>
            <w:tcW w:w="1696" w:type="dxa"/>
            <w:tcBorders>
              <w:top w:val="single" w:sz="4" w:space="0" w:color="auto"/>
              <w:left w:val="single" w:sz="4" w:space="0" w:color="auto"/>
              <w:bottom w:val="single" w:sz="4" w:space="0" w:color="auto"/>
              <w:right w:val="single" w:sz="4" w:space="0" w:color="auto"/>
            </w:tcBorders>
          </w:tcPr>
          <w:p w14:paraId="21FC7247" w14:textId="77777777" w:rsidR="00DD7E84" w:rsidRPr="00EE46C8" w:rsidRDefault="00DD7E84" w:rsidP="00DE5040">
            <w:pPr>
              <w:spacing w:after="0" w:line="240" w:lineRule="auto"/>
              <w:rPr>
                <w:b/>
                <w:sz w:val="24"/>
                <w:szCs w:val="24"/>
              </w:rPr>
            </w:pPr>
            <w:r>
              <w:rPr>
                <w:b/>
                <w:sz w:val="24"/>
                <w:szCs w:val="24"/>
              </w:rPr>
              <w:t>Classification</w:t>
            </w:r>
          </w:p>
        </w:tc>
        <w:tc>
          <w:tcPr>
            <w:tcW w:w="2694" w:type="dxa"/>
            <w:tcBorders>
              <w:top w:val="single" w:sz="4" w:space="0" w:color="auto"/>
              <w:left w:val="single" w:sz="4" w:space="0" w:color="auto"/>
              <w:bottom w:val="single" w:sz="4" w:space="0" w:color="auto"/>
              <w:right w:val="single" w:sz="4" w:space="0" w:color="auto"/>
            </w:tcBorders>
          </w:tcPr>
          <w:p w14:paraId="6CB8D0B4" w14:textId="77777777" w:rsidR="00DD7E84" w:rsidRPr="002B4060" w:rsidRDefault="00DD7E84" w:rsidP="00DE5040">
            <w:pPr>
              <w:spacing w:after="0" w:line="240" w:lineRule="auto"/>
              <w:rPr>
                <w:b/>
                <w:sz w:val="24"/>
                <w:szCs w:val="24"/>
              </w:rPr>
            </w:pPr>
            <w:r w:rsidRPr="002B4060">
              <w:rPr>
                <w:b/>
                <w:sz w:val="24"/>
                <w:szCs w:val="24"/>
              </w:rPr>
              <w:t>Attribute</w:t>
            </w:r>
            <w:r>
              <w:rPr>
                <w:b/>
                <w:sz w:val="24"/>
                <w:szCs w:val="24"/>
              </w:rPr>
              <w:t>s/activities</w:t>
            </w:r>
          </w:p>
        </w:tc>
        <w:tc>
          <w:tcPr>
            <w:tcW w:w="4626" w:type="dxa"/>
            <w:tcBorders>
              <w:top w:val="single" w:sz="4" w:space="0" w:color="auto"/>
              <w:left w:val="single" w:sz="4" w:space="0" w:color="auto"/>
              <w:bottom w:val="single" w:sz="4" w:space="0" w:color="auto"/>
              <w:right w:val="single" w:sz="4" w:space="0" w:color="auto"/>
            </w:tcBorders>
          </w:tcPr>
          <w:p w14:paraId="092B6B1A" w14:textId="77777777" w:rsidR="00DD7E84" w:rsidRPr="00B8594F" w:rsidRDefault="00DD7E84" w:rsidP="00DE5040">
            <w:pPr>
              <w:spacing w:after="0" w:line="240" w:lineRule="auto"/>
              <w:jc w:val="center"/>
              <w:rPr>
                <w:b/>
                <w:sz w:val="24"/>
                <w:szCs w:val="24"/>
              </w:rPr>
            </w:pPr>
            <w:r w:rsidRPr="00B8594F">
              <w:rPr>
                <w:b/>
                <w:sz w:val="24"/>
                <w:szCs w:val="24"/>
              </w:rPr>
              <w:t>Science-oriente</w:t>
            </w:r>
            <w:r>
              <w:rPr>
                <w:b/>
                <w:sz w:val="24"/>
                <w:szCs w:val="24"/>
              </w:rPr>
              <w:t>d</w:t>
            </w:r>
            <w:r w:rsidRPr="00B8594F">
              <w:rPr>
                <w:b/>
                <w:sz w:val="24"/>
                <w:szCs w:val="24"/>
              </w:rPr>
              <w:t xml:space="preserve">                     User-oriented</w:t>
            </w:r>
          </w:p>
          <w:p w14:paraId="61B87286" w14:textId="77777777" w:rsidR="00DD7E84" w:rsidRPr="00B8594F" w:rsidRDefault="00DD7E84" w:rsidP="00DE5040">
            <w:pPr>
              <w:spacing w:after="0" w:line="240" w:lineRule="auto"/>
              <w:jc w:val="center"/>
              <w:rPr>
                <w:b/>
                <w:sz w:val="24"/>
                <w:szCs w:val="24"/>
              </w:rPr>
            </w:pPr>
            <w:r w:rsidRPr="00B8594F">
              <w:rPr>
                <w:b/>
                <w:sz w:val="24"/>
                <w:szCs w:val="24"/>
              </w:rPr>
              <w:t>1               2               3               4               5</w:t>
            </w:r>
          </w:p>
        </w:tc>
      </w:tr>
      <w:tr w:rsidR="00DD7E84" w14:paraId="5B58C35F" w14:textId="77777777" w:rsidTr="00DE5040">
        <w:tc>
          <w:tcPr>
            <w:tcW w:w="1696" w:type="dxa"/>
            <w:vMerge w:val="restart"/>
            <w:tcBorders>
              <w:top w:val="single" w:sz="4" w:space="0" w:color="auto"/>
              <w:left w:val="single" w:sz="4" w:space="0" w:color="auto"/>
              <w:right w:val="single" w:sz="4" w:space="0" w:color="auto"/>
            </w:tcBorders>
            <w:shd w:val="clear" w:color="auto" w:fill="F2F2F2" w:themeFill="background1" w:themeFillShade="F2"/>
          </w:tcPr>
          <w:p w14:paraId="517A290B" w14:textId="77777777" w:rsidR="00DD7E84" w:rsidRDefault="00DD7E84" w:rsidP="00DE5040">
            <w:pPr>
              <w:spacing w:after="0" w:line="240" w:lineRule="auto"/>
              <w:rPr>
                <w:sz w:val="24"/>
                <w:szCs w:val="24"/>
              </w:rPr>
            </w:pPr>
            <w:r>
              <w:rPr>
                <w:sz w:val="24"/>
                <w:szCs w:val="24"/>
              </w:rPr>
              <w:t xml:space="preserve">‘Social context’ </w:t>
            </w:r>
          </w:p>
          <w:p w14:paraId="568564AF" w14:textId="77777777" w:rsidR="00DD7E84" w:rsidRDefault="00DD7E84" w:rsidP="00DE5040">
            <w:pPr>
              <w:spacing w:after="0" w:line="240" w:lineRule="auto"/>
              <w:rPr>
                <w:sz w:val="24"/>
                <w:szCs w:val="24"/>
              </w:rPr>
            </w:pPr>
            <w:r>
              <w:rPr>
                <w:sz w:val="24"/>
                <w:szCs w:val="24"/>
              </w:rPr>
              <w:t>Values</w:t>
            </w:r>
          </w:p>
        </w:tc>
        <w:tc>
          <w:tcPr>
            <w:tcW w:w="269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67477AC" w14:textId="77777777" w:rsidR="00DD7E84" w:rsidRDefault="00DD7E84" w:rsidP="00DE5040">
            <w:pPr>
              <w:spacing w:after="0" w:line="240" w:lineRule="auto"/>
              <w:rPr>
                <w:sz w:val="24"/>
                <w:szCs w:val="24"/>
              </w:rPr>
            </w:pPr>
            <w:r>
              <w:rPr>
                <w:sz w:val="24"/>
                <w:szCs w:val="24"/>
              </w:rPr>
              <w:t>Goals</w:t>
            </w:r>
          </w:p>
        </w:tc>
        <w:tc>
          <w:tcPr>
            <w:tcW w:w="46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D1FE31E" w14:textId="77777777" w:rsidR="00DD7E84" w:rsidRDefault="00DD7E84" w:rsidP="00DE5040">
            <w:pPr>
              <w:spacing w:after="0" w:line="240" w:lineRule="auto"/>
              <w:rPr>
                <w:sz w:val="24"/>
                <w:szCs w:val="24"/>
              </w:rPr>
            </w:pPr>
            <w:r>
              <w:rPr>
                <w:sz w:val="24"/>
                <w:szCs w:val="24"/>
              </w:rPr>
              <w:t xml:space="preserve">                                  1 2              3</w:t>
            </w:r>
          </w:p>
        </w:tc>
      </w:tr>
      <w:tr w:rsidR="00DD7E84" w14:paraId="37E0231D" w14:textId="77777777" w:rsidTr="00DE5040">
        <w:tc>
          <w:tcPr>
            <w:tcW w:w="1696" w:type="dxa"/>
            <w:vMerge/>
            <w:tcBorders>
              <w:left w:val="single" w:sz="4" w:space="0" w:color="auto"/>
              <w:right w:val="single" w:sz="4" w:space="0" w:color="auto"/>
            </w:tcBorders>
            <w:shd w:val="clear" w:color="auto" w:fill="F2F2F2" w:themeFill="background1" w:themeFillShade="F2"/>
          </w:tcPr>
          <w:p w14:paraId="774C0CAB"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B8EF14F" w14:textId="77777777" w:rsidR="00DD7E84" w:rsidRDefault="00DD7E84" w:rsidP="00DE5040">
            <w:pPr>
              <w:spacing w:after="0" w:line="240" w:lineRule="auto"/>
              <w:rPr>
                <w:sz w:val="24"/>
                <w:szCs w:val="24"/>
              </w:rPr>
            </w:pPr>
            <w:r>
              <w:rPr>
                <w:sz w:val="24"/>
                <w:szCs w:val="24"/>
              </w:rPr>
              <w:t>Relevance</w:t>
            </w:r>
          </w:p>
        </w:tc>
        <w:tc>
          <w:tcPr>
            <w:tcW w:w="46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5CC40D5" w14:textId="77777777" w:rsidR="00DD7E84" w:rsidRDefault="00DD7E84" w:rsidP="00DE5040">
            <w:pPr>
              <w:spacing w:after="0" w:line="240" w:lineRule="auto"/>
              <w:rPr>
                <w:sz w:val="24"/>
                <w:szCs w:val="24"/>
              </w:rPr>
            </w:pPr>
            <w:r>
              <w:rPr>
                <w:sz w:val="24"/>
                <w:szCs w:val="24"/>
              </w:rPr>
              <w:t xml:space="preserve">                                  1 2              3  </w:t>
            </w:r>
          </w:p>
        </w:tc>
      </w:tr>
      <w:tr w:rsidR="00DD7E84" w14:paraId="3E9A6620" w14:textId="77777777" w:rsidTr="00DE5040">
        <w:tc>
          <w:tcPr>
            <w:tcW w:w="1696" w:type="dxa"/>
            <w:vMerge/>
            <w:tcBorders>
              <w:left w:val="single" w:sz="4" w:space="0" w:color="auto"/>
              <w:right w:val="single" w:sz="4" w:space="0" w:color="auto"/>
            </w:tcBorders>
            <w:shd w:val="clear" w:color="auto" w:fill="F2F2F2" w:themeFill="background1" w:themeFillShade="F2"/>
          </w:tcPr>
          <w:p w14:paraId="2CAFF391"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51FC7F5" w14:textId="77777777" w:rsidR="00DD7E84" w:rsidRDefault="00DD7E84" w:rsidP="00DE5040">
            <w:pPr>
              <w:spacing w:after="0" w:line="240" w:lineRule="auto"/>
              <w:rPr>
                <w:sz w:val="24"/>
                <w:szCs w:val="24"/>
              </w:rPr>
            </w:pPr>
            <w:r>
              <w:rPr>
                <w:sz w:val="24"/>
                <w:szCs w:val="24"/>
              </w:rPr>
              <w:t>Evaluation</w:t>
            </w:r>
          </w:p>
        </w:tc>
        <w:tc>
          <w:tcPr>
            <w:tcW w:w="46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F46EA61" w14:textId="77777777" w:rsidR="00DD7E84" w:rsidRDefault="00DD7E84" w:rsidP="00DE5040">
            <w:pPr>
              <w:spacing w:after="0" w:line="240" w:lineRule="auto"/>
              <w:rPr>
                <w:sz w:val="24"/>
                <w:szCs w:val="24"/>
              </w:rPr>
            </w:pPr>
            <w:r>
              <w:rPr>
                <w:sz w:val="24"/>
                <w:szCs w:val="24"/>
              </w:rPr>
              <w:t xml:space="preserve">                  1 2            3</w:t>
            </w:r>
          </w:p>
        </w:tc>
      </w:tr>
      <w:tr w:rsidR="00DD7E84" w14:paraId="4457A731" w14:textId="77777777" w:rsidTr="00DE5040">
        <w:tc>
          <w:tcPr>
            <w:tcW w:w="1696" w:type="dxa"/>
            <w:vMerge/>
            <w:tcBorders>
              <w:left w:val="single" w:sz="4" w:space="0" w:color="auto"/>
              <w:bottom w:val="single" w:sz="4" w:space="0" w:color="auto"/>
              <w:right w:val="single" w:sz="4" w:space="0" w:color="auto"/>
            </w:tcBorders>
            <w:shd w:val="clear" w:color="auto" w:fill="F2F2F2" w:themeFill="background1" w:themeFillShade="F2"/>
          </w:tcPr>
          <w:p w14:paraId="444CC021"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F73780C" w14:textId="77777777" w:rsidR="00DD7E84" w:rsidRDefault="00DD7E84" w:rsidP="00DE5040">
            <w:pPr>
              <w:spacing w:after="0" w:line="240" w:lineRule="auto"/>
              <w:rPr>
                <w:sz w:val="24"/>
                <w:szCs w:val="24"/>
              </w:rPr>
            </w:pPr>
            <w:r>
              <w:rPr>
                <w:sz w:val="24"/>
                <w:szCs w:val="24"/>
              </w:rPr>
              <w:t>Outputs and outcomes</w:t>
            </w:r>
          </w:p>
        </w:tc>
        <w:tc>
          <w:tcPr>
            <w:tcW w:w="46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BD137D5" w14:textId="77777777" w:rsidR="00DD7E84" w:rsidRDefault="00DD7E84" w:rsidP="00DE5040">
            <w:pPr>
              <w:spacing w:after="0" w:line="240" w:lineRule="auto"/>
              <w:rPr>
                <w:sz w:val="24"/>
                <w:szCs w:val="24"/>
              </w:rPr>
            </w:pPr>
            <w:r>
              <w:rPr>
                <w:sz w:val="24"/>
                <w:szCs w:val="24"/>
              </w:rPr>
              <w:t xml:space="preserve">                  1 2            3</w:t>
            </w:r>
          </w:p>
        </w:tc>
      </w:tr>
      <w:tr w:rsidR="00DD7E84" w14:paraId="7778A70A" w14:textId="77777777" w:rsidTr="00DE5040">
        <w:tc>
          <w:tcPr>
            <w:tcW w:w="1696" w:type="dxa"/>
            <w:vMerge w:val="restart"/>
            <w:tcBorders>
              <w:top w:val="single" w:sz="4" w:space="0" w:color="auto"/>
              <w:left w:val="single" w:sz="4" w:space="0" w:color="auto"/>
              <w:right w:val="single" w:sz="4" w:space="0" w:color="auto"/>
            </w:tcBorders>
            <w:shd w:val="clear" w:color="auto" w:fill="D9D9D9" w:themeFill="background1" w:themeFillShade="D9"/>
          </w:tcPr>
          <w:p w14:paraId="71B5E135" w14:textId="77777777" w:rsidR="00DD7E84" w:rsidRDefault="00DD7E84" w:rsidP="00DE5040">
            <w:pPr>
              <w:spacing w:after="0" w:line="240" w:lineRule="auto"/>
              <w:rPr>
                <w:sz w:val="24"/>
                <w:szCs w:val="24"/>
              </w:rPr>
            </w:pPr>
            <w:r>
              <w:rPr>
                <w:sz w:val="24"/>
                <w:szCs w:val="24"/>
              </w:rPr>
              <w:t>‘Intermediate’ values</w:t>
            </w: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8DA95C" w14:textId="77777777" w:rsidR="00DD7E84" w:rsidRDefault="00DD7E84" w:rsidP="00DE5040">
            <w:pPr>
              <w:spacing w:after="0" w:line="240" w:lineRule="auto"/>
              <w:rPr>
                <w:sz w:val="24"/>
                <w:szCs w:val="24"/>
              </w:rPr>
            </w:pPr>
            <w:r>
              <w:rPr>
                <w:sz w:val="24"/>
                <w:szCs w:val="24"/>
              </w:rPr>
              <w:t>Uncertainty</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AA7190B" w14:textId="77777777" w:rsidR="00DD7E84" w:rsidRDefault="00DD7E84" w:rsidP="00DE5040">
            <w:pPr>
              <w:spacing w:after="0" w:line="240" w:lineRule="auto"/>
              <w:rPr>
                <w:sz w:val="24"/>
                <w:szCs w:val="24"/>
              </w:rPr>
            </w:pPr>
            <w:r>
              <w:rPr>
                <w:sz w:val="24"/>
                <w:szCs w:val="24"/>
              </w:rPr>
              <w:t xml:space="preserve">                   1             2 3</w:t>
            </w:r>
          </w:p>
        </w:tc>
      </w:tr>
      <w:tr w:rsidR="00DD7E84" w14:paraId="02F36460" w14:textId="77777777" w:rsidTr="00DE5040">
        <w:tc>
          <w:tcPr>
            <w:tcW w:w="1696" w:type="dxa"/>
            <w:vMerge/>
            <w:tcBorders>
              <w:left w:val="single" w:sz="4" w:space="0" w:color="auto"/>
              <w:right w:val="single" w:sz="4" w:space="0" w:color="auto"/>
            </w:tcBorders>
            <w:shd w:val="clear" w:color="auto" w:fill="D9D9D9" w:themeFill="background1" w:themeFillShade="D9"/>
          </w:tcPr>
          <w:p w14:paraId="6AAD2823"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FE9AA26" w14:textId="77777777" w:rsidR="00DD7E84" w:rsidRDefault="00DD7E84" w:rsidP="00DE5040">
            <w:pPr>
              <w:spacing w:after="0" w:line="240" w:lineRule="auto"/>
              <w:rPr>
                <w:sz w:val="24"/>
                <w:szCs w:val="24"/>
              </w:rPr>
            </w:pPr>
            <w:r>
              <w:rPr>
                <w:sz w:val="24"/>
                <w:szCs w:val="24"/>
              </w:rPr>
              <w:t>Knowledge exchange</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23128B5" w14:textId="77777777" w:rsidR="00DD7E84" w:rsidRDefault="00DD7E84" w:rsidP="00DE5040">
            <w:pPr>
              <w:spacing w:after="0" w:line="240" w:lineRule="auto"/>
              <w:rPr>
                <w:sz w:val="24"/>
                <w:szCs w:val="24"/>
              </w:rPr>
            </w:pPr>
            <w:r>
              <w:rPr>
                <w:sz w:val="24"/>
                <w:szCs w:val="24"/>
              </w:rPr>
              <w:t xml:space="preserve">                                1 2 3</w:t>
            </w:r>
          </w:p>
        </w:tc>
      </w:tr>
      <w:tr w:rsidR="00DD7E84" w14:paraId="2BAFA22F" w14:textId="77777777" w:rsidTr="00DE5040">
        <w:tc>
          <w:tcPr>
            <w:tcW w:w="1696" w:type="dxa"/>
            <w:vMerge/>
            <w:tcBorders>
              <w:left w:val="single" w:sz="4" w:space="0" w:color="auto"/>
              <w:right w:val="single" w:sz="4" w:space="0" w:color="auto"/>
            </w:tcBorders>
            <w:shd w:val="clear" w:color="auto" w:fill="D9D9D9" w:themeFill="background1" w:themeFillShade="D9"/>
          </w:tcPr>
          <w:p w14:paraId="4E5E6854"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6D533DD" w14:textId="77777777" w:rsidR="00DD7E84" w:rsidRDefault="00DD7E84" w:rsidP="00DE5040">
            <w:pPr>
              <w:spacing w:after="0" w:line="240" w:lineRule="auto"/>
              <w:rPr>
                <w:sz w:val="24"/>
                <w:szCs w:val="24"/>
              </w:rPr>
            </w:pPr>
            <w:r>
              <w:rPr>
                <w:sz w:val="24"/>
                <w:szCs w:val="24"/>
              </w:rPr>
              <w:t>Accessibility</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336B7F" w14:textId="77777777" w:rsidR="00DD7E84" w:rsidRDefault="00DD7E84" w:rsidP="00DE5040">
            <w:pPr>
              <w:tabs>
                <w:tab w:val="left" w:pos="1227"/>
                <w:tab w:val="center" w:pos="2185"/>
                <w:tab w:val="left" w:pos="2595"/>
              </w:tabs>
              <w:spacing w:after="0" w:line="240" w:lineRule="auto"/>
              <w:rPr>
                <w:sz w:val="24"/>
                <w:szCs w:val="24"/>
              </w:rPr>
            </w:pPr>
            <w:r>
              <w:rPr>
                <w:sz w:val="24"/>
                <w:szCs w:val="24"/>
              </w:rPr>
              <w:t xml:space="preserve">                                1 2 3</w:t>
            </w:r>
          </w:p>
        </w:tc>
      </w:tr>
      <w:tr w:rsidR="00DD7E84" w14:paraId="697BAC24" w14:textId="77777777" w:rsidTr="00DE5040">
        <w:tc>
          <w:tcPr>
            <w:tcW w:w="1696" w:type="dxa"/>
            <w:vMerge/>
            <w:tcBorders>
              <w:left w:val="single" w:sz="4" w:space="0" w:color="auto"/>
              <w:right w:val="single" w:sz="4" w:space="0" w:color="auto"/>
            </w:tcBorders>
            <w:shd w:val="clear" w:color="auto" w:fill="D9D9D9" w:themeFill="background1" w:themeFillShade="D9"/>
          </w:tcPr>
          <w:p w14:paraId="0BED9DA6"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C5A21A" w14:textId="77777777" w:rsidR="00DD7E84" w:rsidRDefault="00DD7E84" w:rsidP="00DE5040">
            <w:pPr>
              <w:spacing w:after="0" w:line="240" w:lineRule="auto"/>
              <w:rPr>
                <w:sz w:val="24"/>
                <w:szCs w:val="24"/>
              </w:rPr>
            </w:pPr>
            <w:r>
              <w:rPr>
                <w:sz w:val="24"/>
                <w:szCs w:val="24"/>
              </w:rPr>
              <w:t>Boundary management</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E88D25" w14:textId="77777777" w:rsidR="00DD7E84" w:rsidRDefault="00DD7E84" w:rsidP="00DE5040">
            <w:pPr>
              <w:spacing w:after="0" w:line="240" w:lineRule="auto"/>
              <w:rPr>
                <w:sz w:val="24"/>
                <w:szCs w:val="24"/>
              </w:rPr>
            </w:pPr>
            <w:r>
              <w:rPr>
                <w:sz w:val="24"/>
                <w:szCs w:val="24"/>
              </w:rPr>
              <w:t xml:space="preserve">                   1 2           3</w:t>
            </w:r>
          </w:p>
        </w:tc>
      </w:tr>
      <w:tr w:rsidR="00DD7E84" w14:paraId="722B22BE" w14:textId="77777777" w:rsidTr="00DE5040">
        <w:tc>
          <w:tcPr>
            <w:tcW w:w="1696" w:type="dxa"/>
            <w:vMerge/>
            <w:tcBorders>
              <w:left w:val="single" w:sz="4" w:space="0" w:color="auto"/>
              <w:right w:val="single" w:sz="4" w:space="0" w:color="auto"/>
            </w:tcBorders>
            <w:shd w:val="clear" w:color="auto" w:fill="D9D9D9" w:themeFill="background1" w:themeFillShade="D9"/>
          </w:tcPr>
          <w:p w14:paraId="4887C9E7"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C59812E" w14:textId="77777777" w:rsidR="00DD7E84" w:rsidRDefault="00DD7E84" w:rsidP="00DE5040">
            <w:pPr>
              <w:spacing w:after="0" w:line="240" w:lineRule="auto"/>
              <w:rPr>
                <w:sz w:val="24"/>
                <w:szCs w:val="24"/>
              </w:rPr>
            </w:pPr>
            <w:r>
              <w:rPr>
                <w:sz w:val="24"/>
                <w:szCs w:val="24"/>
              </w:rPr>
              <w:t>Network</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0BD8885" w14:textId="77777777" w:rsidR="00DD7E84" w:rsidRDefault="00DD7E84" w:rsidP="00DE5040">
            <w:pPr>
              <w:spacing w:after="0" w:line="240" w:lineRule="auto"/>
              <w:rPr>
                <w:sz w:val="24"/>
                <w:szCs w:val="24"/>
              </w:rPr>
            </w:pPr>
            <w:r>
              <w:rPr>
                <w:sz w:val="24"/>
                <w:szCs w:val="24"/>
              </w:rPr>
              <w:t xml:space="preserve">                                  1 2              3</w:t>
            </w:r>
          </w:p>
        </w:tc>
      </w:tr>
      <w:tr w:rsidR="00DD7E84" w14:paraId="5AC96A24" w14:textId="77777777" w:rsidTr="00DE5040">
        <w:tc>
          <w:tcPr>
            <w:tcW w:w="1696" w:type="dxa"/>
            <w:vMerge/>
            <w:tcBorders>
              <w:left w:val="single" w:sz="4" w:space="0" w:color="auto"/>
              <w:right w:val="single" w:sz="4" w:space="0" w:color="auto"/>
            </w:tcBorders>
            <w:shd w:val="clear" w:color="auto" w:fill="D9D9D9" w:themeFill="background1" w:themeFillShade="D9"/>
          </w:tcPr>
          <w:p w14:paraId="7BE0B759"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6E6D9EC" w14:textId="77777777" w:rsidR="00DD7E84" w:rsidRDefault="00DD7E84" w:rsidP="00DE5040">
            <w:pPr>
              <w:spacing w:after="0" w:line="240" w:lineRule="auto"/>
              <w:rPr>
                <w:sz w:val="24"/>
                <w:szCs w:val="24"/>
              </w:rPr>
            </w:pPr>
            <w:r>
              <w:rPr>
                <w:sz w:val="24"/>
                <w:szCs w:val="24"/>
              </w:rPr>
              <w:t>Flexibility</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433809" w14:textId="77777777" w:rsidR="00DD7E84" w:rsidRDefault="00DD7E84" w:rsidP="00DE5040">
            <w:pPr>
              <w:spacing w:after="0" w:line="240" w:lineRule="auto"/>
              <w:rPr>
                <w:sz w:val="24"/>
                <w:szCs w:val="24"/>
              </w:rPr>
            </w:pPr>
            <w:r>
              <w:rPr>
                <w:sz w:val="24"/>
                <w:szCs w:val="24"/>
              </w:rPr>
              <w:t xml:space="preserve">                 1 2 3</w:t>
            </w:r>
          </w:p>
        </w:tc>
      </w:tr>
      <w:tr w:rsidR="00DD7E84" w14:paraId="02E7DA13" w14:textId="77777777" w:rsidTr="00DE5040">
        <w:tc>
          <w:tcPr>
            <w:tcW w:w="1696" w:type="dxa"/>
            <w:vMerge/>
            <w:tcBorders>
              <w:left w:val="single" w:sz="4" w:space="0" w:color="auto"/>
              <w:right w:val="single" w:sz="4" w:space="0" w:color="auto"/>
            </w:tcBorders>
            <w:shd w:val="clear" w:color="auto" w:fill="D9D9D9" w:themeFill="background1" w:themeFillShade="D9"/>
          </w:tcPr>
          <w:p w14:paraId="7BF9BBBE"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6A471F8" w14:textId="77777777" w:rsidR="00DD7E84" w:rsidRDefault="00DD7E84" w:rsidP="00DE5040">
            <w:pPr>
              <w:spacing w:after="0" w:line="240" w:lineRule="auto"/>
              <w:rPr>
                <w:sz w:val="24"/>
                <w:szCs w:val="24"/>
              </w:rPr>
            </w:pPr>
            <w:r>
              <w:rPr>
                <w:sz w:val="24"/>
                <w:szCs w:val="24"/>
              </w:rPr>
              <w:t>Social capital</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DB4FA01" w14:textId="77777777" w:rsidR="00DD7E84" w:rsidRDefault="00DD7E84" w:rsidP="00DE5040">
            <w:pPr>
              <w:spacing w:after="0" w:line="240" w:lineRule="auto"/>
              <w:rPr>
                <w:sz w:val="24"/>
                <w:szCs w:val="24"/>
              </w:rPr>
            </w:pPr>
            <w:r>
              <w:rPr>
                <w:sz w:val="24"/>
                <w:szCs w:val="24"/>
              </w:rPr>
              <w:t>2                  1              3</w:t>
            </w:r>
          </w:p>
        </w:tc>
      </w:tr>
      <w:tr w:rsidR="00DD7E84" w14:paraId="4114A531" w14:textId="77777777" w:rsidTr="00DE5040">
        <w:tc>
          <w:tcPr>
            <w:tcW w:w="1696" w:type="dxa"/>
            <w:vMerge/>
            <w:tcBorders>
              <w:left w:val="single" w:sz="4" w:space="0" w:color="auto"/>
              <w:bottom w:val="single" w:sz="4" w:space="0" w:color="auto"/>
              <w:right w:val="single" w:sz="4" w:space="0" w:color="auto"/>
            </w:tcBorders>
            <w:shd w:val="clear" w:color="auto" w:fill="D9D9D9" w:themeFill="background1" w:themeFillShade="D9"/>
          </w:tcPr>
          <w:p w14:paraId="13A5B8FC"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B66A39" w14:textId="77777777" w:rsidR="00DD7E84" w:rsidRDefault="00DD7E84" w:rsidP="00DE5040">
            <w:pPr>
              <w:spacing w:after="0" w:line="240" w:lineRule="auto"/>
              <w:rPr>
                <w:sz w:val="24"/>
                <w:szCs w:val="24"/>
              </w:rPr>
            </w:pPr>
            <w:r>
              <w:rPr>
                <w:sz w:val="24"/>
                <w:szCs w:val="24"/>
              </w:rPr>
              <w:t>Disciplinary focus</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15F2EA" w14:textId="77777777" w:rsidR="00DD7E84" w:rsidRDefault="00DD7E84" w:rsidP="00DE5040">
            <w:pPr>
              <w:spacing w:after="0" w:line="240" w:lineRule="auto"/>
              <w:rPr>
                <w:sz w:val="24"/>
                <w:szCs w:val="24"/>
              </w:rPr>
            </w:pPr>
            <w:r>
              <w:rPr>
                <w:sz w:val="24"/>
                <w:szCs w:val="24"/>
              </w:rPr>
              <w:t xml:space="preserve">                    2            1 3</w:t>
            </w:r>
          </w:p>
        </w:tc>
      </w:tr>
      <w:tr w:rsidR="00DD7E84" w14:paraId="50642567" w14:textId="77777777" w:rsidTr="00DE5040">
        <w:tc>
          <w:tcPr>
            <w:tcW w:w="1696" w:type="dxa"/>
            <w:vMerge w:val="restart"/>
            <w:tcBorders>
              <w:top w:val="single" w:sz="4" w:space="0" w:color="auto"/>
              <w:left w:val="single" w:sz="4" w:space="0" w:color="auto"/>
              <w:right w:val="single" w:sz="4" w:space="0" w:color="auto"/>
            </w:tcBorders>
            <w:shd w:val="clear" w:color="auto" w:fill="A6A6A6" w:themeFill="background1" w:themeFillShade="A6"/>
          </w:tcPr>
          <w:p w14:paraId="50122CC1" w14:textId="77777777" w:rsidR="00DD7E84" w:rsidRDefault="00DD7E84" w:rsidP="00DE5040">
            <w:pPr>
              <w:spacing w:after="0" w:line="240" w:lineRule="auto"/>
              <w:rPr>
                <w:sz w:val="24"/>
                <w:szCs w:val="24"/>
              </w:rPr>
            </w:pPr>
            <w:r>
              <w:rPr>
                <w:sz w:val="24"/>
                <w:szCs w:val="24"/>
              </w:rPr>
              <w:t xml:space="preserve">‘Knowledge content’ </w:t>
            </w:r>
          </w:p>
          <w:p w14:paraId="644BCDCA" w14:textId="77777777" w:rsidR="00DD7E84" w:rsidRDefault="00DD7E84" w:rsidP="00DE5040">
            <w:pPr>
              <w:spacing w:after="0" w:line="240" w:lineRule="auto"/>
              <w:rPr>
                <w:sz w:val="24"/>
                <w:szCs w:val="24"/>
              </w:rPr>
            </w:pPr>
            <w:r>
              <w:rPr>
                <w:sz w:val="24"/>
                <w:szCs w:val="24"/>
              </w:rPr>
              <w:t>values</w:t>
            </w:r>
          </w:p>
        </w:tc>
        <w:tc>
          <w:tcPr>
            <w:tcW w:w="2694"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4B22AAE1" w14:textId="77777777" w:rsidR="00DD7E84" w:rsidRDefault="00DD7E84" w:rsidP="00DE5040">
            <w:pPr>
              <w:spacing w:after="0" w:line="240" w:lineRule="auto"/>
              <w:rPr>
                <w:sz w:val="24"/>
                <w:szCs w:val="24"/>
              </w:rPr>
            </w:pPr>
            <w:r>
              <w:rPr>
                <w:sz w:val="24"/>
                <w:szCs w:val="24"/>
              </w:rPr>
              <w:t>Expertise</w:t>
            </w:r>
          </w:p>
        </w:tc>
        <w:tc>
          <w:tcPr>
            <w:tcW w:w="4626"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0C02542E" w14:textId="77777777" w:rsidR="00DD7E84" w:rsidRDefault="00DD7E84" w:rsidP="00DE5040">
            <w:pPr>
              <w:spacing w:after="0" w:line="240" w:lineRule="auto"/>
              <w:rPr>
                <w:sz w:val="24"/>
                <w:szCs w:val="24"/>
              </w:rPr>
            </w:pPr>
            <w:r>
              <w:rPr>
                <w:sz w:val="24"/>
                <w:szCs w:val="24"/>
              </w:rPr>
              <w:t>1 2 3</w:t>
            </w:r>
          </w:p>
        </w:tc>
      </w:tr>
      <w:tr w:rsidR="00DD7E84" w14:paraId="56AE1C45" w14:textId="77777777" w:rsidTr="00DE5040">
        <w:tc>
          <w:tcPr>
            <w:tcW w:w="1696" w:type="dxa"/>
            <w:vMerge/>
            <w:tcBorders>
              <w:left w:val="single" w:sz="4" w:space="0" w:color="auto"/>
              <w:right w:val="single" w:sz="4" w:space="0" w:color="auto"/>
            </w:tcBorders>
            <w:shd w:val="clear" w:color="auto" w:fill="A6A6A6" w:themeFill="background1" w:themeFillShade="A6"/>
          </w:tcPr>
          <w:p w14:paraId="2CFBBF34"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50E2FF1D" w14:textId="77777777" w:rsidR="00DD7E84" w:rsidRDefault="00DD7E84" w:rsidP="00DE5040">
            <w:pPr>
              <w:spacing w:after="0" w:line="240" w:lineRule="auto"/>
              <w:rPr>
                <w:sz w:val="24"/>
                <w:szCs w:val="24"/>
              </w:rPr>
            </w:pPr>
            <w:r>
              <w:rPr>
                <w:sz w:val="24"/>
                <w:szCs w:val="24"/>
              </w:rPr>
              <w:t>Learning</w:t>
            </w:r>
          </w:p>
        </w:tc>
        <w:tc>
          <w:tcPr>
            <w:tcW w:w="4626"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F61D17B" w14:textId="77777777" w:rsidR="00DD7E84" w:rsidRDefault="00DD7E84" w:rsidP="00DE5040">
            <w:pPr>
              <w:keepNext/>
              <w:spacing w:after="0" w:line="240" w:lineRule="auto"/>
              <w:rPr>
                <w:sz w:val="24"/>
                <w:szCs w:val="24"/>
              </w:rPr>
            </w:pPr>
            <w:r>
              <w:rPr>
                <w:sz w:val="24"/>
                <w:szCs w:val="24"/>
              </w:rPr>
              <w:t>1 2 3</w:t>
            </w:r>
          </w:p>
        </w:tc>
      </w:tr>
      <w:tr w:rsidR="00DD7E84" w14:paraId="461B67BF" w14:textId="77777777" w:rsidTr="00DE5040">
        <w:tc>
          <w:tcPr>
            <w:tcW w:w="1696" w:type="dxa"/>
            <w:vMerge/>
            <w:tcBorders>
              <w:left w:val="single" w:sz="4" w:space="0" w:color="auto"/>
              <w:bottom w:val="single" w:sz="4" w:space="0" w:color="auto"/>
              <w:right w:val="single" w:sz="4" w:space="0" w:color="auto"/>
            </w:tcBorders>
            <w:shd w:val="clear" w:color="auto" w:fill="A6A6A6" w:themeFill="background1" w:themeFillShade="A6"/>
          </w:tcPr>
          <w:p w14:paraId="707F72EF"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4691BEE" w14:textId="77777777" w:rsidR="00DD7E84" w:rsidRDefault="00DD7E84" w:rsidP="00DE5040">
            <w:pPr>
              <w:spacing w:after="0" w:line="240" w:lineRule="auto"/>
              <w:rPr>
                <w:sz w:val="24"/>
                <w:szCs w:val="24"/>
              </w:rPr>
            </w:pPr>
            <w:r>
              <w:rPr>
                <w:sz w:val="24"/>
                <w:szCs w:val="24"/>
              </w:rPr>
              <w:t>Human capital</w:t>
            </w:r>
          </w:p>
        </w:tc>
        <w:tc>
          <w:tcPr>
            <w:tcW w:w="4626"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F6162E3" w14:textId="77777777" w:rsidR="00DD7E84" w:rsidRDefault="00DD7E84" w:rsidP="00DE5040">
            <w:pPr>
              <w:keepNext/>
              <w:spacing w:after="0" w:line="240" w:lineRule="auto"/>
              <w:rPr>
                <w:sz w:val="24"/>
                <w:szCs w:val="24"/>
              </w:rPr>
            </w:pPr>
            <w:r>
              <w:rPr>
                <w:sz w:val="24"/>
                <w:szCs w:val="24"/>
              </w:rPr>
              <w:t xml:space="preserve">                 1 2 3</w:t>
            </w:r>
          </w:p>
        </w:tc>
      </w:tr>
    </w:tbl>
    <w:p w14:paraId="2467D697" w14:textId="3E916536" w:rsidR="00DD7E84" w:rsidRDefault="00DD7E84" w:rsidP="00DD7E84">
      <w:pPr>
        <w:pStyle w:val="Caption"/>
        <w:rPr>
          <w:sz w:val="24"/>
          <w:szCs w:val="24"/>
        </w:rPr>
      </w:pPr>
      <w:bookmarkStart w:id="174" w:name="_Ref7032334"/>
      <w:bookmarkStart w:id="175" w:name="_Toc31702081"/>
      <w:r>
        <w:t xml:space="preserve">Figure </w:t>
      </w:r>
      <w:r>
        <w:rPr>
          <w:noProof/>
        </w:rPr>
        <w:fldChar w:fldCharType="begin"/>
      </w:r>
      <w:r>
        <w:rPr>
          <w:noProof/>
        </w:rPr>
        <w:instrText xml:space="preserve"> SEQ Figure \* ARABIC </w:instrText>
      </w:r>
      <w:r>
        <w:rPr>
          <w:noProof/>
        </w:rPr>
        <w:fldChar w:fldCharType="separate"/>
      </w:r>
      <w:r w:rsidR="0011424E">
        <w:rPr>
          <w:noProof/>
        </w:rPr>
        <w:t>12</w:t>
      </w:r>
      <w:r>
        <w:rPr>
          <w:noProof/>
        </w:rPr>
        <w:fldChar w:fldCharType="end"/>
      </w:r>
      <w:bookmarkEnd w:id="174"/>
      <w:r>
        <w:t>. BoR5 typology</w:t>
      </w:r>
      <w:bookmarkEnd w:id="175"/>
    </w:p>
    <w:p w14:paraId="221C4850" w14:textId="157C7913" w:rsidR="00DD7E84" w:rsidRDefault="00DD7E84" w:rsidP="00DD7E84">
      <w:pPr>
        <w:spacing w:before="120" w:after="120" w:line="360" w:lineRule="auto"/>
        <w:rPr>
          <w:sz w:val="24"/>
          <w:szCs w:val="24"/>
        </w:rPr>
      </w:pPr>
      <w:r>
        <w:rPr>
          <w:sz w:val="24"/>
          <w:szCs w:val="24"/>
        </w:rPr>
        <w:t>Like CHMI</w:t>
      </w:r>
      <w:r w:rsidR="008E59B4">
        <w:rPr>
          <w:sz w:val="24"/>
          <w:szCs w:val="24"/>
        </w:rPr>
        <w:t xml:space="preserve"> (from BoR11.1, discussed above)</w:t>
      </w:r>
      <w:r>
        <w:rPr>
          <w:sz w:val="24"/>
          <w:szCs w:val="24"/>
        </w:rPr>
        <w:t>, SMRU is a boundary structure, what I term a ‘transdisciplinary’ boundary structure, in that it brings together biologists, physicists, statisticians and technologists whose expertise coalesces around the sub-field of marine mammalogy. Also resembling CHMI, SMRU has its own off-shoot boundary structures in the form of SMRU Consulting and SMRU Instrumentation, spin-outs which aim to generate revenue based on SMRU technology and expertise. More than just a boundary structure, SMRU can be conceptualised as a ‘boundary-</w:t>
      </w:r>
      <w:r>
        <w:rPr>
          <w:i/>
          <w:sz w:val="24"/>
          <w:szCs w:val="24"/>
        </w:rPr>
        <w:t>spanning</w:t>
      </w:r>
      <w:r>
        <w:rPr>
          <w:sz w:val="24"/>
          <w:szCs w:val="24"/>
        </w:rPr>
        <w:t xml:space="preserve"> structure’, since for two decades it existed as a non-academic public research institute conducting scientific research directly for policy and regulatory purposes. It now continues these functions, but it does so through its outreach, networking and use-oriented outputs. These take the form of technologies, workshops, seminars, advice, consultancy, as well as journal articles targeting broad audiences beyond SMRU’s own specialism. </w:t>
      </w:r>
      <w:r w:rsidR="00D3614E">
        <w:rPr>
          <w:sz w:val="24"/>
          <w:szCs w:val="24"/>
        </w:rPr>
        <w:t>Unlike the researchers from CHMI (BoR11.1) though, SMRU researchers were careful to uphold a strict, ‘bounded’ notion of academic identity</w:t>
      </w:r>
      <w:r w:rsidR="004216F5">
        <w:rPr>
          <w:sz w:val="24"/>
          <w:szCs w:val="24"/>
        </w:rPr>
        <w:t xml:space="preserve"> in their transactions</w:t>
      </w:r>
      <w:r w:rsidR="009A302A">
        <w:rPr>
          <w:sz w:val="24"/>
          <w:szCs w:val="24"/>
        </w:rPr>
        <w:t>. For example,</w:t>
      </w:r>
      <w:r w:rsidR="004216F5">
        <w:rPr>
          <w:sz w:val="24"/>
          <w:szCs w:val="24"/>
        </w:rPr>
        <w:t xml:space="preserve"> the funds raised from the spin-out did not go to shareholders, but only to pay for salaries of its staff and for the development of technologies used to enable SMRU’s basic research</w:t>
      </w:r>
      <w:r w:rsidR="009A302A">
        <w:rPr>
          <w:sz w:val="24"/>
          <w:szCs w:val="24"/>
        </w:rPr>
        <w:t>. Moreover,</w:t>
      </w:r>
      <w:r w:rsidR="004216F5">
        <w:rPr>
          <w:sz w:val="24"/>
          <w:szCs w:val="24"/>
        </w:rPr>
        <w:t xml:space="preserve"> its outreach with those involved in making policy or affected by policy did not involve any attempts to influence a specific policy, but only aimed to inform (in contrast with CHMI researchers who worked for uptake of their specific benchmarking model, potentially in competition with others)</w:t>
      </w:r>
      <w:r w:rsidR="0009791E">
        <w:rPr>
          <w:sz w:val="24"/>
          <w:szCs w:val="24"/>
        </w:rPr>
        <w:t xml:space="preserve">. </w:t>
      </w:r>
    </w:p>
    <w:p w14:paraId="633D9229" w14:textId="24265BC4" w:rsidR="001B7987" w:rsidRDefault="001B7987" w:rsidP="00DD7E84">
      <w:pPr>
        <w:spacing w:before="120" w:after="120" w:line="360" w:lineRule="auto"/>
        <w:rPr>
          <w:sz w:val="24"/>
          <w:szCs w:val="24"/>
        </w:rPr>
      </w:pPr>
      <w:r>
        <w:rPr>
          <w:sz w:val="24"/>
          <w:szCs w:val="24"/>
        </w:rPr>
        <w:t>In sum,</w:t>
      </w:r>
      <w:r w:rsidR="001F5A49">
        <w:rPr>
          <w:sz w:val="24"/>
          <w:szCs w:val="24"/>
        </w:rPr>
        <w:t xml:space="preserve"> my analysis sees the boundary transactions associated BoR5’s research as reinforcing the distinctive value, legitimacy and identity of academia and there</w:t>
      </w:r>
      <w:r>
        <w:rPr>
          <w:sz w:val="24"/>
          <w:szCs w:val="24"/>
        </w:rPr>
        <w:t xml:space="preserve">by </w:t>
      </w:r>
      <w:r w:rsidR="001F5A49">
        <w:rPr>
          <w:sz w:val="24"/>
          <w:szCs w:val="24"/>
        </w:rPr>
        <w:t>functioning towards the reproduction of academic boundaries. This is not due to some unique approach developed by SMRU researchers, but by (i) working within a particular kind of (use-inspired basic)</w:t>
      </w:r>
      <w:r>
        <w:rPr>
          <w:sz w:val="24"/>
          <w:szCs w:val="24"/>
        </w:rPr>
        <w:t xml:space="preserve"> disciplinary context such that the contribution to ‘impactful’ knowledge was inseparable from their contribution to ‘basic’ scientific knowledge, and </w:t>
      </w:r>
      <w:r w:rsidR="001F5A49">
        <w:rPr>
          <w:sz w:val="24"/>
          <w:szCs w:val="24"/>
        </w:rPr>
        <w:t>(ii)</w:t>
      </w:r>
      <w:r>
        <w:rPr>
          <w:sz w:val="24"/>
          <w:szCs w:val="24"/>
        </w:rPr>
        <w:t xml:space="preserve"> placing great reliance on their academic and scientific capital as the basis for legitimacy in informing policy debates and decision</w:t>
      </w:r>
      <w:r w:rsidR="00A918C0">
        <w:rPr>
          <w:sz w:val="24"/>
          <w:szCs w:val="24"/>
        </w:rPr>
        <w:t>-</w:t>
      </w:r>
      <w:r w:rsidR="003E736A">
        <w:rPr>
          <w:sz w:val="24"/>
          <w:szCs w:val="24"/>
        </w:rPr>
        <w:t>making.</w:t>
      </w:r>
    </w:p>
    <w:p w14:paraId="03DFDAE5" w14:textId="6DB386E9" w:rsidR="00DD7E84" w:rsidRDefault="00302EF9" w:rsidP="00DD7E84">
      <w:pPr>
        <w:pStyle w:val="Heading3"/>
      </w:pPr>
      <w:bookmarkStart w:id="176" w:name="_Toc31701984"/>
      <w:r>
        <w:t xml:space="preserve">Illustrative case 3. </w:t>
      </w:r>
      <w:r w:rsidR="004F5998">
        <w:t>‘</w:t>
      </w:r>
      <w:r w:rsidR="00F13478">
        <w:t>B</w:t>
      </w:r>
      <w:r w:rsidR="004F5998">
        <w:t xml:space="preserve">ounded’ </w:t>
      </w:r>
      <w:r w:rsidR="005403F3">
        <w:t>research (BoR4.2)</w:t>
      </w:r>
      <w:bookmarkEnd w:id="176"/>
    </w:p>
    <w:p w14:paraId="3DDD45BA" w14:textId="068D96EA" w:rsidR="00DD7E84" w:rsidRDefault="00DD7E84" w:rsidP="00DD7E84">
      <w:pPr>
        <w:spacing w:before="120" w:after="120" w:line="360" w:lineRule="auto"/>
        <w:rPr>
          <w:sz w:val="24"/>
          <w:szCs w:val="24"/>
        </w:rPr>
      </w:pPr>
      <w:r>
        <w:rPr>
          <w:sz w:val="24"/>
          <w:szCs w:val="24"/>
        </w:rPr>
        <w:t xml:space="preserve">The third and final illustrative case is that of BoR4.2, ‘Informing MDMA Policy’, based </w:t>
      </w:r>
      <w:r w:rsidR="00B33D94">
        <w:rPr>
          <w:sz w:val="24"/>
          <w:szCs w:val="24"/>
        </w:rPr>
        <w:t xml:space="preserve">at </w:t>
      </w:r>
      <w:r>
        <w:rPr>
          <w:sz w:val="24"/>
          <w:szCs w:val="24"/>
        </w:rPr>
        <w:t xml:space="preserve">the University of East London’s (UEL), School of Psychology. Specifically, the researchers involved belong to the </w:t>
      </w:r>
      <w:r w:rsidRPr="001E5A57">
        <w:rPr>
          <w:sz w:val="24"/>
          <w:szCs w:val="24"/>
        </w:rPr>
        <w:t>Drugs and Addictive Behaviours Research Group (</w:t>
      </w:r>
      <w:r>
        <w:rPr>
          <w:sz w:val="24"/>
          <w:szCs w:val="24"/>
        </w:rPr>
        <w:t>DABRG</w:t>
      </w:r>
      <w:r w:rsidRPr="001E5A57">
        <w:rPr>
          <w:sz w:val="24"/>
          <w:szCs w:val="24"/>
        </w:rPr>
        <w:t>)</w:t>
      </w:r>
      <w:r>
        <w:rPr>
          <w:sz w:val="24"/>
          <w:szCs w:val="24"/>
        </w:rPr>
        <w:t xml:space="preserve">, whose members also established the wider Substance Use and Misuse (SUM) network, through which its research is disseminated amongst policy actors, other user groups, and also other scientific specialists from different disciplines. </w:t>
      </w:r>
      <w:r w:rsidR="0061775A">
        <w:rPr>
          <w:sz w:val="24"/>
          <w:szCs w:val="24"/>
        </w:rPr>
        <w:t xml:space="preserve">The context of this research is that the School of Psychology represents a ‘less prestigious’ institutional context, and the research is ‘Basic/Applied’ and belongs to the ‘life’ branch of sciences. </w:t>
      </w:r>
      <w:r w:rsidR="00F715B1">
        <w:rPr>
          <w:sz w:val="24"/>
          <w:szCs w:val="24"/>
        </w:rPr>
        <w:t xml:space="preserve">As </w:t>
      </w:r>
      <w:r w:rsidR="00354129" w:rsidRPr="00354129">
        <w:rPr>
          <w:sz w:val="24"/>
          <w:szCs w:val="24"/>
        </w:rPr>
        <w:fldChar w:fldCharType="begin"/>
      </w:r>
      <w:r w:rsidR="00354129" w:rsidRPr="00354129">
        <w:rPr>
          <w:sz w:val="24"/>
          <w:szCs w:val="24"/>
        </w:rPr>
        <w:instrText xml:space="preserve"> REF _Ref8918539 \h </w:instrText>
      </w:r>
      <w:r w:rsidR="00354129">
        <w:rPr>
          <w:sz w:val="24"/>
          <w:szCs w:val="24"/>
        </w:rPr>
        <w:instrText xml:space="preserve"> \* MERGEFORMAT </w:instrText>
      </w:r>
      <w:r w:rsidR="00354129" w:rsidRPr="00354129">
        <w:rPr>
          <w:sz w:val="24"/>
          <w:szCs w:val="24"/>
        </w:rPr>
      </w:r>
      <w:r w:rsidR="00354129" w:rsidRPr="00354129">
        <w:rPr>
          <w:sz w:val="24"/>
          <w:szCs w:val="24"/>
        </w:rPr>
        <w:fldChar w:fldCharType="separate"/>
      </w:r>
      <w:r w:rsidR="0011424E" w:rsidRPr="0011424E">
        <w:rPr>
          <w:sz w:val="24"/>
          <w:szCs w:val="24"/>
        </w:rPr>
        <w:t xml:space="preserve">Table </w:t>
      </w:r>
      <w:r w:rsidR="0011424E" w:rsidRPr="0011424E">
        <w:rPr>
          <w:noProof/>
          <w:sz w:val="24"/>
          <w:szCs w:val="24"/>
        </w:rPr>
        <w:t>28</w:t>
      </w:r>
      <w:r w:rsidR="00354129" w:rsidRPr="00354129">
        <w:rPr>
          <w:sz w:val="24"/>
          <w:szCs w:val="24"/>
        </w:rPr>
        <w:fldChar w:fldCharType="end"/>
      </w:r>
      <w:r w:rsidR="00354129">
        <w:rPr>
          <w:sz w:val="24"/>
          <w:szCs w:val="24"/>
        </w:rPr>
        <w:t xml:space="preserve"> shows, BoR4.2 has very low values across all dimensions. </w:t>
      </w:r>
    </w:p>
    <w:tbl>
      <w:tblPr>
        <w:tblStyle w:val="TableGrid"/>
        <w:tblW w:w="0" w:type="auto"/>
        <w:tblLook w:val="04A0" w:firstRow="1" w:lastRow="0" w:firstColumn="1" w:lastColumn="0" w:noHBand="0" w:noVBand="1"/>
      </w:tblPr>
      <w:tblGrid>
        <w:gridCol w:w="2689"/>
        <w:gridCol w:w="1559"/>
        <w:gridCol w:w="1353"/>
        <w:gridCol w:w="2236"/>
      </w:tblGrid>
      <w:tr w:rsidR="005E5CF2" w14:paraId="61365183" w14:textId="77777777" w:rsidTr="006D474E">
        <w:trPr>
          <w:trHeight w:val="151"/>
        </w:trPr>
        <w:tc>
          <w:tcPr>
            <w:tcW w:w="2689" w:type="dxa"/>
            <w:tcBorders>
              <w:bottom w:val="single" w:sz="2" w:space="0" w:color="auto"/>
            </w:tcBorders>
          </w:tcPr>
          <w:p w14:paraId="3DE65FDE" w14:textId="77777777" w:rsidR="005E5CF2" w:rsidRPr="006600EC" w:rsidRDefault="005E5CF2" w:rsidP="006D474E">
            <w:pPr>
              <w:rPr>
                <w:sz w:val="22"/>
                <w:szCs w:val="22"/>
              </w:rPr>
            </w:pPr>
          </w:p>
        </w:tc>
        <w:tc>
          <w:tcPr>
            <w:tcW w:w="1559" w:type="dxa"/>
            <w:tcBorders>
              <w:bottom w:val="single" w:sz="2" w:space="0" w:color="auto"/>
            </w:tcBorders>
          </w:tcPr>
          <w:p w14:paraId="49F89DF7" w14:textId="77777777" w:rsidR="005E5CF2" w:rsidRPr="006600EC" w:rsidRDefault="005E5CF2" w:rsidP="006D474E">
            <w:pPr>
              <w:jc w:val="center"/>
              <w:rPr>
                <w:sz w:val="22"/>
                <w:szCs w:val="22"/>
              </w:rPr>
            </w:pPr>
            <w:r w:rsidRPr="006600EC">
              <w:rPr>
                <w:sz w:val="22"/>
                <w:szCs w:val="22"/>
              </w:rPr>
              <w:t>Social Context</w:t>
            </w:r>
            <w:r>
              <w:rPr>
                <w:sz w:val="22"/>
                <w:szCs w:val="22"/>
              </w:rPr>
              <w:t xml:space="preserve"> </w:t>
            </w:r>
          </w:p>
        </w:tc>
        <w:tc>
          <w:tcPr>
            <w:tcW w:w="1353" w:type="dxa"/>
            <w:tcBorders>
              <w:bottom w:val="single" w:sz="2" w:space="0" w:color="auto"/>
            </w:tcBorders>
          </w:tcPr>
          <w:p w14:paraId="61D0F029" w14:textId="77777777" w:rsidR="005E5CF2" w:rsidRPr="006600EC" w:rsidRDefault="005E5CF2" w:rsidP="006D474E">
            <w:pPr>
              <w:jc w:val="center"/>
              <w:rPr>
                <w:sz w:val="22"/>
                <w:szCs w:val="22"/>
              </w:rPr>
            </w:pPr>
            <w:r>
              <w:rPr>
                <w:sz w:val="22"/>
                <w:szCs w:val="22"/>
              </w:rPr>
              <w:t xml:space="preserve">Intermediary </w:t>
            </w:r>
          </w:p>
        </w:tc>
        <w:tc>
          <w:tcPr>
            <w:tcW w:w="2236" w:type="dxa"/>
            <w:tcBorders>
              <w:bottom w:val="single" w:sz="2" w:space="0" w:color="auto"/>
            </w:tcBorders>
          </w:tcPr>
          <w:p w14:paraId="279A3029" w14:textId="77777777" w:rsidR="005E5CF2" w:rsidRPr="006600EC" w:rsidRDefault="005E5CF2" w:rsidP="006D474E">
            <w:pPr>
              <w:jc w:val="center"/>
              <w:rPr>
                <w:sz w:val="22"/>
                <w:szCs w:val="22"/>
              </w:rPr>
            </w:pPr>
            <w:r>
              <w:rPr>
                <w:sz w:val="22"/>
                <w:szCs w:val="22"/>
              </w:rPr>
              <w:t xml:space="preserve">Knowledge Content </w:t>
            </w:r>
          </w:p>
        </w:tc>
      </w:tr>
      <w:tr w:rsidR="005E5CF2" w14:paraId="7857056D" w14:textId="77777777" w:rsidTr="006D474E">
        <w:trPr>
          <w:trHeight w:val="152"/>
        </w:trPr>
        <w:tc>
          <w:tcPr>
            <w:tcW w:w="2689" w:type="dxa"/>
            <w:tcBorders>
              <w:top w:val="single" w:sz="2" w:space="0" w:color="auto"/>
              <w:left w:val="single" w:sz="2" w:space="0" w:color="auto"/>
              <w:bottom w:val="single" w:sz="2" w:space="0" w:color="auto"/>
              <w:right w:val="single" w:sz="2" w:space="0" w:color="auto"/>
            </w:tcBorders>
            <w:shd w:val="clear" w:color="auto" w:fill="FFFFFF" w:themeFill="background1"/>
          </w:tcPr>
          <w:p w14:paraId="7BE1E667" w14:textId="08BB3C85" w:rsidR="005E5CF2" w:rsidRPr="00DC380F" w:rsidRDefault="005E5CF2" w:rsidP="006D474E">
            <w:pPr>
              <w:rPr>
                <w:i/>
                <w:sz w:val="22"/>
                <w:szCs w:val="22"/>
              </w:rPr>
            </w:pPr>
            <w:r>
              <w:rPr>
                <w:b/>
                <w:sz w:val="22"/>
                <w:szCs w:val="22"/>
              </w:rPr>
              <w:t>BoR4.2</w:t>
            </w:r>
            <w:r w:rsidR="00DC380F">
              <w:rPr>
                <w:b/>
                <w:sz w:val="22"/>
                <w:szCs w:val="22"/>
              </w:rPr>
              <w:t xml:space="preserve"> </w:t>
            </w:r>
            <w:r w:rsidR="00DC380F">
              <w:rPr>
                <w:i/>
                <w:sz w:val="22"/>
                <w:szCs w:val="22"/>
              </w:rPr>
              <w:t>(basic/applied, life, ‘less prestigious’)</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2450F920" w14:textId="0AAEC03B" w:rsidR="005E5CF2" w:rsidRPr="009E1FB8" w:rsidRDefault="009E1FB8" w:rsidP="006D474E">
            <w:pPr>
              <w:jc w:val="center"/>
              <w:rPr>
                <w:b/>
                <w:sz w:val="22"/>
                <w:szCs w:val="22"/>
              </w:rPr>
            </w:pPr>
            <w:r w:rsidRPr="009E1FB8">
              <w:rPr>
                <w:b/>
                <w:sz w:val="22"/>
                <w:szCs w:val="22"/>
              </w:rPr>
              <w:t>2.58</w:t>
            </w:r>
          </w:p>
        </w:tc>
        <w:tc>
          <w:tcPr>
            <w:tcW w:w="1353"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51721644" w14:textId="056BF7BE" w:rsidR="005E5CF2" w:rsidRPr="009E1FB8" w:rsidRDefault="009E1FB8" w:rsidP="006D474E">
            <w:pPr>
              <w:jc w:val="center"/>
              <w:rPr>
                <w:b/>
                <w:sz w:val="22"/>
                <w:szCs w:val="22"/>
              </w:rPr>
            </w:pPr>
            <w:r w:rsidRPr="009E1FB8">
              <w:rPr>
                <w:b/>
                <w:sz w:val="22"/>
                <w:szCs w:val="22"/>
              </w:rPr>
              <w:t>1.58</w:t>
            </w:r>
          </w:p>
        </w:tc>
        <w:tc>
          <w:tcPr>
            <w:tcW w:w="2236"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20CD2026" w14:textId="5EBA7011" w:rsidR="005E5CF2" w:rsidRPr="009E1FB8" w:rsidRDefault="009E1FB8" w:rsidP="006D474E">
            <w:pPr>
              <w:jc w:val="center"/>
              <w:rPr>
                <w:b/>
                <w:sz w:val="22"/>
                <w:szCs w:val="22"/>
              </w:rPr>
            </w:pPr>
            <w:r w:rsidRPr="009E1FB8">
              <w:rPr>
                <w:b/>
                <w:sz w:val="22"/>
                <w:szCs w:val="22"/>
              </w:rPr>
              <w:t>1.11</w:t>
            </w:r>
          </w:p>
        </w:tc>
      </w:tr>
      <w:tr w:rsidR="005E5CF2" w14:paraId="1D893E8D" w14:textId="77777777" w:rsidTr="006D474E">
        <w:trPr>
          <w:trHeight w:val="152"/>
        </w:trPr>
        <w:tc>
          <w:tcPr>
            <w:tcW w:w="2689" w:type="dxa"/>
            <w:tcBorders>
              <w:top w:val="single" w:sz="2" w:space="0" w:color="auto"/>
              <w:left w:val="single" w:sz="2" w:space="0" w:color="auto"/>
              <w:bottom w:val="single" w:sz="2" w:space="0" w:color="auto"/>
              <w:right w:val="single" w:sz="2" w:space="0" w:color="auto"/>
            </w:tcBorders>
            <w:shd w:val="clear" w:color="auto" w:fill="FFFFFF" w:themeFill="background1"/>
          </w:tcPr>
          <w:p w14:paraId="3D782C92" w14:textId="0F2AEB58" w:rsidR="005E5CF2" w:rsidRDefault="005E5CF2" w:rsidP="006D474E">
            <w:pPr>
              <w:rPr>
                <w:sz w:val="22"/>
                <w:szCs w:val="22"/>
              </w:rPr>
            </w:pPr>
            <w:r>
              <w:rPr>
                <w:sz w:val="22"/>
                <w:szCs w:val="22"/>
              </w:rPr>
              <w:t>‘Basic/Applied’ average</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4652AE30" w14:textId="05D7F94D" w:rsidR="005E5CF2" w:rsidRDefault="0056070D" w:rsidP="006D474E">
            <w:pPr>
              <w:jc w:val="center"/>
              <w:rPr>
                <w:sz w:val="22"/>
                <w:szCs w:val="22"/>
              </w:rPr>
            </w:pPr>
            <w:r>
              <w:rPr>
                <w:sz w:val="22"/>
                <w:szCs w:val="22"/>
              </w:rPr>
              <w:t>3.06</w:t>
            </w:r>
          </w:p>
        </w:tc>
        <w:tc>
          <w:tcPr>
            <w:tcW w:w="1353"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6CF13669" w14:textId="4BAB2E79" w:rsidR="005E5CF2" w:rsidRDefault="0056070D" w:rsidP="006D474E">
            <w:pPr>
              <w:jc w:val="center"/>
              <w:rPr>
                <w:sz w:val="22"/>
                <w:szCs w:val="22"/>
              </w:rPr>
            </w:pPr>
            <w:r>
              <w:rPr>
                <w:sz w:val="22"/>
                <w:szCs w:val="22"/>
              </w:rPr>
              <w:t>2.3</w:t>
            </w:r>
          </w:p>
        </w:tc>
        <w:tc>
          <w:tcPr>
            <w:tcW w:w="2236"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7CC14537" w14:textId="1FE2D178" w:rsidR="005E5CF2" w:rsidRDefault="0056070D" w:rsidP="006D474E">
            <w:pPr>
              <w:jc w:val="center"/>
              <w:rPr>
                <w:sz w:val="22"/>
                <w:szCs w:val="22"/>
              </w:rPr>
            </w:pPr>
            <w:r>
              <w:rPr>
                <w:sz w:val="22"/>
                <w:szCs w:val="22"/>
              </w:rPr>
              <w:t>1.78</w:t>
            </w:r>
          </w:p>
        </w:tc>
      </w:tr>
      <w:tr w:rsidR="005E5CF2" w14:paraId="0A8599A9" w14:textId="77777777" w:rsidTr="006D474E">
        <w:trPr>
          <w:trHeight w:val="152"/>
        </w:trPr>
        <w:tc>
          <w:tcPr>
            <w:tcW w:w="2689" w:type="dxa"/>
            <w:tcBorders>
              <w:top w:val="single" w:sz="2" w:space="0" w:color="auto"/>
              <w:left w:val="single" w:sz="2" w:space="0" w:color="auto"/>
              <w:bottom w:val="single" w:sz="2" w:space="0" w:color="auto"/>
              <w:right w:val="single" w:sz="2" w:space="0" w:color="auto"/>
            </w:tcBorders>
            <w:shd w:val="clear" w:color="auto" w:fill="FFFFFF" w:themeFill="background1"/>
          </w:tcPr>
          <w:p w14:paraId="35316C88" w14:textId="77777777" w:rsidR="005E5CF2" w:rsidRDefault="005E5CF2" w:rsidP="006D474E">
            <w:pPr>
              <w:rPr>
                <w:sz w:val="22"/>
                <w:szCs w:val="22"/>
              </w:rPr>
            </w:pPr>
            <w:r>
              <w:rPr>
                <w:sz w:val="22"/>
                <w:szCs w:val="22"/>
              </w:rPr>
              <w:t>‘Life’ average</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441D77EB" w14:textId="77777777" w:rsidR="005E5CF2" w:rsidRDefault="005E5CF2" w:rsidP="006D474E">
            <w:pPr>
              <w:jc w:val="center"/>
              <w:rPr>
                <w:sz w:val="22"/>
                <w:szCs w:val="22"/>
              </w:rPr>
            </w:pPr>
            <w:r>
              <w:rPr>
                <w:sz w:val="22"/>
                <w:szCs w:val="22"/>
              </w:rPr>
              <w:t>3.17</w:t>
            </w:r>
          </w:p>
        </w:tc>
        <w:tc>
          <w:tcPr>
            <w:tcW w:w="1353"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398E5C65" w14:textId="77777777" w:rsidR="005E5CF2" w:rsidRDefault="005E5CF2" w:rsidP="006D474E">
            <w:pPr>
              <w:jc w:val="center"/>
              <w:rPr>
                <w:sz w:val="22"/>
                <w:szCs w:val="22"/>
              </w:rPr>
            </w:pPr>
            <w:r>
              <w:rPr>
                <w:sz w:val="22"/>
                <w:szCs w:val="22"/>
              </w:rPr>
              <w:t>2.42</w:t>
            </w:r>
          </w:p>
        </w:tc>
        <w:tc>
          <w:tcPr>
            <w:tcW w:w="2236"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257B695B" w14:textId="77777777" w:rsidR="005E5CF2" w:rsidRDefault="005E5CF2" w:rsidP="006D474E">
            <w:pPr>
              <w:jc w:val="center"/>
              <w:rPr>
                <w:sz w:val="22"/>
                <w:szCs w:val="22"/>
              </w:rPr>
            </w:pPr>
            <w:r>
              <w:rPr>
                <w:sz w:val="22"/>
                <w:szCs w:val="22"/>
              </w:rPr>
              <w:t>1.72</w:t>
            </w:r>
          </w:p>
        </w:tc>
      </w:tr>
      <w:tr w:rsidR="0056070D" w14:paraId="125AFF3B" w14:textId="77777777" w:rsidTr="006D474E">
        <w:trPr>
          <w:trHeight w:val="152"/>
        </w:trPr>
        <w:tc>
          <w:tcPr>
            <w:tcW w:w="2689" w:type="dxa"/>
            <w:tcBorders>
              <w:top w:val="single" w:sz="2" w:space="0" w:color="auto"/>
              <w:left w:val="single" w:sz="2" w:space="0" w:color="auto"/>
              <w:bottom w:val="single" w:sz="2" w:space="0" w:color="auto"/>
              <w:right w:val="single" w:sz="2" w:space="0" w:color="auto"/>
            </w:tcBorders>
            <w:shd w:val="clear" w:color="auto" w:fill="FFFFFF" w:themeFill="background1"/>
          </w:tcPr>
          <w:p w14:paraId="42649474" w14:textId="250BB8C0" w:rsidR="0056070D" w:rsidRDefault="0056070D" w:rsidP="0056070D">
            <w:pPr>
              <w:rPr>
                <w:sz w:val="22"/>
                <w:szCs w:val="22"/>
              </w:rPr>
            </w:pPr>
            <w:r>
              <w:rPr>
                <w:sz w:val="22"/>
                <w:szCs w:val="22"/>
              </w:rPr>
              <w:t>‘Less prestigious’ average</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279FF87D" w14:textId="492A18AC" w:rsidR="0056070D" w:rsidRDefault="0056070D" w:rsidP="0056070D">
            <w:pPr>
              <w:jc w:val="center"/>
              <w:rPr>
                <w:sz w:val="22"/>
                <w:szCs w:val="22"/>
              </w:rPr>
            </w:pPr>
            <w:r>
              <w:rPr>
                <w:sz w:val="22"/>
                <w:szCs w:val="22"/>
              </w:rPr>
              <w:t>3.49</w:t>
            </w:r>
          </w:p>
        </w:tc>
        <w:tc>
          <w:tcPr>
            <w:tcW w:w="1353"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3F0C9ECA" w14:textId="6F015D91" w:rsidR="0056070D" w:rsidRDefault="0056070D" w:rsidP="0056070D">
            <w:pPr>
              <w:jc w:val="center"/>
              <w:rPr>
                <w:sz w:val="22"/>
                <w:szCs w:val="22"/>
              </w:rPr>
            </w:pPr>
            <w:r>
              <w:rPr>
                <w:sz w:val="22"/>
                <w:szCs w:val="22"/>
              </w:rPr>
              <w:t>2.63</w:t>
            </w:r>
          </w:p>
        </w:tc>
        <w:tc>
          <w:tcPr>
            <w:tcW w:w="2236"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62347AE1" w14:textId="226F70C6" w:rsidR="0056070D" w:rsidRDefault="0056070D" w:rsidP="0056070D">
            <w:pPr>
              <w:jc w:val="center"/>
              <w:rPr>
                <w:sz w:val="22"/>
                <w:szCs w:val="22"/>
              </w:rPr>
            </w:pPr>
            <w:r>
              <w:rPr>
                <w:sz w:val="22"/>
                <w:szCs w:val="22"/>
              </w:rPr>
              <w:t>1.78</w:t>
            </w:r>
          </w:p>
        </w:tc>
      </w:tr>
      <w:tr w:rsidR="0056070D" w14:paraId="38A2A571" w14:textId="77777777" w:rsidTr="006D474E">
        <w:trPr>
          <w:trHeight w:val="152"/>
        </w:trPr>
        <w:tc>
          <w:tcPr>
            <w:tcW w:w="2689" w:type="dxa"/>
            <w:tcBorders>
              <w:top w:val="single" w:sz="2" w:space="0" w:color="auto"/>
              <w:left w:val="single" w:sz="2" w:space="0" w:color="auto"/>
              <w:bottom w:val="single" w:sz="2" w:space="0" w:color="auto"/>
              <w:right w:val="single" w:sz="2" w:space="0" w:color="auto"/>
            </w:tcBorders>
            <w:shd w:val="clear" w:color="auto" w:fill="FFFFFF" w:themeFill="background1"/>
          </w:tcPr>
          <w:p w14:paraId="47FE26B7" w14:textId="77777777" w:rsidR="0056070D" w:rsidRPr="00251410" w:rsidRDefault="0056070D" w:rsidP="0056070D">
            <w:pPr>
              <w:rPr>
                <w:b/>
                <w:sz w:val="22"/>
                <w:szCs w:val="22"/>
              </w:rPr>
            </w:pPr>
            <w:r w:rsidRPr="00251410">
              <w:rPr>
                <w:b/>
                <w:sz w:val="22"/>
                <w:szCs w:val="22"/>
              </w:rPr>
              <w:t>Sample average</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7C2021BA" w14:textId="77777777" w:rsidR="0056070D" w:rsidRPr="00251410" w:rsidRDefault="0056070D" w:rsidP="0056070D">
            <w:pPr>
              <w:jc w:val="center"/>
              <w:rPr>
                <w:b/>
                <w:sz w:val="22"/>
                <w:szCs w:val="22"/>
              </w:rPr>
            </w:pPr>
            <w:r w:rsidRPr="00251410">
              <w:rPr>
                <w:b/>
                <w:sz w:val="22"/>
                <w:szCs w:val="22"/>
              </w:rPr>
              <w:t>3.54</w:t>
            </w:r>
          </w:p>
        </w:tc>
        <w:tc>
          <w:tcPr>
            <w:tcW w:w="1353"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77BAE84F" w14:textId="77777777" w:rsidR="0056070D" w:rsidRPr="00251410" w:rsidRDefault="0056070D" w:rsidP="0056070D">
            <w:pPr>
              <w:jc w:val="center"/>
              <w:rPr>
                <w:b/>
                <w:sz w:val="22"/>
                <w:szCs w:val="22"/>
              </w:rPr>
            </w:pPr>
            <w:r w:rsidRPr="00251410">
              <w:rPr>
                <w:b/>
                <w:sz w:val="22"/>
                <w:szCs w:val="22"/>
              </w:rPr>
              <w:t>2.43</w:t>
            </w:r>
          </w:p>
        </w:tc>
        <w:tc>
          <w:tcPr>
            <w:tcW w:w="2236" w:type="dxa"/>
            <w:tcBorders>
              <w:top w:val="single" w:sz="2" w:space="0" w:color="auto"/>
              <w:left w:val="single" w:sz="2" w:space="0" w:color="auto"/>
              <w:bottom w:val="single" w:sz="2" w:space="0" w:color="auto"/>
              <w:right w:val="single" w:sz="2" w:space="0" w:color="auto"/>
            </w:tcBorders>
            <w:shd w:val="clear" w:color="auto" w:fill="FFFFFF" w:themeFill="background1"/>
            <w:vAlign w:val="center"/>
          </w:tcPr>
          <w:p w14:paraId="586F15C2" w14:textId="77777777" w:rsidR="0056070D" w:rsidRPr="00251410" w:rsidRDefault="0056070D" w:rsidP="00744574">
            <w:pPr>
              <w:keepNext/>
              <w:jc w:val="center"/>
              <w:rPr>
                <w:b/>
                <w:sz w:val="22"/>
                <w:szCs w:val="22"/>
              </w:rPr>
            </w:pPr>
            <w:r w:rsidRPr="00251410">
              <w:rPr>
                <w:b/>
                <w:sz w:val="22"/>
                <w:szCs w:val="22"/>
              </w:rPr>
              <w:t>1.58</w:t>
            </w:r>
          </w:p>
        </w:tc>
      </w:tr>
    </w:tbl>
    <w:p w14:paraId="3830A994" w14:textId="2FC0DAF3" w:rsidR="005E5CF2" w:rsidRDefault="00744574" w:rsidP="00744574">
      <w:pPr>
        <w:pStyle w:val="Caption"/>
        <w:rPr>
          <w:sz w:val="24"/>
          <w:szCs w:val="24"/>
        </w:rPr>
      </w:pPr>
      <w:bookmarkStart w:id="177" w:name="_Ref8918539"/>
      <w:bookmarkStart w:id="178" w:name="_Toc31702057"/>
      <w:r>
        <w:t xml:space="preserve">Table </w:t>
      </w:r>
      <w:r w:rsidR="00A56355">
        <w:fldChar w:fldCharType="begin"/>
      </w:r>
      <w:r w:rsidR="00A56355">
        <w:instrText xml:space="preserve"> SEQ Table \* ARABIC </w:instrText>
      </w:r>
      <w:r w:rsidR="00A56355">
        <w:fldChar w:fldCharType="separate"/>
      </w:r>
      <w:r w:rsidR="0011424E">
        <w:rPr>
          <w:noProof/>
        </w:rPr>
        <w:t>28</w:t>
      </w:r>
      <w:r w:rsidR="00A56355">
        <w:rPr>
          <w:noProof/>
        </w:rPr>
        <w:fldChar w:fldCharType="end"/>
      </w:r>
      <w:bookmarkEnd w:id="177"/>
      <w:r>
        <w:t>. BoR4.2 typology values by 'research dimension' (with comparator values)</w:t>
      </w:r>
      <w:bookmarkEnd w:id="178"/>
    </w:p>
    <w:p w14:paraId="6CC8D5CC" w14:textId="77777777" w:rsidR="00DD7E84" w:rsidRDefault="00DD7E84" w:rsidP="004C1B76">
      <w:pPr>
        <w:spacing w:after="120" w:line="360" w:lineRule="auto"/>
        <w:rPr>
          <w:sz w:val="24"/>
          <w:szCs w:val="24"/>
        </w:rPr>
      </w:pPr>
      <w:r>
        <w:rPr>
          <w:sz w:val="24"/>
          <w:szCs w:val="24"/>
        </w:rPr>
        <w:t>As with the other two illustrations, I will start by describing my coding of the ‘social context’ attributes.</w:t>
      </w:r>
    </w:p>
    <w:p w14:paraId="6FBEDC28" w14:textId="77777777" w:rsidR="00DD7E84" w:rsidRPr="00400186" w:rsidRDefault="00DD7E84" w:rsidP="004C1B76">
      <w:pPr>
        <w:pStyle w:val="Heading4"/>
      </w:pPr>
      <w:r>
        <w:t>‘Social context’ values (goals, relevance, evaluation, outputs &amp; outcomes)</w:t>
      </w:r>
    </w:p>
    <w:p w14:paraId="1E860DBA" w14:textId="53D2BFEE" w:rsidR="00DD7E84" w:rsidRDefault="00DD7E84" w:rsidP="00DD7E84">
      <w:pPr>
        <w:spacing w:before="120" w:after="120" w:line="360" w:lineRule="auto"/>
        <w:rPr>
          <w:sz w:val="24"/>
          <w:szCs w:val="24"/>
        </w:rPr>
      </w:pPr>
      <w:r w:rsidRPr="008607CB">
        <w:rPr>
          <w:sz w:val="24"/>
          <w:szCs w:val="24"/>
          <w:u w:val="single"/>
        </w:rPr>
        <w:t xml:space="preserve">Phase 1. </w:t>
      </w:r>
      <w:r>
        <w:rPr>
          <w:sz w:val="24"/>
          <w:szCs w:val="24"/>
          <w:u w:val="single"/>
        </w:rPr>
        <w:t xml:space="preserve">Contributing to psychopharmacological understanding of </w:t>
      </w:r>
      <w:r w:rsidRPr="008607CB">
        <w:rPr>
          <w:sz w:val="24"/>
          <w:szCs w:val="24"/>
          <w:u w:val="single"/>
        </w:rPr>
        <w:t>MDMA (ecstasy)</w:t>
      </w:r>
      <w:r>
        <w:rPr>
          <w:sz w:val="24"/>
          <w:szCs w:val="24"/>
          <w:u w:val="single"/>
        </w:rPr>
        <w:br/>
      </w:r>
      <w:r>
        <w:rPr>
          <w:sz w:val="24"/>
          <w:szCs w:val="24"/>
        </w:rPr>
        <w:t xml:space="preserve">DABRG’s research is best described as belonging to the inherently interdisciplinary and use-inspired field of </w:t>
      </w:r>
      <w:r w:rsidRPr="001C4DE7">
        <w:rPr>
          <w:i/>
          <w:sz w:val="24"/>
          <w:szCs w:val="24"/>
        </w:rPr>
        <w:t>psychopharmacology</w:t>
      </w:r>
      <w:r>
        <w:rPr>
          <w:sz w:val="24"/>
          <w:szCs w:val="24"/>
        </w:rPr>
        <w:t xml:space="preserve">, which is concerned with the effect of both licit and illicit pharmaceuticals </w:t>
      </w:r>
      <w:r w:rsidRPr="00E21E44">
        <w:rPr>
          <w:sz w:val="24"/>
          <w:szCs w:val="24"/>
        </w:rPr>
        <w:t xml:space="preserve">on cognitive </w:t>
      </w:r>
      <w:r w:rsidR="00D80E95">
        <w:rPr>
          <w:sz w:val="24"/>
          <w:szCs w:val="24"/>
        </w:rPr>
        <w:t>functionin</w:t>
      </w:r>
      <w:r w:rsidR="00F70913">
        <w:rPr>
          <w:sz w:val="24"/>
          <w:szCs w:val="24"/>
        </w:rPr>
        <w:t>g</w:t>
      </w:r>
      <w:r>
        <w:rPr>
          <w:sz w:val="24"/>
          <w:szCs w:val="24"/>
        </w:rPr>
        <w:t xml:space="preserve">. Within this disciplinary context, the main guiding principle for their research agenda has been delineating the extent of long-term health impacts of exposure to certain drugs in order to inform the health profession, drug users, and government policy. </w:t>
      </w:r>
    </w:p>
    <w:p w14:paraId="17C95172" w14:textId="77777777" w:rsidR="00DD7E84" w:rsidRPr="00D17054" w:rsidRDefault="00DD7E84" w:rsidP="00DD7E84">
      <w:pPr>
        <w:spacing w:after="120" w:line="360" w:lineRule="auto"/>
        <w:rPr>
          <w:i/>
          <w:sz w:val="24"/>
          <w:szCs w:val="24"/>
        </w:rPr>
      </w:pPr>
      <w:r>
        <w:rPr>
          <w:sz w:val="24"/>
          <w:szCs w:val="24"/>
        </w:rPr>
        <w:t xml:space="preserve">In this case, the drug in question was MDMA, popularly known as ‘ecstasy’. In the 1990s, there were reports that MDMA could have certain benefits to the user, and some who believed that these could potentially outweigh the known risks. DABRG were originally therefore interested in two main questions: </w:t>
      </w:r>
      <w:r w:rsidRPr="00FF4051">
        <w:rPr>
          <w:i/>
          <w:sz w:val="24"/>
          <w:szCs w:val="24"/>
        </w:rPr>
        <w:t xml:space="preserve">Do the negative effects of MDMA outweigh apparent benefits? What psychopharmacological mechanisms underpin observed effects? </w:t>
      </w:r>
    </w:p>
    <w:p w14:paraId="214630B9" w14:textId="77777777" w:rsidR="00DD7E84" w:rsidRDefault="00DD7E84" w:rsidP="00DD7E84">
      <w:pPr>
        <w:spacing w:after="120" w:line="360" w:lineRule="auto"/>
        <w:rPr>
          <w:sz w:val="24"/>
          <w:szCs w:val="24"/>
        </w:rPr>
      </w:pPr>
      <w:r>
        <w:rPr>
          <w:sz w:val="24"/>
          <w:szCs w:val="24"/>
        </w:rPr>
        <w:t xml:space="preserve">DABRG conducted systematic reviews and novel empirical studies. Based on this work, DABRG were able to provide in greater detail than previous studies the significant negative effects of MDMA on cognitive functioning and mood in both the short and long term. Moreover, they showed that the strength of these effects correlate with both frequency and quantity of MDMA use. Additionally, in terms of the underpinning scientific mechanisms, they provided strong evidence in support of their hypothesis that these effects are the direct result of damage to neurons which release a chemical (serotonin) that is associated both with the feeling of elation brought on by ecstasy pills and with cognitive functioning (e.g. memory). </w:t>
      </w:r>
    </w:p>
    <w:p w14:paraId="1CC7E66D" w14:textId="5B726B10" w:rsidR="00DD7E84" w:rsidRDefault="00DD7E84" w:rsidP="00DD7E84">
      <w:pPr>
        <w:spacing w:after="120" w:line="360" w:lineRule="auto"/>
        <w:rPr>
          <w:sz w:val="24"/>
          <w:szCs w:val="24"/>
        </w:rPr>
      </w:pPr>
      <w:r>
        <w:rPr>
          <w:sz w:val="24"/>
          <w:szCs w:val="24"/>
        </w:rPr>
        <w:t>On the typology (summarised</w:t>
      </w:r>
      <w:r w:rsidRPr="00CB521B">
        <w:rPr>
          <w:sz w:val="24"/>
          <w:szCs w:val="24"/>
        </w:rPr>
        <w:t xml:space="preserve"> in </w:t>
      </w:r>
      <w:r w:rsidRPr="00CB521B">
        <w:rPr>
          <w:sz w:val="24"/>
          <w:szCs w:val="24"/>
        </w:rPr>
        <w:fldChar w:fldCharType="begin"/>
      </w:r>
      <w:r w:rsidRPr="00CB521B">
        <w:rPr>
          <w:sz w:val="24"/>
          <w:szCs w:val="24"/>
        </w:rPr>
        <w:instrText xml:space="preserve"> REF _Ref7087962 \h </w:instrText>
      </w:r>
      <w:r>
        <w:rPr>
          <w:sz w:val="24"/>
          <w:szCs w:val="24"/>
        </w:rPr>
        <w:instrText xml:space="preserve"> \* MERGEFORMAT </w:instrText>
      </w:r>
      <w:r w:rsidRPr="00CB521B">
        <w:rPr>
          <w:sz w:val="24"/>
          <w:szCs w:val="24"/>
        </w:rPr>
      </w:r>
      <w:r w:rsidRPr="00CB521B">
        <w:rPr>
          <w:sz w:val="24"/>
          <w:szCs w:val="24"/>
        </w:rPr>
        <w:fldChar w:fldCharType="separate"/>
      </w:r>
      <w:r w:rsidR="0011424E" w:rsidRPr="0011424E">
        <w:rPr>
          <w:sz w:val="24"/>
          <w:szCs w:val="24"/>
        </w:rPr>
        <w:t xml:space="preserve">Table </w:t>
      </w:r>
      <w:r w:rsidR="0011424E" w:rsidRPr="0011424E">
        <w:rPr>
          <w:noProof/>
          <w:sz w:val="24"/>
          <w:szCs w:val="24"/>
        </w:rPr>
        <w:t>29</w:t>
      </w:r>
      <w:r w:rsidRPr="00CB521B">
        <w:rPr>
          <w:sz w:val="24"/>
          <w:szCs w:val="24"/>
        </w:rPr>
        <w:fldChar w:fldCharType="end"/>
      </w:r>
      <w:r w:rsidRPr="00CB521B">
        <w:rPr>
          <w:sz w:val="24"/>
          <w:szCs w:val="24"/>
        </w:rPr>
        <w:t>),</w:t>
      </w:r>
      <w:r w:rsidR="009D3AF7">
        <w:rPr>
          <w:sz w:val="24"/>
          <w:szCs w:val="24"/>
        </w:rPr>
        <w:t xml:space="preserve"> I judged </w:t>
      </w:r>
      <w:r>
        <w:rPr>
          <w:sz w:val="24"/>
          <w:szCs w:val="24"/>
        </w:rPr>
        <w:t xml:space="preserve">both the ‘goals’ and ‘relevance’ of this research to have a value of 3, since they were, in my view, in equal part scientific </w:t>
      </w:r>
      <w:r>
        <w:rPr>
          <w:i/>
          <w:sz w:val="24"/>
          <w:szCs w:val="24"/>
        </w:rPr>
        <w:t xml:space="preserve">and </w:t>
      </w:r>
      <w:r>
        <w:rPr>
          <w:sz w:val="24"/>
          <w:szCs w:val="24"/>
        </w:rPr>
        <w:t xml:space="preserve">oriented towards and of relevance to contexts of use; that is, this research fits the definition of what has been termed ‘use-inspired basic’ research (Hughes et al., 2016; Stokes, 1997). However, I gave lower values to ‘outputs and outcomes’ (1) and ‘evaluation’ (2). The outputs and outcomes were, at this stage, strongly scientific, taking the form of specialist academic publications targeted at DABRG’s immediate scientific community. As such, although the researchers evaluated their own work partly in terms of its potential relevance, at this phase, the main site evaluation was that of scientific opinion by peer review.  </w:t>
      </w:r>
    </w:p>
    <w:tbl>
      <w:tblPr>
        <w:tblW w:w="4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1753"/>
      </w:tblGrid>
      <w:tr w:rsidR="00DD7E84" w14:paraId="4F7AFD61" w14:textId="77777777" w:rsidTr="00DE5040">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3BDFA66F" w14:textId="77777777" w:rsidR="00DD7E84" w:rsidRPr="008707A9" w:rsidRDefault="00DD7E84" w:rsidP="00DE5040">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p>
        </w:tc>
        <w:tc>
          <w:tcPr>
            <w:tcW w:w="1753" w:type="dxa"/>
            <w:tcBorders>
              <w:top w:val="single" w:sz="4" w:space="0" w:color="auto"/>
              <w:left w:val="single" w:sz="4" w:space="0" w:color="auto"/>
              <w:bottom w:val="single" w:sz="4" w:space="0" w:color="auto"/>
              <w:right w:val="single" w:sz="4" w:space="0" w:color="auto"/>
            </w:tcBorders>
          </w:tcPr>
          <w:p w14:paraId="0E00CB11" w14:textId="77777777" w:rsidR="00DD7E84" w:rsidRPr="00FF5CE5" w:rsidRDefault="00DD7E84" w:rsidP="00DE5040">
            <w:pPr>
              <w:spacing w:after="0" w:line="240" w:lineRule="auto"/>
              <w:jc w:val="center"/>
              <w:rPr>
                <w:rFonts w:asciiTheme="majorBidi" w:hAnsiTheme="majorBidi" w:cstheme="majorBidi"/>
                <w:b/>
              </w:rPr>
            </w:pPr>
            <w:r>
              <w:rPr>
                <w:rFonts w:asciiTheme="majorBidi" w:hAnsiTheme="majorBidi" w:cstheme="majorBidi"/>
                <w:b/>
              </w:rPr>
              <w:t>Value</w:t>
            </w:r>
          </w:p>
        </w:tc>
      </w:tr>
      <w:tr w:rsidR="00DD7E84" w14:paraId="7A1A5969"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C57408A"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Goals</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7A53C0DA"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DD7E84" w14:paraId="00691DB2"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FE518D7"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Relevance</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72F6C825"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DD7E84" w14:paraId="6BC83C94" w14:textId="77777777" w:rsidTr="00DE504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BA4D8A7"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Evaluation</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5E187834"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r w:rsidR="00DD7E84" w14:paraId="2C10E2EC" w14:textId="77777777" w:rsidTr="00DE504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C8E3DC"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Outputs</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64DA76EA" w14:textId="77777777" w:rsidR="00DD7E84" w:rsidRPr="000B15CE" w:rsidRDefault="00DD7E84" w:rsidP="00DE5040">
            <w:pPr>
              <w:keepNext/>
              <w:spacing w:after="0" w:line="240" w:lineRule="auto"/>
              <w:jc w:val="center"/>
              <w:rPr>
                <w:rFonts w:asciiTheme="majorBidi" w:hAnsiTheme="majorBidi" w:cstheme="majorBidi"/>
                <w:color w:val="000000"/>
              </w:rPr>
            </w:pPr>
            <w:r>
              <w:rPr>
                <w:rFonts w:asciiTheme="majorBidi" w:hAnsiTheme="majorBidi" w:cstheme="majorBidi"/>
                <w:color w:val="000000"/>
              </w:rPr>
              <w:t>1</w:t>
            </w:r>
          </w:p>
        </w:tc>
      </w:tr>
    </w:tbl>
    <w:p w14:paraId="1EDE5180" w14:textId="717971F0" w:rsidR="00DD7E84" w:rsidRPr="00FC29C0" w:rsidRDefault="00DD7E84" w:rsidP="00DD7E84">
      <w:pPr>
        <w:pStyle w:val="Caption"/>
      </w:pPr>
      <w:bookmarkStart w:id="179" w:name="_Ref7087962"/>
      <w:bookmarkStart w:id="180" w:name="_Toc31702058"/>
      <w:r>
        <w:t xml:space="preserve">Table </w:t>
      </w:r>
      <w:r w:rsidR="00A56355">
        <w:fldChar w:fldCharType="begin"/>
      </w:r>
      <w:r w:rsidR="00A56355">
        <w:instrText xml:space="preserve"> SEQ Table \* ARABIC </w:instrText>
      </w:r>
      <w:r w:rsidR="00A56355">
        <w:fldChar w:fldCharType="separate"/>
      </w:r>
      <w:r w:rsidR="0011424E">
        <w:rPr>
          <w:noProof/>
        </w:rPr>
        <w:t>29</w:t>
      </w:r>
      <w:r w:rsidR="00A56355">
        <w:rPr>
          <w:noProof/>
        </w:rPr>
        <w:fldChar w:fldCharType="end"/>
      </w:r>
      <w:bookmarkEnd w:id="179"/>
      <w:r>
        <w:t xml:space="preserve">. </w:t>
      </w:r>
      <w:r w:rsidRPr="00E26C55">
        <w:t>BoR</w:t>
      </w:r>
      <w:r>
        <w:t>4.2</w:t>
      </w:r>
      <w:r w:rsidRPr="00E26C55">
        <w:t xml:space="preserve"> 'social context' values - Phase 1</w:t>
      </w:r>
      <w:bookmarkEnd w:id="180"/>
    </w:p>
    <w:p w14:paraId="51E96634" w14:textId="77777777" w:rsidR="00DD7E84" w:rsidRPr="003F379F" w:rsidRDefault="00DD7E84" w:rsidP="00DD7E84">
      <w:pPr>
        <w:spacing w:before="120" w:after="0" w:line="360" w:lineRule="auto"/>
        <w:rPr>
          <w:sz w:val="24"/>
          <w:szCs w:val="24"/>
          <w:u w:val="single"/>
        </w:rPr>
      </w:pPr>
      <w:r w:rsidRPr="008F0046">
        <w:rPr>
          <w:sz w:val="24"/>
          <w:szCs w:val="24"/>
          <w:u w:val="single"/>
        </w:rPr>
        <w:t xml:space="preserve">Phase 2. </w:t>
      </w:r>
      <w:r>
        <w:rPr>
          <w:sz w:val="24"/>
          <w:szCs w:val="24"/>
          <w:u w:val="single"/>
        </w:rPr>
        <w:t>Contributing to practical debates around MDMA</w:t>
      </w:r>
      <w:r>
        <w:rPr>
          <w:sz w:val="24"/>
          <w:szCs w:val="24"/>
          <w:u w:val="single"/>
        </w:rPr>
        <w:br/>
      </w:r>
      <w:r>
        <w:rPr>
          <w:sz w:val="24"/>
          <w:szCs w:val="24"/>
        </w:rPr>
        <w:t xml:space="preserve">Having advanced the scientific understanding of the causes and effects of MDMA, DABRG follow-up work focused on ascertaining the extent, nature and mediating factors (i.e. frequency, length and conditions of MDMA use) of negative effects in users. This research advanced understanding of the real-life contexts of MDMA use and its impacts. The strengthened body of evidence produced by this research influenced the UK Government’s decision to maintain MDMA’s status as a Class A drug, which went against official recommendation by the UK Advisory Council on the Misuse of Drugs that it be reduced to Class B. </w:t>
      </w:r>
    </w:p>
    <w:p w14:paraId="0202B668" w14:textId="66FDF671" w:rsidR="00DD7E84" w:rsidRDefault="00DD7E84" w:rsidP="00DD7E84">
      <w:pPr>
        <w:spacing w:before="120" w:after="120" w:line="360" w:lineRule="auto"/>
        <w:rPr>
          <w:sz w:val="24"/>
          <w:szCs w:val="24"/>
        </w:rPr>
      </w:pPr>
      <w:r>
        <w:rPr>
          <w:sz w:val="24"/>
          <w:szCs w:val="24"/>
        </w:rPr>
        <w:t>I judged that the ‘goals’ and ‘relevance’ of the research was equivalent to that in Phase 1 (both values of 3). However, the ‘evaluation’ and ‘outputs &amp; outcomes’ of this phase of research did involve slightly more engagement in the ‘social’ context</w:t>
      </w:r>
      <w:r w:rsidR="00A96C3B">
        <w:rPr>
          <w:sz w:val="24"/>
          <w:szCs w:val="24"/>
        </w:rPr>
        <w:t xml:space="preserve"> (i.e. in the form of advising </w:t>
      </w:r>
      <w:r w:rsidR="002F3F7F">
        <w:rPr>
          <w:sz w:val="24"/>
          <w:szCs w:val="24"/>
        </w:rPr>
        <w:t xml:space="preserve">and aiming to shape </w:t>
      </w:r>
      <w:r w:rsidR="00A96C3B">
        <w:rPr>
          <w:sz w:val="24"/>
          <w:szCs w:val="24"/>
        </w:rPr>
        <w:t>government</w:t>
      </w:r>
      <w:r w:rsidR="002F3F7F">
        <w:rPr>
          <w:sz w:val="24"/>
          <w:szCs w:val="24"/>
        </w:rPr>
        <w:t xml:space="preserve"> policy</w:t>
      </w:r>
      <w:r w:rsidR="00A96C3B">
        <w:rPr>
          <w:sz w:val="24"/>
          <w:szCs w:val="24"/>
        </w:rPr>
        <w:t>)</w:t>
      </w:r>
      <w:r>
        <w:rPr>
          <w:sz w:val="24"/>
          <w:szCs w:val="24"/>
        </w:rPr>
        <w:t>, and I increased both values by one, that is, a 3 for ‘evaluation’ and a 2 for ‘outputs &amp; outcomes’. These values are summarised i</w:t>
      </w:r>
      <w:r w:rsidRPr="00064B07">
        <w:rPr>
          <w:sz w:val="24"/>
          <w:szCs w:val="24"/>
        </w:rPr>
        <w:t xml:space="preserve">n </w:t>
      </w:r>
      <w:r w:rsidRPr="00064B07">
        <w:rPr>
          <w:sz w:val="24"/>
          <w:szCs w:val="24"/>
        </w:rPr>
        <w:fldChar w:fldCharType="begin"/>
      </w:r>
      <w:r w:rsidRPr="00064B07">
        <w:rPr>
          <w:sz w:val="24"/>
          <w:szCs w:val="24"/>
        </w:rPr>
        <w:instrText xml:space="preserve"> REF _Ref7095703 \h </w:instrText>
      </w:r>
      <w:r>
        <w:rPr>
          <w:sz w:val="24"/>
          <w:szCs w:val="24"/>
        </w:rPr>
        <w:instrText xml:space="preserve"> \* MERGEFORMAT </w:instrText>
      </w:r>
      <w:r w:rsidRPr="00064B07">
        <w:rPr>
          <w:sz w:val="24"/>
          <w:szCs w:val="24"/>
        </w:rPr>
      </w:r>
      <w:r w:rsidRPr="00064B07">
        <w:rPr>
          <w:sz w:val="24"/>
          <w:szCs w:val="24"/>
        </w:rPr>
        <w:fldChar w:fldCharType="separate"/>
      </w:r>
      <w:r w:rsidR="0011424E" w:rsidRPr="0011424E">
        <w:rPr>
          <w:sz w:val="24"/>
          <w:szCs w:val="24"/>
        </w:rPr>
        <w:t xml:space="preserve">Table </w:t>
      </w:r>
      <w:r w:rsidR="0011424E" w:rsidRPr="0011424E">
        <w:rPr>
          <w:noProof/>
          <w:sz w:val="24"/>
          <w:szCs w:val="24"/>
        </w:rPr>
        <w:t>30</w:t>
      </w:r>
      <w:r w:rsidRPr="00064B07">
        <w:rPr>
          <w:sz w:val="24"/>
          <w:szCs w:val="24"/>
        </w:rPr>
        <w:fldChar w:fldCharType="end"/>
      </w:r>
      <w:r w:rsidRPr="00064B07">
        <w:rPr>
          <w:sz w:val="24"/>
          <w:szCs w:val="24"/>
        </w:rPr>
        <w:t>.</w:t>
      </w:r>
    </w:p>
    <w:tbl>
      <w:tblPr>
        <w:tblW w:w="6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1753"/>
        <w:gridCol w:w="1753"/>
      </w:tblGrid>
      <w:tr w:rsidR="003A17FA" w14:paraId="31994231" w14:textId="77777777" w:rsidTr="0023700E">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3D1C5B45" w14:textId="77777777" w:rsidR="003A17FA" w:rsidRPr="008707A9" w:rsidRDefault="003A17FA" w:rsidP="003A17FA">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3DE1719" w14:textId="58379D3F" w:rsidR="003A17FA" w:rsidRDefault="003A17FA" w:rsidP="003A17FA">
            <w:pPr>
              <w:spacing w:after="0" w:line="240" w:lineRule="auto"/>
              <w:jc w:val="center"/>
              <w:rPr>
                <w:rFonts w:asciiTheme="majorBidi" w:hAnsiTheme="majorBidi" w:cstheme="majorBidi"/>
                <w:b/>
              </w:rPr>
            </w:pPr>
            <w:r>
              <w:rPr>
                <w:rFonts w:asciiTheme="majorBidi" w:hAnsiTheme="majorBidi" w:cstheme="majorBidi"/>
                <w:b/>
              </w:rPr>
              <w:t>Value (Phase 1)</w:t>
            </w:r>
          </w:p>
        </w:tc>
        <w:tc>
          <w:tcPr>
            <w:tcW w:w="1753" w:type="dxa"/>
            <w:tcBorders>
              <w:top w:val="single" w:sz="4" w:space="0" w:color="auto"/>
              <w:left w:val="single" w:sz="4" w:space="0" w:color="auto"/>
              <w:bottom w:val="single" w:sz="4" w:space="0" w:color="auto"/>
              <w:right w:val="single" w:sz="4" w:space="0" w:color="auto"/>
            </w:tcBorders>
          </w:tcPr>
          <w:p w14:paraId="03E63559" w14:textId="3A576FA2" w:rsidR="003A17FA" w:rsidRPr="00FF5CE5" w:rsidRDefault="003A17FA" w:rsidP="003A17FA">
            <w:pPr>
              <w:spacing w:after="0" w:line="240" w:lineRule="auto"/>
              <w:jc w:val="center"/>
              <w:rPr>
                <w:rFonts w:asciiTheme="majorBidi" w:hAnsiTheme="majorBidi" w:cstheme="majorBidi"/>
                <w:b/>
              </w:rPr>
            </w:pPr>
            <w:r>
              <w:rPr>
                <w:rFonts w:asciiTheme="majorBidi" w:hAnsiTheme="majorBidi" w:cstheme="majorBidi"/>
                <w:b/>
              </w:rPr>
              <w:t>Value (Phase 2)</w:t>
            </w:r>
          </w:p>
        </w:tc>
      </w:tr>
      <w:tr w:rsidR="003A17FA" w14:paraId="71F26252" w14:textId="77777777" w:rsidTr="0023700E">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F8D27BE" w14:textId="77777777" w:rsidR="003A17FA" w:rsidRPr="008707A9" w:rsidRDefault="003A17FA" w:rsidP="003A17FA">
            <w:pPr>
              <w:spacing w:after="0" w:line="240" w:lineRule="auto"/>
              <w:rPr>
                <w:rFonts w:asciiTheme="majorBidi" w:hAnsiTheme="majorBidi" w:cstheme="majorBidi"/>
              </w:rPr>
            </w:pPr>
            <w:r w:rsidRPr="008707A9">
              <w:rPr>
                <w:rFonts w:asciiTheme="majorBidi" w:hAnsiTheme="majorBidi" w:cstheme="majorBidi"/>
                <w:color w:val="000000"/>
              </w:rPr>
              <w:t>Goals</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FE05962" w14:textId="28788DE7" w:rsidR="003A17FA" w:rsidRDefault="003A17FA" w:rsidP="003A17FA">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453A8AFA" w14:textId="7FB820D2" w:rsidR="003A17FA" w:rsidRPr="000B15CE" w:rsidRDefault="003A17FA" w:rsidP="003A17FA">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3A17FA" w14:paraId="17CC34C7" w14:textId="77777777" w:rsidTr="0023700E">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B2EB42" w14:textId="77777777" w:rsidR="003A17FA" w:rsidRPr="008707A9" w:rsidRDefault="003A17FA" w:rsidP="003A17FA">
            <w:pPr>
              <w:spacing w:after="0" w:line="240" w:lineRule="auto"/>
              <w:rPr>
                <w:rFonts w:asciiTheme="majorBidi" w:hAnsiTheme="majorBidi" w:cstheme="majorBidi"/>
              </w:rPr>
            </w:pPr>
            <w:r w:rsidRPr="008707A9">
              <w:rPr>
                <w:rFonts w:asciiTheme="majorBidi" w:hAnsiTheme="majorBidi" w:cstheme="majorBidi"/>
                <w:color w:val="000000"/>
              </w:rPr>
              <w:t>Relevance</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7332A8C" w14:textId="287F8B98" w:rsidR="003A17FA" w:rsidRDefault="003A17FA" w:rsidP="003A17FA">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3CF82C67" w14:textId="6A92DDAA" w:rsidR="003A17FA" w:rsidRPr="000B15CE" w:rsidRDefault="003A17FA" w:rsidP="003A17FA">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3A17FA" w14:paraId="3B173948" w14:textId="77777777" w:rsidTr="0023700E">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011631A" w14:textId="77777777" w:rsidR="003A17FA" w:rsidRPr="008707A9" w:rsidRDefault="003A17FA" w:rsidP="003A17FA">
            <w:pPr>
              <w:spacing w:after="0" w:line="240" w:lineRule="auto"/>
              <w:rPr>
                <w:rFonts w:asciiTheme="majorBidi" w:hAnsiTheme="majorBidi" w:cstheme="majorBidi"/>
              </w:rPr>
            </w:pPr>
            <w:r w:rsidRPr="008707A9">
              <w:rPr>
                <w:rFonts w:asciiTheme="majorBidi" w:hAnsiTheme="majorBidi" w:cstheme="majorBidi"/>
                <w:color w:val="000000"/>
              </w:rPr>
              <w:t>Evaluation</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D9F13A4" w14:textId="2833303A" w:rsidR="003A17FA" w:rsidRDefault="003A17FA" w:rsidP="003A17FA">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0613A7C1" w14:textId="4C764CF7" w:rsidR="003A17FA" w:rsidRPr="000B15CE" w:rsidRDefault="003A17FA" w:rsidP="003A17FA">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3A17FA" w14:paraId="448049B6" w14:textId="77777777" w:rsidTr="0023700E">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4FD5268" w14:textId="77777777" w:rsidR="003A17FA" w:rsidRPr="008707A9" w:rsidRDefault="003A17FA" w:rsidP="003A17FA">
            <w:pPr>
              <w:spacing w:after="0" w:line="240" w:lineRule="auto"/>
              <w:rPr>
                <w:rFonts w:asciiTheme="majorBidi" w:hAnsiTheme="majorBidi" w:cstheme="majorBidi"/>
              </w:rPr>
            </w:pPr>
            <w:r w:rsidRPr="008707A9">
              <w:rPr>
                <w:rFonts w:asciiTheme="majorBidi" w:hAnsiTheme="majorBidi" w:cstheme="majorBidi"/>
                <w:color w:val="000000"/>
              </w:rPr>
              <w:t>Outputs</w:t>
            </w:r>
            <w:r>
              <w:rPr>
                <w:rFonts w:asciiTheme="majorBidi" w:hAnsiTheme="majorBidi" w:cstheme="majorBidi"/>
                <w:color w:val="000000"/>
              </w:rPr>
              <w:t xml:space="preserve"> &amp; outcomes</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62C5A68" w14:textId="789DEA18" w:rsidR="003A17FA" w:rsidRDefault="003A17FA" w:rsidP="003A17FA">
            <w:pPr>
              <w:keepNext/>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FFFFFF" w:themeFill="background1"/>
          </w:tcPr>
          <w:p w14:paraId="054F0BB1" w14:textId="430549D5" w:rsidR="003A17FA" w:rsidRPr="000B15CE" w:rsidRDefault="003A17FA" w:rsidP="003A17FA">
            <w:pPr>
              <w:keepNext/>
              <w:spacing w:after="0" w:line="240" w:lineRule="auto"/>
              <w:jc w:val="center"/>
              <w:rPr>
                <w:rFonts w:asciiTheme="majorBidi" w:hAnsiTheme="majorBidi" w:cstheme="majorBidi"/>
                <w:color w:val="000000"/>
              </w:rPr>
            </w:pPr>
            <w:r>
              <w:rPr>
                <w:rFonts w:asciiTheme="majorBidi" w:hAnsiTheme="majorBidi" w:cstheme="majorBidi"/>
                <w:color w:val="000000"/>
              </w:rPr>
              <w:t>2</w:t>
            </w:r>
          </w:p>
        </w:tc>
      </w:tr>
    </w:tbl>
    <w:p w14:paraId="08989EBE" w14:textId="683B6FCB" w:rsidR="00DD7E84" w:rsidRDefault="00DD7E84" w:rsidP="00DD7E84">
      <w:pPr>
        <w:pStyle w:val="Caption"/>
      </w:pPr>
      <w:bookmarkStart w:id="181" w:name="_Ref7095703"/>
      <w:bookmarkStart w:id="182" w:name="_Toc31702059"/>
      <w:r>
        <w:t xml:space="preserve">Table </w:t>
      </w:r>
      <w:r w:rsidR="00A56355">
        <w:fldChar w:fldCharType="begin"/>
      </w:r>
      <w:r w:rsidR="00A56355">
        <w:instrText xml:space="preserve"> SEQ Table \* ARABIC </w:instrText>
      </w:r>
      <w:r w:rsidR="00A56355">
        <w:fldChar w:fldCharType="separate"/>
      </w:r>
      <w:r w:rsidR="0011424E">
        <w:rPr>
          <w:noProof/>
        </w:rPr>
        <w:t>30</w:t>
      </w:r>
      <w:r w:rsidR="00A56355">
        <w:rPr>
          <w:noProof/>
        </w:rPr>
        <w:fldChar w:fldCharType="end"/>
      </w:r>
      <w:bookmarkEnd w:id="181"/>
      <w:r>
        <w:t>.</w:t>
      </w:r>
      <w:r w:rsidRPr="00BB2763">
        <w:t xml:space="preserve"> </w:t>
      </w:r>
      <w:r w:rsidRPr="00E26C55">
        <w:t>BoR</w:t>
      </w:r>
      <w:r>
        <w:t>4.2</w:t>
      </w:r>
      <w:r w:rsidRPr="00E26C55">
        <w:t xml:space="preserve"> 'social context' values </w:t>
      </w:r>
      <w:r>
        <w:t>–</w:t>
      </w:r>
      <w:r w:rsidRPr="00E26C55">
        <w:t xml:space="preserve"> Phase</w:t>
      </w:r>
      <w:r w:rsidR="00184EB2">
        <w:t>s 1 &amp;</w:t>
      </w:r>
      <w:r>
        <w:t xml:space="preserve"> 2</w:t>
      </w:r>
      <w:bookmarkEnd w:id="182"/>
    </w:p>
    <w:p w14:paraId="620E8768" w14:textId="77777777" w:rsidR="00DD7E84" w:rsidRPr="001D2C63" w:rsidRDefault="00DD7E84" w:rsidP="00DD7E84">
      <w:pPr>
        <w:spacing w:after="120" w:line="360" w:lineRule="auto"/>
        <w:rPr>
          <w:sz w:val="24"/>
          <w:szCs w:val="24"/>
          <w:u w:val="single"/>
        </w:rPr>
      </w:pPr>
      <w:r w:rsidRPr="00237EA9">
        <w:rPr>
          <w:sz w:val="24"/>
          <w:szCs w:val="24"/>
          <w:u w:val="single"/>
        </w:rPr>
        <w:t xml:space="preserve">Phase 3. Scientific advances </w:t>
      </w:r>
      <w:r>
        <w:rPr>
          <w:sz w:val="24"/>
          <w:szCs w:val="24"/>
          <w:u w:val="single"/>
        </w:rPr>
        <w:t>prompt</w:t>
      </w:r>
      <w:r w:rsidRPr="00237EA9">
        <w:rPr>
          <w:sz w:val="24"/>
          <w:szCs w:val="24"/>
          <w:u w:val="single"/>
        </w:rPr>
        <w:t xml:space="preserve"> new demand for knowledge</w:t>
      </w:r>
      <w:r>
        <w:rPr>
          <w:sz w:val="24"/>
          <w:szCs w:val="24"/>
          <w:u w:val="single"/>
        </w:rPr>
        <w:br/>
      </w:r>
      <w:r>
        <w:rPr>
          <w:sz w:val="24"/>
          <w:szCs w:val="24"/>
        </w:rPr>
        <w:t>DABRG’s success in evidencing the long-term cognitive damage of MDMA in adult users prompted a new concern about the effects that MDMA use by pregnant women may have on children. DABRG collaborated on a large-scale, longitudinal study funded by the United States Government’s National Institute for Drug Abuse (NIDA) into MDMA use of pregnant women and the cognitive effects on children at various intervals after birth.</w:t>
      </w:r>
    </w:p>
    <w:tbl>
      <w:tblPr>
        <w:tblW w:w="72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3"/>
        <w:gridCol w:w="1557"/>
        <w:gridCol w:w="1557"/>
        <w:gridCol w:w="1557"/>
      </w:tblGrid>
      <w:tr w:rsidR="003A17FA" w14:paraId="7A4BBA16" w14:textId="77777777" w:rsidTr="003A17FA">
        <w:trPr>
          <w:trHeight w:val="137"/>
        </w:trPr>
        <w:tc>
          <w:tcPr>
            <w:tcW w:w="2593" w:type="dxa"/>
            <w:tcBorders>
              <w:top w:val="single" w:sz="4" w:space="0" w:color="auto"/>
              <w:left w:val="single" w:sz="4" w:space="0" w:color="auto"/>
              <w:bottom w:val="single" w:sz="4" w:space="0" w:color="auto"/>
              <w:right w:val="single" w:sz="4" w:space="0" w:color="auto"/>
            </w:tcBorders>
            <w:vAlign w:val="center"/>
          </w:tcPr>
          <w:p w14:paraId="626D9D4F" w14:textId="77777777" w:rsidR="003A17FA" w:rsidRPr="008707A9" w:rsidRDefault="003A17FA" w:rsidP="003A17FA">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p>
        </w:tc>
        <w:tc>
          <w:tcPr>
            <w:tcW w:w="155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0401C5E" w14:textId="78A7E7AC" w:rsidR="003A17FA" w:rsidRDefault="003A17FA" w:rsidP="003A17FA">
            <w:pPr>
              <w:spacing w:after="0" w:line="240" w:lineRule="auto"/>
              <w:jc w:val="center"/>
              <w:rPr>
                <w:rFonts w:asciiTheme="majorBidi" w:hAnsiTheme="majorBidi" w:cstheme="majorBidi"/>
                <w:b/>
              </w:rPr>
            </w:pPr>
            <w:r>
              <w:rPr>
                <w:rFonts w:asciiTheme="majorBidi" w:hAnsiTheme="majorBidi" w:cstheme="majorBidi"/>
                <w:b/>
              </w:rPr>
              <w:t>Value (Phase 1)</w:t>
            </w:r>
          </w:p>
        </w:tc>
        <w:tc>
          <w:tcPr>
            <w:tcW w:w="155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68D2114" w14:textId="5C6FAA91" w:rsidR="003A17FA" w:rsidRDefault="003A17FA" w:rsidP="003A17FA">
            <w:pPr>
              <w:spacing w:after="0" w:line="240" w:lineRule="auto"/>
              <w:jc w:val="center"/>
              <w:rPr>
                <w:rFonts w:asciiTheme="majorBidi" w:hAnsiTheme="majorBidi" w:cstheme="majorBidi"/>
                <w:b/>
              </w:rPr>
            </w:pPr>
            <w:r>
              <w:rPr>
                <w:rFonts w:asciiTheme="majorBidi" w:hAnsiTheme="majorBidi" w:cstheme="majorBidi"/>
                <w:b/>
              </w:rPr>
              <w:t>Value (Phase 2)</w:t>
            </w:r>
          </w:p>
        </w:tc>
        <w:tc>
          <w:tcPr>
            <w:tcW w:w="1557" w:type="dxa"/>
            <w:tcBorders>
              <w:top w:val="single" w:sz="4" w:space="0" w:color="auto"/>
              <w:left w:val="single" w:sz="4" w:space="0" w:color="auto"/>
              <w:bottom w:val="single" w:sz="4" w:space="0" w:color="auto"/>
              <w:right w:val="single" w:sz="4" w:space="0" w:color="auto"/>
            </w:tcBorders>
          </w:tcPr>
          <w:p w14:paraId="2238DB8F" w14:textId="52DED7E6" w:rsidR="003A17FA" w:rsidRPr="00FF5CE5" w:rsidRDefault="003A17FA" w:rsidP="003A17FA">
            <w:pPr>
              <w:spacing w:after="0" w:line="240" w:lineRule="auto"/>
              <w:jc w:val="center"/>
              <w:rPr>
                <w:rFonts w:asciiTheme="majorBidi" w:hAnsiTheme="majorBidi" w:cstheme="majorBidi"/>
                <w:b/>
              </w:rPr>
            </w:pPr>
            <w:r>
              <w:rPr>
                <w:rFonts w:asciiTheme="majorBidi" w:hAnsiTheme="majorBidi" w:cstheme="majorBidi"/>
                <w:b/>
              </w:rPr>
              <w:t>Value (Phase 3)</w:t>
            </w:r>
          </w:p>
        </w:tc>
      </w:tr>
      <w:tr w:rsidR="003A17FA" w14:paraId="0ACB1FC3" w14:textId="77777777" w:rsidTr="003A17FA">
        <w:trPr>
          <w:trHeight w:val="248"/>
        </w:trPr>
        <w:tc>
          <w:tcPr>
            <w:tcW w:w="25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2EE696" w14:textId="77777777" w:rsidR="003A17FA" w:rsidRPr="008707A9" w:rsidRDefault="003A17FA" w:rsidP="003A17FA">
            <w:pPr>
              <w:spacing w:after="0" w:line="240" w:lineRule="auto"/>
              <w:rPr>
                <w:rFonts w:asciiTheme="majorBidi" w:hAnsiTheme="majorBidi" w:cstheme="majorBidi"/>
              </w:rPr>
            </w:pPr>
            <w:r w:rsidRPr="008707A9">
              <w:rPr>
                <w:rFonts w:asciiTheme="majorBidi" w:hAnsiTheme="majorBidi" w:cstheme="majorBidi"/>
                <w:color w:val="000000"/>
              </w:rPr>
              <w:t>Goals</w:t>
            </w:r>
          </w:p>
        </w:tc>
        <w:tc>
          <w:tcPr>
            <w:tcW w:w="155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5C0703C" w14:textId="42EF6AE5" w:rsidR="003A17FA" w:rsidRDefault="003A17FA" w:rsidP="003A17FA">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55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29E7D12" w14:textId="75E4B472" w:rsidR="003A17FA" w:rsidRDefault="003A17FA" w:rsidP="003A17FA">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557" w:type="dxa"/>
            <w:tcBorders>
              <w:top w:val="single" w:sz="4" w:space="0" w:color="auto"/>
              <w:left w:val="single" w:sz="4" w:space="0" w:color="auto"/>
              <w:bottom w:val="single" w:sz="4" w:space="0" w:color="auto"/>
              <w:right w:val="single" w:sz="4" w:space="0" w:color="auto"/>
            </w:tcBorders>
            <w:shd w:val="clear" w:color="auto" w:fill="FFFFFF" w:themeFill="background1"/>
          </w:tcPr>
          <w:p w14:paraId="1050E76E" w14:textId="7E7A6214" w:rsidR="003A17FA" w:rsidRPr="000B15CE" w:rsidRDefault="003A17FA" w:rsidP="003A17FA">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3A17FA" w14:paraId="2D467E2F" w14:textId="77777777" w:rsidTr="003A17FA">
        <w:trPr>
          <w:trHeight w:val="248"/>
        </w:trPr>
        <w:tc>
          <w:tcPr>
            <w:tcW w:w="25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8E232E" w14:textId="77777777" w:rsidR="003A17FA" w:rsidRPr="008707A9" w:rsidRDefault="003A17FA" w:rsidP="003A17FA">
            <w:pPr>
              <w:spacing w:after="0" w:line="240" w:lineRule="auto"/>
              <w:rPr>
                <w:rFonts w:asciiTheme="majorBidi" w:hAnsiTheme="majorBidi" w:cstheme="majorBidi"/>
              </w:rPr>
            </w:pPr>
            <w:r w:rsidRPr="008707A9">
              <w:rPr>
                <w:rFonts w:asciiTheme="majorBidi" w:hAnsiTheme="majorBidi" w:cstheme="majorBidi"/>
                <w:color w:val="000000"/>
              </w:rPr>
              <w:t>Relevance</w:t>
            </w:r>
          </w:p>
        </w:tc>
        <w:tc>
          <w:tcPr>
            <w:tcW w:w="155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3451045" w14:textId="61EB70C6" w:rsidR="003A17FA" w:rsidRDefault="003A17FA" w:rsidP="003A17FA">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55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B8E0D31" w14:textId="20524368" w:rsidR="003A17FA" w:rsidRDefault="003A17FA" w:rsidP="003A17FA">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557" w:type="dxa"/>
            <w:tcBorders>
              <w:top w:val="single" w:sz="4" w:space="0" w:color="auto"/>
              <w:left w:val="single" w:sz="4" w:space="0" w:color="auto"/>
              <w:bottom w:val="single" w:sz="4" w:space="0" w:color="auto"/>
              <w:right w:val="single" w:sz="4" w:space="0" w:color="auto"/>
            </w:tcBorders>
            <w:shd w:val="clear" w:color="auto" w:fill="FFFFFF" w:themeFill="background1"/>
          </w:tcPr>
          <w:p w14:paraId="40E85D0C" w14:textId="148755CC" w:rsidR="003A17FA" w:rsidRPr="000B15CE" w:rsidRDefault="003A17FA" w:rsidP="003A17FA">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3A17FA" w14:paraId="5E14E826" w14:textId="77777777" w:rsidTr="003A17FA">
        <w:trPr>
          <w:trHeight w:val="263"/>
        </w:trPr>
        <w:tc>
          <w:tcPr>
            <w:tcW w:w="25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463AF57" w14:textId="77777777" w:rsidR="003A17FA" w:rsidRPr="008707A9" w:rsidRDefault="003A17FA" w:rsidP="003A17FA">
            <w:pPr>
              <w:spacing w:after="0" w:line="240" w:lineRule="auto"/>
              <w:rPr>
                <w:rFonts w:asciiTheme="majorBidi" w:hAnsiTheme="majorBidi" w:cstheme="majorBidi"/>
              </w:rPr>
            </w:pPr>
            <w:r w:rsidRPr="008707A9">
              <w:rPr>
                <w:rFonts w:asciiTheme="majorBidi" w:hAnsiTheme="majorBidi" w:cstheme="majorBidi"/>
                <w:color w:val="000000"/>
              </w:rPr>
              <w:t>Evaluation</w:t>
            </w:r>
          </w:p>
        </w:tc>
        <w:tc>
          <w:tcPr>
            <w:tcW w:w="155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9326119" w14:textId="0EF0C0B4" w:rsidR="003A17FA" w:rsidRDefault="003A17FA" w:rsidP="003A17FA">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55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CC3E162" w14:textId="451D7DA6" w:rsidR="003A17FA" w:rsidRDefault="003A17FA" w:rsidP="003A17FA">
            <w:pPr>
              <w:spacing w:after="0" w:line="240" w:lineRule="auto"/>
              <w:jc w:val="center"/>
              <w:rPr>
                <w:rFonts w:asciiTheme="majorBidi" w:hAnsiTheme="majorBidi" w:cstheme="majorBidi"/>
                <w:color w:val="000000"/>
              </w:rPr>
            </w:pPr>
            <w:r>
              <w:rPr>
                <w:rFonts w:asciiTheme="majorBidi" w:hAnsiTheme="majorBidi" w:cstheme="majorBidi"/>
                <w:color w:val="000000"/>
              </w:rPr>
              <w:t>3</w:t>
            </w:r>
          </w:p>
        </w:tc>
        <w:tc>
          <w:tcPr>
            <w:tcW w:w="1557" w:type="dxa"/>
            <w:tcBorders>
              <w:top w:val="single" w:sz="4" w:space="0" w:color="auto"/>
              <w:left w:val="single" w:sz="4" w:space="0" w:color="auto"/>
              <w:bottom w:val="single" w:sz="4" w:space="0" w:color="auto"/>
              <w:right w:val="single" w:sz="4" w:space="0" w:color="auto"/>
            </w:tcBorders>
            <w:shd w:val="clear" w:color="auto" w:fill="FFFFFF" w:themeFill="background1"/>
          </w:tcPr>
          <w:p w14:paraId="7F4A3D0C" w14:textId="5A4FAC53" w:rsidR="003A17FA" w:rsidRPr="000B15CE" w:rsidRDefault="003A17FA" w:rsidP="003A17FA">
            <w:pPr>
              <w:spacing w:after="0" w:line="240" w:lineRule="auto"/>
              <w:jc w:val="center"/>
              <w:rPr>
                <w:rFonts w:asciiTheme="majorBidi" w:hAnsiTheme="majorBidi" w:cstheme="majorBidi"/>
                <w:color w:val="000000"/>
              </w:rPr>
            </w:pPr>
            <w:r>
              <w:rPr>
                <w:rFonts w:asciiTheme="majorBidi" w:hAnsiTheme="majorBidi" w:cstheme="majorBidi"/>
                <w:color w:val="000000"/>
              </w:rPr>
              <w:t>3</w:t>
            </w:r>
          </w:p>
        </w:tc>
      </w:tr>
      <w:tr w:rsidR="003A17FA" w14:paraId="63C2731E" w14:textId="77777777" w:rsidTr="003A17FA">
        <w:trPr>
          <w:trHeight w:val="263"/>
        </w:trPr>
        <w:tc>
          <w:tcPr>
            <w:tcW w:w="25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31ADE22" w14:textId="77777777" w:rsidR="003A17FA" w:rsidRPr="008707A9" w:rsidRDefault="003A17FA" w:rsidP="003A17FA">
            <w:pPr>
              <w:spacing w:after="0" w:line="240" w:lineRule="auto"/>
              <w:rPr>
                <w:rFonts w:asciiTheme="majorBidi" w:hAnsiTheme="majorBidi" w:cstheme="majorBidi"/>
              </w:rPr>
            </w:pPr>
            <w:r w:rsidRPr="008707A9">
              <w:rPr>
                <w:rFonts w:asciiTheme="majorBidi" w:hAnsiTheme="majorBidi" w:cstheme="majorBidi"/>
                <w:color w:val="000000"/>
              </w:rPr>
              <w:t>Outputs</w:t>
            </w:r>
            <w:r>
              <w:rPr>
                <w:rFonts w:asciiTheme="majorBidi" w:hAnsiTheme="majorBidi" w:cstheme="majorBidi"/>
                <w:color w:val="000000"/>
              </w:rPr>
              <w:t xml:space="preserve"> &amp; outcomes</w:t>
            </w:r>
          </w:p>
        </w:tc>
        <w:tc>
          <w:tcPr>
            <w:tcW w:w="155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FB00883" w14:textId="176A355B" w:rsidR="003A17FA" w:rsidRDefault="003A17FA" w:rsidP="003A17FA">
            <w:pPr>
              <w:keepNext/>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557"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F43981B" w14:textId="608D94AF" w:rsidR="003A17FA" w:rsidRDefault="003A17FA" w:rsidP="003A17FA">
            <w:pPr>
              <w:keepNext/>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557" w:type="dxa"/>
            <w:tcBorders>
              <w:top w:val="single" w:sz="4" w:space="0" w:color="auto"/>
              <w:left w:val="single" w:sz="4" w:space="0" w:color="auto"/>
              <w:bottom w:val="single" w:sz="4" w:space="0" w:color="auto"/>
              <w:right w:val="single" w:sz="4" w:space="0" w:color="auto"/>
            </w:tcBorders>
            <w:shd w:val="clear" w:color="auto" w:fill="FFFFFF" w:themeFill="background1"/>
          </w:tcPr>
          <w:p w14:paraId="18C8A083" w14:textId="4599B23A" w:rsidR="003A17FA" w:rsidRPr="000B15CE" w:rsidRDefault="003A17FA" w:rsidP="003A17FA">
            <w:pPr>
              <w:keepNext/>
              <w:spacing w:after="0" w:line="240" w:lineRule="auto"/>
              <w:jc w:val="center"/>
              <w:rPr>
                <w:rFonts w:asciiTheme="majorBidi" w:hAnsiTheme="majorBidi" w:cstheme="majorBidi"/>
                <w:color w:val="000000"/>
              </w:rPr>
            </w:pPr>
            <w:r>
              <w:rPr>
                <w:rFonts w:asciiTheme="majorBidi" w:hAnsiTheme="majorBidi" w:cstheme="majorBidi"/>
                <w:color w:val="000000"/>
              </w:rPr>
              <w:t>2</w:t>
            </w:r>
          </w:p>
        </w:tc>
      </w:tr>
    </w:tbl>
    <w:p w14:paraId="35C72236" w14:textId="0E0C57A0" w:rsidR="00DD7E84" w:rsidRDefault="00DD7E84" w:rsidP="00DD7E84">
      <w:pPr>
        <w:pStyle w:val="Caption"/>
      </w:pPr>
      <w:bookmarkStart w:id="183" w:name="_Toc31702060"/>
      <w:r>
        <w:t xml:space="preserve">Table </w:t>
      </w:r>
      <w:r w:rsidR="00A56355">
        <w:fldChar w:fldCharType="begin"/>
      </w:r>
      <w:r w:rsidR="00A56355">
        <w:instrText xml:space="preserve"> SEQ Table \* ARABIC </w:instrText>
      </w:r>
      <w:r w:rsidR="00A56355">
        <w:fldChar w:fldCharType="separate"/>
      </w:r>
      <w:r w:rsidR="0011424E">
        <w:rPr>
          <w:noProof/>
        </w:rPr>
        <w:t>31</w:t>
      </w:r>
      <w:r w:rsidR="00A56355">
        <w:rPr>
          <w:noProof/>
        </w:rPr>
        <w:fldChar w:fldCharType="end"/>
      </w:r>
      <w:r>
        <w:t xml:space="preserve">. </w:t>
      </w:r>
      <w:r w:rsidRPr="00504C97">
        <w:t>BoR4.2 'social context' values – Phase</w:t>
      </w:r>
      <w:r w:rsidR="00184EB2">
        <w:t>s 1-</w:t>
      </w:r>
      <w:r>
        <w:t>3</w:t>
      </w:r>
      <w:bookmarkEnd w:id="183"/>
    </w:p>
    <w:p w14:paraId="33784311" w14:textId="77777777" w:rsidR="00DD7E84" w:rsidRDefault="00DD7E84" w:rsidP="004C1B76">
      <w:pPr>
        <w:pStyle w:val="Heading4"/>
      </w:pPr>
      <w:r>
        <w:t>‘Knowledge content’ values (expertise, learning, human capital)</w:t>
      </w:r>
    </w:p>
    <w:p w14:paraId="42F08CA9" w14:textId="77777777" w:rsidR="00DD7E84" w:rsidRDefault="00DD7E84" w:rsidP="00DD7E84">
      <w:pPr>
        <w:rPr>
          <w:sz w:val="24"/>
          <w:szCs w:val="24"/>
          <w:lang w:eastAsia="zh-TW"/>
        </w:rPr>
      </w:pPr>
      <w:r>
        <w:rPr>
          <w:sz w:val="24"/>
          <w:szCs w:val="24"/>
          <w:u w:val="single"/>
          <w:lang w:eastAsia="zh-TW"/>
        </w:rPr>
        <w:t>Phase 1 and Phase 2 combined</w:t>
      </w:r>
    </w:p>
    <w:p w14:paraId="215119F2" w14:textId="050B65DC" w:rsidR="00DD7E84" w:rsidRDefault="00DD7E84" w:rsidP="00DD7E84">
      <w:pPr>
        <w:spacing w:after="120" w:line="360" w:lineRule="auto"/>
        <w:rPr>
          <w:sz w:val="24"/>
          <w:szCs w:val="24"/>
          <w:lang w:eastAsia="zh-TW"/>
        </w:rPr>
      </w:pPr>
      <w:r>
        <w:rPr>
          <w:sz w:val="24"/>
          <w:szCs w:val="24"/>
          <w:lang w:eastAsia="zh-TW"/>
        </w:rPr>
        <w:t>As there is no change in any of the three ‘knowledge content’ values</w:t>
      </w:r>
      <w:r w:rsidRPr="00542C44">
        <w:rPr>
          <w:sz w:val="24"/>
          <w:szCs w:val="24"/>
          <w:lang w:eastAsia="zh-TW"/>
        </w:rPr>
        <w:t xml:space="preserve"> (see </w:t>
      </w:r>
      <w:r w:rsidRPr="00542C44">
        <w:rPr>
          <w:sz w:val="24"/>
          <w:szCs w:val="24"/>
          <w:lang w:eastAsia="zh-TW"/>
        </w:rPr>
        <w:fldChar w:fldCharType="begin"/>
      </w:r>
      <w:r w:rsidRPr="00542C44">
        <w:rPr>
          <w:sz w:val="24"/>
          <w:szCs w:val="24"/>
          <w:lang w:eastAsia="zh-TW"/>
        </w:rPr>
        <w:instrText xml:space="preserve"> REF _Ref7096677 \h </w:instrText>
      </w:r>
      <w:r>
        <w:rPr>
          <w:sz w:val="24"/>
          <w:szCs w:val="24"/>
          <w:lang w:eastAsia="zh-TW"/>
        </w:rPr>
        <w:instrText xml:space="preserve"> \* MERGEFORMAT </w:instrText>
      </w:r>
      <w:r w:rsidRPr="00542C44">
        <w:rPr>
          <w:sz w:val="24"/>
          <w:szCs w:val="24"/>
          <w:lang w:eastAsia="zh-TW"/>
        </w:rPr>
      </w:r>
      <w:r w:rsidRPr="00542C44">
        <w:rPr>
          <w:sz w:val="24"/>
          <w:szCs w:val="24"/>
          <w:lang w:eastAsia="zh-TW"/>
        </w:rPr>
        <w:fldChar w:fldCharType="separate"/>
      </w:r>
      <w:r w:rsidR="0011424E" w:rsidRPr="0011424E">
        <w:rPr>
          <w:sz w:val="24"/>
          <w:szCs w:val="24"/>
        </w:rPr>
        <w:t xml:space="preserve">Table </w:t>
      </w:r>
      <w:r w:rsidR="0011424E" w:rsidRPr="0011424E">
        <w:rPr>
          <w:noProof/>
          <w:sz w:val="24"/>
          <w:szCs w:val="24"/>
        </w:rPr>
        <w:t>32</w:t>
      </w:r>
      <w:r w:rsidRPr="00542C44">
        <w:rPr>
          <w:sz w:val="24"/>
          <w:szCs w:val="24"/>
          <w:lang w:eastAsia="zh-TW"/>
        </w:rPr>
        <w:fldChar w:fldCharType="end"/>
      </w:r>
      <w:r w:rsidRPr="00542C44">
        <w:rPr>
          <w:sz w:val="24"/>
          <w:szCs w:val="24"/>
          <w:lang w:eastAsia="zh-TW"/>
        </w:rPr>
        <w:t>)</w:t>
      </w:r>
      <w:r>
        <w:rPr>
          <w:sz w:val="24"/>
          <w:szCs w:val="24"/>
          <w:lang w:eastAsia="zh-TW"/>
        </w:rPr>
        <w:t xml:space="preserve"> between Phase 1 and Phase 2 for BoR4.2, I combine discussion of the two phases here.</w:t>
      </w:r>
    </w:p>
    <w:p w14:paraId="3F5D17A1" w14:textId="27E3D2F7" w:rsidR="00DD7E84" w:rsidRDefault="00DD7E84" w:rsidP="00DD7E84">
      <w:pPr>
        <w:spacing w:after="120" w:line="360" w:lineRule="auto"/>
        <w:rPr>
          <w:sz w:val="24"/>
          <w:szCs w:val="24"/>
          <w:lang w:eastAsia="zh-TW"/>
        </w:rPr>
      </w:pPr>
      <w:r>
        <w:rPr>
          <w:sz w:val="24"/>
          <w:szCs w:val="24"/>
          <w:lang w:eastAsia="zh-TW"/>
        </w:rPr>
        <w:t xml:space="preserve">In Phases 1 and 2, all ‘knowledge content’ values exhibited strongly scientific characteristics, and all received the lowest value of 1. “Epistemic” expertise and the highest levels of </w:t>
      </w:r>
      <w:r w:rsidR="00A022A5">
        <w:rPr>
          <w:sz w:val="24"/>
          <w:szCs w:val="24"/>
          <w:lang w:eastAsia="zh-TW"/>
        </w:rPr>
        <w:t>academically bestowed</w:t>
      </w:r>
      <w:r>
        <w:rPr>
          <w:sz w:val="24"/>
          <w:szCs w:val="24"/>
          <w:lang w:eastAsia="zh-TW"/>
        </w:rPr>
        <w:t xml:space="preserve"> “human capital” were the criteria for engagement in the research, with all involved having PhDs and academic research posts (McNie et al., 2016, pp. 887, 890). What was learned from the research was grounded in “understanding [psychopharmacological] theories and … explicit knowledge that can be easily transferred between people through documents” (ibid., p. 888), i.e., academic journal articles. </w:t>
      </w:r>
    </w:p>
    <w:tbl>
      <w:tblPr>
        <w:tblW w:w="69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2037"/>
        <w:gridCol w:w="2037"/>
      </w:tblGrid>
      <w:tr w:rsidR="00EC5372" w14:paraId="19CF980C" w14:textId="77777777" w:rsidTr="00EC5372">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71605699" w14:textId="77777777" w:rsidR="00EC5372" w:rsidRPr="008707A9" w:rsidRDefault="00EC5372" w:rsidP="00EC5372">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p>
        </w:tc>
        <w:tc>
          <w:tcPr>
            <w:tcW w:w="2037" w:type="dxa"/>
            <w:tcBorders>
              <w:top w:val="single" w:sz="4" w:space="0" w:color="auto"/>
              <w:left w:val="single" w:sz="4" w:space="0" w:color="auto"/>
              <w:bottom w:val="single" w:sz="4" w:space="0" w:color="auto"/>
              <w:right w:val="single" w:sz="4" w:space="0" w:color="auto"/>
            </w:tcBorders>
          </w:tcPr>
          <w:p w14:paraId="102D6881" w14:textId="451AF912" w:rsidR="00EC5372" w:rsidRDefault="00EC5372" w:rsidP="00EC5372">
            <w:pPr>
              <w:spacing w:after="0" w:line="240" w:lineRule="auto"/>
              <w:jc w:val="center"/>
              <w:rPr>
                <w:rFonts w:asciiTheme="majorBidi" w:hAnsiTheme="majorBidi" w:cstheme="majorBidi"/>
                <w:b/>
              </w:rPr>
            </w:pPr>
            <w:r>
              <w:rPr>
                <w:rFonts w:asciiTheme="majorBidi" w:hAnsiTheme="majorBidi" w:cstheme="majorBidi"/>
                <w:b/>
              </w:rPr>
              <w:t>Value (Phase 1)</w:t>
            </w:r>
          </w:p>
        </w:tc>
        <w:tc>
          <w:tcPr>
            <w:tcW w:w="2037" w:type="dxa"/>
            <w:tcBorders>
              <w:top w:val="single" w:sz="4" w:space="0" w:color="auto"/>
              <w:left w:val="single" w:sz="4" w:space="0" w:color="auto"/>
              <w:bottom w:val="single" w:sz="4" w:space="0" w:color="auto"/>
              <w:right w:val="single" w:sz="4" w:space="0" w:color="auto"/>
            </w:tcBorders>
          </w:tcPr>
          <w:p w14:paraId="17E726FE" w14:textId="62B8F96F" w:rsidR="00EC5372" w:rsidRPr="00FF5CE5" w:rsidRDefault="00EC5372" w:rsidP="00EC5372">
            <w:pPr>
              <w:spacing w:after="0" w:line="240" w:lineRule="auto"/>
              <w:jc w:val="center"/>
              <w:rPr>
                <w:rFonts w:asciiTheme="majorBidi" w:hAnsiTheme="majorBidi" w:cstheme="majorBidi"/>
                <w:b/>
              </w:rPr>
            </w:pPr>
            <w:r>
              <w:rPr>
                <w:rFonts w:asciiTheme="majorBidi" w:hAnsiTheme="majorBidi" w:cstheme="majorBidi"/>
                <w:b/>
              </w:rPr>
              <w:t>Value (Phase 2)</w:t>
            </w:r>
          </w:p>
        </w:tc>
      </w:tr>
      <w:tr w:rsidR="00EC5372" w14:paraId="37636562" w14:textId="77777777" w:rsidTr="00EC5372">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C08B98F" w14:textId="77777777" w:rsidR="00EC5372" w:rsidRPr="008707A9" w:rsidRDefault="00EC5372" w:rsidP="00EC5372">
            <w:pPr>
              <w:spacing w:after="0" w:line="240" w:lineRule="auto"/>
              <w:rPr>
                <w:rFonts w:asciiTheme="majorBidi" w:hAnsiTheme="majorBidi" w:cstheme="majorBidi"/>
              </w:rPr>
            </w:pPr>
            <w:r w:rsidRPr="008707A9">
              <w:rPr>
                <w:rFonts w:asciiTheme="majorBidi" w:hAnsiTheme="majorBidi" w:cstheme="majorBidi"/>
                <w:color w:val="000000"/>
              </w:rPr>
              <w:t>Expertise</w:t>
            </w:r>
          </w:p>
        </w:tc>
        <w:tc>
          <w:tcPr>
            <w:tcW w:w="2037" w:type="dxa"/>
            <w:tcBorders>
              <w:top w:val="single" w:sz="4" w:space="0" w:color="auto"/>
              <w:left w:val="single" w:sz="4" w:space="0" w:color="auto"/>
              <w:bottom w:val="single" w:sz="4" w:space="0" w:color="auto"/>
              <w:right w:val="single" w:sz="4" w:space="0" w:color="auto"/>
            </w:tcBorders>
            <w:shd w:val="clear" w:color="auto" w:fill="FFFFFF" w:themeFill="background1"/>
          </w:tcPr>
          <w:p w14:paraId="06FCBB0F" w14:textId="1E3D1E1C" w:rsidR="00EC5372" w:rsidRDefault="00EC5372" w:rsidP="00EC5372">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2037" w:type="dxa"/>
            <w:tcBorders>
              <w:top w:val="single" w:sz="4" w:space="0" w:color="auto"/>
              <w:left w:val="single" w:sz="4" w:space="0" w:color="auto"/>
              <w:bottom w:val="single" w:sz="4" w:space="0" w:color="auto"/>
              <w:right w:val="single" w:sz="4" w:space="0" w:color="auto"/>
            </w:tcBorders>
            <w:shd w:val="clear" w:color="auto" w:fill="FFFFFF" w:themeFill="background1"/>
          </w:tcPr>
          <w:p w14:paraId="05C37B72" w14:textId="390EC733" w:rsidR="00EC5372" w:rsidRPr="000B15CE" w:rsidRDefault="00EC5372" w:rsidP="00EC5372">
            <w:pPr>
              <w:spacing w:after="0" w:line="240" w:lineRule="auto"/>
              <w:jc w:val="center"/>
              <w:rPr>
                <w:rFonts w:asciiTheme="majorBidi" w:hAnsiTheme="majorBidi" w:cstheme="majorBidi"/>
                <w:color w:val="000000"/>
              </w:rPr>
            </w:pPr>
            <w:r>
              <w:rPr>
                <w:rFonts w:asciiTheme="majorBidi" w:hAnsiTheme="majorBidi" w:cstheme="majorBidi"/>
                <w:color w:val="000000"/>
              </w:rPr>
              <w:t>1</w:t>
            </w:r>
          </w:p>
        </w:tc>
      </w:tr>
      <w:tr w:rsidR="00EC5372" w14:paraId="7313511E" w14:textId="77777777" w:rsidTr="00EC5372">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353771" w14:textId="77777777" w:rsidR="00EC5372" w:rsidRPr="008707A9" w:rsidRDefault="00EC5372" w:rsidP="00EC5372">
            <w:pPr>
              <w:spacing w:after="0" w:line="240" w:lineRule="auto"/>
              <w:rPr>
                <w:rFonts w:asciiTheme="majorBidi" w:hAnsiTheme="majorBidi" w:cstheme="majorBidi"/>
              </w:rPr>
            </w:pPr>
            <w:r w:rsidRPr="008707A9">
              <w:rPr>
                <w:rFonts w:asciiTheme="majorBidi" w:hAnsiTheme="majorBidi" w:cstheme="majorBidi"/>
                <w:color w:val="000000"/>
              </w:rPr>
              <w:t>Learning</w:t>
            </w:r>
          </w:p>
        </w:tc>
        <w:tc>
          <w:tcPr>
            <w:tcW w:w="2037" w:type="dxa"/>
            <w:tcBorders>
              <w:top w:val="single" w:sz="4" w:space="0" w:color="auto"/>
              <w:left w:val="single" w:sz="4" w:space="0" w:color="auto"/>
              <w:bottom w:val="single" w:sz="4" w:space="0" w:color="auto"/>
              <w:right w:val="single" w:sz="4" w:space="0" w:color="auto"/>
            </w:tcBorders>
            <w:shd w:val="clear" w:color="auto" w:fill="FFFFFF" w:themeFill="background1"/>
          </w:tcPr>
          <w:p w14:paraId="3F920C90" w14:textId="29B8EC8B" w:rsidR="00EC5372" w:rsidRDefault="00EC5372" w:rsidP="00EC5372">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2037" w:type="dxa"/>
            <w:tcBorders>
              <w:top w:val="single" w:sz="4" w:space="0" w:color="auto"/>
              <w:left w:val="single" w:sz="4" w:space="0" w:color="auto"/>
              <w:bottom w:val="single" w:sz="4" w:space="0" w:color="auto"/>
              <w:right w:val="single" w:sz="4" w:space="0" w:color="auto"/>
            </w:tcBorders>
            <w:shd w:val="clear" w:color="auto" w:fill="FFFFFF" w:themeFill="background1"/>
          </w:tcPr>
          <w:p w14:paraId="439CD7E5" w14:textId="28A0E586" w:rsidR="00EC5372" w:rsidRPr="000B15CE" w:rsidRDefault="00EC5372" w:rsidP="00EC5372">
            <w:pPr>
              <w:spacing w:after="0" w:line="240" w:lineRule="auto"/>
              <w:jc w:val="center"/>
              <w:rPr>
                <w:rFonts w:asciiTheme="majorBidi" w:hAnsiTheme="majorBidi" w:cstheme="majorBidi"/>
                <w:color w:val="000000"/>
              </w:rPr>
            </w:pPr>
            <w:r>
              <w:rPr>
                <w:rFonts w:asciiTheme="majorBidi" w:hAnsiTheme="majorBidi" w:cstheme="majorBidi"/>
                <w:color w:val="000000"/>
              </w:rPr>
              <w:t>1</w:t>
            </w:r>
          </w:p>
        </w:tc>
      </w:tr>
      <w:tr w:rsidR="00EC5372" w14:paraId="24FFF782" w14:textId="77777777" w:rsidTr="00EC5372">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71BDF70" w14:textId="77777777" w:rsidR="00EC5372" w:rsidRPr="008707A9" w:rsidRDefault="00EC5372" w:rsidP="00EC5372">
            <w:pPr>
              <w:spacing w:after="0" w:line="240" w:lineRule="auto"/>
              <w:rPr>
                <w:rFonts w:asciiTheme="majorBidi" w:hAnsiTheme="majorBidi" w:cstheme="majorBidi"/>
              </w:rPr>
            </w:pPr>
            <w:r w:rsidRPr="008707A9">
              <w:rPr>
                <w:rFonts w:asciiTheme="majorBidi" w:hAnsiTheme="majorBidi" w:cstheme="majorBidi"/>
                <w:color w:val="000000"/>
              </w:rPr>
              <w:t>Human Capital</w:t>
            </w:r>
          </w:p>
        </w:tc>
        <w:tc>
          <w:tcPr>
            <w:tcW w:w="2037" w:type="dxa"/>
            <w:tcBorders>
              <w:top w:val="single" w:sz="4" w:space="0" w:color="auto"/>
              <w:left w:val="single" w:sz="4" w:space="0" w:color="auto"/>
              <w:bottom w:val="single" w:sz="4" w:space="0" w:color="auto"/>
              <w:right w:val="single" w:sz="4" w:space="0" w:color="auto"/>
            </w:tcBorders>
            <w:shd w:val="clear" w:color="auto" w:fill="FFFFFF" w:themeFill="background1"/>
          </w:tcPr>
          <w:p w14:paraId="4278D6F6" w14:textId="36575834" w:rsidR="00EC5372" w:rsidRDefault="00EC5372" w:rsidP="00EC5372">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2037" w:type="dxa"/>
            <w:tcBorders>
              <w:top w:val="single" w:sz="4" w:space="0" w:color="auto"/>
              <w:left w:val="single" w:sz="4" w:space="0" w:color="auto"/>
              <w:bottom w:val="single" w:sz="4" w:space="0" w:color="auto"/>
              <w:right w:val="single" w:sz="4" w:space="0" w:color="auto"/>
            </w:tcBorders>
            <w:shd w:val="clear" w:color="auto" w:fill="FFFFFF" w:themeFill="background1"/>
          </w:tcPr>
          <w:p w14:paraId="1357A920" w14:textId="60F8C3B5" w:rsidR="00EC5372" w:rsidRPr="000B15CE" w:rsidRDefault="00EC5372" w:rsidP="00EC5372">
            <w:pPr>
              <w:spacing w:after="0" w:line="240" w:lineRule="auto"/>
              <w:jc w:val="center"/>
              <w:rPr>
                <w:rFonts w:asciiTheme="majorBidi" w:hAnsiTheme="majorBidi" w:cstheme="majorBidi"/>
                <w:color w:val="000000"/>
              </w:rPr>
            </w:pPr>
            <w:r>
              <w:rPr>
                <w:rFonts w:asciiTheme="majorBidi" w:hAnsiTheme="majorBidi" w:cstheme="majorBidi"/>
                <w:color w:val="000000"/>
              </w:rPr>
              <w:t>1</w:t>
            </w:r>
          </w:p>
        </w:tc>
      </w:tr>
    </w:tbl>
    <w:p w14:paraId="0AC709A0" w14:textId="6C81839F" w:rsidR="00DD7E84" w:rsidRPr="00670ACE" w:rsidRDefault="00DD7E84" w:rsidP="00DD7E84">
      <w:pPr>
        <w:pStyle w:val="Caption"/>
        <w:rPr>
          <w:sz w:val="24"/>
          <w:szCs w:val="24"/>
        </w:rPr>
      </w:pPr>
      <w:bookmarkStart w:id="184" w:name="_Ref7096677"/>
      <w:bookmarkStart w:id="185" w:name="_Toc31702061"/>
      <w:r>
        <w:t xml:space="preserve">Table </w:t>
      </w:r>
      <w:r w:rsidR="00A56355">
        <w:fldChar w:fldCharType="begin"/>
      </w:r>
      <w:r w:rsidR="00A56355">
        <w:instrText xml:space="preserve"> SEQ Table \* ARABIC </w:instrText>
      </w:r>
      <w:r w:rsidR="00A56355">
        <w:fldChar w:fldCharType="separate"/>
      </w:r>
      <w:r w:rsidR="0011424E">
        <w:rPr>
          <w:noProof/>
        </w:rPr>
        <w:t>32</w:t>
      </w:r>
      <w:r w:rsidR="00A56355">
        <w:rPr>
          <w:noProof/>
        </w:rPr>
        <w:fldChar w:fldCharType="end"/>
      </w:r>
      <w:bookmarkEnd w:id="184"/>
      <w:r>
        <w:t xml:space="preserve">. </w:t>
      </w:r>
      <w:r w:rsidRPr="00F805FA">
        <w:t xml:space="preserve">BoR4.2 </w:t>
      </w:r>
      <w:r>
        <w:t>‘knowledge content’</w:t>
      </w:r>
      <w:r w:rsidRPr="00F805FA">
        <w:t xml:space="preserve"> values – Phase</w:t>
      </w:r>
      <w:r>
        <w:t>s</w:t>
      </w:r>
      <w:r w:rsidRPr="00F805FA">
        <w:t xml:space="preserve"> </w:t>
      </w:r>
      <w:r>
        <w:t>1 &amp; 2</w:t>
      </w:r>
      <w:bookmarkEnd w:id="185"/>
    </w:p>
    <w:p w14:paraId="10C8F8F9" w14:textId="77777777" w:rsidR="00DD7E84" w:rsidRDefault="00DD7E84" w:rsidP="00DD7E84">
      <w:pPr>
        <w:rPr>
          <w:sz w:val="24"/>
          <w:szCs w:val="24"/>
          <w:u w:val="single"/>
        </w:rPr>
      </w:pPr>
      <w:r>
        <w:rPr>
          <w:sz w:val="24"/>
          <w:szCs w:val="24"/>
          <w:u w:val="single"/>
          <w:lang w:eastAsia="zh-TW"/>
        </w:rPr>
        <w:t xml:space="preserve">Phase 3. </w:t>
      </w:r>
      <w:r w:rsidRPr="00237EA9">
        <w:rPr>
          <w:sz w:val="24"/>
          <w:szCs w:val="24"/>
          <w:u w:val="single"/>
        </w:rPr>
        <w:t xml:space="preserve">Scientific advances </w:t>
      </w:r>
      <w:r>
        <w:rPr>
          <w:sz w:val="24"/>
          <w:szCs w:val="24"/>
          <w:u w:val="single"/>
        </w:rPr>
        <w:t>prompt</w:t>
      </w:r>
      <w:r w:rsidRPr="00237EA9">
        <w:rPr>
          <w:sz w:val="24"/>
          <w:szCs w:val="24"/>
          <w:u w:val="single"/>
        </w:rPr>
        <w:t xml:space="preserve"> new demand for knowledge</w:t>
      </w:r>
    </w:p>
    <w:p w14:paraId="090424A1" w14:textId="6F239EED" w:rsidR="00DD7E84" w:rsidRDefault="00DD7E84" w:rsidP="00DD7E84">
      <w:pPr>
        <w:spacing w:after="120" w:line="360" w:lineRule="auto"/>
        <w:rPr>
          <w:sz w:val="24"/>
          <w:szCs w:val="24"/>
          <w:lang w:eastAsia="zh-TW"/>
        </w:rPr>
      </w:pPr>
      <w:r>
        <w:rPr>
          <w:sz w:val="24"/>
          <w:szCs w:val="24"/>
          <w:lang w:eastAsia="zh-TW"/>
        </w:rPr>
        <w:t>There was only a very slight change in my valuation of the ‘knowledge content’ associated with Phase 3 (se</w:t>
      </w:r>
      <w:r w:rsidRPr="007D72AF">
        <w:rPr>
          <w:sz w:val="24"/>
          <w:szCs w:val="24"/>
          <w:lang w:eastAsia="zh-TW"/>
        </w:rPr>
        <w:t xml:space="preserve">e </w:t>
      </w:r>
      <w:r w:rsidRPr="007D72AF">
        <w:rPr>
          <w:sz w:val="24"/>
          <w:szCs w:val="24"/>
          <w:lang w:eastAsia="zh-TW"/>
        </w:rPr>
        <w:fldChar w:fldCharType="begin"/>
      </w:r>
      <w:r w:rsidRPr="007D72AF">
        <w:rPr>
          <w:sz w:val="24"/>
          <w:szCs w:val="24"/>
          <w:lang w:eastAsia="zh-TW"/>
        </w:rPr>
        <w:instrText xml:space="preserve"> REF _Ref7097343 \h </w:instrText>
      </w:r>
      <w:r>
        <w:rPr>
          <w:sz w:val="24"/>
          <w:szCs w:val="24"/>
          <w:lang w:eastAsia="zh-TW"/>
        </w:rPr>
        <w:instrText xml:space="preserve"> \* MERGEFORMAT </w:instrText>
      </w:r>
      <w:r w:rsidRPr="007D72AF">
        <w:rPr>
          <w:sz w:val="24"/>
          <w:szCs w:val="24"/>
          <w:lang w:eastAsia="zh-TW"/>
        </w:rPr>
      </w:r>
      <w:r w:rsidRPr="007D72AF">
        <w:rPr>
          <w:sz w:val="24"/>
          <w:szCs w:val="24"/>
          <w:lang w:eastAsia="zh-TW"/>
        </w:rPr>
        <w:fldChar w:fldCharType="separate"/>
      </w:r>
      <w:r w:rsidR="0011424E" w:rsidRPr="0011424E">
        <w:rPr>
          <w:sz w:val="24"/>
          <w:szCs w:val="24"/>
        </w:rPr>
        <w:t xml:space="preserve">Table </w:t>
      </w:r>
      <w:r w:rsidR="0011424E" w:rsidRPr="0011424E">
        <w:rPr>
          <w:noProof/>
          <w:sz w:val="24"/>
          <w:szCs w:val="24"/>
        </w:rPr>
        <w:t>33</w:t>
      </w:r>
      <w:r w:rsidRPr="007D72AF">
        <w:rPr>
          <w:sz w:val="24"/>
          <w:szCs w:val="24"/>
          <w:lang w:eastAsia="zh-TW"/>
        </w:rPr>
        <w:fldChar w:fldCharType="end"/>
      </w:r>
      <w:r w:rsidRPr="007D72AF">
        <w:rPr>
          <w:sz w:val="24"/>
          <w:szCs w:val="24"/>
          <w:lang w:eastAsia="zh-TW"/>
        </w:rPr>
        <w:t>)</w:t>
      </w:r>
      <w:r>
        <w:rPr>
          <w:sz w:val="24"/>
          <w:szCs w:val="24"/>
          <w:lang w:eastAsia="zh-TW"/>
        </w:rPr>
        <w:t xml:space="preserve"> in relation to Phases 1 and 2. This relates to the attribute of ‘human capital’, which I increased from a value of 1 to 2 – values for ‘expertise’ and ‘learning’ remained the same.</w:t>
      </w:r>
    </w:p>
    <w:p w14:paraId="7EFDE27E" w14:textId="77777777" w:rsidR="00DD7E84" w:rsidRDefault="00DD7E84" w:rsidP="00DD7E84">
      <w:pPr>
        <w:pStyle w:val="CommentText"/>
        <w:spacing w:after="120" w:line="360" w:lineRule="auto"/>
      </w:pPr>
      <w:r>
        <w:rPr>
          <w:sz w:val="24"/>
          <w:szCs w:val="24"/>
          <w:lang w:eastAsia="zh-TW"/>
        </w:rPr>
        <w:t xml:space="preserve">The small increase in the value for ‘human capital’ reflects that, at this phase, DABRG scientists had to develop and exert ‘softer’ skills as well as their ‘hard’ skills (McNie et al., 2016), </w:t>
      </w:r>
      <w:r>
        <w:rPr>
          <w:sz w:val="24"/>
          <w:szCs w:val="24"/>
        </w:rPr>
        <w:t>as they began to disseminate and discussed their research widely and in the public arena. This involved advice, talks and interviews internationally via the media, governmental agencies, pregnancy and parenting websites, and medical professionals.</w:t>
      </w:r>
    </w:p>
    <w:tbl>
      <w:tblPr>
        <w:tblW w:w="6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1895"/>
        <w:gridCol w:w="1611"/>
      </w:tblGrid>
      <w:tr w:rsidR="002E0777" w14:paraId="0230BC92" w14:textId="77777777" w:rsidTr="00A43BF0">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6CE6E9D7" w14:textId="77777777" w:rsidR="002E0777" w:rsidRPr="008707A9" w:rsidRDefault="002E0777" w:rsidP="002E0777">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p>
        </w:tc>
        <w:tc>
          <w:tcPr>
            <w:tcW w:w="189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CE1C687" w14:textId="419A2807" w:rsidR="002E0777" w:rsidRDefault="002E0777" w:rsidP="002E0777">
            <w:pPr>
              <w:spacing w:after="0" w:line="240" w:lineRule="auto"/>
              <w:jc w:val="center"/>
              <w:rPr>
                <w:rFonts w:asciiTheme="majorBidi" w:hAnsiTheme="majorBidi" w:cstheme="majorBidi"/>
                <w:b/>
              </w:rPr>
            </w:pPr>
            <w:r>
              <w:rPr>
                <w:rFonts w:asciiTheme="majorBidi" w:hAnsiTheme="majorBidi" w:cstheme="majorBidi"/>
                <w:b/>
              </w:rPr>
              <w:t>Value (Phases 1 &amp; 2)</w:t>
            </w:r>
          </w:p>
        </w:tc>
        <w:tc>
          <w:tcPr>
            <w:tcW w:w="1611" w:type="dxa"/>
            <w:tcBorders>
              <w:top w:val="single" w:sz="4" w:space="0" w:color="auto"/>
              <w:left w:val="single" w:sz="4" w:space="0" w:color="auto"/>
              <w:bottom w:val="single" w:sz="4" w:space="0" w:color="auto"/>
              <w:right w:val="single" w:sz="4" w:space="0" w:color="auto"/>
            </w:tcBorders>
          </w:tcPr>
          <w:p w14:paraId="71A5D6DC" w14:textId="68B24737" w:rsidR="002E0777" w:rsidRPr="00FF5CE5" w:rsidRDefault="002E0777" w:rsidP="002E0777">
            <w:pPr>
              <w:spacing w:after="0" w:line="240" w:lineRule="auto"/>
              <w:jc w:val="center"/>
              <w:rPr>
                <w:rFonts w:asciiTheme="majorBidi" w:hAnsiTheme="majorBidi" w:cstheme="majorBidi"/>
                <w:b/>
              </w:rPr>
            </w:pPr>
            <w:r>
              <w:rPr>
                <w:rFonts w:asciiTheme="majorBidi" w:hAnsiTheme="majorBidi" w:cstheme="majorBidi"/>
                <w:b/>
              </w:rPr>
              <w:t>Value (Phase 3)</w:t>
            </w:r>
          </w:p>
        </w:tc>
      </w:tr>
      <w:tr w:rsidR="002E0777" w14:paraId="15B33C8F" w14:textId="77777777" w:rsidTr="00A43BF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2BEF040" w14:textId="77777777" w:rsidR="002E0777" w:rsidRPr="008707A9" w:rsidRDefault="002E0777" w:rsidP="002E0777">
            <w:pPr>
              <w:spacing w:after="0" w:line="240" w:lineRule="auto"/>
              <w:rPr>
                <w:rFonts w:asciiTheme="majorBidi" w:hAnsiTheme="majorBidi" w:cstheme="majorBidi"/>
              </w:rPr>
            </w:pPr>
            <w:r w:rsidRPr="008707A9">
              <w:rPr>
                <w:rFonts w:asciiTheme="majorBidi" w:hAnsiTheme="majorBidi" w:cstheme="majorBidi"/>
                <w:color w:val="000000"/>
              </w:rPr>
              <w:t>Expertise</w:t>
            </w:r>
          </w:p>
        </w:tc>
        <w:tc>
          <w:tcPr>
            <w:tcW w:w="189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A2C7545" w14:textId="51FE5AD3" w:rsidR="002E0777" w:rsidRDefault="002E0777" w:rsidP="002E0777">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611" w:type="dxa"/>
            <w:tcBorders>
              <w:top w:val="single" w:sz="4" w:space="0" w:color="auto"/>
              <w:left w:val="single" w:sz="4" w:space="0" w:color="auto"/>
              <w:bottom w:val="single" w:sz="4" w:space="0" w:color="auto"/>
              <w:right w:val="single" w:sz="4" w:space="0" w:color="auto"/>
            </w:tcBorders>
            <w:shd w:val="clear" w:color="auto" w:fill="FFFFFF" w:themeFill="background1"/>
          </w:tcPr>
          <w:p w14:paraId="12139E79" w14:textId="5FDDB5DD" w:rsidR="002E0777" w:rsidRPr="000B15CE" w:rsidRDefault="002E0777" w:rsidP="002E0777">
            <w:pPr>
              <w:spacing w:after="0" w:line="240" w:lineRule="auto"/>
              <w:jc w:val="center"/>
              <w:rPr>
                <w:rFonts w:asciiTheme="majorBidi" w:hAnsiTheme="majorBidi" w:cstheme="majorBidi"/>
                <w:color w:val="000000"/>
              </w:rPr>
            </w:pPr>
            <w:r>
              <w:rPr>
                <w:rFonts w:asciiTheme="majorBidi" w:hAnsiTheme="majorBidi" w:cstheme="majorBidi"/>
                <w:color w:val="000000"/>
              </w:rPr>
              <w:t>1</w:t>
            </w:r>
          </w:p>
        </w:tc>
      </w:tr>
      <w:tr w:rsidR="002E0777" w14:paraId="2B11CFD0" w14:textId="77777777" w:rsidTr="00A43BF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827010F" w14:textId="77777777" w:rsidR="002E0777" w:rsidRPr="008707A9" w:rsidRDefault="002E0777" w:rsidP="002E0777">
            <w:pPr>
              <w:spacing w:after="0" w:line="240" w:lineRule="auto"/>
              <w:rPr>
                <w:rFonts w:asciiTheme="majorBidi" w:hAnsiTheme="majorBidi" w:cstheme="majorBidi"/>
              </w:rPr>
            </w:pPr>
            <w:r w:rsidRPr="008707A9">
              <w:rPr>
                <w:rFonts w:asciiTheme="majorBidi" w:hAnsiTheme="majorBidi" w:cstheme="majorBidi"/>
                <w:color w:val="000000"/>
              </w:rPr>
              <w:t>Learning</w:t>
            </w:r>
          </w:p>
        </w:tc>
        <w:tc>
          <w:tcPr>
            <w:tcW w:w="189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A6D0C57" w14:textId="25EF3908" w:rsidR="002E0777" w:rsidRDefault="002E0777" w:rsidP="002E0777">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611" w:type="dxa"/>
            <w:tcBorders>
              <w:top w:val="single" w:sz="4" w:space="0" w:color="auto"/>
              <w:left w:val="single" w:sz="4" w:space="0" w:color="auto"/>
              <w:bottom w:val="single" w:sz="4" w:space="0" w:color="auto"/>
              <w:right w:val="single" w:sz="4" w:space="0" w:color="auto"/>
            </w:tcBorders>
            <w:shd w:val="clear" w:color="auto" w:fill="FFFFFF" w:themeFill="background1"/>
          </w:tcPr>
          <w:p w14:paraId="2B605E63" w14:textId="4DE3DFCD" w:rsidR="002E0777" w:rsidRPr="000B15CE" w:rsidRDefault="002E0777" w:rsidP="002E0777">
            <w:pPr>
              <w:spacing w:after="0" w:line="240" w:lineRule="auto"/>
              <w:jc w:val="center"/>
              <w:rPr>
                <w:rFonts w:asciiTheme="majorBidi" w:hAnsiTheme="majorBidi" w:cstheme="majorBidi"/>
                <w:color w:val="000000"/>
              </w:rPr>
            </w:pPr>
            <w:r>
              <w:rPr>
                <w:rFonts w:asciiTheme="majorBidi" w:hAnsiTheme="majorBidi" w:cstheme="majorBidi"/>
                <w:color w:val="000000"/>
              </w:rPr>
              <w:t>1</w:t>
            </w:r>
          </w:p>
        </w:tc>
      </w:tr>
      <w:tr w:rsidR="002E0777" w14:paraId="75804866" w14:textId="77777777" w:rsidTr="00A43BF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5E1BDA" w14:textId="77777777" w:rsidR="002E0777" w:rsidRPr="008707A9" w:rsidRDefault="002E0777" w:rsidP="002E0777">
            <w:pPr>
              <w:spacing w:after="0" w:line="240" w:lineRule="auto"/>
              <w:rPr>
                <w:rFonts w:asciiTheme="majorBidi" w:hAnsiTheme="majorBidi" w:cstheme="majorBidi"/>
              </w:rPr>
            </w:pPr>
            <w:r w:rsidRPr="008707A9">
              <w:rPr>
                <w:rFonts w:asciiTheme="majorBidi" w:hAnsiTheme="majorBidi" w:cstheme="majorBidi"/>
                <w:color w:val="000000"/>
              </w:rPr>
              <w:t>Human Capital</w:t>
            </w:r>
          </w:p>
        </w:tc>
        <w:tc>
          <w:tcPr>
            <w:tcW w:w="189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D08B440" w14:textId="656B9C5B" w:rsidR="002E0777" w:rsidRDefault="002E0777" w:rsidP="002E0777">
            <w:pPr>
              <w:keepNext/>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611" w:type="dxa"/>
            <w:tcBorders>
              <w:top w:val="single" w:sz="4" w:space="0" w:color="auto"/>
              <w:left w:val="single" w:sz="4" w:space="0" w:color="auto"/>
              <w:bottom w:val="single" w:sz="4" w:space="0" w:color="auto"/>
              <w:right w:val="single" w:sz="4" w:space="0" w:color="auto"/>
            </w:tcBorders>
            <w:shd w:val="clear" w:color="auto" w:fill="FFFFFF" w:themeFill="background1"/>
          </w:tcPr>
          <w:p w14:paraId="665F6A5C" w14:textId="39C0A639" w:rsidR="002E0777" w:rsidRPr="000B15CE" w:rsidRDefault="002E0777" w:rsidP="002E0777">
            <w:pPr>
              <w:keepNext/>
              <w:spacing w:after="0" w:line="240" w:lineRule="auto"/>
              <w:jc w:val="center"/>
              <w:rPr>
                <w:rFonts w:asciiTheme="majorBidi" w:hAnsiTheme="majorBidi" w:cstheme="majorBidi"/>
                <w:color w:val="000000"/>
              </w:rPr>
            </w:pPr>
            <w:r>
              <w:rPr>
                <w:rFonts w:asciiTheme="majorBidi" w:hAnsiTheme="majorBidi" w:cstheme="majorBidi"/>
                <w:color w:val="000000"/>
              </w:rPr>
              <w:t>2</w:t>
            </w:r>
          </w:p>
        </w:tc>
      </w:tr>
    </w:tbl>
    <w:p w14:paraId="5566705B" w14:textId="57C62FF8" w:rsidR="00DD7E84" w:rsidRPr="002F4102" w:rsidRDefault="00DD7E84" w:rsidP="00DD7E84">
      <w:pPr>
        <w:pStyle w:val="Caption"/>
        <w:rPr>
          <w:sz w:val="24"/>
          <w:szCs w:val="24"/>
        </w:rPr>
      </w:pPr>
      <w:bookmarkStart w:id="186" w:name="_Ref7097343"/>
      <w:bookmarkStart w:id="187" w:name="_Toc31702062"/>
      <w:r>
        <w:t xml:space="preserve">Table </w:t>
      </w:r>
      <w:r w:rsidR="00A56355">
        <w:fldChar w:fldCharType="begin"/>
      </w:r>
      <w:r w:rsidR="00A56355">
        <w:instrText xml:space="preserve"> SEQ Table \* ARABIC </w:instrText>
      </w:r>
      <w:r w:rsidR="00A56355">
        <w:fldChar w:fldCharType="separate"/>
      </w:r>
      <w:r w:rsidR="0011424E">
        <w:rPr>
          <w:noProof/>
        </w:rPr>
        <w:t>33</w:t>
      </w:r>
      <w:r w:rsidR="00A56355">
        <w:rPr>
          <w:noProof/>
        </w:rPr>
        <w:fldChar w:fldCharType="end"/>
      </w:r>
      <w:bookmarkEnd w:id="186"/>
      <w:r>
        <w:t xml:space="preserve">. </w:t>
      </w:r>
      <w:r w:rsidRPr="00F805FA">
        <w:t xml:space="preserve">BoR4.2 </w:t>
      </w:r>
      <w:r>
        <w:t>‘knowledge content’</w:t>
      </w:r>
      <w:r w:rsidRPr="00F805FA">
        <w:t xml:space="preserve"> values – Phase</w:t>
      </w:r>
      <w:r w:rsidR="002E0777">
        <w:t>s 1-</w:t>
      </w:r>
      <w:r>
        <w:t>3</w:t>
      </w:r>
      <w:bookmarkEnd w:id="187"/>
    </w:p>
    <w:p w14:paraId="55F14446" w14:textId="77777777" w:rsidR="00DD7E84" w:rsidRDefault="00DD7E84" w:rsidP="00DD7E84">
      <w:pPr>
        <w:pStyle w:val="Heading4"/>
      </w:pPr>
      <w:r>
        <w:t>‘Intermediary’ values (uncertainty, knowledge exchange, accessibility, boundary management, network participation, flexibility, disciplinary focus, and social capital)</w:t>
      </w:r>
    </w:p>
    <w:p w14:paraId="02759ECD" w14:textId="75F541D7" w:rsidR="00DD7E84" w:rsidRDefault="00DD7E84" w:rsidP="00DD7E84">
      <w:pPr>
        <w:spacing w:after="120" w:line="360" w:lineRule="auto"/>
        <w:rPr>
          <w:sz w:val="24"/>
          <w:szCs w:val="24"/>
          <w:lang w:eastAsia="zh-TW"/>
        </w:rPr>
      </w:pPr>
      <w:r>
        <w:rPr>
          <w:sz w:val="24"/>
          <w:szCs w:val="24"/>
          <w:u w:val="single"/>
          <w:lang w:eastAsia="zh-TW"/>
        </w:rPr>
        <w:t xml:space="preserve">Phase 1. </w:t>
      </w:r>
      <w:r>
        <w:rPr>
          <w:sz w:val="24"/>
          <w:szCs w:val="24"/>
          <w:u w:val="single"/>
        </w:rPr>
        <w:t xml:space="preserve">Contributing to psychopharmacological understanding of </w:t>
      </w:r>
      <w:r w:rsidRPr="008607CB">
        <w:rPr>
          <w:sz w:val="24"/>
          <w:szCs w:val="24"/>
          <w:u w:val="single"/>
        </w:rPr>
        <w:t>MDMA (ecstasy)</w:t>
      </w:r>
      <w:r>
        <w:rPr>
          <w:sz w:val="24"/>
          <w:szCs w:val="24"/>
          <w:lang w:eastAsia="zh-TW"/>
        </w:rPr>
        <w:br/>
        <w:t xml:space="preserve">At Phase 1, I judged all ‘intermediary’ values to be a 1 on the typology’s spectrum, with only one exception, that is, the ‘uncertainty’ attribute, which I gave a value of </w:t>
      </w:r>
      <w:r w:rsidRPr="0096640A">
        <w:rPr>
          <w:sz w:val="24"/>
          <w:szCs w:val="24"/>
          <w:lang w:eastAsia="zh-TW"/>
        </w:rPr>
        <w:t xml:space="preserve">2 (see </w:t>
      </w:r>
      <w:r w:rsidRPr="0096640A">
        <w:rPr>
          <w:sz w:val="24"/>
          <w:szCs w:val="24"/>
          <w:lang w:eastAsia="zh-TW"/>
        </w:rPr>
        <w:fldChar w:fldCharType="begin"/>
      </w:r>
      <w:r w:rsidRPr="0096640A">
        <w:rPr>
          <w:sz w:val="24"/>
          <w:szCs w:val="24"/>
          <w:lang w:eastAsia="zh-TW"/>
        </w:rPr>
        <w:instrText xml:space="preserve"> REF _Ref7099070 \h </w:instrText>
      </w:r>
      <w:r>
        <w:rPr>
          <w:sz w:val="24"/>
          <w:szCs w:val="24"/>
          <w:lang w:eastAsia="zh-TW"/>
        </w:rPr>
        <w:instrText xml:space="preserve"> \* MERGEFORMAT </w:instrText>
      </w:r>
      <w:r w:rsidRPr="0096640A">
        <w:rPr>
          <w:sz w:val="24"/>
          <w:szCs w:val="24"/>
          <w:lang w:eastAsia="zh-TW"/>
        </w:rPr>
      </w:r>
      <w:r w:rsidRPr="0096640A">
        <w:rPr>
          <w:sz w:val="24"/>
          <w:szCs w:val="24"/>
          <w:lang w:eastAsia="zh-TW"/>
        </w:rPr>
        <w:fldChar w:fldCharType="separate"/>
      </w:r>
      <w:r w:rsidR="0011424E" w:rsidRPr="0011424E">
        <w:rPr>
          <w:sz w:val="24"/>
          <w:szCs w:val="24"/>
        </w:rPr>
        <w:t xml:space="preserve">Table </w:t>
      </w:r>
      <w:r w:rsidR="0011424E" w:rsidRPr="0011424E">
        <w:rPr>
          <w:noProof/>
          <w:sz w:val="24"/>
          <w:szCs w:val="24"/>
        </w:rPr>
        <w:t>34</w:t>
      </w:r>
      <w:r w:rsidRPr="0096640A">
        <w:rPr>
          <w:sz w:val="24"/>
          <w:szCs w:val="24"/>
          <w:lang w:eastAsia="zh-TW"/>
        </w:rPr>
        <w:fldChar w:fldCharType="end"/>
      </w:r>
      <w:r w:rsidRPr="0096640A">
        <w:rPr>
          <w:sz w:val="24"/>
          <w:szCs w:val="24"/>
          <w:lang w:eastAsia="zh-TW"/>
        </w:rPr>
        <w:t>).</w:t>
      </w:r>
      <w:r>
        <w:rPr>
          <w:sz w:val="24"/>
          <w:szCs w:val="24"/>
          <w:lang w:eastAsia="zh-TW"/>
        </w:rPr>
        <w:t xml:space="preserve"> </w:t>
      </w:r>
    </w:p>
    <w:p w14:paraId="7559E281" w14:textId="5AE1887C" w:rsidR="00DD7E84" w:rsidRDefault="00DD7E84" w:rsidP="00DD7E84">
      <w:pPr>
        <w:spacing w:after="120" w:line="360" w:lineRule="auto"/>
        <w:rPr>
          <w:sz w:val="24"/>
          <w:szCs w:val="24"/>
          <w:lang w:eastAsia="zh-TW"/>
        </w:rPr>
      </w:pPr>
      <w:r>
        <w:rPr>
          <w:sz w:val="24"/>
          <w:szCs w:val="24"/>
          <w:lang w:eastAsia="zh-TW"/>
        </w:rPr>
        <w:t xml:space="preserve">‘Intermediary’ attributes/activities are those aspects of research which typically can serve as a bridge between, or ‘mediate’ between the epistemic context of the knowledge content and the social context of application. At Phase 1 in BoR4.2, I judged that these functions </w:t>
      </w:r>
      <w:r w:rsidR="00EA55B6">
        <w:rPr>
          <w:sz w:val="24"/>
          <w:szCs w:val="24"/>
          <w:lang w:eastAsia="zh-TW"/>
        </w:rPr>
        <w:t>necessitate</w:t>
      </w:r>
      <w:r>
        <w:rPr>
          <w:sz w:val="24"/>
          <w:szCs w:val="24"/>
          <w:lang w:eastAsia="zh-TW"/>
        </w:rPr>
        <w:t xml:space="preserve">d </w:t>
      </w:r>
      <w:r w:rsidR="00EA55B6">
        <w:rPr>
          <w:sz w:val="24"/>
          <w:szCs w:val="24"/>
          <w:lang w:eastAsia="zh-TW"/>
        </w:rPr>
        <w:t xml:space="preserve">negligible interaction </w:t>
      </w:r>
      <w:r>
        <w:rPr>
          <w:sz w:val="24"/>
          <w:szCs w:val="24"/>
          <w:lang w:eastAsia="zh-TW"/>
        </w:rPr>
        <w:t xml:space="preserve">or cognizance of the social world beyond that of academic boundaries. For example, the ‘knowledge exchange’ that took place was effectively only the “one-way” (McNie et al., 2016, p. 888) communication of science to society through journal articles, which, in this case, was targeted at a specialist audience. There was therefore little if any need for mobilising ‘social capital’, ‘boundary management’, or being ‘flexible’ to evolving external issues. </w:t>
      </w:r>
    </w:p>
    <w:p w14:paraId="14536C60" w14:textId="77777777" w:rsidR="00DD7E84" w:rsidRDefault="00DD7E84" w:rsidP="00DD7E84">
      <w:pPr>
        <w:spacing w:after="120" w:line="360" w:lineRule="auto"/>
        <w:rPr>
          <w:sz w:val="24"/>
          <w:szCs w:val="24"/>
          <w:lang w:eastAsia="zh-TW"/>
        </w:rPr>
      </w:pPr>
      <w:r>
        <w:rPr>
          <w:sz w:val="24"/>
          <w:szCs w:val="24"/>
          <w:lang w:eastAsia="zh-TW"/>
        </w:rPr>
        <w:t>This does not necessarily mean that DABRG were overall not cognizant of or disinterested in wider issues and the implications of their research for policy, health practitioners and MDMA users. It simply means that their interest manifested in other ways. This is related to the nature of DABRG’s interdisciplinary sub-field of psychopharmacology. As noted, it is an inherently ‘use-inspired’ field of research. In this case, the immediate goals of the research are to advance the discipline, and this involves traditional (i.e. ‘Mode 1’) patterns of knowledge production practices, reflected in the very low values I have given BoR4.2 on the ‘knowledge content’ and ‘intermediary’ values. But because the underpinning goals of this discipline are oriented towards use, research within this discipline can have potential use-value and use-orientation even though the process of research may have little direct interaction with users or stakeholders.</w:t>
      </w:r>
    </w:p>
    <w:p w14:paraId="5F714C81" w14:textId="7B2E99E2" w:rsidR="00DD7E84" w:rsidRPr="007F1822" w:rsidRDefault="00DD7E84" w:rsidP="00DD7E84">
      <w:pPr>
        <w:spacing w:after="120" w:line="360" w:lineRule="auto"/>
        <w:rPr>
          <w:sz w:val="24"/>
          <w:szCs w:val="24"/>
          <w:lang w:eastAsia="zh-TW"/>
        </w:rPr>
      </w:pPr>
      <w:r>
        <w:rPr>
          <w:sz w:val="24"/>
          <w:szCs w:val="24"/>
          <w:lang w:eastAsia="zh-TW"/>
        </w:rPr>
        <w:t xml:space="preserve">As noted, the only slight exception at Phase 1 was the attribute of ‘uncertainty’. Although the approach to dealing with uncertainty was primarily scientific, aiming to advance fundamental understanding of psychopharmacological phenomena, there was a limit to this. That is, although DABRG are committed to asking the underpinning scientific question of </w:t>
      </w:r>
      <w:r>
        <w:rPr>
          <w:i/>
          <w:sz w:val="24"/>
          <w:szCs w:val="24"/>
          <w:lang w:eastAsia="zh-TW"/>
        </w:rPr>
        <w:t xml:space="preserve">why </w:t>
      </w:r>
      <w:r>
        <w:rPr>
          <w:sz w:val="24"/>
          <w:szCs w:val="24"/>
          <w:lang w:eastAsia="zh-TW"/>
        </w:rPr>
        <w:t xml:space="preserve">certain substances cause certain effects, this was only ever one part of their goal, and is always mediated by the </w:t>
      </w:r>
      <w:r w:rsidR="00601957">
        <w:rPr>
          <w:sz w:val="24"/>
          <w:szCs w:val="24"/>
          <w:lang w:eastAsia="zh-TW"/>
        </w:rPr>
        <w:t>main</w:t>
      </w:r>
      <w:r w:rsidR="00FD1994">
        <w:rPr>
          <w:sz w:val="24"/>
          <w:szCs w:val="24"/>
          <w:lang w:eastAsia="zh-TW"/>
        </w:rPr>
        <w:t xml:space="preserve"> </w:t>
      </w:r>
      <w:r>
        <w:rPr>
          <w:sz w:val="24"/>
          <w:szCs w:val="24"/>
          <w:lang w:eastAsia="zh-TW"/>
        </w:rPr>
        <w:t xml:space="preserve">goal of understanding and informing </w:t>
      </w:r>
      <w:r w:rsidR="00A529C2">
        <w:rPr>
          <w:sz w:val="24"/>
          <w:szCs w:val="24"/>
          <w:lang w:eastAsia="zh-TW"/>
        </w:rPr>
        <w:t xml:space="preserve">decisions about </w:t>
      </w:r>
      <w:r>
        <w:rPr>
          <w:sz w:val="24"/>
          <w:szCs w:val="24"/>
          <w:lang w:eastAsia="zh-TW"/>
        </w:rPr>
        <w:t>social and personal issues, such as: why certain individuals take these drugs; how the psychopharmacological effects impact on their experienced cognition and their lives more generally; how positively or negatively society should perceive a certain drug</w:t>
      </w:r>
      <w:r w:rsidR="00BD0004">
        <w:rPr>
          <w:sz w:val="24"/>
          <w:szCs w:val="24"/>
          <w:lang w:eastAsia="zh-TW"/>
        </w:rPr>
        <w:t>; and how much policy attention should therefore be afforded to a given drug</w:t>
      </w:r>
      <w:r>
        <w:rPr>
          <w:sz w:val="24"/>
          <w:szCs w:val="24"/>
          <w:lang w:eastAsia="zh-TW"/>
        </w:rPr>
        <w:t xml:space="preserve">. Given these broader goals, DABRG did not always aim solely to “reduce uncertainty”, but occasionally had to trade-off “accuracy and precision” for practical value (McNie et al., 2016, p. 888).     </w:t>
      </w:r>
    </w:p>
    <w:tbl>
      <w:tblPr>
        <w:tblW w:w="4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1753"/>
      </w:tblGrid>
      <w:tr w:rsidR="00DD7E84" w14:paraId="52A7B78B" w14:textId="77777777" w:rsidTr="00DE5040">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1890E275" w14:textId="77777777" w:rsidR="00DD7E84" w:rsidRPr="008707A9" w:rsidRDefault="00DD7E84" w:rsidP="00DE5040">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p>
        </w:tc>
        <w:tc>
          <w:tcPr>
            <w:tcW w:w="1753" w:type="dxa"/>
            <w:tcBorders>
              <w:top w:val="single" w:sz="4" w:space="0" w:color="auto"/>
              <w:left w:val="single" w:sz="4" w:space="0" w:color="auto"/>
              <w:bottom w:val="single" w:sz="4" w:space="0" w:color="auto"/>
              <w:right w:val="single" w:sz="4" w:space="0" w:color="auto"/>
            </w:tcBorders>
          </w:tcPr>
          <w:p w14:paraId="094C6412" w14:textId="658986C3" w:rsidR="00DD7E84" w:rsidRPr="00FF5CE5" w:rsidRDefault="00DD7E84" w:rsidP="00DE5040">
            <w:pPr>
              <w:spacing w:after="0" w:line="240" w:lineRule="auto"/>
              <w:jc w:val="center"/>
              <w:rPr>
                <w:rFonts w:asciiTheme="majorBidi" w:hAnsiTheme="majorBidi" w:cstheme="majorBidi"/>
                <w:b/>
              </w:rPr>
            </w:pPr>
            <w:r>
              <w:rPr>
                <w:rFonts w:asciiTheme="majorBidi" w:hAnsiTheme="majorBidi" w:cstheme="majorBidi"/>
                <w:b/>
              </w:rPr>
              <w:t>Value</w:t>
            </w:r>
            <w:r w:rsidR="00A43BF0">
              <w:rPr>
                <w:rFonts w:asciiTheme="majorBidi" w:hAnsiTheme="majorBidi" w:cstheme="majorBidi"/>
                <w:b/>
              </w:rPr>
              <w:t xml:space="preserve"> (Phase 1)</w:t>
            </w:r>
          </w:p>
        </w:tc>
      </w:tr>
      <w:tr w:rsidR="00DD7E84" w14:paraId="113CA6FD" w14:textId="77777777" w:rsidTr="00DE5040">
        <w:trPr>
          <w:trHeight w:val="233"/>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07392166"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Uncertainty</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35C2E7A0"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2</w:t>
            </w:r>
          </w:p>
        </w:tc>
      </w:tr>
      <w:tr w:rsidR="00DD7E84" w14:paraId="7BBEAD89" w14:textId="77777777" w:rsidTr="00DE504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5EDF04C9"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Knowledge Exchange</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2CC77ACC"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1</w:t>
            </w:r>
          </w:p>
        </w:tc>
      </w:tr>
      <w:tr w:rsidR="00DD7E84" w14:paraId="66500CCF"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5D146145"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Accessibility</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71E481AF" w14:textId="77777777" w:rsidR="00DD7E84" w:rsidRPr="000B15CE" w:rsidRDefault="00DD7E84" w:rsidP="00DE5040">
            <w:pPr>
              <w:tabs>
                <w:tab w:val="left" w:pos="1227"/>
                <w:tab w:val="center" w:pos="2185"/>
                <w:tab w:val="left" w:pos="2595"/>
              </w:tabs>
              <w:spacing w:after="0" w:line="240" w:lineRule="auto"/>
              <w:jc w:val="center"/>
              <w:rPr>
                <w:rFonts w:asciiTheme="majorBidi" w:hAnsiTheme="majorBidi" w:cstheme="majorBidi"/>
                <w:color w:val="000000"/>
              </w:rPr>
            </w:pPr>
            <w:r>
              <w:rPr>
                <w:rFonts w:asciiTheme="majorBidi" w:hAnsiTheme="majorBidi" w:cstheme="majorBidi"/>
                <w:color w:val="000000"/>
              </w:rPr>
              <w:t>1</w:t>
            </w:r>
          </w:p>
        </w:tc>
      </w:tr>
      <w:tr w:rsidR="00DD7E84" w14:paraId="27754E4D" w14:textId="77777777" w:rsidTr="00DE504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28085351"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Boundary Management</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62711667"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1</w:t>
            </w:r>
          </w:p>
        </w:tc>
      </w:tr>
      <w:tr w:rsidR="00DD7E84" w14:paraId="448EA2F3"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5A49B47E"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Network Participation</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589E1B6A"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1</w:t>
            </w:r>
          </w:p>
        </w:tc>
      </w:tr>
      <w:tr w:rsidR="00DD7E84" w14:paraId="1F152C36"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2F0E1E45"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Flexibility</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4BABF650"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1</w:t>
            </w:r>
          </w:p>
        </w:tc>
      </w:tr>
      <w:tr w:rsidR="00DD7E84" w14:paraId="72BC6497" w14:textId="77777777" w:rsidTr="00DE5040">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0A4DE298" w14:textId="77777777" w:rsidR="00DD7E84" w:rsidRPr="008707A9" w:rsidRDefault="00DD7E84" w:rsidP="00DE5040">
            <w:pPr>
              <w:spacing w:after="0" w:line="240" w:lineRule="auto"/>
              <w:rPr>
                <w:rFonts w:asciiTheme="majorBidi" w:hAnsiTheme="majorBidi" w:cstheme="majorBidi"/>
                <w:color w:val="000000"/>
              </w:rPr>
            </w:pPr>
            <w:r w:rsidRPr="008707A9">
              <w:rPr>
                <w:rFonts w:asciiTheme="majorBidi" w:hAnsiTheme="majorBidi" w:cstheme="majorBidi"/>
                <w:color w:val="000000"/>
              </w:rPr>
              <w:t>Disciplinary Focus</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68FAA5ED" w14:textId="77777777" w:rsidR="00DD7E84" w:rsidRPr="000B15CE" w:rsidRDefault="00DD7E84" w:rsidP="00DE5040">
            <w:pPr>
              <w:spacing w:after="0" w:line="240" w:lineRule="auto"/>
              <w:jc w:val="center"/>
              <w:rPr>
                <w:rFonts w:asciiTheme="majorBidi" w:hAnsiTheme="majorBidi" w:cstheme="majorBidi"/>
                <w:color w:val="000000"/>
              </w:rPr>
            </w:pPr>
            <w:r>
              <w:rPr>
                <w:rFonts w:asciiTheme="majorBidi" w:hAnsiTheme="majorBidi" w:cstheme="majorBidi"/>
                <w:color w:val="000000"/>
              </w:rPr>
              <w:t>1</w:t>
            </w:r>
          </w:p>
        </w:tc>
      </w:tr>
      <w:tr w:rsidR="00DD7E84" w14:paraId="3A7FB0C2" w14:textId="77777777" w:rsidTr="00DE5040">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406BD97C" w14:textId="77777777" w:rsidR="00DD7E84" w:rsidRPr="008707A9" w:rsidRDefault="00DD7E84" w:rsidP="00DE5040">
            <w:pPr>
              <w:spacing w:after="0" w:line="240" w:lineRule="auto"/>
              <w:rPr>
                <w:rFonts w:asciiTheme="majorBidi" w:hAnsiTheme="majorBidi" w:cstheme="majorBidi"/>
              </w:rPr>
            </w:pPr>
            <w:r w:rsidRPr="008707A9">
              <w:rPr>
                <w:rFonts w:asciiTheme="majorBidi" w:hAnsiTheme="majorBidi" w:cstheme="majorBidi"/>
                <w:color w:val="000000"/>
              </w:rPr>
              <w:t>Social Capital</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048341CB" w14:textId="77777777" w:rsidR="00DD7E84" w:rsidRPr="000B15CE" w:rsidRDefault="00DD7E84" w:rsidP="00DE5040">
            <w:pPr>
              <w:keepNext/>
              <w:spacing w:after="0" w:line="240" w:lineRule="auto"/>
              <w:jc w:val="center"/>
              <w:rPr>
                <w:rFonts w:asciiTheme="majorBidi" w:hAnsiTheme="majorBidi" w:cstheme="majorBidi"/>
                <w:color w:val="000000"/>
              </w:rPr>
            </w:pPr>
            <w:r>
              <w:rPr>
                <w:rFonts w:asciiTheme="majorBidi" w:hAnsiTheme="majorBidi" w:cstheme="majorBidi"/>
                <w:color w:val="000000"/>
              </w:rPr>
              <w:t>1</w:t>
            </w:r>
          </w:p>
        </w:tc>
      </w:tr>
    </w:tbl>
    <w:p w14:paraId="4FACDC2A" w14:textId="6C6591D9" w:rsidR="00DD7E84" w:rsidRPr="00D23A4F" w:rsidRDefault="00DD7E84" w:rsidP="00DD7E84">
      <w:pPr>
        <w:pStyle w:val="Caption"/>
        <w:rPr>
          <w:sz w:val="24"/>
          <w:szCs w:val="24"/>
          <w:u w:val="single"/>
        </w:rPr>
      </w:pPr>
      <w:bookmarkStart w:id="188" w:name="_Ref7099070"/>
      <w:bookmarkStart w:id="189" w:name="_Toc31702063"/>
      <w:r>
        <w:t xml:space="preserve">Table </w:t>
      </w:r>
      <w:r w:rsidR="00A56355">
        <w:fldChar w:fldCharType="begin"/>
      </w:r>
      <w:r w:rsidR="00A56355">
        <w:instrText xml:space="preserve"> SEQ Table \* ARABIC </w:instrText>
      </w:r>
      <w:r w:rsidR="00A56355">
        <w:fldChar w:fldCharType="separate"/>
      </w:r>
      <w:r w:rsidR="0011424E">
        <w:rPr>
          <w:noProof/>
        </w:rPr>
        <w:t>34</w:t>
      </w:r>
      <w:r w:rsidR="00A56355">
        <w:rPr>
          <w:noProof/>
        </w:rPr>
        <w:fldChar w:fldCharType="end"/>
      </w:r>
      <w:bookmarkEnd w:id="188"/>
      <w:r>
        <w:t xml:space="preserve">. </w:t>
      </w:r>
      <w:r w:rsidRPr="009E3397">
        <w:t>BoR</w:t>
      </w:r>
      <w:r>
        <w:t>4.2</w:t>
      </w:r>
      <w:r w:rsidRPr="009E3397">
        <w:t xml:space="preserve"> ‘intermediary’ values – Phase 1</w:t>
      </w:r>
      <w:bookmarkEnd w:id="189"/>
    </w:p>
    <w:p w14:paraId="3587215B" w14:textId="324FAC48" w:rsidR="00DD7E84" w:rsidRDefault="00DD7E84" w:rsidP="00DD7E84">
      <w:pPr>
        <w:rPr>
          <w:sz w:val="24"/>
          <w:szCs w:val="24"/>
          <w:u w:val="single"/>
        </w:rPr>
      </w:pPr>
      <w:r w:rsidRPr="008F0046">
        <w:rPr>
          <w:sz w:val="24"/>
          <w:szCs w:val="24"/>
          <w:u w:val="single"/>
        </w:rPr>
        <w:t xml:space="preserve">Phase 2. </w:t>
      </w:r>
      <w:r>
        <w:rPr>
          <w:sz w:val="24"/>
          <w:szCs w:val="24"/>
          <w:u w:val="single"/>
        </w:rPr>
        <w:t>Contributing to practical debates around MDMA</w:t>
      </w:r>
    </w:p>
    <w:p w14:paraId="1C1781B1" w14:textId="041025F5" w:rsidR="00DD7E84" w:rsidRDefault="00DD7E84" w:rsidP="00DD7E84">
      <w:pPr>
        <w:spacing w:after="120" w:line="360" w:lineRule="auto"/>
        <w:rPr>
          <w:sz w:val="24"/>
          <w:szCs w:val="24"/>
          <w:lang w:eastAsia="zh-TW"/>
        </w:rPr>
      </w:pPr>
      <w:r>
        <w:rPr>
          <w:sz w:val="24"/>
          <w:szCs w:val="24"/>
          <w:lang w:eastAsia="zh-TW"/>
        </w:rPr>
        <w:t xml:space="preserve">As </w:t>
      </w:r>
      <w:r w:rsidRPr="008C00BB">
        <w:rPr>
          <w:sz w:val="24"/>
          <w:szCs w:val="24"/>
          <w:lang w:eastAsia="zh-TW"/>
        </w:rPr>
        <w:fldChar w:fldCharType="begin"/>
      </w:r>
      <w:r w:rsidRPr="008C00BB">
        <w:rPr>
          <w:sz w:val="24"/>
          <w:szCs w:val="24"/>
          <w:lang w:eastAsia="zh-TW"/>
        </w:rPr>
        <w:instrText xml:space="preserve"> REF _Ref7100553 \h </w:instrText>
      </w:r>
      <w:r>
        <w:rPr>
          <w:sz w:val="24"/>
          <w:szCs w:val="24"/>
          <w:lang w:eastAsia="zh-TW"/>
        </w:rPr>
        <w:instrText xml:space="preserve"> \* MERGEFORMAT </w:instrText>
      </w:r>
      <w:r w:rsidRPr="008C00BB">
        <w:rPr>
          <w:sz w:val="24"/>
          <w:szCs w:val="24"/>
          <w:lang w:eastAsia="zh-TW"/>
        </w:rPr>
      </w:r>
      <w:r w:rsidRPr="008C00BB">
        <w:rPr>
          <w:sz w:val="24"/>
          <w:szCs w:val="24"/>
          <w:lang w:eastAsia="zh-TW"/>
        </w:rPr>
        <w:fldChar w:fldCharType="separate"/>
      </w:r>
      <w:r w:rsidR="0011424E" w:rsidRPr="0011424E">
        <w:rPr>
          <w:sz w:val="24"/>
          <w:szCs w:val="24"/>
        </w:rPr>
        <w:t xml:space="preserve">Table </w:t>
      </w:r>
      <w:r w:rsidR="0011424E" w:rsidRPr="0011424E">
        <w:rPr>
          <w:noProof/>
          <w:sz w:val="24"/>
          <w:szCs w:val="24"/>
        </w:rPr>
        <w:t>35</w:t>
      </w:r>
      <w:r w:rsidRPr="008C00BB">
        <w:rPr>
          <w:sz w:val="24"/>
          <w:szCs w:val="24"/>
          <w:lang w:eastAsia="zh-TW"/>
        </w:rPr>
        <w:fldChar w:fldCharType="end"/>
      </w:r>
      <w:r>
        <w:rPr>
          <w:sz w:val="24"/>
          <w:szCs w:val="24"/>
          <w:lang w:eastAsia="zh-TW"/>
        </w:rPr>
        <w:t xml:space="preserve"> shows, four of the ‘intermediary’ values changed in Phase 2 in relation to Phase 1 – ‘knowledge exchange’, ‘boundary management’, ‘network participation’ and ‘social capital’. </w:t>
      </w:r>
    </w:p>
    <w:p w14:paraId="4CD730C7" w14:textId="69A3FCD8" w:rsidR="00DD7E84" w:rsidRDefault="00DD7E84" w:rsidP="00DD7E84">
      <w:pPr>
        <w:spacing w:after="120" w:line="360" w:lineRule="auto"/>
        <w:rPr>
          <w:sz w:val="24"/>
          <w:szCs w:val="24"/>
          <w:lang w:eastAsia="zh-TW"/>
        </w:rPr>
      </w:pPr>
      <w:r>
        <w:rPr>
          <w:sz w:val="24"/>
          <w:szCs w:val="24"/>
          <w:lang w:eastAsia="zh-TW"/>
        </w:rPr>
        <w:t xml:space="preserve">In all four of these attributes/activities, their values increased only slightly, up to a value of 2 (all having been coded as 1 at Phase 1). These increases reflect the fact that Phase 2 saw DABRG researchers engage in broader ‘network participation’ and more personal forms of ‘knowledge exchange’ with policymakers, and this involved some level of ‘boundary management’ and deployment of ‘social capital’, particularly as the advice they gave to policymakers put them into direct debate with the </w:t>
      </w:r>
      <w:r w:rsidR="00CB4F4C">
        <w:rPr>
          <w:sz w:val="24"/>
          <w:szCs w:val="24"/>
          <w:lang w:eastAsia="zh-TW"/>
        </w:rPr>
        <w:t xml:space="preserve">UK’s </w:t>
      </w:r>
      <w:r>
        <w:rPr>
          <w:sz w:val="24"/>
          <w:szCs w:val="24"/>
          <w:lang w:eastAsia="zh-TW"/>
        </w:rPr>
        <w:t>official policy advisory board on the issue of MDMA’s legal classification. However, the extent of this was limited, since their engagement in this process was underpinned by scientific expertise and “credibility” (McNie et al., 2016, p. 888) to comment on MDMA policy. As such, I judged that these ‘intermediary’ values required only a slight increase from Phase 1.</w:t>
      </w:r>
    </w:p>
    <w:tbl>
      <w:tblPr>
        <w:tblW w:w="6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1753"/>
        <w:gridCol w:w="1753"/>
      </w:tblGrid>
      <w:tr w:rsidR="00A43BF0" w14:paraId="72A1DBD8" w14:textId="77777777" w:rsidTr="006C68A7">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76771516" w14:textId="77777777" w:rsidR="00A43BF0" w:rsidRPr="008707A9" w:rsidRDefault="00A43BF0" w:rsidP="00A43BF0">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DBC270D" w14:textId="18C6B09B" w:rsidR="00A43BF0" w:rsidRDefault="00A43BF0" w:rsidP="00A43BF0">
            <w:pPr>
              <w:spacing w:after="0" w:line="240" w:lineRule="auto"/>
              <w:jc w:val="center"/>
              <w:rPr>
                <w:rFonts w:asciiTheme="majorBidi" w:hAnsiTheme="majorBidi" w:cstheme="majorBidi"/>
                <w:b/>
              </w:rPr>
            </w:pPr>
            <w:r>
              <w:rPr>
                <w:rFonts w:asciiTheme="majorBidi" w:hAnsiTheme="majorBidi" w:cstheme="majorBidi"/>
                <w:b/>
              </w:rPr>
              <w:t>Value (Phase 1)</w:t>
            </w:r>
          </w:p>
        </w:tc>
        <w:tc>
          <w:tcPr>
            <w:tcW w:w="1753" w:type="dxa"/>
            <w:tcBorders>
              <w:top w:val="single" w:sz="4" w:space="0" w:color="auto"/>
              <w:left w:val="single" w:sz="4" w:space="0" w:color="auto"/>
              <w:bottom w:val="single" w:sz="4" w:space="0" w:color="auto"/>
              <w:right w:val="single" w:sz="4" w:space="0" w:color="auto"/>
            </w:tcBorders>
          </w:tcPr>
          <w:p w14:paraId="5170E22E" w14:textId="40EE8170" w:rsidR="00A43BF0" w:rsidRPr="00FF5CE5" w:rsidRDefault="00A43BF0" w:rsidP="00A43BF0">
            <w:pPr>
              <w:spacing w:after="0" w:line="240" w:lineRule="auto"/>
              <w:jc w:val="center"/>
              <w:rPr>
                <w:rFonts w:asciiTheme="majorBidi" w:hAnsiTheme="majorBidi" w:cstheme="majorBidi"/>
                <w:b/>
              </w:rPr>
            </w:pPr>
            <w:r>
              <w:rPr>
                <w:rFonts w:asciiTheme="majorBidi" w:hAnsiTheme="majorBidi" w:cstheme="majorBidi"/>
                <w:b/>
              </w:rPr>
              <w:t>Value (Phase 2)</w:t>
            </w:r>
          </w:p>
        </w:tc>
      </w:tr>
      <w:tr w:rsidR="00A43BF0" w14:paraId="2DDF2705" w14:textId="77777777" w:rsidTr="006C68A7">
        <w:trPr>
          <w:trHeight w:val="233"/>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467BE534" w14:textId="77777777" w:rsidR="00A43BF0" w:rsidRPr="008707A9" w:rsidRDefault="00A43BF0" w:rsidP="00A43BF0">
            <w:pPr>
              <w:spacing w:after="0" w:line="240" w:lineRule="auto"/>
              <w:rPr>
                <w:rFonts w:asciiTheme="majorBidi" w:hAnsiTheme="majorBidi" w:cstheme="majorBidi"/>
              </w:rPr>
            </w:pPr>
            <w:r w:rsidRPr="008707A9">
              <w:rPr>
                <w:rFonts w:asciiTheme="majorBidi" w:hAnsiTheme="majorBidi" w:cstheme="majorBidi"/>
                <w:color w:val="000000"/>
              </w:rPr>
              <w:t>Uncertain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E330B55" w14:textId="1971FBFC" w:rsidR="00A43BF0" w:rsidRPr="00C4338A" w:rsidRDefault="00A43BF0" w:rsidP="00A43BF0">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1A14DFEC" w14:textId="49237826" w:rsidR="00A43BF0" w:rsidRPr="00C4338A" w:rsidRDefault="00A43BF0" w:rsidP="00A43BF0">
            <w:pPr>
              <w:spacing w:after="0" w:line="240" w:lineRule="auto"/>
              <w:jc w:val="center"/>
              <w:rPr>
                <w:rFonts w:asciiTheme="majorBidi" w:hAnsiTheme="majorBidi" w:cstheme="majorBidi"/>
                <w:color w:val="000000"/>
              </w:rPr>
            </w:pPr>
            <w:r w:rsidRPr="00C4338A">
              <w:rPr>
                <w:rFonts w:asciiTheme="majorBidi" w:hAnsiTheme="majorBidi" w:cstheme="majorBidi"/>
                <w:color w:val="000000"/>
              </w:rPr>
              <w:t>2</w:t>
            </w:r>
          </w:p>
        </w:tc>
      </w:tr>
      <w:tr w:rsidR="00A43BF0" w14:paraId="6FA7738C" w14:textId="77777777" w:rsidTr="006C68A7">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64E8ACD4" w14:textId="77777777" w:rsidR="00A43BF0" w:rsidRPr="008707A9" w:rsidRDefault="00A43BF0" w:rsidP="00A43BF0">
            <w:pPr>
              <w:spacing w:after="0" w:line="240" w:lineRule="auto"/>
              <w:rPr>
                <w:rFonts w:asciiTheme="majorBidi" w:hAnsiTheme="majorBidi" w:cstheme="majorBidi"/>
              </w:rPr>
            </w:pPr>
            <w:r w:rsidRPr="008707A9">
              <w:rPr>
                <w:rFonts w:asciiTheme="majorBidi" w:hAnsiTheme="majorBidi" w:cstheme="majorBidi"/>
                <w:color w:val="000000"/>
              </w:rPr>
              <w:t>Knowledge Exchange</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A9F9D5F" w14:textId="44DCA593" w:rsidR="00A43BF0" w:rsidRPr="00C4338A" w:rsidRDefault="00A43BF0" w:rsidP="00A43BF0">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4D3B1BD4" w14:textId="53D31B2F" w:rsidR="00A43BF0" w:rsidRPr="00C4338A" w:rsidRDefault="00A43BF0" w:rsidP="00A43BF0">
            <w:pPr>
              <w:spacing w:after="0" w:line="240" w:lineRule="auto"/>
              <w:jc w:val="center"/>
              <w:rPr>
                <w:rFonts w:asciiTheme="majorBidi" w:hAnsiTheme="majorBidi" w:cstheme="majorBidi"/>
                <w:color w:val="000000"/>
              </w:rPr>
            </w:pPr>
            <w:r w:rsidRPr="00C4338A">
              <w:rPr>
                <w:rFonts w:asciiTheme="majorBidi" w:hAnsiTheme="majorBidi" w:cstheme="majorBidi"/>
                <w:color w:val="000000"/>
              </w:rPr>
              <w:t>2</w:t>
            </w:r>
          </w:p>
        </w:tc>
      </w:tr>
      <w:tr w:rsidR="00A43BF0" w14:paraId="1C740808" w14:textId="77777777" w:rsidTr="006C68A7">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0608B268" w14:textId="77777777" w:rsidR="00A43BF0" w:rsidRPr="008707A9" w:rsidRDefault="00A43BF0" w:rsidP="00A43BF0">
            <w:pPr>
              <w:spacing w:after="0" w:line="240" w:lineRule="auto"/>
              <w:rPr>
                <w:rFonts w:asciiTheme="majorBidi" w:hAnsiTheme="majorBidi" w:cstheme="majorBidi"/>
              </w:rPr>
            </w:pPr>
            <w:r w:rsidRPr="008707A9">
              <w:rPr>
                <w:rFonts w:asciiTheme="majorBidi" w:hAnsiTheme="majorBidi" w:cstheme="majorBidi"/>
                <w:color w:val="000000"/>
              </w:rPr>
              <w:t>Accessibil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5F5A4F8" w14:textId="5FC8C6A0" w:rsidR="00A43BF0" w:rsidRPr="00C4338A" w:rsidRDefault="00A43BF0" w:rsidP="00A43BF0">
            <w:pPr>
              <w:tabs>
                <w:tab w:val="left" w:pos="1227"/>
                <w:tab w:val="center" w:pos="2185"/>
                <w:tab w:val="left" w:pos="2595"/>
              </w:tabs>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16B0ECAB" w14:textId="383B4F4C" w:rsidR="00A43BF0" w:rsidRPr="00C4338A" w:rsidRDefault="00A43BF0" w:rsidP="00A43BF0">
            <w:pPr>
              <w:tabs>
                <w:tab w:val="left" w:pos="1227"/>
                <w:tab w:val="center" w:pos="2185"/>
                <w:tab w:val="left" w:pos="2595"/>
              </w:tabs>
              <w:spacing w:after="0" w:line="240" w:lineRule="auto"/>
              <w:jc w:val="center"/>
              <w:rPr>
                <w:rFonts w:asciiTheme="majorBidi" w:hAnsiTheme="majorBidi" w:cstheme="majorBidi"/>
                <w:color w:val="000000"/>
              </w:rPr>
            </w:pPr>
            <w:r w:rsidRPr="00C4338A">
              <w:rPr>
                <w:rFonts w:asciiTheme="majorBidi" w:hAnsiTheme="majorBidi" w:cstheme="majorBidi"/>
                <w:color w:val="000000"/>
              </w:rPr>
              <w:t>1</w:t>
            </w:r>
          </w:p>
        </w:tc>
      </w:tr>
      <w:tr w:rsidR="00A43BF0" w14:paraId="4AA06D1C" w14:textId="77777777" w:rsidTr="006C68A7">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2A64DF51" w14:textId="77777777" w:rsidR="00A43BF0" w:rsidRPr="008707A9" w:rsidRDefault="00A43BF0" w:rsidP="00A43BF0">
            <w:pPr>
              <w:spacing w:after="0" w:line="240" w:lineRule="auto"/>
              <w:rPr>
                <w:rFonts w:asciiTheme="majorBidi" w:hAnsiTheme="majorBidi" w:cstheme="majorBidi"/>
              </w:rPr>
            </w:pPr>
            <w:r w:rsidRPr="008707A9">
              <w:rPr>
                <w:rFonts w:asciiTheme="majorBidi" w:hAnsiTheme="majorBidi" w:cstheme="majorBidi"/>
                <w:color w:val="000000"/>
              </w:rPr>
              <w:t>Boundary Management</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BE22775" w14:textId="3478DA3E" w:rsidR="00A43BF0" w:rsidRPr="00C4338A" w:rsidRDefault="00A43BF0" w:rsidP="00A43BF0">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7AD7FA0B" w14:textId="6D4B7888" w:rsidR="00A43BF0" w:rsidRPr="00C4338A" w:rsidRDefault="00A43BF0" w:rsidP="00A43BF0">
            <w:pPr>
              <w:spacing w:after="0" w:line="240" w:lineRule="auto"/>
              <w:jc w:val="center"/>
              <w:rPr>
                <w:rFonts w:asciiTheme="majorBidi" w:hAnsiTheme="majorBidi" w:cstheme="majorBidi"/>
                <w:color w:val="000000"/>
              </w:rPr>
            </w:pPr>
            <w:r w:rsidRPr="00C4338A">
              <w:rPr>
                <w:rFonts w:asciiTheme="majorBidi" w:hAnsiTheme="majorBidi" w:cstheme="majorBidi"/>
                <w:color w:val="000000"/>
              </w:rPr>
              <w:t>2</w:t>
            </w:r>
          </w:p>
        </w:tc>
      </w:tr>
      <w:tr w:rsidR="00A43BF0" w14:paraId="2568787B" w14:textId="77777777" w:rsidTr="006C68A7">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0786A16B" w14:textId="77777777" w:rsidR="00A43BF0" w:rsidRPr="008707A9" w:rsidRDefault="00A43BF0" w:rsidP="00A43BF0">
            <w:pPr>
              <w:spacing w:after="0" w:line="240" w:lineRule="auto"/>
              <w:rPr>
                <w:rFonts w:asciiTheme="majorBidi" w:hAnsiTheme="majorBidi" w:cstheme="majorBidi"/>
              </w:rPr>
            </w:pPr>
            <w:r w:rsidRPr="008707A9">
              <w:rPr>
                <w:rFonts w:asciiTheme="majorBidi" w:hAnsiTheme="majorBidi" w:cstheme="majorBidi"/>
                <w:color w:val="000000"/>
              </w:rPr>
              <w:t>Network Participation</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7CCAB86" w14:textId="1B594881" w:rsidR="00A43BF0" w:rsidRPr="00C4338A" w:rsidRDefault="00A43BF0" w:rsidP="00A43BF0">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52EB3BF8" w14:textId="79F9ADA0" w:rsidR="00A43BF0" w:rsidRPr="00C4338A" w:rsidRDefault="00A43BF0" w:rsidP="00A43BF0">
            <w:pPr>
              <w:spacing w:after="0" w:line="240" w:lineRule="auto"/>
              <w:jc w:val="center"/>
              <w:rPr>
                <w:rFonts w:asciiTheme="majorBidi" w:hAnsiTheme="majorBidi" w:cstheme="majorBidi"/>
                <w:color w:val="000000"/>
              </w:rPr>
            </w:pPr>
            <w:r w:rsidRPr="00C4338A">
              <w:rPr>
                <w:rFonts w:asciiTheme="majorBidi" w:hAnsiTheme="majorBidi" w:cstheme="majorBidi"/>
                <w:color w:val="000000"/>
              </w:rPr>
              <w:t>2</w:t>
            </w:r>
          </w:p>
        </w:tc>
      </w:tr>
      <w:tr w:rsidR="00A43BF0" w14:paraId="0E0E6147" w14:textId="77777777" w:rsidTr="006C68A7">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33E2C2ED" w14:textId="77777777" w:rsidR="00A43BF0" w:rsidRPr="008707A9" w:rsidRDefault="00A43BF0" w:rsidP="00A43BF0">
            <w:pPr>
              <w:spacing w:after="0" w:line="240" w:lineRule="auto"/>
              <w:rPr>
                <w:rFonts w:asciiTheme="majorBidi" w:hAnsiTheme="majorBidi" w:cstheme="majorBidi"/>
              </w:rPr>
            </w:pPr>
            <w:r w:rsidRPr="008707A9">
              <w:rPr>
                <w:rFonts w:asciiTheme="majorBidi" w:hAnsiTheme="majorBidi" w:cstheme="majorBidi"/>
                <w:color w:val="000000"/>
              </w:rPr>
              <w:t>Flexibil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BC651AB" w14:textId="4B3F3762" w:rsidR="00A43BF0" w:rsidRPr="00C4338A" w:rsidRDefault="00A43BF0" w:rsidP="00A43BF0">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1D5CD970" w14:textId="1D865BF5" w:rsidR="00A43BF0" w:rsidRPr="00C4338A" w:rsidRDefault="00A43BF0" w:rsidP="00A43BF0">
            <w:pPr>
              <w:spacing w:after="0" w:line="240" w:lineRule="auto"/>
              <w:jc w:val="center"/>
              <w:rPr>
                <w:rFonts w:asciiTheme="majorBidi" w:hAnsiTheme="majorBidi" w:cstheme="majorBidi"/>
                <w:color w:val="000000"/>
              </w:rPr>
            </w:pPr>
            <w:r w:rsidRPr="00C4338A">
              <w:rPr>
                <w:rFonts w:asciiTheme="majorBidi" w:hAnsiTheme="majorBidi" w:cstheme="majorBidi"/>
                <w:color w:val="000000"/>
              </w:rPr>
              <w:t>1</w:t>
            </w:r>
          </w:p>
        </w:tc>
      </w:tr>
      <w:tr w:rsidR="00A43BF0" w14:paraId="6E92FD03" w14:textId="77777777" w:rsidTr="006C68A7">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58B68E20" w14:textId="77777777" w:rsidR="00A43BF0" w:rsidRPr="008707A9" w:rsidRDefault="00A43BF0" w:rsidP="00A43BF0">
            <w:pPr>
              <w:spacing w:after="0" w:line="240" w:lineRule="auto"/>
              <w:rPr>
                <w:rFonts w:asciiTheme="majorBidi" w:hAnsiTheme="majorBidi" w:cstheme="majorBidi"/>
                <w:color w:val="000000"/>
              </w:rPr>
            </w:pPr>
            <w:r w:rsidRPr="008707A9">
              <w:rPr>
                <w:rFonts w:asciiTheme="majorBidi" w:hAnsiTheme="majorBidi" w:cstheme="majorBidi"/>
                <w:color w:val="000000"/>
              </w:rPr>
              <w:t>Disciplinary Focus</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D4CA4EA" w14:textId="533C7F1F" w:rsidR="00A43BF0" w:rsidRPr="00C4338A" w:rsidRDefault="00A43BF0" w:rsidP="00A43BF0">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6E773757" w14:textId="18DC99F1" w:rsidR="00A43BF0" w:rsidRPr="00C4338A" w:rsidRDefault="00A43BF0" w:rsidP="00A43BF0">
            <w:pPr>
              <w:spacing w:after="0" w:line="240" w:lineRule="auto"/>
              <w:jc w:val="center"/>
              <w:rPr>
                <w:rFonts w:asciiTheme="majorBidi" w:hAnsiTheme="majorBidi" w:cstheme="majorBidi"/>
                <w:color w:val="000000"/>
              </w:rPr>
            </w:pPr>
            <w:r w:rsidRPr="00C4338A">
              <w:rPr>
                <w:rFonts w:asciiTheme="majorBidi" w:hAnsiTheme="majorBidi" w:cstheme="majorBidi"/>
                <w:color w:val="000000"/>
              </w:rPr>
              <w:t>1</w:t>
            </w:r>
          </w:p>
        </w:tc>
      </w:tr>
      <w:tr w:rsidR="00A43BF0" w14:paraId="1CB3C052" w14:textId="77777777" w:rsidTr="006C68A7">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18015866" w14:textId="77777777" w:rsidR="00A43BF0" w:rsidRPr="008707A9" w:rsidRDefault="00A43BF0" w:rsidP="00A43BF0">
            <w:pPr>
              <w:spacing w:after="0" w:line="240" w:lineRule="auto"/>
              <w:rPr>
                <w:rFonts w:asciiTheme="majorBidi" w:hAnsiTheme="majorBidi" w:cstheme="majorBidi"/>
              </w:rPr>
            </w:pPr>
            <w:r w:rsidRPr="008707A9">
              <w:rPr>
                <w:rFonts w:asciiTheme="majorBidi" w:hAnsiTheme="majorBidi" w:cstheme="majorBidi"/>
                <w:color w:val="000000"/>
              </w:rPr>
              <w:t>Social Capital</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A0B1996" w14:textId="52E59DE7" w:rsidR="00A43BF0" w:rsidRPr="00C4338A" w:rsidRDefault="00A43BF0" w:rsidP="00A43BF0">
            <w:pPr>
              <w:keepNext/>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06A901B9" w14:textId="45351DFD" w:rsidR="00A43BF0" w:rsidRPr="00C4338A" w:rsidRDefault="00A43BF0" w:rsidP="00A43BF0">
            <w:pPr>
              <w:keepNext/>
              <w:spacing w:after="0" w:line="240" w:lineRule="auto"/>
              <w:jc w:val="center"/>
              <w:rPr>
                <w:rFonts w:asciiTheme="majorBidi" w:hAnsiTheme="majorBidi" w:cstheme="majorBidi"/>
                <w:color w:val="000000"/>
              </w:rPr>
            </w:pPr>
            <w:r w:rsidRPr="00C4338A">
              <w:rPr>
                <w:rFonts w:asciiTheme="majorBidi" w:hAnsiTheme="majorBidi" w:cstheme="majorBidi"/>
                <w:color w:val="000000"/>
              </w:rPr>
              <w:t>2</w:t>
            </w:r>
          </w:p>
        </w:tc>
      </w:tr>
    </w:tbl>
    <w:p w14:paraId="36E5C06A" w14:textId="7A67F5EC" w:rsidR="00DD7E84" w:rsidRDefault="00DD7E84" w:rsidP="00DD7E84">
      <w:pPr>
        <w:pStyle w:val="Caption"/>
      </w:pPr>
      <w:bookmarkStart w:id="190" w:name="_Ref7100553"/>
      <w:bookmarkStart w:id="191" w:name="_Toc31702064"/>
      <w:r>
        <w:t xml:space="preserve">Table </w:t>
      </w:r>
      <w:r w:rsidR="00A56355">
        <w:fldChar w:fldCharType="begin"/>
      </w:r>
      <w:r w:rsidR="00A56355">
        <w:instrText xml:space="preserve"> SEQ Table \* ARABIC </w:instrText>
      </w:r>
      <w:r w:rsidR="00A56355">
        <w:fldChar w:fldCharType="separate"/>
      </w:r>
      <w:r w:rsidR="0011424E">
        <w:rPr>
          <w:noProof/>
        </w:rPr>
        <w:t>35</w:t>
      </w:r>
      <w:r w:rsidR="00A56355">
        <w:rPr>
          <w:noProof/>
        </w:rPr>
        <w:fldChar w:fldCharType="end"/>
      </w:r>
      <w:bookmarkEnd w:id="190"/>
      <w:r>
        <w:t>.</w:t>
      </w:r>
      <w:r w:rsidRPr="00E41F8D">
        <w:t xml:space="preserve"> </w:t>
      </w:r>
      <w:r w:rsidRPr="009E3397">
        <w:t>BoR</w:t>
      </w:r>
      <w:r>
        <w:t>4.2</w:t>
      </w:r>
      <w:r w:rsidRPr="009E3397">
        <w:t xml:space="preserve"> ‘intermediary’ values – Phase</w:t>
      </w:r>
      <w:r w:rsidR="00585943">
        <w:t>s 1 &amp;</w:t>
      </w:r>
      <w:r>
        <w:t xml:space="preserve"> 2</w:t>
      </w:r>
      <w:bookmarkEnd w:id="191"/>
    </w:p>
    <w:p w14:paraId="271365F2" w14:textId="77777777" w:rsidR="00DD7E84" w:rsidRDefault="00DD7E84" w:rsidP="00DD7E84">
      <w:pPr>
        <w:spacing w:after="120"/>
        <w:rPr>
          <w:sz w:val="24"/>
          <w:szCs w:val="24"/>
          <w:u w:val="single"/>
        </w:rPr>
      </w:pPr>
      <w:r w:rsidRPr="00237EA9">
        <w:rPr>
          <w:sz w:val="24"/>
          <w:szCs w:val="24"/>
          <w:u w:val="single"/>
        </w:rPr>
        <w:t xml:space="preserve">Phase 3. Scientific advances </w:t>
      </w:r>
      <w:r>
        <w:rPr>
          <w:sz w:val="24"/>
          <w:szCs w:val="24"/>
          <w:u w:val="single"/>
        </w:rPr>
        <w:t>prompt</w:t>
      </w:r>
      <w:r w:rsidRPr="00237EA9">
        <w:rPr>
          <w:sz w:val="24"/>
          <w:szCs w:val="24"/>
          <w:u w:val="single"/>
        </w:rPr>
        <w:t xml:space="preserve"> new demand for knowledge</w:t>
      </w:r>
    </w:p>
    <w:p w14:paraId="2E3ABAAC" w14:textId="7A46E7AA" w:rsidR="00DD7E84" w:rsidRDefault="00DD7E84" w:rsidP="00DD7E84">
      <w:pPr>
        <w:spacing w:after="120" w:line="360" w:lineRule="auto"/>
        <w:rPr>
          <w:sz w:val="24"/>
          <w:szCs w:val="24"/>
        </w:rPr>
      </w:pPr>
      <w:r>
        <w:rPr>
          <w:sz w:val="24"/>
          <w:szCs w:val="24"/>
        </w:rPr>
        <w:t>Three ‘intermediary’ values changed at Phase 3 – ‘knowledge exchange’, ‘flexibility’ and ‘disciplinary focus’ (</w:t>
      </w:r>
      <w:r w:rsidRPr="005F2555">
        <w:rPr>
          <w:sz w:val="24"/>
          <w:szCs w:val="24"/>
        </w:rPr>
        <w:t xml:space="preserve">see </w:t>
      </w:r>
      <w:r w:rsidRPr="005F2555">
        <w:rPr>
          <w:sz w:val="24"/>
          <w:szCs w:val="24"/>
        </w:rPr>
        <w:fldChar w:fldCharType="begin"/>
      </w:r>
      <w:r w:rsidRPr="005F2555">
        <w:rPr>
          <w:sz w:val="24"/>
          <w:szCs w:val="24"/>
        </w:rPr>
        <w:instrText xml:space="preserve"> REF _Ref7103038 \h </w:instrText>
      </w:r>
      <w:r>
        <w:rPr>
          <w:sz w:val="24"/>
          <w:szCs w:val="24"/>
        </w:rPr>
        <w:instrText xml:space="preserve"> \* MERGEFORMAT </w:instrText>
      </w:r>
      <w:r w:rsidRPr="005F2555">
        <w:rPr>
          <w:sz w:val="24"/>
          <w:szCs w:val="24"/>
        </w:rPr>
      </w:r>
      <w:r w:rsidRPr="005F2555">
        <w:rPr>
          <w:sz w:val="24"/>
          <w:szCs w:val="24"/>
        </w:rPr>
        <w:fldChar w:fldCharType="separate"/>
      </w:r>
      <w:r w:rsidR="0011424E" w:rsidRPr="0011424E">
        <w:rPr>
          <w:sz w:val="24"/>
          <w:szCs w:val="24"/>
        </w:rPr>
        <w:t xml:space="preserve">Table </w:t>
      </w:r>
      <w:r w:rsidR="0011424E" w:rsidRPr="0011424E">
        <w:rPr>
          <w:noProof/>
          <w:sz w:val="24"/>
          <w:szCs w:val="24"/>
        </w:rPr>
        <w:t>36</w:t>
      </w:r>
      <w:r w:rsidRPr="005F2555">
        <w:rPr>
          <w:sz w:val="24"/>
          <w:szCs w:val="24"/>
        </w:rPr>
        <w:fldChar w:fldCharType="end"/>
      </w:r>
      <w:r w:rsidRPr="005F2555">
        <w:rPr>
          <w:sz w:val="24"/>
          <w:szCs w:val="24"/>
        </w:rPr>
        <w:t>).</w:t>
      </w:r>
      <w:r w:rsidR="003268D3">
        <w:rPr>
          <w:sz w:val="24"/>
          <w:szCs w:val="24"/>
        </w:rPr>
        <w:t xml:space="preserve"> I will explain these changes below.</w:t>
      </w:r>
    </w:p>
    <w:p w14:paraId="1E183672" w14:textId="3B437256" w:rsidR="00DD7E84" w:rsidRDefault="00DD7E84" w:rsidP="00DD7E84">
      <w:pPr>
        <w:spacing w:after="120" w:line="360" w:lineRule="auto"/>
        <w:rPr>
          <w:sz w:val="24"/>
          <w:szCs w:val="24"/>
        </w:rPr>
      </w:pPr>
      <w:r>
        <w:rPr>
          <w:sz w:val="24"/>
          <w:szCs w:val="24"/>
        </w:rPr>
        <w:t>The increase of ‘knowledge exchange’ up to a value of 3 reflects th</w:t>
      </w:r>
      <w:r w:rsidR="001C0BFE">
        <w:rPr>
          <w:sz w:val="24"/>
          <w:szCs w:val="24"/>
        </w:rPr>
        <w:t>at knowledge exchange and dissemination at Phase 3 saw DABRG researchers engage more with the</w:t>
      </w:r>
      <w:r>
        <w:rPr>
          <w:sz w:val="24"/>
          <w:szCs w:val="24"/>
        </w:rPr>
        <w:t xml:space="preserve"> broader lay-public. Underpinning this was DABRG’s researchers</w:t>
      </w:r>
      <w:r w:rsidR="00F85A7B">
        <w:rPr>
          <w:sz w:val="24"/>
          <w:szCs w:val="24"/>
        </w:rPr>
        <w:t>’</w:t>
      </w:r>
      <w:r>
        <w:rPr>
          <w:sz w:val="24"/>
          <w:szCs w:val="24"/>
        </w:rPr>
        <w:t xml:space="preserve"> role in revealing the potential impact on unborn children of MDMA intake by pregnant mothers. This finding </w:t>
      </w:r>
      <w:r w:rsidR="00967B88">
        <w:rPr>
          <w:sz w:val="24"/>
          <w:szCs w:val="24"/>
        </w:rPr>
        <w:t>prompted a more active and almost interventionist approach on the part of at least some of the DABRG team, as they</w:t>
      </w:r>
      <w:r>
        <w:rPr>
          <w:sz w:val="24"/>
          <w:szCs w:val="24"/>
        </w:rPr>
        <w:t xml:space="preserve"> actively engaged in attempting to spread their results to a global audience in order to protect future mothers and children. </w:t>
      </w:r>
    </w:p>
    <w:p w14:paraId="21ED84B7" w14:textId="24E0EE56" w:rsidR="00DD7E84" w:rsidRDefault="00DD7E84" w:rsidP="00DD7E84">
      <w:pPr>
        <w:spacing w:after="120" w:line="360" w:lineRule="auto"/>
        <w:rPr>
          <w:sz w:val="24"/>
          <w:szCs w:val="24"/>
        </w:rPr>
      </w:pPr>
      <w:r>
        <w:rPr>
          <w:sz w:val="24"/>
          <w:szCs w:val="24"/>
        </w:rPr>
        <w:t>I increased the values of ‘disciplinary focus’ and ‘flexibility’ because the research which led to the above finding saw DABRG collaborate with other researchers beyond their own specialism to answer research questions which were only part</w:t>
      </w:r>
      <w:r w:rsidR="00C56EDD">
        <w:rPr>
          <w:sz w:val="24"/>
          <w:szCs w:val="24"/>
        </w:rPr>
        <w:t>ly</w:t>
      </w:r>
      <w:r>
        <w:rPr>
          <w:sz w:val="24"/>
          <w:szCs w:val="24"/>
        </w:rPr>
        <w:t xml:space="preserve"> psychopharmacological in nature, and this shift reflected the ‘flexibility’ of DABRG to adapt their approach when an opportunity to arose to conduct research with larger potential social impact than their previous work had done. </w:t>
      </w:r>
    </w:p>
    <w:tbl>
      <w:tblPr>
        <w:tblW w:w="81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1753"/>
        <w:gridCol w:w="1753"/>
        <w:gridCol w:w="1753"/>
      </w:tblGrid>
      <w:tr w:rsidR="006C68A7" w14:paraId="16C30EC2" w14:textId="77777777" w:rsidTr="006C68A7">
        <w:trPr>
          <w:trHeight w:val="137"/>
        </w:trPr>
        <w:tc>
          <w:tcPr>
            <w:tcW w:w="2920" w:type="dxa"/>
            <w:tcBorders>
              <w:top w:val="single" w:sz="4" w:space="0" w:color="auto"/>
              <w:left w:val="single" w:sz="4" w:space="0" w:color="auto"/>
              <w:bottom w:val="single" w:sz="4" w:space="0" w:color="auto"/>
              <w:right w:val="single" w:sz="4" w:space="0" w:color="auto"/>
            </w:tcBorders>
            <w:vAlign w:val="center"/>
          </w:tcPr>
          <w:p w14:paraId="30091708" w14:textId="77777777" w:rsidR="006C68A7" w:rsidRPr="008707A9" w:rsidRDefault="006C68A7" w:rsidP="006C68A7">
            <w:pPr>
              <w:spacing w:after="0" w:line="240" w:lineRule="auto"/>
              <w:jc w:val="center"/>
              <w:rPr>
                <w:rFonts w:asciiTheme="majorBidi" w:hAnsiTheme="majorBidi" w:cstheme="majorBidi"/>
                <w:b/>
              </w:rPr>
            </w:pPr>
            <w:r w:rsidRPr="008707A9">
              <w:rPr>
                <w:rFonts w:asciiTheme="majorBidi" w:hAnsiTheme="majorBidi" w:cstheme="majorBidi"/>
                <w:b/>
              </w:rPr>
              <w:t>Attribute</w:t>
            </w:r>
            <w:r>
              <w:rPr>
                <w:rFonts w:asciiTheme="majorBidi" w:hAnsiTheme="majorBidi" w:cstheme="majorBidi"/>
                <w:b/>
              </w:rPr>
              <w:t>/activ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9C7C721" w14:textId="20BA0F74" w:rsidR="006C68A7" w:rsidRDefault="006C68A7" w:rsidP="006C68A7">
            <w:pPr>
              <w:spacing w:after="0" w:line="240" w:lineRule="auto"/>
              <w:jc w:val="center"/>
              <w:rPr>
                <w:rFonts w:asciiTheme="majorBidi" w:hAnsiTheme="majorBidi" w:cstheme="majorBidi"/>
                <w:b/>
              </w:rPr>
            </w:pPr>
            <w:r>
              <w:rPr>
                <w:rFonts w:asciiTheme="majorBidi" w:hAnsiTheme="majorBidi" w:cstheme="majorBidi"/>
                <w:b/>
              </w:rPr>
              <w:t>Value (Phase 1)</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02F28A9" w14:textId="1CEFA5B1" w:rsidR="006C68A7" w:rsidRDefault="006C68A7" w:rsidP="006C68A7">
            <w:pPr>
              <w:spacing w:after="0" w:line="240" w:lineRule="auto"/>
              <w:jc w:val="center"/>
              <w:rPr>
                <w:rFonts w:asciiTheme="majorBidi" w:hAnsiTheme="majorBidi" w:cstheme="majorBidi"/>
                <w:b/>
              </w:rPr>
            </w:pPr>
            <w:r>
              <w:rPr>
                <w:rFonts w:asciiTheme="majorBidi" w:hAnsiTheme="majorBidi" w:cstheme="majorBidi"/>
                <w:b/>
              </w:rPr>
              <w:t>Value (Phase 2)</w:t>
            </w:r>
          </w:p>
        </w:tc>
        <w:tc>
          <w:tcPr>
            <w:tcW w:w="1753" w:type="dxa"/>
            <w:tcBorders>
              <w:top w:val="single" w:sz="4" w:space="0" w:color="auto"/>
              <w:left w:val="single" w:sz="4" w:space="0" w:color="auto"/>
              <w:bottom w:val="single" w:sz="4" w:space="0" w:color="auto"/>
              <w:right w:val="single" w:sz="4" w:space="0" w:color="auto"/>
            </w:tcBorders>
          </w:tcPr>
          <w:p w14:paraId="67C54A5F" w14:textId="73C33C0B" w:rsidR="006C68A7" w:rsidRPr="00FF5CE5" w:rsidRDefault="006C68A7" w:rsidP="006C68A7">
            <w:pPr>
              <w:spacing w:after="0" w:line="240" w:lineRule="auto"/>
              <w:jc w:val="center"/>
              <w:rPr>
                <w:rFonts w:asciiTheme="majorBidi" w:hAnsiTheme="majorBidi" w:cstheme="majorBidi"/>
                <w:b/>
              </w:rPr>
            </w:pPr>
            <w:r>
              <w:rPr>
                <w:rFonts w:asciiTheme="majorBidi" w:hAnsiTheme="majorBidi" w:cstheme="majorBidi"/>
                <w:b/>
              </w:rPr>
              <w:t>Value (Phase 3)</w:t>
            </w:r>
          </w:p>
        </w:tc>
      </w:tr>
      <w:tr w:rsidR="006C68A7" w14:paraId="5E5211FC" w14:textId="77777777" w:rsidTr="006C68A7">
        <w:trPr>
          <w:trHeight w:val="233"/>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5419DFB3" w14:textId="77777777" w:rsidR="006C68A7" w:rsidRPr="008707A9" w:rsidRDefault="006C68A7" w:rsidP="006C68A7">
            <w:pPr>
              <w:spacing w:after="0" w:line="240" w:lineRule="auto"/>
              <w:rPr>
                <w:rFonts w:asciiTheme="majorBidi" w:hAnsiTheme="majorBidi" w:cstheme="majorBidi"/>
              </w:rPr>
            </w:pPr>
            <w:r w:rsidRPr="008707A9">
              <w:rPr>
                <w:rFonts w:asciiTheme="majorBidi" w:hAnsiTheme="majorBidi" w:cstheme="majorBidi"/>
                <w:color w:val="000000"/>
              </w:rPr>
              <w:t>Uncertain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04A6F4E" w14:textId="30B434E5" w:rsidR="006C68A7" w:rsidRPr="00C4338A" w:rsidRDefault="006C68A7" w:rsidP="006C68A7">
            <w:pPr>
              <w:spacing w:after="0" w:line="240" w:lineRule="auto"/>
              <w:jc w:val="center"/>
              <w:rPr>
                <w:rFonts w:asciiTheme="majorBidi" w:hAnsiTheme="majorBidi" w:cstheme="majorBidi"/>
                <w:color w:val="000000"/>
              </w:rPr>
            </w:pPr>
            <w:r>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29CDE00" w14:textId="0C5DF482" w:rsidR="006C68A7" w:rsidRPr="00C4338A" w:rsidRDefault="006C68A7" w:rsidP="006C68A7">
            <w:pPr>
              <w:spacing w:after="0" w:line="240" w:lineRule="auto"/>
              <w:jc w:val="center"/>
              <w:rPr>
                <w:rFonts w:asciiTheme="majorBidi" w:hAnsiTheme="majorBidi" w:cstheme="majorBidi"/>
                <w:color w:val="000000"/>
              </w:rPr>
            </w:pPr>
            <w:r w:rsidRPr="00C4338A">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7FA7AAD8" w14:textId="64B581E6" w:rsidR="006C68A7" w:rsidRPr="00C4338A" w:rsidRDefault="006C68A7" w:rsidP="006C68A7">
            <w:pPr>
              <w:spacing w:after="0" w:line="240" w:lineRule="auto"/>
              <w:jc w:val="center"/>
              <w:rPr>
                <w:rFonts w:asciiTheme="majorBidi" w:hAnsiTheme="majorBidi" w:cstheme="majorBidi"/>
                <w:color w:val="000000"/>
              </w:rPr>
            </w:pPr>
            <w:r w:rsidRPr="00C4338A">
              <w:rPr>
                <w:rFonts w:asciiTheme="majorBidi" w:hAnsiTheme="majorBidi" w:cstheme="majorBidi"/>
                <w:color w:val="000000"/>
              </w:rPr>
              <w:t>2</w:t>
            </w:r>
          </w:p>
        </w:tc>
      </w:tr>
      <w:tr w:rsidR="006C68A7" w14:paraId="3CEB411C" w14:textId="77777777" w:rsidTr="006C68A7">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0D88D195" w14:textId="77777777" w:rsidR="006C68A7" w:rsidRPr="008707A9" w:rsidRDefault="006C68A7" w:rsidP="006C68A7">
            <w:pPr>
              <w:spacing w:after="0" w:line="240" w:lineRule="auto"/>
              <w:rPr>
                <w:rFonts w:asciiTheme="majorBidi" w:hAnsiTheme="majorBidi" w:cstheme="majorBidi"/>
              </w:rPr>
            </w:pPr>
            <w:r w:rsidRPr="008707A9">
              <w:rPr>
                <w:rFonts w:asciiTheme="majorBidi" w:hAnsiTheme="majorBidi" w:cstheme="majorBidi"/>
                <w:color w:val="000000"/>
              </w:rPr>
              <w:t>Knowledge Exchange</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4E1FB01" w14:textId="0B79E55D" w:rsidR="006C68A7" w:rsidRPr="00C4338A" w:rsidRDefault="006C68A7" w:rsidP="006C68A7">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C6727B7" w14:textId="5E60D4DC" w:rsidR="006C68A7" w:rsidRPr="00C4338A" w:rsidRDefault="006C68A7" w:rsidP="006C68A7">
            <w:pPr>
              <w:spacing w:after="0" w:line="240" w:lineRule="auto"/>
              <w:jc w:val="center"/>
              <w:rPr>
                <w:rFonts w:asciiTheme="majorBidi" w:hAnsiTheme="majorBidi" w:cstheme="majorBidi"/>
                <w:color w:val="000000"/>
              </w:rPr>
            </w:pPr>
            <w:r w:rsidRPr="00C4338A">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54DCFD38" w14:textId="53A443C4" w:rsidR="006C68A7" w:rsidRPr="00C4338A" w:rsidRDefault="006C68A7" w:rsidP="006C68A7">
            <w:pPr>
              <w:spacing w:after="0" w:line="240" w:lineRule="auto"/>
              <w:jc w:val="center"/>
              <w:rPr>
                <w:rFonts w:asciiTheme="majorBidi" w:hAnsiTheme="majorBidi" w:cstheme="majorBidi"/>
                <w:color w:val="000000"/>
              </w:rPr>
            </w:pPr>
            <w:r w:rsidRPr="00C4338A">
              <w:rPr>
                <w:rFonts w:asciiTheme="majorBidi" w:hAnsiTheme="majorBidi" w:cstheme="majorBidi"/>
                <w:color w:val="000000"/>
              </w:rPr>
              <w:t>3</w:t>
            </w:r>
          </w:p>
        </w:tc>
      </w:tr>
      <w:tr w:rsidR="006C68A7" w14:paraId="32431DAD" w14:textId="77777777" w:rsidTr="006C68A7">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282D9B00" w14:textId="77777777" w:rsidR="006C68A7" w:rsidRPr="008707A9" w:rsidRDefault="006C68A7" w:rsidP="006C68A7">
            <w:pPr>
              <w:spacing w:after="0" w:line="240" w:lineRule="auto"/>
              <w:rPr>
                <w:rFonts w:asciiTheme="majorBidi" w:hAnsiTheme="majorBidi" w:cstheme="majorBidi"/>
              </w:rPr>
            </w:pPr>
            <w:r w:rsidRPr="008707A9">
              <w:rPr>
                <w:rFonts w:asciiTheme="majorBidi" w:hAnsiTheme="majorBidi" w:cstheme="majorBidi"/>
                <w:color w:val="000000"/>
              </w:rPr>
              <w:t>Accessibil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8FCA3A2" w14:textId="43D2DEFA" w:rsidR="006C68A7" w:rsidRPr="00C4338A" w:rsidRDefault="006C68A7" w:rsidP="006C68A7">
            <w:pPr>
              <w:tabs>
                <w:tab w:val="left" w:pos="1227"/>
                <w:tab w:val="center" w:pos="2185"/>
                <w:tab w:val="left" w:pos="2595"/>
              </w:tabs>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F1E736A" w14:textId="0BC0FB9C" w:rsidR="006C68A7" w:rsidRPr="00C4338A" w:rsidRDefault="006C68A7" w:rsidP="006C68A7">
            <w:pPr>
              <w:tabs>
                <w:tab w:val="left" w:pos="1227"/>
                <w:tab w:val="center" w:pos="2185"/>
                <w:tab w:val="left" w:pos="2595"/>
              </w:tabs>
              <w:spacing w:after="0" w:line="240" w:lineRule="auto"/>
              <w:jc w:val="center"/>
              <w:rPr>
                <w:rFonts w:asciiTheme="majorBidi" w:hAnsiTheme="majorBidi" w:cstheme="majorBidi"/>
                <w:color w:val="000000"/>
              </w:rPr>
            </w:pPr>
            <w:r w:rsidRPr="00C4338A">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78A021F1" w14:textId="2F3905EA" w:rsidR="006C68A7" w:rsidRPr="00C4338A" w:rsidRDefault="006C68A7" w:rsidP="006C68A7">
            <w:pPr>
              <w:tabs>
                <w:tab w:val="left" w:pos="1227"/>
                <w:tab w:val="center" w:pos="2185"/>
                <w:tab w:val="left" w:pos="2595"/>
              </w:tabs>
              <w:spacing w:after="0" w:line="240" w:lineRule="auto"/>
              <w:jc w:val="center"/>
              <w:rPr>
                <w:rFonts w:asciiTheme="majorBidi" w:hAnsiTheme="majorBidi" w:cstheme="majorBidi"/>
                <w:color w:val="000000"/>
              </w:rPr>
            </w:pPr>
            <w:r w:rsidRPr="00C4338A">
              <w:rPr>
                <w:rFonts w:asciiTheme="majorBidi" w:hAnsiTheme="majorBidi" w:cstheme="majorBidi"/>
                <w:color w:val="000000"/>
              </w:rPr>
              <w:t>1</w:t>
            </w:r>
          </w:p>
        </w:tc>
      </w:tr>
      <w:tr w:rsidR="006C68A7" w14:paraId="34A3950F" w14:textId="77777777" w:rsidTr="006C68A7">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53D64AE4" w14:textId="77777777" w:rsidR="006C68A7" w:rsidRPr="008707A9" w:rsidRDefault="006C68A7" w:rsidP="006C68A7">
            <w:pPr>
              <w:spacing w:after="0" w:line="240" w:lineRule="auto"/>
              <w:rPr>
                <w:rFonts w:asciiTheme="majorBidi" w:hAnsiTheme="majorBidi" w:cstheme="majorBidi"/>
              </w:rPr>
            </w:pPr>
            <w:r w:rsidRPr="008707A9">
              <w:rPr>
                <w:rFonts w:asciiTheme="majorBidi" w:hAnsiTheme="majorBidi" w:cstheme="majorBidi"/>
                <w:color w:val="000000"/>
              </w:rPr>
              <w:t>Boundary Management</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F391F65" w14:textId="05813A89" w:rsidR="006C68A7" w:rsidRPr="00C4338A" w:rsidRDefault="006C68A7" w:rsidP="006C68A7">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D762515" w14:textId="49AF4959" w:rsidR="006C68A7" w:rsidRPr="00C4338A" w:rsidRDefault="006C68A7" w:rsidP="006C68A7">
            <w:pPr>
              <w:spacing w:after="0" w:line="240" w:lineRule="auto"/>
              <w:jc w:val="center"/>
              <w:rPr>
                <w:rFonts w:asciiTheme="majorBidi" w:hAnsiTheme="majorBidi" w:cstheme="majorBidi"/>
                <w:color w:val="000000"/>
              </w:rPr>
            </w:pPr>
            <w:r w:rsidRPr="00C4338A">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5F03ECE2" w14:textId="7F7F68BC" w:rsidR="006C68A7" w:rsidRPr="00C4338A" w:rsidRDefault="006C68A7" w:rsidP="006C68A7">
            <w:pPr>
              <w:spacing w:after="0" w:line="240" w:lineRule="auto"/>
              <w:jc w:val="center"/>
              <w:rPr>
                <w:rFonts w:asciiTheme="majorBidi" w:hAnsiTheme="majorBidi" w:cstheme="majorBidi"/>
                <w:color w:val="000000"/>
              </w:rPr>
            </w:pPr>
            <w:r w:rsidRPr="00C4338A">
              <w:rPr>
                <w:rFonts w:asciiTheme="majorBidi" w:hAnsiTheme="majorBidi" w:cstheme="majorBidi"/>
                <w:color w:val="000000"/>
              </w:rPr>
              <w:t>2</w:t>
            </w:r>
          </w:p>
        </w:tc>
      </w:tr>
      <w:tr w:rsidR="006C68A7" w14:paraId="1D5840EF" w14:textId="77777777" w:rsidTr="006C68A7">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029A3D11" w14:textId="77777777" w:rsidR="006C68A7" w:rsidRPr="008707A9" w:rsidRDefault="006C68A7" w:rsidP="006C68A7">
            <w:pPr>
              <w:spacing w:after="0" w:line="240" w:lineRule="auto"/>
              <w:rPr>
                <w:rFonts w:asciiTheme="majorBidi" w:hAnsiTheme="majorBidi" w:cstheme="majorBidi"/>
              </w:rPr>
            </w:pPr>
            <w:r w:rsidRPr="008707A9">
              <w:rPr>
                <w:rFonts w:asciiTheme="majorBidi" w:hAnsiTheme="majorBidi" w:cstheme="majorBidi"/>
                <w:color w:val="000000"/>
              </w:rPr>
              <w:t>Network Participation</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3F3D340" w14:textId="649DC248" w:rsidR="006C68A7" w:rsidRPr="00C4338A" w:rsidRDefault="006C68A7" w:rsidP="006C68A7">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BFC21AD" w14:textId="13333407" w:rsidR="006C68A7" w:rsidRPr="00C4338A" w:rsidRDefault="006C68A7" w:rsidP="006C68A7">
            <w:pPr>
              <w:spacing w:after="0" w:line="240" w:lineRule="auto"/>
              <w:jc w:val="center"/>
              <w:rPr>
                <w:rFonts w:asciiTheme="majorBidi" w:hAnsiTheme="majorBidi" w:cstheme="majorBidi"/>
                <w:color w:val="000000"/>
              </w:rPr>
            </w:pPr>
            <w:r w:rsidRPr="00C4338A">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722555C4" w14:textId="568D99C5" w:rsidR="006C68A7" w:rsidRPr="00C4338A" w:rsidRDefault="006C68A7" w:rsidP="006C68A7">
            <w:pPr>
              <w:spacing w:after="0" w:line="240" w:lineRule="auto"/>
              <w:jc w:val="center"/>
              <w:rPr>
                <w:rFonts w:asciiTheme="majorBidi" w:hAnsiTheme="majorBidi" w:cstheme="majorBidi"/>
                <w:color w:val="000000"/>
              </w:rPr>
            </w:pPr>
            <w:r w:rsidRPr="00C4338A">
              <w:rPr>
                <w:rFonts w:asciiTheme="majorBidi" w:hAnsiTheme="majorBidi" w:cstheme="majorBidi"/>
                <w:color w:val="000000"/>
              </w:rPr>
              <w:t>2</w:t>
            </w:r>
          </w:p>
        </w:tc>
      </w:tr>
      <w:tr w:rsidR="006C68A7" w14:paraId="14BD5561" w14:textId="77777777" w:rsidTr="006C68A7">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5DBFDDA0" w14:textId="77777777" w:rsidR="006C68A7" w:rsidRPr="008707A9" w:rsidRDefault="006C68A7" w:rsidP="006C68A7">
            <w:pPr>
              <w:spacing w:after="0" w:line="240" w:lineRule="auto"/>
              <w:rPr>
                <w:rFonts w:asciiTheme="majorBidi" w:hAnsiTheme="majorBidi" w:cstheme="majorBidi"/>
              </w:rPr>
            </w:pPr>
            <w:r w:rsidRPr="008707A9">
              <w:rPr>
                <w:rFonts w:asciiTheme="majorBidi" w:hAnsiTheme="majorBidi" w:cstheme="majorBidi"/>
                <w:color w:val="000000"/>
              </w:rPr>
              <w:t>Flexibility</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BEA6416" w14:textId="2E5FAB4A" w:rsidR="006C68A7" w:rsidRPr="00C4338A" w:rsidRDefault="006C68A7" w:rsidP="006C68A7">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A0E85BF" w14:textId="273AF8F2" w:rsidR="006C68A7" w:rsidRPr="00C4338A" w:rsidRDefault="006C68A7" w:rsidP="006C68A7">
            <w:pPr>
              <w:spacing w:after="0" w:line="240" w:lineRule="auto"/>
              <w:jc w:val="center"/>
              <w:rPr>
                <w:rFonts w:asciiTheme="majorBidi" w:hAnsiTheme="majorBidi" w:cstheme="majorBidi"/>
                <w:color w:val="000000"/>
              </w:rPr>
            </w:pPr>
            <w:r w:rsidRPr="00C4338A">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24A623EF" w14:textId="6952B03C" w:rsidR="006C68A7" w:rsidRPr="00C4338A" w:rsidRDefault="006C68A7" w:rsidP="006C68A7">
            <w:pPr>
              <w:spacing w:after="0" w:line="240" w:lineRule="auto"/>
              <w:jc w:val="center"/>
              <w:rPr>
                <w:rFonts w:asciiTheme="majorBidi" w:hAnsiTheme="majorBidi" w:cstheme="majorBidi"/>
                <w:color w:val="000000"/>
              </w:rPr>
            </w:pPr>
            <w:r w:rsidRPr="00C4338A">
              <w:rPr>
                <w:rFonts w:asciiTheme="majorBidi" w:hAnsiTheme="majorBidi" w:cstheme="majorBidi"/>
                <w:color w:val="000000"/>
              </w:rPr>
              <w:t>2</w:t>
            </w:r>
          </w:p>
        </w:tc>
      </w:tr>
      <w:tr w:rsidR="006C68A7" w14:paraId="0C6792AC" w14:textId="77777777" w:rsidTr="006C68A7">
        <w:trPr>
          <w:trHeight w:val="247"/>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3E811DA4" w14:textId="77777777" w:rsidR="006C68A7" w:rsidRPr="008707A9" w:rsidRDefault="006C68A7" w:rsidP="006C68A7">
            <w:pPr>
              <w:spacing w:after="0" w:line="240" w:lineRule="auto"/>
              <w:rPr>
                <w:rFonts w:asciiTheme="majorBidi" w:hAnsiTheme="majorBidi" w:cstheme="majorBidi"/>
                <w:color w:val="000000"/>
              </w:rPr>
            </w:pPr>
            <w:r w:rsidRPr="008707A9">
              <w:rPr>
                <w:rFonts w:asciiTheme="majorBidi" w:hAnsiTheme="majorBidi" w:cstheme="majorBidi"/>
                <w:color w:val="000000"/>
              </w:rPr>
              <w:t>Disciplinary Focus</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7CB3ABA" w14:textId="1C6D2532" w:rsidR="006C68A7" w:rsidRPr="00C4338A" w:rsidRDefault="006C68A7" w:rsidP="006C68A7">
            <w:pPr>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A98D501" w14:textId="2238BB5E" w:rsidR="006C68A7" w:rsidRPr="00C4338A" w:rsidRDefault="006C68A7" w:rsidP="006C68A7">
            <w:pPr>
              <w:spacing w:after="0" w:line="240" w:lineRule="auto"/>
              <w:jc w:val="center"/>
              <w:rPr>
                <w:rFonts w:asciiTheme="majorBidi" w:hAnsiTheme="majorBidi" w:cstheme="majorBidi"/>
                <w:color w:val="000000"/>
              </w:rPr>
            </w:pPr>
            <w:r w:rsidRPr="00C4338A">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7A5AE747" w14:textId="4363AA21" w:rsidR="006C68A7" w:rsidRPr="00C4338A" w:rsidRDefault="006C68A7" w:rsidP="006C68A7">
            <w:pPr>
              <w:spacing w:after="0" w:line="240" w:lineRule="auto"/>
              <w:jc w:val="center"/>
              <w:rPr>
                <w:rFonts w:asciiTheme="majorBidi" w:hAnsiTheme="majorBidi" w:cstheme="majorBidi"/>
                <w:color w:val="000000"/>
              </w:rPr>
            </w:pPr>
            <w:r w:rsidRPr="00C4338A">
              <w:rPr>
                <w:rFonts w:asciiTheme="majorBidi" w:hAnsiTheme="majorBidi" w:cstheme="majorBidi"/>
                <w:color w:val="000000"/>
              </w:rPr>
              <w:t>2</w:t>
            </w:r>
          </w:p>
        </w:tc>
      </w:tr>
      <w:tr w:rsidR="006C68A7" w14:paraId="6DB298AA" w14:textId="77777777" w:rsidTr="006C68A7">
        <w:trPr>
          <w:trHeight w:val="262"/>
        </w:trPr>
        <w:tc>
          <w:tcPr>
            <w:tcW w:w="2920" w:type="dxa"/>
            <w:tcBorders>
              <w:top w:val="single" w:sz="4" w:space="0" w:color="auto"/>
              <w:left w:val="single" w:sz="4" w:space="0" w:color="auto"/>
              <w:bottom w:val="single" w:sz="4" w:space="0" w:color="auto"/>
              <w:right w:val="single" w:sz="4" w:space="0" w:color="auto"/>
            </w:tcBorders>
            <w:shd w:val="clear" w:color="auto" w:fill="auto"/>
            <w:vAlign w:val="center"/>
          </w:tcPr>
          <w:p w14:paraId="7C7277F8" w14:textId="77777777" w:rsidR="006C68A7" w:rsidRPr="008707A9" w:rsidRDefault="006C68A7" w:rsidP="006C68A7">
            <w:pPr>
              <w:spacing w:after="0" w:line="240" w:lineRule="auto"/>
              <w:rPr>
                <w:rFonts w:asciiTheme="majorBidi" w:hAnsiTheme="majorBidi" w:cstheme="majorBidi"/>
              </w:rPr>
            </w:pPr>
            <w:r w:rsidRPr="008707A9">
              <w:rPr>
                <w:rFonts w:asciiTheme="majorBidi" w:hAnsiTheme="majorBidi" w:cstheme="majorBidi"/>
                <w:color w:val="000000"/>
              </w:rPr>
              <w:t>Social Capital</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984B951" w14:textId="7578D492" w:rsidR="006C68A7" w:rsidRDefault="006C68A7" w:rsidP="006C68A7">
            <w:pPr>
              <w:keepNext/>
              <w:spacing w:after="0" w:line="240" w:lineRule="auto"/>
              <w:jc w:val="center"/>
              <w:rPr>
                <w:rFonts w:asciiTheme="majorBidi" w:hAnsiTheme="majorBidi" w:cstheme="majorBidi"/>
                <w:color w:val="000000"/>
              </w:rPr>
            </w:pPr>
            <w:r>
              <w:rPr>
                <w:rFonts w:asciiTheme="majorBidi" w:hAnsiTheme="majorBidi" w:cstheme="majorBidi"/>
                <w:color w:val="000000"/>
              </w:rPr>
              <w:t>1</w:t>
            </w:r>
          </w:p>
        </w:tc>
        <w:tc>
          <w:tcPr>
            <w:tcW w:w="175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3C6569B" w14:textId="377FD38F" w:rsidR="006C68A7" w:rsidRDefault="006C68A7" w:rsidP="006C68A7">
            <w:pPr>
              <w:keepNext/>
              <w:spacing w:after="0" w:line="240" w:lineRule="auto"/>
              <w:jc w:val="center"/>
              <w:rPr>
                <w:rFonts w:asciiTheme="majorBidi" w:hAnsiTheme="majorBidi" w:cstheme="majorBidi"/>
                <w:color w:val="000000"/>
              </w:rPr>
            </w:pPr>
            <w:r w:rsidRPr="00C4338A">
              <w:rPr>
                <w:rFonts w:asciiTheme="majorBidi" w:hAnsiTheme="majorBidi" w:cstheme="majorBidi"/>
                <w:color w:val="000000"/>
              </w:rPr>
              <w:t>2</w:t>
            </w:r>
          </w:p>
        </w:tc>
        <w:tc>
          <w:tcPr>
            <w:tcW w:w="1753" w:type="dxa"/>
            <w:tcBorders>
              <w:top w:val="single" w:sz="4" w:space="0" w:color="auto"/>
              <w:left w:val="single" w:sz="4" w:space="0" w:color="auto"/>
              <w:bottom w:val="single" w:sz="4" w:space="0" w:color="auto"/>
              <w:right w:val="single" w:sz="4" w:space="0" w:color="auto"/>
            </w:tcBorders>
            <w:shd w:val="clear" w:color="auto" w:fill="auto"/>
          </w:tcPr>
          <w:p w14:paraId="4E715ABB" w14:textId="68B2EDBF" w:rsidR="006C68A7" w:rsidRPr="0061544D" w:rsidRDefault="006C68A7" w:rsidP="006C68A7">
            <w:pPr>
              <w:keepNext/>
              <w:spacing w:after="0" w:line="240" w:lineRule="auto"/>
              <w:jc w:val="center"/>
              <w:rPr>
                <w:rFonts w:asciiTheme="majorBidi" w:hAnsiTheme="majorBidi" w:cstheme="majorBidi"/>
                <w:color w:val="000000"/>
              </w:rPr>
            </w:pPr>
            <w:r>
              <w:rPr>
                <w:rFonts w:asciiTheme="majorBidi" w:hAnsiTheme="majorBidi" w:cstheme="majorBidi"/>
                <w:color w:val="000000"/>
              </w:rPr>
              <w:t>2</w:t>
            </w:r>
          </w:p>
        </w:tc>
      </w:tr>
    </w:tbl>
    <w:p w14:paraId="77979EB3" w14:textId="5669DB1F" w:rsidR="00DD7E84" w:rsidRDefault="00DD7E84" w:rsidP="00DD7E84">
      <w:pPr>
        <w:pStyle w:val="Caption"/>
        <w:rPr>
          <w:sz w:val="24"/>
          <w:szCs w:val="24"/>
        </w:rPr>
      </w:pPr>
      <w:bookmarkStart w:id="192" w:name="_Ref7103038"/>
      <w:bookmarkStart w:id="193" w:name="_Toc31702065"/>
      <w:r>
        <w:t xml:space="preserve">Table </w:t>
      </w:r>
      <w:r w:rsidR="00A56355">
        <w:fldChar w:fldCharType="begin"/>
      </w:r>
      <w:r w:rsidR="00A56355">
        <w:instrText xml:space="preserve"> SEQ Table \* ARABIC </w:instrText>
      </w:r>
      <w:r w:rsidR="00A56355">
        <w:fldChar w:fldCharType="separate"/>
      </w:r>
      <w:r w:rsidR="0011424E">
        <w:rPr>
          <w:noProof/>
        </w:rPr>
        <w:t>36</w:t>
      </w:r>
      <w:r w:rsidR="00A56355">
        <w:rPr>
          <w:noProof/>
        </w:rPr>
        <w:fldChar w:fldCharType="end"/>
      </w:r>
      <w:bookmarkEnd w:id="192"/>
      <w:r>
        <w:t>.</w:t>
      </w:r>
      <w:r w:rsidRPr="008F1A38">
        <w:t xml:space="preserve"> </w:t>
      </w:r>
      <w:r w:rsidRPr="009E3397">
        <w:t>BoR</w:t>
      </w:r>
      <w:r>
        <w:t>4.2</w:t>
      </w:r>
      <w:r w:rsidRPr="009E3397">
        <w:t xml:space="preserve"> ‘intermediary’ values – Pha</w:t>
      </w:r>
      <w:r w:rsidR="00C053CF">
        <w:t>ses 1-</w:t>
      </w:r>
      <w:r>
        <w:t>3</w:t>
      </w:r>
      <w:bookmarkEnd w:id="193"/>
    </w:p>
    <w:p w14:paraId="0EB03D6E" w14:textId="77777777" w:rsidR="00DD7E84" w:rsidRDefault="00DD7E84" w:rsidP="0095019D">
      <w:pPr>
        <w:pStyle w:val="Heading4"/>
        <w:rPr>
          <w:lang w:eastAsia="zh-TW"/>
        </w:rPr>
      </w:pPr>
      <w:r>
        <w:rPr>
          <w:lang w:eastAsia="zh-TW"/>
        </w:rPr>
        <w:t>Summary analysis</w:t>
      </w:r>
    </w:p>
    <w:p w14:paraId="36E1E8F7" w14:textId="559BF8B7" w:rsidR="000C305E" w:rsidRDefault="000C305E" w:rsidP="000C305E">
      <w:pPr>
        <w:spacing w:after="120" w:line="360" w:lineRule="auto"/>
        <w:rPr>
          <w:sz w:val="24"/>
          <w:szCs w:val="24"/>
        </w:rPr>
      </w:pPr>
      <w:r>
        <w:rPr>
          <w:sz w:val="24"/>
          <w:szCs w:val="24"/>
        </w:rPr>
        <w:t xml:space="preserve">BoR4.2 primarily exhibits three </w:t>
      </w:r>
      <w:r w:rsidR="00273101">
        <w:rPr>
          <w:sz w:val="24"/>
          <w:szCs w:val="24"/>
        </w:rPr>
        <w:t>of the five main forms of boundary transaction</w:t>
      </w:r>
      <w:r>
        <w:rPr>
          <w:sz w:val="24"/>
          <w:szCs w:val="24"/>
        </w:rPr>
        <w:t xml:space="preserve">: ‘boundary structures’, ‘use-focused outputs’ and ‘outreach’. DABRG, partly through its boundary structure, the Substance Use and Misuse network (SUM), ‘reaches out’ to policymakers and health practitioners. They also reach out to the public via various media platforms with specific research findings. One of the relevant concepts that DABRG contribute to and disseminate is that of ‘serotonin syndrome’, which functions as </w:t>
      </w:r>
      <w:r w:rsidR="00282F36">
        <w:rPr>
          <w:sz w:val="24"/>
          <w:szCs w:val="24"/>
        </w:rPr>
        <w:t>what I call a</w:t>
      </w:r>
      <w:r>
        <w:rPr>
          <w:sz w:val="24"/>
          <w:szCs w:val="24"/>
        </w:rPr>
        <w:t xml:space="preserve"> ‘bridging concept’</w:t>
      </w:r>
      <w:r w:rsidR="003F7396">
        <w:rPr>
          <w:sz w:val="24"/>
          <w:szCs w:val="24"/>
        </w:rPr>
        <w:t xml:space="preserve"> (a form of ‘use-focused output’)</w:t>
      </w:r>
      <w:r w:rsidR="00282F36">
        <w:rPr>
          <w:sz w:val="24"/>
          <w:szCs w:val="24"/>
        </w:rPr>
        <w:t>. A ‘bridging concept’ is a concept which condense</w:t>
      </w:r>
      <w:r w:rsidR="001E6028">
        <w:rPr>
          <w:sz w:val="24"/>
          <w:szCs w:val="24"/>
        </w:rPr>
        <w:t>s</w:t>
      </w:r>
      <w:r w:rsidR="00282F36">
        <w:rPr>
          <w:sz w:val="24"/>
          <w:szCs w:val="24"/>
        </w:rPr>
        <w:t xml:space="preserve"> underpinning scientific research and theory into a more readily understandable concept so as to be suitable for consideration and application by non-specialist users and stakeholders</w:t>
      </w:r>
      <w:r w:rsidR="00266F55">
        <w:rPr>
          <w:sz w:val="24"/>
          <w:szCs w:val="24"/>
        </w:rPr>
        <w:t>. Th</w:t>
      </w:r>
      <w:r w:rsidR="00282F36">
        <w:rPr>
          <w:sz w:val="24"/>
          <w:szCs w:val="24"/>
        </w:rPr>
        <w:t>e bridging</w:t>
      </w:r>
      <w:r w:rsidR="00266F55">
        <w:rPr>
          <w:sz w:val="24"/>
          <w:szCs w:val="24"/>
        </w:rPr>
        <w:t xml:space="preserve"> concept</w:t>
      </w:r>
      <w:r w:rsidR="00282F36">
        <w:rPr>
          <w:sz w:val="24"/>
          <w:szCs w:val="24"/>
        </w:rPr>
        <w:t xml:space="preserve"> in this case</w:t>
      </w:r>
      <w:r w:rsidR="00922288">
        <w:rPr>
          <w:sz w:val="24"/>
          <w:szCs w:val="24"/>
        </w:rPr>
        <w:t xml:space="preserve">, </w:t>
      </w:r>
      <w:r w:rsidR="00266F55">
        <w:rPr>
          <w:sz w:val="24"/>
          <w:szCs w:val="24"/>
        </w:rPr>
        <w:t>‘s</w:t>
      </w:r>
      <w:r>
        <w:rPr>
          <w:sz w:val="24"/>
          <w:szCs w:val="24"/>
        </w:rPr>
        <w:t>erotonin syndrome</w:t>
      </w:r>
      <w:r w:rsidR="00266F55">
        <w:rPr>
          <w:sz w:val="24"/>
          <w:szCs w:val="24"/>
        </w:rPr>
        <w:t>’,</w:t>
      </w:r>
      <w:r w:rsidR="00282F36">
        <w:rPr>
          <w:sz w:val="24"/>
          <w:szCs w:val="24"/>
        </w:rPr>
        <w:t xml:space="preserve"> </w:t>
      </w:r>
      <w:r>
        <w:rPr>
          <w:sz w:val="24"/>
          <w:szCs w:val="24"/>
        </w:rPr>
        <w:t>refers to negative effects associated with given levels of chemical build-up of serotonin caused by using MDMA. DABRG’s research using this concept has fed into MDMA policy as described above, and the concept itself is referred to on NHS webpages aimed at the general public</w:t>
      </w:r>
      <w:r>
        <w:rPr>
          <w:rStyle w:val="FootnoteReference"/>
          <w:sz w:val="24"/>
          <w:szCs w:val="24"/>
        </w:rPr>
        <w:footnoteReference w:id="20"/>
      </w:r>
      <w:r>
        <w:rPr>
          <w:sz w:val="24"/>
          <w:szCs w:val="24"/>
        </w:rPr>
        <w:t>, so that in this case the concept has also ‘bridged’ to the public domain.</w:t>
      </w:r>
    </w:p>
    <w:p w14:paraId="1A3156F1" w14:textId="3B462A11" w:rsidR="00DD7E84" w:rsidRDefault="003A6A7C" w:rsidP="00DD7E84">
      <w:pPr>
        <w:spacing w:before="120" w:after="120" w:line="360" w:lineRule="auto"/>
        <w:rPr>
          <w:sz w:val="24"/>
          <w:szCs w:val="24"/>
          <w:lang w:eastAsia="zh-TW"/>
        </w:rPr>
      </w:pPr>
      <w:r>
        <w:rPr>
          <w:sz w:val="24"/>
          <w:szCs w:val="24"/>
          <w:lang w:eastAsia="zh-TW"/>
        </w:rPr>
        <w:t xml:space="preserve">Taking a broader perspective, </w:t>
      </w:r>
      <w:r w:rsidR="00DD7E84" w:rsidRPr="008D291D">
        <w:rPr>
          <w:sz w:val="24"/>
          <w:szCs w:val="24"/>
          <w:lang w:eastAsia="zh-TW"/>
        </w:rPr>
        <w:fldChar w:fldCharType="begin"/>
      </w:r>
      <w:r w:rsidR="00DD7E84" w:rsidRPr="008D291D">
        <w:rPr>
          <w:sz w:val="24"/>
          <w:szCs w:val="24"/>
          <w:lang w:eastAsia="zh-TW"/>
        </w:rPr>
        <w:instrText xml:space="preserve"> REF _Ref7103975 \h </w:instrText>
      </w:r>
      <w:r w:rsidR="00DD7E84">
        <w:rPr>
          <w:sz w:val="24"/>
          <w:szCs w:val="24"/>
          <w:lang w:eastAsia="zh-TW"/>
        </w:rPr>
        <w:instrText xml:space="preserve"> \* MERGEFORMAT </w:instrText>
      </w:r>
      <w:r w:rsidR="00DD7E84" w:rsidRPr="008D291D">
        <w:rPr>
          <w:sz w:val="24"/>
          <w:szCs w:val="24"/>
          <w:lang w:eastAsia="zh-TW"/>
        </w:rPr>
      </w:r>
      <w:r w:rsidR="00DD7E84" w:rsidRPr="008D291D">
        <w:rPr>
          <w:sz w:val="24"/>
          <w:szCs w:val="24"/>
          <w:lang w:eastAsia="zh-TW"/>
        </w:rPr>
        <w:fldChar w:fldCharType="separate"/>
      </w:r>
      <w:r w:rsidR="0011424E" w:rsidRPr="0011424E">
        <w:rPr>
          <w:sz w:val="24"/>
          <w:szCs w:val="24"/>
        </w:rPr>
        <w:t xml:space="preserve">Figure </w:t>
      </w:r>
      <w:r w:rsidR="0011424E" w:rsidRPr="0011424E">
        <w:rPr>
          <w:noProof/>
          <w:sz w:val="24"/>
          <w:szCs w:val="24"/>
        </w:rPr>
        <w:t>13</w:t>
      </w:r>
      <w:r w:rsidR="00DD7E84" w:rsidRPr="008D291D">
        <w:rPr>
          <w:sz w:val="24"/>
          <w:szCs w:val="24"/>
          <w:lang w:eastAsia="zh-TW"/>
        </w:rPr>
        <w:fldChar w:fldCharType="end"/>
      </w:r>
      <w:r w:rsidR="00D347EE">
        <w:rPr>
          <w:sz w:val="24"/>
          <w:szCs w:val="24"/>
          <w:lang w:eastAsia="zh-TW"/>
        </w:rPr>
        <w:t xml:space="preserve"> shows</w:t>
      </w:r>
      <w:r>
        <w:rPr>
          <w:sz w:val="24"/>
          <w:szCs w:val="24"/>
          <w:lang w:eastAsia="zh-TW"/>
        </w:rPr>
        <w:t xml:space="preserve"> that</w:t>
      </w:r>
      <w:r w:rsidR="00D347EE">
        <w:rPr>
          <w:sz w:val="24"/>
          <w:szCs w:val="24"/>
          <w:lang w:eastAsia="zh-TW"/>
        </w:rPr>
        <w:t xml:space="preserve"> BoR4.2 displays</w:t>
      </w:r>
      <w:r w:rsidR="00DD7E84">
        <w:rPr>
          <w:sz w:val="24"/>
          <w:szCs w:val="24"/>
          <w:lang w:eastAsia="zh-TW"/>
        </w:rPr>
        <w:t xml:space="preserve"> no values which exceed the typology’s mid-point on the spectrum of 3. </w:t>
      </w:r>
      <w:r w:rsidR="00F37EC3">
        <w:rPr>
          <w:sz w:val="24"/>
          <w:szCs w:val="24"/>
          <w:lang w:eastAsia="zh-TW"/>
        </w:rPr>
        <w:t xml:space="preserve">The </w:t>
      </w:r>
      <w:r w:rsidR="00DD7E84">
        <w:rPr>
          <w:sz w:val="24"/>
          <w:szCs w:val="24"/>
          <w:lang w:eastAsia="zh-TW"/>
        </w:rPr>
        <w:t>full range of activities and attributes associated with BoR4.2 is strongly</w:t>
      </w:r>
      <w:r w:rsidR="00F37EC3">
        <w:rPr>
          <w:sz w:val="24"/>
          <w:szCs w:val="24"/>
          <w:lang w:eastAsia="zh-TW"/>
        </w:rPr>
        <w:t xml:space="preserve"> ‘bounded’</w:t>
      </w:r>
      <w:r w:rsidR="00DD7E84">
        <w:rPr>
          <w:sz w:val="24"/>
          <w:szCs w:val="24"/>
          <w:lang w:eastAsia="zh-TW"/>
        </w:rPr>
        <w:t xml:space="preserve">, and </w:t>
      </w:r>
      <w:r w:rsidR="00F37EC3">
        <w:rPr>
          <w:sz w:val="24"/>
          <w:szCs w:val="24"/>
          <w:lang w:eastAsia="zh-TW"/>
        </w:rPr>
        <w:t>only occasionally</w:t>
      </w:r>
      <w:r w:rsidR="00DD7E84">
        <w:rPr>
          <w:sz w:val="24"/>
          <w:szCs w:val="24"/>
          <w:lang w:eastAsia="zh-TW"/>
        </w:rPr>
        <w:t xml:space="preserve"> involves significant interaction across academic boundaries. Nonetheless, because of the inherently use-inspired nature of the underpinning research, DABRG were able to achieve significant ‘impact’ with only relatively modest amounts of boundary-crossing interaction and transaction. </w:t>
      </w:r>
    </w:p>
    <w:tbl>
      <w:tblPr>
        <w:tblW w:w="9016" w:type="dxa"/>
        <w:tblLook w:val="04A0" w:firstRow="1" w:lastRow="0" w:firstColumn="1" w:lastColumn="0" w:noHBand="0" w:noVBand="1"/>
      </w:tblPr>
      <w:tblGrid>
        <w:gridCol w:w="1696"/>
        <w:gridCol w:w="2694"/>
        <w:gridCol w:w="4626"/>
      </w:tblGrid>
      <w:tr w:rsidR="00DD7E84" w14:paraId="6A5CF84B" w14:textId="77777777" w:rsidTr="00DE5040">
        <w:tc>
          <w:tcPr>
            <w:tcW w:w="1696" w:type="dxa"/>
            <w:tcBorders>
              <w:top w:val="single" w:sz="4" w:space="0" w:color="auto"/>
              <w:left w:val="single" w:sz="4" w:space="0" w:color="auto"/>
              <w:bottom w:val="single" w:sz="4" w:space="0" w:color="auto"/>
              <w:right w:val="single" w:sz="4" w:space="0" w:color="auto"/>
            </w:tcBorders>
          </w:tcPr>
          <w:p w14:paraId="62ED66FF" w14:textId="77777777" w:rsidR="00DD7E84" w:rsidRPr="00EE46C8" w:rsidRDefault="00DD7E84" w:rsidP="00DE5040">
            <w:pPr>
              <w:spacing w:after="0" w:line="240" w:lineRule="auto"/>
              <w:rPr>
                <w:b/>
                <w:sz w:val="24"/>
                <w:szCs w:val="24"/>
              </w:rPr>
            </w:pPr>
            <w:r>
              <w:rPr>
                <w:b/>
                <w:sz w:val="24"/>
                <w:szCs w:val="24"/>
              </w:rPr>
              <w:t>Classification</w:t>
            </w:r>
          </w:p>
        </w:tc>
        <w:tc>
          <w:tcPr>
            <w:tcW w:w="2694" w:type="dxa"/>
            <w:tcBorders>
              <w:top w:val="single" w:sz="4" w:space="0" w:color="auto"/>
              <w:left w:val="single" w:sz="4" w:space="0" w:color="auto"/>
              <w:bottom w:val="single" w:sz="4" w:space="0" w:color="auto"/>
              <w:right w:val="single" w:sz="4" w:space="0" w:color="auto"/>
            </w:tcBorders>
          </w:tcPr>
          <w:p w14:paraId="489531CF" w14:textId="77777777" w:rsidR="00DD7E84" w:rsidRPr="002B4060" w:rsidRDefault="00DD7E84" w:rsidP="00DE5040">
            <w:pPr>
              <w:spacing w:after="0" w:line="240" w:lineRule="auto"/>
              <w:rPr>
                <w:b/>
                <w:sz w:val="24"/>
                <w:szCs w:val="24"/>
              </w:rPr>
            </w:pPr>
            <w:r w:rsidRPr="002B4060">
              <w:rPr>
                <w:b/>
                <w:sz w:val="24"/>
                <w:szCs w:val="24"/>
              </w:rPr>
              <w:t>Attribute</w:t>
            </w:r>
            <w:r>
              <w:rPr>
                <w:b/>
                <w:sz w:val="24"/>
                <w:szCs w:val="24"/>
              </w:rPr>
              <w:t>s/activities</w:t>
            </w:r>
          </w:p>
        </w:tc>
        <w:tc>
          <w:tcPr>
            <w:tcW w:w="4626" w:type="dxa"/>
            <w:tcBorders>
              <w:top w:val="single" w:sz="4" w:space="0" w:color="auto"/>
              <w:left w:val="single" w:sz="4" w:space="0" w:color="auto"/>
              <w:bottom w:val="single" w:sz="4" w:space="0" w:color="auto"/>
              <w:right w:val="single" w:sz="4" w:space="0" w:color="auto"/>
            </w:tcBorders>
          </w:tcPr>
          <w:p w14:paraId="1EA49EA1" w14:textId="77777777" w:rsidR="00DD7E84" w:rsidRPr="00B8594F" w:rsidRDefault="00DD7E84" w:rsidP="00DE5040">
            <w:pPr>
              <w:spacing w:after="0" w:line="240" w:lineRule="auto"/>
              <w:jc w:val="center"/>
              <w:rPr>
                <w:b/>
                <w:sz w:val="24"/>
                <w:szCs w:val="24"/>
              </w:rPr>
            </w:pPr>
            <w:r w:rsidRPr="00B8594F">
              <w:rPr>
                <w:b/>
                <w:sz w:val="24"/>
                <w:szCs w:val="24"/>
              </w:rPr>
              <w:t>Science-oriente</w:t>
            </w:r>
            <w:r>
              <w:rPr>
                <w:b/>
                <w:sz w:val="24"/>
                <w:szCs w:val="24"/>
              </w:rPr>
              <w:t>d</w:t>
            </w:r>
            <w:r w:rsidRPr="00B8594F">
              <w:rPr>
                <w:b/>
                <w:sz w:val="24"/>
                <w:szCs w:val="24"/>
              </w:rPr>
              <w:t xml:space="preserve">                     User-oriented</w:t>
            </w:r>
          </w:p>
          <w:p w14:paraId="2C664475" w14:textId="77777777" w:rsidR="00DD7E84" w:rsidRPr="00B8594F" w:rsidRDefault="00DD7E84" w:rsidP="00DE5040">
            <w:pPr>
              <w:spacing w:after="0" w:line="240" w:lineRule="auto"/>
              <w:jc w:val="center"/>
              <w:rPr>
                <w:b/>
                <w:sz w:val="24"/>
                <w:szCs w:val="24"/>
              </w:rPr>
            </w:pPr>
            <w:r w:rsidRPr="00B8594F">
              <w:rPr>
                <w:b/>
                <w:sz w:val="24"/>
                <w:szCs w:val="24"/>
              </w:rPr>
              <w:t>1               2               3               4               5</w:t>
            </w:r>
          </w:p>
        </w:tc>
      </w:tr>
      <w:tr w:rsidR="00DD7E84" w14:paraId="519376FD" w14:textId="77777777" w:rsidTr="00DE5040">
        <w:tc>
          <w:tcPr>
            <w:tcW w:w="1696" w:type="dxa"/>
            <w:vMerge w:val="restart"/>
            <w:tcBorders>
              <w:top w:val="single" w:sz="4" w:space="0" w:color="auto"/>
              <w:left w:val="single" w:sz="4" w:space="0" w:color="auto"/>
              <w:right w:val="single" w:sz="4" w:space="0" w:color="auto"/>
            </w:tcBorders>
            <w:shd w:val="clear" w:color="auto" w:fill="F2F2F2" w:themeFill="background1" w:themeFillShade="F2"/>
          </w:tcPr>
          <w:p w14:paraId="0BAE5381" w14:textId="77777777" w:rsidR="00DD7E84" w:rsidRDefault="00DD7E84" w:rsidP="00DE5040">
            <w:pPr>
              <w:spacing w:after="0" w:line="240" w:lineRule="auto"/>
              <w:rPr>
                <w:sz w:val="24"/>
                <w:szCs w:val="24"/>
              </w:rPr>
            </w:pPr>
            <w:r>
              <w:rPr>
                <w:sz w:val="24"/>
                <w:szCs w:val="24"/>
              </w:rPr>
              <w:t xml:space="preserve">‘Social context’ </w:t>
            </w:r>
          </w:p>
          <w:p w14:paraId="39C631D0" w14:textId="77777777" w:rsidR="00DD7E84" w:rsidRDefault="00DD7E84" w:rsidP="00DE5040">
            <w:pPr>
              <w:spacing w:after="0" w:line="240" w:lineRule="auto"/>
              <w:rPr>
                <w:sz w:val="24"/>
                <w:szCs w:val="24"/>
              </w:rPr>
            </w:pPr>
            <w:r>
              <w:rPr>
                <w:sz w:val="24"/>
                <w:szCs w:val="24"/>
              </w:rPr>
              <w:t>Values</w:t>
            </w:r>
          </w:p>
        </w:tc>
        <w:tc>
          <w:tcPr>
            <w:tcW w:w="269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371CA03" w14:textId="77777777" w:rsidR="00DD7E84" w:rsidRDefault="00DD7E84" w:rsidP="00DE5040">
            <w:pPr>
              <w:spacing w:after="0" w:line="240" w:lineRule="auto"/>
              <w:rPr>
                <w:sz w:val="24"/>
                <w:szCs w:val="24"/>
              </w:rPr>
            </w:pPr>
            <w:r>
              <w:rPr>
                <w:sz w:val="24"/>
                <w:szCs w:val="24"/>
              </w:rPr>
              <w:t>Goals</w:t>
            </w:r>
          </w:p>
        </w:tc>
        <w:tc>
          <w:tcPr>
            <w:tcW w:w="46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F5F9993" w14:textId="77777777" w:rsidR="00DD7E84" w:rsidRDefault="00DD7E84" w:rsidP="00DE5040">
            <w:pPr>
              <w:spacing w:after="0" w:line="240" w:lineRule="auto"/>
              <w:rPr>
                <w:sz w:val="24"/>
                <w:szCs w:val="24"/>
              </w:rPr>
            </w:pPr>
            <w:r>
              <w:rPr>
                <w:sz w:val="24"/>
                <w:szCs w:val="24"/>
              </w:rPr>
              <w:t xml:space="preserve">                                1 2 3              </w:t>
            </w:r>
          </w:p>
        </w:tc>
      </w:tr>
      <w:tr w:rsidR="00DD7E84" w14:paraId="07533329" w14:textId="77777777" w:rsidTr="00DE5040">
        <w:tc>
          <w:tcPr>
            <w:tcW w:w="1696" w:type="dxa"/>
            <w:vMerge/>
            <w:tcBorders>
              <w:left w:val="single" w:sz="4" w:space="0" w:color="auto"/>
              <w:right w:val="single" w:sz="4" w:space="0" w:color="auto"/>
            </w:tcBorders>
            <w:shd w:val="clear" w:color="auto" w:fill="F2F2F2" w:themeFill="background1" w:themeFillShade="F2"/>
          </w:tcPr>
          <w:p w14:paraId="2148B8E7"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DEA4C75" w14:textId="77777777" w:rsidR="00DD7E84" w:rsidRDefault="00DD7E84" w:rsidP="00DE5040">
            <w:pPr>
              <w:spacing w:after="0" w:line="240" w:lineRule="auto"/>
              <w:rPr>
                <w:sz w:val="24"/>
                <w:szCs w:val="24"/>
              </w:rPr>
            </w:pPr>
            <w:r>
              <w:rPr>
                <w:sz w:val="24"/>
                <w:szCs w:val="24"/>
              </w:rPr>
              <w:t>Relevance</w:t>
            </w:r>
          </w:p>
        </w:tc>
        <w:tc>
          <w:tcPr>
            <w:tcW w:w="46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0841CD7" w14:textId="77777777" w:rsidR="00DD7E84" w:rsidRDefault="00DD7E84" w:rsidP="00DE5040">
            <w:pPr>
              <w:spacing w:after="0" w:line="240" w:lineRule="auto"/>
              <w:rPr>
                <w:sz w:val="24"/>
                <w:szCs w:val="24"/>
              </w:rPr>
            </w:pPr>
            <w:r>
              <w:rPr>
                <w:sz w:val="24"/>
                <w:szCs w:val="24"/>
              </w:rPr>
              <w:t xml:space="preserve">                                1 2 3         </w:t>
            </w:r>
          </w:p>
        </w:tc>
      </w:tr>
      <w:tr w:rsidR="00DD7E84" w14:paraId="45FD1A22" w14:textId="77777777" w:rsidTr="00DE5040">
        <w:tc>
          <w:tcPr>
            <w:tcW w:w="1696" w:type="dxa"/>
            <w:vMerge/>
            <w:tcBorders>
              <w:left w:val="single" w:sz="4" w:space="0" w:color="auto"/>
              <w:right w:val="single" w:sz="4" w:space="0" w:color="auto"/>
            </w:tcBorders>
            <w:shd w:val="clear" w:color="auto" w:fill="F2F2F2" w:themeFill="background1" w:themeFillShade="F2"/>
          </w:tcPr>
          <w:p w14:paraId="1DDE5136"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4DE49A0" w14:textId="77777777" w:rsidR="00DD7E84" w:rsidRDefault="00DD7E84" w:rsidP="00DE5040">
            <w:pPr>
              <w:spacing w:after="0" w:line="240" w:lineRule="auto"/>
              <w:rPr>
                <w:sz w:val="24"/>
                <w:szCs w:val="24"/>
              </w:rPr>
            </w:pPr>
            <w:r>
              <w:rPr>
                <w:sz w:val="24"/>
                <w:szCs w:val="24"/>
              </w:rPr>
              <w:t>Evaluation</w:t>
            </w:r>
          </w:p>
        </w:tc>
        <w:tc>
          <w:tcPr>
            <w:tcW w:w="46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EBB6422" w14:textId="77777777" w:rsidR="00DD7E84" w:rsidRDefault="00DD7E84" w:rsidP="00DE5040">
            <w:pPr>
              <w:spacing w:after="0" w:line="240" w:lineRule="auto"/>
              <w:rPr>
                <w:sz w:val="24"/>
                <w:szCs w:val="24"/>
              </w:rPr>
            </w:pPr>
            <w:r>
              <w:rPr>
                <w:sz w:val="24"/>
                <w:szCs w:val="24"/>
              </w:rPr>
              <w:t xml:space="preserve">                  1              2 3              </w:t>
            </w:r>
          </w:p>
        </w:tc>
      </w:tr>
      <w:tr w:rsidR="00DD7E84" w14:paraId="6889A6BB" w14:textId="77777777" w:rsidTr="00DE5040">
        <w:tc>
          <w:tcPr>
            <w:tcW w:w="1696" w:type="dxa"/>
            <w:vMerge/>
            <w:tcBorders>
              <w:left w:val="single" w:sz="4" w:space="0" w:color="auto"/>
              <w:bottom w:val="single" w:sz="4" w:space="0" w:color="auto"/>
              <w:right w:val="single" w:sz="4" w:space="0" w:color="auto"/>
            </w:tcBorders>
            <w:shd w:val="clear" w:color="auto" w:fill="F2F2F2" w:themeFill="background1" w:themeFillShade="F2"/>
          </w:tcPr>
          <w:p w14:paraId="19E06385"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0569EA3" w14:textId="77777777" w:rsidR="00DD7E84" w:rsidRDefault="00DD7E84" w:rsidP="00DE5040">
            <w:pPr>
              <w:spacing w:after="0" w:line="240" w:lineRule="auto"/>
              <w:rPr>
                <w:sz w:val="24"/>
                <w:szCs w:val="24"/>
              </w:rPr>
            </w:pPr>
            <w:r>
              <w:rPr>
                <w:sz w:val="24"/>
                <w:szCs w:val="24"/>
              </w:rPr>
              <w:t>Outputs and outcomes</w:t>
            </w:r>
          </w:p>
        </w:tc>
        <w:tc>
          <w:tcPr>
            <w:tcW w:w="46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610AB55" w14:textId="77777777" w:rsidR="00DD7E84" w:rsidRDefault="00DD7E84" w:rsidP="00DE5040">
            <w:pPr>
              <w:spacing w:after="0" w:line="240" w:lineRule="auto"/>
              <w:rPr>
                <w:sz w:val="24"/>
                <w:szCs w:val="24"/>
              </w:rPr>
            </w:pPr>
            <w:r>
              <w:rPr>
                <w:sz w:val="24"/>
                <w:szCs w:val="24"/>
              </w:rPr>
              <w:t xml:space="preserve">  1             2 3</w:t>
            </w:r>
          </w:p>
        </w:tc>
      </w:tr>
      <w:tr w:rsidR="00DD7E84" w14:paraId="0636701F" w14:textId="77777777" w:rsidTr="00DE5040">
        <w:tc>
          <w:tcPr>
            <w:tcW w:w="1696" w:type="dxa"/>
            <w:vMerge w:val="restart"/>
            <w:tcBorders>
              <w:top w:val="single" w:sz="4" w:space="0" w:color="auto"/>
              <w:left w:val="single" w:sz="4" w:space="0" w:color="auto"/>
              <w:right w:val="single" w:sz="4" w:space="0" w:color="auto"/>
            </w:tcBorders>
            <w:shd w:val="clear" w:color="auto" w:fill="D9D9D9" w:themeFill="background1" w:themeFillShade="D9"/>
          </w:tcPr>
          <w:p w14:paraId="03CE3F62" w14:textId="77777777" w:rsidR="00DD7E84" w:rsidRDefault="00DD7E84" w:rsidP="00DE5040">
            <w:pPr>
              <w:spacing w:after="0" w:line="240" w:lineRule="auto"/>
              <w:rPr>
                <w:sz w:val="24"/>
                <w:szCs w:val="24"/>
              </w:rPr>
            </w:pPr>
            <w:r>
              <w:rPr>
                <w:sz w:val="24"/>
                <w:szCs w:val="24"/>
              </w:rPr>
              <w:t>‘Intermediary’ values</w:t>
            </w: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A625836" w14:textId="77777777" w:rsidR="00DD7E84" w:rsidRDefault="00DD7E84" w:rsidP="00DE5040">
            <w:pPr>
              <w:spacing w:after="0" w:line="240" w:lineRule="auto"/>
              <w:rPr>
                <w:sz w:val="24"/>
                <w:szCs w:val="24"/>
              </w:rPr>
            </w:pPr>
            <w:r>
              <w:rPr>
                <w:sz w:val="24"/>
                <w:szCs w:val="24"/>
              </w:rPr>
              <w:t>Uncertainty</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9DEDFA4" w14:textId="77777777" w:rsidR="00DD7E84" w:rsidRDefault="00DD7E84" w:rsidP="00DE5040">
            <w:pPr>
              <w:spacing w:after="0" w:line="240" w:lineRule="auto"/>
              <w:rPr>
                <w:sz w:val="24"/>
                <w:szCs w:val="24"/>
              </w:rPr>
            </w:pPr>
            <w:r>
              <w:rPr>
                <w:sz w:val="24"/>
                <w:szCs w:val="24"/>
              </w:rPr>
              <w:t xml:space="preserve">                1 2 3</w:t>
            </w:r>
          </w:p>
        </w:tc>
      </w:tr>
      <w:tr w:rsidR="00DD7E84" w14:paraId="4A60A573" w14:textId="77777777" w:rsidTr="00DE5040">
        <w:tc>
          <w:tcPr>
            <w:tcW w:w="1696" w:type="dxa"/>
            <w:vMerge/>
            <w:tcBorders>
              <w:left w:val="single" w:sz="4" w:space="0" w:color="auto"/>
              <w:right w:val="single" w:sz="4" w:space="0" w:color="auto"/>
            </w:tcBorders>
            <w:shd w:val="clear" w:color="auto" w:fill="D9D9D9" w:themeFill="background1" w:themeFillShade="D9"/>
          </w:tcPr>
          <w:p w14:paraId="71780B0F"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54D2853" w14:textId="77777777" w:rsidR="00DD7E84" w:rsidRDefault="00DD7E84" w:rsidP="00DE5040">
            <w:pPr>
              <w:spacing w:after="0" w:line="240" w:lineRule="auto"/>
              <w:rPr>
                <w:sz w:val="24"/>
                <w:szCs w:val="24"/>
              </w:rPr>
            </w:pPr>
            <w:r>
              <w:rPr>
                <w:sz w:val="24"/>
                <w:szCs w:val="24"/>
              </w:rPr>
              <w:t>Knowledge exchange</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C10C4F5" w14:textId="77777777" w:rsidR="00DD7E84" w:rsidRDefault="00DD7E84" w:rsidP="00DE5040">
            <w:pPr>
              <w:spacing w:after="0" w:line="240" w:lineRule="auto"/>
              <w:rPr>
                <w:sz w:val="24"/>
                <w:szCs w:val="24"/>
              </w:rPr>
            </w:pPr>
            <w:r>
              <w:rPr>
                <w:sz w:val="24"/>
                <w:szCs w:val="24"/>
              </w:rPr>
              <w:t xml:space="preserve">  1              2               3</w:t>
            </w:r>
          </w:p>
        </w:tc>
      </w:tr>
      <w:tr w:rsidR="00DD7E84" w14:paraId="364D2B2D" w14:textId="77777777" w:rsidTr="00DE5040">
        <w:tc>
          <w:tcPr>
            <w:tcW w:w="1696" w:type="dxa"/>
            <w:vMerge/>
            <w:tcBorders>
              <w:left w:val="single" w:sz="4" w:space="0" w:color="auto"/>
              <w:right w:val="single" w:sz="4" w:space="0" w:color="auto"/>
            </w:tcBorders>
            <w:shd w:val="clear" w:color="auto" w:fill="D9D9D9" w:themeFill="background1" w:themeFillShade="D9"/>
          </w:tcPr>
          <w:p w14:paraId="78B7FA53"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50B4248" w14:textId="77777777" w:rsidR="00DD7E84" w:rsidRDefault="00DD7E84" w:rsidP="00DE5040">
            <w:pPr>
              <w:spacing w:after="0" w:line="240" w:lineRule="auto"/>
              <w:rPr>
                <w:sz w:val="24"/>
                <w:szCs w:val="24"/>
              </w:rPr>
            </w:pPr>
            <w:r>
              <w:rPr>
                <w:sz w:val="24"/>
                <w:szCs w:val="24"/>
              </w:rPr>
              <w:t>Accessibility</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BFA8F02" w14:textId="77777777" w:rsidR="00DD7E84" w:rsidRDefault="00DD7E84" w:rsidP="00DE5040">
            <w:pPr>
              <w:tabs>
                <w:tab w:val="left" w:pos="1227"/>
                <w:tab w:val="center" w:pos="2185"/>
                <w:tab w:val="left" w:pos="2595"/>
              </w:tabs>
              <w:spacing w:after="0" w:line="240" w:lineRule="auto"/>
              <w:rPr>
                <w:sz w:val="24"/>
                <w:szCs w:val="24"/>
              </w:rPr>
            </w:pPr>
            <w:r>
              <w:rPr>
                <w:sz w:val="24"/>
                <w:szCs w:val="24"/>
              </w:rPr>
              <w:t>1 2 3</w:t>
            </w:r>
          </w:p>
        </w:tc>
      </w:tr>
      <w:tr w:rsidR="00DD7E84" w14:paraId="22D538CB" w14:textId="77777777" w:rsidTr="00DE5040">
        <w:tc>
          <w:tcPr>
            <w:tcW w:w="1696" w:type="dxa"/>
            <w:vMerge/>
            <w:tcBorders>
              <w:left w:val="single" w:sz="4" w:space="0" w:color="auto"/>
              <w:right w:val="single" w:sz="4" w:space="0" w:color="auto"/>
            </w:tcBorders>
            <w:shd w:val="clear" w:color="auto" w:fill="D9D9D9" w:themeFill="background1" w:themeFillShade="D9"/>
          </w:tcPr>
          <w:p w14:paraId="497E22F5"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70FE108" w14:textId="77777777" w:rsidR="00DD7E84" w:rsidRDefault="00DD7E84" w:rsidP="00DE5040">
            <w:pPr>
              <w:spacing w:after="0" w:line="240" w:lineRule="auto"/>
              <w:rPr>
                <w:sz w:val="24"/>
                <w:szCs w:val="24"/>
              </w:rPr>
            </w:pPr>
            <w:r>
              <w:rPr>
                <w:sz w:val="24"/>
                <w:szCs w:val="24"/>
              </w:rPr>
              <w:t>Boundary management</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738A316" w14:textId="77777777" w:rsidR="00DD7E84" w:rsidRDefault="00DD7E84" w:rsidP="00DE5040">
            <w:pPr>
              <w:spacing w:after="0" w:line="240" w:lineRule="auto"/>
              <w:rPr>
                <w:sz w:val="24"/>
                <w:szCs w:val="24"/>
              </w:rPr>
            </w:pPr>
            <w:r>
              <w:rPr>
                <w:sz w:val="24"/>
                <w:szCs w:val="24"/>
              </w:rPr>
              <w:t xml:space="preserve">  1             2 3</w:t>
            </w:r>
          </w:p>
        </w:tc>
      </w:tr>
      <w:tr w:rsidR="00DD7E84" w14:paraId="71CA232D" w14:textId="77777777" w:rsidTr="00DE5040">
        <w:tc>
          <w:tcPr>
            <w:tcW w:w="1696" w:type="dxa"/>
            <w:vMerge/>
            <w:tcBorders>
              <w:left w:val="single" w:sz="4" w:space="0" w:color="auto"/>
              <w:right w:val="single" w:sz="4" w:space="0" w:color="auto"/>
            </w:tcBorders>
            <w:shd w:val="clear" w:color="auto" w:fill="D9D9D9" w:themeFill="background1" w:themeFillShade="D9"/>
          </w:tcPr>
          <w:p w14:paraId="68F08741"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E81BBB3" w14:textId="77777777" w:rsidR="00DD7E84" w:rsidRDefault="00DD7E84" w:rsidP="00DE5040">
            <w:pPr>
              <w:spacing w:after="0" w:line="240" w:lineRule="auto"/>
              <w:rPr>
                <w:sz w:val="24"/>
                <w:szCs w:val="24"/>
              </w:rPr>
            </w:pPr>
            <w:r>
              <w:rPr>
                <w:sz w:val="24"/>
                <w:szCs w:val="24"/>
              </w:rPr>
              <w:t>Network</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20AC23C" w14:textId="77777777" w:rsidR="00DD7E84" w:rsidRDefault="00DD7E84" w:rsidP="00DE5040">
            <w:pPr>
              <w:spacing w:after="0" w:line="240" w:lineRule="auto"/>
              <w:rPr>
                <w:sz w:val="24"/>
                <w:szCs w:val="24"/>
              </w:rPr>
            </w:pPr>
            <w:r>
              <w:rPr>
                <w:sz w:val="24"/>
                <w:szCs w:val="24"/>
              </w:rPr>
              <w:t xml:space="preserve">  1             2 3</w:t>
            </w:r>
          </w:p>
        </w:tc>
      </w:tr>
      <w:tr w:rsidR="00DD7E84" w14:paraId="5A6A3730" w14:textId="77777777" w:rsidTr="00DE5040">
        <w:tc>
          <w:tcPr>
            <w:tcW w:w="1696" w:type="dxa"/>
            <w:vMerge/>
            <w:tcBorders>
              <w:left w:val="single" w:sz="4" w:space="0" w:color="auto"/>
              <w:right w:val="single" w:sz="4" w:space="0" w:color="auto"/>
            </w:tcBorders>
            <w:shd w:val="clear" w:color="auto" w:fill="D9D9D9" w:themeFill="background1" w:themeFillShade="D9"/>
          </w:tcPr>
          <w:p w14:paraId="72B47C11"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089FB9" w14:textId="77777777" w:rsidR="00DD7E84" w:rsidRDefault="00DD7E84" w:rsidP="00DE5040">
            <w:pPr>
              <w:spacing w:after="0" w:line="240" w:lineRule="auto"/>
              <w:rPr>
                <w:sz w:val="24"/>
                <w:szCs w:val="24"/>
              </w:rPr>
            </w:pPr>
            <w:r>
              <w:rPr>
                <w:sz w:val="24"/>
                <w:szCs w:val="24"/>
              </w:rPr>
              <w:t>Flexibility</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2E44650" w14:textId="77777777" w:rsidR="00DD7E84" w:rsidRDefault="00DD7E84" w:rsidP="00DE5040">
            <w:pPr>
              <w:spacing w:after="0" w:line="240" w:lineRule="auto"/>
              <w:rPr>
                <w:sz w:val="24"/>
                <w:szCs w:val="24"/>
              </w:rPr>
            </w:pPr>
            <w:r>
              <w:rPr>
                <w:sz w:val="24"/>
                <w:szCs w:val="24"/>
              </w:rPr>
              <w:t xml:space="preserve"> 1 2             3</w:t>
            </w:r>
          </w:p>
        </w:tc>
      </w:tr>
      <w:tr w:rsidR="00DD7E84" w14:paraId="2E358BC3" w14:textId="77777777" w:rsidTr="00DE5040">
        <w:tc>
          <w:tcPr>
            <w:tcW w:w="1696" w:type="dxa"/>
            <w:vMerge/>
            <w:tcBorders>
              <w:left w:val="single" w:sz="4" w:space="0" w:color="auto"/>
              <w:right w:val="single" w:sz="4" w:space="0" w:color="auto"/>
            </w:tcBorders>
            <w:shd w:val="clear" w:color="auto" w:fill="D9D9D9" w:themeFill="background1" w:themeFillShade="D9"/>
          </w:tcPr>
          <w:p w14:paraId="37D41B42"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F267F41" w14:textId="77777777" w:rsidR="00DD7E84" w:rsidRDefault="00DD7E84" w:rsidP="00DE5040">
            <w:pPr>
              <w:spacing w:after="0" w:line="240" w:lineRule="auto"/>
              <w:rPr>
                <w:sz w:val="24"/>
                <w:szCs w:val="24"/>
              </w:rPr>
            </w:pPr>
            <w:r>
              <w:rPr>
                <w:sz w:val="24"/>
                <w:szCs w:val="24"/>
              </w:rPr>
              <w:t>Social capital</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2ECB701" w14:textId="77777777" w:rsidR="00DD7E84" w:rsidRDefault="00DD7E84" w:rsidP="00DE5040">
            <w:pPr>
              <w:spacing w:after="0" w:line="240" w:lineRule="auto"/>
              <w:rPr>
                <w:sz w:val="24"/>
                <w:szCs w:val="24"/>
              </w:rPr>
            </w:pPr>
            <w:r>
              <w:rPr>
                <w:sz w:val="24"/>
                <w:szCs w:val="24"/>
              </w:rPr>
              <w:t xml:space="preserve">  1             2 3</w:t>
            </w:r>
          </w:p>
        </w:tc>
      </w:tr>
      <w:tr w:rsidR="00DD7E84" w14:paraId="77E9BCB2" w14:textId="77777777" w:rsidTr="00DE5040">
        <w:tc>
          <w:tcPr>
            <w:tcW w:w="1696" w:type="dxa"/>
            <w:vMerge/>
            <w:tcBorders>
              <w:left w:val="single" w:sz="4" w:space="0" w:color="auto"/>
              <w:bottom w:val="single" w:sz="4" w:space="0" w:color="auto"/>
              <w:right w:val="single" w:sz="4" w:space="0" w:color="auto"/>
            </w:tcBorders>
            <w:shd w:val="clear" w:color="auto" w:fill="D9D9D9" w:themeFill="background1" w:themeFillShade="D9"/>
          </w:tcPr>
          <w:p w14:paraId="573F8EFB"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C5D168A" w14:textId="77777777" w:rsidR="00DD7E84" w:rsidRDefault="00DD7E84" w:rsidP="00DE5040">
            <w:pPr>
              <w:spacing w:after="0" w:line="240" w:lineRule="auto"/>
              <w:rPr>
                <w:sz w:val="24"/>
                <w:szCs w:val="24"/>
              </w:rPr>
            </w:pPr>
            <w:r>
              <w:rPr>
                <w:sz w:val="24"/>
                <w:szCs w:val="24"/>
              </w:rPr>
              <w:t>Disciplinary focus</w:t>
            </w:r>
          </w:p>
        </w:tc>
        <w:tc>
          <w:tcPr>
            <w:tcW w:w="4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A36806D" w14:textId="77777777" w:rsidR="00DD7E84" w:rsidRDefault="00DD7E84" w:rsidP="00DE5040">
            <w:pPr>
              <w:spacing w:after="0" w:line="240" w:lineRule="auto"/>
              <w:rPr>
                <w:sz w:val="24"/>
                <w:szCs w:val="24"/>
              </w:rPr>
            </w:pPr>
            <w:r>
              <w:rPr>
                <w:sz w:val="24"/>
                <w:szCs w:val="24"/>
              </w:rPr>
              <w:t xml:space="preserve"> 1 2             3              </w:t>
            </w:r>
          </w:p>
        </w:tc>
      </w:tr>
      <w:tr w:rsidR="00DD7E84" w14:paraId="3DAA3256" w14:textId="77777777" w:rsidTr="00DE5040">
        <w:tc>
          <w:tcPr>
            <w:tcW w:w="1696" w:type="dxa"/>
            <w:vMerge w:val="restart"/>
            <w:tcBorders>
              <w:top w:val="single" w:sz="4" w:space="0" w:color="auto"/>
              <w:left w:val="single" w:sz="4" w:space="0" w:color="auto"/>
              <w:right w:val="single" w:sz="4" w:space="0" w:color="auto"/>
            </w:tcBorders>
            <w:shd w:val="clear" w:color="auto" w:fill="A6A6A6" w:themeFill="background1" w:themeFillShade="A6"/>
          </w:tcPr>
          <w:p w14:paraId="5CF8F678" w14:textId="77777777" w:rsidR="00DD7E84" w:rsidRDefault="00DD7E84" w:rsidP="00DE5040">
            <w:pPr>
              <w:spacing w:after="0" w:line="240" w:lineRule="auto"/>
              <w:rPr>
                <w:sz w:val="24"/>
                <w:szCs w:val="24"/>
              </w:rPr>
            </w:pPr>
            <w:r>
              <w:rPr>
                <w:sz w:val="24"/>
                <w:szCs w:val="24"/>
              </w:rPr>
              <w:t xml:space="preserve">‘Knowledge content’ </w:t>
            </w:r>
          </w:p>
          <w:p w14:paraId="56143288" w14:textId="77777777" w:rsidR="00DD7E84" w:rsidRDefault="00DD7E84" w:rsidP="00DE5040">
            <w:pPr>
              <w:spacing w:after="0" w:line="240" w:lineRule="auto"/>
              <w:rPr>
                <w:sz w:val="24"/>
                <w:szCs w:val="24"/>
              </w:rPr>
            </w:pPr>
            <w:r>
              <w:rPr>
                <w:sz w:val="24"/>
                <w:szCs w:val="24"/>
              </w:rPr>
              <w:t>values</w:t>
            </w:r>
          </w:p>
        </w:tc>
        <w:tc>
          <w:tcPr>
            <w:tcW w:w="2694"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5FE37C8C" w14:textId="77777777" w:rsidR="00DD7E84" w:rsidRDefault="00DD7E84" w:rsidP="00DE5040">
            <w:pPr>
              <w:spacing w:after="0" w:line="240" w:lineRule="auto"/>
              <w:rPr>
                <w:sz w:val="24"/>
                <w:szCs w:val="24"/>
              </w:rPr>
            </w:pPr>
            <w:r>
              <w:rPr>
                <w:sz w:val="24"/>
                <w:szCs w:val="24"/>
              </w:rPr>
              <w:t>Expertise</w:t>
            </w:r>
          </w:p>
        </w:tc>
        <w:tc>
          <w:tcPr>
            <w:tcW w:w="4626"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352DEB57" w14:textId="77777777" w:rsidR="00DD7E84" w:rsidRDefault="00DD7E84" w:rsidP="00DE5040">
            <w:pPr>
              <w:spacing w:after="0" w:line="240" w:lineRule="auto"/>
              <w:rPr>
                <w:sz w:val="24"/>
                <w:szCs w:val="24"/>
              </w:rPr>
            </w:pPr>
            <w:r>
              <w:rPr>
                <w:sz w:val="24"/>
                <w:szCs w:val="24"/>
              </w:rPr>
              <w:t>1 2 3</w:t>
            </w:r>
          </w:p>
        </w:tc>
      </w:tr>
      <w:tr w:rsidR="00DD7E84" w14:paraId="1F3B8B70" w14:textId="77777777" w:rsidTr="00DE5040">
        <w:tc>
          <w:tcPr>
            <w:tcW w:w="1696" w:type="dxa"/>
            <w:vMerge/>
            <w:tcBorders>
              <w:left w:val="single" w:sz="4" w:space="0" w:color="auto"/>
              <w:right w:val="single" w:sz="4" w:space="0" w:color="auto"/>
            </w:tcBorders>
            <w:shd w:val="clear" w:color="auto" w:fill="A6A6A6" w:themeFill="background1" w:themeFillShade="A6"/>
          </w:tcPr>
          <w:p w14:paraId="4559DCE4"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37BF3E4" w14:textId="77777777" w:rsidR="00DD7E84" w:rsidRDefault="00DD7E84" w:rsidP="00DE5040">
            <w:pPr>
              <w:spacing w:after="0" w:line="240" w:lineRule="auto"/>
              <w:rPr>
                <w:sz w:val="24"/>
                <w:szCs w:val="24"/>
              </w:rPr>
            </w:pPr>
            <w:r>
              <w:rPr>
                <w:sz w:val="24"/>
                <w:szCs w:val="24"/>
              </w:rPr>
              <w:t>Learning</w:t>
            </w:r>
          </w:p>
        </w:tc>
        <w:tc>
          <w:tcPr>
            <w:tcW w:w="4626"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5483C3B" w14:textId="77777777" w:rsidR="00DD7E84" w:rsidRDefault="00DD7E84" w:rsidP="00DE5040">
            <w:pPr>
              <w:keepNext/>
              <w:spacing w:after="0" w:line="240" w:lineRule="auto"/>
              <w:rPr>
                <w:sz w:val="24"/>
                <w:szCs w:val="24"/>
              </w:rPr>
            </w:pPr>
            <w:r>
              <w:rPr>
                <w:sz w:val="24"/>
                <w:szCs w:val="24"/>
              </w:rPr>
              <w:t>1 2 3</w:t>
            </w:r>
          </w:p>
        </w:tc>
      </w:tr>
      <w:tr w:rsidR="00DD7E84" w14:paraId="4FCBBF96" w14:textId="77777777" w:rsidTr="00DE5040">
        <w:tc>
          <w:tcPr>
            <w:tcW w:w="1696" w:type="dxa"/>
            <w:vMerge/>
            <w:tcBorders>
              <w:left w:val="single" w:sz="4" w:space="0" w:color="auto"/>
              <w:bottom w:val="single" w:sz="4" w:space="0" w:color="auto"/>
              <w:right w:val="single" w:sz="4" w:space="0" w:color="auto"/>
            </w:tcBorders>
            <w:shd w:val="clear" w:color="auto" w:fill="A6A6A6" w:themeFill="background1" w:themeFillShade="A6"/>
          </w:tcPr>
          <w:p w14:paraId="4A60FFA9" w14:textId="77777777" w:rsidR="00DD7E84" w:rsidRDefault="00DD7E84" w:rsidP="00DE5040">
            <w:pPr>
              <w:spacing w:after="0" w:line="240" w:lineRule="auto"/>
              <w:rPr>
                <w:sz w:val="24"/>
                <w:szCs w:val="24"/>
              </w:rPr>
            </w:pPr>
          </w:p>
        </w:tc>
        <w:tc>
          <w:tcPr>
            <w:tcW w:w="2694"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063CC42D" w14:textId="77777777" w:rsidR="00DD7E84" w:rsidRDefault="00DD7E84" w:rsidP="00DE5040">
            <w:pPr>
              <w:spacing w:after="0" w:line="240" w:lineRule="auto"/>
              <w:rPr>
                <w:sz w:val="24"/>
                <w:szCs w:val="24"/>
              </w:rPr>
            </w:pPr>
            <w:r>
              <w:rPr>
                <w:sz w:val="24"/>
                <w:szCs w:val="24"/>
              </w:rPr>
              <w:t>Human capital</w:t>
            </w:r>
          </w:p>
        </w:tc>
        <w:tc>
          <w:tcPr>
            <w:tcW w:w="4626"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43E944A" w14:textId="77777777" w:rsidR="00DD7E84" w:rsidRDefault="00DD7E84" w:rsidP="00DE5040">
            <w:pPr>
              <w:keepNext/>
              <w:spacing w:after="0" w:line="240" w:lineRule="auto"/>
              <w:rPr>
                <w:sz w:val="24"/>
                <w:szCs w:val="24"/>
              </w:rPr>
            </w:pPr>
            <w:r>
              <w:rPr>
                <w:sz w:val="24"/>
                <w:szCs w:val="24"/>
              </w:rPr>
              <w:t xml:space="preserve"> 1 2             3</w:t>
            </w:r>
          </w:p>
        </w:tc>
      </w:tr>
    </w:tbl>
    <w:p w14:paraId="5681BC20" w14:textId="3917B49C" w:rsidR="00DD7E84" w:rsidRDefault="00DD7E84" w:rsidP="00DD7E84">
      <w:pPr>
        <w:pStyle w:val="Caption"/>
      </w:pPr>
      <w:bookmarkStart w:id="194" w:name="_Ref7103975"/>
      <w:bookmarkStart w:id="195" w:name="_Toc31702082"/>
      <w:r>
        <w:t xml:space="preserve">Figure </w:t>
      </w:r>
      <w:r>
        <w:rPr>
          <w:noProof/>
        </w:rPr>
        <w:fldChar w:fldCharType="begin"/>
      </w:r>
      <w:r>
        <w:rPr>
          <w:noProof/>
        </w:rPr>
        <w:instrText xml:space="preserve"> SEQ Figure \* ARABIC </w:instrText>
      </w:r>
      <w:r>
        <w:rPr>
          <w:noProof/>
        </w:rPr>
        <w:fldChar w:fldCharType="separate"/>
      </w:r>
      <w:r w:rsidR="0011424E">
        <w:rPr>
          <w:noProof/>
        </w:rPr>
        <w:t>13</w:t>
      </w:r>
      <w:r>
        <w:rPr>
          <w:noProof/>
        </w:rPr>
        <w:fldChar w:fldCharType="end"/>
      </w:r>
      <w:bookmarkEnd w:id="194"/>
      <w:r>
        <w:t>. BoR4.2 typology</w:t>
      </w:r>
      <w:bookmarkEnd w:id="195"/>
    </w:p>
    <w:p w14:paraId="1F558923" w14:textId="50FE1719" w:rsidR="00FC7D6C" w:rsidRDefault="00FC7D6C" w:rsidP="00FC7D6C">
      <w:pPr>
        <w:spacing w:before="120" w:after="120" w:line="360" w:lineRule="auto"/>
        <w:rPr>
          <w:sz w:val="24"/>
          <w:szCs w:val="24"/>
          <w:lang w:eastAsia="zh-TW"/>
        </w:rPr>
      </w:pPr>
      <w:r>
        <w:rPr>
          <w:sz w:val="24"/>
          <w:szCs w:val="24"/>
          <w:lang w:eastAsia="zh-TW"/>
        </w:rPr>
        <w:t>What BoR4.2 highlights, then, is that research which is strongly science-oriented and operates primarily within the confines of academic boundaries can, at least under certain conditions, be conducive to highly effective boundary-crossing transactions, which go on to have ‘significant impact’ (at least as judged by the REF). For example, in the context of a use-inspired discipline such as psychopharmacology, it may be that low rather than high values on the ‘disciplinary focus’ attribute of the typology – as exhibited by BoR4.2 – is an important feature of research likely to achieve impact. This is a similar analysis to that presented for BoR5. But the main difference with BoR5 was that the research had more immediate and actively contested relevance to certain sectors of the economy, and therefore the expert advice and scientific output of SMRU (responsible for BoR5) was in greater demand. By contrast, although there were clear potential users of the knowledge produced by DABRG researchers (responsible for BoR4.2), their incentives for demanding such knowledge were not so great – these potential users would be likely to respond and use DABRG’s research, but would not have been likely to actively demand and commission it, nor were the decisions based on DABRG’s research likely to be so heavily scrutinised. What BoR4.2 highlights, particularly in comparison with BoR5, is that</w:t>
      </w:r>
      <w:r w:rsidR="00A55423">
        <w:rPr>
          <w:sz w:val="24"/>
          <w:szCs w:val="24"/>
          <w:lang w:eastAsia="zh-TW"/>
        </w:rPr>
        <w:t xml:space="preserve"> different bodies of</w:t>
      </w:r>
      <w:r>
        <w:rPr>
          <w:sz w:val="24"/>
          <w:szCs w:val="24"/>
          <w:lang w:eastAsia="zh-TW"/>
        </w:rPr>
        <w:t xml:space="preserve"> research </w:t>
      </w:r>
      <w:r w:rsidR="00F51328">
        <w:rPr>
          <w:sz w:val="24"/>
          <w:szCs w:val="24"/>
          <w:lang w:eastAsia="zh-TW"/>
        </w:rPr>
        <w:t>may</w:t>
      </w:r>
      <w:r>
        <w:rPr>
          <w:sz w:val="24"/>
          <w:szCs w:val="24"/>
          <w:lang w:eastAsia="zh-TW"/>
        </w:rPr>
        <w:t xml:space="preserve"> </w:t>
      </w:r>
      <w:r w:rsidR="00E715C5">
        <w:rPr>
          <w:sz w:val="24"/>
          <w:szCs w:val="24"/>
          <w:lang w:eastAsia="zh-TW"/>
        </w:rPr>
        <w:t xml:space="preserve">have similar research approaches and orientations </w:t>
      </w:r>
      <w:r>
        <w:rPr>
          <w:sz w:val="24"/>
          <w:szCs w:val="24"/>
          <w:lang w:eastAsia="zh-TW"/>
        </w:rPr>
        <w:t xml:space="preserve">(i.e. producing ‘use-inspired basic’ knowledge) </w:t>
      </w:r>
      <w:r w:rsidR="00E715C5">
        <w:rPr>
          <w:sz w:val="24"/>
          <w:szCs w:val="24"/>
          <w:lang w:eastAsia="zh-TW"/>
        </w:rPr>
        <w:t xml:space="preserve">but not necessarily engage </w:t>
      </w:r>
      <w:r>
        <w:rPr>
          <w:sz w:val="24"/>
          <w:szCs w:val="24"/>
          <w:lang w:eastAsia="zh-TW"/>
        </w:rPr>
        <w:t>in the same kind or exten</w:t>
      </w:r>
      <w:r w:rsidR="00A22ED7">
        <w:rPr>
          <w:sz w:val="24"/>
          <w:szCs w:val="24"/>
          <w:lang w:eastAsia="zh-TW"/>
        </w:rPr>
        <w:t>t of boundary transactions, as t</w:t>
      </w:r>
      <w:r w:rsidR="00834AB8">
        <w:rPr>
          <w:sz w:val="24"/>
          <w:szCs w:val="24"/>
          <w:lang w:eastAsia="zh-TW"/>
        </w:rPr>
        <w:t xml:space="preserve">he form of boundary transactions can also </w:t>
      </w:r>
      <w:r>
        <w:rPr>
          <w:sz w:val="24"/>
          <w:szCs w:val="24"/>
          <w:lang w:eastAsia="zh-TW"/>
        </w:rPr>
        <w:t>be shaped by the external context. Although part of the aim of my research is to explore the influence that the ‘non-academic’ has on academia, it is beyond the scope of my research to explore in detail why some external conditions demand knowledge in different ways and at different levels of intensity to others. Having said that, this result prompt</w:t>
      </w:r>
      <w:r w:rsidR="001404E8">
        <w:rPr>
          <w:sz w:val="24"/>
          <w:szCs w:val="24"/>
          <w:lang w:eastAsia="zh-TW"/>
        </w:rPr>
        <w:t xml:space="preserve">s me, in later to sections, to </w:t>
      </w:r>
      <w:r>
        <w:rPr>
          <w:sz w:val="24"/>
          <w:szCs w:val="24"/>
          <w:lang w:eastAsia="zh-TW"/>
        </w:rPr>
        <w:t xml:space="preserve">try to take into account the kinds of ‘user’ group that my BoRs engage with and whether different types of user are associated with different characteristics of research or boundary transaction.  </w:t>
      </w:r>
    </w:p>
    <w:p w14:paraId="48163CF8" w14:textId="6C36CEC1" w:rsidR="004371EE" w:rsidRDefault="00B05A7C" w:rsidP="00AD6CC7">
      <w:pPr>
        <w:pStyle w:val="Heading2"/>
      </w:pPr>
      <w:bookmarkStart w:id="196" w:name="_Toc31701985"/>
      <w:r>
        <w:t>Towards an</w:t>
      </w:r>
      <w:r w:rsidR="008E27A7">
        <w:t xml:space="preserve"> explanatory analysis</w:t>
      </w:r>
      <w:bookmarkEnd w:id="196"/>
    </w:p>
    <w:p w14:paraId="1AB17A9F" w14:textId="5AC853E4" w:rsidR="00AD6CC7" w:rsidRDefault="00AD6CC7" w:rsidP="00301903">
      <w:pPr>
        <w:spacing w:after="120" w:line="360" w:lineRule="auto"/>
        <w:rPr>
          <w:sz w:val="24"/>
          <w:szCs w:val="24"/>
        </w:rPr>
      </w:pPr>
      <w:r>
        <w:rPr>
          <w:sz w:val="24"/>
          <w:szCs w:val="24"/>
        </w:rPr>
        <w:t xml:space="preserve">This </w:t>
      </w:r>
      <w:r w:rsidR="00301903">
        <w:rPr>
          <w:sz w:val="24"/>
          <w:szCs w:val="24"/>
        </w:rPr>
        <w:t>section is the culmination of th</w:t>
      </w:r>
      <w:r w:rsidR="00CB6745">
        <w:rPr>
          <w:sz w:val="24"/>
          <w:szCs w:val="24"/>
        </w:rPr>
        <w:t xml:space="preserve">e current </w:t>
      </w:r>
      <w:r w:rsidR="00301903">
        <w:rPr>
          <w:sz w:val="24"/>
          <w:szCs w:val="24"/>
        </w:rPr>
        <w:t>chapter</w:t>
      </w:r>
      <w:r w:rsidR="00CB6745">
        <w:rPr>
          <w:sz w:val="24"/>
          <w:szCs w:val="24"/>
        </w:rPr>
        <w:t>, which has presented analyses and finding</w:t>
      </w:r>
      <w:r w:rsidR="00BA7940">
        <w:rPr>
          <w:sz w:val="24"/>
          <w:szCs w:val="24"/>
        </w:rPr>
        <w:t>s</w:t>
      </w:r>
      <w:r w:rsidR="00CB6745">
        <w:rPr>
          <w:sz w:val="24"/>
          <w:szCs w:val="24"/>
        </w:rPr>
        <w:t xml:space="preserve"> from the data</w:t>
      </w:r>
      <w:r w:rsidR="00301903">
        <w:rPr>
          <w:sz w:val="24"/>
          <w:szCs w:val="24"/>
        </w:rPr>
        <w:t xml:space="preserve">. </w:t>
      </w:r>
      <w:r w:rsidR="00BC6A19">
        <w:rPr>
          <w:sz w:val="24"/>
          <w:szCs w:val="24"/>
        </w:rPr>
        <w:t>This section</w:t>
      </w:r>
      <w:r w:rsidR="00244F80">
        <w:rPr>
          <w:sz w:val="24"/>
          <w:szCs w:val="24"/>
        </w:rPr>
        <w:t xml:space="preserve"> take</w:t>
      </w:r>
      <w:r w:rsidR="00BC6A19">
        <w:rPr>
          <w:sz w:val="24"/>
          <w:szCs w:val="24"/>
        </w:rPr>
        <w:t>s</w:t>
      </w:r>
      <w:r w:rsidR="00244F80">
        <w:rPr>
          <w:sz w:val="24"/>
          <w:szCs w:val="24"/>
        </w:rPr>
        <w:t xml:space="preserve"> the analysis further</w:t>
      </w:r>
      <w:r w:rsidR="00BC6A19">
        <w:rPr>
          <w:sz w:val="24"/>
          <w:szCs w:val="24"/>
        </w:rPr>
        <w:t xml:space="preserve"> than previous sections in that it aims to: (i) contextualise the forms and functioning of boundary transactions in the sampled bodies of research (BoRs</w:t>
      </w:r>
      <w:r w:rsidR="000B1753">
        <w:rPr>
          <w:sz w:val="24"/>
          <w:szCs w:val="24"/>
        </w:rPr>
        <w:t>); (ii)</w:t>
      </w:r>
      <w:r w:rsidR="00BC6A19">
        <w:rPr>
          <w:sz w:val="24"/>
          <w:szCs w:val="24"/>
        </w:rPr>
        <w:t xml:space="preserve"> analys</w:t>
      </w:r>
      <w:r w:rsidR="000B1753">
        <w:rPr>
          <w:sz w:val="24"/>
          <w:szCs w:val="24"/>
        </w:rPr>
        <w:t>e</w:t>
      </w:r>
      <w:r w:rsidR="00BC6A19">
        <w:rPr>
          <w:sz w:val="24"/>
          <w:szCs w:val="24"/>
        </w:rPr>
        <w:t xml:space="preserve"> </w:t>
      </w:r>
      <w:r w:rsidR="000F4AF7">
        <w:rPr>
          <w:sz w:val="24"/>
          <w:szCs w:val="24"/>
        </w:rPr>
        <w:t>these boundary transactions</w:t>
      </w:r>
      <w:r w:rsidR="00BC6A19">
        <w:rPr>
          <w:sz w:val="24"/>
          <w:szCs w:val="24"/>
        </w:rPr>
        <w:t xml:space="preserve"> according to the</w:t>
      </w:r>
      <w:r w:rsidR="00301903">
        <w:rPr>
          <w:sz w:val="24"/>
          <w:szCs w:val="24"/>
        </w:rPr>
        <w:t xml:space="preserve"> contextual dimensions of interest – departmental status, branch of </w:t>
      </w:r>
      <w:r w:rsidR="00741795">
        <w:rPr>
          <w:sz w:val="24"/>
          <w:szCs w:val="24"/>
        </w:rPr>
        <w:t>science</w:t>
      </w:r>
      <w:r w:rsidR="00301903">
        <w:rPr>
          <w:sz w:val="24"/>
          <w:szCs w:val="24"/>
        </w:rPr>
        <w:t xml:space="preserve"> and orientation of discipline</w:t>
      </w:r>
      <w:r w:rsidR="00BC6A19">
        <w:rPr>
          <w:sz w:val="24"/>
          <w:szCs w:val="24"/>
        </w:rPr>
        <w:t>; (ii</w:t>
      </w:r>
      <w:r w:rsidR="000F4AF7">
        <w:rPr>
          <w:sz w:val="24"/>
          <w:szCs w:val="24"/>
        </w:rPr>
        <w:t>i</w:t>
      </w:r>
      <w:r w:rsidR="00BC6A19">
        <w:rPr>
          <w:sz w:val="24"/>
          <w:szCs w:val="24"/>
        </w:rPr>
        <w:t>)</w:t>
      </w:r>
      <w:r w:rsidR="000F4AF7">
        <w:rPr>
          <w:sz w:val="24"/>
          <w:szCs w:val="24"/>
        </w:rPr>
        <w:t xml:space="preserve"> </w:t>
      </w:r>
      <w:r w:rsidR="00C20747">
        <w:rPr>
          <w:sz w:val="24"/>
          <w:szCs w:val="24"/>
        </w:rPr>
        <w:t xml:space="preserve">highlight </w:t>
      </w:r>
      <w:r w:rsidR="00487018">
        <w:rPr>
          <w:sz w:val="24"/>
          <w:szCs w:val="24"/>
        </w:rPr>
        <w:t xml:space="preserve">the variations </w:t>
      </w:r>
      <w:r w:rsidR="00487018">
        <w:rPr>
          <w:i/>
          <w:sz w:val="24"/>
          <w:szCs w:val="24"/>
        </w:rPr>
        <w:t xml:space="preserve">within </w:t>
      </w:r>
      <w:r w:rsidR="00487018">
        <w:rPr>
          <w:sz w:val="24"/>
          <w:szCs w:val="24"/>
        </w:rPr>
        <w:t>each of these three contextual dimensions</w:t>
      </w:r>
      <w:r w:rsidR="00C20747">
        <w:rPr>
          <w:sz w:val="24"/>
          <w:szCs w:val="24"/>
        </w:rPr>
        <w:t xml:space="preserve">, and (iv) explore these variations using all available </w:t>
      </w:r>
      <w:r w:rsidR="00C93B01">
        <w:rPr>
          <w:sz w:val="24"/>
          <w:szCs w:val="24"/>
        </w:rPr>
        <w:t>documentary and interview</w:t>
      </w:r>
      <w:r w:rsidR="00C20747">
        <w:rPr>
          <w:sz w:val="24"/>
          <w:szCs w:val="24"/>
        </w:rPr>
        <w:t xml:space="preserve"> data</w:t>
      </w:r>
      <w:r w:rsidR="00487018">
        <w:rPr>
          <w:sz w:val="24"/>
          <w:szCs w:val="24"/>
        </w:rPr>
        <w:t xml:space="preserve"> in order to </w:t>
      </w:r>
      <w:r w:rsidR="00450005">
        <w:rPr>
          <w:sz w:val="24"/>
          <w:szCs w:val="24"/>
        </w:rPr>
        <w:t xml:space="preserve">explore the reasons for observed variations. </w:t>
      </w:r>
    </w:p>
    <w:p w14:paraId="7DFB0266" w14:textId="264462B3" w:rsidR="00F05694" w:rsidRPr="005158EB" w:rsidRDefault="005158EB" w:rsidP="00301903">
      <w:pPr>
        <w:spacing w:after="120" w:line="360" w:lineRule="auto"/>
        <w:rPr>
          <w:sz w:val="24"/>
          <w:szCs w:val="24"/>
        </w:rPr>
      </w:pPr>
      <w:r w:rsidRPr="005158EB">
        <w:rPr>
          <w:sz w:val="24"/>
          <w:szCs w:val="24"/>
        </w:rPr>
        <w:fldChar w:fldCharType="begin"/>
      </w:r>
      <w:r w:rsidRPr="005158EB">
        <w:rPr>
          <w:sz w:val="24"/>
          <w:szCs w:val="24"/>
        </w:rPr>
        <w:instrText xml:space="preserve"> REF _Ref8937176 \h </w:instrText>
      </w:r>
      <w:r>
        <w:rPr>
          <w:sz w:val="24"/>
          <w:szCs w:val="24"/>
        </w:rPr>
        <w:instrText xml:space="preserve"> \* MERGEFORMAT </w:instrText>
      </w:r>
      <w:r w:rsidRPr="005158EB">
        <w:rPr>
          <w:sz w:val="24"/>
          <w:szCs w:val="24"/>
        </w:rPr>
      </w:r>
      <w:r w:rsidRPr="005158EB">
        <w:rPr>
          <w:sz w:val="24"/>
          <w:szCs w:val="24"/>
        </w:rPr>
        <w:fldChar w:fldCharType="separate"/>
      </w:r>
      <w:r w:rsidR="0011424E" w:rsidRPr="0011424E">
        <w:rPr>
          <w:sz w:val="24"/>
          <w:szCs w:val="24"/>
        </w:rPr>
        <w:t xml:space="preserve">Table </w:t>
      </w:r>
      <w:r w:rsidR="0011424E" w:rsidRPr="0011424E">
        <w:rPr>
          <w:noProof/>
          <w:sz w:val="24"/>
          <w:szCs w:val="24"/>
        </w:rPr>
        <w:t>37</w:t>
      </w:r>
      <w:r w:rsidRPr="005158EB">
        <w:rPr>
          <w:sz w:val="24"/>
          <w:szCs w:val="24"/>
        </w:rPr>
        <w:fldChar w:fldCharType="end"/>
      </w:r>
      <w:r w:rsidR="00BC304A">
        <w:rPr>
          <w:sz w:val="24"/>
          <w:szCs w:val="24"/>
        </w:rPr>
        <w:t xml:space="preserve">, below, </w:t>
      </w:r>
      <w:r>
        <w:rPr>
          <w:sz w:val="24"/>
          <w:szCs w:val="24"/>
        </w:rPr>
        <w:t>condenses the observed variation</w:t>
      </w:r>
      <w:r w:rsidR="0080079F">
        <w:rPr>
          <w:sz w:val="24"/>
          <w:szCs w:val="24"/>
        </w:rPr>
        <w:t xml:space="preserve">s </w:t>
      </w:r>
      <w:r w:rsidR="00B50551">
        <w:rPr>
          <w:sz w:val="24"/>
          <w:szCs w:val="24"/>
        </w:rPr>
        <w:t>within each of the three contextual dimensions</w:t>
      </w:r>
      <w:r>
        <w:rPr>
          <w:sz w:val="24"/>
          <w:szCs w:val="24"/>
        </w:rPr>
        <w:t>, and I will refer back to it</w:t>
      </w:r>
      <w:r w:rsidR="00B50551">
        <w:rPr>
          <w:sz w:val="24"/>
          <w:szCs w:val="24"/>
        </w:rPr>
        <w:t xml:space="preserve"> </w:t>
      </w:r>
      <w:r w:rsidR="00D22637">
        <w:rPr>
          <w:sz w:val="24"/>
          <w:szCs w:val="24"/>
        </w:rPr>
        <w:t>throughout this section, as the data within it raises issues to be addressed and explored in depth. For example,</w:t>
      </w:r>
      <w:r w:rsidR="00E808B7">
        <w:rPr>
          <w:sz w:val="24"/>
          <w:szCs w:val="24"/>
        </w:rPr>
        <w:t xml:space="preserve"> </w:t>
      </w:r>
      <w:r w:rsidR="00AD619D" w:rsidRPr="00C63F89">
        <w:rPr>
          <w:sz w:val="24"/>
          <w:szCs w:val="24"/>
        </w:rPr>
        <w:fldChar w:fldCharType="begin"/>
      </w:r>
      <w:r w:rsidR="00AD619D" w:rsidRPr="00C63F89">
        <w:rPr>
          <w:sz w:val="24"/>
          <w:szCs w:val="24"/>
        </w:rPr>
        <w:instrText xml:space="preserve"> REF _Ref8937176 \h </w:instrText>
      </w:r>
      <w:r w:rsidR="00AD619D">
        <w:rPr>
          <w:sz w:val="24"/>
          <w:szCs w:val="24"/>
        </w:rPr>
        <w:instrText xml:space="preserve"> \* MERGEFORMAT </w:instrText>
      </w:r>
      <w:r w:rsidR="00AD619D" w:rsidRPr="00C63F89">
        <w:rPr>
          <w:sz w:val="24"/>
          <w:szCs w:val="24"/>
        </w:rPr>
      </w:r>
      <w:r w:rsidR="00AD619D" w:rsidRPr="00C63F89">
        <w:rPr>
          <w:sz w:val="24"/>
          <w:szCs w:val="24"/>
        </w:rPr>
        <w:fldChar w:fldCharType="separate"/>
      </w:r>
      <w:r w:rsidR="0011424E" w:rsidRPr="0011424E">
        <w:rPr>
          <w:sz w:val="24"/>
          <w:szCs w:val="24"/>
        </w:rPr>
        <w:t xml:space="preserve">Table </w:t>
      </w:r>
      <w:r w:rsidR="0011424E" w:rsidRPr="0011424E">
        <w:rPr>
          <w:noProof/>
          <w:sz w:val="24"/>
          <w:szCs w:val="24"/>
        </w:rPr>
        <w:t>37</w:t>
      </w:r>
      <w:r w:rsidR="00AD619D" w:rsidRPr="00C63F89">
        <w:rPr>
          <w:sz w:val="24"/>
          <w:szCs w:val="24"/>
        </w:rPr>
        <w:fldChar w:fldCharType="end"/>
      </w:r>
      <w:r w:rsidR="00AD619D">
        <w:rPr>
          <w:sz w:val="24"/>
          <w:szCs w:val="24"/>
        </w:rPr>
        <w:t xml:space="preserve"> shows </w:t>
      </w:r>
      <w:r w:rsidR="00BF20C4">
        <w:rPr>
          <w:sz w:val="24"/>
          <w:szCs w:val="24"/>
        </w:rPr>
        <w:t xml:space="preserve">that </w:t>
      </w:r>
      <w:r w:rsidR="00AD619D">
        <w:rPr>
          <w:sz w:val="24"/>
          <w:szCs w:val="24"/>
        </w:rPr>
        <w:t>‘elite’ institutional contexts</w:t>
      </w:r>
      <w:r w:rsidR="00023149">
        <w:rPr>
          <w:sz w:val="24"/>
          <w:szCs w:val="24"/>
        </w:rPr>
        <w:t xml:space="preserve"> stand out in terms of having</w:t>
      </w:r>
      <w:r w:rsidR="00E808B7">
        <w:rPr>
          <w:sz w:val="24"/>
          <w:szCs w:val="24"/>
        </w:rPr>
        <w:t xml:space="preserve"> the lowest </w:t>
      </w:r>
      <w:r w:rsidR="00AD619D">
        <w:rPr>
          <w:sz w:val="24"/>
          <w:szCs w:val="24"/>
        </w:rPr>
        <w:t xml:space="preserve">‘intermediary’ </w:t>
      </w:r>
      <w:r w:rsidR="00E808B7">
        <w:rPr>
          <w:sz w:val="24"/>
          <w:szCs w:val="24"/>
        </w:rPr>
        <w:t xml:space="preserve">(2.15) </w:t>
      </w:r>
      <w:r w:rsidR="00AD619D">
        <w:rPr>
          <w:sz w:val="24"/>
          <w:szCs w:val="24"/>
        </w:rPr>
        <w:t>and ‘knowledge content’</w:t>
      </w:r>
      <w:r w:rsidR="00E808B7">
        <w:rPr>
          <w:sz w:val="24"/>
          <w:szCs w:val="24"/>
        </w:rPr>
        <w:t xml:space="preserve"> values </w:t>
      </w:r>
      <w:r w:rsidR="00AD619D">
        <w:rPr>
          <w:sz w:val="24"/>
          <w:szCs w:val="24"/>
        </w:rPr>
        <w:t>(1.45)</w:t>
      </w:r>
      <w:r w:rsidR="00E808B7">
        <w:rPr>
          <w:sz w:val="24"/>
          <w:szCs w:val="24"/>
        </w:rPr>
        <w:t xml:space="preserve"> of all nine categories</w:t>
      </w:r>
      <w:r w:rsidR="00AD619D">
        <w:rPr>
          <w:sz w:val="24"/>
          <w:szCs w:val="24"/>
        </w:rPr>
        <w:t>.</w:t>
      </w:r>
      <w:r w:rsidR="0016600F">
        <w:rPr>
          <w:sz w:val="24"/>
          <w:szCs w:val="24"/>
        </w:rPr>
        <w:t xml:space="preserve"> This suggests that researchers in such contexts are able to maintain strong control over the knowledge production process, even while engaging in boundary-crossing transactions.</w:t>
      </w:r>
      <w:r w:rsidR="00AD619D">
        <w:rPr>
          <w:sz w:val="24"/>
          <w:szCs w:val="24"/>
        </w:rPr>
        <w:t xml:space="preserve"> </w:t>
      </w:r>
      <w:r w:rsidR="0016600F">
        <w:rPr>
          <w:sz w:val="24"/>
          <w:szCs w:val="24"/>
        </w:rPr>
        <w:t>In the below section, I will therefore seek to understand why and how academics in ‘elite’ departmental contexts</w:t>
      </w:r>
      <w:r w:rsidR="00F257D3">
        <w:rPr>
          <w:sz w:val="24"/>
          <w:szCs w:val="24"/>
        </w:rPr>
        <w:t xml:space="preserve"> come to exhibit these distinctive features. </w:t>
      </w:r>
      <w:r w:rsidR="00FA6306">
        <w:rPr>
          <w:sz w:val="24"/>
          <w:szCs w:val="24"/>
        </w:rPr>
        <w:t xml:space="preserve">Similarly, </w:t>
      </w:r>
      <w:r w:rsidR="000F74CD">
        <w:rPr>
          <w:sz w:val="24"/>
          <w:szCs w:val="24"/>
        </w:rPr>
        <w:t>I explore how Formal sciences combine a very ‘unbounded’ relation to the ‘social context’ (indicated by the high value of 3.92) with a very ‘bounded’ relation to the ‘knowledge content’ (indicated by the very low value of 1.46). And, to take an example from the ‘orientation of discipline’ dimension, I explore how</w:t>
      </w:r>
      <w:r w:rsidR="00FB4C0A">
        <w:rPr>
          <w:sz w:val="24"/>
          <w:szCs w:val="24"/>
        </w:rPr>
        <w:t xml:space="preserve"> and why</w:t>
      </w:r>
      <w:r w:rsidR="000F74CD">
        <w:rPr>
          <w:sz w:val="24"/>
          <w:szCs w:val="24"/>
        </w:rPr>
        <w:t xml:space="preserve"> basic/applied </w:t>
      </w:r>
      <w:r w:rsidR="00FB4C0A">
        <w:rPr>
          <w:sz w:val="24"/>
          <w:szCs w:val="24"/>
        </w:rPr>
        <w:t xml:space="preserve">disciplines are associated with essentially the converse of the Formal sciences, having a very ‘bounded’ relation to the ‘social context’ (indicated by the low value of 3.06) and an ‘unbounded’ relation to the knowledge content (indicated by the high value 1.78). </w:t>
      </w:r>
    </w:p>
    <w:tbl>
      <w:tblPr>
        <w:tblStyle w:val="TableGrid"/>
        <w:tblW w:w="0" w:type="auto"/>
        <w:tblLook w:val="04A0" w:firstRow="1" w:lastRow="0" w:firstColumn="1" w:lastColumn="0" w:noHBand="0" w:noVBand="1"/>
      </w:tblPr>
      <w:tblGrid>
        <w:gridCol w:w="1811"/>
        <w:gridCol w:w="1475"/>
        <w:gridCol w:w="962"/>
        <w:gridCol w:w="1417"/>
        <w:gridCol w:w="1418"/>
        <w:gridCol w:w="1622"/>
      </w:tblGrid>
      <w:tr w:rsidR="00AD6CC7" w14:paraId="11083507" w14:textId="77777777" w:rsidTr="006D2135">
        <w:trPr>
          <w:trHeight w:val="504"/>
        </w:trPr>
        <w:tc>
          <w:tcPr>
            <w:tcW w:w="1811" w:type="dxa"/>
            <w:tcBorders>
              <w:bottom w:val="single" w:sz="12" w:space="0" w:color="auto"/>
            </w:tcBorders>
          </w:tcPr>
          <w:p w14:paraId="6EE6F864" w14:textId="77777777" w:rsidR="00AD6CC7" w:rsidRPr="00C63F89" w:rsidRDefault="00AD6CC7" w:rsidP="006D2135">
            <w:pPr>
              <w:rPr>
                <w:sz w:val="22"/>
                <w:szCs w:val="22"/>
              </w:rPr>
            </w:pPr>
            <w:r w:rsidRPr="00C63F89">
              <w:rPr>
                <w:sz w:val="22"/>
                <w:szCs w:val="22"/>
              </w:rPr>
              <w:t>Context dimension</w:t>
            </w:r>
          </w:p>
        </w:tc>
        <w:tc>
          <w:tcPr>
            <w:tcW w:w="1475" w:type="dxa"/>
            <w:tcBorders>
              <w:bottom w:val="single" w:sz="12" w:space="0" w:color="auto"/>
            </w:tcBorders>
          </w:tcPr>
          <w:p w14:paraId="2DD3FA4F" w14:textId="77777777" w:rsidR="00AD6CC7" w:rsidRPr="00C63F89" w:rsidRDefault="00AD6CC7" w:rsidP="006D2135">
            <w:pPr>
              <w:rPr>
                <w:sz w:val="22"/>
                <w:szCs w:val="22"/>
              </w:rPr>
            </w:pPr>
            <w:r w:rsidRPr="00C63F89">
              <w:rPr>
                <w:sz w:val="22"/>
                <w:szCs w:val="22"/>
              </w:rPr>
              <w:t>Category</w:t>
            </w:r>
          </w:p>
        </w:tc>
        <w:tc>
          <w:tcPr>
            <w:tcW w:w="962" w:type="dxa"/>
            <w:tcBorders>
              <w:bottom w:val="single" w:sz="12" w:space="0" w:color="auto"/>
            </w:tcBorders>
          </w:tcPr>
          <w:p w14:paraId="3836646B" w14:textId="77777777" w:rsidR="00AD6CC7" w:rsidRPr="00C63F89" w:rsidRDefault="00AD6CC7" w:rsidP="006D2135">
            <w:pPr>
              <w:jc w:val="center"/>
              <w:rPr>
                <w:sz w:val="22"/>
                <w:szCs w:val="22"/>
              </w:rPr>
            </w:pPr>
            <w:r w:rsidRPr="00C63F89">
              <w:rPr>
                <w:sz w:val="22"/>
                <w:szCs w:val="22"/>
              </w:rPr>
              <w:t>Social Context</w:t>
            </w:r>
          </w:p>
        </w:tc>
        <w:tc>
          <w:tcPr>
            <w:tcW w:w="1417" w:type="dxa"/>
            <w:tcBorders>
              <w:bottom w:val="single" w:sz="12" w:space="0" w:color="auto"/>
            </w:tcBorders>
          </w:tcPr>
          <w:p w14:paraId="19B72DCC" w14:textId="77777777" w:rsidR="00AD6CC7" w:rsidRPr="00C63F89" w:rsidRDefault="00AD6CC7" w:rsidP="006D2135">
            <w:pPr>
              <w:jc w:val="center"/>
              <w:rPr>
                <w:sz w:val="22"/>
                <w:szCs w:val="22"/>
              </w:rPr>
            </w:pPr>
            <w:r w:rsidRPr="00C63F89">
              <w:rPr>
                <w:sz w:val="22"/>
                <w:szCs w:val="22"/>
              </w:rPr>
              <w:t xml:space="preserve">Intermediary </w:t>
            </w:r>
          </w:p>
        </w:tc>
        <w:tc>
          <w:tcPr>
            <w:tcW w:w="1418" w:type="dxa"/>
            <w:tcBorders>
              <w:bottom w:val="single" w:sz="12" w:space="0" w:color="auto"/>
            </w:tcBorders>
          </w:tcPr>
          <w:p w14:paraId="2364A52E" w14:textId="77777777" w:rsidR="00AD6CC7" w:rsidRPr="00C63F89" w:rsidRDefault="00AD6CC7" w:rsidP="006D2135">
            <w:pPr>
              <w:jc w:val="center"/>
              <w:rPr>
                <w:sz w:val="22"/>
                <w:szCs w:val="22"/>
              </w:rPr>
            </w:pPr>
            <w:r w:rsidRPr="00C63F89">
              <w:rPr>
                <w:sz w:val="22"/>
                <w:szCs w:val="22"/>
              </w:rPr>
              <w:t>Knowledge Content</w:t>
            </w:r>
          </w:p>
        </w:tc>
        <w:tc>
          <w:tcPr>
            <w:tcW w:w="1622" w:type="dxa"/>
            <w:tcBorders>
              <w:bottom w:val="single" w:sz="12" w:space="0" w:color="auto"/>
            </w:tcBorders>
          </w:tcPr>
          <w:p w14:paraId="6721A6C8" w14:textId="77777777" w:rsidR="00AD6CC7" w:rsidRPr="00C63F89" w:rsidRDefault="00AD6CC7" w:rsidP="006D2135">
            <w:pPr>
              <w:jc w:val="center"/>
              <w:rPr>
                <w:b/>
                <w:sz w:val="22"/>
                <w:szCs w:val="22"/>
              </w:rPr>
            </w:pPr>
            <w:r w:rsidRPr="00C63F89">
              <w:rPr>
                <w:b/>
                <w:sz w:val="22"/>
                <w:szCs w:val="22"/>
              </w:rPr>
              <w:t>Total</w:t>
            </w:r>
          </w:p>
        </w:tc>
      </w:tr>
      <w:tr w:rsidR="00AD6CC7" w14:paraId="26B99C48" w14:textId="77777777" w:rsidTr="006D2135">
        <w:trPr>
          <w:trHeight w:val="264"/>
        </w:trPr>
        <w:tc>
          <w:tcPr>
            <w:tcW w:w="1811" w:type="dxa"/>
            <w:vMerge w:val="restart"/>
            <w:tcBorders>
              <w:top w:val="single" w:sz="12" w:space="0" w:color="auto"/>
              <w:left w:val="single" w:sz="12" w:space="0" w:color="auto"/>
              <w:right w:val="single" w:sz="6" w:space="0" w:color="auto"/>
            </w:tcBorders>
            <w:shd w:val="clear" w:color="auto" w:fill="F2F2F2" w:themeFill="background1" w:themeFillShade="F2"/>
          </w:tcPr>
          <w:p w14:paraId="02E71661" w14:textId="77777777" w:rsidR="00AD6CC7" w:rsidRPr="00C63F89" w:rsidRDefault="00AD6CC7" w:rsidP="006D2135">
            <w:pPr>
              <w:rPr>
                <w:sz w:val="22"/>
                <w:szCs w:val="22"/>
              </w:rPr>
            </w:pPr>
            <w:r w:rsidRPr="00C63F89">
              <w:rPr>
                <w:sz w:val="22"/>
                <w:szCs w:val="22"/>
              </w:rPr>
              <w:t xml:space="preserve">Institutional context (departmental </w:t>
            </w:r>
            <w:r>
              <w:rPr>
                <w:sz w:val="22"/>
                <w:szCs w:val="22"/>
              </w:rPr>
              <w:t>status</w:t>
            </w:r>
            <w:r w:rsidRPr="00C63F89">
              <w:rPr>
                <w:sz w:val="22"/>
                <w:szCs w:val="22"/>
              </w:rPr>
              <w:t>)</w:t>
            </w:r>
          </w:p>
        </w:tc>
        <w:tc>
          <w:tcPr>
            <w:tcW w:w="1475" w:type="dxa"/>
            <w:tcBorders>
              <w:top w:val="single" w:sz="12" w:space="0" w:color="auto"/>
              <w:left w:val="single" w:sz="12" w:space="0" w:color="auto"/>
              <w:bottom w:val="single" w:sz="6" w:space="0" w:color="auto"/>
              <w:right w:val="single" w:sz="6" w:space="0" w:color="auto"/>
            </w:tcBorders>
            <w:shd w:val="clear" w:color="auto" w:fill="F2F2F2" w:themeFill="background1" w:themeFillShade="F2"/>
          </w:tcPr>
          <w:p w14:paraId="765229A1" w14:textId="2439C51A" w:rsidR="00AD6CC7" w:rsidRPr="00C63F89" w:rsidRDefault="00F06F49" w:rsidP="006D2135">
            <w:pPr>
              <w:rPr>
                <w:sz w:val="22"/>
                <w:szCs w:val="22"/>
              </w:rPr>
            </w:pPr>
            <w:r>
              <w:rPr>
                <w:sz w:val="22"/>
                <w:szCs w:val="22"/>
              </w:rPr>
              <w:t>‘</w:t>
            </w:r>
            <w:r w:rsidR="00AD6CC7" w:rsidRPr="00C63F89">
              <w:rPr>
                <w:sz w:val="22"/>
                <w:szCs w:val="22"/>
              </w:rPr>
              <w:t>Elite</w:t>
            </w:r>
            <w:r>
              <w:rPr>
                <w:sz w:val="22"/>
                <w:szCs w:val="22"/>
              </w:rPr>
              <w:t>’</w:t>
            </w:r>
          </w:p>
        </w:tc>
        <w:tc>
          <w:tcPr>
            <w:tcW w:w="962" w:type="dxa"/>
            <w:tcBorders>
              <w:top w:val="single" w:sz="12" w:space="0" w:color="auto"/>
              <w:left w:val="single" w:sz="6" w:space="0" w:color="auto"/>
              <w:bottom w:val="single" w:sz="6" w:space="0" w:color="auto"/>
              <w:right w:val="single" w:sz="6" w:space="0" w:color="auto"/>
            </w:tcBorders>
            <w:shd w:val="clear" w:color="auto" w:fill="F2F2F2" w:themeFill="background1" w:themeFillShade="F2"/>
            <w:vAlign w:val="center"/>
          </w:tcPr>
          <w:p w14:paraId="4913EDA4" w14:textId="77777777" w:rsidR="00AD6CC7" w:rsidRPr="00C63F89" w:rsidRDefault="00AD6CC7" w:rsidP="006D2135">
            <w:pPr>
              <w:jc w:val="center"/>
              <w:rPr>
                <w:sz w:val="22"/>
                <w:szCs w:val="22"/>
              </w:rPr>
            </w:pPr>
            <w:r w:rsidRPr="00C63F89">
              <w:rPr>
                <w:sz w:val="22"/>
                <w:szCs w:val="22"/>
              </w:rPr>
              <w:t>3.61</w:t>
            </w:r>
          </w:p>
        </w:tc>
        <w:tc>
          <w:tcPr>
            <w:tcW w:w="1417" w:type="dxa"/>
            <w:tcBorders>
              <w:top w:val="single" w:sz="12" w:space="0" w:color="auto"/>
              <w:left w:val="single" w:sz="6" w:space="0" w:color="auto"/>
              <w:bottom w:val="single" w:sz="6" w:space="0" w:color="auto"/>
              <w:right w:val="single" w:sz="6" w:space="0" w:color="auto"/>
            </w:tcBorders>
            <w:shd w:val="clear" w:color="auto" w:fill="F2F2F2" w:themeFill="background1" w:themeFillShade="F2"/>
            <w:vAlign w:val="center"/>
          </w:tcPr>
          <w:p w14:paraId="1C908991" w14:textId="77777777" w:rsidR="00AD6CC7" w:rsidRPr="00C63F89" w:rsidRDefault="00AD6CC7" w:rsidP="006D2135">
            <w:pPr>
              <w:jc w:val="center"/>
              <w:rPr>
                <w:sz w:val="22"/>
                <w:szCs w:val="22"/>
              </w:rPr>
            </w:pPr>
            <w:r w:rsidRPr="00C63F89">
              <w:rPr>
                <w:sz w:val="22"/>
                <w:szCs w:val="22"/>
              </w:rPr>
              <w:t>2.15</w:t>
            </w:r>
          </w:p>
        </w:tc>
        <w:tc>
          <w:tcPr>
            <w:tcW w:w="1418" w:type="dxa"/>
            <w:tcBorders>
              <w:top w:val="single" w:sz="12" w:space="0" w:color="auto"/>
              <w:left w:val="single" w:sz="6" w:space="0" w:color="auto"/>
              <w:bottom w:val="single" w:sz="6" w:space="0" w:color="auto"/>
              <w:right w:val="single" w:sz="6" w:space="0" w:color="auto"/>
            </w:tcBorders>
            <w:shd w:val="clear" w:color="auto" w:fill="F2F2F2" w:themeFill="background1" w:themeFillShade="F2"/>
            <w:vAlign w:val="center"/>
          </w:tcPr>
          <w:p w14:paraId="6FFA431C" w14:textId="77777777" w:rsidR="00AD6CC7" w:rsidRPr="00C63F89" w:rsidRDefault="00AD6CC7" w:rsidP="006D2135">
            <w:pPr>
              <w:jc w:val="center"/>
              <w:rPr>
                <w:sz w:val="22"/>
                <w:szCs w:val="22"/>
              </w:rPr>
            </w:pPr>
            <w:r w:rsidRPr="00C63F89">
              <w:rPr>
                <w:sz w:val="22"/>
                <w:szCs w:val="22"/>
              </w:rPr>
              <w:t>1.45</w:t>
            </w:r>
          </w:p>
        </w:tc>
        <w:tc>
          <w:tcPr>
            <w:tcW w:w="1622" w:type="dxa"/>
            <w:tcBorders>
              <w:top w:val="single" w:sz="12" w:space="0" w:color="auto"/>
              <w:left w:val="single" w:sz="6" w:space="0" w:color="auto"/>
              <w:bottom w:val="single" w:sz="6" w:space="0" w:color="auto"/>
              <w:right w:val="single" w:sz="12" w:space="0" w:color="auto"/>
            </w:tcBorders>
            <w:shd w:val="clear" w:color="auto" w:fill="F2F2F2" w:themeFill="background1" w:themeFillShade="F2"/>
            <w:vAlign w:val="center"/>
          </w:tcPr>
          <w:p w14:paraId="6EED754A" w14:textId="77777777" w:rsidR="00AD6CC7" w:rsidRPr="00C63F89" w:rsidRDefault="00AD6CC7" w:rsidP="006D2135">
            <w:pPr>
              <w:jc w:val="center"/>
              <w:rPr>
                <w:b/>
                <w:sz w:val="22"/>
                <w:szCs w:val="22"/>
              </w:rPr>
            </w:pPr>
            <w:r w:rsidRPr="00C63F89">
              <w:rPr>
                <w:b/>
                <w:sz w:val="22"/>
                <w:szCs w:val="22"/>
              </w:rPr>
              <w:t>2.4</w:t>
            </w:r>
          </w:p>
        </w:tc>
      </w:tr>
      <w:tr w:rsidR="00AD6CC7" w14:paraId="449DE4EE" w14:textId="77777777" w:rsidTr="006D2135">
        <w:trPr>
          <w:trHeight w:val="516"/>
        </w:trPr>
        <w:tc>
          <w:tcPr>
            <w:tcW w:w="1811" w:type="dxa"/>
            <w:vMerge/>
            <w:tcBorders>
              <w:left w:val="single" w:sz="12" w:space="0" w:color="auto"/>
              <w:right w:val="single" w:sz="6" w:space="0" w:color="auto"/>
            </w:tcBorders>
            <w:shd w:val="clear" w:color="auto" w:fill="F2F2F2" w:themeFill="background1" w:themeFillShade="F2"/>
          </w:tcPr>
          <w:p w14:paraId="39AD4E7F" w14:textId="77777777" w:rsidR="00AD6CC7" w:rsidRPr="00C63F89" w:rsidRDefault="00AD6CC7" w:rsidP="006D2135">
            <w:pPr>
              <w:rPr>
                <w:sz w:val="22"/>
                <w:szCs w:val="22"/>
              </w:rPr>
            </w:pPr>
          </w:p>
        </w:tc>
        <w:tc>
          <w:tcPr>
            <w:tcW w:w="1475" w:type="dxa"/>
            <w:tcBorders>
              <w:top w:val="single" w:sz="6" w:space="0" w:color="auto"/>
              <w:left w:val="single" w:sz="12" w:space="0" w:color="auto"/>
              <w:bottom w:val="single" w:sz="6" w:space="0" w:color="auto"/>
              <w:right w:val="single" w:sz="6" w:space="0" w:color="auto"/>
            </w:tcBorders>
            <w:shd w:val="clear" w:color="auto" w:fill="F2F2F2" w:themeFill="background1" w:themeFillShade="F2"/>
          </w:tcPr>
          <w:p w14:paraId="48A93DE5" w14:textId="77777777" w:rsidR="00AD6CC7" w:rsidRPr="00C63F89" w:rsidRDefault="00AD6CC7" w:rsidP="006D2135">
            <w:pPr>
              <w:rPr>
                <w:sz w:val="22"/>
                <w:szCs w:val="22"/>
              </w:rPr>
            </w:pPr>
            <w:r w:rsidRPr="00C63F89">
              <w:rPr>
                <w:sz w:val="22"/>
                <w:szCs w:val="22"/>
              </w:rPr>
              <w:t>‘More’ prestigious</w:t>
            </w:r>
          </w:p>
        </w:tc>
        <w:tc>
          <w:tcPr>
            <w:tcW w:w="962" w:type="dxa"/>
            <w:tcBorders>
              <w:top w:val="single" w:sz="6" w:space="0" w:color="auto"/>
              <w:left w:val="single" w:sz="6" w:space="0" w:color="auto"/>
              <w:bottom w:val="single" w:sz="6" w:space="0" w:color="auto"/>
              <w:right w:val="single" w:sz="6" w:space="0" w:color="auto"/>
            </w:tcBorders>
            <w:shd w:val="clear" w:color="auto" w:fill="F2F2F2" w:themeFill="background1" w:themeFillShade="F2"/>
            <w:vAlign w:val="center"/>
          </w:tcPr>
          <w:p w14:paraId="1FB85947" w14:textId="77777777" w:rsidR="00AD6CC7" w:rsidRPr="00C63F89" w:rsidRDefault="00AD6CC7" w:rsidP="006D2135">
            <w:pPr>
              <w:jc w:val="center"/>
              <w:rPr>
                <w:sz w:val="22"/>
                <w:szCs w:val="22"/>
              </w:rPr>
            </w:pPr>
            <w:r w:rsidRPr="00C63F89">
              <w:rPr>
                <w:sz w:val="22"/>
                <w:szCs w:val="22"/>
              </w:rPr>
              <w:t>3.4</w:t>
            </w:r>
          </w:p>
        </w:tc>
        <w:tc>
          <w:tcPr>
            <w:tcW w:w="1417" w:type="dxa"/>
            <w:tcBorders>
              <w:top w:val="single" w:sz="6" w:space="0" w:color="auto"/>
              <w:left w:val="single" w:sz="6" w:space="0" w:color="auto"/>
              <w:bottom w:val="single" w:sz="6" w:space="0" w:color="auto"/>
              <w:right w:val="single" w:sz="6" w:space="0" w:color="auto"/>
            </w:tcBorders>
            <w:shd w:val="clear" w:color="auto" w:fill="F2F2F2" w:themeFill="background1" w:themeFillShade="F2"/>
            <w:vAlign w:val="center"/>
          </w:tcPr>
          <w:p w14:paraId="7E45BF86" w14:textId="77777777" w:rsidR="00AD6CC7" w:rsidRPr="00C63F89" w:rsidRDefault="00AD6CC7" w:rsidP="006D2135">
            <w:pPr>
              <w:jc w:val="center"/>
              <w:rPr>
                <w:sz w:val="22"/>
                <w:szCs w:val="22"/>
              </w:rPr>
            </w:pPr>
            <w:r w:rsidRPr="00C63F89">
              <w:rPr>
                <w:sz w:val="22"/>
                <w:szCs w:val="22"/>
              </w:rPr>
              <w:t>2.46</w:t>
            </w:r>
          </w:p>
        </w:tc>
        <w:tc>
          <w:tcPr>
            <w:tcW w:w="1418" w:type="dxa"/>
            <w:tcBorders>
              <w:top w:val="single" w:sz="6" w:space="0" w:color="auto"/>
              <w:left w:val="single" w:sz="6" w:space="0" w:color="auto"/>
              <w:bottom w:val="single" w:sz="6" w:space="0" w:color="auto"/>
              <w:right w:val="single" w:sz="6" w:space="0" w:color="auto"/>
            </w:tcBorders>
            <w:shd w:val="clear" w:color="auto" w:fill="F2F2F2" w:themeFill="background1" w:themeFillShade="F2"/>
            <w:vAlign w:val="center"/>
          </w:tcPr>
          <w:p w14:paraId="54D16380" w14:textId="77777777" w:rsidR="00AD6CC7" w:rsidRPr="00C63F89" w:rsidRDefault="00AD6CC7" w:rsidP="006D2135">
            <w:pPr>
              <w:jc w:val="center"/>
              <w:rPr>
                <w:sz w:val="22"/>
                <w:szCs w:val="22"/>
              </w:rPr>
            </w:pPr>
            <w:r w:rsidRPr="00C63F89">
              <w:rPr>
                <w:sz w:val="22"/>
                <w:szCs w:val="22"/>
              </w:rPr>
              <w:t>1.54</w:t>
            </w:r>
          </w:p>
        </w:tc>
        <w:tc>
          <w:tcPr>
            <w:tcW w:w="1622" w:type="dxa"/>
            <w:tcBorders>
              <w:top w:val="single" w:sz="6" w:space="0" w:color="auto"/>
              <w:left w:val="single" w:sz="6" w:space="0" w:color="auto"/>
              <w:bottom w:val="single" w:sz="6" w:space="0" w:color="auto"/>
              <w:right w:val="single" w:sz="12" w:space="0" w:color="auto"/>
            </w:tcBorders>
            <w:shd w:val="clear" w:color="auto" w:fill="F2F2F2" w:themeFill="background1" w:themeFillShade="F2"/>
            <w:vAlign w:val="center"/>
          </w:tcPr>
          <w:p w14:paraId="7FE30E05" w14:textId="77777777" w:rsidR="00AD6CC7" w:rsidRPr="00C63F89" w:rsidRDefault="00AD6CC7" w:rsidP="006D2135">
            <w:pPr>
              <w:jc w:val="center"/>
              <w:rPr>
                <w:b/>
                <w:sz w:val="22"/>
                <w:szCs w:val="22"/>
              </w:rPr>
            </w:pPr>
            <w:r w:rsidRPr="00C63F89">
              <w:rPr>
                <w:b/>
                <w:sz w:val="22"/>
                <w:szCs w:val="22"/>
              </w:rPr>
              <w:t>2.53</w:t>
            </w:r>
          </w:p>
        </w:tc>
      </w:tr>
      <w:tr w:rsidR="00AD6CC7" w14:paraId="5C08E18F" w14:textId="77777777" w:rsidTr="006D2135">
        <w:trPr>
          <w:trHeight w:val="529"/>
        </w:trPr>
        <w:tc>
          <w:tcPr>
            <w:tcW w:w="1811" w:type="dxa"/>
            <w:vMerge/>
            <w:tcBorders>
              <w:left w:val="single" w:sz="12" w:space="0" w:color="auto"/>
              <w:bottom w:val="single" w:sz="12" w:space="0" w:color="auto"/>
              <w:right w:val="single" w:sz="6" w:space="0" w:color="auto"/>
            </w:tcBorders>
            <w:shd w:val="clear" w:color="auto" w:fill="F2F2F2" w:themeFill="background1" w:themeFillShade="F2"/>
          </w:tcPr>
          <w:p w14:paraId="786455E6" w14:textId="77777777" w:rsidR="00AD6CC7" w:rsidRPr="00C63F89" w:rsidRDefault="00AD6CC7" w:rsidP="006D2135">
            <w:pPr>
              <w:rPr>
                <w:sz w:val="22"/>
                <w:szCs w:val="22"/>
              </w:rPr>
            </w:pPr>
          </w:p>
        </w:tc>
        <w:tc>
          <w:tcPr>
            <w:tcW w:w="1475" w:type="dxa"/>
            <w:tcBorders>
              <w:top w:val="single" w:sz="6" w:space="0" w:color="auto"/>
              <w:left w:val="single" w:sz="12" w:space="0" w:color="auto"/>
              <w:bottom w:val="single" w:sz="12" w:space="0" w:color="auto"/>
              <w:right w:val="single" w:sz="6" w:space="0" w:color="auto"/>
            </w:tcBorders>
            <w:shd w:val="clear" w:color="auto" w:fill="F2F2F2" w:themeFill="background1" w:themeFillShade="F2"/>
          </w:tcPr>
          <w:p w14:paraId="3C4057C9" w14:textId="77777777" w:rsidR="00AD6CC7" w:rsidRPr="00C63F89" w:rsidRDefault="00AD6CC7" w:rsidP="006D2135">
            <w:pPr>
              <w:rPr>
                <w:sz w:val="22"/>
                <w:szCs w:val="22"/>
              </w:rPr>
            </w:pPr>
            <w:r w:rsidRPr="00C63F89">
              <w:rPr>
                <w:sz w:val="22"/>
                <w:szCs w:val="22"/>
              </w:rPr>
              <w:t>‘Less’ prestigious</w:t>
            </w:r>
          </w:p>
        </w:tc>
        <w:tc>
          <w:tcPr>
            <w:tcW w:w="962" w:type="dxa"/>
            <w:tcBorders>
              <w:top w:val="single" w:sz="6" w:space="0" w:color="auto"/>
              <w:left w:val="single" w:sz="6" w:space="0" w:color="auto"/>
              <w:bottom w:val="single" w:sz="12" w:space="0" w:color="auto"/>
              <w:right w:val="single" w:sz="6" w:space="0" w:color="auto"/>
            </w:tcBorders>
            <w:shd w:val="clear" w:color="auto" w:fill="F2F2F2" w:themeFill="background1" w:themeFillShade="F2"/>
            <w:vAlign w:val="center"/>
          </w:tcPr>
          <w:p w14:paraId="0B747DFC" w14:textId="77777777" w:rsidR="00AD6CC7" w:rsidRPr="00C63F89" w:rsidRDefault="00AD6CC7" w:rsidP="006D2135">
            <w:pPr>
              <w:jc w:val="center"/>
              <w:rPr>
                <w:sz w:val="22"/>
                <w:szCs w:val="22"/>
              </w:rPr>
            </w:pPr>
            <w:r w:rsidRPr="00C63F89">
              <w:rPr>
                <w:sz w:val="22"/>
                <w:szCs w:val="22"/>
              </w:rPr>
              <w:t>3.49</w:t>
            </w:r>
          </w:p>
        </w:tc>
        <w:tc>
          <w:tcPr>
            <w:tcW w:w="1417" w:type="dxa"/>
            <w:tcBorders>
              <w:top w:val="single" w:sz="6" w:space="0" w:color="auto"/>
              <w:left w:val="single" w:sz="6" w:space="0" w:color="auto"/>
              <w:bottom w:val="single" w:sz="12" w:space="0" w:color="auto"/>
              <w:right w:val="single" w:sz="6" w:space="0" w:color="auto"/>
            </w:tcBorders>
            <w:shd w:val="clear" w:color="auto" w:fill="F2F2F2" w:themeFill="background1" w:themeFillShade="F2"/>
            <w:vAlign w:val="center"/>
          </w:tcPr>
          <w:p w14:paraId="0F11D65C" w14:textId="77777777" w:rsidR="00AD6CC7" w:rsidRPr="00C63F89" w:rsidRDefault="00AD6CC7" w:rsidP="006D2135">
            <w:pPr>
              <w:jc w:val="center"/>
              <w:rPr>
                <w:sz w:val="22"/>
                <w:szCs w:val="22"/>
              </w:rPr>
            </w:pPr>
            <w:r w:rsidRPr="00C63F89">
              <w:rPr>
                <w:sz w:val="22"/>
                <w:szCs w:val="22"/>
              </w:rPr>
              <w:t>2.63</w:t>
            </w:r>
          </w:p>
        </w:tc>
        <w:tc>
          <w:tcPr>
            <w:tcW w:w="1418" w:type="dxa"/>
            <w:tcBorders>
              <w:top w:val="single" w:sz="6" w:space="0" w:color="auto"/>
              <w:left w:val="single" w:sz="6" w:space="0" w:color="auto"/>
              <w:bottom w:val="single" w:sz="12" w:space="0" w:color="auto"/>
              <w:right w:val="single" w:sz="6" w:space="0" w:color="auto"/>
            </w:tcBorders>
            <w:shd w:val="clear" w:color="auto" w:fill="F2F2F2" w:themeFill="background1" w:themeFillShade="F2"/>
            <w:vAlign w:val="center"/>
          </w:tcPr>
          <w:p w14:paraId="3A594889" w14:textId="77777777" w:rsidR="00AD6CC7" w:rsidRPr="00C63F89" w:rsidRDefault="00AD6CC7" w:rsidP="006D2135">
            <w:pPr>
              <w:jc w:val="center"/>
              <w:rPr>
                <w:sz w:val="22"/>
                <w:szCs w:val="22"/>
              </w:rPr>
            </w:pPr>
            <w:r w:rsidRPr="00C63F89">
              <w:rPr>
                <w:sz w:val="22"/>
                <w:szCs w:val="22"/>
              </w:rPr>
              <w:t>1.78</w:t>
            </w:r>
          </w:p>
        </w:tc>
        <w:tc>
          <w:tcPr>
            <w:tcW w:w="1622" w:type="dxa"/>
            <w:tcBorders>
              <w:top w:val="single" w:sz="6" w:space="0" w:color="auto"/>
              <w:left w:val="single" w:sz="6" w:space="0" w:color="auto"/>
              <w:bottom w:val="single" w:sz="12" w:space="0" w:color="auto"/>
              <w:right w:val="single" w:sz="12" w:space="0" w:color="auto"/>
            </w:tcBorders>
            <w:shd w:val="clear" w:color="auto" w:fill="F2F2F2" w:themeFill="background1" w:themeFillShade="F2"/>
            <w:vAlign w:val="center"/>
          </w:tcPr>
          <w:p w14:paraId="0E4083B1" w14:textId="77777777" w:rsidR="00AD6CC7" w:rsidRPr="00C63F89" w:rsidRDefault="00AD6CC7" w:rsidP="006D2135">
            <w:pPr>
              <w:jc w:val="center"/>
              <w:rPr>
                <w:b/>
                <w:sz w:val="22"/>
                <w:szCs w:val="22"/>
              </w:rPr>
            </w:pPr>
            <w:r w:rsidRPr="00C63F89">
              <w:rPr>
                <w:b/>
                <w:sz w:val="22"/>
                <w:szCs w:val="22"/>
              </w:rPr>
              <w:t>2.69</w:t>
            </w:r>
          </w:p>
        </w:tc>
      </w:tr>
      <w:tr w:rsidR="00AD6CC7" w14:paraId="0F4E0582" w14:textId="77777777" w:rsidTr="006D2135">
        <w:trPr>
          <w:trHeight w:val="264"/>
        </w:trPr>
        <w:tc>
          <w:tcPr>
            <w:tcW w:w="1811" w:type="dxa"/>
            <w:vMerge w:val="restart"/>
            <w:tcBorders>
              <w:top w:val="single" w:sz="12" w:space="0" w:color="auto"/>
              <w:left w:val="single" w:sz="12" w:space="0" w:color="auto"/>
              <w:right w:val="single" w:sz="6" w:space="0" w:color="auto"/>
            </w:tcBorders>
            <w:shd w:val="clear" w:color="auto" w:fill="D9D9D9" w:themeFill="background1" w:themeFillShade="D9"/>
          </w:tcPr>
          <w:p w14:paraId="5BC216FF" w14:textId="77777777" w:rsidR="00AD6CC7" w:rsidRPr="00C63F89" w:rsidRDefault="00AD6CC7" w:rsidP="006D2135">
            <w:pPr>
              <w:rPr>
                <w:sz w:val="22"/>
                <w:szCs w:val="22"/>
              </w:rPr>
            </w:pPr>
            <w:r w:rsidRPr="00C63F89">
              <w:rPr>
                <w:sz w:val="22"/>
                <w:szCs w:val="22"/>
              </w:rPr>
              <w:t>Epistemic context (branch of science)</w:t>
            </w:r>
          </w:p>
        </w:tc>
        <w:tc>
          <w:tcPr>
            <w:tcW w:w="1475" w:type="dxa"/>
            <w:tcBorders>
              <w:top w:val="single" w:sz="12" w:space="0" w:color="auto"/>
              <w:left w:val="single" w:sz="12" w:space="0" w:color="auto"/>
              <w:bottom w:val="single" w:sz="6" w:space="0" w:color="auto"/>
              <w:right w:val="single" w:sz="6" w:space="0" w:color="auto"/>
            </w:tcBorders>
            <w:shd w:val="clear" w:color="auto" w:fill="D9D9D9" w:themeFill="background1" w:themeFillShade="D9"/>
          </w:tcPr>
          <w:p w14:paraId="3FF90BA1" w14:textId="77777777" w:rsidR="00AD6CC7" w:rsidRPr="00C63F89" w:rsidRDefault="00AD6CC7" w:rsidP="006D2135">
            <w:pPr>
              <w:rPr>
                <w:sz w:val="22"/>
                <w:szCs w:val="22"/>
              </w:rPr>
            </w:pPr>
            <w:r w:rsidRPr="00C63F89">
              <w:rPr>
                <w:sz w:val="22"/>
                <w:szCs w:val="22"/>
              </w:rPr>
              <w:t>Life</w:t>
            </w:r>
          </w:p>
        </w:tc>
        <w:tc>
          <w:tcPr>
            <w:tcW w:w="962"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503FF4E8" w14:textId="77777777" w:rsidR="00AD6CC7" w:rsidRPr="00C63F89" w:rsidRDefault="00AD6CC7" w:rsidP="006D2135">
            <w:pPr>
              <w:jc w:val="center"/>
              <w:rPr>
                <w:sz w:val="22"/>
                <w:szCs w:val="22"/>
              </w:rPr>
            </w:pPr>
            <w:r w:rsidRPr="00C63F89">
              <w:rPr>
                <w:sz w:val="22"/>
                <w:szCs w:val="22"/>
              </w:rPr>
              <w:t>3.17</w:t>
            </w:r>
          </w:p>
        </w:tc>
        <w:tc>
          <w:tcPr>
            <w:tcW w:w="1417"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40A344D1" w14:textId="77777777" w:rsidR="00AD6CC7" w:rsidRPr="00C63F89" w:rsidRDefault="00AD6CC7" w:rsidP="006D2135">
            <w:pPr>
              <w:jc w:val="center"/>
              <w:rPr>
                <w:sz w:val="22"/>
                <w:szCs w:val="22"/>
              </w:rPr>
            </w:pPr>
            <w:r w:rsidRPr="00C63F89">
              <w:rPr>
                <w:sz w:val="22"/>
                <w:szCs w:val="22"/>
              </w:rPr>
              <w:t>2.42</w:t>
            </w:r>
          </w:p>
        </w:tc>
        <w:tc>
          <w:tcPr>
            <w:tcW w:w="1418" w:type="dxa"/>
            <w:tcBorders>
              <w:top w:val="single" w:sz="12" w:space="0" w:color="auto"/>
              <w:left w:val="single" w:sz="6" w:space="0" w:color="auto"/>
              <w:bottom w:val="single" w:sz="6" w:space="0" w:color="auto"/>
              <w:right w:val="single" w:sz="6" w:space="0" w:color="auto"/>
            </w:tcBorders>
            <w:shd w:val="clear" w:color="auto" w:fill="D9D9D9" w:themeFill="background1" w:themeFillShade="D9"/>
          </w:tcPr>
          <w:p w14:paraId="5293EC47" w14:textId="77777777" w:rsidR="00AD6CC7" w:rsidRPr="00C63F89" w:rsidRDefault="00AD6CC7" w:rsidP="006D2135">
            <w:pPr>
              <w:jc w:val="center"/>
              <w:rPr>
                <w:sz w:val="22"/>
                <w:szCs w:val="22"/>
              </w:rPr>
            </w:pPr>
            <w:r w:rsidRPr="00C63F89">
              <w:rPr>
                <w:sz w:val="22"/>
                <w:szCs w:val="22"/>
              </w:rPr>
              <w:t>1.72</w:t>
            </w:r>
          </w:p>
        </w:tc>
        <w:tc>
          <w:tcPr>
            <w:tcW w:w="1622" w:type="dxa"/>
            <w:tcBorders>
              <w:top w:val="single" w:sz="12" w:space="0" w:color="auto"/>
              <w:left w:val="single" w:sz="6" w:space="0" w:color="auto"/>
              <w:bottom w:val="single" w:sz="6" w:space="0" w:color="auto"/>
              <w:right w:val="single" w:sz="12" w:space="0" w:color="auto"/>
            </w:tcBorders>
            <w:shd w:val="clear" w:color="auto" w:fill="D9D9D9" w:themeFill="background1" w:themeFillShade="D9"/>
          </w:tcPr>
          <w:p w14:paraId="0FDC3E48" w14:textId="77777777" w:rsidR="00AD6CC7" w:rsidRPr="00C63F89" w:rsidRDefault="00AD6CC7" w:rsidP="006D2135">
            <w:pPr>
              <w:jc w:val="center"/>
              <w:rPr>
                <w:b/>
                <w:sz w:val="22"/>
                <w:szCs w:val="22"/>
              </w:rPr>
            </w:pPr>
            <w:r w:rsidRPr="00C63F89">
              <w:rPr>
                <w:b/>
                <w:sz w:val="22"/>
                <w:szCs w:val="22"/>
              </w:rPr>
              <w:t>2.48</w:t>
            </w:r>
          </w:p>
        </w:tc>
      </w:tr>
      <w:tr w:rsidR="00AD6CC7" w14:paraId="45FD5AEC" w14:textId="77777777" w:rsidTr="006D2135">
        <w:trPr>
          <w:trHeight w:val="264"/>
        </w:trPr>
        <w:tc>
          <w:tcPr>
            <w:tcW w:w="1811" w:type="dxa"/>
            <w:vMerge/>
            <w:tcBorders>
              <w:left w:val="single" w:sz="12" w:space="0" w:color="auto"/>
              <w:right w:val="single" w:sz="6" w:space="0" w:color="auto"/>
            </w:tcBorders>
            <w:shd w:val="clear" w:color="auto" w:fill="D9D9D9" w:themeFill="background1" w:themeFillShade="D9"/>
          </w:tcPr>
          <w:p w14:paraId="3F360C4A" w14:textId="77777777" w:rsidR="00AD6CC7" w:rsidRPr="00C63F89" w:rsidRDefault="00AD6CC7" w:rsidP="006D2135">
            <w:pPr>
              <w:rPr>
                <w:sz w:val="22"/>
                <w:szCs w:val="22"/>
              </w:rPr>
            </w:pPr>
          </w:p>
        </w:tc>
        <w:tc>
          <w:tcPr>
            <w:tcW w:w="1475" w:type="dxa"/>
            <w:tcBorders>
              <w:top w:val="single" w:sz="6" w:space="0" w:color="auto"/>
              <w:left w:val="single" w:sz="12" w:space="0" w:color="auto"/>
              <w:bottom w:val="single" w:sz="6" w:space="0" w:color="auto"/>
              <w:right w:val="single" w:sz="6" w:space="0" w:color="auto"/>
            </w:tcBorders>
            <w:shd w:val="clear" w:color="auto" w:fill="D9D9D9" w:themeFill="background1" w:themeFillShade="D9"/>
          </w:tcPr>
          <w:p w14:paraId="17825857" w14:textId="77777777" w:rsidR="00AD6CC7" w:rsidRPr="00C63F89" w:rsidRDefault="00AD6CC7" w:rsidP="006D2135">
            <w:pPr>
              <w:rPr>
                <w:sz w:val="22"/>
                <w:szCs w:val="22"/>
              </w:rPr>
            </w:pPr>
            <w:r w:rsidRPr="00C63F89">
              <w:rPr>
                <w:sz w:val="22"/>
                <w:szCs w:val="22"/>
              </w:rPr>
              <w:t>Natural</w:t>
            </w:r>
          </w:p>
        </w:tc>
        <w:tc>
          <w:tcPr>
            <w:tcW w:w="96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7E83B2D4" w14:textId="77777777" w:rsidR="00AD6CC7" w:rsidRPr="00C63F89" w:rsidRDefault="00AD6CC7" w:rsidP="006D2135">
            <w:pPr>
              <w:jc w:val="center"/>
              <w:rPr>
                <w:sz w:val="22"/>
                <w:szCs w:val="22"/>
              </w:rPr>
            </w:pPr>
            <w:r w:rsidRPr="00C63F89">
              <w:rPr>
                <w:sz w:val="22"/>
                <w:szCs w:val="22"/>
              </w:rPr>
              <w:t>3.44</w:t>
            </w:r>
          </w:p>
        </w:tc>
        <w:tc>
          <w:tcPr>
            <w:tcW w:w="1417"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1D707C2F" w14:textId="77777777" w:rsidR="00AD6CC7" w:rsidRPr="00C63F89" w:rsidRDefault="00AD6CC7" w:rsidP="006D2135">
            <w:pPr>
              <w:jc w:val="center"/>
              <w:rPr>
                <w:sz w:val="22"/>
                <w:szCs w:val="22"/>
              </w:rPr>
            </w:pPr>
            <w:r w:rsidRPr="00C63F89">
              <w:rPr>
                <w:sz w:val="22"/>
                <w:szCs w:val="22"/>
              </w:rPr>
              <w:t>2.39</w:t>
            </w:r>
          </w:p>
        </w:tc>
        <w:tc>
          <w:tcPr>
            <w:tcW w:w="1418"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7F58D2A4" w14:textId="77777777" w:rsidR="00AD6CC7" w:rsidRPr="00C63F89" w:rsidRDefault="00AD6CC7" w:rsidP="006D2135">
            <w:pPr>
              <w:jc w:val="center"/>
              <w:rPr>
                <w:sz w:val="22"/>
                <w:szCs w:val="22"/>
              </w:rPr>
            </w:pPr>
            <w:r w:rsidRPr="00C63F89">
              <w:rPr>
                <w:sz w:val="22"/>
                <w:szCs w:val="22"/>
              </w:rPr>
              <w:t>1.65</w:t>
            </w:r>
          </w:p>
        </w:tc>
        <w:tc>
          <w:tcPr>
            <w:tcW w:w="1622" w:type="dxa"/>
            <w:tcBorders>
              <w:top w:val="single" w:sz="6" w:space="0" w:color="auto"/>
              <w:left w:val="single" w:sz="6" w:space="0" w:color="auto"/>
              <w:bottom w:val="single" w:sz="6" w:space="0" w:color="auto"/>
              <w:right w:val="single" w:sz="12" w:space="0" w:color="auto"/>
            </w:tcBorders>
            <w:shd w:val="clear" w:color="auto" w:fill="D9D9D9" w:themeFill="background1" w:themeFillShade="D9"/>
          </w:tcPr>
          <w:p w14:paraId="0D95C6EE" w14:textId="77777777" w:rsidR="00AD6CC7" w:rsidRPr="00C63F89" w:rsidRDefault="00AD6CC7" w:rsidP="006D2135">
            <w:pPr>
              <w:jc w:val="center"/>
              <w:rPr>
                <w:b/>
                <w:sz w:val="22"/>
                <w:szCs w:val="22"/>
              </w:rPr>
            </w:pPr>
            <w:r w:rsidRPr="00C63F89">
              <w:rPr>
                <w:b/>
                <w:sz w:val="22"/>
                <w:szCs w:val="22"/>
              </w:rPr>
              <w:t>2.52</w:t>
            </w:r>
          </w:p>
        </w:tc>
      </w:tr>
      <w:tr w:rsidR="00AD6CC7" w14:paraId="51D80903" w14:textId="77777777" w:rsidTr="006D2135">
        <w:trPr>
          <w:trHeight w:val="264"/>
        </w:trPr>
        <w:tc>
          <w:tcPr>
            <w:tcW w:w="1811" w:type="dxa"/>
            <w:vMerge/>
            <w:tcBorders>
              <w:left w:val="single" w:sz="12" w:space="0" w:color="auto"/>
              <w:bottom w:val="single" w:sz="12" w:space="0" w:color="auto"/>
              <w:right w:val="single" w:sz="6" w:space="0" w:color="auto"/>
            </w:tcBorders>
            <w:shd w:val="clear" w:color="auto" w:fill="D9D9D9" w:themeFill="background1" w:themeFillShade="D9"/>
          </w:tcPr>
          <w:p w14:paraId="2395EDFF" w14:textId="77777777" w:rsidR="00AD6CC7" w:rsidRPr="00C63F89" w:rsidRDefault="00AD6CC7" w:rsidP="006D2135">
            <w:pPr>
              <w:rPr>
                <w:sz w:val="22"/>
                <w:szCs w:val="22"/>
              </w:rPr>
            </w:pPr>
          </w:p>
        </w:tc>
        <w:tc>
          <w:tcPr>
            <w:tcW w:w="1475" w:type="dxa"/>
            <w:tcBorders>
              <w:top w:val="single" w:sz="6" w:space="0" w:color="auto"/>
              <w:left w:val="single" w:sz="12" w:space="0" w:color="auto"/>
              <w:bottom w:val="single" w:sz="12" w:space="0" w:color="auto"/>
              <w:right w:val="single" w:sz="6" w:space="0" w:color="auto"/>
            </w:tcBorders>
            <w:shd w:val="clear" w:color="auto" w:fill="D9D9D9" w:themeFill="background1" w:themeFillShade="D9"/>
          </w:tcPr>
          <w:p w14:paraId="49D81672" w14:textId="77777777" w:rsidR="00AD6CC7" w:rsidRPr="00C63F89" w:rsidRDefault="00AD6CC7" w:rsidP="006D2135">
            <w:pPr>
              <w:rPr>
                <w:sz w:val="22"/>
                <w:szCs w:val="22"/>
              </w:rPr>
            </w:pPr>
            <w:r w:rsidRPr="00C63F89">
              <w:rPr>
                <w:sz w:val="22"/>
                <w:szCs w:val="22"/>
              </w:rPr>
              <w:t>Formal</w:t>
            </w:r>
          </w:p>
        </w:tc>
        <w:tc>
          <w:tcPr>
            <w:tcW w:w="962" w:type="dxa"/>
            <w:tcBorders>
              <w:top w:val="single" w:sz="6" w:space="0" w:color="auto"/>
              <w:left w:val="single" w:sz="6" w:space="0" w:color="auto"/>
              <w:bottom w:val="single" w:sz="12" w:space="0" w:color="auto"/>
              <w:right w:val="single" w:sz="6" w:space="0" w:color="auto"/>
            </w:tcBorders>
            <w:shd w:val="clear" w:color="auto" w:fill="D9D9D9" w:themeFill="background1" w:themeFillShade="D9"/>
          </w:tcPr>
          <w:p w14:paraId="01E1DFD8" w14:textId="77777777" w:rsidR="00AD6CC7" w:rsidRPr="00C63F89" w:rsidRDefault="00AD6CC7" w:rsidP="006D2135">
            <w:pPr>
              <w:jc w:val="center"/>
              <w:rPr>
                <w:sz w:val="22"/>
                <w:szCs w:val="22"/>
              </w:rPr>
            </w:pPr>
            <w:r w:rsidRPr="00C63F89">
              <w:rPr>
                <w:sz w:val="22"/>
                <w:szCs w:val="22"/>
              </w:rPr>
              <w:t>3.92</w:t>
            </w:r>
          </w:p>
        </w:tc>
        <w:tc>
          <w:tcPr>
            <w:tcW w:w="1417" w:type="dxa"/>
            <w:tcBorders>
              <w:top w:val="single" w:sz="6" w:space="0" w:color="auto"/>
              <w:left w:val="single" w:sz="6" w:space="0" w:color="auto"/>
              <w:bottom w:val="single" w:sz="12" w:space="0" w:color="auto"/>
              <w:right w:val="single" w:sz="6" w:space="0" w:color="auto"/>
            </w:tcBorders>
            <w:shd w:val="clear" w:color="auto" w:fill="D9D9D9" w:themeFill="background1" w:themeFillShade="D9"/>
          </w:tcPr>
          <w:p w14:paraId="51551F6F" w14:textId="77777777" w:rsidR="00AD6CC7" w:rsidRPr="00C63F89" w:rsidRDefault="00AD6CC7" w:rsidP="006D2135">
            <w:pPr>
              <w:jc w:val="center"/>
              <w:rPr>
                <w:sz w:val="22"/>
                <w:szCs w:val="22"/>
              </w:rPr>
            </w:pPr>
            <w:r w:rsidRPr="00C63F89">
              <w:rPr>
                <w:sz w:val="22"/>
                <w:szCs w:val="22"/>
              </w:rPr>
              <w:t>2.46</w:t>
            </w:r>
          </w:p>
        </w:tc>
        <w:tc>
          <w:tcPr>
            <w:tcW w:w="1418" w:type="dxa"/>
            <w:tcBorders>
              <w:top w:val="single" w:sz="6" w:space="0" w:color="auto"/>
              <w:left w:val="single" w:sz="6" w:space="0" w:color="auto"/>
              <w:bottom w:val="single" w:sz="12" w:space="0" w:color="auto"/>
              <w:right w:val="single" w:sz="6" w:space="0" w:color="auto"/>
            </w:tcBorders>
            <w:shd w:val="clear" w:color="auto" w:fill="D9D9D9" w:themeFill="background1" w:themeFillShade="D9"/>
          </w:tcPr>
          <w:p w14:paraId="49A3C77B" w14:textId="77777777" w:rsidR="00AD6CC7" w:rsidRPr="00C63F89" w:rsidRDefault="00AD6CC7" w:rsidP="006D2135">
            <w:pPr>
              <w:jc w:val="center"/>
              <w:rPr>
                <w:sz w:val="22"/>
                <w:szCs w:val="22"/>
              </w:rPr>
            </w:pPr>
            <w:r w:rsidRPr="00C63F89">
              <w:rPr>
                <w:sz w:val="22"/>
                <w:szCs w:val="22"/>
              </w:rPr>
              <w:t>1.46</w:t>
            </w:r>
          </w:p>
        </w:tc>
        <w:tc>
          <w:tcPr>
            <w:tcW w:w="1622" w:type="dxa"/>
            <w:tcBorders>
              <w:top w:val="single" w:sz="6" w:space="0" w:color="auto"/>
              <w:left w:val="single" w:sz="6" w:space="0" w:color="auto"/>
              <w:bottom w:val="single" w:sz="12" w:space="0" w:color="auto"/>
              <w:right w:val="single" w:sz="12" w:space="0" w:color="auto"/>
            </w:tcBorders>
            <w:shd w:val="clear" w:color="auto" w:fill="D9D9D9" w:themeFill="background1" w:themeFillShade="D9"/>
          </w:tcPr>
          <w:p w14:paraId="2B28A894" w14:textId="77777777" w:rsidR="00AD6CC7" w:rsidRPr="00C63F89" w:rsidRDefault="00AD6CC7" w:rsidP="006D2135">
            <w:pPr>
              <w:jc w:val="center"/>
              <w:rPr>
                <w:b/>
                <w:sz w:val="22"/>
                <w:szCs w:val="22"/>
              </w:rPr>
            </w:pPr>
            <w:r w:rsidRPr="00C63F89">
              <w:rPr>
                <w:b/>
                <w:sz w:val="22"/>
                <w:szCs w:val="22"/>
              </w:rPr>
              <w:t>2.64</w:t>
            </w:r>
          </w:p>
        </w:tc>
      </w:tr>
      <w:tr w:rsidR="00AD6CC7" w14:paraId="1096D8E4" w14:textId="77777777" w:rsidTr="006D2135">
        <w:trPr>
          <w:trHeight w:val="264"/>
        </w:trPr>
        <w:tc>
          <w:tcPr>
            <w:tcW w:w="1811" w:type="dxa"/>
            <w:vMerge w:val="restart"/>
            <w:tcBorders>
              <w:top w:val="single" w:sz="12" w:space="0" w:color="auto"/>
              <w:left w:val="single" w:sz="12" w:space="0" w:color="auto"/>
              <w:right w:val="single" w:sz="6" w:space="0" w:color="auto"/>
            </w:tcBorders>
            <w:shd w:val="clear" w:color="auto" w:fill="A6A6A6" w:themeFill="background1" w:themeFillShade="A6"/>
          </w:tcPr>
          <w:p w14:paraId="67DE8A5C" w14:textId="77777777" w:rsidR="00AD6CC7" w:rsidRPr="00C63F89" w:rsidRDefault="00AD6CC7" w:rsidP="006D2135">
            <w:pPr>
              <w:rPr>
                <w:sz w:val="22"/>
                <w:szCs w:val="22"/>
              </w:rPr>
            </w:pPr>
            <w:r w:rsidRPr="00C63F89">
              <w:rPr>
                <w:sz w:val="22"/>
                <w:szCs w:val="22"/>
              </w:rPr>
              <w:t>Epistemic context (orientation of discipline)</w:t>
            </w:r>
          </w:p>
        </w:tc>
        <w:tc>
          <w:tcPr>
            <w:tcW w:w="1475" w:type="dxa"/>
            <w:tcBorders>
              <w:top w:val="single" w:sz="12" w:space="0" w:color="auto"/>
              <w:left w:val="single" w:sz="12" w:space="0" w:color="auto"/>
              <w:bottom w:val="single" w:sz="6" w:space="0" w:color="auto"/>
              <w:right w:val="single" w:sz="6" w:space="0" w:color="auto"/>
            </w:tcBorders>
            <w:shd w:val="clear" w:color="auto" w:fill="A6A6A6" w:themeFill="background1" w:themeFillShade="A6"/>
          </w:tcPr>
          <w:p w14:paraId="5F6ED631" w14:textId="77777777" w:rsidR="00AD6CC7" w:rsidRPr="00C63F89" w:rsidRDefault="00AD6CC7" w:rsidP="006D2135">
            <w:pPr>
              <w:rPr>
                <w:sz w:val="22"/>
                <w:szCs w:val="22"/>
              </w:rPr>
            </w:pPr>
            <w:r w:rsidRPr="00C63F89">
              <w:rPr>
                <w:sz w:val="22"/>
                <w:szCs w:val="22"/>
              </w:rPr>
              <w:t>Basic/Applied</w:t>
            </w:r>
          </w:p>
        </w:tc>
        <w:tc>
          <w:tcPr>
            <w:tcW w:w="962" w:type="dxa"/>
            <w:tcBorders>
              <w:top w:val="single" w:sz="12" w:space="0" w:color="auto"/>
              <w:left w:val="single" w:sz="6" w:space="0" w:color="auto"/>
              <w:bottom w:val="single" w:sz="6" w:space="0" w:color="auto"/>
              <w:right w:val="single" w:sz="6" w:space="0" w:color="auto"/>
            </w:tcBorders>
            <w:shd w:val="clear" w:color="auto" w:fill="A6A6A6" w:themeFill="background1" w:themeFillShade="A6"/>
          </w:tcPr>
          <w:p w14:paraId="3A1C0FC9" w14:textId="77777777" w:rsidR="00AD6CC7" w:rsidRPr="00C63F89" w:rsidRDefault="00AD6CC7" w:rsidP="006D2135">
            <w:pPr>
              <w:jc w:val="center"/>
              <w:rPr>
                <w:sz w:val="22"/>
                <w:szCs w:val="22"/>
              </w:rPr>
            </w:pPr>
            <w:r w:rsidRPr="00C63F89">
              <w:rPr>
                <w:sz w:val="22"/>
                <w:szCs w:val="22"/>
              </w:rPr>
              <w:t>3.06</w:t>
            </w:r>
          </w:p>
        </w:tc>
        <w:tc>
          <w:tcPr>
            <w:tcW w:w="1417" w:type="dxa"/>
            <w:tcBorders>
              <w:top w:val="single" w:sz="12" w:space="0" w:color="auto"/>
              <w:left w:val="single" w:sz="6" w:space="0" w:color="auto"/>
              <w:bottom w:val="single" w:sz="6" w:space="0" w:color="auto"/>
              <w:right w:val="single" w:sz="6" w:space="0" w:color="auto"/>
            </w:tcBorders>
            <w:shd w:val="clear" w:color="auto" w:fill="A6A6A6" w:themeFill="background1" w:themeFillShade="A6"/>
          </w:tcPr>
          <w:p w14:paraId="619660C4" w14:textId="77777777" w:rsidR="00AD6CC7" w:rsidRPr="00C63F89" w:rsidRDefault="00AD6CC7" w:rsidP="006D2135">
            <w:pPr>
              <w:jc w:val="center"/>
              <w:rPr>
                <w:sz w:val="22"/>
                <w:szCs w:val="22"/>
              </w:rPr>
            </w:pPr>
            <w:r w:rsidRPr="00C63F89">
              <w:rPr>
                <w:sz w:val="22"/>
                <w:szCs w:val="22"/>
              </w:rPr>
              <w:t>2.3</w:t>
            </w:r>
          </w:p>
        </w:tc>
        <w:tc>
          <w:tcPr>
            <w:tcW w:w="1418" w:type="dxa"/>
            <w:tcBorders>
              <w:top w:val="single" w:sz="12" w:space="0" w:color="auto"/>
              <w:left w:val="single" w:sz="6" w:space="0" w:color="auto"/>
              <w:bottom w:val="single" w:sz="6" w:space="0" w:color="auto"/>
              <w:right w:val="single" w:sz="6" w:space="0" w:color="auto"/>
            </w:tcBorders>
            <w:shd w:val="clear" w:color="auto" w:fill="A6A6A6" w:themeFill="background1" w:themeFillShade="A6"/>
          </w:tcPr>
          <w:p w14:paraId="610B3BBB" w14:textId="77777777" w:rsidR="00AD6CC7" w:rsidRPr="00C63F89" w:rsidRDefault="00AD6CC7" w:rsidP="006D2135">
            <w:pPr>
              <w:jc w:val="center"/>
              <w:rPr>
                <w:sz w:val="22"/>
                <w:szCs w:val="22"/>
              </w:rPr>
            </w:pPr>
            <w:r w:rsidRPr="00C63F89">
              <w:rPr>
                <w:sz w:val="22"/>
                <w:szCs w:val="22"/>
              </w:rPr>
              <w:t>1.78</w:t>
            </w:r>
          </w:p>
        </w:tc>
        <w:tc>
          <w:tcPr>
            <w:tcW w:w="1622" w:type="dxa"/>
            <w:tcBorders>
              <w:top w:val="single" w:sz="12" w:space="0" w:color="auto"/>
              <w:left w:val="single" w:sz="6" w:space="0" w:color="auto"/>
              <w:bottom w:val="single" w:sz="6" w:space="0" w:color="auto"/>
              <w:right w:val="single" w:sz="12" w:space="0" w:color="auto"/>
            </w:tcBorders>
            <w:shd w:val="clear" w:color="auto" w:fill="A6A6A6" w:themeFill="background1" w:themeFillShade="A6"/>
          </w:tcPr>
          <w:p w14:paraId="06FF70CB" w14:textId="77777777" w:rsidR="00AD6CC7" w:rsidRPr="00C63F89" w:rsidRDefault="00AD6CC7" w:rsidP="006D2135">
            <w:pPr>
              <w:jc w:val="center"/>
              <w:rPr>
                <w:b/>
                <w:sz w:val="22"/>
                <w:szCs w:val="22"/>
              </w:rPr>
            </w:pPr>
            <w:r w:rsidRPr="00C63F89">
              <w:rPr>
                <w:b/>
                <w:sz w:val="22"/>
                <w:szCs w:val="22"/>
              </w:rPr>
              <w:t>2.4</w:t>
            </w:r>
          </w:p>
        </w:tc>
      </w:tr>
      <w:tr w:rsidR="00AD6CC7" w14:paraId="53F4375D" w14:textId="77777777" w:rsidTr="006D2135">
        <w:trPr>
          <w:trHeight w:val="264"/>
        </w:trPr>
        <w:tc>
          <w:tcPr>
            <w:tcW w:w="1811" w:type="dxa"/>
            <w:vMerge/>
            <w:tcBorders>
              <w:left w:val="single" w:sz="12" w:space="0" w:color="auto"/>
              <w:right w:val="single" w:sz="6" w:space="0" w:color="auto"/>
            </w:tcBorders>
            <w:shd w:val="clear" w:color="auto" w:fill="A6A6A6" w:themeFill="background1" w:themeFillShade="A6"/>
          </w:tcPr>
          <w:p w14:paraId="060B5EB3" w14:textId="77777777" w:rsidR="00AD6CC7" w:rsidRPr="00C63F89" w:rsidRDefault="00AD6CC7" w:rsidP="006D2135">
            <w:pPr>
              <w:rPr>
                <w:sz w:val="22"/>
                <w:szCs w:val="22"/>
              </w:rPr>
            </w:pPr>
          </w:p>
        </w:tc>
        <w:tc>
          <w:tcPr>
            <w:tcW w:w="1475" w:type="dxa"/>
            <w:tcBorders>
              <w:top w:val="single" w:sz="6" w:space="0" w:color="auto"/>
              <w:left w:val="single" w:sz="12" w:space="0" w:color="auto"/>
              <w:bottom w:val="single" w:sz="6" w:space="0" w:color="auto"/>
              <w:right w:val="single" w:sz="6" w:space="0" w:color="auto"/>
            </w:tcBorders>
            <w:shd w:val="clear" w:color="auto" w:fill="A6A6A6" w:themeFill="background1" w:themeFillShade="A6"/>
          </w:tcPr>
          <w:p w14:paraId="7D3CB185" w14:textId="77777777" w:rsidR="00AD6CC7" w:rsidRPr="00C63F89" w:rsidRDefault="00AD6CC7" w:rsidP="006D2135">
            <w:pPr>
              <w:rPr>
                <w:sz w:val="22"/>
                <w:szCs w:val="22"/>
              </w:rPr>
            </w:pPr>
            <w:r w:rsidRPr="00C63F89">
              <w:rPr>
                <w:sz w:val="22"/>
                <w:szCs w:val="22"/>
              </w:rPr>
              <w:t>Basic</w:t>
            </w:r>
          </w:p>
        </w:tc>
        <w:tc>
          <w:tcPr>
            <w:tcW w:w="962" w:type="dxa"/>
            <w:tcBorders>
              <w:top w:val="single" w:sz="6" w:space="0" w:color="auto"/>
              <w:left w:val="single" w:sz="6" w:space="0" w:color="auto"/>
              <w:bottom w:val="single" w:sz="6" w:space="0" w:color="auto"/>
              <w:right w:val="single" w:sz="6" w:space="0" w:color="auto"/>
            </w:tcBorders>
            <w:shd w:val="clear" w:color="auto" w:fill="A6A6A6" w:themeFill="background1" w:themeFillShade="A6"/>
          </w:tcPr>
          <w:p w14:paraId="1C7339DF" w14:textId="77777777" w:rsidR="00AD6CC7" w:rsidRPr="00C63F89" w:rsidRDefault="00AD6CC7" w:rsidP="006D2135">
            <w:pPr>
              <w:jc w:val="center"/>
              <w:rPr>
                <w:sz w:val="22"/>
                <w:szCs w:val="22"/>
              </w:rPr>
            </w:pPr>
            <w:r w:rsidRPr="00C63F89">
              <w:rPr>
                <w:sz w:val="22"/>
                <w:szCs w:val="22"/>
              </w:rPr>
              <w:t>3.24</w:t>
            </w:r>
          </w:p>
        </w:tc>
        <w:tc>
          <w:tcPr>
            <w:tcW w:w="1417" w:type="dxa"/>
            <w:tcBorders>
              <w:top w:val="single" w:sz="6" w:space="0" w:color="auto"/>
              <w:left w:val="single" w:sz="6" w:space="0" w:color="auto"/>
              <w:bottom w:val="single" w:sz="6" w:space="0" w:color="auto"/>
              <w:right w:val="single" w:sz="6" w:space="0" w:color="auto"/>
            </w:tcBorders>
            <w:shd w:val="clear" w:color="auto" w:fill="A6A6A6" w:themeFill="background1" w:themeFillShade="A6"/>
          </w:tcPr>
          <w:p w14:paraId="0B7FF1E9" w14:textId="77777777" w:rsidR="00AD6CC7" w:rsidRPr="00C63F89" w:rsidRDefault="00AD6CC7" w:rsidP="006D2135">
            <w:pPr>
              <w:jc w:val="center"/>
              <w:rPr>
                <w:sz w:val="22"/>
                <w:szCs w:val="22"/>
              </w:rPr>
            </w:pPr>
            <w:r w:rsidRPr="00C63F89">
              <w:rPr>
                <w:sz w:val="22"/>
                <w:szCs w:val="22"/>
              </w:rPr>
              <w:t>2.37</w:t>
            </w:r>
          </w:p>
        </w:tc>
        <w:tc>
          <w:tcPr>
            <w:tcW w:w="1418" w:type="dxa"/>
            <w:tcBorders>
              <w:top w:val="single" w:sz="6" w:space="0" w:color="auto"/>
              <w:left w:val="single" w:sz="6" w:space="0" w:color="auto"/>
              <w:bottom w:val="single" w:sz="6" w:space="0" w:color="auto"/>
              <w:right w:val="single" w:sz="6" w:space="0" w:color="auto"/>
            </w:tcBorders>
            <w:shd w:val="clear" w:color="auto" w:fill="A6A6A6" w:themeFill="background1" w:themeFillShade="A6"/>
          </w:tcPr>
          <w:p w14:paraId="46703F93" w14:textId="77777777" w:rsidR="00AD6CC7" w:rsidRPr="00C63F89" w:rsidRDefault="00AD6CC7" w:rsidP="006D2135">
            <w:pPr>
              <w:jc w:val="center"/>
              <w:rPr>
                <w:sz w:val="22"/>
                <w:szCs w:val="22"/>
              </w:rPr>
            </w:pPr>
            <w:r w:rsidRPr="00C63F89">
              <w:rPr>
                <w:sz w:val="22"/>
                <w:szCs w:val="22"/>
              </w:rPr>
              <w:t>1.52</w:t>
            </w:r>
          </w:p>
        </w:tc>
        <w:tc>
          <w:tcPr>
            <w:tcW w:w="1622" w:type="dxa"/>
            <w:tcBorders>
              <w:top w:val="single" w:sz="6" w:space="0" w:color="auto"/>
              <w:left w:val="single" w:sz="6" w:space="0" w:color="auto"/>
              <w:bottom w:val="single" w:sz="6" w:space="0" w:color="auto"/>
              <w:right w:val="single" w:sz="12" w:space="0" w:color="auto"/>
            </w:tcBorders>
            <w:shd w:val="clear" w:color="auto" w:fill="A6A6A6" w:themeFill="background1" w:themeFillShade="A6"/>
          </w:tcPr>
          <w:p w14:paraId="5B43D2A0" w14:textId="77777777" w:rsidR="00AD6CC7" w:rsidRPr="00C63F89" w:rsidRDefault="00AD6CC7" w:rsidP="006D2135">
            <w:pPr>
              <w:jc w:val="center"/>
              <w:rPr>
                <w:b/>
                <w:sz w:val="22"/>
                <w:szCs w:val="22"/>
              </w:rPr>
            </w:pPr>
            <w:r w:rsidRPr="00C63F89">
              <w:rPr>
                <w:b/>
                <w:sz w:val="22"/>
                <w:szCs w:val="22"/>
              </w:rPr>
              <w:t>2.43</w:t>
            </w:r>
          </w:p>
        </w:tc>
      </w:tr>
      <w:tr w:rsidR="00AD6CC7" w14:paraId="0277D89B" w14:textId="77777777" w:rsidTr="006D2135">
        <w:trPr>
          <w:trHeight w:val="276"/>
        </w:trPr>
        <w:tc>
          <w:tcPr>
            <w:tcW w:w="1811" w:type="dxa"/>
            <w:vMerge/>
            <w:tcBorders>
              <w:left w:val="single" w:sz="12" w:space="0" w:color="auto"/>
              <w:bottom w:val="single" w:sz="12" w:space="0" w:color="auto"/>
              <w:right w:val="single" w:sz="6" w:space="0" w:color="auto"/>
            </w:tcBorders>
            <w:shd w:val="clear" w:color="auto" w:fill="A6A6A6" w:themeFill="background1" w:themeFillShade="A6"/>
          </w:tcPr>
          <w:p w14:paraId="5AFCD28F" w14:textId="77777777" w:rsidR="00AD6CC7" w:rsidRPr="00C63F89" w:rsidRDefault="00AD6CC7" w:rsidP="006D2135">
            <w:pPr>
              <w:rPr>
                <w:sz w:val="22"/>
                <w:szCs w:val="22"/>
              </w:rPr>
            </w:pPr>
          </w:p>
        </w:tc>
        <w:tc>
          <w:tcPr>
            <w:tcW w:w="1475" w:type="dxa"/>
            <w:tcBorders>
              <w:top w:val="single" w:sz="6" w:space="0" w:color="auto"/>
              <w:left w:val="single" w:sz="12" w:space="0" w:color="auto"/>
              <w:bottom w:val="single" w:sz="12" w:space="0" w:color="auto"/>
              <w:right w:val="single" w:sz="6" w:space="0" w:color="auto"/>
            </w:tcBorders>
            <w:shd w:val="clear" w:color="auto" w:fill="A6A6A6" w:themeFill="background1" w:themeFillShade="A6"/>
          </w:tcPr>
          <w:p w14:paraId="3026A7BE" w14:textId="77777777" w:rsidR="00AD6CC7" w:rsidRPr="00C63F89" w:rsidRDefault="00AD6CC7" w:rsidP="006D2135">
            <w:pPr>
              <w:rPr>
                <w:sz w:val="22"/>
                <w:szCs w:val="22"/>
              </w:rPr>
            </w:pPr>
            <w:r w:rsidRPr="00C63F89">
              <w:rPr>
                <w:sz w:val="22"/>
                <w:szCs w:val="22"/>
              </w:rPr>
              <w:t>Applied</w:t>
            </w:r>
          </w:p>
        </w:tc>
        <w:tc>
          <w:tcPr>
            <w:tcW w:w="962" w:type="dxa"/>
            <w:tcBorders>
              <w:top w:val="single" w:sz="6" w:space="0" w:color="auto"/>
              <w:left w:val="single" w:sz="6" w:space="0" w:color="auto"/>
              <w:bottom w:val="single" w:sz="12" w:space="0" w:color="auto"/>
              <w:right w:val="single" w:sz="6" w:space="0" w:color="auto"/>
            </w:tcBorders>
            <w:shd w:val="clear" w:color="auto" w:fill="A6A6A6" w:themeFill="background1" w:themeFillShade="A6"/>
          </w:tcPr>
          <w:p w14:paraId="55FDFE29" w14:textId="77777777" w:rsidR="00AD6CC7" w:rsidRPr="00C63F89" w:rsidRDefault="00AD6CC7" w:rsidP="006D2135">
            <w:pPr>
              <w:jc w:val="center"/>
              <w:rPr>
                <w:sz w:val="22"/>
                <w:szCs w:val="22"/>
              </w:rPr>
            </w:pPr>
            <w:r w:rsidRPr="00C63F89">
              <w:rPr>
                <w:sz w:val="22"/>
                <w:szCs w:val="22"/>
              </w:rPr>
              <w:t>3.95</w:t>
            </w:r>
          </w:p>
        </w:tc>
        <w:tc>
          <w:tcPr>
            <w:tcW w:w="1417" w:type="dxa"/>
            <w:tcBorders>
              <w:top w:val="single" w:sz="6" w:space="0" w:color="auto"/>
              <w:left w:val="single" w:sz="6" w:space="0" w:color="auto"/>
              <w:bottom w:val="single" w:sz="12" w:space="0" w:color="auto"/>
              <w:right w:val="single" w:sz="6" w:space="0" w:color="auto"/>
            </w:tcBorders>
            <w:shd w:val="clear" w:color="auto" w:fill="A6A6A6" w:themeFill="background1" w:themeFillShade="A6"/>
          </w:tcPr>
          <w:p w14:paraId="0C0C5871" w14:textId="77777777" w:rsidR="00AD6CC7" w:rsidRPr="00C63F89" w:rsidRDefault="00AD6CC7" w:rsidP="006D2135">
            <w:pPr>
              <w:jc w:val="center"/>
              <w:rPr>
                <w:sz w:val="22"/>
                <w:szCs w:val="22"/>
              </w:rPr>
            </w:pPr>
            <w:r w:rsidRPr="00C63F89">
              <w:rPr>
                <w:sz w:val="22"/>
                <w:szCs w:val="22"/>
              </w:rPr>
              <w:t>2.52</w:t>
            </w:r>
          </w:p>
        </w:tc>
        <w:tc>
          <w:tcPr>
            <w:tcW w:w="1418" w:type="dxa"/>
            <w:tcBorders>
              <w:top w:val="single" w:sz="6" w:space="0" w:color="auto"/>
              <w:left w:val="single" w:sz="6" w:space="0" w:color="auto"/>
              <w:bottom w:val="single" w:sz="12" w:space="0" w:color="auto"/>
              <w:right w:val="single" w:sz="6" w:space="0" w:color="auto"/>
            </w:tcBorders>
            <w:shd w:val="clear" w:color="auto" w:fill="A6A6A6" w:themeFill="background1" w:themeFillShade="A6"/>
          </w:tcPr>
          <w:p w14:paraId="50A9AFF5" w14:textId="77777777" w:rsidR="00AD6CC7" w:rsidRPr="00C63F89" w:rsidRDefault="00AD6CC7" w:rsidP="006D2135">
            <w:pPr>
              <w:jc w:val="center"/>
              <w:rPr>
                <w:sz w:val="22"/>
                <w:szCs w:val="22"/>
              </w:rPr>
            </w:pPr>
            <w:r w:rsidRPr="00C63F89">
              <w:rPr>
                <w:sz w:val="22"/>
                <w:szCs w:val="22"/>
              </w:rPr>
              <w:t>1.55</w:t>
            </w:r>
          </w:p>
        </w:tc>
        <w:tc>
          <w:tcPr>
            <w:tcW w:w="1622" w:type="dxa"/>
            <w:tcBorders>
              <w:top w:val="single" w:sz="6" w:space="0" w:color="auto"/>
              <w:left w:val="single" w:sz="6" w:space="0" w:color="auto"/>
              <w:bottom w:val="single" w:sz="12" w:space="0" w:color="auto"/>
              <w:right w:val="single" w:sz="12" w:space="0" w:color="auto"/>
            </w:tcBorders>
            <w:shd w:val="clear" w:color="auto" w:fill="A6A6A6" w:themeFill="background1" w:themeFillShade="A6"/>
          </w:tcPr>
          <w:p w14:paraId="18D019BB" w14:textId="77777777" w:rsidR="00AD6CC7" w:rsidRPr="00C63F89" w:rsidRDefault="00AD6CC7" w:rsidP="006D2135">
            <w:pPr>
              <w:keepNext/>
              <w:jc w:val="center"/>
              <w:rPr>
                <w:b/>
                <w:sz w:val="22"/>
                <w:szCs w:val="22"/>
              </w:rPr>
            </w:pPr>
            <w:r w:rsidRPr="00C63F89">
              <w:rPr>
                <w:b/>
                <w:sz w:val="22"/>
                <w:szCs w:val="22"/>
              </w:rPr>
              <w:t>2.71</w:t>
            </w:r>
          </w:p>
        </w:tc>
      </w:tr>
    </w:tbl>
    <w:p w14:paraId="4ABD523A" w14:textId="012E5B8E" w:rsidR="00AD6CC7" w:rsidRDefault="00AD6CC7" w:rsidP="00AD6CC7">
      <w:pPr>
        <w:pStyle w:val="Caption"/>
      </w:pPr>
      <w:bookmarkStart w:id="197" w:name="_Ref8937176"/>
      <w:bookmarkStart w:id="198" w:name="_Ref9077180"/>
      <w:bookmarkStart w:id="199" w:name="_Ref9085135"/>
      <w:bookmarkStart w:id="200" w:name="_Toc31702066"/>
      <w:r>
        <w:t xml:space="preserve">Table </w:t>
      </w:r>
      <w:r w:rsidR="00A56355">
        <w:fldChar w:fldCharType="begin"/>
      </w:r>
      <w:r w:rsidR="00A56355">
        <w:instrText xml:space="preserve"> SEQ Table \* ARABIC </w:instrText>
      </w:r>
      <w:r w:rsidR="00A56355">
        <w:fldChar w:fldCharType="separate"/>
      </w:r>
      <w:r w:rsidR="0011424E">
        <w:rPr>
          <w:noProof/>
        </w:rPr>
        <w:t>37</w:t>
      </w:r>
      <w:r w:rsidR="00A56355">
        <w:rPr>
          <w:noProof/>
        </w:rPr>
        <w:fldChar w:fldCharType="end"/>
      </w:r>
      <w:bookmarkEnd w:id="197"/>
      <w:r>
        <w:t xml:space="preserve">. </w:t>
      </w:r>
      <w:r w:rsidRPr="004B1EE9">
        <w:t>Typology values by contextual dimension</w:t>
      </w:r>
      <w:r w:rsidR="00FA45F1">
        <w:t>/categories</w:t>
      </w:r>
      <w:r w:rsidRPr="004B1EE9">
        <w:t xml:space="preserve"> and research </w:t>
      </w:r>
      <w:bookmarkEnd w:id="198"/>
      <w:bookmarkEnd w:id="199"/>
      <w:r w:rsidR="003D00F1">
        <w:t>dimensions</w:t>
      </w:r>
      <w:bookmarkEnd w:id="200"/>
    </w:p>
    <w:p w14:paraId="19AB167D" w14:textId="4CFD2DF6" w:rsidR="009424EE" w:rsidRDefault="00CE4D86" w:rsidP="009424EE">
      <w:pPr>
        <w:pStyle w:val="Heading3"/>
      </w:pPr>
      <w:bookmarkStart w:id="201" w:name="_Toc31701986"/>
      <w:r>
        <w:t>Institutional context</w:t>
      </w:r>
      <w:r w:rsidR="000C5702">
        <w:t xml:space="preserve"> (</w:t>
      </w:r>
      <w:r w:rsidR="002A1FE2">
        <w:t>d</w:t>
      </w:r>
      <w:r w:rsidR="009E2827">
        <w:t xml:space="preserve">epartmental </w:t>
      </w:r>
      <w:r w:rsidR="002A1FE2">
        <w:t>status</w:t>
      </w:r>
      <w:r w:rsidR="000C5702">
        <w:t>): variation by ‘ownership’ of knowledge production</w:t>
      </w:r>
      <w:bookmarkEnd w:id="201"/>
    </w:p>
    <w:p w14:paraId="1A5E499F" w14:textId="1382D050" w:rsidR="00452F9F" w:rsidRDefault="0032466B" w:rsidP="0032466B">
      <w:pPr>
        <w:spacing w:before="120" w:after="120" w:line="360" w:lineRule="auto"/>
        <w:rPr>
          <w:sz w:val="24"/>
          <w:szCs w:val="24"/>
        </w:rPr>
      </w:pPr>
      <w:r>
        <w:rPr>
          <w:sz w:val="24"/>
          <w:szCs w:val="24"/>
        </w:rPr>
        <w:t xml:space="preserve">There are three categories of institutional/departmental context, which I classify as ‘elite’, ‘more prestigious’ and ‘less prestigious’. ‘Elite’ departments were defined as (i) being based in a university in the top two of Boliver’s (2015) four status-based ‘tiers’ </w:t>
      </w:r>
      <w:r>
        <w:rPr>
          <w:i/>
          <w:sz w:val="24"/>
          <w:szCs w:val="24"/>
        </w:rPr>
        <w:t xml:space="preserve">and </w:t>
      </w:r>
      <w:r>
        <w:rPr>
          <w:sz w:val="24"/>
          <w:szCs w:val="24"/>
        </w:rPr>
        <w:t xml:space="preserve">(ii) having a relatively high ‘Overall’ rating in </w:t>
      </w:r>
      <w:r>
        <w:rPr>
          <w:i/>
          <w:sz w:val="24"/>
          <w:szCs w:val="24"/>
        </w:rPr>
        <w:t xml:space="preserve">REF2014 </w:t>
      </w:r>
      <w:r>
        <w:rPr>
          <w:sz w:val="24"/>
          <w:szCs w:val="24"/>
        </w:rPr>
        <w:t xml:space="preserve">(relative to competing departments nationally). ‘Less prestigious’ departments were defined as (i) being based in a university in the bottom two of Boliver’s four ‘tiers’ </w:t>
      </w:r>
      <w:r>
        <w:rPr>
          <w:i/>
          <w:sz w:val="24"/>
          <w:szCs w:val="24"/>
        </w:rPr>
        <w:t xml:space="preserve">and </w:t>
      </w:r>
      <w:r>
        <w:rPr>
          <w:sz w:val="24"/>
          <w:szCs w:val="24"/>
        </w:rPr>
        <w:t xml:space="preserve">(ii) having a relatively low ‘Overall’ rating in </w:t>
      </w:r>
      <w:r>
        <w:rPr>
          <w:i/>
          <w:sz w:val="24"/>
          <w:szCs w:val="24"/>
        </w:rPr>
        <w:t xml:space="preserve">REF2014 </w:t>
      </w:r>
      <w:r>
        <w:rPr>
          <w:sz w:val="24"/>
          <w:szCs w:val="24"/>
        </w:rPr>
        <w:t xml:space="preserve">(relative to </w:t>
      </w:r>
      <w:r w:rsidR="00792684">
        <w:rPr>
          <w:sz w:val="24"/>
          <w:szCs w:val="24"/>
        </w:rPr>
        <w:t>other</w:t>
      </w:r>
      <w:r>
        <w:rPr>
          <w:sz w:val="24"/>
          <w:szCs w:val="24"/>
        </w:rPr>
        <w:t xml:space="preserve"> departments nationally). Finally, ‘more prestigious’ departments are any which do not fit into categories of ‘elite’ or ‘less prestigious</w:t>
      </w:r>
      <w:r w:rsidR="00D60688">
        <w:rPr>
          <w:sz w:val="24"/>
          <w:szCs w:val="24"/>
        </w:rPr>
        <w:t>’</w:t>
      </w:r>
      <w:r>
        <w:rPr>
          <w:sz w:val="24"/>
          <w:szCs w:val="24"/>
        </w:rPr>
        <w:t>.</w:t>
      </w:r>
      <w:r w:rsidR="00452F9F">
        <w:rPr>
          <w:sz w:val="24"/>
          <w:szCs w:val="24"/>
        </w:rPr>
        <w:t xml:space="preserve"> </w:t>
      </w:r>
    </w:p>
    <w:p w14:paraId="4556606F" w14:textId="2236D0B1" w:rsidR="00B47634" w:rsidRDefault="00FB6B36" w:rsidP="00B47634">
      <w:pPr>
        <w:spacing w:after="120" w:line="360" w:lineRule="auto"/>
        <w:rPr>
          <w:sz w:val="24"/>
          <w:szCs w:val="24"/>
        </w:rPr>
      </w:pPr>
      <w:r w:rsidRPr="00C63F89">
        <w:rPr>
          <w:sz w:val="24"/>
          <w:szCs w:val="24"/>
        </w:rPr>
        <w:t>As</w:t>
      </w:r>
      <w:r w:rsidR="00C63F89" w:rsidRPr="00C63F89">
        <w:rPr>
          <w:sz w:val="24"/>
          <w:szCs w:val="24"/>
        </w:rPr>
        <w:t xml:space="preserve"> </w:t>
      </w:r>
      <w:r w:rsidR="00C63F89" w:rsidRPr="00C63F89">
        <w:rPr>
          <w:sz w:val="24"/>
          <w:szCs w:val="24"/>
        </w:rPr>
        <w:fldChar w:fldCharType="begin"/>
      </w:r>
      <w:r w:rsidR="00C63F89" w:rsidRPr="00C63F89">
        <w:rPr>
          <w:sz w:val="24"/>
          <w:szCs w:val="24"/>
        </w:rPr>
        <w:instrText xml:space="preserve"> REF _Ref8937176 \h </w:instrText>
      </w:r>
      <w:r w:rsidR="00C63F89">
        <w:rPr>
          <w:sz w:val="24"/>
          <w:szCs w:val="24"/>
        </w:rPr>
        <w:instrText xml:space="preserve"> \* MERGEFORMAT </w:instrText>
      </w:r>
      <w:r w:rsidR="00C63F89" w:rsidRPr="00C63F89">
        <w:rPr>
          <w:sz w:val="24"/>
          <w:szCs w:val="24"/>
        </w:rPr>
      </w:r>
      <w:r w:rsidR="00C63F89" w:rsidRPr="00C63F89">
        <w:rPr>
          <w:sz w:val="24"/>
          <w:szCs w:val="24"/>
        </w:rPr>
        <w:fldChar w:fldCharType="separate"/>
      </w:r>
      <w:r w:rsidR="0011424E" w:rsidRPr="0011424E">
        <w:rPr>
          <w:sz w:val="24"/>
          <w:szCs w:val="24"/>
        </w:rPr>
        <w:t xml:space="preserve">Table </w:t>
      </w:r>
      <w:r w:rsidR="0011424E" w:rsidRPr="0011424E">
        <w:rPr>
          <w:noProof/>
          <w:sz w:val="24"/>
          <w:szCs w:val="24"/>
        </w:rPr>
        <w:t>37</w:t>
      </w:r>
      <w:r w:rsidR="00C63F89" w:rsidRPr="00C63F89">
        <w:rPr>
          <w:sz w:val="24"/>
          <w:szCs w:val="24"/>
        </w:rPr>
        <w:fldChar w:fldCharType="end"/>
      </w:r>
      <w:r w:rsidR="002E5045">
        <w:rPr>
          <w:sz w:val="24"/>
          <w:szCs w:val="24"/>
        </w:rPr>
        <w:t xml:space="preserve"> shows</w:t>
      </w:r>
      <w:r w:rsidR="00C63F89">
        <w:rPr>
          <w:sz w:val="24"/>
          <w:szCs w:val="24"/>
        </w:rPr>
        <w:t xml:space="preserve">, </w:t>
      </w:r>
      <w:r w:rsidR="004B4706">
        <w:rPr>
          <w:sz w:val="24"/>
          <w:szCs w:val="24"/>
        </w:rPr>
        <w:t>‘elite’ institutional contexts st</w:t>
      </w:r>
      <w:r w:rsidR="002E5045">
        <w:rPr>
          <w:sz w:val="24"/>
          <w:szCs w:val="24"/>
        </w:rPr>
        <w:t>an</w:t>
      </w:r>
      <w:r w:rsidR="004B4706">
        <w:rPr>
          <w:sz w:val="24"/>
          <w:szCs w:val="24"/>
        </w:rPr>
        <w:t xml:space="preserve">d out </w:t>
      </w:r>
      <w:r w:rsidR="00C63F89">
        <w:rPr>
          <w:sz w:val="24"/>
          <w:szCs w:val="24"/>
        </w:rPr>
        <w:t>by having the lowest values out of all nine categories in the ‘intermediary’ (2.15) and ‘knowledge content’ (1.45) research dimensions, as well as having the joint lowest total value (2.4</w:t>
      </w:r>
      <w:r w:rsidR="00972C67">
        <w:rPr>
          <w:sz w:val="24"/>
          <w:szCs w:val="24"/>
        </w:rPr>
        <w:t xml:space="preserve">). </w:t>
      </w:r>
      <w:r w:rsidR="00A371DA">
        <w:rPr>
          <w:sz w:val="24"/>
          <w:szCs w:val="24"/>
        </w:rPr>
        <w:t xml:space="preserve">By contrast, ‘less prestigious’ departments have the highest ‘intermediary’ value (2.63) and joint highest ‘knowledge content’ value (1.78). </w:t>
      </w:r>
      <w:r w:rsidR="00B47634">
        <w:rPr>
          <w:sz w:val="24"/>
          <w:szCs w:val="24"/>
        </w:rPr>
        <w:t xml:space="preserve">This suggests that these aspects (activities/attributes) of research are strongly </w:t>
      </w:r>
      <w:r w:rsidR="00DD6D5C">
        <w:rPr>
          <w:sz w:val="24"/>
          <w:szCs w:val="24"/>
        </w:rPr>
        <w:t>‘</w:t>
      </w:r>
      <w:r w:rsidR="00B47634">
        <w:rPr>
          <w:sz w:val="24"/>
          <w:szCs w:val="24"/>
        </w:rPr>
        <w:t>bounded</w:t>
      </w:r>
      <w:r w:rsidR="00DD6D5C">
        <w:rPr>
          <w:sz w:val="24"/>
          <w:szCs w:val="24"/>
        </w:rPr>
        <w:t>’</w:t>
      </w:r>
      <w:r w:rsidR="00B47634">
        <w:rPr>
          <w:sz w:val="24"/>
          <w:szCs w:val="24"/>
        </w:rPr>
        <w:t xml:space="preserve"> within academic control in </w:t>
      </w:r>
      <w:r w:rsidR="00DD6D5C">
        <w:rPr>
          <w:sz w:val="24"/>
          <w:szCs w:val="24"/>
        </w:rPr>
        <w:t>‘</w:t>
      </w:r>
      <w:r w:rsidR="00B47634">
        <w:rPr>
          <w:sz w:val="24"/>
          <w:szCs w:val="24"/>
        </w:rPr>
        <w:t>elite</w:t>
      </w:r>
      <w:r w:rsidR="00DD6D5C">
        <w:rPr>
          <w:sz w:val="24"/>
          <w:szCs w:val="24"/>
        </w:rPr>
        <w:t>’</w:t>
      </w:r>
      <w:r w:rsidR="00B47634">
        <w:rPr>
          <w:sz w:val="24"/>
          <w:szCs w:val="24"/>
        </w:rPr>
        <w:t xml:space="preserve"> departments</w:t>
      </w:r>
      <w:r w:rsidR="00FD02DB">
        <w:rPr>
          <w:sz w:val="24"/>
          <w:szCs w:val="24"/>
        </w:rPr>
        <w:t xml:space="preserve">, and relatively ‘unbounded’ in ‘less prestigious’ departments. </w:t>
      </w:r>
      <w:r w:rsidR="00DD6D5C">
        <w:rPr>
          <w:sz w:val="24"/>
          <w:szCs w:val="24"/>
        </w:rPr>
        <w:t>I will explore these findings below.</w:t>
      </w:r>
    </w:p>
    <w:p w14:paraId="5DC3BDF2" w14:textId="7EAF8045" w:rsidR="00DD6D5C" w:rsidRDefault="008C6DC5" w:rsidP="00DD6D5C">
      <w:pPr>
        <w:pStyle w:val="Heading4"/>
      </w:pPr>
      <w:r>
        <w:t>Variation by</w:t>
      </w:r>
      <w:r w:rsidR="00DD6D5C">
        <w:t xml:space="preserve"> ‘</w:t>
      </w:r>
      <w:r>
        <w:t>control</w:t>
      </w:r>
      <w:r w:rsidR="00DD6D5C">
        <w:t xml:space="preserve">’ over </w:t>
      </w:r>
      <w:r>
        <w:t>research</w:t>
      </w:r>
      <w:r w:rsidR="00D92C15">
        <w:t xml:space="preserve"> collaborations</w:t>
      </w:r>
    </w:p>
    <w:p w14:paraId="19FDA86E" w14:textId="22E79A8E" w:rsidR="00083742" w:rsidRPr="004B3ABB" w:rsidRDefault="00946AE3" w:rsidP="005E5A45">
      <w:pPr>
        <w:spacing w:before="120" w:after="120" w:line="360" w:lineRule="auto"/>
        <w:rPr>
          <w:sz w:val="24"/>
          <w:szCs w:val="24"/>
        </w:rPr>
      </w:pPr>
      <w:r>
        <w:rPr>
          <w:sz w:val="24"/>
          <w:szCs w:val="24"/>
        </w:rPr>
        <w:t>Th</w:t>
      </w:r>
      <w:r w:rsidR="00F06F49">
        <w:rPr>
          <w:sz w:val="24"/>
          <w:szCs w:val="24"/>
        </w:rPr>
        <w:t>e greater ‘boundedness’</w:t>
      </w:r>
      <w:r w:rsidR="00DF59FB">
        <w:rPr>
          <w:sz w:val="24"/>
          <w:szCs w:val="24"/>
        </w:rPr>
        <w:t xml:space="preserve"> associated with ‘elite’ departments’ research, indicated in </w:t>
      </w:r>
      <w:r w:rsidR="00DF59FB" w:rsidRPr="00C63F89">
        <w:rPr>
          <w:sz w:val="24"/>
          <w:szCs w:val="24"/>
        </w:rPr>
        <w:fldChar w:fldCharType="begin"/>
      </w:r>
      <w:r w:rsidR="00DF59FB" w:rsidRPr="00C63F89">
        <w:rPr>
          <w:sz w:val="24"/>
          <w:szCs w:val="24"/>
        </w:rPr>
        <w:instrText xml:space="preserve"> REF _Ref8937176 \h </w:instrText>
      </w:r>
      <w:r w:rsidR="00DF59FB">
        <w:rPr>
          <w:sz w:val="24"/>
          <w:szCs w:val="24"/>
        </w:rPr>
        <w:instrText xml:space="preserve"> \* MERGEFORMAT </w:instrText>
      </w:r>
      <w:r w:rsidR="00DF59FB" w:rsidRPr="00C63F89">
        <w:rPr>
          <w:sz w:val="24"/>
          <w:szCs w:val="24"/>
        </w:rPr>
      </w:r>
      <w:r w:rsidR="00DF59FB" w:rsidRPr="00C63F89">
        <w:rPr>
          <w:sz w:val="24"/>
          <w:szCs w:val="24"/>
        </w:rPr>
        <w:fldChar w:fldCharType="separate"/>
      </w:r>
      <w:r w:rsidR="0011424E" w:rsidRPr="0011424E">
        <w:rPr>
          <w:sz w:val="24"/>
          <w:szCs w:val="24"/>
        </w:rPr>
        <w:t xml:space="preserve">Table </w:t>
      </w:r>
      <w:r w:rsidR="0011424E" w:rsidRPr="0011424E">
        <w:rPr>
          <w:noProof/>
          <w:sz w:val="24"/>
          <w:szCs w:val="24"/>
        </w:rPr>
        <w:t>37</w:t>
      </w:r>
      <w:r w:rsidR="00DF59FB" w:rsidRPr="00C63F89">
        <w:rPr>
          <w:sz w:val="24"/>
          <w:szCs w:val="24"/>
        </w:rPr>
        <w:fldChar w:fldCharType="end"/>
      </w:r>
      <w:r w:rsidR="00DF59FB">
        <w:rPr>
          <w:sz w:val="24"/>
          <w:szCs w:val="24"/>
        </w:rPr>
        <w:t>,</w:t>
      </w:r>
      <w:r>
        <w:rPr>
          <w:sz w:val="24"/>
          <w:szCs w:val="24"/>
        </w:rPr>
        <w:t xml:space="preserve"> </w:t>
      </w:r>
      <w:r w:rsidR="003A0626">
        <w:rPr>
          <w:sz w:val="24"/>
          <w:szCs w:val="24"/>
        </w:rPr>
        <w:t xml:space="preserve">became </w:t>
      </w:r>
      <w:r w:rsidR="00481394">
        <w:rPr>
          <w:sz w:val="24"/>
          <w:szCs w:val="24"/>
        </w:rPr>
        <w:t>apparent</w:t>
      </w:r>
      <w:r>
        <w:rPr>
          <w:sz w:val="24"/>
          <w:szCs w:val="24"/>
        </w:rPr>
        <w:t xml:space="preserve"> in the</w:t>
      </w:r>
      <w:r w:rsidR="00EA7B7F">
        <w:rPr>
          <w:sz w:val="24"/>
          <w:szCs w:val="24"/>
        </w:rPr>
        <w:t xml:space="preserve"> high level of </w:t>
      </w:r>
      <w:r w:rsidR="00AA4703">
        <w:rPr>
          <w:sz w:val="24"/>
          <w:szCs w:val="24"/>
        </w:rPr>
        <w:t>‘</w:t>
      </w:r>
      <w:r w:rsidR="00EA7B7F">
        <w:rPr>
          <w:sz w:val="24"/>
          <w:szCs w:val="24"/>
        </w:rPr>
        <w:t>ownership</w:t>
      </w:r>
      <w:r w:rsidR="00AA4703">
        <w:rPr>
          <w:sz w:val="24"/>
          <w:szCs w:val="24"/>
        </w:rPr>
        <w:t xml:space="preserve">’ </w:t>
      </w:r>
      <w:r w:rsidR="00EA7B7F">
        <w:rPr>
          <w:sz w:val="24"/>
          <w:szCs w:val="24"/>
        </w:rPr>
        <w:t>over the knowledge production process that researchers in ‘elite’ departmental contexts exhibited as they transacted across boundaries and interacted</w:t>
      </w:r>
      <w:r w:rsidR="00C24310" w:rsidRPr="00491ACA">
        <w:rPr>
          <w:sz w:val="24"/>
          <w:szCs w:val="24"/>
        </w:rPr>
        <w:t xml:space="preserve"> with non-academic collaborators.</w:t>
      </w:r>
      <w:r w:rsidR="00491ACA" w:rsidRPr="00491ACA">
        <w:rPr>
          <w:sz w:val="24"/>
          <w:szCs w:val="24"/>
        </w:rPr>
        <w:t xml:space="preserve"> </w:t>
      </w:r>
      <w:r w:rsidR="005E5A45">
        <w:rPr>
          <w:sz w:val="24"/>
          <w:szCs w:val="24"/>
        </w:rPr>
        <w:t>One manifestation of this was the relati</w:t>
      </w:r>
      <w:r w:rsidR="00583EEE">
        <w:rPr>
          <w:sz w:val="24"/>
          <w:szCs w:val="24"/>
        </w:rPr>
        <w:t>on to collaborators and users.</w:t>
      </w:r>
      <w:r w:rsidR="00421F2C">
        <w:rPr>
          <w:sz w:val="24"/>
          <w:szCs w:val="24"/>
        </w:rPr>
        <w:t xml:space="preserve"> Analysis of </w:t>
      </w:r>
      <w:r w:rsidR="005D3CEE">
        <w:rPr>
          <w:sz w:val="24"/>
          <w:szCs w:val="24"/>
        </w:rPr>
        <w:t xml:space="preserve">documentary and interview data related to the four </w:t>
      </w:r>
      <w:r w:rsidR="00421F2C">
        <w:rPr>
          <w:sz w:val="24"/>
          <w:szCs w:val="24"/>
        </w:rPr>
        <w:t>BoRs</w:t>
      </w:r>
      <w:r w:rsidR="005D3CEE">
        <w:rPr>
          <w:sz w:val="24"/>
          <w:szCs w:val="24"/>
        </w:rPr>
        <w:t xml:space="preserve"> produced by the two</w:t>
      </w:r>
      <w:r w:rsidR="00421F2C">
        <w:rPr>
          <w:sz w:val="24"/>
          <w:szCs w:val="24"/>
        </w:rPr>
        <w:t xml:space="preserve"> ‘elite’ departments</w:t>
      </w:r>
      <w:r w:rsidR="0067209F">
        <w:rPr>
          <w:sz w:val="24"/>
          <w:szCs w:val="24"/>
        </w:rPr>
        <w:t xml:space="preserve"> </w:t>
      </w:r>
      <w:r w:rsidR="00C83AF4">
        <w:rPr>
          <w:sz w:val="24"/>
          <w:szCs w:val="24"/>
        </w:rPr>
        <w:t xml:space="preserve">in my sample </w:t>
      </w:r>
      <w:r w:rsidR="005D3CEE">
        <w:rPr>
          <w:sz w:val="24"/>
          <w:szCs w:val="24"/>
        </w:rPr>
        <w:t>reveal</w:t>
      </w:r>
      <w:r w:rsidR="000603DD">
        <w:rPr>
          <w:sz w:val="24"/>
          <w:szCs w:val="24"/>
        </w:rPr>
        <w:t xml:space="preserve"> significant power generated by its prestige and expertise, in the sense that, rather than chasing potential users, researchers in these contexts tended to experience </w:t>
      </w:r>
      <w:r w:rsidR="00421F2C">
        <w:rPr>
          <w:sz w:val="24"/>
          <w:szCs w:val="24"/>
        </w:rPr>
        <w:t xml:space="preserve">external collaborators/users (primarily industry) </w:t>
      </w:r>
      <w:r w:rsidR="000603DD">
        <w:rPr>
          <w:sz w:val="24"/>
          <w:szCs w:val="24"/>
        </w:rPr>
        <w:t>being the ones to make</w:t>
      </w:r>
      <w:r w:rsidR="00421F2C">
        <w:rPr>
          <w:sz w:val="24"/>
          <w:szCs w:val="24"/>
        </w:rPr>
        <w:t xml:space="preserve"> the effort to engage with </w:t>
      </w:r>
      <w:r w:rsidR="005D3CEE">
        <w:rPr>
          <w:sz w:val="24"/>
          <w:szCs w:val="24"/>
        </w:rPr>
        <w:t>academic research</w:t>
      </w:r>
      <w:r w:rsidR="00421F2C">
        <w:rPr>
          <w:sz w:val="24"/>
          <w:szCs w:val="24"/>
        </w:rPr>
        <w:t xml:space="preserve"> on the university’s terms.</w:t>
      </w:r>
      <w:r w:rsidR="005D3CEE">
        <w:rPr>
          <w:sz w:val="24"/>
          <w:szCs w:val="24"/>
        </w:rPr>
        <w:t xml:space="preserve"> </w:t>
      </w:r>
      <w:r w:rsidR="00CD3A7C" w:rsidRPr="004B3ABB">
        <w:rPr>
          <w:sz w:val="24"/>
          <w:szCs w:val="24"/>
        </w:rPr>
        <w:t xml:space="preserve">There is good evidence of this in at least </w:t>
      </w:r>
      <w:r w:rsidR="00F10E1B" w:rsidRPr="004B3ABB">
        <w:rPr>
          <w:sz w:val="24"/>
          <w:szCs w:val="24"/>
        </w:rPr>
        <w:t>three of the four BoRs from ‘elite’ departmental contexts</w:t>
      </w:r>
      <w:r w:rsidR="000B766F" w:rsidRPr="004B3ABB">
        <w:rPr>
          <w:sz w:val="24"/>
          <w:szCs w:val="24"/>
        </w:rPr>
        <w:t xml:space="preserve">: the high demand from the construction sector for consultancy and collaboration with the University of Sheffield’s Vibration Engineering Section (since moved to the University of Exeter); the interest from the steel and defence sectors in </w:t>
      </w:r>
      <w:r w:rsidR="00E25389" w:rsidRPr="004B3ABB">
        <w:rPr>
          <w:sz w:val="24"/>
          <w:szCs w:val="24"/>
        </w:rPr>
        <w:t>the expertise at the University of Cambridge Department for Materials Science and Metallurgy</w:t>
      </w:r>
      <w:r w:rsidR="00CD3A7C" w:rsidRPr="004B3ABB">
        <w:rPr>
          <w:sz w:val="24"/>
          <w:szCs w:val="24"/>
        </w:rPr>
        <w:t>; and the widespread participation of water companies</w:t>
      </w:r>
      <w:r w:rsidR="00A3387E" w:rsidRPr="004B3ABB">
        <w:rPr>
          <w:sz w:val="24"/>
          <w:szCs w:val="24"/>
        </w:rPr>
        <w:t xml:space="preserve"> in the University of Sheffield’s ‘Prediction and management Of Discolouration in Distribution Systems’ (PODDS) project.</w:t>
      </w:r>
      <w:r w:rsidR="001E5CEF" w:rsidRPr="004B3ABB">
        <w:rPr>
          <w:sz w:val="24"/>
          <w:szCs w:val="24"/>
        </w:rPr>
        <w:t xml:space="preserve"> </w:t>
      </w:r>
      <w:r w:rsidR="00583EEE" w:rsidRPr="004B3ABB">
        <w:rPr>
          <w:sz w:val="24"/>
          <w:szCs w:val="24"/>
        </w:rPr>
        <w:t>Interviews with respondents from ‘elite’ departments</w:t>
      </w:r>
      <w:r w:rsidR="004761D4" w:rsidRPr="004B3ABB">
        <w:rPr>
          <w:sz w:val="24"/>
          <w:szCs w:val="24"/>
        </w:rPr>
        <w:t xml:space="preserve"> corroborate this</w:t>
      </w:r>
      <w:r w:rsidR="001E5CEF" w:rsidRPr="004B3ABB">
        <w:rPr>
          <w:sz w:val="24"/>
          <w:szCs w:val="24"/>
        </w:rPr>
        <w:t xml:space="preserve"> analysis</w:t>
      </w:r>
      <w:r w:rsidR="00B801FD" w:rsidRPr="004B3ABB">
        <w:rPr>
          <w:sz w:val="24"/>
          <w:szCs w:val="24"/>
        </w:rPr>
        <w:t>:</w:t>
      </w:r>
    </w:p>
    <w:p w14:paraId="371CEE48" w14:textId="4AFC371C" w:rsidR="00083742" w:rsidRPr="004B3ABB" w:rsidRDefault="00083742" w:rsidP="00E1458C">
      <w:pPr>
        <w:spacing w:after="120" w:line="240" w:lineRule="auto"/>
        <w:ind w:left="720"/>
        <w:rPr>
          <w:sz w:val="24"/>
          <w:szCs w:val="24"/>
        </w:rPr>
      </w:pPr>
      <w:r w:rsidRPr="004B3ABB">
        <w:rPr>
          <w:sz w:val="24"/>
          <w:szCs w:val="24"/>
        </w:rPr>
        <w:t>“We have a lot of industry supporters who are very keen to work with us. We don’t have any trouble finding users.” (</w:t>
      </w:r>
      <w:r w:rsidR="00142140" w:rsidRPr="004B3ABB">
        <w:rPr>
          <w:sz w:val="24"/>
          <w:szCs w:val="24"/>
        </w:rPr>
        <w:t>Respondent from</w:t>
      </w:r>
      <w:r w:rsidRPr="004B3ABB">
        <w:rPr>
          <w:sz w:val="24"/>
          <w:szCs w:val="24"/>
        </w:rPr>
        <w:t xml:space="preserve"> ‘elite’ department)</w:t>
      </w:r>
    </w:p>
    <w:p w14:paraId="789B11B7" w14:textId="011E8917" w:rsidR="009174D9" w:rsidRDefault="009174D9" w:rsidP="00E1458C">
      <w:pPr>
        <w:spacing w:after="120" w:line="240" w:lineRule="auto"/>
        <w:ind w:left="720"/>
        <w:rPr>
          <w:sz w:val="24"/>
          <w:szCs w:val="24"/>
        </w:rPr>
      </w:pPr>
      <w:r w:rsidRPr="004B3ABB">
        <w:rPr>
          <w:sz w:val="24"/>
          <w:szCs w:val="24"/>
        </w:rPr>
        <w:t>“</w:t>
      </w:r>
      <w:r w:rsidR="009721FC" w:rsidRPr="004B3ABB">
        <w:rPr>
          <w:sz w:val="24"/>
          <w:szCs w:val="24"/>
        </w:rPr>
        <w:t>...</w:t>
      </w:r>
      <w:r w:rsidRPr="004B3ABB">
        <w:rPr>
          <w:sz w:val="24"/>
          <w:szCs w:val="24"/>
        </w:rPr>
        <w:t>we’ve said</w:t>
      </w:r>
      <w:r w:rsidR="00F74109" w:rsidRPr="004B3ABB">
        <w:rPr>
          <w:sz w:val="24"/>
          <w:szCs w:val="24"/>
        </w:rPr>
        <w:t xml:space="preserve"> [to the sector]</w:t>
      </w:r>
      <w:r w:rsidR="006D0F1F" w:rsidRPr="004B3ABB">
        <w:rPr>
          <w:sz w:val="24"/>
          <w:szCs w:val="24"/>
        </w:rPr>
        <w:t xml:space="preserve"> ...</w:t>
      </w:r>
      <w:r w:rsidRPr="004B3ABB">
        <w:rPr>
          <w:sz w:val="24"/>
          <w:szCs w:val="24"/>
        </w:rPr>
        <w:t xml:space="preserve"> </w:t>
      </w:r>
      <w:r w:rsidRPr="004B3ABB">
        <w:rPr>
          <w:i/>
          <w:sz w:val="24"/>
          <w:szCs w:val="24"/>
        </w:rPr>
        <w:t>“The onus is on you to come to us and give us the data to work with, because the more you put in, the more you get out.”</w:t>
      </w:r>
      <w:r w:rsidRPr="004B3ABB">
        <w:rPr>
          <w:sz w:val="24"/>
          <w:szCs w:val="24"/>
        </w:rPr>
        <w:t xml:space="preserve"> And they all approach us, most of them want to be involved.” (</w:t>
      </w:r>
      <w:r w:rsidR="00142140" w:rsidRPr="004B3ABB">
        <w:rPr>
          <w:sz w:val="24"/>
          <w:szCs w:val="24"/>
        </w:rPr>
        <w:t>Respondent from</w:t>
      </w:r>
      <w:r w:rsidRPr="004B3ABB">
        <w:rPr>
          <w:sz w:val="24"/>
          <w:szCs w:val="24"/>
        </w:rPr>
        <w:t xml:space="preserve"> </w:t>
      </w:r>
      <w:r w:rsidR="004051D3" w:rsidRPr="004B3ABB">
        <w:rPr>
          <w:sz w:val="24"/>
          <w:szCs w:val="24"/>
        </w:rPr>
        <w:t>‘elite’ department</w:t>
      </w:r>
      <w:r w:rsidRPr="004B3ABB">
        <w:rPr>
          <w:sz w:val="24"/>
          <w:szCs w:val="24"/>
        </w:rPr>
        <w:t>)</w:t>
      </w:r>
    </w:p>
    <w:p w14:paraId="427DED0D" w14:textId="2D8E982F" w:rsidR="003D6344" w:rsidRDefault="00A03AFE" w:rsidP="00C93C80">
      <w:pPr>
        <w:spacing w:after="120" w:line="360" w:lineRule="auto"/>
        <w:rPr>
          <w:sz w:val="24"/>
          <w:szCs w:val="24"/>
        </w:rPr>
      </w:pPr>
      <w:r>
        <w:rPr>
          <w:sz w:val="24"/>
          <w:szCs w:val="24"/>
        </w:rPr>
        <w:t>This contrasts with</w:t>
      </w:r>
      <w:r w:rsidR="0082025D">
        <w:rPr>
          <w:sz w:val="24"/>
          <w:szCs w:val="24"/>
        </w:rPr>
        <w:t xml:space="preserve"> </w:t>
      </w:r>
      <w:r w:rsidR="00ED312F">
        <w:rPr>
          <w:sz w:val="24"/>
          <w:szCs w:val="24"/>
        </w:rPr>
        <w:t>many</w:t>
      </w:r>
      <w:r>
        <w:rPr>
          <w:sz w:val="24"/>
          <w:szCs w:val="24"/>
        </w:rPr>
        <w:t xml:space="preserve"> experience</w:t>
      </w:r>
      <w:r w:rsidR="004515F9">
        <w:rPr>
          <w:sz w:val="24"/>
          <w:szCs w:val="24"/>
        </w:rPr>
        <w:t>s of ‘non-elite’ departments</w:t>
      </w:r>
      <w:r w:rsidR="00596B70">
        <w:rPr>
          <w:sz w:val="24"/>
          <w:szCs w:val="24"/>
        </w:rPr>
        <w:t xml:space="preserve">, where there is evidence of academics in these departments </w:t>
      </w:r>
      <w:r w:rsidR="00C85755">
        <w:rPr>
          <w:sz w:val="24"/>
          <w:szCs w:val="24"/>
        </w:rPr>
        <w:t xml:space="preserve">having to go </w:t>
      </w:r>
      <w:r w:rsidR="00596B70">
        <w:rPr>
          <w:sz w:val="24"/>
          <w:szCs w:val="24"/>
        </w:rPr>
        <w:t xml:space="preserve">to greater effort to attract </w:t>
      </w:r>
      <w:r w:rsidR="00C17BAF">
        <w:rPr>
          <w:sz w:val="24"/>
          <w:szCs w:val="24"/>
        </w:rPr>
        <w:t xml:space="preserve">external </w:t>
      </w:r>
      <w:r w:rsidR="00596B70">
        <w:rPr>
          <w:sz w:val="24"/>
          <w:szCs w:val="24"/>
        </w:rPr>
        <w:t>support</w:t>
      </w:r>
      <w:r w:rsidR="00BD7365">
        <w:rPr>
          <w:sz w:val="24"/>
          <w:szCs w:val="24"/>
        </w:rPr>
        <w:t xml:space="preserve"> and interest</w:t>
      </w:r>
      <w:r w:rsidR="00596B70">
        <w:rPr>
          <w:sz w:val="24"/>
          <w:szCs w:val="24"/>
        </w:rPr>
        <w:t xml:space="preserve">. </w:t>
      </w:r>
      <w:r w:rsidR="003D6344">
        <w:rPr>
          <w:sz w:val="24"/>
          <w:szCs w:val="24"/>
        </w:rPr>
        <w:t>For example</w:t>
      </w:r>
      <w:r w:rsidR="00FE1A2D">
        <w:rPr>
          <w:sz w:val="24"/>
          <w:szCs w:val="24"/>
        </w:rPr>
        <w:t xml:space="preserve">, researchers </w:t>
      </w:r>
      <w:r w:rsidR="005717EB">
        <w:rPr>
          <w:sz w:val="24"/>
          <w:szCs w:val="24"/>
        </w:rPr>
        <w:t xml:space="preserve">in </w:t>
      </w:r>
      <w:r w:rsidR="00FE1A2D">
        <w:rPr>
          <w:sz w:val="24"/>
          <w:szCs w:val="24"/>
        </w:rPr>
        <w:t>the</w:t>
      </w:r>
      <w:r w:rsidR="005717EB">
        <w:rPr>
          <w:sz w:val="24"/>
          <w:szCs w:val="24"/>
        </w:rPr>
        <w:t xml:space="preserve"> ‘</w:t>
      </w:r>
      <w:r w:rsidR="007C6C0B">
        <w:rPr>
          <w:sz w:val="24"/>
          <w:szCs w:val="24"/>
        </w:rPr>
        <w:t>non-elite’</w:t>
      </w:r>
      <w:r w:rsidR="009D25F5">
        <w:rPr>
          <w:sz w:val="24"/>
          <w:szCs w:val="24"/>
        </w:rPr>
        <w:t xml:space="preserve"> (‘more prestigious’)</w:t>
      </w:r>
      <w:r w:rsidR="005717EB">
        <w:rPr>
          <w:sz w:val="24"/>
          <w:szCs w:val="24"/>
        </w:rPr>
        <w:t xml:space="preserve"> departmental context</w:t>
      </w:r>
      <w:r w:rsidR="00FE1A2D">
        <w:rPr>
          <w:sz w:val="24"/>
          <w:szCs w:val="24"/>
        </w:rPr>
        <w:t xml:space="preserve"> </w:t>
      </w:r>
      <w:r w:rsidR="00E10B39">
        <w:rPr>
          <w:sz w:val="24"/>
          <w:szCs w:val="24"/>
        </w:rPr>
        <w:t xml:space="preserve">of the </w:t>
      </w:r>
      <w:r w:rsidR="00FE1A2D">
        <w:rPr>
          <w:sz w:val="24"/>
          <w:szCs w:val="24"/>
        </w:rPr>
        <w:t xml:space="preserve">School of Chemistry and Chemical Engineering at Queen’s University Belfast </w:t>
      </w:r>
      <w:r w:rsidR="006C5044">
        <w:rPr>
          <w:sz w:val="24"/>
          <w:szCs w:val="24"/>
        </w:rPr>
        <w:t>established the Queen’s University Ionic Liquid Laboratory (QUILL)</w:t>
      </w:r>
      <w:r w:rsidR="00F96EA3">
        <w:rPr>
          <w:sz w:val="24"/>
          <w:szCs w:val="24"/>
        </w:rPr>
        <w:t>,</w:t>
      </w:r>
      <w:r w:rsidR="006B5E23">
        <w:rPr>
          <w:sz w:val="24"/>
          <w:szCs w:val="24"/>
        </w:rPr>
        <w:t xml:space="preserve"> which was pivotal in the research associated with BoR8.2 (‘Mercury Capture Technology for the Global Petroleum Industry’). QUILL is run as a u</w:t>
      </w:r>
      <w:r w:rsidR="00F96EA3">
        <w:rPr>
          <w:sz w:val="24"/>
          <w:szCs w:val="24"/>
        </w:rPr>
        <w:t>niversity-industry consortium</w:t>
      </w:r>
      <w:r w:rsidR="002022C7">
        <w:rPr>
          <w:sz w:val="24"/>
          <w:szCs w:val="24"/>
        </w:rPr>
        <w:t xml:space="preserve">, a ‘boundary structure’ </w:t>
      </w:r>
      <w:r w:rsidR="00261C07">
        <w:rPr>
          <w:sz w:val="24"/>
          <w:szCs w:val="24"/>
        </w:rPr>
        <w:t>serving to</w:t>
      </w:r>
      <w:r w:rsidR="002022C7">
        <w:rPr>
          <w:sz w:val="24"/>
          <w:szCs w:val="24"/>
        </w:rPr>
        <w:t xml:space="preserve"> signal the department’s</w:t>
      </w:r>
      <w:r w:rsidR="00261C07">
        <w:rPr>
          <w:sz w:val="24"/>
          <w:szCs w:val="24"/>
        </w:rPr>
        <w:t xml:space="preserve"> industry-relevant expertise </w:t>
      </w:r>
      <w:r w:rsidR="002022C7">
        <w:rPr>
          <w:sz w:val="24"/>
          <w:szCs w:val="24"/>
        </w:rPr>
        <w:t>and</w:t>
      </w:r>
      <w:r w:rsidR="00C302DE">
        <w:rPr>
          <w:sz w:val="24"/>
          <w:szCs w:val="24"/>
        </w:rPr>
        <w:t xml:space="preserve"> to</w:t>
      </w:r>
      <w:r w:rsidR="002022C7">
        <w:rPr>
          <w:sz w:val="24"/>
          <w:szCs w:val="24"/>
        </w:rPr>
        <w:t xml:space="preserve"> provide a channel through which industry can let their research needs known. </w:t>
      </w:r>
      <w:r w:rsidR="00FF4925">
        <w:rPr>
          <w:sz w:val="24"/>
          <w:szCs w:val="24"/>
        </w:rPr>
        <w:t xml:space="preserve">Although highly effective </w:t>
      </w:r>
      <w:r w:rsidR="00EA2728">
        <w:rPr>
          <w:sz w:val="24"/>
          <w:szCs w:val="24"/>
        </w:rPr>
        <w:t xml:space="preserve">as a means for ensuring the relevance </w:t>
      </w:r>
      <w:r w:rsidR="00AA369E">
        <w:rPr>
          <w:sz w:val="24"/>
          <w:szCs w:val="24"/>
        </w:rPr>
        <w:t xml:space="preserve">of research, </w:t>
      </w:r>
      <w:r w:rsidR="00124EF6">
        <w:rPr>
          <w:sz w:val="24"/>
          <w:szCs w:val="24"/>
        </w:rPr>
        <w:t>it inevitably means “ceding some control”</w:t>
      </w:r>
      <w:r w:rsidR="00F35116">
        <w:rPr>
          <w:sz w:val="24"/>
          <w:szCs w:val="24"/>
        </w:rPr>
        <w:t xml:space="preserve"> </w:t>
      </w:r>
      <w:r w:rsidR="00F35116">
        <w:rPr>
          <w:sz w:val="24"/>
          <w:szCs w:val="24"/>
        </w:rPr>
        <w:fldChar w:fldCharType="begin"/>
      </w:r>
      <w:r w:rsidR="00F35116">
        <w:rPr>
          <w:sz w:val="24"/>
          <w:szCs w:val="24"/>
        </w:rPr>
        <w:instrText xml:space="preserve"> ADDIN EN.CITE &lt;EndNote&gt;&lt;Cite&gt;&lt;Author&gt;Rosinger&lt;/Author&gt;&lt;Year&gt;2016&lt;/Year&gt;&lt;IDText&gt;Organizational Segmentation and the Prestige Economy: Deprofessionalization in High- and Low-Resource Departments&lt;/IDText&gt;&lt;Pages&gt;45&lt;/Pages&gt;&lt;DisplayText&gt;(Rosinger, Taylor, Coco, &amp;amp; Slaughter, 2016, p. 45)&lt;/DisplayText&gt;&lt;record&gt;&lt;keywords&gt;&lt;keyword&gt;Article&lt;/keyword&gt;&lt;keyword&gt;Organizational Segmentation&lt;/keyword&gt;&lt;keyword&gt;Faculty Work&lt;/keyword&gt;&lt;keyword&gt;Academic Capitalism&lt;/keyword&gt;&lt;keyword&gt;Professionalization&lt;/keyword&gt;&lt;keyword&gt;Prestige Economy&lt;/keyword&gt;&lt;/keywords&gt;&lt;isbn&gt;0022-1546&lt;/isbn&gt;&lt;titles&gt;&lt;title&gt;Organizational Segmentation and the Prestige Economy: Deprofessionalization in High- and Low-Resource Departments&lt;/title&gt;&lt;secondary-title&gt;The Journal of Higher Education&lt;/secondary-title&gt;&lt;/titles&gt;&lt;pages&gt;27-54&lt;/pages&gt;&lt;number&gt;1&lt;/number&gt;&lt;contributors&gt;&lt;authors&gt;&lt;author&gt;Rosinger, Kelly Ochs&lt;/author&gt;&lt;author&gt;Taylor, Barrett J.&lt;/author&gt;&lt;author&gt;Coco, Lindsay&lt;/author&gt;&lt;author&gt;Slaughter, Sheila&lt;/author&gt;&lt;/authors&gt;&lt;/contributors&gt;&lt;added-date format="utc"&gt;1558010190&lt;/added-date&gt;&lt;ref-type name="Journal Article"&gt;17&lt;/ref-type&gt;&lt;dates&gt;&lt;year&gt;2016&lt;/year&gt;&lt;/dates&gt;&lt;rec-number&gt;7785&lt;/rec-number&gt;&lt;publisher&gt;Taylor &amp;amp; Francis&lt;/publisher&gt;&lt;last-updated-date format="utc"&gt;1558010190&lt;/last-updated-date&gt;&lt;electronic-resource-num&gt;10.1080/00221546.2016.11777393&lt;/electronic-resource-num&gt;&lt;volume&gt;87&lt;/volume&gt;&lt;/record&gt;&lt;/Cite&gt;&lt;/EndNote&gt;</w:instrText>
      </w:r>
      <w:r w:rsidR="00F35116">
        <w:rPr>
          <w:sz w:val="24"/>
          <w:szCs w:val="24"/>
        </w:rPr>
        <w:fldChar w:fldCharType="separate"/>
      </w:r>
      <w:r w:rsidR="00F35116">
        <w:rPr>
          <w:noProof/>
          <w:sz w:val="24"/>
          <w:szCs w:val="24"/>
        </w:rPr>
        <w:t>(Rosinger, Taylor, Coco, &amp; Slaughter, 2016, p. 45)</w:t>
      </w:r>
      <w:r w:rsidR="00F35116">
        <w:rPr>
          <w:sz w:val="24"/>
          <w:szCs w:val="24"/>
        </w:rPr>
        <w:fldChar w:fldCharType="end"/>
      </w:r>
      <w:r w:rsidR="00124EF6">
        <w:rPr>
          <w:sz w:val="24"/>
          <w:szCs w:val="24"/>
        </w:rPr>
        <w:t xml:space="preserve"> over t</w:t>
      </w:r>
      <w:r w:rsidR="00460DDE">
        <w:rPr>
          <w:sz w:val="24"/>
          <w:szCs w:val="24"/>
        </w:rPr>
        <w:t xml:space="preserve">he direction of academic </w:t>
      </w:r>
      <w:r w:rsidR="00124EF6">
        <w:rPr>
          <w:sz w:val="24"/>
          <w:szCs w:val="24"/>
        </w:rPr>
        <w:t>research</w:t>
      </w:r>
      <w:r w:rsidR="00FE23F9">
        <w:rPr>
          <w:sz w:val="24"/>
          <w:szCs w:val="24"/>
        </w:rPr>
        <w:t xml:space="preserve">: </w:t>
      </w:r>
      <w:r w:rsidR="003F01CB">
        <w:rPr>
          <w:sz w:val="24"/>
          <w:szCs w:val="24"/>
        </w:rPr>
        <w:t>QUILL</w:t>
      </w:r>
      <w:r w:rsidR="00FE23F9">
        <w:rPr>
          <w:sz w:val="24"/>
          <w:szCs w:val="24"/>
        </w:rPr>
        <w:t xml:space="preserve"> </w:t>
      </w:r>
      <w:r w:rsidR="003540B3">
        <w:rPr>
          <w:sz w:val="24"/>
          <w:szCs w:val="24"/>
        </w:rPr>
        <w:t xml:space="preserve">explicitly </w:t>
      </w:r>
      <w:r w:rsidR="003F01CB">
        <w:rPr>
          <w:sz w:val="24"/>
          <w:szCs w:val="24"/>
        </w:rPr>
        <w:t xml:space="preserve">focuses on research topics </w:t>
      </w:r>
      <w:r w:rsidR="003540B3">
        <w:rPr>
          <w:sz w:val="24"/>
          <w:szCs w:val="24"/>
        </w:rPr>
        <w:t>“requested by our industry partners</w:t>
      </w:r>
      <w:r w:rsidR="003F01CB">
        <w:rPr>
          <w:sz w:val="24"/>
          <w:szCs w:val="24"/>
        </w:rPr>
        <w:t>”</w:t>
      </w:r>
      <w:r w:rsidR="00497666">
        <w:rPr>
          <w:sz w:val="24"/>
          <w:szCs w:val="24"/>
        </w:rPr>
        <w:t xml:space="preserve"> (QUILL website</w:t>
      </w:r>
      <w:r w:rsidR="00497666">
        <w:rPr>
          <w:rStyle w:val="FootnoteReference"/>
          <w:sz w:val="24"/>
          <w:szCs w:val="24"/>
        </w:rPr>
        <w:footnoteReference w:id="21"/>
      </w:r>
      <w:r w:rsidR="00497666">
        <w:rPr>
          <w:sz w:val="24"/>
          <w:szCs w:val="24"/>
        </w:rPr>
        <w:t>)</w:t>
      </w:r>
      <w:r w:rsidR="003F01CB">
        <w:rPr>
          <w:sz w:val="24"/>
          <w:szCs w:val="24"/>
        </w:rPr>
        <w:t>, under the co-directorship of a</w:t>
      </w:r>
      <w:r w:rsidR="003D25BF">
        <w:rPr>
          <w:sz w:val="24"/>
          <w:szCs w:val="24"/>
        </w:rPr>
        <w:t xml:space="preserve"> ‘boundary-spanner’ who worked in the petroleum industry for over three decades before being given an academic appointment. </w:t>
      </w:r>
      <w:r w:rsidR="00C6549D">
        <w:rPr>
          <w:sz w:val="24"/>
          <w:szCs w:val="24"/>
        </w:rPr>
        <w:t xml:space="preserve">Moreover, </w:t>
      </w:r>
      <w:r w:rsidR="002A470A">
        <w:rPr>
          <w:sz w:val="24"/>
          <w:szCs w:val="24"/>
        </w:rPr>
        <w:t xml:space="preserve">rather than attracting industry interest and collaboration relatively easily, as was apparently the case in the above ‘elite’ departmental contexts, there is more evidence of a struggle to garner </w:t>
      </w:r>
      <w:r w:rsidR="00C93C80">
        <w:rPr>
          <w:sz w:val="24"/>
          <w:szCs w:val="24"/>
        </w:rPr>
        <w:t xml:space="preserve">initial </w:t>
      </w:r>
      <w:r w:rsidR="002A470A">
        <w:rPr>
          <w:sz w:val="24"/>
          <w:szCs w:val="24"/>
        </w:rPr>
        <w:t>support for QUILL</w:t>
      </w:r>
      <w:r w:rsidR="00C93C80">
        <w:rPr>
          <w:rStyle w:val="FootnoteReference"/>
          <w:sz w:val="24"/>
          <w:szCs w:val="24"/>
        </w:rPr>
        <w:footnoteReference w:id="22"/>
      </w:r>
      <w:r w:rsidR="00C93C80">
        <w:rPr>
          <w:sz w:val="24"/>
          <w:szCs w:val="24"/>
        </w:rPr>
        <w:t>.</w:t>
      </w:r>
    </w:p>
    <w:p w14:paraId="3EC302A5" w14:textId="2E3ADB40" w:rsidR="008A3665" w:rsidRDefault="002E3ED2" w:rsidP="00C93C80">
      <w:pPr>
        <w:spacing w:after="120" w:line="360" w:lineRule="auto"/>
        <w:rPr>
          <w:sz w:val="24"/>
          <w:szCs w:val="24"/>
        </w:rPr>
      </w:pPr>
      <w:r>
        <w:rPr>
          <w:sz w:val="24"/>
          <w:szCs w:val="24"/>
        </w:rPr>
        <w:t>To take another example, t</w:t>
      </w:r>
      <w:r w:rsidR="00D44FE3">
        <w:rPr>
          <w:sz w:val="24"/>
          <w:szCs w:val="24"/>
        </w:rPr>
        <w:t>he case of BoR11.1 (‘Clinical outcome modelling saves lives’), which is based in a ‘less prestigious’ department</w:t>
      </w:r>
      <w:r w:rsidR="004D5749">
        <w:rPr>
          <w:sz w:val="24"/>
          <w:szCs w:val="24"/>
        </w:rPr>
        <w:t xml:space="preserve"> (</w:t>
      </w:r>
      <w:r w:rsidR="00D44FE3">
        <w:rPr>
          <w:sz w:val="24"/>
          <w:szCs w:val="24"/>
        </w:rPr>
        <w:t>and which was discussed in-depth earlier as one of the three illustrative case studies</w:t>
      </w:r>
      <w:r w:rsidR="004D5749">
        <w:rPr>
          <w:sz w:val="24"/>
          <w:szCs w:val="24"/>
        </w:rPr>
        <w:t>)</w:t>
      </w:r>
      <w:r w:rsidR="00D44FE3">
        <w:rPr>
          <w:sz w:val="24"/>
          <w:szCs w:val="24"/>
        </w:rPr>
        <w:t xml:space="preserve"> is arguably an even stronger instance of a department ceding control to an external research agenda-setter. The lead</w:t>
      </w:r>
      <w:r w:rsidR="00E914C2">
        <w:rPr>
          <w:sz w:val="24"/>
          <w:szCs w:val="24"/>
        </w:rPr>
        <w:t xml:space="preserve"> academic researcher involved had</w:t>
      </w:r>
      <w:r w:rsidR="00D44FE3">
        <w:rPr>
          <w:sz w:val="24"/>
          <w:szCs w:val="24"/>
        </w:rPr>
        <w:t xml:space="preserve"> served most of his career as a non-academic</w:t>
      </w:r>
      <w:r w:rsidR="00DB3DF2">
        <w:rPr>
          <w:sz w:val="24"/>
          <w:szCs w:val="24"/>
        </w:rPr>
        <w:t xml:space="preserve"> re</w:t>
      </w:r>
      <w:r w:rsidR="00D44FE3">
        <w:rPr>
          <w:sz w:val="24"/>
          <w:szCs w:val="24"/>
        </w:rPr>
        <w:t xml:space="preserve">searcher </w:t>
      </w:r>
      <w:r w:rsidR="00DB3DF2">
        <w:rPr>
          <w:sz w:val="24"/>
          <w:szCs w:val="24"/>
        </w:rPr>
        <w:t xml:space="preserve">with a physics specialism in the NHS, </w:t>
      </w:r>
      <w:r w:rsidR="00D44FE3">
        <w:rPr>
          <w:sz w:val="24"/>
          <w:szCs w:val="24"/>
        </w:rPr>
        <w:t xml:space="preserve">before taking an academic post in the </w:t>
      </w:r>
      <w:r w:rsidR="00FF547B">
        <w:rPr>
          <w:sz w:val="24"/>
          <w:szCs w:val="24"/>
        </w:rPr>
        <w:t>u</w:t>
      </w:r>
      <w:r w:rsidR="00D44FE3">
        <w:rPr>
          <w:sz w:val="24"/>
          <w:szCs w:val="24"/>
        </w:rPr>
        <w:t xml:space="preserve">niversity’s Faculty of Technology specifically in order to continue and consolidate a partnership between the </w:t>
      </w:r>
      <w:r w:rsidR="00FF547B">
        <w:rPr>
          <w:sz w:val="24"/>
          <w:szCs w:val="24"/>
        </w:rPr>
        <w:t>University of Portsmouth</w:t>
      </w:r>
      <w:r w:rsidR="00D44FE3">
        <w:rPr>
          <w:sz w:val="24"/>
          <w:szCs w:val="24"/>
        </w:rPr>
        <w:t xml:space="preserve"> and </w:t>
      </w:r>
      <w:r w:rsidR="00DB3DF2">
        <w:rPr>
          <w:sz w:val="24"/>
          <w:szCs w:val="24"/>
        </w:rPr>
        <w:t xml:space="preserve">Portsmouth Hospitals NHS Trust. In this case, the needs of the non-academic collaborating institution significantly influenced a broad strategic area for the university department. </w:t>
      </w:r>
    </w:p>
    <w:p w14:paraId="0B1EA4A6" w14:textId="14A327AE" w:rsidR="003D6344" w:rsidRDefault="00267DAA" w:rsidP="0032466B">
      <w:pPr>
        <w:spacing w:before="120" w:after="120" w:line="360" w:lineRule="auto"/>
        <w:rPr>
          <w:sz w:val="24"/>
          <w:szCs w:val="24"/>
        </w:rPr>
      </w:pPr>
      <w:r>
        <w:rPr>
          <w:sz w:val="24"/>
          <w:szCs w:val="24"/>
        </w:rPr>
        <w:t>In a final example,</w:t>
      </w:r>
      <w:r w:rsidR="0081526D">
        <w:rPr>
          <w:sz w:val="24"/>
          <w:szCs w:val="24"/>
        </w:rPr>
        <w:t xml:space="preserve"> the collaboration was initiated by the university simply being responsive to circumstance. A doctoral graduate from the ‘more prestigious’ departmental context of the School of Mathematics and Statistics from the University of Glasgow was employed by the multinational oil and gas company, Royal Dutch Shell (hereby ‘Shell’). </w:t>
      </w:r>
      <w:r w:rsidR="002D67ED">
        <w:rPr>
          <w:sz w:val="24"/>
          <w:szCs w:val="24"/>
        </w:rPr>
        <w:t>Although this doctoral graduate was employed for his general background rather than expertise in any specific techniques, it just so happened that a certain statistical methodology he had acquired from his PhD supervisor was found to be very relevant to one of the issues facing Shell, that of monitoring groundwater pollution around sites of oil and gas extraction activities.</w:t>
      </w:r>
      <w:r w:rsidR="00691070">
        <w:rPr>
          <w:sz w:val="24"/>
          <w:szCs w:val="24"/>
        </w:rPr>
        <w:t xml:space="preserve"> Through this student, Shell and the university commenced a research relationship which resulted in several co-authored </w:t>
      </w:r>
      <w:r w:rsidR="009E1623">
        <w:rPr>
          <w:sz w:val="24"/>
          <w:szCs w:val="24"/>
        </w:rPr>
        <w:t>papers, the sponsorship by Shell of another PhD student, and collaboration on a novel purpose-built data analysis software</w:t>
      </w:r>
      <w:r w:rsidR="00854A0D">
        <w:rPr>
          <w:sz w:val="24"/>
          <w:szCs w:val="24"/>
        </w:rPr>
        <w:t xml:space="preserve"> (which has resulted in management efficiencies saving</w:t>
      </w:r>
      <w:r w:rsidR="009E1623">
        <w:rPr>
          <w:sz w:val="24"/>
          <w:szCs w:val="24"/>
        </w:rPr>
        <w:t xml:space="preserve"> at least $10 million as of 2014</w:t>
      </w:r>
      <w:r w:rsidR="00854A0D">
        <w:rPr>
          <w:sz w:val="24"/>
          <w:szCs w:val="24"/>
        </w:rPr>
        <w:t>)</w:t>
      </w:r>
      <w:r w:rsidR="009E1623">
        <w:rPr>
          <w:sz w:val="24"/>
          <w:szCs w:val="24"/>
        </w:rPr>
        <w:t xml:space="preserve">. </w:t>
      </w:r>
    </w:p>
    <w:p w14:paraId="14B3802D" w14:textId="4548F412" w:rsidR="008C6DC5" w:rsidRDefault="008170F8" w:rsidP="006073D2">
      <w:pPr>
        <w:spacing w:before="120" w:after="120" w:line="360" w:lineRule="auto"/>
        <w:rPr>
          <w:sz w:val="24"/>
          <w:szCs w:val="24"/>
        </w:rPr>
      </w:pPr>
      <w:r>
        <w:rPr>
          <w:sz w:val="24"/>
          <w:szCs w:val="24"/>
        </w:rPr>
        <w:t>In the</w:t>
      </w:r>
      <w:r w:rsidR="00E91544">
        <w:rPr>
          <w:sz w:val="24"/>
          <w:szCs w:val="24"/>
        </w:rPr>
        <w:t xml:space="preserve"> above</w:t>
      </w:r>
      <w:r>
        <w:rPr>
          <w:sz w:val="24"/>
          <w:szCs w:val="24"/>
        </w:rPr>
        <w:t xml:space="preserve"> three examples</w:t>
      </w:r>
      <w:r w:rsidR="005F1717">
        <w:rPr>
          <w:sz w:val="24"/>
          <w:szCs w:val="24"/>
        </w:rPr>
        <w:t xml:space="preserve"> from ‘non-elite’ departmental contexts,</w:t>
      </w:r>
      <w:r>
        <w:rPr>
          <w:sz w:val="24"/>
          <w:szCs w:val="24"/>
        </w:rPr>
        <w:t xml:space="preserve"> universities are positioned as responsive providers of expertise</w:t>
      </w:r>
      <w:r w:rsidR="005F1717">
        <w:rPr>
          <w:sz w:val="24"/>
          <w:szCs w:val="24"/>
        </w:rPr>
        <w:t xml:space="preserve">, and as therefore ceding greater control over their research agendas than in the case of the ‘elite’ departmental contexts. </w:t>
      </w:r>
      <w:r w:rsidR="003A5148">
        <w:rPr>
          <w:sz w:val="24"/>
          <w:szCs w:val="24"/>
        </w:rPr>
        <w:t>This</w:t>
      </w:r>
      <w:r w:rsidR="00CC101C">
        <w:rPr>
          <w:sz w:val="24"/>
          <w:szCs w:val="24"/>
        </w:rPr>
        <w:t xml:space="preserve"> tentative</w:t>
      </w:r>
      <w:r w:rsidR="003A5148">
        <w:rPr>
          <w:sz w:val="24"/>
          <w:szCs w:val="24"/>
        </w:rPr>
        <w:t xml:space="preserve"> finding</w:t>
      </w:r>
      <w:r w:rsidR="00CC101C">
        <w:rPr>
          <w:sz w:val="24"/>
          <w:szCs w:val="24"/>
        </w:rPr>
        <w:t xml:space="preserve"> of the relative difference in ownership over the knowledge-production process </w:t>
      </w:r>
      <w:r w:rsidR="003A5148">
        <w:rPr>
          <w:sz w:val="24"/>
          <w:szCs w:val="24"/>
        </w:rPr>
        <w:t xml:space="preserve">emerged from considering relations with ‘non-academic collaborators’ broadly defined. But it comes into even sharper focus when </w:t>
      </w:r>
      <w:r w:rsidR="00EA1F93">
        <w:rPr>
          <w:sz w:val="24"/>
          <w:szCs w:val="24"/>
        </w:rPr>
        <w:t>‘collaboration’ is defined</w:t>
      </w:r>
      <w:r w:rsidR="00CC101C">
        <w:rPr>
          <w:sz w:val="24"/>
          <w:szCs w:val="24"/>
        </w:rPr>
        <w:t xml:space="preserve"> more specifically</w:t>
      </w:r>
      <w:r w:rsidR="00EA1F93">
        <w:rPr>
          <w:sz w:val="24"/>
          <w:szCs w:val="24"/>
        </w:rPr>
        <w:t xml:space="preserve"> in terms of ‘co-</w:t>
      </w:r>
      <w:r w:rsidR="00371CBB">
        <w:rPr>
          <w:sz w:val="24"/>
          <w:szCs w:val="24"/>
        </w:rPr>
        <w:t>authorship</w:t>
      </w:r>
      <w:r w:rsidR="00EA1F93">
        <w:rPr>
          <w:sz w:val="24"/>
          <w:szCs w:val="24"/>
        </w:rPr>
        <w:t xml:space="preserve">’. </w:t>
      </w:r>
    </w:p>
    <w:p w14:paraId="1AC83972" w14:textId="25C9DC8C" w:rsidR="008C6DC5" w:rsidRDefault="008C6DC5" w:rsidP="008C6DC5">
      <w:pPr>
        <w:pStyle w:val="Heading4"/>
      </w:pPr>
      <w:r>
        <w:t>Variation in patterns of co-authorship and output</w:t>
      </w:r>
    </w:p>
    <w:p w14:paraId="6DDC84C7" w14:textId="5ABDFC12" w:rsidR="008219FA" w:rsidRDefault="002A7218" w:rsidP="006073D2">
      <w:pPr>
        <w:spacing w:before="120" w:after="120" w:line="360" w:lineRule="auto"/>
        <w:rPr>
          <w:sz w:val="24"/>
          <w:szCs w:val="24"/>
        </w:rPr>
      </w:pPr>
      <w:r>
        <w:rPr>
          <w:sz w:val="24"/>
          <w:szCs w:val="24"/>
        </w:rPr>
        <w:t>Co-</w:t>
      </w:r>
      <w:r w:rsidR="00C775A1">
        <w:rPr>
          <w:sz w:val="24"/>
          <w:szCs w:val="24"/>
        </w:rPr>
        <w:t>authorship</w:t>
      </w:r>
      <w:r>
        <w:rPr>
          <w:sz w:val="24"/>
          <w:szCs w:val="24"/>
        </w:rPr>
        <w:t xml:space="preserve"> implies an intense and potentially ‘costly’ form of transaction</w:t>
      </w:r>
      <w:r w:rsidR="00742D4A">
        <w:rPr>
          <w:sz w:val="24"/>
          <w:szCs w:val="24"/>
        </w:rPr>
        <w:t xml:space="preserve"> in which ownership of knowledge is shared </w:t>
      </w:r>
      <w:r w:rsidR="00821C1C">
        <w:rPr>
          <w:sz w:val="24"/>
          <w:szCs w:val="24"/>
        </w:rPr>
        <w:t>across the boundaries of academia with actors in other sectors</w:t>
      </w:r>
      <w:r w:rsidR="00742D4A">
        <w:rPr>
          <w:sz w:val="24"/>
          <w:szCs w:val="24"/>
        </w:rPr>
        <w:t>.</w:t>
      </w:r>
      <w:r w:rsidR="00742D4A" w:rsidRPr="00F45016">
        <w:rPr>
          <w:sz w:val="24"/>
          <w:szCs w:val="24"/>
        </w:rPr>
        <w:t xml:space="preserve"> </w:t>
      </w:r>
      <w:r w:rsidR="00F45016" w:rsidRPr="00F45016">
        <w:rPr>
          <w:sz w:val="24"/>
          <w:szCs w:val="24"/>
        </w:rPr>
        <w:fldChar w:fldCharType="begin"/>
      </w:r>
      <w:r w:rsidR="00F45016" w:rsidRPr="00F45016">
        <w:rPr>
          <w:sz w:val="24"/>
          <w:szCs w:val="24"/>
        </w:rPr>
        <w:instrText xml:space="preserve"> REF _Ref9008213 \h </w:instrText>
      </w:r>
      <w:r w:rsidR="00F45016">
        <w:rPr>
          <w:sz w:val="24"/>
          <w:szCs w:val="24"/>
        </w:rPr>
        <w:instrText xml:space="preserve"> \* MERGEFORMAT </w:instrText>
      </w:r>
      <w:r w:rsidR="00F45016" w:rsidRPr="00F45016">
        <w:rPr>
          <w:sz w:val="24"/>
          <w:szCs w:val="24"/>
        </w:rPr>
      </w:r>
      <w:r w:rsidR="00F45016" w:rsidRPr="00F45016">
        <w:rPr>
          <w:sz w:val="24"/>
          <w:szCs w:val="24"/>
        </w:rPr>
        <w:fldChar w:fldCharType="separate"/>
      </w:r>
      <w:r w:rsidR="0011424E" w:rsidRPr="0011424E">
        <w:rPr>
          <w:sz w:val="24"/>
          <w:szCs w:val="24"/>
        </w:rPr>
        <w:t xml:space="preserve">Figure </w:t>
      </w:r>
      <w:r w:rsidR="0011424E" w:rsidRPr="0011424E">
        <w:rPr>
          <w:noProof/>
          <w:sz w:val="24"/>
          <w:szCs w:val="24"/>
        </w:rPr>
        <w:t>14</w:t>
      </w:r>
      <w:r w:rsidR="00F45016" w:rsidRPr="00F45016">
        <w:rPr>
          <w:sz w:val="24"/>
          <w:szCs w:val="24"/>
        </w:rPr>
        <w:fldChar w:fldCharType="end"/>
      </w:r>
      <w:r w:rsidR="00F45016">
        <w:rPr>
          <w:sz w:val="24"/>
          <w:szCs w:val="24"/>
        </w:rPr>
        <w:t xml:space="preserve"> </w:t>
      </w:r>
      <w:r w:rsidR="00650CED">
        <w:rPr>
          <w:sz w:val="24"/>
          <w:szCs w:val="24"/>
        </w:rPr>
        <w:t>highlights that such intensive</w:t>
      </w:r>
      <w:r w:rsidR="00821C1C">
        <w:rPr>
          <w:sz w:val="24"/>
          <w:szCs w:val="24"/>
        </w:rPr>
        <w:t xml:space="preserve">, boundary-crossing collaboration is much more common in </w:t>
      </w:r>
      <w:r w:rsidR="00CC5D52">
        <w:rPr>
          <w:sz w:val="24"/>
          <w:szCs w:val="24"/>
        </w:rPr>
        <w:t xml:space="preserve">bodies of </w:t>
      </w:r>
      <w:r w:rsidR="00821C1C">
        <w:rPr>
          <w:sz w:val="24"/>
          <w:szCs w:val="24"/>
        </w:rPr>
        <w:t>research</w:t>
      </w:r>
      <w:r w:rsidR="00CC5D52">
        <w:rPr>
          <w:sz w:val="24"/>
          <w:szCs w:val="24"/>
        </w:rPr>
        <w:t xml:space="preserve"> (BoRs) which are</w:t>
      </w:r>
      <w:r w:rsidR="00821C1C">
        <w:rPr>
          <w:sz w:val="24"/>
          <w:szCs w:val="24"/>
        </w:rPr>
        <w:t xml:space="preserve"> based in ‘</w:t>
      </w:r>
      <w:r w:rsidR="00C7279D">
        <w:rPr>
          <w:sz w:val="24"/>
          <w:szCs w:val="24"/>
        </w:rPr>
        <w:t xml:space="preserve">more prestigious’ (75% of cases) and ‘less prestigious’ (50% of </w:t>
      </w:r>
      <w:r w:rsidR="006073D2">
        <w:rPr>
          <w:sz w:val="24"/>
          <w:szCs w:val="24"/>
        </w:rPr>
        <w:t>BoR</w:t>
      </w:r>
      <w:r w:rsidR="00C7279D">
        <w:rPr>
          <w:sz w:val="24"/>
          <w:szCs w:val="24"/>
        </w:rPr>
        <w:t>s) departments</w:t>
      </w:r>
      <w:r w:rsidR="00821C1C">
        <w:rPr>
          <w:sz w:val="24"/>
          <w:szCs w:val="24"/>
        </w:rPr>
        <w:t xml:space="preserve"> than ‘elite’ departments</w:t>
      </w:r>
      <w:r w:rsidR="00C7279D">
        <w:rPr>
          <w:sz w:val="24"/>
          <w:szCs w:val="24"/>
        </w:rPr>
        <w:t xml:space="preserve"> (25% of </w:t>
      </w:r>
      <w:r w:rsidR="006073D2">
        <w:rPr>
          <w:sz w:val="24"/>
          <w:szCs w:val="24"/>
        </w:rPr>
        <w:t>BoR</w:t>
      </w:r>
      <w:r w:rsidR="00C7279D">
        <w:rPr>
          <w:sz w:val="24"/>
          <w:szCs w:val="24"/>
        </w:rPr>
        <w:t>s)</w:t>
      </w:r>
      <w:r w:rsidR="00821C1C">
        <w:rPr>
          <w:sz w:val="24"/>
          <w:szCs w:val="24"/>
        </w:rPr>
        <w:t xml:space="preserve"> in my sample.</w:t>
      </w:r>
      <w:r w:rsidR="00516455">
        <w:rPr>
          <w:sz w:val="24"/>
          <w:szCs w:val="24"/>
        </w:rPr>
        <w:t xml:space="preserve"> </w:t>
      </w:r>
    </w:p>
    <w:p w14:paraId="0F4CF05E" w14:textId="77777777" w:rsidR="00F45016" w:rsidRDefault="00F45016" w:rsidP="00F45016">
      <w:pPr>
        <w:keepNext/>
        <w:spacing w:before="120" w:after="120" w:line="360" w:lineRule="auto"/>
      </w:pPr>
      <w:r>
        <w:rPr>
          <w:noProof/>
          <w:sz w:val="24"/>
          <w:szCs w:val="24"/>
        </w:rPr>
        <w:drawing>
          <wp:inline distT="0" distB="0" distL="0" distR="0" wp14:anchorId="43A9814D" wp14:editId="5B9C56EE">
            <wp:extent cx="5486400" cy="32004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41704B2" w14:textId="6FC06366" w:rsidR="00F45016" w:rsidRDefault="00F45016" w:rsidP="00F45016">
      <w:pPr>
        <w:pStyle w:val="Caption"/>
        <w:rPr>
          <w:sz w:val="24"/>
          <w:szCs w:val="24"/>
        </w:rPr>
      </w:pPr>
      <w:bookmarkStart w:id="202" w:name="_Ref9008213"/>
      <w:bookmarkStart w:id="203" w:name="_Toc31702083"/>
      <w:r>
        <w:t xml:space="preserve">Figure </w:t>
      </w:r>
      <w:r w:rsidR="00997340">
        <w:rPr>
          <w:noProof/>
        </w:rPr>
        <w:fldChar w:fldCharType="begin"/>
      </w:r>
      <w:r w:rsidR="00997340">
        <w:rPr>
          <w:noProof/>
        </w:rPr>
        <w:instrText xml:space="preserve"> SEQ Figure \* ARABIC </w:instrText>
      </w:r>
      <w:r w:rsidR="00997340">
        <w:rPr>
          <w:noProof/>
        </w:rPr>
        <w:fldChar w:fldCharType="separate"/>
      </w:r>
      <w:r w:rsidR="0011424E">
        <w:rPr>
          <w:noProof/>
        </w:rPr>
        <w:t>14</w:t>
      </w:r>
      <w:r w:rsidR="00997340">
        <w:rPr>
          <w:noProof/>
        </w:rPr>
        <w:fldChar w:fldCharType="end"/>
      </w:r>
      <w:bookmarkEnd w:id="202"/>
      <w:r>
        <w:t>.</w:t>
      </w:r>
      <w:r w:rsidRPr="00F45016">
        <w:t xml:space="preserve"> </w:t>
      </w:r>
      <w:r>
        <w:t>Percentage of ‘</w:t>
      </w:r>
      <w:r w:rsidR="000963AF">
        <w:t>co-authorship</w:t>
      </w:r>
      <w:r>
        <w:t>’ and ‘use-focused outputs’ by departmental status</w:t>
      </w:r>
      <w:bookmarkEnd w:id="203"/>
    </w:p>
    <w:p w14:paraId="60DA8244" w14:textId="4411AE8D" w:rsidR="005D15F8" w:rsidRDefault="00C12269" w:rsidP="006E4A3B">
      <w:pPr>
        <w:spacing w:before="120" w:after="120" w:line="360" w:lineRule="auto"/>
        <w:rPr>
          <w:sz w:val="24"/>
          <w:szCs w:val="24"/>
        </w:rPr>
      </w:pPr>
      <w:r w:rsidRPr="00F45016">
        <w:rPr>
          <w:sz w:val="24"/>
          <w:szCs w:val="24"/>
        </w:rPr>
        <w:fldChar w:fldCharType="begin"/>
      </w:r>
      <w:r w:rsidRPr="00F45016">
        <w:rPr>
          <w:sz w:val="24"/>
          <w:szCs w:val="24"/>
        </w:rPr>
        <w:instrText xml:space="preserve"> REF _Ref9008213 \h </w:instrText>
      </w:r>
      <w:r>
        <w:rPr>
          <w:sz w:val="24"/>
          <w:szCs w:val="24"/>
        </w:rPr>
        <w:instrText xml:space="preserve"> \* MERGEFORMAT </w:instrText>
      </w:r>
      <w:r w:rsidRPr="00F45016">
        <w:rPr>
          <w:sz w:val="24"/>
          <w:szCs w:val="24"/>
        </w:rPr>
      </w:r>
      <w:r w:rsidRPr="00F45016">
        <w:rPr>
          <w:sz w:val="24"/>
          <w:szCs w:val="24"/>
        </w:rPr>
        <w:fldChar w:fldCharType="separate"/>
      </w:r>
      <w:r w:rsidR="0011424E" w:rsidRPr="0011424E">
        <w:rPr>
          <w:sz w:val="24"/>
          <w:szCs w:val="24"/>
        </w:rPr>
        <w:t xml:space="preserve">Figure </w:t>
      </w:r>
      <w:r w:rsidR="0011424E" w:rsidRPr="0011424E">
        <w:rPr>
          <w:noProof/>
          <w:sz w:val="24"/>
          <w:szCs w:val="24"/>
        </w:rPr>
        <w:t>14</w:t>
      </w:r>
      <w:r w:rsidRPr="00F45016">
        <w:rPr>
          <w:sz w:val="24"/>
          <w:szCs w:val="24"/>
        </w:rPr>
        <w:fldChar w:fldCharType="end"/>
      </w:r>
      <w:r>
        <w:rPr>
          <w:sz w:val="24"/>
          <w:szCs w:val="24"/>
        </w:rPr>
        <w:t xml:space="preserve"> also contrasts this with a different form of boundary transaction, ‘use-focused outputs’. Although </w:t>
      </w:r>
      <w:r w:rsidR="00C57E5E">
        <w:rPr>
          <w:sz w:val="24"/>
          <w:szCs w:val="24"/>
        </w:rPr>
        <w:t>‘use-focused outputs’ do t</w:t>
      </w:r>
      <w:r>
        <w:rPr>
          <w:sz w:val="24"/>
          <w:szCs w:val="24"/>
        </w:rPr>
        <w:t xml:space="preserve">ake account of and cognizance of the needs of external contexts of application, they imply much greater </w:t>
      </w:r>
      <w:r w:rsidR="00892049">
        <w:rPr>
          <w:sz w:val="24"/>
          <w:szCs w:val="24"/>
        </w:rPr>
        <w:t xml:space="preserve">academic </w:t>
      </w:r>
      <w:r>
        <w:rPr>
          <w:sz w:val="24"/>
          <w:szCs w:val="24"/>
        </w:rPr>
        <w:t xml:space="preserve">control over </w:t>
      </w:r>
      <w:r w:rsidR="00892049">
        <w:rPr>
          <w:sz w:val="24"/>
          <w:szCs w:val="24"/>
        </w:rPr>
        <w:t xml:space="preserve">the knowledge production and knowledge content than is the case with </w:t>
      </w:r>
      <w:r w:rsidR="000963AF">
        <w:rPr>
          <w:sz w:val="24"/>
          <w:szCs w:val="24"/>
        </w:rPr>
        <w:t>co-authorship</w:t>
      </w:r>
      <w:r w:rsidR="00892049">
        <w:rPr>
          <w:sz w:val="24"/>
          <w:szCs w:val="24"/>
        </w:rPr>
        <w:t>.</w:t>
      </w:r>
      <w:r w:rsidR="00C57E5E">
        <w:rPr>
          <w:sz w:val="24"/>
          <w:szCs w:val="24"/>
        </w:rPr>
        <w:t xml:space="preserve"> ‘Use-focused outputs’ are therefore more common forms of boundary transaction in situations in which academic boundaries, identity and power are</w:t>
      </w:r>
      <w:r w:rsidR="001C365D">
        <w:rPr>
          <w:sz w:val="24"/>
          <w:szCs w:val="24"/>
        </w:rPr>
        <w:t xml:space="preserve"> relatively</w:t>
      </w:r>
      <w:r w:rsidR="00C57E5E">
        <w:rPr>
          <w:sz w:val="24"/>
          <w:szCs w:val="24"/>
        </w:rPr>
        <w:t xml:space="preserve"> strong.</w:t>
      </w:r>
      <w:r w:rsidR="00892049">
        <w:rPr>
          <w:sz w:val="24"/>
          <w:szCs w:val="24"/>
        </w:rPr>
        <w:t xml:space="preserve"> </w:t>
      </w:r>
      <w:r>
        <w:rPr>
          <w:sz w:val="24"/>
          <w:szCs w:val="24"/>
        </w:rPr>
        <w:t>Significantly, 100% of BoRs sampled from ‘elite’ departments exhibit this form of boundary transaction</w:t>
      </w:r>
      <w:r w:rsidR="00892049">
        <w:rPr>
          <w:sz w:val="24"/>
          <w:szCs w:val="24"/>
        </w:rPr>
        <w:t xml:space="preserve"> (‘use-focused outputs’)</w:t>
      </w:r>
      <w:r>
        <w:rPr>
          <w:sz w:val="24"/>
          <w:szCs w:val="24"/>
        </w:rPr>
        <w:t xml:space="preserve">, compared with </w:t>
      </w:r>
      <w:r w:rsidR="00983D15">
        <w:rPr>
          <w:sz w:val="24"/>
          <w:szCs w:val="24"/>
        </w:rPr>
        <w:t xml:space="preserve">only </w:t>
      </w:r>
      <w:r>
        <w:rPr>
          <w:sz w:val="24"/>
          <w:szCs w:val="24"/>
        </w:rPr>
        <w:t xml:space="preserve">half from ‘less prestigious’ departments and less than half in ‘more prestigious’ departments. </w:t>
      </w:r>
      <w:r w:rsidR="0082728A">
        <w:rPr>
          <w:sz w:val="24"/>
          <w:szCs w:val="24"/>
        </w:rPr>
        <w:t xml:space="preserve">Moreover, just as striking as the ubiquity of use-focused outputs as a main boundary-transacting method of ‘elite’ departments is the broad </w:t>
      </w:r>
      <w:r w:rsidR="0082728A">
        <w:rPr>
          <w:i/>
          <w:sz w:val="24"/>
          <w:szCs w:val="24"/>
        </w:rPr>
        <w:t xml:space="preserve">range </w:t>
      </w:r>
      <w:r w:rsidR="0082728A">
        <w:rPr>
          <w:sz w:val="24"/>
          <w:szCs w:val="24"/>
        </w:rPr>
        <w:t>of</w:t>
      </w:r>
      <w:r w:rsidR="007B4C95">
        <w:rPr>
          <w:sz w:val="24"/>
          <w:szCs w:val="24"/>
        </w:rPr>
        <w:t xml:space="preserve"> use-focused</w:t>
      </w:r>
      <w:r w:rsidR="0082728A">
        <w:rPr>
          <w:sz w:val="24"/>
          <w:szCs w:val="24"/>
        </w:rPr>
        <w:t xml:space="preserve"> outputs which perform this function</w:t>
      </w:r>
      <w:r w:rsidR="00CC0103">
        <w:rPr>
          <w:sz w:val="24"/>
          <w:szCs w:val="24"/>
        </w:rPr>
        <w:t>. For example:</w:t>
      </w:r>
      <w:r w:rsidR="00F315C9">
        <w:rPr>
          <w:sz w:val="24"/>
          <w:szCs w:val="24"/>
        </w:rPr>
        <w:t xml:space="preserve"> </w:t>
      </w:r>
    </w:p>
    <w:p w14:paraId="32B5B87A" w14:textId="75885A6E" w:rsidR="005D15F8" w:rsidRDefault="00F315C9" w:rsidP="00E1458C">
      <w:pPr>
        <w:pStyle w:val="ListParagraph"/>
        <w:numPr>
          <w:ilvl w:val="0"/>
          <w:numId w:val="14"/>
        </w:numPr>
        <w:spacing w:before="120" w:after="120" w:line="360" w:lineRule="auto"/>
        <w:rPr>
          <w:sz w:val="24"/>
          <w:szCs w:val="24"/>
        </w:rPr>
      </w:pPr>
      <w:r w:rsidRPr="005D15F8">
        <w:rPr>
          <w:sz w:val="24"/>
          <w:szCs w:val="24"/>
        </w:rPr>
        <w:t>BoR13.2 (‘Topical oxygen therapy for wound healing’)</w:t>
      </w:r>
      <w:r w:rsidR="00A80973">
        <w:rPr>
          <w:sz w:val="24"/>
          <w:szCs w:val="24"/>
        </w:rPr>
        <w:t>,</w:t>
      </w:r>
      <w:r w:rsidRPr="005D15F8">
        <w:rPr>
          <w:sz w:val="24"/>
          <w:szCs w:val="24"/>
        </w:rPr>
        <w:t xml:space="preserve"> at the University of Cambridge Department of Materials Science &amp; Metallurgy</w:t>
      </w:r>
      <w:r w:rsidR="00A80973">
        <w:rPr>
          <w:sz w:val="24"/>
          <w:szCs w:val="24"/>
        </w:rPr>
        <w:t>,</w:t>
      </w:r>
      <w:r w:rsidR="00A327DA" w:rsidRPr="005D15F8">
        <w:rPr>
          <w:sz w:val="24"/>
          <w:szCs w:val="24"/>
        </w:rPr>
        <w:t xml:space="preserve"> produces patented medical devices; </w:t>
      </w:r>
    </w:p>
    <w:p w14:paraId="5316C98B" w14:textId="101A7480" w:rsidR="005D15F8" w:rsidRDefault="004E6E7A" w:rsidP="00E1458C">
      <w:pPr>
        <w:pStyle w:val="ListParagraph"/>
        <w:numPr>
          <w:ilvl w:val="0"/>
          <w:numId w:val="14"/>
        </w:numPr>
        <w:spacing w:before="120" w:after="120" w:line="360" w:lineRule="auto"/>
        <w:rPr>
          <w:sz w:val="24"/>
          <w:szCs w:val="24"/>
        </w:rPr>
      </w:pPr>
      <w:r w:rsidRPr="005D15F8">
        <w:rPr>
          <w:sz w:val="24"/>
          <w:szCs w:val="24"/>
        </w:rPr>
        <w:t>BoR13.1</w:t>
      </w:r>
      <w:r w:rsidR="00F315C9" w:rsidRPr="005D15F8">
        <w:rPr>
          <w:sz w:val="24"/>
          <w:szCs w:val="24"/>
        </w:rPr>
        <w:t xml:space="preserve"> (‘High-performance nanostructured-steel armour’)</w:t>
      </w:r>
      <w:r w:rsidR="00A327DA" w:rsidRPr="005D15F8">
        <w:rPr>
          <w:sz w:val="24"/>
          <w:szCs w:val="24"/>
        </w:rPr>
        <w:t xml:space="preserve"> produces </w:t>
      </w:r>
      <w:r w:rsidR="00AB3957">
        <w:rPr>
          <w:sz w:val="24"/>
          <w:szCs w:val="24"/>
        </w:rPr>
        <w:t>an academic journal article aimed at a broad audience</w:t>
      </w:r>
      <w:r w:rsidR="00A327DA" w:rsidRPr="005D15F8">
        <w:rPr>
          <w:sz w:val="24"/>
          <w:szCs w:val="24"/>
        </w:rPr>
        <w:t xml:space="preserve"> </w:t>
      </w:r>
      <w:r w:rsidR="00AB3957">
        <w:rPr>
          <w:sz w:val="24"/>
          <w:szCs w:val="24"/>
        </w:rPr>
        <w:t>which</w:t>
      </w:r>
      <w:r w:rsidR="00A80973">
        <w:rPr>
          <w:sz w:val="24"/>
          <w:szCs w:val="24"/>
        </w:rPr>
        <w:t xml:space="preserve"> beyond the author’s narrow specialism aiming to</w:t>
      </w:r>
      <w:r w:rsidR="00AB3957">
        <w:rPr>
          <w:sz w:val="24"/>
          <w:szCs w:val="24"/>
        </w:rPr>
        <w:t xml:space="preserve"> </w:t>
      </w:r>
      <w:r w:rsidR="00E579F8" w:rsidRPr="005D15F8">
        <w:rPr>
          <w:sz w:val="24"/>
          <w:szCs w:val="24"/>
        </w:rPr>
        <w:t xml:space="preserve">summarise the author’s contributions to theory and application of metallic structures in such a way as to advise a broad range of scientists and potential users </w:t>
      </w:r>
      <w:r w:rsidR="00E14551" w:rsidRPr="005D15F8">
        <w:rPr>
          <w:sz w:val="24"/>
          <w:szCs w:val="24"/>
        </w:rPr>
        <w:t xml:space="preserve">in disparate fields about how best to bridge the research-application-commercialisation gap; </w:t>
      </w:r>
    </w:p>
    <w:p w14:paraId="7EA34E28" w14:textId="77777777" w:rsidR="005D15F8" w:rsidRDefault="00B04585" w:rsidP="00E1458C">
      <w:pPr>
        <w:pStyle w:val="ListParagraph"/>
        <w:numPr>
          <w:ilvl w:val="0"/>
          <w:numId w:val="14"/>
        </w:numPr>
        <w:spacing w:before="120" w:after="120" w:line="360" w:lineRule="auto"/>
        <w:rPr>
          <w:sz w:val="24"/>
          <w:szCs w:val="24"/>
        </w:rPr>
      </w:pPr>
      <w:r w:rsidRPr="005D15F8">
        <w:rPr>
          <w:sz w:val="24"/>
          <w:szCs w:val="24"/>
        </w:rPr>
        <w:t xml:space="preserve">the most influential and valued outputs of research at the University of Sheffield’s ‘Vibration Engineering Section’ (responsible for BoR14.1, ‘Managing full scale dynamic performance of civil infrastructure’) are not academic papers but rather construction guidelines which are recognised internationally and have legal status in the case of court actions; </w:t>
      </w:r>
    </w:p>
    <w:p w14:paraId="729A4D2A" w14:textId="77777777" w:rsidR="005D15F8" w:rsidRDefault="00B04585" w:rsidP="00E1458C">
      <w:pPr>
        <w:pStyle w:val="ListParagraph"/>
        <w:numPr>
          <w:ilvl w:val="0"/>
          <w:numId w:val="14"/>
        </w:numPr>
        <w:spacing w:before="120" w:after="120" w:line="360" w:lineRule="auto"/>
        <w:rPr>
          <w:sz w:val="24"/>
          <w:szCs w:val="24"/>
        </w:rPr>
      </w:pPr>
      <w:r w:rsidRPr="005D15F8">
        <w:rPr>
          <w:sz w:val="24"/>
          <w:szCs w:val="24"/>
        </w:rPr>
        <w:t xml:space="preserve">one interesting use-focused output from BoR14.2 (‘Management of discolouration in drinking water distribution systems’), based in the same department as BoR14.1, </w:t>
      </w:r>
      <w:r w:rsidR="00F8764E" w:rsidRPr="005D15F8">
        <w:rPr>
          <w:sz w:val="24"/>
          <w:szCs w:val="24"/>
        </w:rPr>
        <w:t>is</w:t>
      </w:r>
      <w:r w:rsidRPr="005D15F8">
        <w:rPr>
          <w:sz w:val="24"/>
          <w:szCs w:val="24"/>
        </w:rPr>
        <w:t xml:space="preserve"> what I term a ‘bridging concept’, specifically, the academic researchers developed a concept of “cohesive transport”</w:t>
      </w:r>
      <w:r w:rsidR="00CB57BB" w:rsidRPr="005D15F8">
        <w:rPr>
          <w:sz w:val="24"/>
          <w:szCs w:val="24"/>
        </w:rPr>
        <w:t xml:space="preserve"> which resulted in a “step change” (according to the university’s REF Impact Case Study submission) in the UK water industry’s understanding and management of water discolouration; </w:t>
      </w:r>
    </w:p>
    <w:p w14:paraId="3C0A31F4" w14:textId="59ED9B05" w:rsidR="009424EE" w:rsidRDefault="0088602B" w:rsidP="00E1458C">
      <w:pPr>
        <w:pStyle w:val="ListParagraph"/>
        <w:numPr>
          <w:ilvl w:val="0"/>
          <w:numId w:val="14"/>
        </w:numPr>
        <w:spacing w:before="120" w:after="120" w:line="360" w:lineRule="auto"/>
        <w:rPr>
          <w:sz w:val="24"/>
          <w:szCs w:val="24"/>
        </w:rPr>
      </w:pPr>
      <w:r w:rsidRPr="005D15F8">
        <w:rPr>
          <w:sz w:val="24"/>
          <w:szCs w:val="24"/>
        </w:rPr>
        <w:t>lastly, researchers at the Cardiff University School of Physics &amp; Astronomy</w:t>
      </w:r>
      <w:r w:rsidR="00C746A3" w:rsidRPr="005D15F8">
        <w:rPr>
          <w:sz w:val="24"/>
          <w:szCs w:val="24"/>
        </w:rPr>
        <w:t xml:space="preserve"> (responsible for BoR9, ‘Astronomical Research and Instrumentation’)</w:t>
      </w:r>
      <w:r w:rsidR="00401559" w:rsidRPr="005D15F8">
        <w:rPr>
          <w:sz w:val="24"/>
          <w:szCs w:val="24"/>
        </w:rPr>
        <w:t xml:space="preserve">, whose main research focused on building instrumentation for space satellites and </w:t>
      </w:r>
      <w:r w:rsidR="002E4C76" w:rsidRPr="005D15F8">
        <w:rPr>
          <w:sz w:val="24"/>
          <w:szCs w:val="24"/>
        </w:rPr>
        <w:t>using the data to theorise about galaxy formation, also produced ‘use-focused output</w:t>
      </w:r>
      <w:r w:rsidR="007D7FA3" w:rsidRPr="005D15F8">
        <w:rPr>
          <w:sz w:val="24"/>
          <w:szCs w:val="24"/>
        </w:rPr>
        <w:t>s</w:t>
      </w:r>
      <w:r w:rsidR="002E4C76" w:rsidRPr="005D15F8">
        <w:rPr>
          <w:sz w:val="24"/>
          <w:szCs w:val="24"/>
        </w:rPr>
        <w:t xml:space="preserve">’ in the form of </w:t>
      </w:r>
      <w:r w:rsidR="007D7FA3" w:rsidRPr="005D15F8">
        <w:rPr>
          <w:sz w:val="24"/>
          <w:szCs w:val="24"/>
        </w:rPr>
        <w:t>online</w:t>
      </w:r>
      <w:r w:rsidR="002E4C76" w:rsidRPr="005D15F8">
        <w:rPr>
          <w:sz w:val="24"/>
          <w:szCs w:val="24"/>
        </w:rPr>
        <w:t xml:space="preserve"> tool</w:t>
      </w:r>
      <w:r w:rsidR="007D7FA3" w:rsidRPr="005D15F8">
        <w:rPr>
          <w:sz w:val="24"/>
          <w:szCs w:val="24"/>
        </w:rPr>
        <w:t>s and resources</w:t>
      </w:r>
      <w:r w:rsidR="007D7FA3">
        <w:rPr>
          <w:rStyle w:val="FootnoteReference"/>
          <w:sz w:val="24"/>
          <w:szCs w:val="24"/>
        </w:rPr>
        <w:footnoteReference w:id="23"/>
      </w:r>
      <w:r w:rsidR="002E4C76" w:rsidRPr="005D15F8">
        <w:rPr>
          <w:sz w:val="24"/>
          <w:szCs w:val="24"/>
        </w:rPr>
        <w:t xml:space="preserve"> aimed at presenting findings </w:t>
      </w:r>
      <w:r w:rsidR="007D7FA3" w:rsidRPr="005D15F8">
        <w:rPr>
          <w:sz w:val="24"/>
          <w:szCs w:val="24"/>
        </w:rPr>
        <w:t xml:space="preserve">and relevant science </w:t>
      </w:r>
      <w:r w:rsidR="002E4C76" w:rsidRPr="005D15F8">
        <w:rPr>
          <w:sz w:val="24"/>
          <w:szCs w:val="24"/>
        </w:rPr>
        <w:t xml:space="preserve">in a user-friendly </w:t>
      </w:r>
      <w:r w:rsidR="007D7FA3" w:rsidRPr="005D15F8">
        <w:rPr>
          <w:sz w:val="24"/>
          <w:szCs w:val="24"/>
        </w:rPr>
        <w:t xml:space="preserve">way </w:t>
      </w:r>
      <w:r w:rsidR="002E4C76" w:rsidRPr="005D15F8">
        <w:rPr>
          <w:sz w:val="24"/>
          <w:szCs w:val="24"/>
        </w:rPr>
        <w:t xml:space="preserve">to the general public, particularly targeting young people, </w:t>
      </w:r>
      <w:r w:rsidR="00405117" w:rsidRPr="005D15F8">
        <w:rPr>
          <w:sz w:val="24"/>
          <w:szCs w:val="24"/>
        </w:rPr>
        <w:t>grounde</w:t>
      </w:r>
      <w:r w:rsidR="002E4C76" w:rsidRPr="005D15F8">
        <w:rPr>
          <w:sz w:val="24"/>
          <w:szCs w:val="24"/>
        </w:rPr>
        <w:t xml:space="preserve">d on a perception within the School that </w:t>
      </w:r>
      <w:r w:rsidR="00405117" w:rsidRPr="005D15F8">
        <w:rPr>
          <w:sz w:val="24"/>
          <w:szCs w:val="24"/>
        </w:rPr>
        <w:t xml:space="preserve">curiosity-based astronomical research is considered incomplete until it is reaches (and hopefully stimulates the interest of) the public. </w:t>
      </w:r>
    </w:p>
    <w:p w14:paraId="05564A36" w14:textId="2C5EF005" w:rsidR="00544588" w:rsidRDefault="00833BE0" w:rsidP="003952D9">
      <w:pPr>
        <w:spacing w:after="120" w:line="360" w:lineRule="auto"/>
        <w:rPr>
          <w:sz w:val="24"/>
          <w:szCs w:val="24"/>
        </w:rPr>
      </w:pPr>
      <w:r>
        <w:rPr>
          <w:sz w:val="24"/>
          <w:szCs w:val="24"/>
        </w:rPr>
        <w:t>Both the ubiquity and the</w:t>
      </w:r>
      <w:r w:rsidR="00AB3957">
        <w:rPr>
          <w:sz w:val="24"/>
          <w:szCs w:val="24"/>
        </w:rPr>
        <w:t xml:space="preserve"> broad range of</w:t>
      </w:r>
      <w:r>
        <w:rPr>
          <w:sz w:val="24"/>
          <w:szCs w:val="24"/>
        </w:rPr>
        <w:t xml:space="preserve"> use-focused</w:t>
      </w:r>
      <w:r w:rsidR="00AB3957">
        <w:rPr>
          <w:sz w:val="24"/>
          <w:szCs w:val="24"/>
        </w:rPr>
        <w:t xml:space="preserve"> outputs </w:t>
      </w:r>
      <w:r>
        <w:rPr>
          <w:sz w:val="24"/>
          <w:szCs w:val="24"/>
        </w:rPr>
        <w:t>as a main form of boundary transaction in ‘elite’ departments add weight to the</w:t>
      </w:r>
      <w:r w:rsidR="00AB3957">
        <w:rPr>
          <w:sz w:val="24"/>
          <w:szCs w:val="24"/>
        </w:rPr>
        <w:t xml:space="preserve"> interpretation that </w:t>
      </w:r>
      <w:r>
        <w:rPr>
          <w:sz w:val="24"/>
          <w:szCs w:val="24"/>
        </w:rPr>
        <w:t xml:space="preserve">the will and ability of such departments to </w:t>
      </w:r>
      <w:r w:rsidR="00AB3957">
        <w:rPr>
          <w:sz w:val="24"/>
          <w:szCs w:val="24"/>
        </w:rPr>
        <w:t xml:space="preserve">maintain control over knowledge </w:t>
      </w:r>
      <w:r>
        <w:rPr>
          <w:sz w:val="24"/>
          <w:szCs w:val="24"/>
        </w:rPr>
        <w:t>production, even that aimed at achieving non-academic ‘impact’, persists</w:t>
      </w:r>
      <w:r w:rsidR="00AB3957">
        <w:rPr>
          <w:sz w:val="24"/>
          <w:szCs w:val="24"/>
        </w:rPr>
        <w:t xml:space="preserve"> in disparate contexts</w:t>
      </w:r>
      <w:r>
        <w:rPr>
          <w:sz w:val="24"/>
          <w:szCs w:val="24"/>
        </w:rPr>
        <w:t>.</w:t>
      </w:r>
      <w:r w:rsidR="000643A7">
        <w:rPr>
          <w:sz w:val="24"/>
          <w:szCs w:val="24"/>
        </w:rPr>
        <w:t xml:space="preserve"> Even very applied research in ‘elite’ departments</w:t>
      </w:r>
      <w:r w:rsidR="00CA1616">
        <w:rPr>
          <w:sz w:val="24"/>
          <w:szCs w:val="24"/>
        </w:rPr>
        <w:t>, which might be expected to cede greater control to potential users of research,</w:t>
      </w:r>
      <w:r w:rsidR="000643A7">
        <w:rPr>
          <w:sz w:val="24"/>
          <w:szCs w:val="24"/>
        </w:rPr>
        <w:t xml:space="preserve"> exhibited a notable ownership over the knowledge content.</w:t>
      </w:r>
      <w:r w:rsidR="00402D7A">
        <w:rPr>
          <w:sz w:val="24"/>
          <w:szCs w:val="24"/>
        </w:rPr>
        <w:t xml:space="preserve"> </w:t>
      </w:r>
      <w:r w:rsidR="002915E0">
        <w:rPr>
          <w:sz w:val="24"/>
          <w:szCs w:val="24"/>
        </w:rPr>
        <w:t>An interesting quote from</w:t>
      </w:r>
      <w:r w:rsidR="00093D79">
        <w:rPr>
          <w:sz w:val="24"/>
          <w:szCs w:val="24"/>
        </w:rPr>
        <w:t xml:space="preserve"> one of </w:t>
      </w:r>
      <w:r w:rsidR="002915E0">
        <w:rPr>
          <w:sz w:val="24"/>
          <w:szCs w:val="24"/>
        </w:rPr>
        <w:t>t</w:t>
      </w:r>
      <w:r w:rsidR="00402D7A">
        <w:rPr>
          <w:sz w:val="24"/>
          <w:szCs w:val="24"/>
        </w:rPr>
        <w:t>he</w:t>
      </w:r>
      <w:r w:rsidR="00F63F92">
        <w:rPr>
          <w:sz w:val="24"/>
          <w:szCs w:val="24"/>
        </w:rPr>
        <w:t xml:space="preserve"> </w:t>
      </w:r>
      <w:r w:rsidR="00B47223">
        <w:rPr>
          <w:i/>
          <w:sz w:val="24"/>
          <w:szCs w:val="24"/>
        </w:rPr>
        <w:t xml:space="preserve">REF2014 </w:t>
      </w:r>
      <w:r w:rsidR="00B47223">
        <w:rPr>
          <w:sz w:val="24"/>
          <w:szCs w:val="24"/>
        </w:rPr>
        <w:t>submission</w:t>
      </w:r>
      <w:r w:rsidR="002915E0">
        <w:rPr>
          <w:sz w:val="24"/>
          <w:szCs w:val="24"/>
        </w:rPr>
        <w:t xml:space="preserve"> documents</w:t>
      </w:r>
      <w:r w:rsidR="00EF2A26">
        <w:rPr>
          <w:sz w:val="24"/>
          <w:szCs w:val="24"/>
        </w:rPr>
        <w:t xml:space="preserve"> </w:t>
      </w:r>
      <w:r w:rsidR="002915E0">
        <w:rPr>
          <w:sz w:val="24"/>
          <w:szCs w:val="24"/>
        </w:rPr>
        <w:t>of</w:t>
      </w:r>
      <w:r w:rsidR="00402D7A">
        <w:rPr>
          <w:sz w:val="24"/>
          <w:szCs w:val="24"/>
        </w:rPr>
        <w:t xml:space="preserve"> </w:t>
      </w:r>
      <w:r w:rsidR="001039D0">
        <w:rPr>
          <w:sz w:val="24"/>
          <w:szCs w:val="24"/>
        </w:rPr>
        <w:t>one</w:t>
      </w:r>
      <w:r w:rsidR="00F63F92">
        <w:rPr>
          <w:sz w:val="24"/>
          <w:szCs w:val="24"/>
        </w:rPr>
        <w:t xml:space="preserve"> ‘elite’ </w:t>
      </w:r>
      <w:r w:rsidR="001039D0">
        <w:rPr>
          <w:sz w:val="24"/>
          <w:szCs w:val="24"/>
        </w:rPr>
        <w:t xml:space="preserve">department </w:t>
      </w:r>
      <w:r w:rsidR="00012DDC">
        <w:rPr>
          <w:sz w:val="24"/>
          <w:szCs w:val="24"/>
        </w:rPr>
        <w:t xml:space="preserve">describes the department’s </w:t>
      </w:r>
      <w:r w:rsidR="00EF2A26">
        <w:rPr>
          <w:sz w:val="24"/>
          <w:szCs w:val="24"/>
        </w:rPr>
        <w:t xml:space="preserve">goal </w:t>
      </w:r>
      <w:r w:rsidR="00871166">
        <w:rPr>
          <w:sz w:val="24"/>
          <w:szCs w:val="24"/>
        </w:rPr>
        <w:t>as to advance “</w:t>
      </w:r>
      <w:r w:rsidR="00012DDC">
        <w:rPr>
          <w:sz w:val="24"/>
          <w:szCs w:val="24"/>
        </w:rPr>
        <w:t>fundamental engineering</w:t>
      </w:r>
      <w:r w:rsidR="00871166">
        <w:rPr>
          <w:sz w:val="24"/>
          <w:szCs w:val="24"/>
        </w:rPr>
        <w:t xml:space="preserve"> research”</w:t>
      </w:r>
      <w:r w:rsidR="00544588">
        <w:rPr>
          <w:sz w:val="24"/>
          <w:szCs w:val="24"/>
        </w:rPr>
        <w:t xml:space="preserve">. </w:t>
      </w:r>
      <w:r w:rsidR="00C82396">
        <w:rPr>
          <w:sz w:val="24"/>
          <w:szCs w:val="24"/>
        </w:rPr>
        <w:t xml:space="preserve">Although an interview respondent from this department </w:t>
      </w:r>
      <w:r w:rsidR="006A3057">
        <w:rPr>
          <w:sz w:val="24"/>
          <w:szCs w:val="24"/>
        </w:rPr>
        <w:t>first reacted to this expression somewhat cynically when I asked what it meant to him, responding that “it sounds like a REF statement</w:t>
      </w:r>
      <w:r w:rsidR="00CE0ED3">
        <w:rPr>
          <w:sz w:val="24"/>
          <w:szCs w:val="24"/>
        </w:rPr>
        <w:t xml:space="preserve"> (</w:t>
      </w:r>
      <w:r w:rsidR="00CE0ED3" w:rsidRPr="0030160F">
        <w:rPr>
          <w:i/>
          <w:sz w:val="24"/>
          <w:szCs w:val="24"/>
        </w:rPr>
        <w:t>laughter</w:t>
      </w:r>
      <w:r w:rsidR="00CE0ED3">
        <w:rPr>
          <w:sz w:val="24"/>
          <w:szCs w:val="24"/>
        </w:rPr>
        <w:t>)”</w:t>
      </w:r>
      <w:r w:rsidR="00B44B49">
        <w:rPr>
          <w:sz w:val="24"/>
          <w:szCs w:val="24"/>
        </w:rPr>
        <w:t xml:space="preserve">, he </w:t>
      </w:r>
      <w:r w:rsidR="00D57888">
        <w:rPr>
          <w:sz w:val="24"/>
          <w:szCs w:val="24"/>
        </w:rPr>
        <w:t>afterwards</w:t>
      </w:r>
      <w:r w:rsidR="00B44B49">
        <w:rPr>
          <w:sz w:val="24"/>
          <w:szCs w:val="24"/>
        </w:rPr>
        <w:t xml:space="preserve"> reflected that</w:t>
      </w:r>
    </w:p>
    <w:p w14:paraId="57D95BC5" w14:textId="22E9DCBD" w:rsidR="00B44B49" w:rsidRDefault="00B44B49" w:rsidP="00E1458C">
      <w:pPr>
        <w:spacing w:before="120" w:after="120" w:line="240" w:lineRule="auto"/>
        <w:ind w:left="720"/>
        <w:rPr>
          <w:sz w:val="24"/>
          <w:szCs w:val="24"/>
        </w:rPr>
      </w:pPr>
      <w:r>
        <w:rPr>
          <w:sz w:val="24"/>
          <w:szCs w:val="24"/>
        </w:rPr>
        <w:t>“</w:t>
      </w:r>
      <w:r w:rsidR="00D57888">
        <w:rPr>
          <w:sz w:val="24"/>
          <w:szCs w:val="24"/>
        </w:rPr>
        <w:t>...</w:t>
      </w:r>
      <w:r>
        <w:rPr>
          <w:sz w:val="24"/>
          <w:szCs w:val="24"/>
        </w:rPr>
        <w:t xml:space="preserve">well, yes, the </w:t>
      </w:r>
      <w:r w:rsidR="00D57888">
        <w:rPr>
          <w:sz w:val="24"/>
          <w:szCs w:val="24"/>
        </w:rPr>
        <w:t>‘</w:t>
      </w:r>
      <w:r>
        <w:rPr>
          <w:sz w:val="24"/>
          <w:szCs w:val="24"/>
        </w:rPr>
        <w:t>fundamental</w:t>
      </w:r>
      <w:r w:rsidR="00D57888">
        <w:rPr>
          <w:sz w:val="24"/>
          <w:szCs w:val="24"/>
        </w:rPr>
        <w:t>’</w:t>
      </w:r>
      <w:r>
        <w:rPr>
          <w:sz w:val="24"/>
          <w:szCs w:val="24"/>
        </w:rPr>
        <w:t xml:space="preserve"> bit does come from really wanting to understand what’s happening, what is causing these problems. </w:t>
      </w:r>
      <w:r w:rsidR="00D57888">
        <w:rPr>
          <w:sz w:val="24"/>
          <w:szCs w:val="24"/>
        </w:rPr>
        <w:t xml:space="preserve">... So there is a scientific aspect, so in that sense you could say it’s ‘fundamental engineering’ based on that.” (Applied scientist, ‘elite’ </w:t>
      </w:r>
      <w:r w:rsidR="001039D0">
        <w:rPr>
          <w:sz w:val="24"/>
          <w:szCs w:val="24"/>
        </w:rPr>
        <w:t>department</w:t>
      </w:r>
      <w:r w:rsidR="00D57888">
        <w:rPr>
          <w:sz w:val="24"/>
          <w:szCs w:val="24"/>
        </w:rPr>
        <w:t>)</w:t>
      </w:r>
    </w:p>
    <w:p w14:paraId="5A615F52" w14:textId="0856811E" w:rsidR="0039281A" w:rsidRDefault="00C76FE7" w:rsidP="00B223D8">
      <w:pPr>
        <w:spacing w:before="120" w:after="120" w:line="360" w:lineRule="auto"/>
        <w:rPr>
          <w:sz w:val="24"/>
          <w:szCs w:val="24"/>
        </w:rPr>
      </w:pPr>
      <w:r>
        <w:rPr>
          <w:sz w:val="24"/>
          <w:szCs w:val="24"/>
        </w:rPr>
        <w:t xml:space="preserve">This </w:t>
      </w:r>
      <w:r w:rsidR="0024743A">
        <w:rPr>
          <w:sz w:val="24"/>
          <w:szCs w:val="24"/>
        </w:rPr>
        <w:t>notion of “fundamental engineering research”</w:t>
      </w:r>
      <w:r w:rsidR="002915E0">
        <w:rPr>
          <w:sz w:val="24"/>
          <w:szCs w:val="24"/>
        </w:rPr>
        <w:t>, which is similar to the idea of “fundamental technology” used by the OECD’s Centre for Educational Research &amp; Innovation (CERI, 1982, p. 144)</w:t>
      </w:r>
      <w:r w:rsidR="00461550">
        <w:rPr>
          <w:sz w:val="24"/>
          <w:szCs w:val="24"/>
        </w:rPr>
        <w:t xml:space="preserve">, describes well the applied research I studied from ‘elite’ departments. </w:t>
      </w:r>
      <w:r w:rsidR="003135C9">
        <w:rPr>
          <w:sz w:val="24"/>
          <w:szCs w:val="24"/>
        </w:rPr>
        <w:t xml:space="preserve">The </w:t>
      </w:r>
      <w:r w:rsidR="00857BE6">
        <w:rPr>
          <w:sz w:val="24"/>
          <w:szCs w:val="24"/>
        </w:rPr>
        <w:t xml:space="preserve">research in </w:t>
      </w:r>
      <w:r w:rsidR="003135C9">
        <w:rPr>
          <w:sz w:val="24"/>
          <w:szCs w:val="24"/>
        </w:rPr>
        <w:t>such departments</w:t>
      </w:r>
      <w:r w:rsidR="00E72B4E">
        <w:rPr>
          <w:sz w:val="24"/>
          <w:szCs w:val="24"/>
        </w:rPr>
        <w:t>, when compared with that in ‘non-elite’ departments,</w:t>
      </w:r>
      <w:r w:rsidR="003135C9">
        <w:rPr>
          <w:sz w:val="24"/>
          <w:szCs w:val="24"/>
        </w:rPr>
        <w:t xml:space="preserve"> more </w:t>
      </w:r>
      <w:r w:rsidR="00E72B4E">
        <w:rPr>
          <w:sz w:val="24"/>
          <w:szCs w:val="24"/>
        </w:rPr>
        <w:t>consistently f</w:t>
      </w:r>
      <w:r w:rsidR="003135C9">
        <w:rPr>
          <w:sz w:val="24"/>
          <w:szCs w:val="24"/>
        </w:rPr>
        <w:t>it within an academic discipline</w:t>
      </w:r>
      <w:r w:rsidR="00E72B4E">
        <w:rPr>
          <w:sz w:val="24"/>
          <w:szCs w:val="24"/>
        </w:rPr>
        <w:t xml:space="preserve"> or sub-discipline</w:t>
      </w:r>
      <w:r w:rsidR="00857BE6">
        <w:rPr>
          <w:sz w:val="24"/>
          <w:szCs w:val="24"/>
        </w:rPr>
        <w:t xml:space="preserve"> so that, al</w:t>
      </w:r>
      <w:r w:rsidR="003135C9">
        <w:rPr>
          <w:sz w:val="24"/>
          <w:szCs w:val="24"/>
        </w:rPr>
        <w:t>though s</w:t>
      </w:r>
      <w:r w:rsidR="00FC687A">
        <w:rPr>
          <w:sz w:val="24"/>
          <w:szCs w:val="24"/>
        </w:rPr>
        <w:t xml:space="preserve">ometimes conducted in close proximity to the context of application, </w:t>
      </w:r>
      <w:r w:rsidR="00E72B4E">
        <w:rPr>
          <w:sz w:val="24"/>
          <w:szCs w:val="24"/>
        </w:rPr>
        <w:t>it would rarely enter a ‘transdisciplinary’ mode</w:t>
      </w:r>
      <w:r w:rsidR="000B44E3">
        <w:rPr>
          <w:sz w:val="24"/>
          <w:szCs w:val="24"/>
        </w:rPr>
        <w:t>. That is,</w:t>
      </w:r>
      <w:r w:rsidR="00F34532">
        <w:rPr>
          <w:sz w:val="24"/>
          <w:szCs w:val="24"/>
        </w:rPr>
        <w:t xml:space="preserve"> the experience of academics in ‘elite’ departments was that their </w:t>
      </w:r>
      <w:r w:rsidR="00486987">
        <w:rPr>
          <w:sz w:val="24"/>
          <w:szCs w:val="24"/>
        </w:rPr>
        <w:t>(sub-)disciplinary expertise</w:t>
      </w:r>
      <w:r w:rsidR="00F34532">
        <w:rPr>
          <w:sz w:val="24"/>
          <w:szCs w:val="24"/>
        </w:rPr>
        <w:t xml:space="preserve"> was</w:t>
      </w:r>
      <w:r w:rsidR="000B44E3">
        <w:rPr>
          <w:sz w:val="24"/>
          <w:szCs w:val="24"/>
        </w:rPr>
        <w:t xml:space="preserve"> necessary and sufficient to </w:t>
      </w:r>
      <w:r w:rsidR="006122E8">
        <w:rPr>
          <w:sz w:val="24"/>
          <w:szCs w:val="24"/>
        </w:rPr>
        <w:t>act as</w:t>
      </w:r>
      <w:r w:rsidR="000B44E3">
        <w:rPr>
          <w:sz w:val="24"/>
          <w:szCs w:val="24"/>
        </w:rPr>
        <w:t xml:space="preserve"> legitimate</w:t>
      </w:r>
      <w:r w:rsidR="00E4243E">
        <w:rPr>
          <w:sz w:val="24"/>
          <w:szCs w:val="24"/>
        </w:rPr>
        <w:t xml:space="preserve"> figures</w:t>
      </w:r>
      <w:r w:rsidR="000B44E3">
        <w:rPr>
          <w:sz w:val="24"/>
          <w:szCs w:val="24"/>
        </w:rPr>
        <w:t xml:space="preserve"> of authority on the non-academic issues at hand</w:t>
      </w:r>
      <w:r w:rsidR="00F34532">
        <w:rPr>
          <w:sz w:val="24"/>
          <w:szCs w:val="24"/>
        </w:rPr>
        <w:t xml:space="preserve">. </w:t>
      </w:r>
      <w:r w:rsidR="00B223D8">
        <w:rPr>
          <w:sz w:val="24"/>
          <w:szCs w:val="24"/>
        </w:rPr>
        <w:t>By contrast,</w:t>
      </w:r>
      <w:r w:rsidR="00112E25">
        <w:rPr>
          <w:sz w:val="24"/>
          <w:szCs w:val="24"/>
        </w:rPr>
        <w:t xml:space="preserve"> researchers in ‘non-elite’ departments experienced something different:</w:t>
      </w:r>
      <w:r w:rsidR="00B223D8">
        <w:rPr>
          <w:sz w:val="24"/>
          <w:szCs w:val="24"/>
        </w:rPr>
        <w:t xml:space="preserve"> expertise in </w:t>
      </w:r>
      <w:r w:rsidR="008C73C1">
        <w:rPr>
          <w:sz w:val="24"/>
          <w:szCs w:val="24"/>
        </w:rPr>
        <w:t xml:space="preserve">a </w:t>
      </w:r>
      <w:r w:rsidR="00D00D90">
        <w:rPr>
          <w:sz w:val="24"/>
          <w:szCs w:val="24"/>
        </w:rPr>
        <w:t>(</w:t>
      </w:r>
      <w:r w:rsidR="00B223D8">
        <w:rPr>
          <w:sz w:val="24"/>
          <w:szCs w:val="24"/>
        </w:rPr>
        <w:t>sub-</w:t>
      </w:r>
      <w:r w:rsidR="00D00D90">
        <w:rPr>
          <w:sz w:val="24"/>
          <w:szCs w:val="24"/>
        </w:rPr>
        <w:t>)</w:t>
      </w:r>
      <w:r w:rsidR="00B223D8">
        <w:rPr>
          <w:sz w:val="24"/>
          <w:szCs w:val="24"/>
        </w:rPr>
        <w:t xml:space="preserve">discipline was necessary, but </w:t>
      </w:r>
      <w:r w:rsidR="00B223D8" w:rsidRPr="00112E25">
        <w:rPr>
          <w:i/>
          <w:sz w:val="24"/>
          <w:szCs w:val="24"/>
        </w:rPr>
        <w:t>not</w:t>
      </w:r>
      <w:r w:rsidR="00B223D8">
        <w:rPr>
          <w:sz w:val="24"/>
          <w:szCs w:val="24"/>
        </w:rPr>
        <w:t xml:space="preserve"> sufficient. Instead, their legitimacy as figures of authority in a context of application was contingent on entering into </w:t>
      </w:r>
      <w:r w:rsidR="00F83FC5">
        <w:rPr>
          <w:sz w:val="24"/>
          <w:szCs w:val="24"/>
        </w:rPr>
        <w:t xml:space="preserve">“novel configurations” </w:t>
      </w:r>
      <w:r w:rsidR="00F83FC5">
        <w:rPr>
          <w:sz w:val="24"/>
          <w:szCs w:val="24"/>
        </w:rPr>
        <w:fldChar w:fldCharType="begin"/>
      </w:r>
      <w:r w:rsidR="00802F8A">
        <w:rPr>
          <w:sz w:val="24"/>
          <w:szCs w:val="24"/>
        </w:rPr>
        <w:instrText xml:space="preserve"> ADDIN EN.CITE &lt;EndNote&gt;&lt;Cite&gt;&lt;Author&gt;Nowotny&lt;/Author&gt;&lt;Year&gt;2005&lt;/Year&gt;&lt;IDText&gt;The Increase of Complexity and its Reduction&lt;/IDText&gt;&lt;Pages&gt;28&lt;/Pages&gt;&lt;DisplayText&gt;(Nowotny, 2005, p. 28)&lt;/DisplayText&gt;&lt;record&gt;&lt;keywords&gt;&lt;keyword&gt;Co-Evolution&lt;/keyword&gt;&lt;keyword&gt;Complexity&lt;/keyword&gt;&lt;keyword&gt;Emergence&lt;/keyword&gt;&lt;keyword&gt;Interface&lt;/keyword&gt;&lt;keyword&gt;Major Transitions In Evolution&lt;/keyword&gt;&lt;keyword&gt;Reduction Of&lt;/keyword&gt;&lt;keyword&gt;Transdisciplinarity&lt;/keyword&gt;&lt;/keywords&gt;&lt;isbn&gt;0263-2764&lt;/isbn&gt;&lt;titles&gt;&lt;title&gt;The Increase of Complexity and its Reduction&lt;/title&gt;&lt;secondary-title&gt;Theory, Culture &amp;amp; Society&lt;/secondary-title&gt;&lt;/titles&gt;&lt;pages&gt;15-31&lt;/pages&gt;&lt;number&gt;5&lt;/number&gt;&lt;contributors&gt;&lt;authors&gt;&lt;author&gt;Nowotny, Helga&lt;/author&gt;&lt;/authors&gt;&lt;/contributors&gt;&lt;added-date format="utc"&gt;1520820721&lt;/added-date&gt;&lt;ref-type name="Journal Article"&gt;17&lt;/ref-type&gt;&lt;dates&gt;&lt;year&gt;2005&lt;/year&gt;&lt;/dates&gt;&lt;rec-number&gt;7390&lt;/rec-number&gt;&lt;last-updated-date format="utc"&gt;1550789406&lt;/last-updated-date&gt;&lt;electronic-resource-num&gt;10.1177/0263276405057189&lt;/electronic-resource-num&gt;&lt;volume&gt;22&lt;/volume&gt;&lt;/record&gt;&lt;/Cite&gt;&lt;/EndNote&gt;</w:instrText>
      </w:r>
      <w:r w:rsidR="00F83FC5">
        <w:rPr>
          <w:sz w:val="24"/>
          <w:szCs w:val="24"/>
        </w:rPr>
        <w:fldChar w:fldCharType="separate"/>
      </w:r>
      <w:r w:rsidR="00802F8A">
        <w:rPr>
          <w:noProof/>
          <w:sz w:val="24"/>
          <w:szCs w:val="24"/>
        </w:rPr>
        <w:t>(Nowotny, 2005, p. 28)</w:t>
      </w:r>
      <w:r w:rsidR="00F83FC5">
        <w:rPr>
          <w:sz w:val="24"/>
          <w:szCs w:val="24"/>
        </w:rPr>
        <w:fldChar w:fldCharType="end"/>
      </w:r>
      <w:r w:rsidR="008A1B2B">
        <w:rPr>
          <w:sz w:val="24"/>
          <w:szCs w:val="24"/>
        </w:rPr>
        <w:t xml:space="preserve"> </w:t>
      </w:r>
      <w:r w:rsidR="000C0779">
        <w:rPr>
          <w:sz w:val="24"/>
          <w:szCs w:val="24"/>
        </w:rPr>
        <w:t>of scientists and experts</w:t>
      </w:r>
      <w:r w:rsidR="00B223D8">
        <w:rPr>
          <w:sz w:val="24"/>
          <w:szCs w:val="24"/>
        </w:rPr>
        <w:t xml:space="preserve"> which were more transdisciplinary in nature</w:t>
      </w:r>
      <w:r w:rsidR="00674C28">
        <w:rPr>
          <w:sz w:val="24"/>
          <w:szCs w:val="24"/>
        </w:rPr>
        <w:t xml:space="preserve"> (with the cases of</w:t>
      </w:r>
      <w:r w:rsidR="00672B27">
        <w:rPr>
          <w:sz w:val="24"/>
          <w:szCs w:val="24"/>
        </w:rPr>
        <w:t xml:space="preserve"> BoR</w:t>
      </w:r>
      <w:r w:rsidR="00674C28">
        <w:rPr>
          <w:sz w:val="24"/>
          <w:szCs w:val="24"/>
        </w:rPr>
        <w:t>5 and BoR</w:t>
      </w:r>
      <w:r w:rsidR="00672B27">
        <w:rPr>
          <w:sz w:val="24"/>
          <w:szCs w:val="24"/>
        </w:rPr>
        <w:t>11.1</w:t>
      </w:r>
      <w:r w:rsidR="00923521">
        <w:rPr>
          <w:sz w:val="24"/>
          <w:szCs w:val="24"/>
        </w:rPr>
        <w:t xml:space="preserve">, both discussed </w:t>
      </w:r>
      <w:r w:rsidR="00674C28">
        <w:rPr>
          <w:sz w:val="24"/>
          <w:szCs w:val="24"/>
        </w:rPr>
        <w:t>earlier in this chapter as in-depth</w:t>
      </w:r>
      <w:r w:rsidR="00923521">
        <w:rPr>
          <w:sz w:val="24"/>
          <w:szCs w:val="24"/>
        </w:rPr>
        <w:t xml:space="preserve"> illustrative case studies, </w:t>
      </w:r>
      <w:r w:rsidR="00F72835">
        <w:rPr>
          <w:sz w:val="24"/>
          <w:szCs w:val="24"/>
        </w:rPr>
        <w:t>being</w:t>
      </w:r>
      <w:r w:rsidR="00672B27">
        <w:rPr>
          <w:sz w:val="24"/>
          <w:szCs w:val="24"/>
        </w:rPr>
        <w:t xml:space="preserve"> just two examples</w:t>
      </w:r>
      <w:r w:rsidR="00923521">
        <w:rPr>
          <w:sz w:val="24"/>
          <w:szCs w:val="24"/>
        </w:rPr>
        <w:t>)</w:t>
      </w:r>
    </w:p>
    <w:p w14:paraId="2508B1E5" w14:textId="77777777" w:rsidR="00EE7BD2" w:rsidRDefault="00EE7BD2" w:rsidP="00EE7BD2">
      <w:pPr>
        <w:pStyle w:val="Heading4"/>
      </w:pPr>
      <w:r>
        <w:t>Control and confidence in ‘elite’ departments</w:t>
      </w:r>
    </w:p>
    <w:p w14:paraId="7789E50A" w14:textId="236A9931" w:rsidR="00AB51F8" w:rsidRDefault="00AB51F8" w:rsidP="009D752B">
      <w:pPr>
        <w:spacing w:before="120" w:after="120" w:line="360" w:lineRule="auto"/>
        <w:rPr>
          <w:sz w:val="24"/>
          <w:szCs w:val="24"/>
        </w:rPr>
      </w:pPr>
      <w:r>
        <w:rPr>
          <w:sz w:val="24"/>
          <w:szCs w:val="24"/>
        </w:rPr>
        <w:t xml:space="preserve">Another more general manifestation of the distinction between ‘elite’ and ‘non-elite’ departments </w:t>
      </w:r>
      <w:r w:rsidR="00DE53E1">
        <w:rPr>
          <w:sz w:val="24"/>
          <w:szCs w:val="24"/>
        </w:rPr>
        <w:t xml:space="preserve">relates to their experience of realising and evidencing impact submitted to </w:t>
      </w:r>
      <w:r w:rsidR="00DE53E1">
        <w:rPr>
          <w:i/>
          <w:sz w:val="24"/>
          <w:szCs w:val="24"/>
        </w:rPr>
        <w:t>REF2014</w:t>
      </w:r>
      <w:r w:rsidR="00DE53E1">
        <w:rPr>
          <w:sz w:val="24"/>
          <w:szCs w:val="24"/>
        </w:rPr>
        <w:t>.</w:t>
      </w:r>
      <w:r w:rsidR="00653B5D">
        <w:rPr>
          <w:sz w:val="24"/>
          <w:szCs w:val="24"/>
        </w:rPr>
        <w:t xml:space="preserve"> </w:t>
      </w:r>
      <w:r w:rsidR="00D83291">
        <w:rPr>
          <w:sz w:val="24"/>
          <w:szCs w:val="24"/>
        </w:rPr>
        <w:t xml:space="preserve">Although all of the researchers I interviewed hoped that their research would benefit society, a clear distinction emerged in terms of the perceptions of ‘impact’ in </w:t>
      </w:r>
      <w:r w:rsidR="00D83291">
        <w:rPr>
          <w:i/>
          <w:sz w:val="24"/>
          <w:szCs w:val="24"/>
        </w:rPr>
        <w:t>REF2014</w:t>
      </w:r>
      <w:r w:rsidR="00D83291">
        <w:rPr>
          <w:sz w:val="24"/>
          <w:szCs w:val="24"/>
        </w:rPr>
        <w:t xml:space="preserve">. </w:t>
      </w:r>
      <w:r w:rsidR="009736B7">
        <w:rPr>
          <w:sz w:val="24"/>
          <w:szCs w:val="24"/>
        </w:rPr>
        <w:t>Researcher</w:t>
      </w:r>
      <w:r w:rsidR="001C5E5B">
        <w:rPr>
          <w:sz w:val="24"/>
          <w:szCs w:val="24"/>
        </w:rPr>
        <w:t>s</w:t>
      </w:r>
      <w:r w:rsidR="009736B7">
        <w:rPr>
          <w:sz w:val="24"/>
          <w:szCs w:val="24"/>
        </w:rPr>
        <w:t xml:space="preserve"> in ‘elite’ departments were relatively cynical about, or at least unmoved and unmotivated, by the inclusion of impact in the REF. However, with their strong levels of ownership over the research they produced (in the form of ‘use-focused outputs’), researchers in these ‘elite’ departments were confident in their ability to evidence their impact and make the most of the opportunities that it presented:</w:t>
      </w:r>
    </w:p>
    <w:p w14:paraId="75DB6620" w14:textId="0B4A6A87" w:rsidR="009736B7" w:rsidRDefault="009736B7" w:rsidP="00F670FD">
      <w:pPr>
        <w:spacing w:after="120" w:line="240" w:lineRule="auto"/>
        <w:ind w:left="720"/>
        <w:rPr>
          <w:sz w:val="24"/>
          <w:szCs w:val="24"/>
        </w:rPr>
      </w:pPr>
      <w:r>
        <w:rPr>
          <w:sz w:val="24"/>
          <w:szCs w:val="24"/>
        </w:rPr>
        <w:t>“A lot of people don’t like the REF and its focus on impact. ...But if we’re sufficiently creative and inventive we can put a spin on what we do or do it a bit differently or do something more in addition to show how what we do, although it is not necessarily driven mainly by impact, still does have impact. ...For example most of what we did for this Impact Case Study, we probably would have done some of it anyway. But because of the REF we were guided to do it in a more structured and organised manner. ...So although it doesn’t sit very well with me philosophically, having to justify everything through impact, I think, practically, we can work with it. …You have to work within the system and we’re happy to do that.” (</w:t>
      </w:r>
      <w:r w:rsidR="0071774B">
        <w:rPr>
          <w:sz w:val="24"/>
          <w:szCs w:val="24"/>
        </w:rPr>
        <w:t>Basic s</w:t>
      </w:r>
      <w:r>
        <w:rPr>
          <w:sz w:val="24"/>
          <w:szCs w:val="24"/>
        </w:rPr>
        <w:t>cientist, ‘elite’ department)</w:t>
      </w:r>
    </w:p>
    <w:p w14:paraId="7CE9D28E" w14:textId="77777777" w:rsidR="009736B7" w:rsidRDefault="009736B7" w:rsidP="00F670FD">
      <w:pPr>
        <w:spacing w:after="120" w:line="240" w:lineRule="auto"/>
        <w:ind w:left="720"/>
        <w:rPr>
          <w:sz w:val="24"/>
          <w:szCs w:val="24"/>
        </w:rPr>
      </w:pPr>
      <w:r>
        <w:rPr>
          <w:sz w:val="24"/>
          <w:szCs w:val="24"/>
        </w:rPr>
        <w:t>“Although I’ve always been driven by the practical benefits of the work, ‘impact’ in the REF sense is not something I drive towards. It’s more an academic hoop to jump through. But if all it takes is a bit of gathering and passing on information and that helps our impact in the REF, then brilliant.” (Applied scientist, ‘elite’ department)</w:t>
      </w:r>
    </w:p>
    <w:p w14:paraId="4E083D97" w14:textId="66CC8E15" w:rsidR="0039281A" w:rsidRDefault="007B2F79" w:rsidP="0039281A">
      <w:pPr>
        <w:spacing w:after="120" w:line="360" w:lineRule="auto"/>
        <w:rPr>
          <w:sz w:val="24"/>
          <w:szCs w:val="24"/>
        </w:rPr>
      </w:pPr>
      <w:r>
        <w:rPr>
          <w:sz w:val="24"/>
          <w:szCs w:val="24"/>
        </w:rPr>
        <w:t>This contrasts in two main ways with</w:t>
      </w:r>
      <w:r w:rsidR="002C280F">
        <w:rPr>
          <w:sz w:val="24"/>
          <w:szCs w:val="24"/>
        </w:rPr>
        <w:t xml:space="preserve"> researchers in ‘non-elite’ departments</w:t>
      </w:r>
      <w:r>
        <w:rPr>
          <w:sz w:val="24"/>
          <w:szCs w:val="24"/>
        </w:rPr>
        <w:t>. First, there was more evidence that researchers in non-elite departments, particularly in ‘less prestigious’ departments, felt positively about the impact agenda</w:t>
      </w:r>
      <w:r w:rsidR="00144EBA">
        <w:rPr>
          <w:sz w:val="24"/>
          <w:szCs w:val="24"/>
        </w:rPr>
        <w:t xml:space="preserve"> </w:t>
      </w:r>
      <w:r w:rsidR="00BA6173">
        <w:rPr>
          <w:sz w:val="24"/>
          <w:szCs w:val="24"/>
        </w:rPr>
        <w:t xml:space="preserve">and were pleased that ‘impact’ </w:t>
      </w:r>
      <w:r w:rsidR="00DC08F2">
        <w:rPr>
          <w:sz w:val="24"/>
          <w:szCs w:val="24"/>
        </w:rPr>
        <w:t>was being recognised and afforded status</w:t>
      </w:r>
      <w:r w:rsidR="006E476C">
        <w:rPr>
          <w:sz w:val="24"/>
          <w:szCs w:val="24"/>
        </w:rPr>
        <w:t>:</w:t>
      </w:r>
    </w:p>
    <w:p w14:paraId="2D2F9A41" w14:textId="5C953016" w:rsidR="0039281A" w:rsidRPr="00E969D7" w:rsidRDefault="0039281A" w:rsidP="00F670FD">
      <w:pPr>
        <w:spacing w:before="120" w:after="120" w:line="240" w:lineRule="auto"/>
        <w:ind w:left="720"/>
        <w:rPr>
          <w:sz w:val="24"/>
          <w:szCs w:val="24"/>
        </w:rPr>
      </w:pPr>
      <w:r>
        <w:rPr>
          <w:sz w:val="24"/>
          <w:szCs w:val="24"/>
        </w:rPr>
        <w:t xml:space="preserve">“In my case it [the introduction of </w:t>
      </w:r>
      <w:r w:rsidR="00DC08F2">
        <w:rPr>
          <w:sz w:val="24"/>
          <w:szCs w:val="24"/>
        </w:rPr>
        <w:t>‘i</w:t>
      </w:r>
      <w:r>
        <w:rPr>
          <w:sz w:val="24"/>
          <w:szCs w:val="24"/>
        </w:rPr>
        <w:t>mpact</w:t>
      </w:r>
      <w:r w:rsidR="00DC08F2">
        <w:rPr>
          <w:sz w:val="24"/>
          <w:szCs w:val="24"/>
        </w:rPr>
        <w:t>’</w:t>
      </w:r>
      <w:r>
        <w:rPr>
          <w:sz w:val="24"/>
          <w:szCs w:val="24"/>
        </w:rPr>
        <w:t xml:space="preserve"> in the REF] was positive because ... it allows me to do the research I want to do anyway which makes benefits and impacts. It is more valued now so from my point of view it’s a positive thing. ...Whereas before you had to thinking </w:t>
      </w:r>
      <w:r w:rsidRPr="00E969D7">
        <w:rPr>
          <w:i/>
          <w:sz w:val="24"/>
          <w:szCs w:val="24"/>
        </w:rPr>
        <w:t>‘how can I get published’</w:t>
      </w:r>
      <w:r>
        <w:rPr>
          <w:sz w:val="24"/>
          <w:szCs w:val="24"/>
        </w:rPr>
        <w:t xml:space="preserve">, now you’re allowed to think </w:t>
      </w:r>
      <w:r w:rsidRPr="00E969D7">
        <w:rPr>
          <w:i/>
          <w:sz w:val="24"/>
          <w:szCs w:val="24"/>
        </w:rPr>
        <w:t>‘how can I demonstrate impact’</w:t>
      </w:r>
      <w:r>
        <w:rPr>
          <w:sz w:val="24"/>
          <w:szCs w:val="24"/>
        </w:rPr>
        <w:t>. So ... the consultancy, the training, everything I’m doing now becomes more relevant and recognised.” (</w:t>
      </w:r>
      <w:r w:rsidR="00CF3FDA">
        <w:rPr>
          <w:sz w:val="24"/>
          <w:szCs w:val="24"/>
        </w:rPr>
        <w:t>Basic/</w:t>
      </w:r>
      <w:r w:rsidR="00DC08F2">
        <w:rPr>
          <w:sz w:val="24"/>
          <w:szCs w:val="24"/>
        </w:rPr>
        <w:t>Applied s</w:t>
      </w:r>
      <w:r>
        <w:rPr>
          <w:sz w:val="24"/>
          <w:szCs w:val="24"/>
        </w:rPr>
        <w:t>cientist</w:t>
      </w:r>
      <w:r w:rsidR="00A277DF">
        <w:rPr>
          <w:sz w:val="24"/>
          <w:szCs w:val="24"/>
        </w:rPr>
        <w:t xml:space="preserve">, </w:t>
      </w:r>
      <w:r>
        <w:rPr>
          <w:sz w:val="24"/>
          <w:szCs w:val="24"/>
        </w:rPr>
        <w:t>‘less prestigious’ department)</w:t>
      </w:r>
    </w:p>
    <w:p w14:paraId="163D85A2" w14:textId="7A1045CE" w:rsidR="0039281A" w:rsidRDefault="0039281A" w:rsidP="00F670FD">
      <w:pPr>
        <w:spacing w:after="120" w:line="240" w:lineRule="auto"/>
        <w:ind w:left="720"/>
        <w:rPr>
          <w:sz w:val="24"/>
          <w:szCs w:val="24"/>
        </w:rPr>
      </w:pPr>
      <w:r>
        <w:rPr>
          <w:sz w:val="24"/>
          <w:szCs w:val="24"/>
        </w:rPr>
        <w:t xml:space="preserve">“Now with the REF having made it </w:t>
      </w:r>
      <w:r w:rsidR="006E2A3B">
        <w:rPr>
          <w:sz w:val="24"/>
          <w:szCs w:val="24"/>
        </w:rPr>
        <w:t xml:space="preserve">[impact] </w:t>
      </w:r>
      <w:r>
        <w:rPr>
          <w:sz w:val="24"/>
          <w:szCs w:val="24"/>
        </w:rPr>
        <w:t xml:space="preserve">really important, this institution can focus on impact in a way that it couldn’t really have afforded to do ten years ago. So I think impact particularly fits with a new university like ours which likes to think of itself as being close to business and communities. </w:t>
      </w:r>
      <w:r w:rsidR="00D958BB">
        <w:rPr>
          <w:sz w:val="24"/>
          <w:szCs w:val="24"/>
        </w:rPr>
        <w:t>...</w:t>
      </w:r>
      <w:r>
        <w:rPr>
          <w:sz w:val="24"/>
          <w:szCs w:val="24"/>
        </w:rPr>
        <w:t xml:space="preserve"> </w:t>
      </w:r>
      <w:r w:rsidR="00D958BB">
        <w:rPr>
          <w:sz w:val="24"/>
          <w:szCs w:val="24"/>
        </w:rPr>
        <w:t>[T]</w:t>
      </w:r>
      <w:r>
        <w:rPr>
          <w:sz w:val="24"/>
          <w:szCs w:val="24"/>
        </w:rPr>
        <w:t>his institution and my work have both probably benefited from it.” (</w:t>
      </w:r>
      <w:r w:rsidR="00DC08F2">
        <w:rPr>
          <w:sz w:val="24"/>
          <w:szCs w:val="24"/>
        </w:rPr>
        <w:t>Basic/Applied s</w:t>
      </w:r>
      <w:r w:rsidR="009B49E3">
        <w:rPr>
          <w:sz w:val="24"/>
          <w:szCs w:val="24"/>
        </w:rPr>
        <w:t>cientist</w:t>
      </w:r>
      <w:r w:rsidR="00A277DF">
        <w:rPr>
          <w:sz w:val="24"/>
          <w:szCs w:val="24"/>
        </w:rPr>
        <w:t xml:space="preserve">, </w:t>
      </w:r>
      <w:r>
        <w:rPr>
          <w:sz w:val="24"/>
          <w:szCs w:val="24"/>
        </w:rPr>
        <w:t>‘less prestigious’ department).</w:t>
      </w:r>
    </w:p>
    <w:p w14:paraId="6ED634AA" w14:textId="27676F76" w:rsidR="002676F1" w:rsidRPr="00C46607" w:rsidRDefault="00C46607" w:rsidP="00F670FD">
      <w:pPr>
        <w:spacing w:after="120" w:line="240" w:lineRule="auto"/>
        <w:ind w:left="720"/>
        <w:rPr>
          <w:sz w:val="24"/>
          <w:szCs w:val="24"/>
        </w:rPr>
      </w:pPr>
      <w:r>
        <w:rPr>
          <w:sz w:val="24"/>
          <w:szCs w:val="24"/>
        </w:rPr>
        <w:t>“</w:t>
      </w:r>
      <w:r w:rsidR="002676F1" w:rsidRPr="00C46607">
        <w:rPr>
          <w:sz w:val="24"/>
          <w:szCs w:val="24"/>
        </w:rPr>
        <w:t xml:space="preserve">There are still some people who </w:t>
      </w:r>
      <w:r>
        <w:rPr>
          <w:sz w:val="24"/>
          <w:szCs w:val="24"/>
        </w:rPr>
        <w:t>...</w:t>
      </w:r>
      <w:r w:rsidR="002676F1" w:rsidRPr="00C46607">
        <w:rPr>
          <w:sz w:val="24"/>
          <w:szCs w:val="24"/>
        </w:rPr>
        <w:t xml:space="preserve"> are not interested in impact at all, but for us, that’s what we’ve always done, so for us it</w:t>
      </w:r>
      <w:r>
        <w:rPr>
          <w:sz w:val="24"/>
          <w:szCs w:val="24"/>
        </w:rPr>
        <w:t xml:space="preserve"> [the impact agenda]</w:t>
      </w:r>
      <w:r w:rsidR="002676F1" w:rsidRPr="00C46607">
        <w:rPr>
          <w:sz w:val="24"/>
          <w:szCs w:val="24"/>
        </w:rPr>
        <w:t xml:space="preserve"> fits very well. And it has actually made us much more recognised across the university, as this agenda has been increasing</w:t>
      </w:r>
      <w:r>
        <w:rPr>
          <w:sz w:val="24"/>
          <w:szCs w:val="24"/>
        </w:rPr>
        <w:t>... [The university]</w:t>
      </w:r>
      <w:r w:rsidR="002676F1" w:rsidRPr="00C46607">
        <w:rPr>
          <w:sz w:val="24"/>
          <w:szCs w:val="24"/>
        </w:rPr>
        <w:t xml:space="preserve"> are very well aware of the value of having us and our ability to feed into impact studies but also other public engagement, we quite often get media stories out there, all this helps, helps bring in good students and helps raise awareness</w:t>
      </w:r>
      <w:r w:rsidR="00DC08F2">
        <w:rPr>
          <w:sz w:val="24"/>
          <w:szCs w:val="24"/>
        </w:rPr>
        <w:t>.</w:t>
      </w:r>
      <w:r w:rsidR="0037534B">
        <w:rPr>
          <w:sz w:val="24"/>
          <w:szCs w:val="24"/>
        </w:rPr>
        <w:t>” (Basic scientist, ‘more prestigious’ department)</w:t>
      </w:r>
    </w:p>
    <w:p w14:paraId="427DA4AB" w14:textId="05237E0C" w:rsidR="006E476C" w:rsidRDefault="001762F3" w:rsidP="001762F3">
      <w:pPr>
        <w:spacing w:after="120" w:line="360" w:lineRule="auto"/>
        <w:rPr>
          <w:sz w:val="24"/>
          <w:szCs w:val="24"/>
        </w:rPr>
      </w:pPr>
      <w:r>
        <w:rPr>
          <w:sz w:val="24"/>
          <w:szCs w:val="24"/>
        </w:rPr>
        <w:t xml:space="preserve">But secondly, and somewhat paradoxically, academics in ‘non-elite’ departments, with their more co-produced research which involved input from various organisations and stakeholders, were in fact less certain in confidently asserting that their contribution </w:t>
      </w:r>
      <w:r>
        <w:rPr>
          <w:i/>
          <w:sz w:val="24"/>
          <w:szCs w:val="24"/>
        </w:rPr>
        <w:t xml:space="preserve">had </w:t>
      </w:r>
      <w:r>
        <w:rPr>
          <w:sz w:val="24"/>
          <w:szCs w:val="24"/>
        </w:rPr>
        <w:t>been responsible for the claimed impact</w:t>
      </w:r>
      <w:r w:rsidR="00AE672C">
        <w:rPr>
          <w:sz w:val="24"/>
          <w:szCs w:val="24"/>
        </w:rPr>
        <w:t>:</w:t>
      </w:r>
    </w:p>
    <w:p w14:paraId="5C85C88B" w14:textId="5A706464" w:rsidR="006E476C" w:rsidRDefault="006E476C" w:rsidP="00F670FD">
      <w:pPr>
        <w:spacing w:after="120" w:line="240" w:lineRule="auto"/>
        <w:ind w:left="720"/>
        <w:rPr>
          <w:sz w:val="24"/>
          <w:szCs w:val="24"/>
        </w:rPr>
      </w:pPr>
      <w:r>
        <w:rPr>
          <w:sz w:val="24"/>
          <w:szCs w:val="24"/>
        </w:rPr>
        <w:t>“</w:t>
      </w:r>
      <w:r w:rsidR="00AE672C">
        <w:rPr>
          <w:sz w:val="24"/>
          <w:szCs w:val="24"/>
        </w:rPr>
        <w:t>W</w:t>
      </w:r>
      <w:r>
        <w:rPr>
          <w:sz w:val="24"/>
          <w:szCs w:val="24"/>
        </w:rPr>
        <w:t xml:space="preserve">e were invited to a meeting [with a policy advisory body]. </w:t>
      </w:r>
      <w:r w:rsidR="00AE672C">
        <w:rPr>
          <w:sz w:val="24"/>
          <w:szCs w:val="24"/>
        </w:rPr>
        <w:t>...</w:t>
      </w:r>
      <w:r>
        <w:rPr>
          <w:sz w:val="24"/>
          <w:szCs w:val="24"/>
        </w:rPr>
        <w:t xml:space="preserve"> But although you give them the evidence, you don’t always know what they’ve really taken into account when they make their decisions, because there’s different influences, not just the</w:t>
      </w:r>
      <w:r w:rsidR="00DF5C9D">
        <w:rPr>
          <w:sz w:val="24"/>
          <w:szCs w:val="24"/>
        </w:rPr>
        <w:t xml:space="preserve"> ...</w:t>
      </w:r>
      <w:r>
        <w:rPr>
          <w:sz w:val="24"/>
          <w:szCs w:val="24"/>
        </w:rPr>
        <w:t xml:space="preserve"> research, but also political agendas.” (</w:t>
      </w:r>
      <w:r w:rsidR="004966CD">
        <w:rPr>
          <w:sz w:val="24"/>
          <w:szCs w:val="24"/>
        </w:rPr>
        <w:t>Basic/Applied s</w:t>
      </w:r>
      <w:r>
        <w:rPr>
          <w:sz w:val="24"/>
          <w:szCs w:val="24"/>
        </w:rPr>
        <w:t>cientist, ‘less prestigious’ department)</w:t>
      </w:r>
    </w:p>
    <w:p w14:paraId="136B5D02" w14:textId="112F3B9C" w:rsidR="006E476C" w:rsidRDefault="006E476C" w:rsidP="00F670FD">
      <w:pPr>
        <w:spacing w:after="120" w:line="240" w:lineRule="auto"/>
        <w:ind w:left="720"/>
        <w:rPr>
          <w:sz w:val="24"/>
          <w:szCs w:val="24"/>
        </w:rPr>
      </w:pPr>
      <w:r>
        <w:rPr>
          <w:sz w:val="24"/>
          <w:szCs w:val="24"/>
        </w:rPr>
        <w:t>“We were invited to a meeting of civil servants, some policy advisers, and all the stakeholders, and this time the minister was there. ...Anyway, with these Impact Case Studies, you have to try and demonstrate that you’ve actually changed something then you get a big tick ... but really I was quite the ‘token’</w:t>
      </w:r>
      <w:r w:rsidR="00926014">
        <w:rPr>
          <w:rStyle w:val="FootnoteReference"/>
          <w:sz w:val="24"/>
          <w:szCs w:val="24"/>
        </w:rPr>
        <w:footnoteReference w:id="24"/>
      </w:r>
      <w:r>
        <w:rPr>
          <w:sz w:val="24"/>
          <w:szCs w:val="24"/>
        </w:rPr>
        <w:t xml:space="preserve"> scientist.” </w:t>
      </w:r>
      <w:r w:rsidR="00926014">
        <w:rPr>
          <w:sz w:val="24"/>
          <w:szCs w:val="24"/>
        </w:rPr>
        <w:t>(</w:t>
      </w:r>
      <w:r w:rsidR="00F96C81">
        <w:rPr>
          <w:sz w:val="24"/>
          <w:szCs w:val="24"/>
        </w:rPr>
        <w:t>Basic s</w:t>
      </w:r>
      <w:r>
        <w:rPr>
          <w:sz w:val="24"/>
          <w:szCs w:val="24"/>
        </w:rPr>
        <w:t>cientist, ‘more prestigious’ department)</w:t>
      </w:r>
    </w:p>
    <w:p w14:paraId="49809BE5" w14:textId="63CB864A" w:rsidR="007458AC" w:rsidRDefault="007458AC" w:rsidP="007458AC">
      <w:pPr>
        <w:pStyle w:val="Heading4"/>
      </w:pPr>
      <w:r>
        <w:t>Summary</w:t>
      </w:r>
    </w:p>
    <w:p w14:paraId="53BB8410" w14:textId="14EC54DF" w:rsidR="00883841" w:rsidRPr="00AB3957" w:rsidRDefault="00F911AC" w:rsidP="001762F3">
      <w:pPr>
        <w:spacing w:after="120" w:line="360" w:lineRule="auto"/>
        <w:rPr>
          <w:sz w:val="24"/>
          <w:szCs w:val="24"/>
        </w:rPr>
      </w:pPr>
      <w:r>
        <w:rPr>
          <w:sz w:val="24"/>
          <w:szCs w:val="24"/>
        </w:rPr>
        <w:t xml:space="preserve">In sum, researchers in ‘elite’ departments appear to have a distinctive experience of crossing and confronting academic boundaries when compared to those from ‘non-elite’ departments. </w:t>
      </w:r>
      <w:r w:rsidR="00C31A50">
        <w:rPr>
          <w:sz w:val="24"/>
          <w:szCs w:val="24"/>
        </w:rPr>
        <w:t>‘Elite’ departments exhibit greater levels of ownership over their knowledge content</w:t>
      </w:r>
      <w:r w:rsidR="00215F1A">
        <w:rPr>
          <w:sz w:val="24"/>
          <w:szCs w:val="24"/>
        </w:rPr>
        <w:t xml:space="preserve"> and this manifests in the ways in which they ‘transact’ across boundaries, primarily taking the form of outputs aimed at specific non-academic users, rather than collaborating with users in the production of knowledge. The specific context of the UK ‘impact agenda’ as institutionalised in the REF </w:t>
      </w:r>
      <w:r w:rsidR="007E1040">
        <w:rPr>
          <w:sz w:val="24"/>
          <w:szCs w:val="24"/>
        </w:rPr>
        <w:t xml:space="preserve">therefore </w:t>
      </w:r>
      <w:r w:rsidR="00215F1A">
        <w:rPr>
          <w:sz w:val="24"/>
          <w:szCs w:val="24"/>
        </w:rPr>
        <w:t xml:space="preserve">draws out </w:t>
      </w:r>
      <w:r w:rsidR="00C473DB">
        <w:rPr>
          <w:sz w:val="24"/>
          <w:szCs w:val="24"/>
        </w:rPr>
        <w:t>the</w:t>
      </w:r>
      <w:r w:rsidR="00215F1A">
        <w:rPr>
          <w:sz w:val="24"/>
          <w:szCs w:val="24"/>
        </w:rPr>
        <w:t xml:space="preserve"> distinction between ‘elite’ and ‘non-elite’</w:t>
      </w:r>
      <w:r w:rsidR="00766C31">
        <w:rPr>
          <w:sz w:val="24"/>
          <w:szCs w:val="24"/>
        </w:rPr>
        <w:t xml:space="preserve"> departmental</w:t>
      </w:r>
      <w:r w:rsidR="00215F1A">
        <w:rPr>
          <w:sz w:val="24"/>
          <w:szCs w:val="24"/>
        </w:rPr>
        <w:t xml:space="preserve"> contexts</w:t>
      </w:r>
      <w:r w:rsidR="007E1040">
        <w:rPr>
          <w:sz w:val="24"/>
          <w:szCs w:val="24"/>
        </w:rPr>
        <w:t>.</w:t>
      </w:r>
    </w:p>
    <w:p w14:paraId="78FDBD0E" w14:textId="03296113" w:rsidR="00E57A3E" w:rsidRDefault="00E57A3E" w:rsidP="00E57A3E">
      <w:pPr>
        <w:pStyle w:val="Heading3"/>
      </w:pPr>
      <w:bookmarkStart w:id="204" w:name="_Toc31701987"/>
      <w:r>
        <w:t>Epistemic context</w:t>
      </w:r>
      <w:r w:rsidR="000C5702">
        <w:t xml:space="preserve"> (br</w:t>
      </w:r>
      <w:r>
        <w:t>anch of science</w:t>
      </w:r>
      <w:r w:rsidR="000C5702">
        <w:t>): variation by</w:t>
      </w:r>
      <w:r w:rsidR="00C90DAC">
        <w:t xml:space="preserve"> </w:t>
      </w:r>
      <w:r w:rsidR="00920C25">
        <w:t xml:space="preserve">expertise of external </w:t>
      </w:r>
      <w:r w:rsidR="008C4182">
        <w:t>collaborator</w:t>
      </w:r>
      <w:bookmarkEnd w:id="204"/>
    </w:p>
    <w:p w14:paraId="174B3AE7" w14:textId="6E17193D" w:rsidR="00146163" w:rsidRDefault="00FE1738" w:rsidP="002A1FE2">
      <w:pPr>
        <w:spacing w:before="120" w:after="120" w:line="360" w:lineRule="auto"/>
        <w:rPr>
          <w:sz w:val="24"/>
          <w:szCs w:val="24"/>
        </w:rPr>
      </w:pPr>
      <w:r>
        <w:rPr>
          <w:sz w:val="24"/>
          <w:szCs w:val="24"/>
        </w:rPr>
        <w:t xml:space="preserve">I </w:t>
      </w:r>
      <w:r w:rsidR="00B04E07">
        <w:rPr>
          <w:sz w:val="24"/>
          <w:szCs w:val="24"/>
        </w:rPr>
        <w:t xml:space="preserve">distinguish between </w:t>
      </w:r>
      <w:r w:rsidR="00316ADC">
        <w:rPr>
          <w:sz w:val="24"/>
          <w:szCs w:val="24"/>
        </w:rPr>
        <w:t xml:space="preserve">three branches of science </w:t>
      </w:r>
      <w:r w:rsidR="00B04E07">
        <w:rPr>
          <w:sz w:val="24"/>
          <w:szCs w:val="24"/>
        </w:rPr>
        <w:t>–</w:t>
      </w:r>
      <w:r w:rsidR="00316ADC">
        <w:rPr>
          <w:sz w:val="24"/>
          <w:szCs w:val="24"/>
        </w:rPr>
        <w:t xml:space="preserve"> the life sciences, the natural sciences and the formal sciences</w:t>
      </w:r>
      <w:r w:rsidR="00082FFF">
        <w:rPr>
          <w:sz w:val="24"/>
          <w:szCs w:val="24"/>
        </w:rPr>
        <w:t xml:space="preserve"> (how these were defined and who the sampled departments and BoRs were categorised by branch of science was discussed in the Methodology, Chapter </w:t>
      </w:r>
      <w:r w:rsidR="008A3015">
        <w:rPr>
          <w:sz w:val="24"/>
          <w:szCs w:val="24"/>
        </w:rPr>
        <w:t>3</w:t>
      </w:r>
      <w:r w:rsidR="00082FFF">
        <w:rPr>
          <w:sz w:val="24"/>
          <w:szCs w:val="24"/>
        </w:rPr>
        <w:t>)</w:t>
      </w:r>
      <w:r w:rsidR="00316ADC">
        <w:rPr>
          <w:sz w:val="24"/>
          <w:szCs w:val="24"/>
        </w:rPr>
        <w:t xml:space="preserve">. </w:t>
      </w:r>
      <w:r w:rsidR="004A0D2D">
        <w:rPr>
          <w:sz w:val="24"/>
          <w:szCs w:val="24"/>
        </w:rPr>
        <w:t>The data in</w:t>
      </w:r>
      <w:r w:rsidR="00BF24B6">
        <w:rPr>
          <w:sz w:val="24"/>
          <w:szCs w:val="24"/>
        </w:rPr>
        <w:t xml:space="preserve"> </w:t>
      </w:r>
      <w:r w:rsidR="007F5FE1" w:rsidRPr="007F5FE1">
        <w:rPr>
          <w:sz w:val="24"/>
          <w:szCs w:val="24"/>
        </w:rPr>
        <w:fldChar w:fldCharType="begin"/>
      </w:r>
      <w:r w:rsidR="007F5FE1" w:rsidRPr="007F5FE1">
        <w:rPr>
          <w:sz w:val="24"/>
          <w:szCs w:val="24"/>
        </w:rPr>
        <w:instrText xml:space="preserve"> REF _Ref8937176 \h </w:instrText>
      </w:r>
      <w:r w:rsidR="007F5FE1">
        <w:rPr>
          <w:sz w:val="24"/>
          <w:szCs w:val="24"/>
        </w:rPr>
        <w:instrText xml:space="preserve"> \* MERGEFORMAT </w:instrText>
      </w:r>
      <w:r w:rsidR="007F5FE1" w:rsidRPr="007F5FE1">
        <w:rPr>
          <w:sz w:val="24"/>
          <w:szCs w:val="24"/>
        </w:rPr>
      </w:r>
      <w:r w:rsidR="007F5FE1" w:rsidRPr="007F5FE1">
        <w:rPr>
          <w:sz w:val="24"/>
          <w:szCs w:val="24"/>
        </w:rPr>
        <w:fldChar w:fldCharType="separate"/>
      </w:r>
      <w:r w:rsidR="0011424E" w:rsidRPr="0011424E">
        <w:rPr>
          <w:sz w:val="24"/>
          <w:szCs w:val="24"/>
        </w:rPr>
        <w:t xml:space="preserve">Table </w:t>
      </w:r>
      <w:r w:rsidR="0011424E" w:rsidRPr="0011424E">
        <w:rPr>
          <w:noProof/>
          <w:sz w:val="24"/>
          <w:szCs w:val="24"/>
        </w:rPr>
        <w:t>37</w:t>
      </w:r>
      <w:r w:rsidR="007F5FE1" w:rsidRPr="007F5FE1">
        <w:rPr>
          <w:sz w:val="24"/>
          <w:szCs w:val="24"/>
        </w:rPr>
        <w:fldChar w:fldCharType="end"/>
      </w:r>
      <w:r w:rsidR="00A347F6">
        <w:rPr>
          <w:sz w:val="24"/>
          <w:szCs w:val="24"/>
        </w:rPr>
        <w:t xml:space="preserve"> (p. </w:t>
      </w:r>
      <w:r w:rsidR="00A347F6">
        <w:rPr>
          <w:sz w:val="24"/>
          <w:szCs w:val="24"/>
        </w:rPr>
        <w:fldChar w:fldCharType="begin"/>
      </w:r>
      <w:r w:rsidR="00A347F6">
        <w:rPr>
          <w:sz w:val="24"/>
          <w:szCs w:val="24"/>
        </w:rPr>
        <w:instrText xml:space="preserve"> PAGEREF _Ref9085135 \h </w:instrText>
      </w:r>
      <w:r w:rsidR="00A347F6">
        <w:rPr>
          <w:sz w:val="24"/>
          <w:szCs w:val="24"/>
        </w:rPr>
      </w:r>
      <w:r w:rsidR="00A347F6">
        <w:rPr>
          <w:sz w:val="24"/>
          <w:szCs w:val="24"/>
        </w:rPr>
        <w:fldChar w:fldCharType="separate"/>
      </w:r>
      <w:r w:rsidR="0011424E">
        <w:rPr>
          <w:noProof/>
          <w:sz w:val="24"/>
          <w:szCs w:val="24"/>
        </w:rPr>
        <w:t>136</w:t>
      </w:r>
      <w:r w:rsidR="00A347F6">
        <w:rPr>
          <w:sz w:val="24"/>
          <w:szCs w:val="24"/>
        </w:rPr>
        <w:fldChar w:fldCharType="end"/>
      </w:r>
      <w:r w:rsidR="00A347F6">
        <w:rPr>
          <w:sz w:val="24"/>
          <w:szCs w:val="24"/>
        </w:rPr>
        <w:t xml:space="preserve">) </w:t>
      </w:r>
      <w:r w:rsidR="00146163">
        <w:rPr>
          <w:sz w:val="24"/>
          <w:szCs w:val="24"/>
        </w:rPr>
        <w:t>suggests</w:t>
      </w:r>
      <w:r w:rsidR="00BF24B6">
        <w:rPr>
          <w:sz w:val="24"/>
          <w:szCs w:val="24"/>
        </w:rPr>
        <w:t xml:space="preserve"> broad variation in the ways in which </w:t>
      </w:r>
      <w:r w:rsidR="00146163">
        <w:rPr>
          <w:sz w:val="24"/>
          <w:szCs w:val="24"/>
        </w:rPr>
        <w:t>research in different branches of science</w:t>
      </w:r>
      <w:r w:rsidR="00BF24B6">
        <w:rPr>
          <w:sz w:val="24"/>
          <w:szCs w:val="24"/>
        </w:rPr>
        <w:t xml:space="preserve"> strike a balance between crossing and maintaining academic boundaries. </w:t>
      </w:r>
      <w:r w:rsidR="002203D6">
        <w:rPr>
          <w:sz w:val="24"/>
          <w:szCs w:val="24"/>
        </w:rPr>
        <w:t>I will explore these differences below</w:t>
      </w:r>
      <w:r w:rsidR="006E159F">
        <w:rPr>
          <w:sz w:val="24"/>
          <w:szCs w:val="24"/>
        </w:rPr>
        <w:t xml:space="preserve">. </w:t>
      </w:r>
    </w:p>
    <w:p w14:paraId="79FC3AF9" w14:textId="6917C73E" w:rsidR="00F31064" w:rsidRDefault="005136DE" w:rsidP="00731C5B">
      <w:pPr>
        <w:pStyle w:val="Heading4"/>
      </w:pPr>
      <w:r>
        <w:t>Variation</w:t>
      </w:r>
      <w:r w:rsidR="00434602">
        <w:t xml:space="preserve"> in the challenges faced</w:t>
      </w:r>
      <w:r w:rsidR="00F31064">
        <w:t xml:space="preserve"> </w:t>
      </w:r>
      <w:r>
        <w:t xml:space="preserve">(particularly </w:t>
      </w:r>
      <w:r w:rsidR="00F31064">
        <w:t>between Formal and Life sciences</w:t>
      </w:r>
      <w:r>
        <w:t>)</w:t>
      </w:r>
    </w:p>
    <w:p w14:paraId="1E8A0A22" w14:textId="09CDD5ED" w:rsidR="00F54E5F" w:rsidRDefault="006E159F" w:rsidP="00731C5B">
      <w:pPr>
        <w:spacing w:after="120" w:line="360" w:lineRule="auto"/>
        <w:rPr>
          <w:sz w:val="24"/>
          <w:szCs w:val="24"/>
        </w:rPr>
      </w:pPr>
      <w:r>
        <w:rPr>
          <w:sz w:val="24"/>
          <w:szCs w:val="24"/>
        </w:rPr>
        <w:t xml:space="preserve">Research in the Formal sciences </w:t>
      </w:r>
      <w:r w:rsidR="00C52A36">
        <w:rPr>
          <w:sz w:val="24"/>
          <w:szCs w:val="24"/>
        </w:rPr>
        <w:t>was found to exhibit</w:t>
      </w:r>
      <w:r w:rsidR="008B018B">
        <w:rPr>
          <w:sz w:val="24"/>
          <w:szCs w:val="24"/>
        </w:rPr>
        <w:t xml:space="preserve"> the </w:t>
      </w:r>
      <w:r w:rsidR="006C4FD3">
        <w:rPr>
          <w:sz w:val="24"/>
          <w:szCs w:val="24"/>
        </w:rPr>
        <w:t>interesting</w:t>
      </w:r>
      <w:r w:rsidR="008B018B">
        <w:rPr>
          <w:sz w:val="24"/>
          <w:szCs w:val="24"/>
        </w:rPr>
        <w:t xml:space="preserve"> combination of very high ‘social context’ values and very low ‘knowledge content’ values</w:t>
      </w:r>
      <w:r w:rsidR="006C4FD3">
        <w:rPr>
          <w:sz w:val="24"/>
          <w:szCs w:val="24"/>
        </w:rPr>
        <w:t xml:space="preserve">, whereas research based in the Life sciences exhibited the opposite </w:t>
      </w:r>
      <w:r w:rsidR="006D4D9A">
        <w:rPr>
          <w:sz w:val="24"/>
          <w:szCs w:val="24"/>
        </w:rPr>
        <w:t>features</w:t>
      </w:r>
      <w:r w:rsidR="008B018B">
        <w:rPr>
          <w:sz w:val="24"/>
          <w:szCs w:val="24"/>
        </w:rPr>
        <w:t xml:space="preserve">. </w:t>
      </w:r>
      <w:r w:rsidR="008D18BD">
        <w:rPr>
          <w:sz w:val="24"/>
          <w:szCs w:val="24"/>
        </w:rPr>
        <w:t>The way that interview participants spoke about their research</w:t>
      </w:r>
      <w:r w:rsidR="00092649">
        <w:rPr>
          <w:sz w:val="24"/>
          <w:szCs w:val="24"/>
        </w:rPr>
        <w:t xml:space="preserve"> and</w:t>
      </w:r>
      <w:r w:rsidR="008D18BD">
        <w:rPr>
          <w:sz w:val="24"/>
          <w:szCs w:val="24"/>
        </w:rPr>
        <w:t xml:space="preserve"> the ‘boundary transactions’ which brought them into contact with significant non-academic actors, helps shed light on th</w:t>
      </w:r>
      <w:r w:rsidR="00092649">
        <w:rPr>
          <w:sz w:val="24"/>
          <w:szCs w:val="24"/>
        </w:rPr>
        <w:t xml:space="preserve">ese </w:t>
      </w:r>
      <w:r w:rsidR="008D18BD">
        <w:rPr>
          <w:sz w:val="24"/>
          <w:szCs w:val="24"/>
        </w:rPr>
        <w:t>result</w:t>
      </w:r>
      <w:r w:rsidR="00092649">
        <w:rPr>
          <w:sz w:val="24"/>
          <w:szCs w:val="24"/>
        </w:rPr>
        <w:t>s</w:t>
      </w:r>
      <w:r w:rsidR="008D18BD">
        <w:rPr>
          <w:sz w:val="24"/>
          <w:szCs w:val="24"/>
        </w:rPr>
        <w:t xml:space="preserve">. </w:t>
      </w:r>
    </w:p>
    <w:p w14:paraId="5D9EB44C" w14:textId="5C27D561" w:rsidR="00591955" w:rsidRDefault="00092649" w:rsidP="00464B0D">
      <w:pPr>
        <w:spacing w:before="120" w:after="120" w:line="360" w:lineRule="auto"/>
        <w:rPr>
          <w:sz w:val="24"/>
          <w:szCs w:val="24"/>
        </w:rPr>
      </w:pPr>
      <w:r>
        <w:rPr>
          <w:sz w:val="24"/>
          <w:szCs w:val="24"/>
        </w:rPr>
        <w:t>I</w:t>
      </w:r>
      <w:r w:rsidR="00F54E5F">
        <w:rPr>
          <w:sz w:val="24"/>
          <w:szCs w:val="24"/>
        </w:rPr>
        <w:t>n</w:t>
      </w:r>
      <w:r w:rsidR="008D18BD">
        <w:rPr>
          <w:sz w:val="24"/>
          <w:szCs w:val="24"/>
        </w:rPr>
        <w:t>terviewees from</w:t>
      </w:r>
      <w:r w:rsidR="009156CC">
        <w:rPr>
          <w:sz w:val="24"/>
          <w:szCs w:val="24"/>
        </w:rPr>
        <w:t xml:space="preserve"> the Life sciences</w:t>
      </w:r>
      <w:r w:rsidR="008F30B1">
        <w:rPr>
          <w:sz w:val="24"/>
          <w:szCs w:val="24"/>
        </w:rPr>
        <w:t xml:space="preserve"> (including where the discipline was interdisciplinary in nature, classified as Life/Natural) </w:t>
      </w:r>
      <w:r w:rsidR="00464B0D">
        <w:rPr>
          <w:sz w:val="24"/>
          <w:szCs w:val="24"/>
        </w:rPr>
        <w:t>talked about the significant</w:t>
      </w:r>
      <w:r w:rsidR="00591955">
        <w:rPr>
          <w:sz w:val="24"/>
          <w:szCs w:val="24"/>
        </w:rPr>
        <w:t xml:space="preserve"> effort and </w:t>
      </w:r>
      <w:r w:rsidR="00464B0D">
        <w:rPr>
          <w:sz w:val="24"/>
          <w:szCs w:val="24"/>
        </w:rPr>
        <w:t>sometimes difficult</w:t>
      </w:r>
      <w:r w:rsidR="00591955">
        <w:rPr>
          <w:sz w:val="24"/>
          <w:szCs w:val="24"/>
        </w:rPr>
        <w:t xml:space="preserve"> challenges associated with</w:t>
      </w:r>
      <w:r w:rsidR="00464B0D">
        <w:rPr>
          <w:sz w:val="24"/>
          <w:szCs w:val="24"/>
        </w:rPr>
        <w:t xml:space="preserve"> interacting with non-academic actors. In particular,</w:t>
      </w:r>
      <w:r w:rsidR="00591955">
        <w:rPr>
          <w:sz w:val="24"/>
          <w:szCs w:val="24"/>
        </w:rPr>
        <w:t xml:space="preserve"> achieving shared understanding and trust</w:t>
      </w:r>
      <w:r w:rsidR="00464B0D">
        <w:rPr>
          <w:sz w:val="24"/>
          <w:szCs w:val="24"/>
        </w:rPr>
        <w:t xml:space="preserve"> was considered to be</w:t>
      </w:r>
      <w:r w:rsidR="00021998">
        <w:rPr>
          <w:sz w:val="24"/>
          <w:szCs w:val="24"/>
        </w:rPr>
        <w:t xml:space="preserve"> a</w:t>
      </w:r>
      <w:r w:rsidR="00591955">
        <w:rPr>
          <w:sz w:val="24"/>
          <w:szCs w:val="24"/>
        </w:rPr>
        <w:t xml:space="preserve"> necessary but </w:t>
      </w:r>
      <w:r w:rsidR="00021998">
        <w:rPr>
          <w:sz w:val="24"/>
          <w:szCs w:val="24"/>
        </w:rPr>
        <w:t xml:space="preserve">very </w:t>
      </w:r>
      <w:r w:rsidR="00591955">
        <w:rPr>
          <w:sz w:val="24"/>
          <w:szCs w:val="24"/>
        </w:rPr>
        <w:t xml:space="preserve">complex process </w:t>
      </w:r>
      <w:r w:rsidR="00816F2F">
        <w:rPr>
          <w:sz w:val="24"/>
          <w:szCs w:val="24"/>
        </w:rPr>
        <w:t xml:space="preserve">which </w:t>
      </w:r>
      <w:r w:rsidR="00591955">
        <w:rPr>
          <w:sz w:val="24"/>
          <w:szCs w:val="24"/>
        </w:rPr>
        <w:t>needed to be constantly worked o</w:t>
      </w:r>
      <w:r w:rsidR="00464B0D">
        <w:rPr>
          <w:sz w:val="24"/>
          <w:szCs w:val="24"/>
        </w:rPr>
        <w:t>n, particularly since Life science research typically touches upon issues of significant human relevance</w:t>
      </w:r>
      <w:r w:rsidR="002D3247">
        <w:rPr>
          <w:sz w:val="24"/>
          <w:szCs w:val="24"/>
        </w:rPr>
        <w:t>,</w:t>
      </w:r>
      <w:r w:rsidR="00464B0D">
        <w:rPr>
          <w:sz w:val="24"/>
          <w:szCs w:val="24"/>
        </w:rPr>
        <w:t xml:space="preserve"> such as </w:t>
      </w:r>
      <w:r w:rsidR="002D3247">
        <w:rPr>
          <w:sz w:val="24"/>
          <w:szCs w:val="24"/>
        </w:rPr>
        <w:t xml:space="preserve">health and the environment. </w:t>
      </w:r>
      <w:r w:rsidR="00DF49CC">
        <w:rPr>
          <w:sz w:val="24"/>
          <w:szCs w:val="24"/>
        </w:rPr>
        <w:t>For example:</w:t>
      </w:r>
    </w:p>
    <w:p w14:paraId="621BB769" w14:textId="41F83236" w:rsidR="00687954" w:rsidRDefault="00687954" w:rsidP="00EB0A14">
      <w:pPr>
        <w:spacing w:after="120" w:line="240" w:lineRule="auto"/>
        <w:ind w:left="720"/>
        <w:rPr>
          <w:sz w:val="24"/>
          <w:szCs w:val="24"/>
        </w:rPr>
      </w:pPr>
      <w:r>
        <w:rPr>
          <w:sz w:val="24"/>
          <w:szCs w:val="24"/>
        </w:rPr>
        <w:t>“You need to gain trust of everyone you work with and accept that you have to do something for them, that clearly benefits them, even though sometimes they’re not ready or willing to see that.” (Life scientist)</w:t>
      </w:r>
    </w:p>
    <w:p w14:paraId="23ED13D3" w14:textId="6BF61EED" w:rsidR="00F54E5F" w:rsidRDefault="00F54E5F" w:rsidP="00EB0A14">
      <w:pPr>
        <w:spacing w:after="120" w:line="240" w:lineRule="auto"/>
        <w:ind w:left="720"/>
        <w:rPr>
          <w:sz w:val="24"/>
          <w:szCs w:val="24"/>
        </w:rPr>
      </w:pPr>
      <w:r>
        <w:rPr>
          <w:sz w:val="24"/>
          <w:szCs w:val="24"/>
        </w:rPr>
        <w:t>“The ‘realpolitik’ of this gets very messy ... And with such a political climate, trust is essential to our work, and that only comes through long-term commitment.” (</w:t>
      </w:r>
      <w:r w:rsidR="001D30FB">
        <w:rPr>
          <w:sz w:val="24"/>
          <w:szCs w:val="24"/>
        </w:rPr>
        <w:t>Life/Natu</w:t>
      </w:r>
      <w:r w:rsidR="005927B5">
        <w:rPr>
          <w:sz w:val="24"/>
          <w:szCs w:val="24"/>
        </w:rPr>
        <w:t>ral</w:t>
      </w:r>
      <w:r>
        <w:rPr>
          <w:sz w:val="24"/>
          <w:szCs w:val="24"/>
        </w:rPr>
        <w:t xml:space="preserve"> scientist)</w:t>
      </w:r>
    </w:p>
    <w:p w14:paraId="6946F46C" w14:textId="77BFED07" w:rsidR="00687954" w:rsidRDefault="0095396D" w:rsidP="00464B0D">
      <w:pPr>
        <w:spacing w:before="120" w:after="120" w:line="360" w:lineRule="auto"/>
        <w:rPr>
          <w:sz w:val="24"/>
          <w:szCs w:val="24"/>
        </w:rPr>
      </w:pPr>
      <w:r>
        <w:rPr>
          <w:sz w:val="24"/>
          <w:szCs w:val="24"/>
        </w:rPr>
        <w:t>What makes this so challenging and, from the boundary transaction perspective, so ‘costly’, is that the social, political and scientific issues all combine to create very complex situations in which various actors with different interests and sometimes little or no scientific background all have a legitimate stake</w:t>
      </w:r>
      <w:r w:rsidR="00F21196">
        <w:rPr>
          <w:sz w:val="24"/>
          <w:szCs w:val="24"/>
        </w:rPr>
        <w:t xml:space="preserve"> in the research, its interpretation and its implications</w:t>
      </w:r>
      <w:r>
        <w:rPr>
          <w:sz w:val="24"/>
          <w:szCs w:val="24"/>
        </w:rPr>
        <w:t>. Many life scientists discussed issues with communicating to broad audiences:</w:t>
      </w:r>
    </w:p>
    <w:p w14:paraId="3367AEF9" w14:textId="21279C90" w:rsidR="00FB4DA9" w:rsidRDefault="00FB4DA9" w:rsidP="00CE5CDB">
      <w:pPr>
        <w:spacing w:after="120" w:line="240" w:lineRule="auto"/>
        <w:ind w:left="720"/>
        <w:rPr>
          <w:sz w:val="24"/>
          <w:szCs w:val="24"/>
        </w:rPr>
      </w:pPr>
      <w:r>
        <w:rPr>
          <w:sz w:val="24"/>
          <w:szCs w:val="24"/>
        </w:rPr>
        <w:t>“I have to work with a lot of policy people, government employees, NGOs [non-governmental organisations], and some of these people are very naïve when it comes to the implications of these scientific issues</w:t>
      </w:r>
      <w:r w:rsidR="0095396D">
        <w:rPr>
          <w:sz w:val="24"/>
          <w:szCs w:val="24"/>
        </w:rPr>
        <w:t>. B</w:t>
      </w:r>
      <w:r>
        <w:rPr>
          <w:sz w:val="24"/>
          <w:szCs w:val="24"/>
        </w:rPr>
        <w:t>ut I have to find a language which reduces some of this complexity and package it for them logically so that they can learn. ... But it’s no surprise they find it difficult because it quickly gets quite technical. And we bring together different disciplines here ... so even some of us are a bit hazy on some of it sometimes.” (Life scientist)</w:t>
      </w:r>
    </w:p>
    <w:p w14:paraId="6B19827C" w14:textId="0F8C0277" w:rsidR="008A02C1" w:rsidRDefault="008A02C1" w:rsidP="00CE5CDB">
      <w:pPr>
        <w:spacing w:after="120" w:line="240" w:lineRule="auto"/>
        <w:ind w:left="720"/>
        <w:rPr>
          <w:sz w:val="24"/>
          <w:szCs w:val="24"/>
        </w:rPr>
      </w:pPr>
      <w:r>
        <w:rPr>
          <w:sz w:val="24"/>
          <w:szCs w:val="24"/>
        </w:rPr>
        <w:t>“It’s really hard to explain this stuff, most people just don’t understand it. I’m not even sure I do fully. So that’s a challenge. I wouldn’t say we’ve overcome it but that’s why we’ve got to keep communicating as well as we can all the time.” (Life</w:t>
      </w:r>
      <w:r w:rsidR="001019D0">
        <w:rPr>
          <w:sz w:val="24"/>
          <w:szCs w:val="24"/>
        </w:rPr>
        <w:t>/Natural</w:t>
      </w:r>
      <w:r>
        <w:rPr>
          <w:sz w:val="24"/>
          <w:szCs w:val="24"/>
        </w:rPr>
        <w:t xml:space="preserve"> scientist)</w:t>
      </w:r>
    </w:p>
    <w:p w14:paraId="64F75012" w14:textId="5271E3EC" w:rsidR="00CB3DB9" w:rsidRDefault="00731C5B" w:rsidP="00731C5B">
      <w:pPr>
        <w:pStyle w:val="Heading4"/>
      </w:pPr>
      <w:r>
        <w:t>Life scientists in contested spaces</w:t>
      </w:r>
    </w:p>
    <w:p w14:paraId="5E9FCA77" w14:textId="5C56DD30" w:rsidR="009074AC" w:rsidRDefault="009074AC" w:rsidP="009074AC">
      <w:pPr>
        <w:spacing w:after="120" w:line="360" w:lineRule="auto"/>
        <w:rPr>
          <w:sz w:val="24"/>
          <w:szCs w:val="24"/>
        </w:rPr>
      </w:pPr>
      <w:r>
        <w:rPr>
          <w:sz w:val="24"/>
          <w:szCs w:val="24"/>
        </w:rPr>
        <w:t>Academics</w:t>
      </w:r>
      <w:r w:rsidR="00CB3DB9">
        <w:rPr>
          <w:sz w:val="24"/>
          <w:szCs w:val="24"/>
        </w:rPr>
        <w:t>, particularly Life scientists (according to my interviews)</w:t>
      </w:r>
      <w:r>
        <w:rPr>
          <w:sz w:val="24"/>
          <w:szCs w:val="24"/>
        </w:rPr>
        <w:t xml:space="preserve"> were often face</w:t>
      </w:r>
      <w:r w:rsidR="00583B6A">
        <w:rPr>
          <w:sz w:val="24"/>
          <w:szCs w:val="24"/>
        </w:rPr>
        <w:t>d</w:t>
      </w:r>
      <w:r>
        <w:rPr>
          <w:sz w:val="24"/>
          <w:szCs w:val="24"/>
        </w:rPr>
        <w:t xml:space="preserve"> with a difficult balancing act between maintaining an objective and neutral stance and being more proactive in terms of arguing that the science suggests a given policy. </w:t>
      </w:r>
      <w:r w:rsidR="00CB3DB9">
        <w:rPr>
          <w:sz w:val="24"/>
          <w:szCs w:val="24"/>
        </w:rPr>
        <w:t>Different Life scientists reported</w:t>
      </w:r>
      <w:r>
        <w:rPr>
          <w:sz w:val="24"/>
          <w:szCs w:val="24"/>
        </w:rPr>
        <w:t xml:space="preserve"> very different approaches to this dilemma</w:t>
      </w:r>
      <w:r w:rsidR="00DA6509">
        <w:rPr>
          <w:sz w:val="24"/>
          <w:szCs w:val="24"/>
        </w:rPr>
        <w:t>: some adopted a strict</w:t>
      </w:r>
      <w:r>
        <w:rPr>
          <w:sz w:val="24"/>
          <w:szCs w:val="24"/>
        </w:rPr>
        <w:t xml:space="preserve"> scientific standpoint </w:t>
      </w:r>
      <w:r w:rsidR="00D40AA9">
        <w:rPr>
          <w:sz w:val="24"/>
          <w:szCs w:val="24"/>
        </w:rPr>
        <w:t>whereby the academic would make a point of not advising on policy but only on policy implications</w:t>
      </w:r>
      <w:r w:rsidR="00DA6509">
        <w:rPr>
          <w:sz w:val="24"/>
          <w:szCs w:val="24"/>
        </w:rPr>
        <w:t xml:space="preserve">; others considered themselves activists or </w:t>
      </w:r>
      <w:r w:rsidR="00D40AA9">
        <w:rPr>
          <w:sz w:val="24"/>
          <w:szCs w:val="24"/>
        </w:rPr>
        <w:t>lobbyi</w:t>
      </w:r>
      <w:r w:rsidR="00DA6509">
        <w:rPr>
          <w:sz w:val="24"/>
          <w:szCs w:val="24"/>
        </w:rPr>
        <w:t>sts</w:t>
      </w:r>
      <w:r w:rsidR="00D40AA9">
        <w:rPr>
          <w:sz w:val="24"/>
          <w:szCs w:val="24"/>
        </w:rPr>
        <w:t>. The following two quotes exhibit both perspectives:</w:t>
      </w:r>
    </w:p>
    <w:p w14:paraId="2FD56ED7" w14:textId="651BB1D9" w:rsidR="001505FF" w:rsidRDefault="001505FF" w:rsidP="00CE5CDB">
      <w:pPr>
        <w:spacing w:after="120" w:line="240" w:lineRule="auto"/>
        <w:ind w:left="720"/>
        <w:rPr>
          <w:sz w:val="24"/>
          <w:szCs w:val="24"/>
        </w:rPr>
      </w:pPr>
      <w:r>
        <w:rPr>
          <w:sz w:val="24"/>
          <w:szCs w:val="24"/>
        </w:rPr>
        <w:t xml:space="preserve">“You find yourself in the middle of very enthusiastic political debate, with vehement beliefs on one side and the other. And then there’s people like me who try to put that to one side when doing the science. So you’re under fire from both sides. ...You’re ploughing the middle way through the interest groups which are quite polarized. </w:t>
      </w:r>
      <w:r w:rsidR="00E30076">
        <w:rPr>
          <w:sz w:val="24"/>
          <w:szCs w:val="24"/>
        </w:rPr>
        <w:t>…</w:t>
      </w:r>
      <w:r>
        <w:rPr>
          <w:sz w:val="24"/>
          <w:szCs w:val="24"/>
        </w:rPr>
        <w:t xml:space="preserve"> And we provide the information. And not everyone agrees with this, but for me I’m absolutely clear that we provide the science, we don’t advise on policy.” (Life scientist)</w:t>
      </w:r>
    </w:p>
    <w:p w14:paraId="3579A959" w14:textId="3FC3C752" w:rsidR="008A1311" w:rsidRDefault="006C3EE0" w:rsidP="00CE5CDB">
      <w:pPr>
        <w:spacing w:after="120" w:line="240" w:lineRule="auto"/>
        <w:ind w:left="720"/>
        <w:rPr>
          <w:sz w:val="24"/>
          <w:szCs w:val="24"/>
        </w:rPr>
      </w:pPr>
      <w:r>
        <w:rPr>
          <w:sz w:val="24"/>
          <w:szCs w:val="24"/>
        </w:rPr>
        <w:t>“I am speaking effectively as an ‘activist’ rather than a ‘scientist’. And I think that’s a blurred distinction for a lot of us. ... The reason I do it [aim to achieve impact through research] is not because of an academic identity, and in some ways the academic identity gets in the way, but it’s more as an ... activist.</w:t>
      </w:r>
      <w:r w:rsidR="000B6A7D">
        <w:rPr>
          <w:sz w:val="24"/>
          <w:szCs w:val="24"/>
        </w:rPr>
        <w:t xml:space="preserve"> ... You have to suggest action which means you step across that line between disinterested science and advocacy.</w:t>
      </w:r>
      <w:r w:rsidR="00E30076">
        <w:rPr>
          <w:sz w:val="24"/>
          <w:szCs w:val="24"/>
        </w:rPr>
        <w:t xml:space="preserve">” </w:t>
      </w:r>
      <w:r w:rsidR="000B6A7D">
        <w:rPr>
          <w:sz w:val="24"/>
          <w:szCs w:val="24"/>
        </w:rPr>
        <w:t xml:space="preserve">(Life scientist) </w:t>
      </w:r>
    </w:p>
    <w:p w14:paraId="5DABEE6A" w14:textId="4A8A60A9" w:rsidR="001505FF" w:rsidRDefault="00477E1B" w:rsidP="001505FF">
      <w:pPr>
        <w:spacing w:after="120" w:line="360" w:lineRule="auto"/>
        <w:rPr>
          <w:sz w:val="24"/>
          <w:szCs w:val="24"/>
        </w:rPr>
      </w:pPr>
      <w:r>
        <w:rPr>
          <w:sz w:val="24"/>
          <w:szCs w:val="24"/>
        </w:rPr>
        <w:t>The broad public interest of s</w:t>
      </w:r>
      <w:r w:rsidR="00061460">
        <w:rPr>
          <w:sz w:val="24"/>
          <w:szCs w:val="24"/>
        </w:rPr>
        <w:t>ome of the topics that Life scientists in my research focused on</w:t>
      </w:r>
      <w:r>
        <w:rPr>
          <w:sz w:val="24"/>
          <w:szCs w:val="24"/>
        </w:rPr>
        <w:t xml:space="preserve"> can be evidenced by the</w:t>
      </w:r>
      <w:r w:rsidR="00061460">
        <w:rPr>
          <w:sz w:val="24"/>
          <w:szCs w:val="24"/>
        </w:rPr>
        <w:t xml:space="preserve"> attention of mainstream media. A few of my respondents discuss</w:t>
      </w:r>
      <w:r w:rsidR="00980511">
        <w:rPr>
          <w:sz w:val="24"/>
          <w:szCs w:val="24"/>
        </w:rPr>
        <w:t>ed</w:t>
      </w:r>
      <w:r w:rsidR="00061460">
        <w:rPr>
          <w:sz w:val="24"/>
          <w:szCs w:val="24"/>
        </w:rPr>
        <w:t xml:space="preserve"> the challenges t</w:t>
      </w:r>
      <w:r w:rsidR="00005DA8">
        <w:rPr>
          <w:sz w:val="24"/>
          <w:szCs w:val="24"/>
        </w:rPr>
        <w:t xml:space="preserve">hat media attention and media communication </w:t>
      </w:r>
      <w:r w:rsidR="00061460">
        <w:rPr>
          <w:sz w:val="24"/>
          <w:szCs w:val="24"/>
        </w:rPr>
        <w:t>could bring</w:t>
      </w:r>
      <w:r w:rsidR="00B2076C">
        <w:rPr>
          <w:sz w:val="24"/>
          <w:szCs w:val="24"/>
        </w:rPr>
        <w:t>. For example, it was considered very difficult to ensure academic research is accurately and objectively portrayed by the media:</w:t>
      </w:r>
    </w:p>
    <w:p w14:paraId="01D6DF8C" w14:textId="79532C8B" w:rsidR="00B2076C" w:rsidRDefault="00B2076C" w:rsidP="00CE5CDB">
      <w:pPr>
        <w:spacing w:after="120" w:line="240" w:lineRule="auto"/>
        <w:ind w:left="720"/>
        <w:rPr>
          <w:sz w:val="24"/>
          <w:szCs w:val="24"/>
        </w:rPr>
      </w:pPr>
      <w:r>
        <w:rPr>
          <w:sz w:val="24"/>
          <w:szCs w:val="24"/>
        </w:rPr>
        <w:t>“T</w:t>
      </w:r>
      <w:r w:rsidRPr="00DD0466">
        <w:rPr>
          <w:sz w:val="24"/>
          <w:szCs w:val="24"/>
        </w:rPr>
        <w:t>he way the media want you to give a message is very black and white</w:t>
      </w:r>
      <w:r>
        <w:rPr>
          <w:sz w:val="24"/>
          <w:szCs w:val="24"/>
        </w:rPr>
        <w:t>, b</w:t>
      </w:r>
      <w:r w:rsidRPr="00DD0466">
        <w:rPr>
          <w:sz w:val="24"/>
          <w:szCs w:val="24"/>
        </w:rPr>
        <w:t>ut in science it’s never black and white.</w:t>
      </w:r>
      <w:r>
        <w:rPr>
          <w:sz w:val="24"/>
          <w:szCs w:val="24"/>
        </w:rPr>
        <w:t xml:space="preserve"> ...T</w:t>
      </w:r>
      <w:r w:rsidRPr="00DD0466">
        <w:rPr>
          <w:sz w:val="24"/>
          <w:szCs w:val="24"/>
        </w:rPr>
        <w:t>hey want to know</w:t>
      </w:r>
      <w:r w:rsidR="00CE0EDB">
        <w:rPr>
          <w:sz w:val="24"/>
          <w:szCs w:val="24"/>
        </w:rPr>
        <w:t xml:space="preserve"> – </w:t>
      </w:r>
      <w:r w:rsidR="00CE0EDB" w:rsidRPr="00CE0EDB">
        <w:rPr>
          <w:i/>
          <w:sz w:val="24"/>
          <w:szCs w:val="24"/>
        </w:rPr>
        <w:t>‘I</w:t>
      </w:r>
      <w:r w:rsidRPr="00CE0EDB">
        <w:rPr>
          <w:i/>
          <w:sz w:val="24"/>
          <w:szCs w:val="24"/>
        </w:rPr>
        <w:t>s it dangerous or not? Is it worse or better…?</w:t>
      </w:r>
      <w:r w:rsidR="00CE0EDB" w:rsidRPr="00CE0EDB">
        <w:rPr>
          <w:i/>
          <w:sz w:val="24"/>
          <w:szCs w:val="24"/>
        </w:rPr>
        <w:t>’</w:t>
      </w:r>
      <w:r w:rsidR="00CE0EDB">
        <w:rPr>
          <w:sz w:val="24"/>
          <w:szCs w:val="24"/>
        </w:rPr>
        <w:t xml:space="preserve"> But “w</w:t>
      </w:r>
      <w:r w:rsidRPr="00DD0466">
        <w:rPr>
          <w:sz w:val="24"/>
          <w:szCs w:val="24"/>
        </w:rPr>
        <w:t>orse</w:t>
      </w:r>
      <w:r w:rsidR="00CE0EDB">
        <w:rPr>
          <w:sz w:val="24"/>
          <w:szCs w:val="24"/>
        </w:rPr>
        <w:t>”</w:t>
      </w:r>
      <w:r w:rsidRPr="00DD0466">
        <w:rPr>
          <w:sz w:val="24"/>
          <w:szCs w:val="24"/>
        </w:rPr>
        <w:t xml:space="preserve"> in terms of what?</w:t>
      </w:r>
      <w:r>
        <w:rPr>
          <w:sz w:val="24"/>
          <w:szCs w:val="24"/>
        </w:rPr>
        <w:t xml:space="preserve"> </w:t>
      </w:r>
      <w:r w:rsidRPr="00DD0466">
        <w:rPr>
          <w:sz w:val="24"/>
          <w:szCs w:val="24"/>
        </w:rPr>
        <w:t xml:space="preserve">... As a scientist it is difficult to give a message that is accurate because the media </w:t>
      </w:r>
      <w:r>
        <w:rPr>
          <w:sz w:val="24"/>
          <w:szCs w:val="24"/>
        </w:rPr>
        <w:t xml:space="preserve">just </w:t>
      </w:r>
      <w:r w:rsidRPr="00DD0466">
        <w:rPr>
          <w:sz w:val="24"/>
          <w:szCs w:val="24"/>
        </w:rPr>
        <w:t xml:space="preserve">wants </w:t>
      </w:r>
      <w:r>
        <w:rPr>
          <w:sz w:val="24"/>
          <w:szCs w:val="24"/>
        </w:rPr>
        <w:t>to turn it into</w:t>
      </w:r>
      <w:r w:rsidRPr="00DD0466">
        <w:rPr>
          <w:sz w:val="24"/>
          <w:szCs w:val="24"/>
        </w:rPr>
        <w:t xml:space="preserve"> headlines.</w:t>
      </w:r>
      <w:r>
        <w:rPr>
          <w:sz w:val="24"/>
          <w:szCs w:val="24"/>
        </w:rPr>
        <w:t>” (Life scientist)</w:t>
      </w:r>
    </w:p>
    <w:p w14:paraId="7B374363" w14:textId="77777777" w:rsidR="00CB52EB" w:rsidRDefault="00CB52EB" w:rsidP="00CE5CDB">
      <w:pPr>
        <w:spacing w:after="120" w:line="240" w:lineRule="auto"/>
        <w:ind w:left="720"/>
        <w:rPr>
          <w:sz w:val="24"/>
          <w:szCs w:val="24"/>
        </w:rPr>
      </w:pPr>
      <w:r>
        <w:rPr>
          <w:sz w:val="24"/>
          <w:szCs w:val="24"/>
        </w:rPr>
        <w:t>“The</w:t>
      </w:r>
      <w:r w:rsidRPr="00307FCD">
        <w:rPr>
          <w:sz w:val="24"/>
          <w:szCs w:val="24"/>
        </w:rPr>
        <w:t xml:space="preserve"> media are always happy to run with anything</w:t>
      </w:r>
      <w:r>
        <w:rPr>
          <w:sz w:val="24"/>
          <w:szCs w:val="24"/>
        </w:rPr>
        <w:t xml:space="preserve"> on these kinds of topics</w:t>
      </w:r>
      <w:r w:rsidRPr="00307FCD">
        <w:rPr>
          <w:sz w:val="24"/>
          <w:szCs w:val="24"/>
        </w:rPr>
        <w:t xml:space="preserve">, </w:t>
      </w:r>
      <w:r>
        <w:rPr>
          <w:sz w:val="24"/>
          <w:szCs w:val="24"/>
        </w:rPr>
        <w:t xml:space="preserve">... </w:t>
      </w:r>
      <w:r w:rsidRPr="00307FCD">
        <w:rPr>
          <w:sz w:val="24"/>
          <w:szCs w:val="24"/>
        </w:rPr>
        <w:t>the good news and the bad news. One of our papers</w:t>
      </w:r>
      <w:r>
        <w:rPr>
          <w:sz w:val="24"/>
          <w:szCs w:val="24"/>
        </w:rPr>
        <w:t xml:space="preserve"> ma</w:t>
      </w:r>
      <w:r w:rsidRPr="00307FCD">
        <w:rPr>
          <w:sz w:val="24"/>
          <w:szCs w:val="24"/>
        </w:rPr>
        <w:t xml:space="preserve">de the front page </w:t>
      </w:r>
      <w:r>
        <w:rPr>
          <w:sz w:val="24"/>
          <w:szCs w:val="24"/>
        </w:rPr>
        <w:t>and</w:t>
      </w:r>
      <w:r w:rsidRPr="00307FCD">
        <w:rPr>
          <w:sz w:val="24"/>
          <w:szCs w:val="24"/>
        </w:rPr>
        <w:t xml:space="preserve"> </w:t>
      </w:r>
      <w:r>
        <w:rPr>
          <w:sz w:val="24"/>
          <w:szCs w:val="24"/>
        </w:rPr>
        <w:t xml:space="preserve">the </w:t>
      </w:r>
      <w:r w:rsidRPr="00307FCD">
        <w:rPr>
          <w:sz w:val="24"/>
          <w:szCs w:val="24"/>
        </w:rPr>
        <w:t>headline referred to</w:t>
      </w:r>
      <w:r>
        <w:rPr>
          <w:sz w:val="24"/>
          <w:szCs w:val="24"/>
        </w:rPr>
        <w:t xml:space="preserve"> a</w:t>
      </w:r>
      <w:r w:rsidRPr="00307FCD">
        <w:rPr>
          <w:sz w:val="24"/>
          <w:szCs w:val="24"/>
        </w:rPr>
        <w:t xml:space="preserve"> ‘miracle</w:t>
      </w:r>
      <w:r>
        <w:rPr>
          <w:sz w:val="24"/>
          <w:szCs w:val="24"/>
        </w:rPr>
        <w:t>’… [But it has]</w:t>
      </w:r>
      <w:r w:rsidRPr="00307FCD">
        <w:rPr>
          <w:sz w:val="24"/>
          <w:szCs w:val="24"/>
        </w:rPr>
        <w:t xml:space="preserve"> </w:t>
      </w:r>
      <w:r>
        <w:rPr>
          <w:sz w:val="24"/>
          <w:szCs w:val="24"/>
        </w:rPr>
        <w:t xml:space="preserve">also </w:t>
      </w:r>
      <w:r w:rsidRPr="00307FCD">
        <w:rPr>
          <w:sz w:val="24"/>
          <w:szCs w:val="24"/>
        </w:rPr>
        <w:t xml:space="preserve">been constantly in the press with </w:t>
      </w:r>
      <w:r>
        <w:rPr>
          <w:sz w:val="24"/>
          <w:szCs w:val="24"/>
        </w:rPr>
        <w:t xml:space="preserve">… suggestions of </w:t>
      </w:r>
      <w:r w:rsidRPr="00307FCD">
        <w:rPr>
          <w:sz w:val="24"/>
          <w:szCs w:val="24"/>
        </w:rPr>
        <w:t>all sorts of</w:t>
      </w:r>
      <w:r>
        <w:rPr>
          <w:sz w:val="24"/>
          <w:szCs w:val="24"/>
        </w:rPr>
        <w:t xml:space="preserve"> negative</w:t>
      </w:r>
      <w:r w:rsidRPr="00307FCD">
        <w:rPr>
          <w:sz w:val="24"/>
          <w:szCs w:val="24"/>
        </w:rPr>
        <w:t xml:space="preserve"> things</w:t>
      </w:r>
      <w:r>
        <w:rPr>
          <w:sz w:val="24"/>
          <w:szCs w:val="24"/>
        </w:rPr>
        <w:t xml:space="preserve"> as well.” (Life scientist)</w:t>
      </w:r>
    </w:p>
    <w:p w14:paraId="06E0DAD1" w14:textId="72CF2B6B" w:rsidR="00CB52EB" w:rsidRPr="0099637F" w:rsidRDefault="009B1021" w:rsidP="001F61F8">
      <w:pPr>
        <w:spacing w:after="120" w:line="360" w:lineRule="auto"/>
        <w:rPr>
          <w:sz w:val="24"/>
          <w:szCs w:val="24"/>
        </w:rPr>
      </w:pPr>
      <w:r>
        <w:rPr>
          <w:sz w:val="24"/>
          <w:szCs w:val="24"/>
        </w:rPr>
        <w:t>And the contested nature of some Life science topics meant that academics also had to be careful about how their research was portrayed by the media. For example, accepting funding from certain funders was considered risky:</w:t>
      </w:r>
    </w:p>
    <w:p w14:paraId="27E63E00" w14:textId="6CC26857" w:rsidR="001505FF" w:rsidRDefault="001505FF" w:rsidP="00CE5CDB">
      <w:pPr>
        <w:spacing w:after="120" w:line="240" w:lineRule="auto"/>
        <w:ind w:left="720"/>
        <w:rPr>
          <w:sz w:val="24"/>
          <w:szCs w:val="24"/>
        </w:rPr>
      </w:pPr>
      <w:r w:rsidRPr="00FE34DF">
        <w:rPr>
          <w:sz w:val="24"/>
          <w:szCs w:val="24"/>
        </w:rPr>
        <w:t>“</w:t>
      </w:r>
      <w:r>
        <w:rPr>
          <w:sz w:val="24"/>
          <w:szCs w:val="24"/>
        </w:rPr>
        <w:t xml:space="preserve">Some research </w:t>
      </w:r>
      <w:r w:rsidRPr="00FE34DF">
        <w:rPr>
          <w:sz w:val="24"/>
          <w:szCs w:val="24"/>
        </w:rPr>
        <w:t xml:space="preserve">carries what the university calls ‘reputational risk’. …And that actually happened in this School. Some journalists found that some guys here </w:t>
      </w:r>
      <w:r>
        <w:rPr>
          <w:sz w:val="24"/>
          <w:szCs w:val="24"/>
        </w:rPr>
        <w:t>...</w:t>
      </w:r>
      <w:r w:rsidRPr="00FE34DF">
        <w:rPr>
          <w:sz w:val="24"/>
          <w:szCs w:val="24"/>
        </w:rPr>
        <w:t>were analysing some data</w:t>
      </w:r>
      <w:r w:rsidR="009B1021">
        <w:rPr>
          <w:sz w:val="24"/>
          <w:szCs w:val="24"/>
        </w:rPr>
        <w:t xml:space="preserve"> from a project ...</w:t>
      </w:r>
      <w:r>
        <w:rPr>
          <w:sz w:val="24"/>
          <w:szCs w:val="24"/>
        </w:rPr>
        <w:t xml:space="preserve"> which</w:t>
      </w:r>
      <w:r w:rsidRPr="00FE34DF">
        <w:rPr>
          <w:sz w:val="24"/>
          <w:szCs w:val="24"/>
        </w:rPr>
        <w:t xml:space="preserve"> was originally funded by [</w:t>
      </w:r>
      <w:r>
        <w:rPr>
          <w:sz w:val="24"/>
          <w:szCs w:val="24"/>
        </w:rPr>
        <w:t xml:space="preserve">controversial industrial </w:t>
      </w:r>
      <w:r w:rsidRPr="00FE34DF">
        <w:rPr>
          <w:sz w:val="24"/>
          <w:szCs w:val="24"/>
        </w:rPr>
        <w:t>sponsor</w:t>
      </w:r>
      <w:r>
        <w:rPr>
          <w:sz w:val="24"/>
          <w:szCs w:val="24"/>
        </w:rPr>
        <w:t>, name removed</w:t>
      </w:r>
      <w:r w:rsidRPr="00FE34DF">
        <w:rPr>
          <w:sz w:val="24"/>
          <w:szCs w:val="24"/>
        </w:rPr>
        <w:t>]. Suddenly this hit the front page of a tabloid and the University went ape-shit.</w:t>
      </w:r>
      <w:r w:rsidR="007F6F1C">
        <w:rPr>
          <w:sz w:val="24"/>
          <w:szCs w:val="24"/>
        </w:rPr>
        <w:t xml:space="preserve"> ... There are definitely some situations where I would say ‘no’ [to an offer of research funding]... I haven’t done so yet but I know it could happen.</w:t>
      </w:r>
      <w:r w:rsidRPr="00FE34DF">
        <w:rPr>
          <w:sz w:val="24"/>
          <w:szCs w:val="24"/>
        </w:rPr>
        <w:t>”</w:t>
      </w:r>
      <w:r>
        <w:rPr>
          <w:sz w:val="24"/>
          <w:szCs w:val="24"/>
        </w:rPr>
        <w:t xml:space="preserve"> (Life scientist)</w:t>
      </w:r>
    </w:p>
    <w:p w14:paraId="3121F324" w14:textId="3C01DCDE" w:rsidR="001757E7" w:rsidRDefault="001757E7" w:rsidP="001757E7">
      <w:pPr>
        <w:pStyle w:val="Heading4"/>
      </w:pPr>
      <w:r>
        <w:t>The relative simplicity for Formal scientists</w:t>
      </w:r>
    </w:p>
    <w:p w14:paraId="1E22E6BC" w14:textId="0FE0762A" w:rsidR="006E159F" w:rsidRDefault="00DB5493" w:rsidP="001757E7">
      <w:pPr>
        <w:spacing w:after="120" w:line="360" w:lineRule="auto"/>
        <w:rPr>
          <w:sz w:val="24"/>
          <w:szCs w:val="24"/>
        </w:rPr>
      </w:pPr>
      <w:r>
        <w:rPr>
          <w:sz w:val="24"/>
          <w:szCs w:val="24"/>
        </w:rPr>
        <w:t xml:space="preserve">The complexity of boundary transactions in the Life sciences as highlighted in the above quotes contrast greatly with those from interview respondents in the Formal sciences. The Formal scientists in my sample overwhelmingly interact with specific industries, rather than with multiple and potentially conflicting stakeholders. </w:t>
      </w:r>
      <w:r w:rsidR="002B1313">
        <w:rPr>
          <w:sz w:val="24"/>
          <w:szCs w:val="24"/>
        </w:rPr>
        <w:t>Quotes from Formal scientists highlight the relative ease with which they interacted</w:t>
      </w:r>
      <w:r w:rsidR="008D18BD">
        <w:rPr>
          <w:sz w:val="24"/>
          <w:szCs w:val="24"/>
        </w:rPr>
        <w:t xml:space="preserve"> with key collaborators</w:t>
      </w:r>
      <w:r w:rsidR="000C36E2">
        <w:rPr>
          <w:sz w:val="24"/>
          <w:szCs w:val="24"/>
        </w:rPr>
        <w:t>. For example</w:t>
      </w:r>
      <w:r w:rsidR="002B1313">
        <w:rPr>
          <w:sz w:val="24"/>
          <w:szCs w:val="24"/>
        </w:rPr>
        <w:t>:</w:t>
      </w:r>
      <w:r w:rsidR="008D18BD">
        <w:rPr>
          <w:sz w:val="24"/>
          <w:szCs w:val="24"/>
        </w:rPr>
        <w:t xml:space="preserve"> </w:t>
      </w:r>
    </w:p>
    <w:p w14:paraId="06A969AB" w14:textId="489B1E0A" w:rsidR="008D18BD" w:rsidRDefault="008D18BD" w:rsidP="00CE5CDB">
      <w:pPr>
        <w:spacing w:after="120" w:line="240" w:lineRule="auto"/>
        <w:ind w:left="720"/>
        <w:rPr>
          <w:sz w:val="24"/>
          <w:szCs w:val="24"/>
        </w:rPr>
      </w:pPr>
      <w:r>
        <w:rPr>
          <w:sz w:val="24"/>
          <w:szCs w:val="24"/>
        </w:rPr>
        <w:t>“I think the technical challenges of working with industry are manageable, the personal challenges are manageable. I don’t find any issues.” (Formal scientist)</w:t>
      </w:r>
    </w:p>
    <w:p w14:paraId="7F87FBDC" w14:textId="2D7C8BF1" w:rsidR="004B27AD" w:rsidRDefault="000C36E2" w:rsidP="008D18BD">
      <w:pPr>
        <w:spacing w:after="120" w:line="360" w:lineRule="auto"/>
        <w:rPr>
          <w:sz w:val="24"/>
          <w:szCs w:val="24"/>
        </w:rPr>
      </w:pPr>
      <w:r>
        <w:rPr>
          <w:sz w:val="24"/>
          <w:szCs w:val="24"/>
        </w:rPr>
        <w:t xml:space="preserve">Other respondents who expressed similar views also gave greater insight into why </w:t>
      </w:r>
      <w:r w:rsidR="00FE7E45">
        <w:rPr>
          <w:sz w:val="24"/>
          <w:szCs w:val="24"/>
        </w:rPr>
        <w:t>the challenges were so</w:t>
      </w:r>
      <w:r>
        <w:rPr>
          <w:sz w:val="24"/>
          <w:szCs w:val="24"/>
        </w:rPr>
        <w:t xml:space="preserve"> fe</w:t>
      </w:r>
      <w:r w:rsidR="00FE7E45">
        <w:rPr>
          <w:sz w:val="24"/>
          <w:szCs w:val="24"/>
        </w:rPr>
        <w:t>w</w:t>
      </w:r>
      <w:r>
        <w:rPr>
          <w:sz w:val="24"/>
          <w:szCs w:val="24"/>
        </w:rPr>
        <w:t xml:space="preserve">. The main factor was that although their collaborators, or ‘co-transactors’, were based in non-academic sectors, they predominantly had very significant academic skills and contacts, the vast majority holding PhDs and having maintained links to their universities. </w:t>
      </w:r>
      <w:r w:rsidR="004B27AD">
        <w:rPr>
          <w:sz w:val="24"/>
          <w:szCs w:val="24"/>
        </w:rPr>
        <w:t>As one explained:</w:t>
      </w:r>
    </w:p>
    <w:p w14:paraId="0A60C556" w14:textId="54B1DAD2" w:rsidR="004B27AD" w:rsidRDefault="004B27AD" w:rsidP="00CE5CDB">
      <w:pPr>
        <w:spacing w:after="120" w:line="240" w:lineRule="auto"/>
        <w:ind w:left="720"/>
        <w:rPr>
          <w:sz w:val="24"/>
          <w:szCs w:val="24"/>
        </w:rPr>
      </w:pPr>
      <w:r>
        <w:rPr>
          <w:sz w:val="24"/>
          <w:szCs w:val="24"/>
        </w:rPr>
        <w:t>“M</w:t>
      </w:r>
      <w:r w:rsidRPr="005E2347">
        <w:rPr>
          <w:sz w:val="24"/>
          <w:szCs w:val="24"/>
        </w:rPr>
        <w:t>ost if not all of the particular group that we worked with had PhDs</w:t>
      </w:r>
      <w:r>
        <w:rPr>
          <w:sz w:val="24"/>
          <w:szCs w:val="24"/>
        </w:rPr>
        <w:t xml:space="preserve"> and</w:t>
      </w:r>
      <w:r w:rsidRPr="005E2347">
        <w:rPr>
          <w:sz w:val="24"/>
          <w:szCs w:val="24"/>
        </w:rPr>
        <w:t xml:space="preserve"> many will have ongoing links with different university departments</w:t>
      </w:r>
      <w:r>
        <w:rPr>
          <w:sz w:val="24"/>
          <w:szCs w:val="24"/>
        </w:rPr>
        <w:t>,</w:t>
      </w:r>
      <w:r w:rsidRPr="005E2347">
        <w:rPr>
          <w:sz w:val="24"/>
          <w:szCs w:val="24"/>
        </w:rPr>
        <w:t xml:space="preserve"> so they would understand the research environment of a university</w:t>
      </w:r>
      <w:r>
        <w:rPr>
          <w:sz w:val="24"/>
          <w:szCs w:val="24"/>
        </w:rPr>
        <w:t xml:space="preserve"> and </w:t>
      </w:r>
      <w:r w:rsidRPr="005E2347">
        <w:rPr>
          <w:sz w:val="24"/>
          <w:szCs w:val="24"/>
        </w:rPr>
        <w:t>the mode of operation if you like.</w:t>
      </w:r>
      <w:r>
        <w:rPr>
          <w:sz w:val="24"/>
          <w:szCs w:val="24"/>
        </w:rPr>
        <w:t>” (Formal scientist)</w:t>
      </w:r>
    </w:p>
    <w:p w14:paraId="2C478962" w14:textId="0E580B8A" w:rsidR="008D18BD" w:rsidRDefault="003823C4" w:rsidP="008D18BD">
      <w:pPr>
        <w:spacing w:after="120" w:line="360" w:lineRule="auto"/>
        <w:rPr>
          <w:sz w:val="24"/>
          <w:szCs w:val="24"/>
        </w:rPr>
      </w:pPr>
      <w:r>
        <w:rPr>
          <w:sz w:val="24"/>
          <w:szCs w:val="24"/>
        </w:rPr>
        <w:t xml:space="preserve">Another </w:t>
      </w:r>
      <w:r w:rsidR="008D18BD">
        <w:rPr>
          <w:sz w:val="24"/>
          <w:szCs w:val="24"/>
        </w:rPr>
        <w:t>respondent’s experience vividly illustrates the point that shared expertise and intellectual interest can greatly help to overcome</w:t>
      </w:r>
      <w:r w:rsidR="00FB303D">
        <w:rPr>
          <w:sz w:val="24"/>
          <w:szCs w:val="24"/>
        </w:rPr>
        <w:t xml:space="preserve"> potentially significant</w:t>
      </w:r>
      <w:r w:rsidR="008D18BD">
        <w:rPr>
          <w:sz w:val="24"/>
          <w:szCs w:val="24"/>
        </w:rPr>
        <w:t xml:space="preserve"> barriers</w:t>
      </w:r>
      <w:r w:rsidR="00FB303D">
        <w:rPr>
          <w:sz w:val="24"/>
          <w:szCs w:val="24"/>
        </w:rPr>
        <w:t xml:space="preserve"> associated with different institutional interests</w:t>
      </w:r>
      <w:r w:rsidR="008D18BD">
        <w:rPr>
          <w:sz w:val="24"/>
          <w:szCs w:val="24"/>
        </w:rPr>
        <w:t xml:space="preserve">: </w:t>
      </w:r>
    </w:p>
    <w:p w14:paraId="4F6E3A49" w14:textId="0868FA65" w:rsidR="008D18BD" w:rsidRDefault="008D18BD" w:rsidP="00CE5CDB">
      <w:pPr>
        <w:spacing w:after="120" w:line="240" w:lineRule="auto"/>
        <w:ind w:left="720"/>
        <w:rPr>
          <w:sz w:val="24"/>
          <w:szCs w:val="24"/>
        </w:rPr>
      </w:pPr>
      <w:r>
        <w:rPr>
          <w:sz w:val="24"/>
          <w:szCs w:val="24"/>
        </w:rPr>
        <w:t xml:space="preserve">“We work with a lot of companies all in the same sector ... and it is competitive because they’re trying to guard what they’ve got. But when we work with them, we’re working typically with the companies’ engineers, not the managers or the accountants or what have you, and they [the engineers] have all got similar needs and we provide a forum where we all share ideas together, and they’re not worried about being competitive, it’s an open discussion.” (Formal scientist) </w:t>
      </w:r>
    </w:p>
    <w:p w14:paraId="69F5320D" w14:textId="17C5B4FA" w:rsidR="006E3F64" w:rsidRDefault="00FB303D" w:rsidP="001D1E67">
      <w:pPr>
        <w:spacing w:after="120" w:line="360" w:lineRule="auto"/>
        <w:rPr>
          <w:sz w:val="24"/>
          <w:szCs w:val="24"/>
        </w:rPr>
      </w:pPr>
      <w:r>
        <w:rPr>
          <w:sz w:val="24"/>
          <w:szCs w:val="24"/>
        </w:rPr>
        <w:t xml:space="preserve">In the above respondent’s case, the shared intellectual interest and expertise between the university and the industry not only helped to overcome university-industry </w:t>
      </w:r>
      <w:r w:rsidR="00201994">
        <w:rPr>
          <w:sz w:val="24"/>
          <w:szCs w:val="24"/>
        </w:rPr>
        <w:t xml:space="preserve">relationship challenges, but also helped overcome barriers to </w:t>
      </w:r>
      <w:r w:rsidR="00E75559">
        <w:rPr>
          <w:sz w:val="24"/>
          <w:szCs w:val="24"/>
        </w:rPr>
        <w:t>collaboration between ind</w:t>
      </w:r>
      <w:r w:rsidR="00201994">
        <w:rPr>
          <w:sz w:val="24"/>
          <w:szCs w:val="24"/>
        </w:rPr>
        <w:t xml:space="preserve">ustry competitors. </w:t>
      </w:r>
      <w:r w:rsidR="0004460B">
        <w:rPr>
          <w:sz w:val="24"/>
          <w:szCs w:val="24"/>
        </w:rPr>
        <w:t xml:space="preserve">The university offered a space in which competitors could meet as a kind of community of practice integrated by a common industrial problem that was best faced by collaboratively pooling data and resources together – in this case, </w:t>
      </w:r>
      <w:r w:rsidR="000F1A38">
        <w:rPr>
          <w:sz w:val="24"/>
          <w:szCs w:val="24"/>
        </w:rPr>
        <w:t>via</w:t>
      </w:r>
      <w:r w:rsidR="0004460B">
        <w:rPr>
          <w:sz w:val="24"/>
          <w:szCs w:val="24"/>
        </w:rPr>
        <w:t xml:space="preserve"> the disinterested and trusted channel of the university. </w:t>
      </w:r>
    </w:p>
    <w:p w14:paraId="4E2DDDDD" w14:textId="501C0996" w:rsidR="001D1E67" w:rsidRDefault="001D1E67" w:rsidP="001D1E67">
      <w:pPr>
        <w:pStyle w:val="Heading4"/>
      </w:pPr>
      <w:r>
        <w:t>Natural scientists: mixed experiences</w:t>
      </w:r>
    </w:p>
    <w:p w14:paraId="5F17D64F" w14:textId="05028ED3" w:rsidR="00F309C5" w:rsidRDefault="00F309C5" w:rsidP="001D1E67">
      <w:pPr>
        <w:spacing w:after="120" w:line="360" w:lineRule="auto"/>
        <w:rPr>
          <w:sz w:val="24"/>
          <w:szCs w:val="24"/>
        </w:rPr>
      </w:pPr>
      <w:r>
        <w:rPr>
          <w:sz w:val="24"/>
          <w:szCs w:val="24"/>
        </w:rPr>
        <w:t>Researchers in the Natural sciences</w:t>
      </w:r>
      <w:r w:rsidR="00B74BF2">
        <w:rPr>
          <w:sz w:val="24"/>
          <w:szCs w:val="24"/>
        </w:rPr>
        <w:t xml:space="preserve"> (including where the discipline was inherently interdisciplinary, classified as ‘Natural/Formal’)</w:t>
      </w:r>
      <w:r>
        <w:rPr>
          <w:sz w:val="24"/>
          <w:szCs w:val="24"/>
        </w:rPr>
        <w:t xml:space="preserve"> exhibited elements </w:t>
      </w:r>
      <w:r w:rsidR="00E57631">
        <w:rPr>
          <w:sz w:val="24"/>
          <w:szCs w:val="24"/>
        </w:rPr>
        <w:t>which fell somewhere in between the experiences and perceptions of Formal and Life scientists</w:t>
      </w:r>
      <w:r>
        <w:rPr>
          <w:sz w:val="24"/>
          <w:szCs w:val="24"/>
        </w:rPr>
        <w:t xml:space="preserve">. For example, </w:t>
      </w:r>
      <w:r w:rsidR="00A358D6">
        <w:rPr>
          <w:sz w:val="24"/>
          <w:szCs w:val="24"/>
        </w:rPr>
        <w:t xml:space="preserve">the following Natural scientist, although speaking positively about the relationship with industry, expressed this positive experience with somewhat greater qualification than those interviewees in the Formal scientists. He </w:t>
      </w:r>
      <w:r w:rsidR="00E57631">
        <w:rPr>
          <w:sz w:val="24"/>
          <w:szCs w:val="24"/>
        </w:rPr>
        <w:t>said:</w:t>
      </w:r>
    </w:p>
    <w:p w14:paraId="25ACAD8C" w14:textId="77777777" w:rsidR="00F309C5" w:rsidRDefault="00F309C5" w:rsidP="00CE5CDB">
      <w:pPr>
        <w:spacing w:after="120" w:line="240" w:lineRule="auto"/>
        <w:ind w:left="720"/>
        <w:rPr>
          <w:sz w:val="24"/>
          <w:szCs w:val="24"/>
        </w:rPr>
      </w:pPr>
      <w:r>
        <w:rPr>
          <w:sz w:val="24"/>
          <w:szCs w:val="24"/>
        </w:rPr>
        <w:t>“We have some really good partnerships with big companies. And that’s perfectly good because it’s not an artificial partnership, we’re not just bringing them in because we have to. They can actually add something because of their particular expertise, and that strengthens our case for research funding. So now we have a joint academic-industrial partnership mode ... rather than the purely academic that we did before.” (Basic Natural Scientist, ‘elite’ department)</w:t>
      </w:r>
    </w:p>
    <w:p w14:paraId="3681F179" w14:textId="4363FCF7" w:rsidR="002A1FE2" w:rsidRDefault="00E57631" w:rsidP="00C2566A">
      <w:pPr>
        <w:spacing w:before="120" w:after="120" w:line="360" w:lineRule="auto"/>
        <w:rPr>
          <w:sz w:val="24"/>
          <w:szCs w:val="24"/>
        </w:rPr>
      </w:pPr>
      <w:r>
        <w:rPr>
          <w:sz w:val="24"/>
          <w:szCs w:val="24"/>
        </w:rPr>
        <w:t xml:space="preserve">So, in the above account, the relationship with industry is not necessarily the only or most obvious way to go, as was the case for Formal scientists. But rather it was more context-specific; they “add something because of their particular expertise”. </w:t>
      </w:r>
      <w:r w:rsidR="00C2566A">
        <w:rPr>
          <w:sz w:val="24"/>
          <w:szCs w:val="24"/>
        </w:rPr>
        <w:t xml:space="preserve">Moreover, although ultimately giving a positive assessment of industry collaborations, the same respondent explained later in the interview the difficulty he sometimes faced in overseeing collaborations: </w:t>
      </w:r>
    </w:p>
    <w:p w14:paraId="237DC1FC" w14:textId="377C4516" w:rsidR="00C2566A" w:rsidRDefault="00C2566A" w:rsidP="00CE5CDB">
      <w:pPr>
        <w:spacing w:after="120" w:line="240" w:lineRule="auto"/>
        <w:ind w:left="720"/>
        <w:rPr>
          <w:sz w:val="24"/>
          <w:szCs w:val="24"/>
        </w:rPr>
      </w:pPr>
      <w:r w:rsidRPr="007E520F">
        <w:rPr>
          <w:sz w:val="24"/>
          <w:szCs w:val="24"/>
        </w:rPr>
        <w:t xml:space="preserve">“So it was my job to manage the consortium. That involved </w:t>
      </w:r>
      <w:r>
        <w:rPr>
          <w:sz w:val="24"/>
          <w:szCs w:val="24"/>
        </w:rPr>
        <w:t xml:space="preserve">… </w:t>
      </w:r>
      <w:r w:rsidRPr="007E520F">
        <w:rPr>
          <w:sz w:val="24"/>
          <w:szCs w:val="24"/>
        </w:rPr>
        <w:t>multiple industries, multiple institutes, and lots of individuals, scientists, engineers, managers, specialists of all kinds. So you can imagine that’s a recipe for continuing anguish, pain, crisis, that’s just the way it works. We used to talk about the ‘crisis of the day’, the ‘crisis of the week’, and the ‘crisis of the month’, and generally we were working on all three of them at the same time. And that’s the way this kind of research works. Because it’s very complicated politically, very complicated sociologically, and very complicated technically and scientifically.”</w:t>
      </w:r>
      <w:r>
        <w:rPr>
          <w:sz w:val="24"/>
          <w:szCs w:val="24"/>
        </w:rPr>
        <w:t xml:space="preserve"> (Natural scientist)</w:t>
      </w:r>
    </w:p>
    <w:p w14:paraId="6DEC7628" w14:textId="5CECED75" w:rsidR="00C2566A" w:rsidRDefault="00446273" w:rsidP="00C2566A">
      <w:pPr>
        <w:spacing w:before="120" w:after="120" w:line="360" w:lineRule="auto"/>
        <w:rPr>
          <w:sz w:val="24"/>
          <w:szCs w:val="24"/>
        </w:rPr>
      </w:pPr>
      <w:r>
        <w:rPr>
          <w:sz w:val="24"/>
          <w:szCs w:val="24"/>
        </w:rPr>
        <w:t>Another respondent also had equivocal experiences of external collaboration. On the one hand, he had multiple experiences of successfully working with individuals or small private companies in order to produce new technologies and devices for different sectors. But he also had many negative experiences along the way:</w:t>
      </w:r>
    </w:p>
    <w:p w14:paraId="0B045AE9" w14:textId="2DAE599F" w:rsidR="002D1B39" w:rsidRDefault="00446273" w:rsidP="00CE5CDB">
      <w:pPr>
        <w:spacing w:before="120" w:after="120" w:line="240" w:lineRule="auto"/>
        <w:ind w:left="720"/>
        <w:rPr>
          <w:sz w:val="24"/>
          <w:szCs w:val="24"/>
        </w:rPr>
      </w:pPr>
      <w:r>
        <w:rPr>
          <w:sz w:val="24"/>
          <w:szCs w:val="24"/>
        </w:rPr>
        <w:t xml:space="preserve">“Initially we had </w:t>
      </w:r>
      <w:r w:rsidR="004622A6">
        <w:rPr>
          <w:sz w:val="24"/>
          <w:szCs w:val="24"/>
        </w:rPr>
        <w:t>...</w:t>
      </w:r>
      <w:r>
        <w:rPr>
          <w:sz w:val="24"/>
          <w:szCs w:val="24"/>
        </w:rPr>
        <w:t xml:space="preserve"> nobody who believed us. They didn’t believe that it could work</w:t>
      </w:r>
      <w:r w:rsidR="002D1B39">
        <w:rPr>
          <w:sz w:val="24"/>
          <w:szCs w:val="24"/>
        </w:rPr>
        <w:t>.” (Natural/Formal scientist)</w:t>
      </w:r>
    </w:p>
    <w:p w14:paraId="6537AF9C" w14:textId="7519F256" w:rsidR="002D1B39" w:rsidRDefault="002D1B39" w:rsidP="002D1B39">
      <w:pPr>
        <w:spacing w:before="120" w:after="120" w:line="360" w:lineRule="auto"/>
        <w:rPr>
          <w:sz w:val="24"/>
          <w:szCs w:val="24"/>
        </w:rPr>
      </w:pPr>
      <w:r>
        <w:rPr>
          <w:sz w:val="24"/>
          <w:szCs w:val="24"/>
        </w:rPr>
        <w:t>And describing earlier experiences of working with industry:</w:t>
      </w:r>
    </w:p>
    <w:p w14:paraId="712ED935" w14:textId="170EE727" w:rsidR="002D1B39" w:rsidRDefault="002D1B39" w:rsidP="00CE5CDB">
      <w:pPr>
        <w:spacing w:after="120" w:line="240" w:lineRule="auto"/>
        <w:ind w:left="720"/>
        <w:rPr>
          <w:sz w:val="24"/>
          <w:szCs w:val="24"/>
        </w:rPr>
      </w:pPr>
      <w:r>
        <w:rPr>
          <w:sz w:val="24"/>
          <w:szCs w:val="24"/>
        </w:rPr>
        <w:t>“Large companies sometimes just take the idea and then, unless they really need you to develop it, you don’t hear from them again. ...They just steal your ideas.” (</w:t>
      </w:r>
      <w:r w:rsidR="00123F4A">
        <w:rPr>
          <w:sz w:val="24"/>
          <w:szCs w:val="24"/>
        </w:rPr>
        <w:t>Natural/</w:t>
      </w:r>
      <w:r>
        <w:rPr>
          <w:sz w:val="24"/>
          <w:szCs w:val="24"/>
        </w:rPr>
        <w:t>Formal scientist)</w:t>
      </w:r>
    </w:p>
    <w:p w14:paraId="19F739B5" w14:textId="115ABC16" w:rsidR="008F4421" w:rsidRDefault="008F4421" w:rsidP="008F4421">
      <w:pPr>
        <w:pStyle w:val="Heading4"/>
      </w:pPr>
      <w:r>
        <w:t>Different kinds of collaborator amongst the three branches of science</w:t>
      </w:r>
    </w:p>
    <w:p w14:paraId="6E288D0E" w14:textId="678F6949" w:rsidR="004C3D81" w:rsidRDefault="00CC571F" w:rsidP="00CC571F">
      <w:pPr>
        <w:spacing w:before="120" w:after="120" w:line="360" w:lineRule="auto"/>
        <w:rPr>
          <w:sz w:val="24"/>
          <w:szCs w:val="24"/>
        </w:rPr>
      </w:pPr>
      <w:r>
        <w:rPr>
          <w:sz w:val="24"/>
          <w:szCs w:val="24"/>
        </w:rPr>
        <w:t>Interestingly, this pattern whereby Formal scientists tended to have relatively simple boundary transaction experiences, Life scientists have more complex experiences, and Natural sciences exhibit elements of both, maps precisely onto a statistical finding relating to the educational qualifications of non-academic collaborators</w:t>
      </w:r>
      <w:r w:rsidR="007947E2">
        <w:rPr>
          <w:sz w:val="24"/>
          <w:szCs w:val="24"/>
        </w:rPr>
        <w:t xml:space="preserve"> (co-authors)</w:t>
      </w:r>
      <w:r>
        <w:rPr>
          <w:sz w:val="24"/>
          <w:szCs w:val="24"/>
        </w:rPr>
        <w:t xml:space="preserve">. </w:t>
      </w:r>
      <w:r w:rsidR="004C3D81" w:rsidRPr="00FC7E33">
        <w:rPr>
          <w:sz w:val="24"/>
          <w:szCs w:val="24"/>
        </w:rPr>
        <w:fldChar w:fldCharType="begin"/>
      </w:r>
      <w:r w:rsidR="004C3D81" w:rsidRPr="00FC7E33">
        <w:rPr>
          <w:sz w:val="24"/>
          <w:szCs w:val="24"/>
        </w:rPr>
        <w:instrText xml:space="preserve"> REF _Ref9016426 \h </w:instrText>
      </w:r>
      <w:r w:rsidR="004C3D81">
        <w:rPr>
          <w:sz w:val="24"/>
          <w:szCs w:val="24"/>
        </w:rPr>
        <w:instrText xml:space="preserve"> \* MERGEFORMAT </w:instrText>
      </w:r>
      <w:r w:rsidR="004C3D81" w:rsidRPr="00FC7E33">
        <w:rPr>
          <w:sz w:val="24"/>
          <w:szCs w:val="24"/>
        </w:rPr>
      </w:r>
      <w:r w:rsidR="004C3D81" w:rsidRPr="00FC7E33">
        <w:rPr>
          <w:sz w:val="24"/>
          <w:szCs w:val="24"/>
        </w:rPr>
        <w:fldChar w:fldCharType="separate"/>
      </w:r>
      <w:r w:rsidR="0011424E" w:rsidRPr="0011424E">
        <w:rPr>
          <w:sz w:val="24"/>
          <w:szCs w:val="24"/>
        </w:rPr>
        <w:t xml:space="preserve">Figure </w:t>
      </w:r>
      <w:r w:rsidR="0011424E" w:rsidRPr="0011424E">
        <w:rPr>
          <w:noProof/>
          <w:sz w:val="24"/>
          <w:szCs w:val="24"/>
        </w:rPr>
        <w:t>15</w:t>
      </w:r>
      <w:r w:rsidR="004C3D81" w:rsidRPr="00FC7E33">
        <w:rPr>
          <w:sz w:val="24"/>
          <w:szCs w:val="24"/>
        </w:rPr>
        <w:fldChar w:fldCharType="end"/>
      </w:r>
      <w:r w:rsidR="004C3D81">
        <w:rPr>
          <w:sz w:val="24"/>
          <w:szCs w:val="24"/>
        </w:rPr>
        <w:t xml:space="preserve"> show that nearly all </w:t>
      </w:r>
      <w:r>
        <w:rPr>
          <w:sz w:val="24"/>
          <w:szCs w:val="24"/>
        </w:rPr>
        <w:t>sampled bodies of research (</w:t>
      </w:r>
      <w:r w:rsidR="004C3D81">
        <w:rPr>
          <w:sz w:val="24"/>
          <w:szCs w:val="24"/>
        </w:rPr>
        <w:t>BoRs</w:t>
      </w:r>
      <w:r>
        <w:rPr>
          <w:sz w:val="24"/>
          <w:szCs w:val="24"/>
        </w:rPr>
        <w:t>) based</w:t>
      </w:r>
      <w:r w:rsidR="004C3D81">
        <w:rPr>
          <w:sz w:val="24"/>
          <w:szCs w:val="24"/>
        </w:rPr>
        <w:t xml:space="preserve"> in the sampled Formal sciences exclusively involve collaborators who have PhDs, with only around 12% of these BoRs involving a collaborator without a PhD. By contrast, nearly half of the BoRs in Natural sciences and more than half of the BoRs in the Life sciences involve collaborators without PhDs. </w:t>
      </w:r>
    </w:p>
    <w:p w14:paraId="24B84F25" w14:textId="77777777" w:rsidR="004C3D81" w:rsidRDefault="004C3D81" w:rsidP="004C3D81">
      <w:pPr>
        <w:keepNext/>
        <w:spacing w:before="120" w:after="120" w:line="360" w:lineRule="auto"/>
      </w:pPr>
      <w:r>
        <w:rPr>
          <w:noProof/>
          <w:sz w:val="24"/>
          <w:szCs w:val="24"/>
          <w:lang w:eastAsia="en-GB"/>
        </w:rPr>
        <w:drawing>
          <wp:inline distT="0" distB="0" distL="0" distR="0" wp14:anchorId="7EF94B6F" wp14:editId="3CCFE86C">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DC0F810" w14:textId="12B8BD14" w:rsidR="004C3D81" w:rsidRDefault="004C3D81" w:rsidP="004C3D81">
      <w:pPr>
        <w:pStyle w:val="Caption"/>
      </w:pPr>
      <w:bookmarkStart w:id="205" w:name="_Ref9016426"/>
      <w:bookmarkStart w:id="206" w:name="_Toc31702084"/>
      <w:r>
        <w:t xml:space="preserve">Figure </w:t>
      </w:r>
      <w:r>
        <w:rPr>
          <w:noProof/>
        </w:rPr>
        <w:fldChar w:fldCharType="begin"/>
      </w:r>
      <w:r>
        <w:rPr>
          <w:noProof/>
        </w:rPr>
        <w:instrText xml:space="preserve"> SEQ Figure \* ARABIC </w:instrText>
      </w:r>
      <w:r>
        <w:rPr>
          <w:noProof/>
        </w:rPr>
        <w:fldChar w:fldCharType="separate"/>
      </w:r>
      <w:r w:rsidR="0011424E">
        <w:rPr>
          <w:noProof/>
        </w:rPr>
        <w:t>15</w:t>
      </w:r>
      <w:r>
        <w:rPr>
          <w:noProof/>
        </w:rPr>
        <w:fldChar w:fldCharType="end"/>
      </w:r>
      <w:bookmarkEnd w:id="205"/>
      <w:r>
        <w:t xml:space="preserve">. </w:t>
      </w:r>
      <w:r w:rsidRPr="00A46C48">
        <w:t>Percentage (stacked) of BoRs</w:t>
      </w:r>
      <w:r>
        <w:t xml:space="preserve"> collaborating with non-doctorate holders by branch of science</w:t>
      </w:r>
      <w:bookmarkEnd w:id="206"/>
    </w:p>
    <w:p w14:paraId="5C4FFB5C" w14:textId="77777777" w:rsidR="00BA0B9F" w:rsidRDefault="00BA0B9F" w:rsidP="00BA0B9F">
      <w:pPr>
        <w:pStyle w:val="Heading4"/>
      </w:pPr>
      <w:r>
        <w:t>Summary</w:t>
      </w:r>
    </w:p>
    <w:p w14:paraId="1BA0E30C" w14:textId="3A61F2AD" w:rsidR="002A1FE2" w:rsidRDefault="001039AB" w:rsidP="002E6F20">
      <w:pPr>
        <w:spacing w:after="120" w:line="360" w:lineRule="auto"/>
        <w:rPr>
          <w:rFonts w:eastAsia="Times New Roman"/>
          <w:sz w:val="24"/>
          <w:szCs w:val="24"/>
        </w:rPr>
      </w:pPr>
      <w:r>
        <w:rPr>
          <w:sz w:val="24"/>
          <w:szCs w:val="24"/>
        </w:rPr>
        <w:t xml:space="preserve">The </w:t>
      </w:r>
      <w:r w:rsidR="00FF3BBA">
        <w:rPr>
          <w:sz w:val="24"/>
          <w:szCs w:val="24"/>
        </w:rPr>
        <w:t xml:space="preserve">data presented here therefore </w:t>
      </w:r>
      <w:r w:rsidR="003367DC">
        <w:rPr>
          <w:sz w:val="24"/>
          <w:szCs w:val="24"/>
        </w:rPr>
        <w:t xml:space="preserve">suggests that </w:t>
      </w:r>
      <w:r w:rsidR="00440EDD">
        <w:rPr>
          <w:sz w:val="24"/>
          <w:szCs w:val="24"/>
        </w:rPr>
        <w:t xml:space="preserve">when </w:t>
      </w:r>
      <w:r w:rsidR="003367DC">
        <w:rPr>
          <w:sz w:val="24"/>
          <w:szCs w:val="24"/>
        </w:rPr>
        <w:t>researchers in Formal sciences collaborate</w:t>
      </w:r>
      <w:r w:rsidR="00440EDD">
        <w:rPr>
          <w:sz w:val="24"/>
          <w:szCs w:val="24"/>
        </w:rPr>
        <w:t xml:space="preserve"> with non-academics, it is</w:t>
      </w:r>
      <w:r w:rsidR="003367DC">
        <w:rPr>
          <w:sz w:val="24"/>
          <w:szCs w:val="24"/>
        </w:rPr>
        <w:t xml:space="preserve"> almost exclusively with non-academics </w:t>
      </w:r>
      <w:r w:rsidR="00440EDD">
        <w:rPr>
          <w:sz w:val="24"/>
          <w:szCs w:val="24"/>
        </w:rPr>
        <w:t>with</w:t>
      </w:r>
      <w:r w:rsidR="005F63DB">
        <w:rPr>
          <w:sz w:val="24"/>
          <w:szCs w:val="24"/>
        </w:rPr>
        <w:t xml:space="preserve"> whom they</w:t>
      </w:r>
      <w:r w:rsidR="003367DC">
        <w:rPr>
          <w:sz w:val="24"/>
          <w:szCs w:val="24"/>
        </w:rPr>
        <w:t xml:space="preserve"> share scientific backgrounds and expertise</w:t>
      </w:r>
      <w:r w:rsidR="0058771B">
        <w:rPr>
          <w:sz w:val="24"/>
          <w:szCs w:val="24"/>
        </w:rPr>
        <w:t>. T</w:t>
      </w:r>
      <w:r w:rsidR="00440EDD">
        <w:rPr>
          <w:sz w:val="24"/>
          <w:szCs w:val="24"/>
        </w:rPr>
        <w:t xml:space="preserve">he vast majority </w:t>
      </w:r>
      <w:r w:rsidR="0058771B">
        <w:rPr>
          <w:sz w:val="24"/>
          <w:szCs w:val="24"/>
        </w:rPr>
        <w:t xml:space="preserve">of these external collaborators </w:t>
      </w:r>
      <w:r w:rsidR="00440EDD">
        <w:rPr>
          <w:sz w:val="24"/>
          <w:szCs w:val="24"/>
        </w:rPr>
        <w:t>hav</w:t>
      </w:r>
      <w:r w:rsidR="0058771B">
        <w:rPr>
          <w:sz w:val="24"/>
          <w:szCs w:val="24"/>
        </w:rPr>
        <w:t>e</w:t>
      </w:r>
      <w:r w:rsidR="00440EDD">
        <w:rPr>
          <w:sz w:val="24"/>
          <w:szCs w:val="24"/>
        </w:rPr>
        <w:t xml:space="preserve"> a doctoral qualification and continuing links to academia. This allows far smoother and less ‘costly’ boundary transactions</w:t>
      </w:r>
      <w:r w:rsidR="003C1049">
        <w:rPr>
          <w:sz w:val="24"/>
          <w:szCs w:val="24"/>
        </w:rPr>
        <w:t xml:space="preserve"> than is possible in </w:t>
      </w:r>
      <w:r w:rsidR="00BA0B9F">
        <w:rPr>
          <w:sz w:val="24"/>
          <w:szCs w:val="24"/>
        </w:rPr>
        <w:t>Natural and, in particular,</w:t>
      </w:r>
      <w:r w:rsidR="003C1049">
        <w:rPr>
          <w:sz w:val="24"/>
          <w:szCs w:val="24"/>
        </w:rPr>
        <w:t xml:space="preserve"> in the Life sciences, where academics more frequently interact with non-experts and a more disparate group of stakeholders as they transact across boundaries</w:t>
      </w:r>
      <w:r w:rsidR="00D14113">
        <w:rPr>
          <w:sz w:val="24"/>
          <w:szCs w:val="24"/>
        </w:rPr>
        <w:t>.</w:t>
      </w:r>
      <w:r w:rsidR="003C1049">
        <w:rPr>
          <w:sz w:val="24"/>
          <w:szCs w:val="24"/>
        </w:rPr>
        <w:t xml:space="preserve"> </w:t>
      </w:r>
      <w:r w:rsidR="00D14113">
        <w:rPr>
          <w:sz w:val="24"/>
          <w:szCs w:val="24"/>
        </w:rPr>
        <w:t>To draw on Bernstein’s (2000) concepts, researchers in th</w:t>
      </w:r>
      <w:r w:rsidR="00320306">
        <w:rPr>
          <w:sz w:val="24"/>
          <w:szCs w:val="24"/>
        </w:rPr>
        <w:t>e Life sciences are able to communicate via ‘restricted’ code – a shortened</w:t>
      </w:r>
      <w:r w:rsidR="00FB50C7">
        <w:rPr>
          <w:sz w:val="24"/>
          <w:szCs w:val="24"/>
        </w:rPr>
        <w:t>,</w:t>
      </w:r>
      <w:r w:rsidR="00E704F1">
        <w:rPr>
          <w:sz w:val="24"/>
          <w:szCs w:val="24"/>
        </w:rPr>
        <w:t xml:space="preserve"> “intimate and immediate” (Moore, 201</w:t>
      </w:r>
      <w:r w:rsidR="00FB50C7">
        <w:rPr>
          <w:sz w:val="24"/>
          <w:szCs w:val="24"/>
        </w:rPr>
        <w:t>3</w:t>
      </w:r>
      <w:r w:rsidR="00E704F1">
        <w:rPr>
          <w:sz w:val="24"/>
          <w:szCs w:val="24"/>
        </w:rPr>
        <w:t>, p. 66-67)</w:t>
      </w:r>
      <w:r w:rsidR="00320306">
        <w:rPr>
          <w:sz w:val="24"/>
          <w:szCs w:val="24"/>
        </w:rPr>
        <w:t xml:space="preserve"> </w:t>
      </w:r>
      <w:r w:rsidR="00320306">
        <w:rPr>
          <w:rFonts w:eastAsia="Times New Roman"/>
          <w:sz w:val="24"/>
          <w:szCs w:val="24"/>
        </w:rPr>
        <w:t>form of communication exhibited within a group of people who can take for granted a significant amount of shared prior knowledge and understanding.</w:t>
      </w:r>
      <w:r w:rsidR="00FB50C7">
        <w:rPr>
          <w:rFonts w:eastAsia="Times New Roman"/>
          <w:sz w:val="24"/>
          <w:szCs w:val="24"/>
        </w:rPr>
        <w:t xml:space="preserve"> By contrast, researchers in other branches of science must more frequently communicate using ‘elaborating’ code (Bernstein, 2000; Moore, 2013)</w:t>
      </w:r>
      <w:r w:rsidR="00143C30">
        <w:rPr>
          <w:rFonts w:eastAsia="Times New Roman"/>
          <w:sz w:val="24"/>
          <w:szCs w:val="24"/>
        </w:rPr>
        <w:t xml:space="preserve">, which is more intensive and aims at coming to the kind of shared understanding that ‘restricted’ code assumes. </w:t>
      </w:r>
    </w:p>
    <w:p w14:paraId="60893BAB" w14:textId="695EC750" w:rsidR="00D5066D" w:rsidRDefault="00A20520" w:rsidP="002E6F20">
      <w:pPr>
        <w:spacing w:after="120" w:line="360" w:lineRule="auto"/>
        <w:rPr>
          <w:sz w:val="24"/>
          <w:szCs w:val="24"/>
        </w:rPr>
      </w:pPr>
      <w:r>
        <w:rPr>
          <w:sz w:val="24"/>
          <w:szCs w:val="24"/>
        </w:rPr>
        <w:t>T</w:t>
      </w:r>
      <w:r w:rsidR="00235A34">
        <w:rPr>
          <w:sz w:val="24"/>
          <w:szCs w:val="24"/>
        </w:rPr>
        <w:t xml:space="preserve">he relationship between </w:t>
      </w:r>
      <w:r w:rsidR="005C0F4B">
        <w:rPr>
          <w:sz w:val="24"/>
          <w:szCs w:val="24"/>
        </w:rPr>
        <w:t>a</w:t>
      </w:r>
      <w:r w:rsidR="00235A34">
        <w:rPr>
          <w:sz w:val="24"/>
          <w:szCs w:val="24"/>
        </w:rPr>
        <w:t xml:space="preserve"> branch of science and the areas of social </w:t>
      </w:r>
      <w:r w:rsidR="005C0F4B">
        <w:rPr>
          <w:sz w:val="24"/>
          <w:szCs w:val="24"/>
        </w:rPr>
        <w:t>or</w:t>
      </w:r>
      <w:r w:rsidR="00235A34">
        <w:rPr>
          <w:sz w:val="24"/>
          <w:szCs w:val="24"/>
        </w:rPr>
        <w:t xml:space="preserve"> economic life </w:t>
      </w:r>
      <w:r w:rsidR="00033C94">
        <w:rPr>
          <w:sz w:val="24"/>
          <w:szCs w:val="24"/>
        </w:rPr>
        <w:t xml:space="preserve">in which that science might have application shapes the kinds of actors with whom academic researchers must transact. </w:t>
      </w:r>
      <w:r w:rsidR="00BA0B9F">
        <w:rPr>
          <w:sz w:val="24"/>
          <w:szCs w:val="24"/>
        </w:rPr>
        <w:t>To a notably greater degree than in the Natural or Life sciences,</w:t>
      </w:r>
      <w:r w:rsidR="009D4F29">
        <w:rPr>
          <w:sz w:val="24"/>
          <w:szCs w:val="24"/>
        </w:rPr>
        <w:t xml:space="preserve"> </w:t>
      </w:r>
      <w:r w:rsidR="00BA0B9F">
        <w:rPr>
          <w:sz w:val="24"/>
          <w:szCs w:val="24"/>
        </w:rPr>
        <w:t>the</w:t>
      </w:r>
      <w:r w:rsidR="009D4F29">
        <w:rPr>
          <w:sz w:val="24"/>
          <w:szCs w:val="24"/>
        </w:rPr>
        <w:t xml:space="preserve"> non-academic collaborators with whom </w:t>
      </w:r>
      <w:r w:rsidR="00BA0B9F">
        <w:rPr>
          <w:sz w:val="24"/>
          <w:szCs w:val="24"/>
        </w:rPr>
        <w:t xml:space="preserve">Formal scientists’ </w:t>
      </w:r>
      <w:r w:rsidR="009D4F29">
        <w:rPr>
          <w:sz w:val="24"/>
          <w:szCs w:val="24"/>
        </w:rPr>
        <w:t>boundary transactions occur have strongly academic backgrounds consisting of a PhD</w:t>
      </w:r>
      <w:r w:rsidR="00BA0B9F">
        <w:rPr>
          <w:sz w:val="24"/>
          <w:szCs w:val="24"/>
        </w:rPr>
        <w:t>, as well as</w:t>
      </w:r>
      <w:r w:rsidR="009D4F29">
        <w:rPr>
          <w:sz w:val="24"/>
          <w:szCs w:val="24"/>
        </w:rPr>
        <w:t xml:space="preserve"> strong personal and intellectual ties to academia. In short, boundary transactions in th</w:t>
      </w:r>
      <w:r w:rsidR="00E63D4C">
        <w:rPr>
          <w:sz w:val="24"/>
          <w:szCs w:val="24"/>
        </w:rPr>
        <w:t>e context of the Formal sciences may</w:t>
      </w:r>
      <w:r w:rsidR="009D4F29">
        <w:rPr>
          <w:sz w:val="24"/>
          <w:szCs w:val="24"/>
        </w:rPr>
        <w:t xml:space="preserve"> barely </w:t>
      </w:r>
      <w:r w:rsidR="00E63D4C">
        <w:rPr>
          <w:sz w:val="24"/>
          <w:szCs w:val="24"/>
        </w:rPr>
        <w:t xml:space="preserve">be </w:t>
      </w:r>
      <w:r w:rsidR="009D4F29">
        <w:rPr>
          <w:sz w:val="24"/>
          <w:szCs w:val="24"/>
        </w:rPr>
        <w:t xml:space="preserve">experienced as boundary transactions at all. </w:t>
      </w:r>
      <w:r w:rsidR="00E63D4C">
        <w:rPr>
          <w:sz w:val="24"/>
          <w:szCs w:val="24"/>
        </w:rPr>
        <w:t xml:space="preserve">It may make more sense to conceive of </w:t>
      </w:r>
      <w:r w:rsidR="00AB25AB">
        <w:rPr>
          <w:sz w:val="24"/>
          <w:szCs w:val="24"/>
        </w:rPr>
        <w:t xml:space="preserve">boundaries </w:t>
      </w:r>
      <w:r w:rsidR="00AB25AB">
        <w:rPr>
          <w:i/>
          <w:sz w:val="24"/>
          <w:szCs w:val="24"/>
        </w:rPr>
        <w:t xml:space="preserve">extending </w:t>
      </w:r>
      <w:r w:rsidR="00AB25AB">
        <w:rPr>
          <w:sz w:val="24"/>
          <w:szCs w:val="24"/>
        </w:rPr>
        <w:t xml:space="preserve">and </w:t>
      </w:r>
      <w:r w:rsidR="00AB25AB">
        <w:rPr>
          <w:i/>
          <w:sz w:val="24"/>
          <w:szCs w:val="24"/>
        </w:rPr>
        <w:t>merging</w:t>
      </w:r>
      <w:r w:rsidR="00AB25AB">
        <w:rPr>
          <w:sz w:val="24"/>
          <w:szCs w:val="24"/>
        </w:rPr>
        <w:t xml:space="preserve">, thereby greatly reducing transaction ‘costs’ almost to the levels of intra-institutional communication. There is an extensive flow of highly </w:t>
      </w:r>
      <w:r w:rsidR="00A022A5">
        <w:rPr>
          <w:sz w:val="24"/>
          <w:szCs w:val="24"/>
        </w:rPr>
        <w:t>academically trained</w:t>
      </w:r>
      <w:r w:rsidR="00AB25AB">
        <w:rPr>
          <w:sz w:val="24"/>
          <w:szCs w:val="24"/>
        </w:rPr>
        <w:t xml:space="preserve"> graduates who bring academic skills, networks and inclinations into non-academic knowledge-intensive sectors, from within which these individuals have the capacity and incentive to demand, absorb, apply and occasionally even collaborate on new academic science. </w:t>
      </w:r>
      <w:r w:rsidR="0034545E">
        <w:rPr>
          <w:sz w:val="24"/>
          <w:szCs w:val="24"/>
        </w:rPr>
        <w:t xml:space="preserve">As these </w:t>
      </w:r>
      <w:r w:rsidR="00A022A5">
        <w:rPr>
          <w:sz w:val="24"/>
          <w:szCs w:val="24"/>
        </w:rPr>
        <w:t>academically trained</w:t>
      </w:r>
      <w:r w:rsidR="0034545E">
        <w:rPr>
          <w:sz w:val="24"/>
          <w:szCs w:val="24"/>
        </w:rPr>
        <w:t xml:space="preserve"> and </w:t>
      </w:r>
      <w:r w:rsidR="00A022A5">
        <w:rPr>
          <w:sz w:val="24"/>
          <w:szCs w:val="24"/>
        </w:rPr>
        <w:t>academically inclined</w:t>
      </w:r>
      <w:r w:rsidR="0034545E">
        <w:rPr>
          <w:sz w:val="24"/>
          <w:szCs w:val="24"/>
        </w:rPr>
        <w:t xml:space="preserve"> doctoral graduates move into non-academic contexts, they </w:t>
      </w:r>
      <w:r w:rsidR="000157BB">
        <w:rPr>
          <w:sz w:val="24"/>
          <w:szCs w:val="24"/>
        </w:rPr>
        <w:t xml:space="preserve">simultaneously </w:t>
      </w:r>
      <w:r w:rsidR="000157BB">
        <w:rPr>
          <w:i/>
          <w:sz w:val="24"/>
          <w:szCs w:val="24"/>
        </w:rPr>
        <w:t xml:space="preserve">extend </w:t>
      </w:r>
      <w:r w:rsidR="000157BB">
        <w:rPr>
          <w:sz w:val="24"/>
          <w:szCs w:val="24"/>
        </w:rPr>
        <w:t xml:space="preserve">and </w:t>
      </w:r>
      <w:r w:rsidR="000157BB">
        <w:rPr>
          <w:i/>
          <w:sz w:val="24"/>
          <w:szCs w:val="24"/>
        </w:rPr>
        <w:t xml:space="preserve">merge </w:t>
      </w:r>
      <w:r w:rsidR="000157BB">
        <w:rPr>
          <w:sz w:val="24"/>
          <w:szCs w:val="24"/>
        </w:rPr>
        <w:t xml:space="preserve">academic boundaries into/with these non-academic contexts. </w:t>
      </w:r>
      <w:r w:rsidR="002004CE">
        <w:rPr>
          <w:sz w:val="24"/>
          <w:szCs w:val="24"/>
        </w:rPr>
        <w:t xml:space="preserve">This creates a new space, a kind of ‘free trade zone’, where ‘low-cost transactions’ can take place between </w:t>
      </w:r>
      <w:r w:rsidR="00A022A5">
        <w:rPr>
          <w:sz w:val="24"/>
          <w:szCs w:val="24"/>
        </w:rPr>
        <w:t>similarly minded</w:t>
      </w:r>
      <w:r w:rsidR="002004CE">
        <w:rPr>
          <w:sz w:val="24"/>
          <w:szCs w:val="24"/>
        </w:rPr>
        <w:t xml:space="preserve"> individuals, both of whom can simultaneously contribute to one another’s institutional missions without significantly threatening the distinctive identity</w:t>
      </w:r>
      <w:r w:rsidR="003312F2">
        <w:rPr>
          <w:sz w:val="24"/>
          <w:szCs w:val="24"/>
        </w:rPr>
        <w:t xml:space="preserve"> and core boundaries</w:t>
      </w:r>
      <w:r w:rsidR="002004CE">
        <w:rPr>
          <w:sz w:val="24"/>
          <w:szCs w:val="24"/>
        </w:rPr>
        <w:t xml:space="preserve"> of either </w:t>
      </w:r>
      <w:r w:rsidR="003312F2">
        <w:rPr>
          <w:sz w:val="24"/>
          <w:szCs w:val="24"/>
        </w:rPr>
        <w:t>institution/mission.</w:t>
      </w:r>
      <w:r w:rsidR="002004CE">
        <w:rPr>
          <w:sz w:val="24"/>
          <w:szCs w:val="24"/>
        </w:rPr>
        <w:t xml:space="preserve"> </w:t>
      </w:r>
    </w:p>
    <w:p w14:paraId="60F428F4" w14:textId="6C54E152" w:rsidR="00E950A2" w:rsidRDefault="00CB7EE2" w:rsidP="00574251">
      <w:pPr>
        <w:pStyle w:val="Heading3"/>
      </w:pPr>
      <w:bookmarkStart w:id="207" w:name="_Toc31701988"/>
      <w:r>
        <w:t xml:space="preserve">Epistemic context </w:t>
      </w:r>
      <w:r w:rsidR="0044687A">
        <w:t>(</w:t>
      </w:r>
      <w:r>
        <w:t>r</w:t>
      </w:r>
      <w:r w:rsidR="00E950A2">
        <w:t xml:space="preserve">esearch </w:t>
      </w:r>
      <w:r>
        <w:t>o</w:t>
      </w:r>
      <w:r w:rsidR="00E950A2">
        <w:t>rientation</w:t>
      </w:r>
      <w:r w:rsidR="0044687A">
        <w:t>)</w:t>
      </w:r>
      <w:r w:rsidR="00612C73">
        <w:t xml:space="preserve">: </w:t>
      </w:r>
      <w:r w:rsidR="00956654">
        <w:t xml:space="preserve">various </w:t>
      </w:r>
      <w:r w:rsidR="00417E65">
        <w:t xml:space="preserve">systems of knowledge </w:t>
      </w:r>
      <w:r w:rsidR="00400C25">
        <w:t>(</w:t>
      </w:r>
      <w:r w:rsidR="00417E65">
        <w:t>production</w:t>
      </w:r>
      <w:r w:rsidR="00400C25">
        <w:t>)</w:t>
      </w:r>
      <w:bookmarkEnd w:id="207"/>
    </w:p>
    <w:p w14:paraId="552F1C55" w14:textId="52DAEF3B" w:rsidR="00A12F2A" w:rsidRDefault="00C90B09" w:rsidP="00C15EBD">
      <w:pPr>
        <w:spacing w:before="120" w:after="120" w:line="360" w:lineRule="auto"/>
        <w:rPr>
          <w:sz w:val="24"/>
          <w:szCs w:val="24"/>
        </w:rPr>
      </w:pPr>
      <w:r>
        <w:rPr>
          <w:sz w:val="24"/>
          <w:szCs w:val="24"/>
        </w:rPr>
        <w:t xml:space="preserve">The </w:t>
      </w:r>
      <w:r>
        <w:rPr>
          <w:i/>
          <w:sz w:val="24"/>
          <w:szCs w:val="24"/>
        </w:rPr>
        <w:t xml:space="preserve">research </w:t>
      </w:r>
      <w:r w:rsidRPr="00C90B09">
        <w:rPr>
          <w:i/>
          <w:sz w:val="24"/>
          <w:szCs w:val="24"/>
        </w:rPr>
        <w:t>orientation</w:t>
      </w:r>
      <w:r>
        <w:rPr>
          <w:sz w:val="24"/>
          <w:szCs w:val="24"/>
        </w:rPr>
        <w:t xml:space="preserve"> dimension is different to the other two, </w:t>
      </w:r>
      <w:r>
        <w:rPr>
          <w:i/>
          <w:sz w:val="24"/>
          <w:szCs w:val="24"/>
        </w:rPr>
        <w:t xml:space="preserve">departmental status </w:t>
      </w:r>
      <w:r>
        <w:rPr>
          <w:sz w:val="24"/>
          <w:szCs w:val="24"/>
        </w:rPr>
        <w:t xml:space="preserve">and </w:t>
      </w:r>
      <w:r>
        <w:rPr>
          <w:i/>
          <w:sz w:val="24"/>
          <w:szCs w:val="24"/>
        </w:rPr>
        <w:t>branch of science</w:t>
      </w:r>
      <w:r>
        <w:rPr>
          <w:sz w:val="24"/>
          <w:szCs w:val="24"/>
        </w:rPr>
        <w:t xml:space="preserve">, in that the latter two are more solidly grounded in an external reality: departmental status is grounded in </w:t>
      </w:r>
      <w:r w:rsidR="005106EB">
        <w:rPr>
          <w:sz w:val="24"/>
          <w:szCs w:val="24"/>
        </w:rPr>
        <w:t>the reality of institutional</w:t>
      </w:r>
      <w:r>
        <w:rPr>
          <w:sz w:val="24"/>
          <w:szCs w:val="24"/>
        </w:rPr>
        <w:t xml:space="preserve"> hierarchies</w:t>
      </w:r>
      <w:r w:rsidR="005106EB">
        <w:rPr>
          <w:sz w:val="24"/>
          <w:szCs w:val="24"/>
        </w:rPr>
        <w:t xml:space="preserve"> (Boliver, 2015)</w:t>
      </w:r>
      <w:r>
        <w:rPr>
          <w:sz w:val="24"/>
          <w:szCs w:val="24"/>
        </w:rPr>
        <w:t>, while branches of science are grounded in their focus on distinct phenomena (that is, distinct objects of study)</w:t>
      </w:r>
      <w:r w:rsidR="005106EB">
        <w:rPr>
          <w:sz w:val="24"/>
          <w:szCs w:val="24"/>
        </w:rPr>
        <w:t xml:space="preserve"> (Bernstein, 2000; Young, 2008)</w:t>
      </w:r>
      <w:r>
        <w:rPr>
          <w:sz w:val="24"/>
          <w:szCs w:val="24"/>
        </w:rPr>
        <w:t xml:space="preserve">. By contrast, </w:t>
      </w:r>
      <w:r>
        <w:rPr>
          <w:i/>
          <w:sz w:val="24"/>
          <w:szCs w:val="24"/>
        </w:rPr>
        <w:t xml:space="preserve">orientation </w:t>
      </w:r>
      <w:r>
        <w:rPr>
          <w:sz w:val="24"/>
          <w:szCs w:val="24"/>
        </w:rPr>
        <w:t xml:space="preserve">to knowledge is </w:t>
      </w:r>
      <w:r w:rsidR="008A1BF7">
        <w:rPr>
          <w:sz w:val="24"/>
          <w:szCs w:val="24"/>
        </w:rPr>
        <w:t>a looser</w:t>
      </w:r>
      <w:r>
        <w:rPr>
          <w:sz w:val="24"/>
          <w:szCs w:val="24"/>
        </w:rPr>
        <w:t xml:space="preserve"> concept</w:t>
      </w:r>
      <w:r w:rsidR="007C174F">
        <w:rPr>
          <w:sz w:val="24"/>
          <w:szCs w:val="24"/>
        </w:rPr>
        <w:t xml:space="preserve">. Research in all disciplines can shift quite rapidly from being focused on ‘understanding’ (Basic science) to ‘use’ (Applied science), with an increasing </w:t>
      </w:r>
      <w:r w:rsidR="00A022A5">
        <w:rPr>
          <w:sz w:val="24"/>
          <w:szCs w:val="24"/>
        </w:rPr>
        <w:t>number</w:t>
      </w:r>
      <w:r w:rsidR="007C174F">
        <w:rPr>
          <w:sz w:val="24"/>
          <w:szCs w:val="24"/>
        </w:rPr>
        <w:t xml:space="preserve"> of researchers self-defining their work as having elements of both (Hughes et al., 2016; Stokes, 1997). Hard distinctions quickly break down. Although disciplines such as mathematics, physics, chemistry and biology may still</w:t>
      </w:r>
      <w:r w:rsidR="00DE4B52">
        <w:rPr>
          <w:sz w:val="24"/>
          <w:szCs w:val="24"/>
        </w:rPr>
        <w:t>, in general,</w:t>
      </w:r>
      <w:r w:rsidR="007C174F">
        <w:rPr>
          <w:sz w:val="24"/>
          <w:szCs w:val="24"/>
        </w:rPr>
        <w:t xml:space="preserve"> be considered Basic </w:t>
      </w:r>
      <w:r w:rsidR="00DE4B52">
        <w:rPr>
          <w:sz w:val="24"/>
          <w:szCs w:val="24"/>
        </w:rPr>
        <w:t>disciplines</w:t>
      </w:r>
      <w:r w:rsidR="007C174F">
        <w:rPr>
          <w:sz w:val="24"/>
          <w:szCs w:val="24"/>
        </w:rPr>
        <w:t xml:space="preserve">, this categorisation </w:t>
      </w:r>
      <w:r w:rsidR="00B92706">
        <w:rPr>
          <w:sz w:val="24"/>
          <w:szCs w:val="24"/>
        </w:rPr>
        <w:t>may</w:t>
      </w:r>
      <w:r w:rsidR="007C174F">
        <w:rPr>
          <w:sz w:val="24"/>
          <w:szCs w:val="24"/>
        </w:rPr>
        <w:t xml:space="preserve"> not accurately depict much of the research conducted by mathematicians, physicists</w:t>
      </w:r>
      <w:r w:rsidR="00893592">
        <w:rPr>
          <w:sz w:val="24"/>
          <w:szCs w:val="24"/>
        </w:rPr>
        <w:t>, chemists and biologists</w:t>
      </w:r>
      <w:r w:rsidR="007C174F">
        <w:rPr>
          <w:sz w:val="24"/>
          <w:szCs w:val="24"/>
        </w:rPr>
        <w:t xml:space="preserve">, which </w:t>
      </w:r>
      <w:r w:rsidR="00FB662A">
        <w:rPr>
          <w:sz w:val="24"/>
          <w:szCs w:val="24"/>
        </w:rPr>
        <w:t>is often use-oriented</w:t>
      </w:r>
      <w:r w:rsidR="007C174F">
        <w:rPr>
          <w:sz w:val="24"/>
          <w:szCs w:val="24"/>
        </w:rPr>
        <w:t xml:space="preserve">. Similarly, Applied </w:t>
      </w:r>
      <w:r w:rsidR="003555B1">
        <w:rPr>
          <w:sz w:val="24"/>
          <w:szCs w:val="24"/>
        </w:rPr>
        <w:t>disciplines</w:t>
      </w:r>
      <w:r w:rsidR="007C174F">
        <w:rPr>
          <w:sz w:val="24"/>
          <w:szCs w:val="24"/>
        </w:rPr>
        <w:t xml:space="preserve">, such as medicine and </w:t>
      </w:r>
      <w:r w:rsidR="0074576D">
        <w:rPr>
          <w:sz w:val="24"/>
          <w:szCs w:val="24"/>
        </w:rPr>
        <w:t xml:space="preserve">computer science, may necessitate advances in fundamental and abstract understanding, say in life systems and in logic. </w:t>
      </w:r>
      <w:r w:rsidR="004E2AB2">
        <w:rPr>
          <w:sz w:val="24"/>
          <w:szCs w:val="24"/>
        </w:rPr>
        <w:t>R</w:t>
      </w:r>
      <w:r w:rsidR="0074576D">
        <w:rPr>
          <w:sz w:val="24"/>
          <w:szCs w:val="24"/>
        </w:rPr>
        <w:t>ecognising the imperfect and heuristic nature of the</w:t>
      </w:r>
      <w:r w:rsidR="00A12F2A">
        <w:rPr>
          <w:sz w:val="24"/>
          <w:szCs w:val="24"/>
        </w:rPr>
        <w:t>se</w:t>
      </w:r>
      <w:r w:rsidR="0074576D">
        <w:rPr>
          <w:sz w:val="24"/>
          <w:szCs w:val="24"/>
        </w:rPr>
        <w:t xml:space="preserve"> categorisations</w:t>
      </w:r>
      <w:r w:rsidR="004E2AB2">
        <w:rPr>
          <w:sz w:val="24"/>
          <w:szCs w:val="24"/>
        </w:rPr>
        <w:t>,</w:t>
      </w:r>
      <w:r w:rsidR="0074576D">
        <w:rPr>
          <w:sz w:val="24"/>
          <w:szCs w:val="24"/>
        </w:rPr>
        <w:t xml:space="preserve"> </w:t>
      </w:r>
      <w:r w:rsidR="004E2AB2">
        <w:rPr>
          <w:sz w:val="24"/>
          <w:szCs w:val="24"/>
        </w:rPr>
        <w:t xml:space="preserve">my analysis will </w:t>
      </w:r>
      <w:r w:rsidR="00A12F2A">
        <w:rPr>
          <w:sz w:val="24"/>
          <w:szCs w:val="24"/>
        </w:rPr>
        <w:t xml:space="preserve">treat the </w:t>
      </w:r>
      <w:r w:rsidR="00F06744">
        <w:rPr>
          <w:sz w:val="24"/>
          <w:szCs w:val="24"/>
        </w:rPr>
        <w:t>identifi</w:t>
      </w:r>
      <w:r w:rsidR="00A12F2A">
        <w:rPr>
          <w:sz w:val="24"/>
          <w:szCs w:val="24"/>
        </w:rPr>
        <w:t>ed variations</w:t>
      </w:r>
      <w:r w:rsidR="00F44585">
        <w:rPr>
          <w:sz w:val="24"/>
          <w:szCs w:val="24"/>
        </w:rPr>
        <w:t xml:space="preserve"> between BoRs from Basic, Applied and Basic/Applied disciplines</w:t>
      </w:r>
      <w:r w:rsidR="00A12F2A">
        <w:rPr>
          <w:sz w:val="24"/>
          <w:szCs w:val="24"/>
        </w:rPr>
        <w:t xml:space="preserve"> as indications of different systems</w:t>
      </w:r>
      <w:r w:rsidR="00FD658C">
        <w:rPr>
          <w:sz w:val="24"/>
          <w:szCs w:val="24"/>
        </w:rPr>
        <w:t xml:space="preserve"> or regimes</w:t>
      </w:r>
      <w:r w:rsidR="00A12F2A">
        <w:rPr>
          <w:sz w:val="24"/>
          <w:szCs w:val="24"/>
        </w:rPr>
        <w:t xml:space="preserve"> of knowledge </w:t>
      </w:r>
      <w:r w:rsidR="00FD658C">
        <w:rPr>
          <w:sz w:val="24"/>
          <w:szCs w:val="24"/>
        </w:rPr>
        <w:t>(</w:t>
      </w:r>
      <w:r w:rsidR="00A12F2A">
        <w:rPr>
          <w:sz w:val="24"/>
          <w:szCs w:val="24"/>
        </w:rPr>
        <w:t>production</w:t>
      </w:r>
      <w:r w:rsidR="00FD658C">
        <w:rPr>
          <w:sz w:val="24"/>
          <w:szCs w:val="24"/>
        </w:rPr>
        <w:t>)</w:t>
      </w:r>
      <w:r w:rsidR="00A12F2A">
        <w:rPr>
          <w:sz w:val="24"/>
          <w:szCs w:val="24"/>
        </w:rPr>
        <w:t xml:space="preserve"> within which </w:t>
      </w:r>
      <w:r w:rsidR="00FD658C">
        <w:rPr>
          <w:sz w:val="24"/>
          <w:szCs w:val="24"/>
        </w:rPr>
        <w:t xml:space="preserve">universities </w:t>
      </w:r>
      <w:r w:rsidR="00A12F2A">
        <w:rPr>
          <w:sz w:val="24"/>
          <w:szCs w:val="24"/>
        </w:rPr>
        <w:t>function</w:t>
      </w:r>
      <w:r w:rsidR="00FD658C">
        <w:rPr>
          <w:sz w:val="24"/>
          <w:szCs w:val="24"/>
        </w:rPr>
        <w:t>, with different implications for academic boundaries</w:t>
      </w:r>
      <w:r w:rsidR="00A12F2A">
        <w:rPr>
          <w:sz w:val="24"/>
          <w:szCs w:val="24"/>
        </w:rPr>
        <w:t xml:space="preserve">. Specifically, I will show that: </w:t>
      </w:r>
    </w:p>
    <w:p w14:paraId="0F9ABB30" w14:textId="77777777" w:rsidR="00A12F2A" w:rsidRDefault="00A12F2A" w:rsidP="00A17598">
      <w:pPr>
        <w:pStyle w:val="ListParagraph"/>
        <w:numPr>
          <w:ilvl w:val="0"/>
          <w:numId w:val="4"/>
        </w:numPr>
        <w:spacing w:before="120" w:after="120" w:line="360" w:lineRule="auto"/>
        <w:rPr>
          <w:sz w:val="24"/>
          <w:szCs w:val="24"/>
        </w:rPr>
      </w:pPr>
      <w:r w:rsidRPr="00A12F2A">
        <w:rPr>
          <w:sz w:val="24"/>
          <w:szCs w:val="24"/>
        </w:rPr>
        <w:t xml:space="preserve">the </w:t>
      </w:r>
      <w:r w:rsidR="00E101C8" w:rsidRPr="00A12F2A">
        <w:rPr>
          <w:sz w:val="24"/>
          <w:szCs w:val="24"/>
        </w:rPr>
        <w:t xml:space="preserve">Applied disciplines </w:t>
      </w:r>
      <w:r w:rsidRPr="00A12F2A">
        <w:rPr>
          <w:sz w:val="24"/>
          <w:szCs w:val="24"/>
        </w:rPr>
        <w:t>in my sample highlight universities’ position in a</w:t>
      </w:r>
      <w:r w:rsidR="00E101C8" w:rsidRPr="00A12F2A">
        <w:rPr>
          <w:sz w:val="24"/>
          <w:szCs w:val="24"/>
        </w:rPr>
        <w:t xml:space="preserve"> </w:t>
      </w:r>
      <w:r w:rsidR="00554E3E" w:rsidRPr="00A12F2A">
        <w:rPr>
          <w:sz w:val="24"/>
          <w:szCs w:val="24"/>
        </w:rPr>
        <w:t>‘Mode 2’</w:t>
      </w:r>
      <w:r w:rsidRPr="00A12F2A">
        <w:rPr>
          <w:sz w:val="24"/>
          <w:szCs w:val="24"/>
        </w:rPr>
        <w:t xml:space="preserve"> system of knowledge production which tends towards a</w:t>
      </w:r>
      <w:r w:rsidR="00554E3E" w:rsidRPr="00A12F2A">
        <w:rPr>
          <w:sz w:val="24"/>
          <w:szCs w:val="24"/>
        </w:rPr>
        <w:t xml:space="preserve"> ‘post-academic’ </w:t>
      </w:r>
      <w:r w:rsidRPr="00A12F2A">
        <w:rPr>
          <w:sz w:val="24"/>
          <w:szCs w:val="24"/>
        </w:rPr>
        <w:t xml:space="preserve">science, </w:t>
      </w:r>
      <w:r w:rsidR="00554E3E" w:rsidRPr="00A12F2A">
        <w:rPr>
          <w:sz w:val="24"/>
          <w:szCs w:val="24"/>
        </w:rPr>
        <w:t xml:space="preserve">which sees </w:t>
      </w:r>
      <w:r w:rsidR="00380242" w:rsidRPr="00A12F2A">
        <w:rPr>
          <w:sz w:val="24"/>
          <w:szCs w:val="24"/>
        </w:rPr>
        <w:t>an increasing number of academics being incentivised to apply their scientific and problem-solving expertise to</w:t>
      </w:r>
      <w:r w:rsidR="00554E3E" w:rsidRPr="00A12F2A">
        <w:rPr>
          <w:sz w:val="24"/>
          <w:szCs w:val="24"/>
        </w:rPr>
        <w:t xml:space="preserve"> localised contexts to generate specific outcomes for specific actors (Gibbons et al., 1994; Ziman, 1996); </w:t>
      </w:r>
    </w:p>
    <w:p w14:paraId="08D0083F" w14:textId="77777777" w:rsidR="00C124B7" w:rsidRDefault="00A12F2A" w:rsidP="00A17598">
      <w:pPr>
        <w:pStyle w:val="ListParagraph"/>
        <w:numPr>
          <w:ilvl w:val="0"/>
          <w:numId w:val="4"/>
        </w:numPr>
        <w:spacing w:before="120" w:after="120" w:line="360" w:lineRule="auto"/>
        <w:rPr>
          <w:sz w:val="24"/>
          <w:szCs w:val="24"/>
        </w:rPr>
      </w:pPr>
      <w:r>
        <w:rPr>
          <w:sz w:val="24"/>
          <w:szCs w:val="24"/>
        </w:rPr>
        <w:t xml:space="preserve">the </w:t>
      </w:r>
      <w:r w:rsidR="00554E3E" w:rsidRPr="00A12F2A">
        <w:rPr>
          <w:sz w:val="24"/>
          <w:szCs w:val="24"/>
        </w:rPr>
        <w:t>Basic disciplines</w:t>
      </w:r>
      <w:r>
        <w:rPr>
          <w:sz w:val="24"/>
          <w:szCs w:val="24"/>
        </w:rPr>
        <w:t xml:space="preserve"> in my sample highlight universities’ </w:t>
      </w:r>
      <w:r w:rsidR="00C124B7">
        <w:rPr>
          <w:sz w:val="24"/>
          <w:szCs w:val="24"/>
        </w:rPr>
        <w:t>participation in</w:t>
      </w:r>
      <w:r w:rsidR="00554E3E" w:rsidRPr="00A12F2A">
        <w:rPr>
          <w:sz w:val="24"/>
          <w:szCs w:val="24"/>
        </w:rPr>
        <w:t xml:space="preserve"> a broader ‘technoscientific’ system in which academic research is a factor of the success of national and international efforts to mobilise science and technology for broad political agendas</w:t>
      </w:r>
      <w:r w:rsidR="00C124B7">
        <w:rPr>
          <w:sz w:val="24"/>
          <w:szCs w:val="24"/>
        </w:rPr>
        <w:t>, for example those</w:t>
      </w:r>
      <w:r w:rsidR="00554E3E" w:rsidRPr="00A12F2A">
        <w:rPr>
          <w:sz w:val="24"/>
          <w:szCs w:val="24"/>
        </w:rPr>
        <w:t xml:space="preserve"> associated with national security and economic competitiveness </w:t>
      </w:r>
      <w:r w:rsidR="00554E3E" w:rsidRPr="00A12F2A">
        <w:rPr>
          <w:color w:val="000000"/>
          <w:sz w:val="24"/>
          <w:szCs w:val="24"/>
        </w:rPr>
        <w:fldChar w:fldCharType="begin">
          <w:fldData xml:space="preserve">PEVuZE5vdGU+PENpdGU+PEF1dGhvcj5aaW1hbjwvQXV0aG9yPjxZZWFyPjE5OTY8L1llYXI+PElE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</w:fldData>
        </w:fldChar>
      </w:r>
      <w:r w:rsidR="00554E3E" w:rsidRPr="00A12F2A">
        <w:rPr>
          <w:color w:val="000000"/>
          <w:sz w:val="24"/>
          <w:szCs w:val="24"/>
        </w:rPr>
        <w:instrText xml:space="preserve"> ADDIN EN.CITE </w:instrText>
      </w:r>
      <w:r w:rsidR="00554E3E" w:rsidRPr="00A12F2A">
        <w:rPr>
          <w:color w:val="000000"/>
          <w:sz w:val="24"/>
          <w:szCs w:val="24"/>
        </w:rPr>
        <w:fldChar w:fldCharType="begin">
          <w:fldData xml:space="preserve">PEVuZE5vdGU+PENpdGU+PEF1dGhvcj5aaW1hbjwvQXV0aG9yPjxZZWFyPjE5OTY8L1llYXI+PElE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</w:fldData>
        </w:fldChar>
      </w:r>
      <w:r w:rsidR="00554E3E" w:rsidRPr="00A12F2A">
        <w:rPr>
          <w:color w:val="000000"/>
          <w:sz w:val="24"/>
          <w:szCs w:val="24"/>
        </w:rPr>
        <w:instrText xml:space="preserve"> ADDIN EN.CITE.DATA </w:instrText>
      </w:r>
      <w:r w:rsidR="00554E3E" w:rsidRPr="00A12F2A">
        <w:rPr>
          <w:color w:val="000000"/>
          <w:sz w:val="24"/>
          <w:szCs w:val="24"/>
        </w:rPr>
      </w:r>
      <w:r w:rsidR="00554E3E" w:rsidRPr="00A12F2A">
        <w:rPr>
          <w:color w:val="000000"/>
          <w:sz w:val="24"/>
          <w:szCs w:val="24"/>
        </w:rPr>
        <w:fldChar w:fldCharType="end"/>
      </w:r>
      <w:r w:rsidR="00554E3E" w:rsidRPr="00A12F2A">
        <w:rPr>
          <w:color w:val="000000"/>
          <w:sz w:val="24"/>
          <w:szCs w:val="24"/>
        </w:rPr>
      </w:r>
      <w:r w:rsidR="00554E3E" w:rsidRPr="00A12F2A">
        <w:rPr>
          <w:color w:val="000000"/>
          <w:sz w:val="24"/>
          <w:szCs w:val="24"/>
        </w:rPr>
        <w:fldChar w:fldCharType="separate"/>
      </w:r>
      <w:r w:rsidR="00554E3E" w:rsidRPr="00A12F2A">
        <w:rPr>
          <w:noProof/>
          <w:color w:val="000000"/>
          <w:sz w:val="24"/>
          <w:szCs w:val="24"/>
        </w:rPr>
        <w:t>(Latour, 1987, p. 162; Leydesdorff, 2012, p. 32; Slaughter et al., 2002, p. 286; Ziman, 1996b, p. 313)</w:t>
      </w:r>
      <w:r w:rsidR="00554E3E" w:rsidRPr="00A12F2A">
        <w:rPr>
          <w:color w:val="000000"/>
          <w:sz w:val="24"/>
          <w:szCs w:val="24"/>
        </w:rPr>
        <w:fldChar w:fldCharType="end"/>
      </w:r>
      <w:r w:rsidR="00554E3E" w:rsidRPr="00A12F2A">
        <w:rPr>
          <w:sz w:val="24"/>
          <w:szCs w:val="24"/>
        </w:rPr>
        <w:t xml:space="preserve">; </w:t>
      </w:r>
    </w:p>
    <w:p w14:paraId="66B81717" w14:textId="686AB6E8" w:rsidR="00D77A0C" w:rsidRPr="00A12F2A" w:rsidRDefault="00C124B7" w:rsidP="00A17598">
      <w:pPr>
        <w:pStyle w:val="ListParagraph"/>
        <w:numPr>
          <w:ilvl w:val="0"/>
          <w:numId w:val="4"/>
        </w:numPr>
        <w:spacing w:before="120" w:after="120" w:line="360" w:lineRule="auto"/>
        <w:rPr>
          <w:sz w:val="24"/>
          <w:szCs w:val="24"/>
        </w:rPr>
      </w:pPr>
      <w:r>
        <w:rPr>
          <w:sz w:val="24"/>
          <w:szCs w:val="24"/>
        </w:rPr>
        <w:t xml:space="preserve">lastly, the </w:t>
      </w:r>
      <w:r w:rsidR="00554E3E" w:rsidRPr="00A12F2A">
        <w:rPr>
          <w:sz w:val="24"/>
          <w:szCs w:val="24"/>
        </w:rPr>
        <w:t xml:space="preserve">Basic/Applied </w:t>
      </w:r>
      <w:r>
        <w:rPr>
          <w:sz w:val="24"/>
          <w:szCs w:val="24"/>
        </w:rPr>
        <w:t xml:space="preserve">(use-inspired basic) </w:t>
      </w:r>
      <w:r w:rsidR="00554E3E" w:rsidRPr="00A12F2A">
        <w:rPr>
          <w:sz w:val="24"/>
          <w:szCs w:val="24"/>
        </w:rPr>
        <w:t xml:space="preserve">disciplines </w:t>
      </w:r>
      <w:r>
        <w:rPr>
          <w:sz w:val="24"/>
          <w:szCs w:val="24"/>
        </w:rPr>
        <w:t xml:space="preserve">in my sample </w:t>
      </w:r>
      <w:r w:rsidR="002607A5">
        <w:rPr>
          <w:sz w:val="24"/>
          <w:szCs w:val="24"/>
        </w:rPr>
        <w:t>highlight</w:t>
      </w:r>
      <w:r w:rsidR="005B2B64" w:rsidRPr="00A12F2A">
        <w:rPr>
          <w:sz w:val="24"/>
          <w:szCs w:val="24"/>
        </w:rPr>
        <w:t xml:space="preserve"> the centrifugal forces associated with the natural advancement, proliferation and </w:t>
      </w:r>
      <w:r w:rsidR="002607A5">
        <w:rPr>
          <w:sz w:val="24"/>
          <w:szCs w:val="24"/>
        </w:rPr>
        <w:t>fragmentation</w:t>
      </w:r>
      <w:r w:rsidR="005B2B64" w:rsidRPr="00A12F2A">
        <w:rPr>
          <w:sz w:val="24"/>
          <w:szCs w:val="24"/>
        </w:rPr>
        <w:t xml:space="preserve"> of new scientific </w:t>
      </w:r>
      <w:r w:rsidR="002D05E8">
        <w:rPr>
          <w:sz w:val="24"/>
          <w:szCs w:val="24"/>
        </w:rPr>
        <w:t>(inter-/multi-)</w:t>
      </w:r>
      <w:r w:rsidR="005B2B64" w:rsidRPr="00A12F2A">
        <w:rPr>
          <w:sz w:val="24"/>
          <w:szCs w:val="24"/>
        </w:rPr>
        <w:t>disciplin</w:t>
      </w:r>
      <w:r w:rsidR="002D05E8">
        <w:rPr>
          <w:sz w:val="24"/>
          <w:szCs w:val="24"/>
        </w:rPr>
        <w:t>ary (sub)fields</w:t>
      </w:r>
      <w:r w:rsidR="005B2B64" w:rsidRPr="00A12F2A">
        <w:rPr>
          <w:sz w:val="24"/>
          <w:szCs w:val="24"/>
        </w:rPr>
        <w:t xml:space="preserve"> which</w:t>
      </w:r>
      <w:r w:rsidR="006874D2">
        <w:rPr>
          <w:sz w:val="24"/>
          <w:szCs w:val="24"/>
        </w:rPr>
        <w:t xml:space="preserve"> is </w:t>
      </w:r>
      <w:r w:rsidR="00D55178">
        <w:rPr>
          <w:sz w:val="24"/>
          <w:szCs w:val="24"/>
        </w:rPr>
        <w:t>constantly</w:t>
      </w:r>
      <w:r w:rsidR="006874D2">
        <w:rPr>
          <w:sz w:val="24"/>
          <w:szCs w:val="24"/>
        </w:rPr>
        <w:t xml:space="preserve"> finding</w:t>
      </w:r>
      <w:r w:rsidR="00252B57">
        <w:rPr>
          <w:sz w:val="24"/>
          <w:szCs w:val="24"/>
        </w:rPr>
        <w:t>,</w:t>
      </w:r>
      <w:r w:rsidR="006874D2">
        <w:rPr>
          <w:sz w:val="24"/>
          <w:szCs w:val="24"/>
        </w:rPr>
        <w:t xml:space="preserve"> in the natural world</w:t>
      </w:r>
      <w:r w:rsidR="00252B57">
        <w:rPr>
          <w:sz w:val="24"/>
          <w:szCs w:val="24"/>
        </w:rPr>
        <w:t>,</w:t>
      </w:r>
      <w:r w:rsidR="006874D2">
        <w:rPr>
          <w:sz w:val="24"/>
          <w:szCs w:val="24"/>
        </w:rPr>
        <w:t xml:space="preserve"> new objects of </w:t>
      </w:r>
      <w:r w:rsidR="00252B57">
        <w:rPr>
          <w:sz w:val="24"/>
          <w:szCs w:val="24"/>
        </w:rPr>
        <w:t xml:space="preserve">(disciplinary) </w:t>
      </w:r>
      <w:r w:rsidR="006874D2">
        <w:rPr>
          <w:sz w:val="24"/>
          <w:szCs w:val="24"/>
        </w:rPr>
        <w:t>study</w:t>
      </w:r>
      <w:r w:rsidR="00BA6417">
        <w:rPr>
          <w:sz w:val="24"/>
          <w:szCs w:val="24"/>
        </w:rPr>
        <w:t xml:space="preserve"> </w:t>
      </w:r>
      <w:r w:rsidR="005B2B64" w:rsidRPr="00A12F2A">
        <w:rPr>
          <w:sz w:val="24"/>
          <w:szCs w:val="24"/>
        </w:rPr>
        <w:t xml:space="preserve">(Bernstein, 2000; </w:t>
      </w:r>
      <w:r w:rsidR="001A435F" w:rsidRPr="00A12F2A">
        <w:rPr>
          <w:sz w:val="24"/>
          <w:szCs w:val="24"/>
        </w:rPr>
        <w:t xml:space="preserve">B.R. </w:t>
      </w:r>
      <w:r w:rsidR="005B2B64" w:rsidRPr="00A12F2A">
        <w:rPr>
          <w:sz w:val="24"/>
          <w:szCs w:val="24"/>
        </w:rPr>
        <w:t>Clark, 1983</w:t>
      </w:r>
      <w:r w:rsidR="001A435F" w:rsidRPr="00A12F2A">
        <w:rPr>
          <w:sz w:val="24"/>
          <w:szCs w:val="24"/>
        </w:rPr>
        <w:t>b, 1996</w:t>
      </w:r>
      <w:r w:rsidR="003B54A5" w:rsidRPr="00A12F2A">
        <w:rPr>
          <w:sz w:val="24"/>
          <w:szCs w:val="24"/>
        </w:rPr>
        <w:t xml:space="preserve">; Durkheim, </w:t>
      </w:r>
      <w:r w:rsidR="000F33E8" w:rsidRPr="00A12F2A">
        <w:rPr>
          <w:sz w:val="24"/>
          <w:szCs w:val="24"/>
        </w:rPr>
        <w:t>2013</w:t>
      </w:r>
      <w:r w:rsidR="005B2B64" w:rsidRPr="00A12F2A">
        <w:rPr>
          <w:sz w:val="24"/>
          <w:szCs w:val="24"/>
        </w:rPr>
        <w:t xml:space="preserve">). </w:t>
      </w:r>
    </w:p>
    <w:p w14:paraId="529F58CB" w14:textId="67A44A04" w:rsidR="00C12596" w:rsidRDefault="00C12596" w:rsidP="00C12596">
      <w:pPr>
        <w:pStyle w:val="Heading4"/>
      </w:pPr>
      <w:r>
        <w:t>Applied sciences</w:t>
      </w:r>
      <w:r w:rsidR="008446AA">
        <w:t xml:space="preserve">: </w:t>
      </w:r>
      <w:r>
        <w:t>‘mode 2’ knowledge production</w:t>
      </w:r>
    </w:p>
    <w:p w14:paraId="2859C4E0" w14:textId="0DA30AFC" w:rsidR="00C15EBD" w:rsidRDefault="00184137" w:rsidP="00C12596">
      <w:pPr>
        <w:spacing w:after="120" w:line="360" w:lineRule="auto"/>
        <w:rPr>
          <w:sz w:val="24"/>
          <w:szCs w:val="24"/>
        </w:rPr>
      </w:pPr>
      <w:r>
        <w:rPr>
          <w:sz w:val="24"/>
          <w:szCs w:val="24"/>
        </w:rPr>
        <w:t>I will start</w:t>
      </w:r>
      <w:r w:rsidR="00250831">
        <w:rPr>
          <w:sz w:val="24"/>
          <w:szCs w:val="24"/>
        </w:rPr>
        <w:t xml:space="preserve"> by discussing</w:t>
      </w:r>
      <w:r>
        <w:rPr>
          <w:sz w:val="24"/>
          <w:szCs w:val="24"/>
        </w:rPr>
        <w:t xml:space="preserve"> research from the Applied disciplines in my study. </w:t>
      </w:r>
      <w:r w:rsidR="003C65DB">
        <w:rPr>
          <w:sz w:val="24"/>
          <w:szCs w:val="24"/>
        </w:rPr>
        <w:t xml:space="preserve">As </w:t>
      </w:r>
      <w:r w:rsidR="003C65DB" w:rsidRPr="003C65DB">
        <w:rPr>
          <w:sz w:val="24"/>
          <w:szCs w:val="24"/>
        </w:rPr>
        <w:fldChar w:fldCharType="begin"/>
      </w:r>
      <w:r w:rsidR="003C65DB" w:rsidRPr="003C65DB">
        <w:rPr>
          <w:sz w:val="24"/>
          <w:szCs w:val="24"/>
        </w:rPr>
        <w:instrText xml:space="preserve"> REF _Ref8937176 \h </w:instrText>
      </w:r>
      <w:r w:rsidR="003C65DB">
        <w:rPr>
          <w:sz w:val="24"/>
          <w:szCs w:val="24"/>
        </w:rPr>
        <w:instrText xml:space="preserve"> \* MERGEFORMAT </w:instrText>
      </w:r>
      <w:r w:rsidR="003C65DB" w:rsidRPr="003C65DB">
        <w:rPr>
          <w:sz w:val="24"/>
          <w:szCs w:val="24"/>
        </w:rPr>
      </w:r>
      <w:r w:rsidR="003C65DB" w:rsidRPr="003C65DB">
        <w:rPr>
          <w:sz w:val="24"/>
          <w:szCs w:val="24"/>
        </w:rPr>
        <w:fldChar w:fldCharType="separate"/>
      </w:r>
      <w:r w:rsidR="0011424E" w:rsidRPr="0011424E">
        <w:rPr>
          <w:sz w:val="24"/>
          <w:szCs w:val="24"/>
        </w:rPr>
        <w:t xml:space="preserve">Table </w:t>
      </w:r>
      <w:r w:rsidR="0011424E" w:rsidRPr="0011424E">
        <w:rPr>
          <w:noProof/>
          <w:sz w:val="24"/>
          <w:szCs w:val="24"/>
        </w:rPr>
        <w:t>37</w:t>
      </w:r>
      <w:r w:rsidR="003C65DB" w:rsidRPr="003C65DB">
        <w:rPr>
          <w:sz w:val="24"/>
          <w:szCs w:val="24"/>
        </w:rPr>
        <w:fldChar w:fldCharType="end"/>
      </w:r>
      <w:r w:rsidR="006048FC">
        <w:rPr>
          <w:sz w:val="24"/>
          <w:szCs w:val="24"/>
        </w:rPr>
        <w:t xml:space="preserve"> </w:t>
      </w:r>
      <w:r w:rsidR="00A17844">
        <w:rPr>
          <w:sz w:val="24"/>
          <w:szCs w:val="24"/>
        </w:rPr>
        <w:t xml:space="preserve">(see p. </w:t>
      </w:r>
      <w:r w:rsidR="00A17844">
        <w:rPr>
          <w:sz w:val="24"/>
          <w:szCs w:val="24"/>
        </w:rPr>
        <w:fldChar w:fldCharType="begin"/>
      </w:r>
      <w:r w:rsidR="00A17844">
        <w:rPr>
          <w:sz w:val="24"/>
          <w:szCs w:val="24"/>
        </w:rPr>
        <w:instrText xml:space="preserve"> PAGEREF _Ref9085135 \h </w:instrText>
      </w:r>
      <w:r w:rsidR="00A17844">
        <w:rPr>
          <w:sz w:val="24"/>
          <w:szCs w:val="24"/>
        </w:rPr>
      </w:r>
      <w:r w:rsidR="00A17844">
        <w:rPr>
          <w:sz w:val="24"/>
          <w:szCs w:val="24"/>
        </w:rPr>
        <w:fldChar w:fldCharType="separate"/>
      </w:r>
      <w:r w:rsidR="0011424E">
        <w:rPr>
          <w:noProof/>
          <w:sz w:val="24"/>
          <w:szCs w:val="24"/>
        </w:rPr>
        <w:t>136</w:t>
      </w:r>
      <w:r w:rsidR="00A17844">
        <w:rPr>
          <w:sz w:val="24"/>
          <w:szCs w:val="24"/>
        </w:rPr>
        <w:fldChar w:fldCharType="end"/>
      </w:r>
      <w:r w:rsidR="00A17844">
        <w:rPr>
          <w:sz w:val="24"/>
          <w:szCs w:val="24"/>
        </w:rPr>
        <w:t xml:space="preserve">) </w:t>
      </w:r>
      <w:r w:rsidR="006048FC">
        <w:rPr>
          <w:sz w:val="24"/>
          <w:szCs w:val="24"/>
        </w:rPr>
        <w:t xml:space="preserve">showed, the extent of the ‘unboundedness’ of </w:t>
      </w:r>
      <w:r w:rsidR="003C65DB">
        <w:rPr>
          <w:sz w:val="24"/>
          <w:szCs w:val="24"/>
        </w:rPr>
        <w:t>Applied research stands out</w:t>
      </w:r>
      <w:r w:rsidR="006048FC">
        <w:rPr>
          <w:sz w:val="24"/>
          <w:szCs w:val="24"/>
        </w:rPr>
        <w:t>, not only among the three categories in the ‘Disciplinary orientation’ dimension, but among all nine categories in all three dimensions, receiving a very high total typology</w:t>
      </w:r>
      <w:r w:rsidR="003C65DB">
        <w:rPr>
          <w:sz w:val="24"/>
          <w:szCs w:val="24"/>
        </w:rPr>
        <w:t xml:space="preserve"> value (2.71)</w:t>
      </w:r>
      <w:r w:rsidR="006760D4">
        <w:rPr>
          <w:sz w:val="24"/>
          <w:szCs w:val="24"/>
        </w:rPr>
        <w:t xml:space="preserve">. </w:t>
      </w:r>
      <w:r w:rsidR="00144AA4">
        <w:rPr>
          <w:sz w:val="24"/>
          <w:szCs w:val="24"/>
        </w:rPr>
        <w:t>This was based mainly on the very high ‘social context’ value (3.95).</w:t>
      </w:r>
      <w:r w:rsidR="00C15EBD">
        <w:rPr>
          <w:sz w:val="24"/>
          <w:szCs w:val="24"/>
        </w:rPr>
        <w:t xml:space="preserve"> Unsurprisingly then, Applied scientists interviewed as part of my study placed very significant value on practical outcomes as a marker of research success. For example, one Applied scientist, reflecting on his field, explained: </w:t>
      </w:r>
    </w:p>
    <w:p w14:paraId="16E2806C" w14:textId="6620F482" w:rsidR="00C15EBD" w:rsidRDefault="00C15EBD" w:rsidP="00CE5CDB">
      <w:pPr>
        <w:spacing w:after="120" w:line="240" w:lineRule="auto"/>
        <w:ind w:left="720"/>
        <w:rPr>
          <w:sz w:val="24"/>
          <w:szCs w:val="24"/>
        </w:rPr>
      </w:pPr>
      <w:r>
        <w:rPr>
          <w:sz w:val="24"/>
          <w:szCs w:val="24"/>
        </w:rPr>
        <w:t>“It’s an applied subject</w:t>
      </w:r>
      <w:r w:rsidR="00E472F6">
        <w:rPr>
          <w:sz w:val="24"/>
          <w:szCs w:val="24"/>
        </w:rPr>
        <w:t>. T</w:t>
      </w:r>
      <w:r>
        <w:rPr>
          <w:sz w:val="24"/>
          <w:szCs w:val="24"/>
        </w:rPr>
        <w:t>o be of any good, somebody has to use it. ...My thinking is, if it helps one [person] I’ll be pleased.” (Applied scientist, ‘elite’ department)</w:t>
      </w:r>
    </w:p>
    <w:p w14:paraId="0A6567CF" w14:textId="6C01622F" w:rsidR="00C15EBD" w:rsidRDefault="00C15EBD" w:rsidP="00C15EBD">
      <w:pPr>
        <w:spacing w:after="120" w:line="360" w:lineRule="auto"/>
        <w:rPr>
          <w:sz w:val="24"/>
          <w:szCs w:val="24"/>
        </w:rPr>
      </w:pPr>
      <w:r>
        <w:rPr>
          <w:sz w:val="24"/>
          <w:szCs w:val="24"/>
        </w:rPr>
        <w:t>Another explained</w:t>
      </w:r>
      <w:r w:rsidR="00EE0DF7">
        <w:rPr>
          <w:sz w:val="24"/>
          <w:szCs w:val="24"/>
        </w:rPr>
        <w:t xml:space="preserve"> how he focused his dissemination efforts on specific individuals who would be most likely to use his work in the intended way, ignoring others who may potentially have an interest:</w:t>
      </w:r>
    </w:p>
    <w:p w14:paraId="6F4C28FE" w14:textId="506DC262" w:rsidR="00C15EBD" w:rsidRDefault="00C15EBD" w:rsidP="00CE5CDB">
      <w:pPr>
        <w:spacing w:after="120" w:line="240" w:lineRule="auto"/>
        <w:ind w:left="720"/>
        <w:rPr>
          <w:sz w:val="24"/>
          <w:szCs w:val="24"/>
        </w:rPr>
      </w:pPr>
      <w:r>
        <w:rPr>
          <w:sz w:val="24"/>
          <w:szCs w:val="24"/>
        </w:rPr>
        <w:t>“There’s tonnes of others who might be interested in the work we do but ... the people I want to influence are clinicians.</w:t>
      </w:r>
      <w:r w:rsidR="000617D1">
        <w:rPr>
          <w:sz w:val="24"/>
          <w:szCs w:val="24"/>
        </w:rPr>
        <w:t xml:space="preserve"> …</w:t>
      </w:r>
      <w:r w:rsidR="000617D1" w:rsidRPr="000617D1">
        <w:rPr>
          <w:sz w:val="24"/>
          <w:szCs w:val="24"/>
        </w:rPr>
        <w:t xml:space="preserve"> </w:t>
      </w:r>
      <w:r w:rsidR="000617D1">
        <w:rPr>
          <w:sz w:val="24"/>
          <w:szCs w:val="24"/>
        </w:rPr>
        <w:t>If the work isn’t clinically relevant it’s kind of pointless.</w:t>
      </w:r>
      <w:r>
        <w:rPr>
          <w:sz w:val="24"/>
          <w:szCs w:val="24"/>
        </w:rPr>
        <w:t>” (Applied scientist, ‘less prestigious’ department)</w:t>
      </w:r>
    </w:p>
    <w:p w14:paraId="57CD8C56" w14:textId="3C8BE13B" w:rsidR="00C15EBD" w:rsidRDefault="00321FA8" w:rsidP="00C15EBD">
      <w:pPr>
        <w:spacing w:after="120" w:line="360" w:lineRule="auto"/>
        <w:rPr>
          <w:sz w:val="24"/>
          <w:szCs w:val="24"/>
        </w:rPr>
      </w:pPr>
      <w:r>
        <w:rPr>
          <w:sz w:val="24"/>
          <w:szCs w:val="24"/>
        </w:rPr>
        <w:t>One Applied scientist explained how being ambitious about maximising the impact potential of research helped with funding bids:</w:t>
      </w:r>
    </w:p>
    <w:p w14:paraId="038DA706" w14:textId="77777777" w:rsidR="00C15EBD" w:rsidRDefault="00C15EBD" w:rsidP="00CE5CDB">
      <w:pPr>
        <w:spacing w:after="120" w:line="240" w:lineRule="auto"/>
        <w:ind w:left="720"/>
        <w:rPr>
          <w:sz w:val="24"/>
          <w:szCs w:val="24"/>
        </w:rPr>
      </w:pPr>
      <w:r>
        <w:rPr>
          <w:sz w:val="24"/>
          <w:szCs w:val="24"/>
        </w:rPr>
        <w:t xml:space="preserve">“If you really want to avoid all these negative consequences [of a specific medical condition], then the best thing to do is stop it in the first place, otherwise you’re always fighting against the tide. ...That is why our proposal won the bid – because we were the only group who wanted to design a study from </w:t>
      </w:r>
      <w:r>
        <w:rPr>
          <w:i/>
          <w:sz w:val="24"/>
          <w:szCs w:val="24"/>
        </w:rPr>
        <w:t xml:space="preserve">before </w:t>
      </w:r>
      <w:r>
        <w:rPr>
          <w:sz w:val="24"/>
          <w:szCs w:val="24"/>
        </w:rPr>
        <w:t>any problems had been diagnosed.” (Applied scientist, ‘more prestigious’ context)</w:t>
      </w:r>
    </w:p>
    <w:p w14:paraId="6C4D343E" w14:textId="77777777" w:rsidR="00C15EBD" w:rsidRPr="00376594" w:rsidRDefault="00C15EBD" w:rsidP="00C15EBD">
      <w:pPr>
        <w:spacing w:after="120" w:line="360" w:lineRule="auto"/>
        <w:rPr>
          <w:sz w:val="24"/>
          <w:szCs w:val="24"/>
        </w:rPr>
      </w:pPr>
      <w:r>
        <w:rPr>
          <w:sz w:val="24"/>
          <w:szCs w:val="24"/>
        </w:rPr>
        <w:t xml:space="preserve">One respondent even felt that his latest work, which built on that associated with the </w:t>
      </w:r>
      <w:r w:rsidRPr="00640E76">
        <w:rPr>
          <w:i/>
          <w:sz w:val="24"/>
          <w:szCs w:val="24"/>
        </w:rPr>
        <w:t>REF2014</w:t>
      </w:r>
      <w:r>
        <w:rPr>
          <w:sz w:val="24"/>
          <w:szCs w:val="24"/>
        </w:rPr>
        <w:t xml:space="preserve"> Impact submission, had taken the goal of achieving practical outcomes so far that he no longer considered it to be ‘research’:</w:t>
      </w:r>
    </w:p>
    <w:p w14:paraId="68DA2F06" w14:textId="77777777" w:rsidR="00C15EBD" w:rsidRDefault="00C15EBD" w:rsidP="00CE5CDB">
      <w:pPr>
        <w:spacing w:after="120" w:line="240" w:lineRule="auto"/>
        <w:ind w:left="720"/>
        <w:rPr>
          <w:sz w:val="24"/>
          <w:szCs w:val="24"/>
        </w:rPr>
      </w:pPr>
      <w:r>
        <w:rPr>
          <w:sz w:val="24"/>
          <w:szCs w:val="24"/>
        </w:rPr>
        <w:t>“I want to help people get as good an experience as possible for as cheap as possible, that was always my end goal... And now it’s trying to deliver those ideas. ...So we’ve tried to move away from a key ‘research question’ and we’re offering more of a delivery of findings, so it’s not research-oriented as much.” (Applied scientist, ‘elite’ department context)</w:t>
      </w:r>
    </w:p>
    <w:p w14:paraId="4FC2C026" w14:textId="09FF9AA7" w:rsidR="00F045F6" w:rsidRDefault="00652DCE" w:rsidP="00675F27">
      <w:pPr>
        <w:spacing w:after="120" w:line="360" w:lineRule="auto"/>
        <w:rPr>
          <w:sz w:val="24"/>
          <w:szCs w:val="24"/>
        </w:rPr>
      </w:pPr>
      <w:r>
        <w:rPr>
          <w:sz w:val="24"/>
          <w:szCs w:val="24"/>
        </w:rPr>
        <w:t>According to these responses, Applied scientists in my sample were strongly committed to real-world impacts</w:t>
      </w:r>
      <w:r w:rsidR="00A176B1">
        <w:rPr>
          <w:sz w:val="24"/>
          <w:szCs w:val="24"/>
        </w:rPr>
        <w:t xml:space="preserve"> and adopted a ‘what works’ approach to achieving them, prioritising outcomes over scientific findings</w:t>
      </w:r>
      <w:r>
        <w:rPr>
          <w:sz w:val="24"/>
          <w:szCs w:val="24"/>
        </w:rPr>
        <w:t>. To them, this did not just mean the successful conduct of ‘applied’ research which was judged scientifically rigorous by peers; rather, it meant tangible benefits to clinicians and patients, industry and customers</w:t>
      </w:r>
      <w:r w:rsidR="00734295">
        <w:rPr>
          <w:sz w:val="24"/>
          <w:szCs w:val="24"/>
        </w:rPr>
        <w:t>, etc</w:t>
      </w:r>
      <w:r w:rsidR="00D90A34">
        <w:rPr>
          <w:sz w:val="24"/>
          <w:szCs w:val="24"/>
        </w:rPr>
        <w:t>.</w:t>
      </w:r>
      <w:r w:rsidR="006A3666">
        <w:rPr>
          <w:sz w:val="24"/>
          <w:szCs w:val="24"/>
        </w:rPr>
        <w:t xml:space="preserve"> </w:t>
      </w:r>
      <w:r>
        <w:rPr>
          <w:sz w:val="24"/>
          <w:szCs w:val="24"/>
        </w:rPr>
        <w:t>They often had very specific</w:t>
      </w:r>
      <w:r w:rsidR="006A3666">
        <w:rPr>
          <w:sz w:val="24"/>
          <w:szCs w:val="24"/>
        </w:rPr>
        <w:t xml:space="preserve"> intended</w:t>
      </w:r>
      <w:r>
        <w:rPr>
          <w:sz w:val="24"/>
          <w:szCs w:val="24"/>
        </w:rPr>
        <w:t xml:space="preserve"> outcomes in mind</w:t>
      </w:r>
      <w:r w:rsidR="006A3666">
        <w:rPr>
          <w:sz w:val="24"/>
          <w:szCs w:val="24"/>
        </w:rPr>
        <w:t>. For example: BoR14.2 (‘Management of discolouration in drinking water distribution systems’) did not just aim at research into the causes of water discolouration, but worked directly with the industry engineers and management to help institute management, monitoring and response procedures</w:t>
      </w:r>
      <w:r w:rsidR="00675F27">
        <w:rPr>
          <w:sz w:val="24"/>
          <w:szCs w:val="24"/>
        </w:rPr>
        <w:t xml:space="preserve"> with </w:t>
      </w:r>
      <w:r w:rsidR="00675F27" w:rsidRPr="00915F21">
        <w:rPr>
          <w:i/>
          <w:sz w:val="24"/>
          <w:szCs w:val="24"/>
        </w:rPr>
        <w:t>the specific intended outcomes</w:t>
      </w:r>
      <w:r w:rsidR="00675F27" w:rsidRPr="00675F27">
        <w:rPr>
          <w:sz w:val="24"/>
          <w:szCs w:val="24"/>
        </w:rPr>
        <w:t xml:space="preserve"> of improving the exp</w:t>
      </w:r>
      <w:r w:rsidR="00675F27">
        <w:rPr>
          <w:sz w:val="24"/>
          <w:szCs w:val="24"/>
        </w:rPr>
        <w:t>eriences of water users and reducing the burden of dealing with customer complaints for water companies. Similarly,</w:t>
      </w:r>
      <w:r w:rsidR="006A3666">
        <w:rPr>
          <w:sz w:val="24"/>
          <w:szCs w:val="24"/>
        </w:rPr>
        <w:t xml:space="preserve"> BoR11.2 (‘Improved mobility and quality of life for children with disabilities’) did not just aim to improve the artificial intelligence in automated wheelchairs</w:t>
      </w:r>
      <w:r w:rsidR="0092241F">
        <w:rPr>
          <w:sz w:val="24"/>
          <w:szCs w:val="24"/>
        </w:rPr>
        <w:t xml:space="preserve"> for children</w:t>
      </w:r>
      <w:r w:rsidR="006A3666">
        <w:rPr>
          <w:sz w:val="24"/>
          <w:szCs w:val="24"/>
        </w:rPr>
        <w:t>, but went to great lengths to ensure close input from child user</w:t>
      </w:r>
      <w:r w:rsidR="0092241F">
        <w:rPr>
          <w:sz w:val="24"/>
          <w:szCs w:val="24"/>
        </w:rPr>
        <w:t xml:space="preserve">s </w:t>
      </w:r>
      <w:r w:rsidR="006A3666">
        <w:rPr>
          <w:sz w:val="24"/>
          <w:szCs w:val="24"/>
        </w:rPr>
        <w:t>and related professionals</w:t>
      </w:r>
      <w:r w:rsidR="0092241F">
        <w:rPr>
          <w:sz w:val="24"/>
          <w:szCs w:val="24"/>
        </w:rPr>
        <w:t>,</w:t>
      </w:r>
      <w:r w:rsidR="006A3666">
        <w:rPr>
          <w:sz w:val="24"/>
          <w:szCs w:val="24"/>
        </w:rPr>
        <w:t xml:space="preserve"> such as </w:t>
      </w:r>
      <w:r w:rsidR="0092241F">
        <w:rPr>
          <w:sz w:val="24"/>
          <w:szCs w:val="24"/>
        </w:rPr>
        <w:t xml:space="preserve">staff at </w:t>
      </w:r>
      <w:r w:rsidR="006A3666">
        <w:rPr>
          <w:sz w:val="24"/>
          <w:szCs w:val="24"/>
        </w:rPr>
        <w:t>‘special</w:t>
      </w:r>
      <w:r w:rsidR="0092241F">
        <w:rPr>
          <w:sz w:val="24"/>
          <w:szCs w:val="24"/>
        </w:rPr>
        <w:t xml:space="preserve"> </w:t>
      </w:r>
      <w:r w:rsidR="006A3666">
        <w:rPr>
          <w:sz w:val="24"/>
          <w:szCs w:val="24"/>
        </w:rPr>
        <w:t>schools</w:t>
      </w:r>
      <w:r w:rsidR="0092241F">
        <w:rPr>
          <w:sz w:val="24"/>
          <w:szCs w:val="24"/>
        </w:rPr>
        <w:t>’</w:t>
      </w:r>
      <w:r w:rsidR="006A3666">
        <w:rPr>
          <w:sz w:val="24"/>
          <w:szCs w:val="24"/>
        </w:rPr>
        <w:t xml:space="preserve"> and health care professionals</w:t>
      </w:r>
      <w:r w:rsidR="0092241F">
        <w:rPr>
          <w:sz w:val="24"/>
          <w:szCs w:val="24"/>
        </w:rPr>
        <w:t xml:space="preserve">, in order to achieve </w:t>
      </w:r>
      <w:r w:rsidR="0092241F" w:rsidRPr="00915F21">
        <w:rPr>
          <w:sz w:val="24"/>
          <w:szCs w:val="24"/>
        </w:rPr>
        <w:t>specific improved user experience targets</w:t>
      </w:r>
      <w:r w:rsidR="00675F27">
        <w:rPr>
          <w:sz w:val="24"/>
          <w:szCs w:val="24"/>
        </w:rPr>
        <w:t>. BoR13.2</w:t>
      </w:r>
      <w:r w:rsidR="00677710">
        <w:rPr>
          <w:sz w:val="24"/>
          <w:szCs w:val="24"/>
        </w:rPr>
        <w:t xml:space="preserve"> (‘Topical oxygen therapy for wound healing’)</w:t>
      </w:r>
      <w:r w:rsidR="00A35968">
        <w:rPr>
          <w:sz w:val="24"/>
          <w:szCs w:val="24"/>
        </w:rPr>
        <w:t xml:space="preserve"> did not just </w:t>
      </w:r>
      <w:r w:rsidR="00915F21">
        <w:rPr>
          <w:sz w:val="24"/>
          <w:szCs w:val="24"/>
        </w:rPr>
        <w:t>aim to show ‘proof of concept’ that hydrometallurgy concepts could be used to generate flows of oxygen (which it is known is helpful for would healing), but was specifically driven by the motivation of healing patients with chronic wounds – the resultant device was indeed found to be able to heal chronic wounds</w:t>
      </w:r>
      <w:r w:rsidR="0056187B">
        <w:rPr>
          <w:sz w:val="24"/>
          <w:szCs w:val="24"/>
        </w:rPr>
        <w:t xml:space="preserve"> and ulcers</w:t>
      </w:r>
      <w:r w:rsidR="0026306E">
        <w:rPr>
          <w:sz w:val="24"/>
          <w:szCs w:val="24"/>
        </w:rPr>
        <w:t>,</w:t>
      </w:r>
      <w:r w:rsidR="0056187B">
        <w:rPr>
          <w:sz w:val="24"/>
          <w:szCs w:val="24"/>
        </w:rPr>
        <w:t xml:space="preserve"> in one case healing a </w:t>
      </w:r>
      <w:r w:rsidR="0026306E">
        <w:rPr>
          <w:sz w:val="24"/>
          <w:szCs w:val="24"/>
        </w:rPr>
        <w:t>ten-</w:t>
      </w:r>
      <w:r w:rsidR="0056187B">
        <w:rPr>
          <w:sz w:val="24"/>
          <w:szCs w:val="24"/>
        </w:rPr>
        <w:t>year</w:t>
      </w:r>
      <w:r w:rsidR="0026306E">
        <w:rPr>
          <w:sz w:val="24"/>
          <w:szCs w:val="24"/>
        </w:rPr>
        <w:t>-old wound.</w:t>
      </w:r>
      <w:r w:rsidR="0056187B">
        <w:rPr>
          <w:sz w:val="24"/>
          <w:szCs w:val="24"/>
        </w:rPr>
        <w:t xml:space="preserve"> </w:t>
      </w:r>
    </w:p>
    <w:p w14:paraId="33A5449A" w14:textId="11DEFEF3" w:rsidR="00574251" w:rsidRDefault="00914668" w:rsidP="00574251">
      <w:pPr>
        <w:spacing w:after="120" w:line="360" w:lineRule="auto"/>
        <w:rPr>
          <w:sz w:val="24"/>
          <w:szCs w:val="24"/>
        </w:rPr>
      </w:pPr>
      <w:r>
        <w:rPr>
          <w:sz w:val="24"/>
          <w:szCs w:val="24"/>
        </w:rPr>
        <w:t xml:space="preserve">The research in these Applied disciplinary contexts </w:t>
      </w:r>
      <w:r w:rsidR="00922D12">
        <w:rPr>
          <w:sz w:val="24"/>
          <w:szCs w:val="24"/>
        </w:rPr>
        <w:t xml:space="preserve">thus </w:t>
      </w:r>
      <w:r w:rsidR="00F44BE7">
        <w:rPr>
          <w:sz w:val="24"/>
          <w:szCs w:val="24"/>
        </w:rPr>
        <w:t xml:space="preserve">display the ‘mode 2’, </w:t>
      </w:r>
      <w:r w:rsidR="00A023E9">
        <w:rPr>
          <w:sz w:val="24"/>
          <w:szCs w:val="24"/>
        </w:rPr>
        <w:t xml:space="preserve">at times </w:t>
      </w:r>
      <w:r w:rsidR="00F44BE7">
        <w:rPr>
          <w:sz w:val="24"/>
          <w:szCs w:val="24"/>
        </w:rPr>
        <w:t>almost ‘post-academic’ characteristics of prioritising the</w:t>
      </w:r>
      <w:r w:rsidR="00913463">
        <w:rPr>
          <w:sz w:val="24"/>
          <w:szCs w:val="24"/>
        </w:rPr>
        <w:t xml:space="preserve"> use and</w:t>
      </w:r>
      <w:r w:rsidR="00F44BE7">
        <w:rPr>
          <w:sz w:val="24"/>
          <w:szCs w:val="24"/>
        </w:rPr>
        <w:t xml:space="preserve"> impact of research over the theoretical relevance or depth of understanding achieved by research. Disciplines are fonts of knowledge and methodologies,</w:t>
      </w:r>
      <w:r w:rsidR="000D09C3">
        <w:rPr>
          <w:sz w:val="24"/>
          <w:szCs w:val="24"/>
        </w:rPr>
        <w:t xml:space="preserve"> and may be a source of identity and commitment,</w:t>
      </w:r>
      <w:r w:rsidR="007156D4">
        <w:rPr>
          <w:sz w:val="24"/>
          <w:szCs w:val="24"/>
        </w:rPr>
        <w:t xml:space="preserve"> but</w:t>
      </w:r>
      <w:r w:rsidR="000D09C3">
        <w:rPr>
          <w:sz w:val="24"/>
          <w:szCs w:val="24"/>
        </w:rPr>
        <w:t xml:space="preserve"> they</w:t>
      </w:r>
      <w:r w:rsidR="00133F84">
        <w:rPr>
          <w:sz w:val="24"/>
          <w:szCs w:val="24"/>
        </w:rPr>
        <w:t xml:space="preserve"> are</w:t>
      </w:r>
      <w:r w:rsidR="007156D4">
        <w:rPr>
          <w:sz w:val="24"/>
          <w:szCs w:val="24"/>
        </w:rPr>
        <w:t xml:space="preserve"> not drivers or organisational anchors of research efforts. Rather,</w:t>
      </w:r>
      <w:r w:rsidR="007E3676">
        <w:rPr>
          <w:sz w:val="24"/>
          <w:szCs w:val="24"/>
        </w:rPr>
        <w:t xml:space="preserve"> in the research I have sampled from Applied disciplines,</w:t>
      </w:r>
      <w:r w:rsidR="007156D4">
        <w:rPr>
          <w:sz w:val="24"/>
          <w:szCs w:val="24"/>
        </w:rPr>
        <w:t xml:space="preserve"> scientific </w:t>
      </w:r>
      <w:r w:rsidR="00F44BE7">
        <w:rPr>
          <w:sz w:val="24"/>
          <w:szCs w:val="24"/>
        </w:rPr>
        <w:t xml:space="preserve">expertise and effort is co-ordinated around </w:t>
      </w:r>
      <w:r w:rsidR="007156D4">
        <w:rPr>
          <w:sz w:val="24"/>
          <w:szCs w:val="24"/>
        </w:rPr>
        <w:t xml:space="preserve">the integrating principle of collaborating to find </w:t>
      </w:r>
      <w:r w:rsidR="00F44BE7">
        <w:rPr>
          <w:sz w:val="24"/>
          <w:szCs w:val="24"/>
        </w:rPr>
        <w:t xml:space="preserve">transdisciplinary solutions to localised social, economic and technological </w:t>
      </w:r>
      <w:r w:rsidR="007156D4">
        <w:rPr>
          <w:sz w:val="24"/>
          <w:szCs w:val="24"/>
        </w:rPr>
        <w:t>problems</w:t>
      </w:r>
      <w:r w:rsidR="00574251">
        <w:rPr>
          <w:sz w:val="24"/>
          <w:szCs w:val="24"/>
        </w:rPr>
        <w:t xml:space="preserve">. </w:t>
      </w:r>
    </w:p>
    <w:p w14:paraId="4B353AA1" w14:textId="79954677" w:rsidR="00C12596" w:rsidRDefault="00C12596" w:rsidP="00C12596">
      <w:pPr>
        <w:pStyle w:val="Heading4"/>
      </w:pPr>
      <w:r>
        <w:t>Basic/Applied (use-inspired basic) disciplines:</w:t>
      </w:r>
      <w:r w:rsidR="008959A2">
        <w:t xml:space="preserve"> proliferation of academic knowledge</w:t>
      </w:r>
    </w:p>
    <w:p w14:paraId="2576526E" w14:textId="22C42D9C" w:rsidR="007853F3" w:rsidRDefault="00574251" w:rsidP="00574251">
      <w:pPr>
        <w:spacing w:after="120" w:line="360" w:lineRule="auto"/>
        <w:rPr>
          <w:sz w:val="24"/>
          <w:szCs w:val="24"/>
        </w:rPr>
      </w:pPr>
      <w:r>
        <w:rPr>
          <w:sz w:val="24"/>
          <w:szCs w:val="24"/>
        </w:rPr>
        <w:t xml:space="preserve">Research in the Basic/Applied disciplines in my sample exhibit </w:t>
      </w:r>
      <w:r w:rsidR="00F80F1D">
        <w:rPr>
          <w:sz w:val="24"/>
          <w:szCs w:val="24"/>
        </w:rPr>
        <w:t>very</w:t>
      </w:r>
      <w:r>
        <w:rPr>
          <w:sz w:val="24"/>
          <w:szCs w:val="24"/>
        </w:rPr>
        <w:t xml:space="preserve"> different characteristics from Applied science. This is indicated by the very different typology values, with a very low ‘social context’ value (3.06), low ‘intermediary’ value and very high ‘knowledge content’</w:t>
      </w:r>
      <w:r w:rsidR="00251A39">
        <w:rPr>
          <w:sz w:val="24"/>
          <w:szCs w:val="24"/>
        </w:rPr>
        <w:t xml:space="preserve"> (1.78) (see </w:t>
      </w:r>
      <w:r w:rsidR="00251A39" w:rsidRPr="003C65DB">
        <w:rPr>
          <w:sz w:val="24"/>
          <w:szCs w:val="24"/>
        </w:rPr>
        <w:fldChar w:fldCharType="begin"/>
      </w:r>
      <w:r w:rsidR="00251A39" w:rsidRPr="003C65DB">
        <w:rPr>
          <w:sz w:val="24"/>
          <w:szCs w:val="24"/>
        </w:rPr>
        <w:instrText xml:space="preserve"> REF _Ref8937176 \h </w:instrText>
      </w:r>
      <w:r w:rsidR="00251A39">
        <w:rPr>
          <w:sz w:val="24"/>
          <w:szCs w:val="24"/>
        </w:rPr>
        <w:instrText xml:space="preserve"> \* MERGEFORMAT </w:instrText>
      </w:r>
      <w:r w:rsidR="00251A39" w:rsidRPr="003C65DB">
        <w:rPr>
          <w:sz w:val="24"/>
          <w:szCs w:val="24"/>
        </w:rPr>
      </w:r>
      <w:r w:rsidR="00251A39" w:rsidRPr="003C65DB">
        <w:rPr>
          <w:sz w:val="24"/>
          <w:szCs w:val="24"/>
        </w:rPr>
        <w:fldChar w:fldCharType="separate"/>
      </w:r>
      <w:r w:rsidR="0011424E" w:rsidRPr="0011424E">
        <w:rPr>
          <w:sz w:val="24"/>
          <w:szCs w:val="24"/>
        </w:rPr>
        <w:t xml:space="preserve">Table </w:t>
      </w:r>
      <w:r w:rsidR="0011424E" w:rsidRPr="0011424E">
        <w:rPr>
          <w:noProof/>
          <w:sz w:val="24"/>
          <w:szCs w:val="24"/>
        </w:rPr>
        <w:t>37</w:t>
      </w:r>
      <w:r w:rsidR="00251A39" w:rsidRPr="003C65DB">
        <w:rPr>
          <w:sz w:val="24"/>
          <w:szCs w:val="24"/>
        </w:rPr>
        <w:fldChar w:fldCharType="end"/>
      </w:r>
      <w:r w:rsidR="00A17844">
        <w:rPr>
          <w:sz w:val="24"/>
          <w:szCs w:val="24"/>
        </w:rPr>
        <w:t xml:space="preserve">, p. </w:t>
      </w:r>
      <w:r w:rsidR="00A17844">
        <w:rPr>
          <w:sz w:val="24"/>
          <w:szCs w:val="24"/>
        </w:rPr>
        <w:fldChar w:fldCharType="begin"/>
      </w:r>
      <w:r w:rsidR="00A17844">
        <w:rPr>
          <w:sz w:val="24"/>
          <w:szCs w:val="24"/>
        </w:rPr>
        <w:instrText xml:space="preserve"> PAGEREF _Ref9085135 \h </w:instrText>
      </w:r>
      <w:r w:rsidR="00A17844">
        <w:rPr>
          <w:sz w:val="24"/>
          <w:szCs w:val="24"/>
        </w:rPr>
      </w:r>
      <w:r w:rsidR="00A17844">
        <w:rPr>
          <w:sz w:val="24"/>
          <w:szCs w:val="24"/>
        </w:rPr>
        <w:fldChar w:fldCharType="separate"/>
      </w:r>
      <w:r w:rsidR="0011424E">
        <w:rPr>
          <w:noProof/>
          <w:sz w:val="24"/>
          <w:szCs w:val="24"/>
        </w:rPr>
        <w:t>136</w:t>
      </w:r>
      <w:r w:rsidR="00A17844">
        <w:rPr>
          <w:sz w:val="24"/>
          <w:szCs w:val="24"/>
        </w:rPr>
        <w:fldChar w:fldCharType="end"/>
      </w:r>
      <w:r w:rsidR="00251A39">
        <w:rPr>
          <w:sz w:val="24"/>
          <w:szCs w:val="24"/>
        </w:rPr>
        <w:t>).</w:t>
      </w:r>
      <w:r w:rsidR="008C6946">
        <w:rPr>
          <w:sz w:val="24"/>
          <w:szCs w:val="24"/>
        </w:rPr>
        <w:t xml:space="preserve"> This difference</w:t>
      </w:r>
      <w:r w:rsidR="00F80F1D">
        <w:rPr>
          <w:sz w:val="24"/>
          <w:szCs w:val="24"/>
        </w:rPr>
        <w:t xml:space="preserve"> did not lie in the motivations of</w:t>
      </w:r>
      <w:r w:rsidR="007853F3">
        <w:rPr>
          <w:sz w:val="24"/>
          <w:szCs w:val="24"/>
        </w:rPr>
        <w:t xml:space="preserve"> researchers </w:t>
      </w:r>
      <w:r w:rsidR="00F80F1D">
        <w:rPr>
          <w:sz w:val="24"/>
          <w:szCs w:val="24"/>
        </w:rPr>
        <w:t>from Basic/Applied</w:t>
      </w:r>
      <w:r w:rsidR="007853F3">
        <w:rPr>
          <w:sz w:val="24"/>
          <w:szCs w:val="24"/>
        </w:rPr>
        <w:t xml:space="preserve"> disciplines</w:t>
      </w:r>
      <w:r w:rsidR="00F80F1D">
        <w:rPr>
          <w:sz w:val="24"/>
          <w:szCs w:val="24"/>
        </w:rPr>
        <w:t>, though, who, like those in Applied</w:t>
      </w:r>
      <w:r w:rsidR="007853F3">
        <w:rPr>
          <w:sz w:val="24"/>
          <w:szCs w:val="24"/>
        </w:rPr>
        <w:t xml:space="preserve"> </w:t>
      </w:r>
      <w:r w:rsidR="00F80F1D">
        <w:rPr>
          <w:sz w:val="24"/>
          <w:szCs w:val="24"/>
        </w:rPr>
        <w:t xml:space="preserve">disciplines, </w:t>
      </w:r>
      <w:r w:rsidR="00D9237E">
        <w:rPr>
          <w:sz w:val="24"/>
          <w:szCs w:val="24"/>
        </w:rPr>
        <w:t>were clear that they wanted</w:t>
      </w:r>
      <w:r w:rsidR="00E84C28">
        <w:rPr>
          <w:sz w:val="24"/>
          <w:szCs w:val="24"/>
        </w:rPr>
        <w:t xml:space="preserve"> their research to have benefits in</w:t>
      </w:r>
      <w:r w:rsidR="007853F3">
        <w:rPr>
          <w:sz w:val="24"/>
          <w:szCs w:val="24"/>
        </w:rPr>
        <w:t xml:space="preserve"> the </w:t>
      </w:r>
      <w:r w:rsidR="00E84C28">
        <w:rPr>
          <w:sz w:val="24"/>
          <w:szCs w:val="24"/>
        </w:rPr>
        <w:t>real world</w:t>
      </w:r>
      <w:r w:rsidR="009E6D2A">
        <w:rPr>
          <w:sz w:val="24"/>
          <w:szCs w:val="24"/>
        </w:rPr>
        <w:t>. For example:</w:t>
      </w:r>
    </w:p>
    <w:p w14:paraId="63639B4D" w14:textId="7F5A3BA0" w:rsidR="00E84C28" w:rsidRDefault="00E84C28" w:rsidP="00CE5CDB">
      <w:pPr>
        <w:spacing w:after="120" w:line="240" w:lineRule="auto"/>
        <w:ind w:left="720"/>
        <w:rPr>
          <w:sz w:val="24"/>
          <w:szCs w:val="24"/>
        </w:rPr>
      </w:pPr>
      <w:r>
        <w:rPr>
          <w:sz w:val="24"/>
          <w:szCs w:val="24"/>
        </w:rPr>
        <w:t>“When I do research, it’s not just about the publication, I really want to help.” (Basic/Applied scientist)</w:t>
      </w:r>
    </w:p>
    <w:p w14:paraId="27A9A12E" w14:textId="57A9CD51" w:rsidR="007853F3" w:rsidRDefault="00A53B67" w:rsidP="00CE5CDB">
      <w:pPr>
        <w:spacing w:after="120" w:line="240" w:lineRule="auto"/>
        <w:ind w:left="720"/>
        <w:rPr>
          <w:sz w:val="24"/>
          <w:szCs w:val="24"/>
        </w:rPr>
      </w:pPr>
      <w:r>
        <w:rPr>
          <w:sz w:val="24"/>
          <w:szCs w:val="24"/>
        </w:rPr>
        <w:t>“I’m quite idealistic</w:t>
      </w:r>
      <w:r w:rsidR="00CA4764">
        <w:rPr>
          <w:sz w:val="24"/>
          <w:szCs w:val="24"/>
        </w:rPr>
        <w:t>. I’m working in this area … because I’m concerned about the situation… The early part of the work in terms of impact was essentially a hobby, I wasn’t getting paid to do that. … But I’m fortunate to be in an institution that has always tolerated impact.” (Basic/Applied scientist</w:t>
      </w:r>
      <w:r w:rsidR="00472539">
        <w:rPr>
          <w:sz w:val="24"/>
          <w:szCs w:val="24"/>
        </w:rPr>
        <w:t>)</w:t>
      </w:r>
    </w:p>
    <w:p w14:paraId="39A0FE55" w14:textId="2AB53545" w:rsidR="00574251" w:rsidRDefault="000E3076" w:rsidP="00574251">
      <w:pPr>
        <w:spacing w:after="120" w:line="360" w:lineRule="auto"/>
        <w:rPr>
          <w:sz w:val="24"/>
          <w:szCs w:val="24"/>
        </w:rPr>
      </w:pPr>
      <w:r>
        <w:rPr>
          <w:sz w:val="24"/>
          <w:szCs w:val="24"/>
        </w:rPr>
        <w:t>What explains th</w:t>
      </w:r>
      <w:r w:rsidR="00297E72">
        <w:rPr>
          <w:sz w:val="24"/>
          <w:szCs w:val="24"/>
        </w:rPr>
        <w:t>e low typology values, then, is</w:t>
      </w:r>
      <w:r>
        <w:rPr>
          <w:sz w:val="24"/>
          <w:szCs w:val="24"/>
        </w:rPr>
        <w:t xml:space="preserve"> th</w:t>
      </w:r>
      <w:r w:rsidR="002F7CBF">
        <w:rPr>
          <w:sz w:val="24"/>
          <w:szCs w:val="24"/>
        </w:rPr>
        <w:t xml:space="preserve">e indirect and long-term nature of the use-inspired goals in Basic/Applied disciplines. </w:t>
      </w:r>
      <w:r w:rsidR="002F7D4D">
        <w:rPr>
          <w:sz w:val="24"/>
          <w:szCs w:val="24"/>
        </w:rPr>
        <w:t xml:space="preserve">Rather than research oriented towards achieving specific outcomes for specific actors, as was the norm in research sampled from Applied disciplines, </w:t>
      </w:r>
      <w:r w:rsidR="00980CE8">
        <w:rPr>
          <w:sz w:val="24"/>
          <w:szCs w:val="24"/>
        </w:rPr>
        <w:t xml:space="preserve">research from Basic/Applied disciplines was focused, </w:t>
      </w:r>
      <w:r w:rsidR="00302A8A">
        <w:rPr>
          <w:sz w:val="24"/>
          <w:szCs w:val="24"/>
        </w:rPr>
        <w:t>in the main, on advancing the</w:t>
      </w:r>
      <w:r w:rsidR="00302A8A">
        <w:rPr>
          <w:i/>
          <w:sz w:val="24"/>
          <w:szCs w:val="24"/>
        </w:rPr>
        <w:t xml:space="preserve"> </w:t>
      </w:r>
      <w:r w:rsidR="00302A8A">
        <w:rPr>
          <w:sz w:val="24"/>
          <w:szCs w:val="24"/>
        </w:rPr>
        <w:t xml:space="preserve">discipline in the first instance. </w:t>
      </w:r>
      <w:r w:rsidR="003B581A">
        <w:rPr>
          <w:sz w:val="24"/>
          <w:szCs w:val="24"/>
        </w:rPr>
        <w:t>For researchers in these disciplines, the way to achieve impact was to contribute to the discipline, because</w:t>
      </w:r>
      <w:r w:rsidR="00302A8A">
        <w:rPr>
          <w:sz w:val="24"/>
          <w:szCs w:val="24"/>
        </w:rPr>
        <w:t xml:space="preserve"> long-term impact </w:t>
      </w:r>
      <w:r w:rsidR="003B581A">
        <w:rPr>
          <w:sz w:val="24"/>
          <w:szCs w:val="24"/>
        </w:rPr>
        <w:t xml:space="preserve">depended on the strength of the body of knowledge defined by the discipline. Researchers were aware that such an approach, although ‘use-inspired’ in the long run, could sometimes mean periods of </w:t>
      </w:r>
      <w:r w:rsidR="00F80F1D">
        <w:rPr>
          <w:sz w:val="24"/>
          <w:szCs w:val="24"/>
        </w:rPr>
        <w:t>“</w:t>
      </w:r>
      <w:r w:rsidR="003B581A" w:rsidRPr="00F80F1D">
        <w:rPr>
          <w:sz w:val="24"/>
          <w:szCs w:val="24"/>
        </w:rPr>
        <w:t>un</w:t>
      </w:r>
      <w:r w:rsidR="003B581A">
        <w:rPr>
          <w:sz w:val="24"/>
          <w:szCs w:val="24"/>
        </w:rPr>
        <w:t>applied</w:t>
      </w:r>
      <w:r w:rsidR="00F80F1D">
        <w:rPr>
          <w:sz w:val="24"/>
          <w:szCs w:val="24"/>
        </w:rPr>
        <w:t>”</w:t>
      </w:r>
      <w:r w:rsidR="003B581A">
        <w:rPr>
          <w:sz w:val="24"/>
          <w:szCs w:val="24"/>
        </w:rPr>
        <w:t xml:space="preserve"> research</w:t>
      </w:r>
      <w:r w:rsidR="00F80F1D">
        <w:rPr>
          <w:sz w:val="24"/>
          <w:szCs w:val="24"/>
        </w:rPr>
        <w:t xml:space="preserve">, in the words of </w:t>
      </w:r>
      <w:r w:rsidR="003B581A">
        <w:rPr>
          <w:sz w:val="24"/>
          <w:szCs w:val="24"/>
        </w:rPr>
        <w:t>one respondent:</w:t>
      </w:r>
    </w:p>
    <w:p w14:paraId="43BE6D26" w14:textId="0E20B7E7" w:rsidR="003B581A" w:rsidRDefault="003B581A" w:rsidP="00CE5CDB">
      <w:pPr>
        <w:spacing w:after="120" w:line="240" w:lineRule="auto"/>
        <w:ind w:left="720"/>
        <w:rPr>
          <w:sz w:val="24"/>
          <w:szCs w:val="24"/>
        </w:rPr>
      </w:pPr>
      <w:r>
        <w:rPr>
          <w:sz w:val="24"/>
          <w:szCs w:val="24"/>
        </w:rPr>
        <w:t>“I’ve been working on this since 2002 and for the first several years of that it was very unapplied… We</w:t>
      </w:r>
      <w:r w:rsidR="009F4D32">
        <w:rPr>
          <w:sz w:val="24"/>
          <w:szCs w:val="24"/>
        </w:rPr>
        <w:t xml:space="preserve"> [the discipline]</w:t>
      </w:r>
      <w:r>
        <w:rPr>
          <w:sz w:val="24"/>
          <w:szCs w:val="24"/>
        </w:rPr>
        <w:t xml:space="preserve"> didn’t understand something, and I wanted to understand it.”</w:t>
      </w:r>
      <w:r w:rsidR="002D1630">
        <w:rPr>
          <w:sz w:val="24"/>
          <w:szCs w:val="24"/>
        </w:rPr>
        <w:t xml:space="preserve"> (Basic/Applied scientist)</w:t>
      </w:r>
    </w:p>
    <w:p w14:paraId="4BBDF323" w14:textId="3E42C8CC" w:rsidR="002D1630" w:rsidRDefault="002D1630" w:rsidP="00574251">
      <w:pPr>
        <w:spacing w:after="120" w:line="360" w:lineRule="auto"/>
        <w:rPr>
          <w:sz w:val="24"/>
          <w:szCs w:val="24"/>
        </w:rPr>
      </w:pPr>
      <w:r>
        <w:rPr>
          <w:sz w:val="24"/>
          <w:szCs w:val="24"/>
        </w:rPr>
        <w:t xml:space="preserve">Similarly, another respondent </w:t>
      </w:r>
      <w:r w:rsidR="000172A6">
        <w:rPr>
          <w:sz w:val="24"/>
          <w:szCs w:val="24"/>
        </w:rPr>
        <w:t>recall</w:t>
      </w:r>
      <w:r>
        <w:rPr>
          <w:sz w:val="24"/>
          <w:szCs w:val="24"/>
        </w:rPr>
        <w:t>ed</w:t>
      </w:r>
      <w:r w:rsidR="000172A6">
        <w:rPr>
          <w:sz w:val="24"/>
          <w:szCs w:val="24"/>
        </w:rPr>
        <w:t xml:space="preserve"> that</w:t>
      </w:r>
      <w:r>
        <w:rPr>
          <w:sz w:val="24"/>
          <w:szCs w:val="24"/>
        </w:rPr>
        <w:t xml:space="preserve">: </w:t>
      </w:r>
    </w:p>
    <w:p w14:paraId="0281E77C" w14:textId="789A80F8" w:rsidR="002D1630" w:rsidRDefault="002D1630" w:rsidP="00CE5CDB">
      <w:pPr>
        <w:spacing w:after="120" w:line="240" w:lineRule="auto"/>
        <w:ind w:left="720"/>
        <w:rPr>
          <w:sz w:val="24"/>
          <w:szCs w:val="24"/>
        </w:rPr>
      </w:pPr>
      <w:r>
        <w:rPr>
          <w:sz w:val="24"/>
          <w:szCs w:val="24"/>
        </w:rPr>
        <w:t>“When I first did my study here I did more like a lab-based study, and I was thinking, okay, it’s an ‘applied’ area,</w:t>
      </w:r>
      <w:r w:rsidR="00481877">
        <w:rPr>
          <w:sz w:val="24"/>
          <w:szCs w:val="24"/>
        </w:rPr>
        <w:t xml:space="preserve"> and I might get a ‘significant result’,</w:t>
      </w:r>
      <w:r>
        <w:rPr>
          <w:sz w:val="24"/>
          <w:szCs w:val="24"/>
        </w:rPr>
        <w:t xml:space="preserve"> but in terms of impact, is that really making a difference in everyday life?” (Basic/Applied scientist)</w:t>
      </w:r>
    </w:p>
    <w:p w14:paraId="3F44FA39" w14:textId="77777777" w:rsidR="00472539" w:rsidRDefault="00FC186D" w:rsidP="00472539">
      <w:pPr>
        <w:spacing w:after="120" w:line="360" w:lineRule="auto"/>
        <w:rPr>
          <w:sz w:val="24"/>
          <w:szCs w:val="24"/>
        </w:rPr>
      </w:pPr>
      <w:r>
        <w:rPr>
          <w:sz w:val="24"/>
          <w:szCs w:val="24"/>
        </w:rPr>
        <w:t>This</w:t>
      </w:r>
      <w:r w:rsidR="00DB379C">
        <w:rPr>
          <w:sz w:val="24"/>
          <w:szCs w:val="24"/>
        </w:rPr>
        <w:t xml:space="preserve"> Basic/Applied</w:t>
      </w:r>
      <w:r>
        <w:rPr>
          <w:sz w:val="24"/>
          <w:szCs w:val="24"/>
        </w:rPr>
        <w:t xml:space="preserve"> approach to achieving research-based impact through contribution to a use-inspired basic discipline rather than localised projects in the context of application (as was the norm in sampled research from Applied disciplines)</w:t>
      </w:r>
      <w:r w:rsidR="00DB379C">
        <w:rPr>
          <w:sz w:val="24"/>
          <w:szCs w:val="24"/>
        </w:rPr>
        <w:t xml:space="preserve"> had an interesting implication for the nature and epistemic content of the research. </w:t>
      </w:r>
      <w:r w:rsidR="002537E8">
        <w:rPr>
          <w:sz w:val="24"/>
          <w:szCs w:val="24"/>
        </w:rPr>
        <w:t xml:space="preserve">Research from Basic/Applied disciplines was much more explicitly engaged in </w:t>
      </w:r>
      <w:r w:rsidR="002537E8">
        <w:rPr>
          <w:i/>
          <w:sz w:val="24"/>
          <w:szCs w:val="24"/>
        </w:rPr>
        <w:t xml:space="preserve">theory </w:t>
      </w:r>
      <w:r w:rsidR="002537E8">
        <w:rPr>
          <w:sz w:val="24"/>
          <w:szCs w:val="24"/>
        </w:rPr>
        <w:t xml:space="preserve">work: disciplinary theory, or at least a certain kind of disciplinary theorising, was a significant part of the link between abstract academic science and application in real world contexts. </w:t>
      </w:r>
    </w:p>
    <w:p w14:paraId="00C2C620" w14:textId="4992692B" w:rsidR="00472539" w:rsidRDefault="00472539" w:rsidP="00B46D04">
      <w:pPr>
        <w:spacing w:after="120" w:line="360" w:lineRule="auto"/>
        <w:rPr>
          <w:sz w:val="24"/>
          <w:szCs w:val="24"/>
        </w:rPr>
      </w:pPr>
      <w:r>
        <w:rPr>
          <w:sz w:val="24"/>
          <w:szCs w:val="24"/>
        </w:rPr>
        <w:t>This importance of theory as a pathway to impact</w:t>
      </w:r>
      <w:r w:rsidR="00DF6B79">
        <w:rPr>
          <w:sz w:val="24"/>
          <w:szCs w:val="24"/>
        </w:rPr>
        <w:t xml:space="preserve"> can be seen </w:t>
      </w:r>
      <w:r w:rsidR="00A41F5A">
        <w:rPr>
          <w:sz w:val="24"/>
          <w:szCs w:val="24"/>
        </w:rPr>
        <w:t>in</w:t>
      </w:r>
      <w:r w:rsidR="00DF6B79">
        <w:rPr>
          <w:sz w:val="24"/>
          <w:szCs w:val="24"/>
        </w:rPr>
        <w:t xml:space="preserve"> the</w:t>
      </w:r>
      <w:r w:rsidR="00196E77">
        <w:rPr>
          <w:sz w:val="24"/>
          <w:szCs w:val="24"/>
        </w:rPr>
        <w:t xml:space="preserve"> importance of</w:t>
      </w:r>
      <w:r w:rsidR="00DF6B79">
        <w:rPr>
          <w:sz w:val="24"/>
          <w:szCs w:val="24"/>
        </w:rPr>
        <w:t xml:space="preserve"> ‘bridging concepts</w:t>
      </w:r>
      <w:r w:rsidR="00196E77">
        <w:rPr>
          <w:sz w:val="24"/>
          <w:szCs w:val="24"/>
        </w:rPr>
        <w:t>’ in Basic/Applied research</w:t>
      </w:r>
      <w:r w:rsidR="00DF6B79">
        <w:rPr>
          <w:sz w:val="24"/>
          <w:szCs w:val="24"/>
        </w:rPr>
        <w:t>.</w:t>
      </w:r>
      <w:r w:rsidR="00282F36">
        <w:rPr>
          <w:sz w:val="24"/>
          <w:szCs w:val="24"/>
        </w:rPr>
        <w:t xml:space="preserve"> As explained earlier, these are concepts which condense underpinning scientific research and theory into a more readily understandable concept so as to be suitable for consideration and application by non-specialist users and stakeholders (and as such ‘bridging concepts’ can be understood as a form of ‘use-focused output’). </w:t>
      </w:r>
      <w:r>
        <w:rPr>
          <w:sz w:val="24"/>
          <w:szCs w:val="24"/>
        </w:rPr>
        <w:t>One such bridging concept, that of ‘serotonin syndrome’, was discussed earlier in the extended illustrative discussion of BoR4.2 (‘Informing MDMA policy’). Another is that of ‘assimilative capacity’ in the Basic/Applied context of BoR7.1 (‘</w:t>
      </w:r>
      <w:r w:rsidRPr="00FC33ED">
        <w:rPr>
          <w:sz w:val="24"/>
          <w:szCs w:val="24"/>
        </w:rPr>
        <w:t>Defining and Sustaining Healthy Seas</w:t>
      </w:r>
      <w:r>
        <w:rPr>
          <w:sz w:val="24"/>
          <w:szCs w:val="24"/>
        </w:rPr>
        <w:t>’)</w:t>
      </w:r>
      <w:r w:rsidR="00B46D04">
        <w:rPr>
          <w:sz w:val="24"/>
          <w:szCs w:val="24"/>
        </w:rPr>
        <w:t xml:space="preserve"> based on research by the Centre for Environmental and Marine Science</w:t>
      </w:r>
      <w:r w:rsidR="00A9005E">
        <w:rPr>
          <w:sz w:val="24"/>
          <w:szCs w:val="24"/>
        </w:rPr>
        <w:t>s</w:t>
      </w:r>
      <w:r w:rsidR="00B46D04">
        <w:rPr>
          <w:sz w:val="24"/>
          <w:szCs w:val="24"/>
        </w:rPr>
        <w:t xml:space="preserve"> and Services (CEMaSS)</w:t>
      </w:r>
      <w:r w:rsidR="00A9005E">
        <w:rPr>
          <w:sz w:val="24"/>
          <w:szCs w:val="24"/>
        </w:rPr>
        <w:t xml:space="preserve"> at Edinburgh Napier University</w:t>
      </w:r>
      <w:r>
        <w:rPr>
          <w:sz w:val="24"/>
          <w:szCs w:val="24"/>
        </w:rPr>
        <w:t xml:space="preserve">. </w:t>
      </w:r>
      <w:r w:rsidR="00DE087F">
        <w:rPr>
          <w:sz w:val="24"/>
          <w:szCs w:val="24"/>
        </w:rPr>
        <w:t xml:space="preserve">CEMaSS’ work </w:t>
      </w:r>
      <w:r w:rsidR="00B46D04">
        <w:rPr>
          <w:sz w:val="24"/>
          <w:szCs w:val="24"/>
        </w:rPr>
        <w:t>had significant relevance to environmental regulations and responsibilities under the European Union. One of the goals of the</w:t>
      </w:r>
      <w:r w:rsidR="00DE087F">
        <w:rPr>
          <w:sz w:val="24"/>
          <w:szCs w:val="24"/>
        </w:rPr>
        <w:t>ir</w:t>
      </w:r>
      <w:r w:rsidR="00B46D04">
        <w:rPr>
          <w:sz w:val="24"/>
          <w:szCs w:val="24"/>
        </w:rPr>
        <w:t xml:space="preserve"> researchers was to provide policy </w:t>
      </w:r>
      <w:r>
        <w:rPr>
          <w:sz w:val="24"/>
          <w:szCs w:val="24"/>
        </w:rPr>
        <w:t>actors with a</w:t>
      </w:r>
      <w:r w:rsidR="00B46D04">
        <w:rPr>
          <w:sz w:val="24"/>
          <w:szCs w:val="24"/>
        </w:rPr>
        <w:t xml:space="preserve"> concept which was</w:t>
      </w:r>
      <w:r>
        <w:rPr>
          <w:sz w:val="24"/>
          <w:szCs w:val="24"/>
        </w:rPr>
        <w:t xml:space="preserve"> </w:t>
      </w:r>
      <w:r w:rsidR="00B46D04">
        <w:rPr>
          <w:sz w:val="24"/>
          <w:szCs w:val="24"/>
        </w:rPr>
        <w:t xml:space="preserve">grounded in rigorous science about the </w:t>
      </w:r>
      <w:r>
        <w:rPr>
          <w:sz w:val="24"/>
          <w:szCs w:val="24"/>
        </w:rPr>
        <w:t>health and s</w:t>
      </w:r>
      <w:r w:rsidR="00B46D04">
        <w:rPr>
          <w:sz w:val="24"/>
          <w:szCs w:val="24"/>
        </w:rPr>
        <w:t>ustain</w:t>
      </w:r>
      <w:r>
        <w:rPr>
          <w:sz w:val="24"/>
          <w:szCs w:val="24"/>
        </w:rPr>
        <w:t xml:space="preserve">ability of European seas, but </w:t>
      </w:r>
      <w:r w:rsidR="00B46D04">
        <w:rPr>
          <w:sz w:val="24"/>
          <w:szCs w:val="24"/>
        </w:rPr>
        <w:t xml:space="preserve">which was also readily understandable and usable by </w:t>
      </w:r>
      <w:r w:rsidR="00DE087F">
        <w:rPr>
          <w:sz w:val="24"/>
          <w:szCs w:val="24"/>
        </w:rPr>
        <w:t xml:space="preserve">non-scientific </w:t>
      </w:r>
      <w:r w:rsidR="00B46D04">
        <w:rPr>
          <w:sz w:val="24"/>
          <w:szCs w:val="24"/>
        </w:rPr>
        <w:t>policy actors</w:t>
      </w:r>
      <w:r>
        <w:rPr>
          <w:sz w:val="24"/>
          <w:szCs w:val="24"/>
        </w:rPr>
        <w:t xml:space="preserve">. CEMaSS put forward the concept of ‘assimilative capacity’. </w:t>
      </w:r>
      <w:r w:rsidR="00DE087F">
        <w:rPr>
          <w:sz w:val="24"/>
          <w:szCs w:val="24"/>
        </w:rPr>
        <w:t>The ‘assimilative capacity’ concept</w:t>
      </w:r>
      <w:r>
        <w:rPr>
          <w:sz w:val="24"/>
          <w:szCs w:val="24"/>
        </w:rPr>
        <w:t xml:space="preserve"> summarises a </w:t>
      </w:r>
      <w:r w:rsidR="00DE087F">
        <w:rPr>
          <w:sz w:val="24"/>
          <w:szCs w:val="24"/>
        </w:rPr>
        <w:t xml:space="preserve">scientific </w:t>
      </w:r>
      <w:r>
        <w:rPr>
          <w:sz w:val="24"/>
          <w:szCs w:val="24"/>
        </w:rPr>
        <w:t xml:space="preserve">model which assumes that all natural environments have the capacity to assimilate some level of acceptable change, and that only change beyond this level should be considered unacceptable. The ‘assimilative capacity’ model aimed to provide a formula for ascertaining what level of change a given region or environment could acceptably assimilate. CEMaSS were thus proposing a model which accounted not only for the latest oceanographic science but also for political realities, such as current regulation and the inevitability of clashing socio-economic interests (such as between regulators and farmers whose agricultural waste may </w:t>
      </w:r>
      <w:r w:rsidR="00121E5F">
        <w:rPr>
          <w:sz w:val="24"/>
          <w:szCs w:val="24"/>
        </w:rPr>
        <w:t xml:space="preserve">contribute to changes in the ‘changes’ in European seas, since </w:t>
      </w:r>
      <w:r w:rsidR="00DF503B">
        <w:rPr>
          <w:sz w:val="24"/>
          <w:szCs w:val="24"/>
        </w:rPr>
        <w:t xml:space="preserve">agricultural </w:t>
      </w:r>
      <w:r w:rsidR="00121E5F">
        <w:rPr>
          <w:sz w:val="24"/>
          <w:szCs w:val="24"/>
        </w:rPr>
        <w:t xml:space="preserve">waste can lead to an increase in phytoplankton on water surfaces with the result that less sunlight penetrates below the surface, with potentially negative </w:t>
      </w:r>
      <w:r w:rsidR="00DF503B">
        <w:rPr>
          <w:sz w:val="24"/>
          <w:szCs w:val="24"/>
        </w:rPr>
        <w:t>effects</w:t>
      </w:r>
      <w:r w:rsidR="00121E5F">
        <w:rPr>
          <w:sz w:val="24"/>
          <w:szCs w:val="24"/>
        </w:rPr>
        <w:t xml:space="preserve"> on sea life</w:t>
      </w:r>
      <w:r>
        <w:rPr>
          <w:sz w:val="24"/>
          <w:szCs w:val="24"/>
        </w:rPr>
        <w:t xml:space="preserve">). </w:t>
      </w:r>
    </w:p>
    <w:p w14:paraId="3B505AA3" w14:textId="5235E5DF" w:rsidR="00DF6B79" w:rsidRDefault="00DF6B79" w:rsidP="00DF6B79">
      <w:pPr>
        <w:spacing w:after="120" w:line="360" w:lineRule="auto"/>
        <w:rPr>
          <w:sz w:val="24"/>
          <w:szCs w:val="24"/>
        </w:rPr>
      </w:pPr>
      <w:r>
        <w:rPr>
          <w:sz w:val="24"/>
          <w:szCs w:val="24"/>
        </w:rPr>
        <w:t>This</w:t>
      </w:r>
      <w:r w:rsidR="002726BA">
        <w:rPr>
          <w:sz w:val="24"/>
          <w:szCs w:val="24"/>
        </w:rPr>
        <w:t xml:space="preserve"> greater preoccupation with theory</w:t>
      </w:r>
      <w:r>
        <w:rPr>
          <w:sz w:val="24"/>
          <w:szCs w:val="24"/>
        </w:rPr>
        <w:t xml:space="preserve"> also came through in the interview data, as respondents from Basic/Applied disciplines explicitly conceptualised their work in terms of linking theory to practice</w:t>
      </w:r>
      <w:r w:rsidR="002726BA">
        <w:rPr>
          <w:sz w:val="24"/>
          <w:szCs w:val="24"/>
        </w:rPr>
        <w:t xml:space="preserve"> in a way that other respondents did not</w:t>
      </w:r>
      <w:r>
        <w:rPr>
          <w:sz w:val="24"/>
          <w:szCs w:val="24"/>
        </w:rPr>
        <w:t>. For example,</w:t>
      </w:r>
    </w:p>
    <w:p w14:paraId="14B1FC81" w14:textId="01F74664" w:rsidR="00DF6B79" w:rsidRDefault="00DF6B79" w:rsidP="00CE5CDB">
      <w:pPr>
        <w:spacing w:after="120" w:line="240" w:lineRule="auto"/>
        <w:ind w:left="720"/>
        <w:rPr>
          <w:sz w:val="24"/>
          <w:szCs w:val="24"/>
        </w:rPr>
      </w:pPr>
      <w:r>
        <w:rPr>
          <w:sz w:val="24"/>
          <w:szCs w:val="24"/>
        </w:rPr>
        <w:t>“Whether it’s teaching, training, consultancy, research, whatever, I’m working with theory, but at the same time always thinking how to make sure the theory is relevant. The transfer from theory to practice and the links between theory and practice, as well as to policy, are really important to me.” (Basic/Applied scientis</w:t>
      </w:r>
      <w:r w:rsidR="00073523">
        <w:rPr>
          <w:sz w:val="24"/>
          <w:szCs w:val="24"/>
        </w:rPr>
        <w:t>t</w:t>
      </w:r>
      <w:r>
        <w:rPr>
          <w:sz w:val="24"/>
          <w:szCs w:val="24"/>
        </w:rPr>
        <w:t>)</w:t>
      </w:r>
    </w:p>
    <w:p w14:paraId="0B3099D0" w14:textId="20508930" w:rsidR="00DF6B79" w:rsidRDefault="00DF6B79" w:rsidP="00CE5CDB">
      <w:pPr>
        <w:spacing w:after="120" w:line="240" w:lineRule="auto"/>
        <w:ind w:left="720"/>
        <w:rPr>
          <w:sz w:val="24"/>
          <w:szCs w:val="24"/>
        </w:rPr>
      </w:pPr>
      <w:r>
        <w:rPr>
          <w:sz w:val="24"/>
          <w:szCs w:val="24"/>
        </w:rPr>
        <w:t>“My theoretical background ... was originally quite abstract and very scientific... Now, I still work theoretically, but I’ve made the decision to use the theory but to be driven by practical goals.” (Basic/Applied scientist, ‘less prestigious’ department)</w:t>
      </w:r>
    </w:p>
    <w:p w14:paraId="4F99D03F" w14:textId="4E199FD3" w:rsidR="006D3FB5" w:rsidRDefault="009B7C34" w:rsidP="008B4424">
      <w:pPr>
        <w:keepNext/>
        <w:spacing w:after="120" w:line="360" w:lineRule="auto"/>
        <w:rPr>
          <w:sz w:val="24"/>
          <w:szCs w:val="24"/>
        </w:rPr>
      </w:pPr>
      <w:r>
        <w:rPr>
          <w:sz w:val="24"/>
          <w:szCs w:val="24"/>
        </w:rPr>
        <w:t>Based on this evidence, I see r</w:t>
      </w:r>
      <w:r w:rsidR="006D3FB5">
        <w:rPr>
          <w:sz w:val="24"/>
          <w:szCs w:val="24"/>
        </w:rPr>
        <w:t xml:space="preserve">esearch in the Basic/Applied disciplines in my sample </w:t>
      </w:r>
      <w:r>
        <w:rPr>
          <w:sz w:val="24"/>
          <w:szCs w:val="24"/>
        </w:rPr>
        <w:t>as</w:t>
      </w:r>
      <w:r w:rsidR="006D3FB5">
        <w:rPr>
          <w:sz w:val="24"/>
          <w:szCs w:val="24"/>
        </w:rPr>
        <w:t xml:space="preserve"> illustrat</w:t>
      </w:r>
      <w:r>
        <w:rPr>
          <w:sz w:val="24"/>
          <w:szCs w:val="24"/>
        </w:rPr>
        <w:t>ing</w:t>
      </w:r>
      <w:r w:rsidR="006D3FB5">
        <w:rPr>
          <w:sz w:val="24"/>
          <w:szCs w:val="24"/>
        </w:rPr>
        <w:t xml:space="preserve"> </w:t>
      </w:r>
      <w:r>
        <w:rPr>
          <w:sz w:val="24"/>
          <w:szCs w:val="24"/>
        </w:rPr>
        <w:t xml:space="preserve">academia’s internal drive to continually bring ever more </w:t>
      </w:r>
      <w:r w:rsidR="00A022A5">
        <w:rPr>
          <w:sz w:val="24"/>
          <w:szCs w:val="24"/>
        </w:rPr>
        <w:t>finely classified</w:t>
      </w:r>
      <w:r>
        <w:rPr>
          <w:sz w:val="24"/>
          <w:szCs w:val="24"/>
        </w:rPr>
        <w:t xml:space="preserve"> aspects of the world into the domain of academic knowledge. As knowledge specialisms proliferate, new sub-disciplines, often interdisciplinary, emerge, which have their own theoretical perspectives on phenomena deemed to fall within its purview. Instances of such sub-disciplines in my own sample of Basic/Applied disciplines include </w:t>
      </w:r>
      <w:r w:rsidR="005749EB" w:rsidRPr="00122F0D">
        <w:rPr>
          <w:i/>
          <w:sz w:val="24"/>
          <w:szCs w:val="24"/>
        </w:rPr>
        <w:t>psychopharmacology</w:t>
      </w:r>
      <w:r>
        <w:rPr>
          <w:sz w:val="24"/>
          <w:szCs w:val="24"/>
        </w:rPr>
        <w:t xml:space="preserve">, which best describes the discipline of the Drugs and Addictive Behaviour Research Group at the University of East London, School of Psychology (responsible for BoR4.1 and BoR4.2), and </w:t>
      </w:r>
      <w:r w:rsidR="005749EB" w:rsidRPr="00122F0D">
        <w:rPr>
          <w:i/>
          <w:sz w:val="24"/>
          <w:szCs w:val="24"/>
        </w:rPr>
        <w:t>marine ecology</w:t>
      </w:r>
      <w:r w:rsidR="005749EB">
        <w:rPr>
          <w:sz w:val="24"/>
          <w:szCs w:val="24"/>
        </w:rPr>
        <w:t xml:space="preserve">, </w:t>
      </w:r>
      <w:r>
        <w:rPr>
          <w:sz w:val="24"/>
          <w:szCs w:val="24"/>
        </w:rPr>
        <w:t>which best describes the discipline of CEMaSS researchers (responsible for</w:t>
      </w:r>
      <w:r w:rsidR="005749EB">
        <w:rPr>
          <w:sz w:val="24"/>
          <w:szCs w:val="24"/>
        </w:rPr>
        <w:t xml:space="preserve"> BoR7.1 </w:t>
      </w:r>
      <w:r>
        <w:rPr>
          <w:sz w:val="24"/>
          <w:szCs w:val="24"/>
        </w:rPr>
        <w:t xml:space="preserve">and </w:t>
      </w:r>
      <w:r w:rsidR="005749EB">
        <w:rPr>
          <w:sz w:val="24"/>
          <w:szCs w:val="24"/>
        </w:rPr>
        <w:t>BoR7.2</w:t>
      </w:r>
      <w:r>
        <w:rPr>
          <w:sz w:val="24"/>
          <w:szCs w:val="24"/>
        </w:rPr>
        <w:t>)</w:t>
      </w:r>
      <w:r w:rsidR="005749EB">
        <w:rPr>
          <w:sz w:val="24"/>
          <w:szCs w:val="24"/>
        </w:rPr>
        <w:t xml:space="preserve">. </w:t>
      </w:r>
      <w:r w:rsidR="0082792B">
        <w:rPr>
          <w:sz w:val="24"/>
          <w:szCs w:val="24"/>
        </w:rPr>
        <w:t xml:space="preserve">The impact agenda seems to sit well with this internal academic drive, as it rewards sustained (disciplinary) focus on specific aspects of the natural world which have relevance to humanity’s projects and problems. </w:t>
      </w:r>
    </w:p>
    <w:p w14:paraId="6F889735" w14:textId="199BD283" w:rsidR="008959A2" w:rsidRDefault="008959A2" w:rsidP="00F76175">
      <w:pPr>
        <w:pStyle w:val="Heading4"/>
      </w:pPr>
      <w:r>
        <w:t>Basic scie</w:t>
      </w:r>
      <w:r w:rsidR="006D151B">
        <w:t>nces: a technoscientific system</w:t>
      </w:r>
    </w:p>
    <w:p w14:paraId="444FD878" w14:textId="1870AA4C" w:rsidR="000D7748" w:rsidRDefault="000D7748" w:rsidP="00533BFD">
      <w:pPr>
        <w:keepNext/>
        <w:spacing w:after="120" w:line="360" w:lineRule="auto"/>
        <w:rPr>
          <w:sz w:val="24"/>
          <w:szCs w:val="24"/>
        </w:rPr>
      </w:pPr>
      <w:r>
        <w:rPr>
          <w:sz w:val="24"/>
          <w:szCs w:val="24"/>
        </w:rPr>
        <w:t xml:space="preserve">The last category is that of Basic disciplines. </w:t>
      </w:r>
      <w:r w:rsidR="002521DC">
        <w:rPr>
          <w:sz w:val="24"/>
          <w:szCs w:val="24"/>
        </w:rPr>
        <w:t>According to the</w:t>
      </w:r>
      <w:r w:rsidR="008959A2">
        <w:rPr>
          <w:sz w:val="24"/>
          <w:szCs w:val="24"/>
        </w:rPr>
        <w:t xml:space="preserve"> typology values associated with Basic disciplines</w:t>
      </w:r>
      <w:r w:rsidR="002521DC">
        <w:rPr>
          <w:sz w:val="24"/>
          <w:szCs w:val="24"/>
        </w:rPr>
        <w:t xml:space="preserve">, they are relatively ‘unbounded’ on all research dimensions. </w:t>
      </w:r>
      <w:r w:rsidR="006B5384">
        <w:rPr>
          <w:sz w:val="24"/>
          <w:szCs w:val="24"/>
        </w:rPr>
        <w:t xml:space="preserve">It </w:t>
      </w:r>
      <w:r w:rsidR="00002F43">
        <w:rPr>
          <w:sz w:val="24"/>
          <w:szCs w:val="24"/>
        </w:rPr>
        <w:t>receive</w:t>
      </w:r>
      <w:r w:rsidR="006B5384">
        <w:rPr>
          <w:sz w:val="24"/>
          <w:szCs w:val="24"/>
        </w:rPr>
        <w:t>d relatively low values for</w:t>
      </w:r>
      <w:r w:rsidR="002521DC">
        <w:rPr>
          <w:sz w:val="24"/>
          <w:szCs w:val="24"/>
        </w:rPr>
        <w:t xml:space="preserve"> ‘social context’ (3.24)</w:t>
      </w:r>
      <w:r w:rsidR="006B5384">
        <w:rPr>
          <w:sz w:val="24"/>
          <w:szCs w:val="24"/>
        </w:rPr>
        <w:t>,</w:t>
      </w:r>
      <w:r w:rsidR="002521DC">
        <w:rPr>
          <w:sz w:val="24"/>
          <w:szCs w:val="24"/>
        </w:rPr>
        <w:t xml:space="preserve"> ‘intermediary’ (2.37) and ‘knowledge content’ (1.52)</w:t>
      </w:r>
      <w:r w:rsidR="006B5384">
        <w:rPr>
          <w:sz w:val="24"/>
          <w:szCs w:val="24"/>
        </w:rPr>
        <w:t xml:space="preserve">, and, accordingly, a low Total typology value </w:t>
      </w:r>
      <w:r w:rsidR="00F744F4">
        <w:rPr>
          <w:sz w:val="24"/>
          <w:szCs w:val="24"/>
        </w:rPr>
        <w:t>(2.43)</w:t>
      </w:r>
      <w:r w:rsidR="002521DC">
        <w:rPr>
          <w:sz w:val="24"/>
          <w:szCs w:val="24"/>
        </w:rPr>
        <w:t xml:space="preserve"> (see </w:t>
      </w:r>
      <w:r w:rsidR="002521DC" w:rsidRPr="008959A2">
        <w:rPr>
          <w:sz w:val="24"/>
          <w:szCs w:val="24"/>
        </w:rPr>
        <w:fldChar w:fldCharType="begin"/>
      </w:r>
      <w:r w:rsidR="002521DC" w:rsidRPr="008959A2">
        <w:rPr>
          <w:sz w:val="24"/>
          <w:szCs w:val="24"/>
        </w:rPr>
        <w:instrText xml:space="preserve"> REF _Ref8937176 \h </w:instrText>
      </w:r>
      <w:r w:rsidR="002521DC">
        <w:rPr>
          <w:sz w:val="24"/>
          <w:szCs w:val="24"/>
        </w:rPr>
        <w:instrText xml:space="preserve"> \* MERGEFORMAT </w:instrText>
      </w:r>
      <w:r w:rsidR="002521DC" w:rsidRPr="008959A2">
        <w:rPr>
          <w:sz w:val="24"/>
          <w:szCs w:val="24"/>
        </w:rPr>
      </w:r>
      <w:r w:rsidR="002521DC" w:rsidRPr="008959A2">
        <w:rPr>
          <w:sz w:val="24"/>
          <w:szCs w:val="24"/>
        </w:rPr>
        <w:fldChar w:fldCharType="separate"/>
      </w:r>
      <w:r w:rsidR="0011424E" w:rsidRPr="0011424E">
        <w:rPr>
          <w:sz w:val="24"/>
          <w:szCs w:val="24"/>
        </w:rPr>
        <w:t xml:space="preserve">Table </w:t>
      </w:r>
      <w:r w:rsidR="0011424E" w:rsidRPr="0011424E">
        <w:rPr>
          <w:noProof/>
          <w:sz w:val="24"/>
          <w:szCs w:val="24"/>
        </w:rPr>
        <w:t>37</w:t>
      </w:r>
      <w:r w:rsidR="002521DC" w:rsidRPr="008959A2">
        <w:rPr>
          <w:sz w:val="24"/>
          <w:szCs w:val="24"/>
        </w:rPr>
        <w:fldChar w:fldCharType="end"/>
      </w:r>
      <w:r w:rsidR="00A17844">
        <w:rPr>
          <w:sz w:val="24"/>
          <w:szCs w:val="24"/>
        </w:rPr>
        <w:t xml:space="preserve">, p. </w:t>
      </w:r>
      <w:r w:rsidR="00A17844">
        <w:rPr>
          <w:sz w:val="24"/>
          <w:szCs w:val="24"/>
        </w:rPr>
        <w:fldChar w:fldCharType="begin"/>
      </w:r>
      <w:r w:rsidR="00A17844">
        <w:rPr>
          <w:sz w:val="24"/>
          <w:szCs w:val="24"/>
        </w:rPr>
        <w:instrText xml:space="preserve"> PAGEREF _Ref9085135 \h </w:instrText>
      </w:r>
      <w:r w:rsidR="00A17844">
        <w:rPr>
          <w:sz w:val="24"/>
          <w:szCs w:val="24"/>
        </w:rPr>
      </w:r>
      <w:r w:rsidR="00A17844">
        <w:rPr>
          <w:sz w:val="24"/>
          <w:szCs w:val="24"/>
        </w:rPr>
        <w:fldChar w:fldCharType="separate"/>
      </w:r>
      <w:r w:rsidR="0011424E">
        <w:rPr>
          <w:noProof/>
          <w:sz w:val="24"/>
          <w:szCs w:val="24"/>
        </w:rPr>
        <w:t>136</w:t>
      </w:r>
      <w:r w:rsidR="00A17844">
        <w:rPr>
          <w:sz w:val="24"/>
          <w:szCs w:val="24"/>
        </w:rPr>
        <w:fldChar w:fldCharType="end"/>
      </w:r>
      <w:r w:rsidR="002521DC">
        <w:rPr>
          <w:sz w:val="24"/>
          <w:szCs w:val="24"/>
        </w:rPr>
        <w:t>).</w:t>
      </w:r>
      <w:r w:rsidR="006C4EBA">
        <w:rPr>
          <w:sz w:val="24"/>
          <w:szCs w:val="24"/>
        </w:rPr>
        <w:t xml:space="preserve"> In fact, the category of Basic</w:t>
      </w:r>
      <w:r w:rsidR="00E03CC4">
        <w:rPr>
          <w:sz w:val="24"/>
          <w:szCs w:val="24"/>
        </w:rPr>
        <w:t xml:space="preserve"> disciplines is the only one among</w:t>
      </w:r>
      <w:r w:rsidR="006C4EBA">
        <w:rPr>
          <w:sz w:val="24"/>
          <w:szCs w:val="24"/>
        </w:rPr>
        <w:t xml:space="preserve"> all nine categories across the three </w:t>
      </w:r>
      <w:r w:rsidR="00983963">
        <w:rPr>
          <w:sz w:val="24"/>
          <w:szCs w:val="24"/>
        </w:rPr>
        <w:t>‘</w:t>
      </w:r>
      <w:r w:rsidR="006C4EBA">
        <w:rPr>
          <w:sz w:val="24"/>
          <w:szCs w:val="24"/>
        </w:rPr>
        <w:t>contextual dimensions</w:t>
      </w:r>
      <w:r w:rsidR="00983963">
        <w:rPr>
          <w:sz w:val="24"/>
          <w:szCs w:val="24"/>
        </w:rPr>
        <w:t>’</w:t>
      </w:r>
      <w:r w:rsidR="006C4EBA">
        <w:rPr>
          <w:sz w:val="24"/>
          <w:szCs w:val="24"/>
        </w:rPr>
        <w:t xml:space="preserve"> (departmental prestige, branch of science, orientation of discipline)</w:t>
      </w:r>
      <w:r w:rsidR="00983963">
        <w:rPr>
          <w:sz w:val="24"/>
          <w:szCs w:val="24"/>
        </w:rPr>
        <w:t xml:space="preserve"> which has low values on all three ‘research dimensions’ (social context, intermediary and knowledge content). </w:t>
      </w:r>
      <w:r w:rsidR="00DB69ED">
        <w:rPr>
          <w:sz w:val="24"/>
          <w:szCs w:val="24"/>
        </w:rPr>
        <w:t xml:space="preserve">I will aim to shed light on these findings by exploring the sampled research from Basic disciplines in greater detail. </w:t>
      </w:r>
    </w:p>
    <w:p w14:paraId="6C392D52" w14:textId="113EF7DB" w:rsidR="002A47C2" w:rsidRDefault="00C74711" w:rsidP="00B04E0A">
      <w:pPr>
        <w:spacing w:before="120" w:after="120" w:line="360" w:lineRule="auto"/>
        <w:rPr>
          <w:sz w:val="24"/>
          <w:szCs w:val="24"/>
        </w:rPr>
      </w:pPr>
      <w:r>
        <w:rPr>
          <w:sz w:val="24"/>
          <w:szCs w:val="24"/>
        </w:rPr>
        <w:t>Two</w:t>
      </w:r>
      <w:r w:rsidR="00B04E0A">
        <w:rPr>
          <w:sz w:val="24"/>
          <w:szCs w:val="24"/>
        </w:rPr>
        <w:t xml:space="preserve"> of the key features of Basic </w:t>
      </w:r>
      <w:r w:rsidR="00DB69ED">
        <w:rPr>
          <w:sz w:val="24"/>
          <w:szCs w:val="24"/>
        </w:rPr>
        <w:t>science</w:t>
      </w:r>
      <w:r>
        <w:rPr>
          <w:sz w:val="24"/>
          <w:szCs w:val="24"/>
        </w:rPr>
        <w:t xml:space="preserve"> are (i)</w:t>
      </w:r>
      <w:r w:rsidR="00B04E0A">
        <w:rPr>
          <w:sz w:val="24"/>
          <w:szCs w:val="24"/>
        </w:rPr>
        <w:t xml:space="preserve"> that it is constantly pushing at the frontiers of current knowledge and humanly-accessible data</w:t>
      </w:r>
      <w:r>
        <w:rPr>
          <w:sz w:val="24"/>
          <w:szCs w:val="24"/>
        </w:rPr>
        <w:t xml:space="preserve"> and (ii) t</w:t>
      </w:r>
      <w:r w:rsidR="00B04E0A">
        <w:rPr>
          <w:sz w:val="24"/>
          <w:szCs w:val="24"/>
        </w:rPr>
        <w:t>hat its discoveries can have far-reaching consequences and implications for a range of different scientific and</w:t>
      </w:r>
      <w:r>
        <w:rPr>
          <w:sz w:val="24"/>
          <w:szCs w:val="24"/>
        </w:rPr>
        <w:t xml:space="preserve"> real-life applications</w:t>
      </w:r>
      <w:r w:rsidR="00B04E0A">
        <w:rPr>
          <w:sz w:val="24"/>
          <w:szCs w:val="24"/>
        </w:rPr>
        <w:t xml:space="preserve"> </w:t>
      </w:r>
      <w:r w:rsidR="00B04E0A">
        <w:rPr>
          <w:sz w:val="24"/>
          <w:szCs w:val="24"/>
        </w:rPr>
        <w:fldChar w:fldCharType="begin"/>
      </w:r>
      <w:r w:rsidR="00B04E0A">
        <w:rPr>
          <w:sz w:val="24"/>
          <w:szCs w:val="24"/>
        </w:rPr>
        <w:instrText xml:space="preserve"> ADDIN EN.CITE &lt;EndNote&gt;&lt;Cite&gt;&lt;Author&gt;Ziman&lt;/Author&gt;&lt;Year&gt;1984&lt;/Year&gt;&lt;IDText&gt;An Introduction to Science Studies: The philosophical and social aspects of science and technology&lt;/IDText&gt;&lt;DisplayText&gt;(Ziman, 1984)&lt;/DisplayText&gt;&lt;record&gt;&lt;keywords&gt;&lt;keyword&gt;Science -- Social aspects&lt;/keyword&gt;&lt;keyword&gt;Technology -- Social aspects&lt;/keyword&gt;&lt;keyword&gt;Science and society&lt;/keyword&gt;&lt;keyword&gt;Sociology of science&lt;/keyword&gt;&lt;keyword&gt;Science &amp;amp;amp&lt;/keyword&gt;&lt;keyword&gt;technology Social aspects&lt;/keyword&gt;&lt;/keywords&gt;&lt;titles&gt;&lt;title&gt;An Introduction to Science Studies: The philosophical and social aspects of science and technology&lt;/title&gt;&lt;/titles&gt;&lt;contributors&gt;&lt;authors&gt;&lt;author&gt;Ziman, J. M.&lt;/author&gt;&lt;/authors&gt;&lt;/contributors&gt;&lt;added-date format="utc"&gt;1467390090&lt;/added-date&gt;&lt;pub-location&gt;Cambridge&lt;/pub-location&gt;&lt;ref-type name="Book"&gt;6&lt;/ref-type&gt;&lt;dates&gt;&lt;year&gt;1984&lt;/year&gt;&lt;/dates&gt;&lt;rec-number&gt;408&lt;/rec-number&gt;&lt;publisher&gt;Cambridge University Press&lt;/publisher&gt;&lt;last-updated-date format="utc"&gt;1500394257&lt;/last-updated-date&gt;&lt;/record&gt;&lt;/Cite&gt;&lt;/EndNote&gt;</w:instrText>
      </w:r>
      <w:r w:rsidR="00B04E0A">
        <w:rPr>
          <w:sz w:val="24"/>
          <w:szCs w:val="24"/>
        </w:rPr>
        <w:fldChar w:fldCharType="separate"/>
      </w:r>
      <w:r w:rsidR="00B04E0A">
        <w:rPr>
          <w:noProof/>
          <w:sz w:val="24"/>
          <w:szCs w:val="24"/>
        </w:rPr>
        <w:t>(Ziman, 1984)</w:t>
      </w:r>
      <w:r w:rsidR="00B04E0A">
        <w:rPr>
          <w:sz w:val="24"/>
          <w:szCs w:val="24"/>
        </w:rPr>
        <w:fldChar w:fldCharType="end"/>
      </w:r>
      <w:r w:rsidR="00B04E0A">
        <w:rPr>
          <w:sz w:val="24"/>
          <w:szCs w:val="24"/>
        </w:rPr>
        <w:t>.</w:t>
      </w:r>
      <w:r w:rsidR="00833F17">
        <w:rPr>
          <w:sz w:val="24"/>
          <w:szCs w:val="24"/>
        </w:rPr>
        <w:t xml:space="preserve"> In the research from Basic disciplines that I have analysed, the main link between (i) and (ii) is </w:t>
      </w:r>
      <w:r w:rsidR="00833F17">
        <w:rPr>
          <w:i/>
          <w:sz w:val="24"/>
          <w:szCs w:val="24"/>
        </w:rPr>
        <w:t>technology</w:t>
      </w:r>
      <w:r w:rsidR="00833F17">
        <w:rPr>
          <w:sz w:val="24"/>
          <w:szCs w:val="24"/>
        </w:rPr>
        <w:t>: the desire for new data allowing ever more fundamental insight into various aspects of the natural world fuels the demand for technologies capable of accessing and analysing this data, and it is these technologies that</w:t>
      </w:r>
      <w:r w:rsidR="002A47C2">
        <w:rPr>
          <w:sz w:val="24"/>
          <w:szCs w:val="24"/>
        </w:rPr>
        <w:t xml:space="preserve"> </w:t>
      </w:r>
      <w:r w:rsidR="00833F17">
        <w:rPr>
          <w:sz w:val="24"/>
          <w:szCs w:val="24"/>
        </w:rPr>
        <w:t xml:space="preserve">then </w:t>
      </w:r>
      <w:r w:rsidR="002A47C2">
        <w:rPr>
          <w:sz w:val="24"/>
          <w:szCs w:val="24"/>
        </w:rPr>
        <w:t xml:space="preserve">have </w:t>
      </w:r>
      <w:r w:rsidR="00833F17">
        <w:rPr>
          <w:sz w:val="24"/>
          <w:szCs w:val="24"/>
        </w:rPr>
        <w:t>potentially wider scientific and real-life</w:t>
      </w:r>
      <w:r w:rsidR="002A47C2">
        <w:rPr>
          <w:sz w:val="24"/>
          <w:szCs w:val="24"/>
        </w:rPr>
        <w:t xml:space="preserve"> applicability</w:t>
      </w:r>
      <w:r w:rsidR="00833F17">
        <w:rPr>
          <w:sz w:val="24"/>
          <w:szCs w:val="24"/>
        </w:rPr>
        <w:t>.</w:t>
      </w:r>
      <w:r w:rsidR="002A47C2">
        <w:rPr>
          <w:sz w:val="24"/>
          <w:szCs w:val="24"/>
        </w:rPr>
        <w:t xml:space="preserve"> This was recognised by my interview respondents:</w:t>
      </w:r>
    </w:p>
    <w:p w14:paraId="6527989E" w14:textId="4B5A4A71" w:rsidR="002A47C2" w:rsidRDefault="002A47C2" w:rsidP="00CE5CDB">
      <w:pPr>
        <w:spacing w:after="120" w:line="240" w:lineRule="auto"/>
        <w:ind w:left="720"/>
        <w:rPr>
          <w:sz w:val="24"/>
          <w:szCs w:val="24"/>
        </w:rPr>
      </w:pPr>
      <w:r>
        <w:rPr>
          <w:sz w:val="24"/>
          <w:szCs w:val="24"/>
        </w:rPr>
        <w:t>“I think about the science rather than who might end up using it. But the hard work is actually the collection and analysis of the data – our science is driven by the data we can collect. So we have the instrumentation group ... [whose] instruments allow us to do much more in terms of the science, but then the technology also gets sold all over the world.” (Basic Life scientist)</w:t>
      </w:r>
    </w:p>
    <w:p w14:paraId="1E55A2A9" w14:textId="26EB01C2" w:rsidR="005D5FEA" w:rsidRDefault="002A47C2" w:rsidP="00CE5CDB">
      <w:pPr>
        <w:spacing w:after="120" w:line="240" w:lineRule="auto"/>
        <w:ind w:left="720"/>
        <w:rPr>
          <w:sz w:val="24"/>
          <w:szCs w:val="24"/>
        </w:rPr>
      </w:pPr>
      <w:r>
        <w:rPr>
          <w:sz w:val="24"/>
          <w:szCs w:val="24"/>
        </w:rPr>
        <w:t>“Scientists are always going to be playing around with the latest unproven technology</w:t>
      </w:r>
      <w:r w:rsidR="003C4313">
        <w:rPr>
          <w:sz w:val="24"/>
          <w:szCs w:val="24"/>
        </w:rPr>
        <w:t xml:space="preserve"> </w:t>
      </w:r>
      <w:r>
        <w:rPr>
          <w:sz w:val="24"/>
          <w:szCs w:val="24"/>
        </w:rPr>
        <w:t xml:space="preserve">... but actually there’s a synergy rather than a tension between scientific technology and technology for application. Because although </w:t>
      </w:r>
      <w:r w:rsidR="006C37A6">
        <w:rPr>
          <w:sz w:val="24"/>
          <w:szCs w:val="24"/>
        </w:rPr>
        <w:t>its</w:t>
      </w:r>
      <w:r>
        <w:rPr>
          <w:sz w:val="24"/>
          <w:szCs w:val="24"/>
        </w:rPr>
        <w:t xml:space="preserve"> core science, the components and technology can be used and sold for various other purposes.” (Basic Natural</w:t>
      </w:r>
      <w:r w:rsidR="0015536C">
        <w:rPr>
          <w:sz w:val="24"/>
          <w:szCs w:val="24"/>
        </w:rPr>
        <w:t xml:space="preserve"> scientist</w:t>
      </w:r>
      <w:r>
        <w:rPr>
          <w:sz w:val="24"/>
          <w:szCs w:val="24"/>
        </w:rPr>
        <w:t>)</w:t>
      </w:r>
    </w:p>
    <w:p w14:paraId="20A9CF47" w14:textId="4E3FE5E4" w:rsidR="005534DC" w:rsidRDefault="00E913BA" w:rsidP="005D5FEA">
      <w:pPr>
        <w:spacing w:after="120" w:line="360" w:lineRule="auto"/>
        <w:rPr>
          <w:color w:val="000000"/>
          <w:sz w:val="24"/>
          <w:szCs w:val="24"/>
        </w:rPr>
      </w:pPr>
      <w:r>
        <w:rPr>
          <w:sz w:val="24"/>
          <w:szCs w:val="24"/>
        </w:rPr>
        <w:t>Thi</w:t>
      </w:r>
      <w:r w:rsidR="00B04E0A">
        <w:rPr>
          <w:sz w:val="24"/>
          <w:szCs w:val="24"/>
        </w:rPr>
        <w:t>s synergy</w:t>
      </w:r>
      <w:r w:rsidR="0031387F">
        <w:rPr>
          <w:sz w:val="24"/>
          <w:szCs w:val="24"/>
        </w:rPr>
        <w:t>, whereby the demand for technology to drive Basic science converges with the</w:t>
      </w:r>
      <w:r w:rsidR="00C63EB7">
        <w:rPr>
          <w:sz w:val="24"/>
          <w:szCs w:val="24"/>
        </w:rPr>
        <w:t xml:space="preserve"> social</w:t>
      </w:r>
      <w:r w:rsidR="0031387F">
        <w:rPr>
          <w:sz w:val="24"/>
          <w:szCs w:val="24"/>
        </w:rPr>
        <w:t xml:space="preserve"> demand for technolog</w:t>
      </w:r>
      <w:r w:rsidR="00C63EB7">
        <w:rPr>
          <w:sz w:val="24"/>
          <w:szCs w:val="24"/>
        </w:rPr>
        <w:t xml:space="preserve">ies, </w:t>
      </w:r>
      <w:r w:rsidR="00B04E0A">
        <w:rPr>
          <w:sz w:val="24"/>
          <w:szCs w:val="24"/>
        </w:rPr>
        <w:t xml:space="preserve">underpins university’s </w:t>
      </w:r>
      <w:r w:rsidR="00F0787F">
        <w:rPr>
          <w:sz w:val="24"/>
          <w:szCs w:val="24"/>
        </w:rPr>
        <w:t>participation</w:t>
      </w:r>
      <w:r w:rsidR="00B04E0A">
        <w:rPr>
          <w:sz w:val="24"/>
          <w:szCs w:val="24"/>
        </w:rPr>
        <w:t xml:space="preserve"> in th</w:t>
      </w:r>
      <w:r w:rsidR="00B364FF">
        <w:rPr>
          <w:sz w:val="24"/>
          <w:szCs w:val="24"/>
        </w:rPr>
        <w:t xml:space="preserve">e </w:t>
      </w:r>
      <w:r w:rsidR="00B364FF" w:rsidRPr="00F66888">
        <w:rPr>
          <w:iCs/>
          <w:sz w:val="24"/>
          <w:szCs w:val="24"/>
        </w:rPr>
        <w:t>‘technoscientific’</w:t>
      </w:r>
      <w:r w:rsidR="00B364FF">
        <w:rPr>
          <w:iCs/>
          <w:sz w:val="24"/>
          <w:szCs w:val="24"/>
        </w:rPr>
        <w:t xml:space="preserve"> social order </w:t>
      </w:r>
      <w:r w:rsidR="00B364FF" w:rsidRPr="001C1917">
        <w:rPr>
          <w:color w:val="000000"/>
          <w:sz w:val="24"/>
          <w:szCs w:val="24"/>
        </w:rPr>
        <w:fldChar w:fldCharType="begin">
          <w:fldData xml:space="preserve">PEVuZE5vdGU+PENpdGU+PEF1dGhvcj5aaW1hbjwvQXV0aG9yPjxZZWFyPjE5OTY8L1llYXI+PElE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</w:fldData>
        </w:fldChar>
      </w:r>
      <w:r w:rsidR="00B364FF">
        <w:rPr>
          <w:color w:val="000000"/>
          <w:sz w:val="24"/>
          <w:szCs w:val="24"/>
        </w:rPr>
        <w:instrText xml:space="preserve"> ADDIN EN.CITE </w:instrText>
      </w:r>
      <w:r w:rsidR="00B364FF">
        <w:rPr>
          <w:color w:val="000000"/>
          <w:sz w:val="24"/>
          <w:szCs w:val="24"/>
        </w:rPr>
        <w:fldChar w:fldCharType="begin">
          <w:fldData xml:space="preserve">PEVuZE5vdGU+PENpdGU+PEF1dGhvcj5aaW1hbjwvQXV0aG9yPjxZZWFyPjE5OTY8L1llYXI+PElE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</w:fldData>
        </w:fldChar>
      </w:r>
      <w:r w:rsidR="00B364FF">
        <w:rPr>
          <w:color w:val="000000"/>
          <w:sz w:val="24"/>
          <w:szCs w:val="24"/>
        </w:rPr>
        <w:instrText xml:space="preserve"> ADDIN EN.CITE.DATA </w:instrText>
      </w:r>
      <w:r w:rsidR="00B364FF">
        <w:rPr>
          <w:color w:val="000000"/>
          <w:sz w:val="24"/>
          <w:szCs w:val="24"/>
        </w:rPr>
      </w:r>
      <w:r w:rsidR="00B364FF">
        <w:rPr>
          <w:color w:val="000000"/>
          <w:sz w:val="24"/>
          <w:szCs w:val="24"/>
        </w:rPr>
        <w:fldChar w:fldCharType="end"/>
      </w:r>
      <w:r w:rsidR="00B364FF" w:rsidRPr="001C1917">
        <w:rPr>
          <w:color w:val="000000"/>
          <w:sz w:val="24"/>
          <w:szCs w:val="24"/>
        </w:rPr>
      </w:r>
      <w:r w:rsidR="00B364FF" w:rsidRPr="001C1917">
        <w:rPr>
          <w:color w:val="000000"/>
          <w:sz w:val="24"/>
          <w:szCs w:val="24"/>
        </w:rPr>
        <w:fldChar w:fldCharType="separate"/>
      </w:r>
      <w:r w:rsidR="00B364FF">
        <w:rPr>
          <w:noProof/>
          <w:color w:val="000000"/>
          <w:sz w:val="24"/>
          <w:szCs w:val="24"/>
        </w:rPr>
        <w:t>(Latour, 1987, p. 162; Leydesdorff, 2012, p. 32; Slaughter et al., 2002, p. 286; Ziman, 1996b, p. 313)</w:t>
      </w:r>
      <w:r w:rsidR="00B364FF" w:rsidRPr="001C1917">
        <w:rPr>
          <w:color w:val="000000"/>
          <w:sz w:val="24"/>
          <w:szCs w:val="24"/>
        </w:rPr>
        <w:fldChar w:fldCharType="end"/>
      </w:r>
      <w:r w:rsidR="00B364FF">
        <w:rPr>
          <w:color w:val="000000"/>
          <w:sz w:val="24"/>
          <w:szCs w:val="24"/>
        </w:rPr>
        <w:t xml:space="preserve"> in which powerful political, </w:t>
      </w:r>
      <w:r w:rsidR="00C20B0C">
        <w:rPr>
          <w:color w:val="000000"/>
          <w:sz w:val="24"/>
          <w:szCs w:val="24"/>
        </w:rPr>
        <w:t>commercia</w:t>
      </w:r>
      <w:r w:rsidR="009B41B4">
        <w:rPr>
          <w:color w:val="000000"/>
          <w:sz w:val="24"/>
          <w:szCs w:val="24"/>
        </w:rPr>
        <w:t>l</w:t>
      </w:r>
      <w:r w:rsidR="00C20B0C">
        <w:rPr>
          <w:color w:val="000000"/>
          <w:sz w:val="24"/>
          <w:szCs w:val="24"/>
        </w:rPr>
        <w:t xml:space="preserve"> and defence (military)</w:t>
      </w:r>
      <w:r w:rsidR="00B364FF">
        <w:rPr>
          <w:color w:val="000000"/>
          <w:sz w:val="24"/>
          <w:szCs w:val="24"/>
        </w:rPr>
        <w:t xml:space="preserve"> interest groups aim</w:t>
      </w:r>
      <w:r w:rsidR="00B364FF" w:rsidRPr="001C1917">
        <w:rPr>
          <w:color w:val="000000"/>
          <w:sz w:val="24"/>
          <w:szCs w:val="24"/>
        </w:rPr>
        <w:t xml:space="preserve"> to “control” </w:t>
      </w:r>
      <w:r w:rsidR="00B364FF" w:rsidRPr="001C1917">
        <w:rPr>
          <w:color w:val="000000"/>
          <w:sz w:val="24"/>
          <w:szCs w:val="24"/>
        </w:rPr>
        <w:fldChar w:fldCharType="begin"/>
      </w:r>
      <w:r w:rsidR="00640715">
        <w:rPr>
          <w:color w:val="000000"/>
          <w:sz w:val="24"/>
          <w:szCs w:val="24"/>
        </w:rPr>
        <w:instrText xml:space="preserve"> ADDIN EN.CITE &lt;EndNote&gt;&lt;Cite&gt;&lt;Author&gt;Bensaude-Vincent&lt;/Author&gt;&lt;Year&gt;2011&lt;/Year&gt;&lt;IDText&gt;Matters of Interest: The Objects of Research in Science and Technoscience&lt;/IDText&gt;&lt;Pages&gt;366&lt;/Pages&gt;&lt;DisplayText&gt;(Bensaude-Vincent et al., 2011, p. 366)&lt;/DisplayText&gt;&lt;record&gt;&lt;keywords&gt;&lt;keyword&gt;Ontology&lt;/keyword&gt;&lt;keyword&gt;Research objects&lt;/keyword&gt;&lt;keyword&gt;Technoscience&lt;/keyword&gt;&lt;keyword&gt;Dispositions&lt;/keyword&gt;&lt;keyword&gt;Affordances&lt;/keyword&gt;&lt;keyword&gt;Philosophy of scientific experimentation&lt;/keyword&gt;&lt;/keywords&gt;&lt;isbn&gt;0925-4560&lt;/isbn&gt;&lt;titles&gt;&lt;title&gt;Matters of Interest: The Objects of Research in Science and Technoscience&lt;/title&gt;&lt;secondary-title&gt;Journal for General Philosophy of Science&lt;/secondary-title&gt;&lt;/titles&gt;&lt;pages&gt;365-383&lt;/pages&gt;&lt;number&gt;2&lt;/number&gt;&lt;contributors&gt;&lt;authors&gt;&lt;author&gt;Bensaude-Vincent, Bernadette&lt;/author&gt;&lt;author&gt;Loeve, Sacha&lt;/author&gt;&lt;author&gt;Nordmann, Alfred&lt;/author&gt;&lt;author&gt;Schwarz, Astrid&lt;/author&gt;&lt;/authors&gt;&lt;/contributors&gt;&lt;added-date format="utc"&gt;1542813302&lt;/added-date&gt;&lt;pub-location&gt;Dordrecht&lt;/pub-location&gt;&lt;ref-type name="Journal Article"&gt;17&lt;/ref-type&gt;&lt;dates&gt;&lt;year&gt;2011&lt;/year&gt;&lt;/dates&gt;&lt;rec-number&gt;7682&lt;/rec-number&gt;&lt;last-updated-date format="utc"&gt;1542813302&lt;/last-updated-date&gt;&lt;electronic-resource-num&gt;10.1007/s10838-011-9172-y&lt;/electronic-resource-num&gt;&lt;volume&gt;42&lt;/volume&gt;&lt;/record&gt;&lt;/Cite&gt;&lt;/EndNote&gt;</w:instrText>
      </w:r>
      <w:r w:rsidR="00B364FF" w:rsidRPr="001C1917">
        <w:rPr>
          <w:color w:val="000000"/>
          <w:sz w:val="24"/>
          <w:szCs w:val="24"/>
        </w:rPr>
        <w:fldChar w:fldCharType="separate"/>
      </w:r>
      <w:r w:rsidR="00640715">
        <w:rPr>
          <w:noProof/>
          <w:color w:val="000000"/>
          <w:sz w:val="24"/>
          <w:szCs w:val="24"/>
        </w:rPr>
        <w:t>(Bensaude-Vincent et al., 2011, p. 366)</w:t>
      </w:r>
      <w:r w:rsidR="00B364FF" w:rsidRPr="001C1917">
        <w:rPr>
          <w:color w:val="000000"/>
          <w:sz w:val="24"/>
          <w:szCs w:val="24"/>
        </w:rPr>
        <w:fldChar w:fldCharType="end"/>
      </w:r>
      <w:r w:rsidR="00B364FF" w:rsidRPr="001C1917">
        <w:rPr>
          <w:color w:val="000000"/>
          <w:sz w:val="24"/>
          <w:szCs w:val="24"/>
        </w:rPr>
        <w:t xml:space="preserve"> and “construct” </w:t>
      </w:r>
      <w:r w:rsidR="00B364FF" w:rsidRPr="001C1917">
        <w:rPr>
          <w:color w:val="000000"/>
          <w:sz w:val="24"/>
          <w:szCs w:val="24"/>
        </w:rPr>
        <w:fldChar w:fldCharType="begin"/>
      </w:r>
      <w:r w:rsidR="00B364FF" w:rsidRPr="001C1917">
        <w:rPr>
          <w:color w:val="000000"/>
          <w:sz w:val="24"/>
          <w:szCs w:val="24"/>
        </w:rPr>
        <w:instrText xml:space="preserve"> ADDIN EN.CITE &lt;EndNote&gt;&lt;Cite&gt;&lt;Author&gt;Schmidt&lt;/Author&gt;&lt;Year&gt;2011&lt;/Year&gt;&lt;IDText&gt;Toward an epistemology of nano- technosciences&lt;/IDText&gt;&lt;Pages&gt;104&lt;/Pages&gt;&lt;DisplayText&gt;(Schmidt, 2011, p. 104)&lt;/DisplayText&gt;&lt;record&gt;&lt;keywords&gt;&lt;keyword&gt;Prevalence Studies (Epidemiology) -- Analysis&lt;/keyword&gt;&lt;keyword&gt;Prevalence Studies (Epidemiology) -- Investigations&lt;/keyword&gt;&lt;/keywords&gt;&lt;isbn&gt;1615-6609&lt;/isbn&gt;&lt;titles&gt;&lt;title&gt;Toward an epistemology of nano- technosciences&lt;/title&gt;&lt;secondary-title&gt;International Journal of Ethics of Science and Technology Assessment&lt;/secondary-title&gt;&lt;/titles&gt;&lt;pages&gt;103-124&lt;/pages&gt;&lt;number&gt;2&lt;/number&gt;&lt;contributors&gt;&lt;authors&gt;&lt;author&gt;Schmidt, Jan&lt;/author&gt;&lt;/authors&gt;&lt;/contributors&gt;&lt;added-date format="utc"&gt;1542813857&lt;/added-date&gt;&lt;pub-location&gt;Berlin/Heidelberg&lt;/pub-location&gt;&lt;ref-type name="Journal Article"&gt;17&lt;/ref-type&gt;&lt;dates&gt;&lt;year&gt;2011&lt;/year&gt;&lt;/dates&gt;&lt;rec-number&gt;7683&lt;/rec-number&gt;&lt;last-updated-date format="utc"&gt;1542813857&lt;/last-updated-date&gt;&lt;electronic-resource-num&gt;10.1007/s10202-011-0104-z&lt;/electronic-resource-num&gt;&lt;volume&gt;8&lt;/volume&gt;&lt;/record&gt;&lt;/Cite&gt;&lt;/EndNote&gt;</w:instrText>
      </w:r>
      <w:r w:rsidR="00B364FF" w:rsidRPr="001C1917">
        <w:rPr>
          <w:color w:val="000000"/>
          <w:sz w:val="24"/>
          <w:szCs w:val="24"/>
        </w:rPr>
        <w:fldChar w:fldCharType="separate"/>
      </w:r>
      <w:r w:rsidR="00B364FF" w:rsidRPr="001C1917">
        <w:rPr>
          <w:noProof/>
          <w:color w:val="000000"/>
          <w:sz w:val="24"/>
          <w:szCs w:val="24"/>
        </w:rPr>
        <w:t>(Schmidt, 2011, p. 104)</w:t>
      </w:r>
      <w:r w:rsidR="00B364FF" w:rsidRPr="001C1917">
        <w:rPr>
          <w:color w:val="000000"/>
          <w:sz w:val="24"/>
          <w:szCs w:val="24"/>
        </w:rPr>
        <w:fldChar w:fldCharType="end"/>
      </w:r>
      <w:r w:rsidR="00B364FF" w:rsidRPr="001C1917">
        <w:rPr>
          <w:color w:val="000000"/>
          <w:sz w:val="24"/>
          <w:szCs w:val="24"/>
        </w:rPr>
        <w:t xml:space="preserve"> </w:t>
      </w:r>
      <w:r w:rsidR="00B364FF">
        <w:rPr>
          <w:color w:val="000000"/>
          <w:sz w:val="24"/>
          <w:szCs w:val="24"/>
        </w:rPr>
        <w:t>the social world via technological projects</w:t>
      </w:r>
      <w:r w:rsidR="00C20B0C">
        <w:rPr>
          <w:color w:val="000000"/>
          <w:sz w:val="24"/>
          <w:szCs w:val="24"/>
        </w:rPr>
        <w:t xml:space="preserve">. </w:t>
      </w:r>
      <w:r w:rsidR="005534DC">
        <w:rPr>
          <w:color w:val="000000"/>
          <w:sz w:val="24"/>
          <w:szCs w:val="24"/>
        </w:rPr>
        <w:t>For example, o</w:t>
      </w:r>
      <w:r w:rsidR="005B1817">
        <w:rPr>
          <w:color w:val="000000"/>
          <w:sz w:val="24"/>
          <w:szCs w:val="24"/>
        </w:rPr>
        <w:t xml:space="preserve">f the seven bodies of research (BoRs) sampled from Basic disciplines: </w:t>
      </w:r>
    </w:p>
    <w:p w14:paraId="00B1C2E9" w14:textId="4FDFF88A" w:rsidR="005534DC" w:rsidRDefault="005B1817" w:rsidP="00A17598">
      <w:pPr>
        <w:pStyle w:val="ListParagraph"/>
        <w:numPr>
          <w:ilvl w:val="0"/>
          <w:numId w:val="5"/>
        </w:numPr>
        <w:spacing w:before="120" w:after="120" w:line="360" w:lineRule="auto"/>
        <w:rPr>
          <w:color w:val="000000"/>
          <w:sz w:val="24"/>
          <w:szCs w:val="24"/>
        </w:rPr>
      </w:pPr>
      <w:r w:rsidRPr="005534DC">
        <w:rPr>
          <w:color w:val="000000"/>
          <w:sz w:val="24"/>
          <w:szCs w:val="24"/>
        </w:rPr>
        <w:t xml:space="preserve">three BoRs produce technologies which contribute to </w:t>
      </w:r>
      <w:r w:rsidRPr="00D33D61">
        <w:rPr>
          <w:i/>
          <w:color w:val="000000"/>
          <w:sz w:val="24"/>
          <w:szCs w:val="24"/>
        </w:rPr>
        <w:t>national security</w:t>
      </w:r>
      <w:r w:rsidRPr="005534DC">
        <w:rPr>
          <w:color w:val="000000"/>
          <w:sz w:val="24"/>
          <w:szCs w:val="24"/>
        </w:rPr>
        <w:t xml:space="preserve"> (BoR5 supported naval operations</w:t>
      </w:r>
      <w:r w:rsidR="005534DC">
        <w:rPr>
          <w:color w:val="000000"/>
          <w:sz w:val="24"/>
          <w:szCs w:val="24"/>
        </w:rPr>
        <w:t>;</w:t>
      </w:r>
      <w:r w:rsidRPr="005534DC">
        <w:rPr>
          <w:color w:val="000000"/>
          <w:sz w:val="24"/>
          <w:szCs w:val="24"/>
        </w:rPr>
        <w:t xml:space="preserve"> BoR8</w:t>
      </w:r>
      <w:r w:rsidR="00497177">
        <w:rPr>
          <w:color w:val="000000"/>
          <w:sz w:val="24"/>
          <w:szCs w:val="24"/>
        </w:rPr>
        <w:t>.3</w:t>
      </w:r>
      <w:r w:rsidRPr="005534DC">
        <w:rPr>
          <w:color w:val="000000"/>
          <w:sz w:val="24"/>
          <w:szCs w:val="24"/>
        </w:rPr>
        <w:t xml:space="preserve"> supported the prosecution of dealers of illicit drugs</w:t>
      </w:r>
      <w:r w:rsidR="005534DC">
        <w:rPr>
          <w:color w:val="000000"/>
          <w:sz w:val="24"/>
          <w:szCs w:val="24"/>
        </w:rPr>
        <w:t>; and</w:t>
      </w:r>
      <w:r w:rsidRPr="005534DC">
        <w:rPr>
          <w:color w:val="000000"/>
          <w:sz w:val="24"/>
          <w:szCs w:val="24"/>
        </w:rPr>
        <w:t xml:space="preserve"> BoR9 technology contributes to the European and more global aerospace industry); </w:t>
      </w:r>
    </w:p>
    <w:p w14:paraId="7959C043" w14:textId="55B75E5C" w:rsidR="00035A29" w:rsidRDefault="008455E2" w:rsidP="00A17598">
      <w:pPr>
        <w:pStyle w:val="ListParagraph"/>
        <w:numPr>
          <w:ilvl w:val="0"/>
          <w:numId w:val="5"/>
        </w:numPr>
        <w:spacing w:before="120" w:after="120" w:line="360" w:lineRule="auto"/>
        <w:rPr>
          <w:color w:val="000000"/>
          <w:sz w:val="24"/>
          <w:szCs w:val="24"/>
        </w:rPr>
      </w:pPr>
      <w:r>
        <w:rPr>
          <w:color w:val="000000"/>
          <w:sz w:val="24"/>
          <w:szCs w:val="24"/>
        </w:rPr>
        <w:t>t</w:t>
      </w:r>
      <w:r w:rsidR="009C6841">
        <w:rPr>
          <w:color w:val="000000"/>
          <w:sz w:val="24"/>
          <w:szCs w:val="24"/>
        </w:rPr>
        <w:t>hree</w:t>
      </w:r>
      <w:r>
        <w:rPr>
          <w:color w:val="000000"/>
          <w:sz w:val="24"/>
          <w:szCs w:val="24"/>
        </w:rPr>
        <w:t xml:space="preserve"> BoRs</w:t>
      </w:r>
      <w:r w:rsidR="009C6841">
        <w:rPr>
          <w:color w:val="000000"/>
          <w:sz w:val="24"/>
          <w:szCs w:val="24"/>
        </w:rPr>
        <w:t xml:space="preserve"> contribute to the </w:t>
      </w:r>
      <w:r w:rsidR="009C6841" w:rsidRPr="00D33D61">
        <w:rPr>
          <w:i/>
          <w:color w:val="000000"/>
          <w:sz w:val="24"/>
          <w:szCs w:val="24"/>
        </w:rPr>
        <w:t>energy sector</w:t>
      </w:r>
      <w:r>
        <w:rPr>
          <w:color w:val="000000"/>
          <w:sz w:val="24"/>
          <w:szCs w:val="24"/>
        </w:rPr>
        <w:t xml:space="preserve"> </w:t>
      </w:r>
      <w:r w:rsidR="00497177">
        <w:rPr>
          <w:color w:val="000000"/>
          <w:sz w:val="24"/>
          <w:szCs w:val="24"/>
        </w:rPr>
        <w:t>(BoR8.2</w:t>
      </w:r>
      <w:r w:rsidR="00035A29">
        <w:rPr>
          <w:color w:val="000000"/>
          <w:sz w:val="24"/>
          <w:szCs w:val="24"/>
        </w:rPr>
        <w:t xml:space="preserve"> and BoR10.1 both</w:t>
      </w:r>
      <w:r w:rsidR="00EA5CA2">
        <w:rPr>
          <w:color w:val="000000"/>
          <w:sz w:val="24"/>
          <w:szCs w:val="24"/>
        </w:rPr>
        <w:t xml:space="preserve"> </w:t>
      </w:r>
      <w:r w:rsidR="00035A29">
        <w:rPr>
          <w:color w:val="000000"/>
          <w:sz w:val="24"/>
          <w:szCs w:val="24"/>
        </w:rPr>
        <w:t>contributed to the</w:t>
      </w:r>
      <w:r w:rsidR="00EA5CA2">
        <w:rPr>
          <w:color w:val="000000"/>
          <w:sz w:val="24"/>
          <w:szCs w:val="24"/>
        </w:rPr>
        <w:t xml:space="preserve"> </w:t>
      </w:r>
      <w:r w:rsidR="009C6841" w:rsidRPr="005534DC">
        <w:rPr>
          <w:color w:val="000000"/>
          <w:sz w:val="24"/>
          <w:szCs w:val="24"/>
        </w:rPr>
        <w:t>oil and gas exploration and extraction industry</w:t>
      </w:r>
      <w:r w:rsidR="00EA5CA2">
        <w:rPr>
          <w:color w:val="000000"/>
          <w:sz w:val="24"/>
          <w:szCs w:val="24"/>
        </w:rPr>
        <w:t>;</w:t>
      </w:r>
      <w:r w:rsidR="009672F2">
        <w:rPr>
          <w:color w:val="000000"/>
          <w:sz w:val="24"/>
          <w:szCs w:val="24"/>
        </w:rPr>
        <w:t xml:space="preserve"> BoR9 technology has contributed to </w:t>
      </w:r>
      <w:r w:rsidR="00035A29">
        <w:rPr>
          <w:color w:val="000000"/>
          <w:sz w:val="24"/>
          <w:szCs w:val="24"/>
        </w:rPr>
        <w:t>international thermonuclear reactor projects)</w:t>
      </w:r>
      <w:r w:rsidR="003F1745">
        <w:rPr>
          <w:color w:val="000000"/>
          <w:sz w:val="24"/>
          <w:szCs w:val="24"/>
        </w:rPr>
        <w:t>;</w:t>
      </w:r>
    </w:p>
    <w:p w14:paraId="3C2D4D27" w14:textId="2BBF91DD" w:rsidR="00B364FF" w:rsidRPr="00035A29" w:rsidRDefault="00035A29" w:rsidP="00A17598">
      <w:pPr>
        <w:pStyle w:val="ListParagraph"/>
        <w:numPr>
          <w:ilvl w:val="0"/>
          <w:numId w:val="5"/>
        </w:numPr>
        <w:spacing w:before="120" w:after="120" w:line="360" w:lineRule="auto"/>
        <w:rPr>
          <w:color w:val="000000"/>
          <w:sz w:val="24"/>
          <w:szCs w:val="24"/>
        </w:rPr>
      </w:pPr>
      <w:r>
        <w:rPr>
          <w:color w:val="000000"/>
          <w:sz w:val="24"/>
          <w:szCs w:val="24"/>
        </w:rPr>
        <w:t>and two BoRs do research directly supporting</w:t>
      </w:r>
      <w:r w:rsidRPr="005534DC">
        <w:rPr>
          <w:color w:val="000000"/>
          <w:sz w:val="24"/>
          <w:szCs w:val="24"/>
        </w:rPr>
        <w:t xml:space="preserve"> </w:t>
      </w:r>
      <w:r>
        <w:rPr>
          <w:color w:val="000000"/>
          <w:sz w:val="24"/>
          <w:szCs w:val="24"/>
        </w:rPr>
        <w:t xml:space="preserve">large </w:t>
      </w:r>
      <w:r w:rsidRPr="00D33D61">
        <w:rPr>
          <w:i/>
          <w:color w:val="000000"/>
          <w:sz w:val="24"/>
          <w:szCs w:val="24"/>
        </w:rPr>
        <w:t>pharmaceutical companies</w:t>
      </w:r>
      <w:r>
        <w:rPr>
          <w:color w:val="000000"/>
          <w:sz w:val="24"/>
          <w:szCs w:val="24"/>
        </w:rPr>
        <w:t xml:space="preserve"> (BoR8.1 produces biocatalysts targeting use in pharmaceutical synthesis; BoR10.2 conducts drug trials for large pharmaceutical companies).</w:t>
      </w:r>
    </w:p>
    <w:p w14:paraId="3BF189C6" w14:textId="38447167" w:rsidR="00C72311" w:rsidRDefault="00C72311" w:rsidP="002D236D">
      <w:pPr>
        <w:spacing w:before="120" w:after="120" w:line="360" w:lineRule="auto"/>
        <w:rPr>
          <w:sz w:val="24"/>
          <w:szCs w:val="24"/>
        </w:rPr>
      </w:pPr>
      <w:r>
        <w:rPr>
          <w:sz w:val="24"/>
          <w:szCs w:val="24"/>
        </w:rPr>
        <w:t>This</w:t>
      </w:r>
      <w:r w:rsidR="00C8055E">
        <w:rPr>
          <w:sz w:val="24"/>
          <w:szCs w:val="24"/>
        </w:rPr>
        <w:t xml:space="preserve"> participation in a technoscientific system</w:t>
      </w:r>
      <w:r w:rsidR="002E5834">
        <w:rPr>
          <w:sz w:val="24"/>
          <w:szCs w:val="24"/>
        </w:rPr>
        <w:t xml:space="preserve"> </w:t>
      </w:r>
      <w:r w:rsidR="00BA0417">
        <w:rPr>
          <w:sz w:val="24"/>
          <w:szCs w:val="24"/>
        </w:rPr>
        <w:t xml:space="preserve">became </w:t>
      </w:r>
      <w:r w:rsidR="002E5834">
        <w:rPr>
          <w:sz w:val="24"/>
          <w:szCs w:val="24"/>
        </w:rPr>
        <w:t>manifest in</w:t>
      </w:r>
      <w:r w:rsidR="006608FF">
        <w:rPr>
          <w:sz w:val="24"/>
          <w:szCs w:val="24"/>
        </w:rPr>
        <w:t xml:space="preserve"> </w:t>
      </w:r>
      <w:r w:rsidR="007241B5">
        <w:rPr>
          <w:sz w:val="24"/>
          <w:szCs w:val="24"/>
        </w:rPr>
        <w:t>the forms of boundary transaction associated with sampled research in Basic disciplines.</w:t>
      </w:r>
      <w:r w:rsidR="00867FEB" w:rsidRPr="00867FEB">
        <w:rPr>
          <w:sz w:val="24"/>
          <w:szCs w:val="24"/>
        </w:rPr>
        <w:t xml:space="preserve"> </w:t>
      </w:r>
      <w:r w:rsidR="00867FEB" w:rsidRPr="00867FEB">
        <w:rPr>
          <w:sz w:val="24"/>
          <w:szCs w:val="24"/>
        </w:rPr>
        <w:fldChar w:fldCharType="begin"/>
      </w:r>
      <w:r w:rsidR="00867FEB" w:rsidRPr="00867FEB">
        <w:rPr>
          <w:sz w:val="24"/>
          <w:szCs w:val="24"/>
        </w:rPr>
        <w:instrText xml:space="preserve"> REF _Ref11836344 \h </w:instrText>
      </w:r>
      <w:r w:rsidR="00867FEB">
        <w:rPr>
          <w:sz w:val="24"/>
          <w:szCs w:val="24"/>
        </w:rPr>
        <w:instrText xml:space="preserve"> \* MERGEFORMAT </w:instrText>
      </w:r>
      <w:r w:rsidR="00867FEB" w:rsidRPr="00867FEB">
        <w:rPr>
          <w:sz w:val="24"/>
          <w:szCs w:val="24"/>
        </w:rPr>
      </w:r>
      <w:r w:rsidR="00867FEB" w:rsidRPr="00867FEB">
        <w:rPr>
          <w:sz w:val="24"/>
          <w:szCs w:val="24"/>
        </w:rPr>
        <w:fldChar w:fldCharType="separate"/>
      </w:r>
      <w:r w:rsidR="0011424E" w:rsidRPr="0011424E">
        <w:rPr>
          <w:sz w:val="24"/>
          <w:szCs w:val="24"/>
        </w:rPr>
        <w:t xml:space="preserve">Figure </w:t>
      </w:r>
      <w:r w:rsidR="0011424E" w:rsidRPr="0011424E">
        <w:rPr>
          <w:noProof/>
          <w:sz w:val="24"/>
          <w:szCs w:val="24"/>
        </w:rPr>
        <w:t>16</w:t>
      </w:r>
      <w:r w:rsidR="00867FEB" w:rsidRPr="00867FEB">
        <w:rPr>
          <w:sz w:val="24"/>
          <w:szCs w:val="24"/>
        </w:rPr>
        <w:fldChar w:fldCharType="end"/>
      </w:r>
      <w:r w:rsidRPr="00C72311">
        <w:rPr>
          <w:sz w:val="24"/>
          <w:szCs w:val="24"/>
        </w:rPr>
        <w:t xml:space="preserve"> </w:t>
      </w:r>
      <w:r>
        <w:rPr>
          <w:sz w:val="24"/>
          <w:szCs w:val="24"/>
        </w:rPr>
        <w:t xml:space="preserve">(below) contrasts two forms of people-led boundary transaction across the three categories, Basic disciplines, Applied disciplines and Basic/Applied disciplines. The figure highlights the significance </w:t>
      </w:r>
      <w:r w:rsidR="009059E2">
        <w:rPr>
          <w:sz w:val="24"/>
          <w:szCs w:val="24"/>
        </w:rPr>
        <w:t xml:space="preserve">of </w:t>
      </w:r>
      <w:r>
        <w:rPr>
          <w:sz w:val="24"/>
          <w:szCs w:val="24"/>
        </w:rPr>
        <w:t xml:space="preserve">boundary-spanners (or ‘knowledge brokers’) in Basic sciences – 100% of BoRs from Basic disciplines exhibit this form of boundary transaction. Outreach by contrast is relatively insignificant, with only 38% of Basic BoRs exhibiting this form of transaction. </w:t>
      </w:r>
      <w:r w:rsidR="002C56B4">
        <w:rPr>
          <w:sz w:val="24"/>
          <w:szCs w:val="24"/>
        </w:rPr>
        <w:t xml:space="preserve">This contrasts with Applied and Basic/Applied disciplines. In both of these categories, ‘outreach’ is a more frequent form of boundary transaction than ‘boundary-spanners’. </w:t>
      </w:r>
      <w:r w:rsidR="00FD2735">
        <w:rPr>
          <w:sz w:val="24"/>
          <w:szCs w:val="24"/>
        </w:rPr>
        <w:t xml:space="preserve">Uniquely to Basic sciences then, </w:t>
      </w:r>
      <w:r w:rsidR="009C6682">
        <w:rPr>
          <w:sz w:val="24"/>
          <w:szCs w:val="24"/>
        </w:rPr>
        <w:t xml:space="preserve">at least in my sample, is a priority of an interflow of experts to and from academic and non-academic settings, as opposed to a more one-way flow of academics only entering into non-academic contexts to disseminate findings or establish demand for their research. </w:t>
      </w:r>
    </w:p>
    <w:p w14:paraId="306BDFAC" w14:textId="0610574B" w:rsidR="00F76175" w:rsidRDefault="00F76175" w:rsidP="002D236D">
      <w:pPr>
        <w:spacing w:before="120" w:after="120" w:line="360" w:lineRule="auto"/>
      </w:pPr>
      <w:r>
        <w:rPr>
          <w:noProof/>
          <w:sz w:val="24"/>
          <w:szCs w:val="24"/>
        </w:rPr>
        <w:drawing>
          <wp:inline distT="0" distB="0" distL="0" distR="0" wp14:anchorId="3CA0FF8D" wp14:editId="07788DBB">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5709F6E" w14:textId="434520EB" w:rsidR="00F76175" w:rsidRDefault="00F76175" w:rsidP="00F76175">
      <w:pPr>
        <w:pStyle w:val="Caption"/>
        <w:rPr>
          <w:sz w:val="24"/>
          <w:szCs w:val="24"/>
        </w:rPr>
      </w:pPr>
      <w:bookmarkStart w:id="208" w:name="_Ref11836344"/>
      <w:bookmarkStart w:id="209" w:name="_Toc31702085"/>
      <w:r>
        <w:t xml:space="preserve">Figure </w:t>
      </w:r>
      <w:r w:rsidR="00B256E3">
        <w:rPr>
          <w:noProof/>
        </w:rPr>
        <w:fldChar w:fldCharType="begin"/>
      </w:r>
      <w:r w:rsidR="00B256E3">
        <w:rPr>
          <w:noProof/>
        </w:rPr>
        <w:instrText xml:space="preserve"> SEQ Figure \* ARABIC </w:instrText>
      </w:r>
      <w:r w:rsidR="00B256E3">
        <w:rPr>
          <w:noProof/>
        </w:rPr>
        <w:fldChar w:fldCharType="separate"/>
      </w:r>
      <w:r w:rsidR="0011424E">
        <w:rPr>
          <w:noProof/>
        </w:rPr>
        <w:t>16</w:t>
      </w:r>
      <w:r w:rsidR="00B256E3">
        <w:rPr>
          <w:noProof/>
        </w:rPr>
        <w:fldChar w:fldCharType="end"/>
      </w:r>
      <w:bookmarkEnd w:id="208"/>
      <w:r>
        <w:t>. Percentage of BoRs exhibiting different forms of boundary transaction</w:t>
      </w:r>
      <w:r>
        <w:rPr>
          <w:noProof/>
        </w:rPr>
        <w:t xml:space="preserve"> by </w:t>
      </w:r>
      <w:r w:rsidR="003E777D">
        <w:rPr>
          <w:noProof/>
        </w:rPr>
        <w:t>research</w:t>
      </w:r>
      <w:r>
        <w:rPr>
          <w:noProof/>
        </w:rPr>
        <w:t xml:space="preserve"> orientation</w:t>
      </w:r>
      <w:bookmarkEnd w:id="209"/>
    </w:p>
    <w:p w14:paraId="310A2E10" w14:textId="2A8E03A3" w:rsidR="0054187B" w:rsidRDefault="009C6682" w:rsidP="007D4D0D">
      <w:pPr>
        <w:spacing w:after="120" w:line="360" w:lineRule="auto"/>
        <w:rPr>
          <w:sz w:val="24"/>
          <w:szCs w:val="24"/>
        </w:rPr>
      </w:pPr>
      <w:r>
        <w:rPr>
          <w:sz w:val="24"/>
          <w:szCs w:val="24"/>
        </w:rPr>
        <w:t xml:space="preserve">The importance of this point can be seen with greater clarity </w:t>
      </w:r>
      <w:r w:rsidR="00AB6ADB">
        <w:rPr>
          <w:sz w:val="24"/>
          <w:szCs w:val="24"/>
        </w:rPr>
        <w:t>when seen in context</w:t>
      </w:r>
      <w:r>
        <w:rPr>
          <w:sz w:val="24"/>
          <w:szCs w:val="24"/>
        </w:rPr>
        <w:t xml:space="preserve">. </w:t>
      </w:r>
      <w:r w:rsidR="00AB6ADB">
        <w:rPr>
          <w:sz w:val="24"/>
          <w:szCs w:val="24"/>
        </w:rPr>
        <w:t>For example, i</w:t>
      </w:r>
      <w:r w:rsidR="00D71C23">
        <w:rPr>
          <w:sz w:val="24"/>
          <w:szCs w:val="24"/>
        </w:rPr>
        <w:t>n BoR8.2 (</w:t>
      </w:r>
      <w:r w:rsidR="002C04EA">
        <w:rPr>
          <w:sz w:val="24"/>
          <w:szCs w:val="24"/>
        </w:rPr>
        <w:t>‘Mercury Capture Technology for the Global Petroleum Industry’)</w:t>
      </w:r>
      <w:r w:rsidR="00D71C23">
        <w:rPr>
          <w:sz w:val="24"/>
          <w:szCs w:val="24"/>
        </w:rPr>
        <w:t xml:space="preserve"> </w:t>
      </w:r>
      <w:r w:rsidR="00AB6ADB">
        <w:rPr>
          <w:sz w:val="24"/>
          <w:szCs w:val="24"/>
        </w:rPr>
        <w:t>r</w:t>
      </w:r>
      <w:r w:rsidR="00233D87">
        <w:rPr>
          <w:sz w:val="24"/>
          <w:szCs w:val="24"/>
        </w:rPr>
        <w:t>esearchers at the School of Chemistry and Chemical Engineering, Queen’s University Belfast</w:t>
      </w:r>
      <w:r w:rsidR="00E7358C">
        <w:rPr>
          <w:sz w:val="24"/>
          <w:szCs w:val="24"/>
        </w:rPr>
        <w:t xml:space="preserve"> (QUB)</w:t>
      </w:r>
      <w:r w:rsidR="00233D87">
        <w:rPr>
          <w:sz w:val="24"/>
          <w:szCs w:val="24"/>
        </w:rPr>
        <w:t xml:space="preserve">, had a long history of expertise in ‘ionic liquids’ (liquid salts). Research from the early 1990s had focused on how ionic liquids could be used as ‘green’ solvents (solvents are used to dissolve other substances, and can sometimes lead to by-products which are harmful to humans and the environment) in various industry contexts. </w:t>
      </w:r>
      <w:r w:rsidR="00E355FF">
        <w:rPr>
          <w:sz w:val="24"/>
          <w:szCs w:val="24"/>
        </w:rPr>
        <w:t>Eventually, this led to a significant formal partnership between the School and Petronas, a large Malaysian petroleum company</w:t>
      </w:r>
      <w:r w:rsidR="00E7358C">
        <w:rPr>
          <w:sz w:val="24"/>
          <w:szCs w:val="24"/>
        </w:rPr>
        <w:t xml:space="preserve"> who saw great potential in this use of ionic liquids. A leading scientist with several decades of experience at Petronas was given an academic appointment at QUB, where he is a professor, co-director of an academic spin-out company and also co-director of the Queen’s University Ionic Liquids Laboratory (QUILL) and a key knowledge broker not only between the university and Petronas, but to the wider petroleum industry.  </w:t>
      </w:r>
    </w:p>
    <w:p w14:paraId="40DDD93D" w14:textId="27085D09" w:rsidR="00DE4478" w:rsidRDefault="00390CA4" w:rsidP="00DE4478">
      <w:pPr>
        <w:spacing w:after="120" w:line="360" w:lineRule="auto"/>
        <w:rPr>
          <w:sz w:val="24"/>
          <w:szCs w:val="24"/>
        </w:rPr>
      </w:pPr>
      <w:r>
        <w:rPr>
          <w:sz w:val="24"/>
          <w:szCs w:val="24"/>
        </w:rPr>
        <w:t>A</w:t>
      </w:r>
      <w:r w:rsidR="00AB6ADB">
        <w:rPr>
          <w:sz w:val="24"/>
          <w:szCs w:val="24"/>
        </w:rPr>
        <w:t>n</w:t>
      </w:r>
      <w:r>
        <w:rPr>
          <w:sz w:val="24"/>
          <w:szCs w:val="24"/>
        </w:rPr>
        <w:t xml:space="preserve"> example of a student/graduate boundary-spanner </w:t>
      </w:r>
      <w:r w:rsidR="00DE4478">
        <w:rPr>
          <w:sz w:val="24"/>
          <w:szCs w:val="24"/>
        </w:rPr>
        <w:t xml:space="preserve">was already discussed earlier in this chapter, under the section on institutional context (‘disciplinary status’). This was the case of the doctoral graduate from the University of Glasgow School of Mathematics and Statistic associated with </w:t>
      </w:r>
      <w:r>
        <w:rPr>
          <w:sz w:val="24"/>
          <w:szCs w:val="24"/>
        </w:rPr>
        <w:t>BoR10.1 (‘Monitoring Groundwater Pollution’)</w:t>
      </w:r>
      <w:r w:rsidR="00DE4478">
        <w:rPr>
          <w:sz w:val="24"/>
          <w:szCs w:val="24"/>
        </w:rPr>
        <w:t xml:space="preserve">. As explained, the student was the boundary-spanner (knowledge broker) in that he provided a direct link between the School and his new employer, multinational oil and gas company, Shell. Through this student, Shell and the university commenced a research relationship which resulted in several co-authored papers, the sponsorship by Shell of another PhD student, and collaboration on a novel purpose-built data analysis software. </w:t>
      </w:r>
    </w:p>
    <w:p w14:paraId="7823925C" w14:textId="3BFDA012" w:rsidR="00FF7105" w:rsidRDefault="00AB6ADB" w:rsidP="00FF7105">
      <w:pPr>
        <w:spacing w:after="120" w:line="360" w:lineRule="auto"/>
        <w:rPr>
          <w:sz w:val="24"/>
          <w:szCs w:val="24"/>
        </w:rPr>
      </w:pPr>
      <w:r>
        <w:rPr>
          <w:sz w:val="24"/>
          <w:szCs w:val="24"/>
        </w:rPr>
        <w:t>Another example from QUB relates to BoR8.1 (‘Biocatalysts for Industrial and Medical Applications’)</w:t>
      </w:r>
      <w:r w:rsidR="008D737F">
        <w:rPr>
          <w:sz w:val="24"/>
          <w:szCs w:val="24"/>
        </w:rPr>
        <w:t xml:space="preserve"> and involves both student/graduate and more senior boundary-spanners. Researchers at QUB’s Centre for Theory and Application of Catalysis (CenTACat) have a long-standing expertise in the production of bioproducts through the process of ‘biocatalysis’ (the transformation of organic compounds using enzymes). Biocatalytic processes, and the bioproducts they produce are</w:t>
      </w:r>
      <w:r w:rsidR="00722EB5">
        <w:rPr>
          <w:sz w:val="24"/>
          <w:szCs w:val="24"/>
        </w:rPr>
        <w:t xml:space="preserve"> key to the industrial production of new medicines. </w:t>
      </w:r>
      <w:r w:rsidR="00017E25">
        <w:rPr>
          <w:sz w:val="24"/>
          <w:szCs w:val="24"/>
        </w:rPr>
        <w:t>In 2015, a new multi-</w:t>
      </w:r>
      <w:r w:rsidR="007B2567">
        <w:rPr>
          <w:sz w:val="24"/>
          <w:szCs w:val="24"/>
        </w:rPr>
        <w:t>million-pound</w:t>
      </w:r>
      <w:r w:rsidR="00017E25">
        <w:rPr>
          <w:sz w:val="24"/>
          <w:szCs w:val="24"/>
        </w:rPr>
        <w:t xml:space="preserve"> partnership between QUB and Almac Sciences, a large biotechnology company was announced, dedicated to collaboration on research into and application of biocatalysis. Although this formal </w:t>
      </w:r>
      <w:r w:rsidR="007D4D0D">
        <w:rPr>
          <w:sz w:val="24"/>
          <w:szCs w:val="24"/>
        </w:rPr>
        <w:t>‘</w:t>
      </w:r>
      <w:r w:rsidR="007D4D0D" w:rsidRPr="00BE37F6">
        <w:rPr>
          <w:sz w:val="24"/>
          <w:szCs w:val="24"/>
        </w:rPr>
        <w:t xml:space="preserve">QUB-Almac Sciences </w:t>
      </w:r>
      <w:r w:rsidR="007D4D0D">
        <w:rPr>
          <w:sz w:val="24"/>
          <w:szCs w:val="24"/>
        </w:rPr>
        <w:t>B</w:t>
      </w:r>
      <w:r w:rsidR="007D4D0D" w:rsidRPr="00BE37F6">
        <w:rPr>
          <w:sz w:val="24"/>
          <w:szCs w:val="24"/>
        </w:rPr>
        <w:t>iocatalysis</w:t>
      </w:r>
      <w:r w:rsidR="007D4D0D">
        <w:rPr>
          <w:sz w:val="24"/>
          <w:szCs w:val="24"/>
        </w:rPr>
        <w:t xml:space="preserve"> P</w:t>
      </w:r>
      <w:r w:rsidR="007D4D0D" w:rsidRPr="00BE37F6">
        <w:rPr>
          <w:sz w:val="24"/>
          <w:szCs w:val="24"/>
        </w:rPr>
        <w:t>artnership</w:t>
      </w:r>
      <w:r w:rsidR="007D4D0D">
        <w:rPr>
          <w:sz w:val="24"/>
          <w:szCs w:val="24"/>
        </w:rPr>
        <w:t xml:space="preserve">’ </w:t>
      </w:r>
      <w:r w:rsidR="00017E25">
        <w:rPr>
          <w:sz w:val="24"/>
          <w:szCs w:val="24"/>
        </w:rPr>
        <w:t>is only a recent development, it is underpinned by many years of significant inter-mobility of graduates, academics and industry scientists, characterised by Almac sponsoring PhD students with QUB’s CenTACat, Almac scientists visiting and co-authoring with CenTACat professors and sometimes holding joint academic posts, and, most significantly, Almac Sciences hiring doctoral graduates who studied at CenTACat</w:t>
      </w:r>
      <w:r w:rsidR="00FF7105">
        <w:rPr>
          <w:sz w:val="24"/>
          <w:szCs w:val="24"/>
        </w:rPr>
        <w:t xml:space="preserve"> – the extent of this was such that</w:t>
      </w:r>
      <w:r w:rsidR="00FE0388">
        <w:rPr>
          <w:sz w:val="24"/>
          <w:szCs w:val="24"/>
        </w:rPr>
        <w:t>,</w:t>
      </w:r>
      <w:r w:rsidR="00FF7105">
        <w:rPr>
          <w:sz w:val="24"/>
          <w:szCs w:val="24"/>
        </w:rPr>
        <w:t xml:space="preserve"> by 2014, fifteen of </w:t>
      </w:r>
      <w:r w:rsidR="00AF62FB">
        <w:rPr>
          <w:sz w:val="24"/>
          <w:szCs w:val="24"/>
        </w:rPr>
        <w:t>the t</w:t>
      </w:r>
      <w:r w:rsidR="00FF7105">
        <w:rPr>
          <w:sz w:val="24"/>
          <w:szCs w:val="24"/>
        </w:rPr>
        <w:t xml:space="preserve">hirty scientists </w:t>
      </w:r>
      <w:r w:rsidR="00AF62FB">
        <w:rPr>
          <w:sz w:val="24"/>
          <w:szCs w:val="24"/>
        </w:rPr>
        <w:t>which make up Almac Science’s</w:t>
      </w:r>
      <w:r w:rsidR="00FF7105">
        <w:rPr>
          <w:sz w:val="24"/>
          <w:szCs w:val="24"/>
        </w:rPr>
        <w:t xml:space="preserve"> ‘Biocatalysis Group’ were QUB graduates</w:t>
      </w:r>
      <w:r w:rsidR="00F23E10">
        <w:rPr>
          <w:sz w:val="24"/>
          <w:szCs w:val="24"/>
        </w:rPr>
        <w:t xml:space="preserve"> (with other QUB graduates having advanced onto more senior roles within the company, all the while maintaining close links with the university). </w:t>
      </w:r>
    </w:p>
    <w:p w14:paraId="2B13B05A" w14:textId="0401B8AB" w:rsidR="00267170" w:rsidRDefault="000160B9" w:rsidP="00FF7105">
      <w:pPr>
        <w:spacing w:after="120" w:line="360" w:lineRule="auto"/>
        <w:rPr>
          <w:sz w:val="24"/>
          <w:szCs w:val="24"/>
        </w:rPr>
      </w:pPr>
      <w:r>
        <w:rPr>
          <w:sz w:val="24"/>
          <w:szCs w:val="24"/>
        </w:rPr>
        <w:t>To summarise</w:t>
      </w:r>
      <w:r w:rsidR="005B4F99">
        <w:rPr>
          <w:sz w:val="24"/>
          <w:szCs w:val="24"/>
        </w:rPr>
        <w:t>, the research sampled from Basic disciplines</w:t>
      </w:r>
      <w:r w:rsidR="006930E1">
        <w:rPr>
          <w:sz w:val="24"/>
          <w:szCs w:val="24"/>
        </w:rPr>
        <w:t xml:space="preserve"> exhibit relatively ‘low’ (‘bounded’) typology values across all research dimensions, but they nonetheless go onto have significant real-world ‘impact’ because of the ways in which they are embedded into wider technoscientific systems which are driven by knowledge-intensive organisations who may themselves participate in and support fundamental research, but whose priority is the application and exploitation of knowledge for particular purposes. </w:t>
      </w:r>
      <w:r w:rsidR="006326CA">
        <w:rPr>
          <w:sz w:val="24"/>
          <w:szCs w:val="24"/>
        </w:rPr>
        <w:t xml:space="preserve">The synergy between scientifically-driven demand for technology and disciplinary experts and the application-driven demand for the same kinds of technologies and expertise means that boundary transactions </w:t>
      </w:r>
      <w:r w:rsidR="00785970">
        <w:rPr>
          <w:sz w:val="24"/>
          <w:szCs w:val="24"/>
        </w:rPr>
        <w:t>do not challenge the boundaries of academia</w:t>
      </w:r>
      <w:r w:rsidR="00751B44">
        <w:rPr>
          <w:sz w:val="24"/>
          <w:szCs w:val="24"/>
        </w:rPr>
        <w:t xml:space="preserve">, and this explains the low </w:t>
      </w:r>
      <w:r w:rsidR="00B94AFE">
        <w:rPr>
          <w:sz w:val="24"/>
          <w:szCs w:val="24"/>
        </w:rPr>
        <w:t>‘total’</w:t>
      </w:r>
      <w:r w:rsidR="00751B44">
        <w:rPr>
          <w:sz w:val="24"/>
          <w:szCs w:val="24"/>
        </w:rPr>
        <w:t xml:space="preserve"> typology value associated with the Basic disciplines in my sample (as seen in </w:t>
      </w:r>
      <w:r w:rsidR="00751B44" w:rsidRPr="008959A2">
        <w:rPr>
          <w:sz w:val="24"/>
          <w:szCs w:val="24"/>
        </w:rPr>
        <w:fldChar w:fldCharType="begin"/>
      </w:r>
      <w:r w:rsidR="00751B44" w:rsidRPr="008959A2">
        <w:rPr>
          <w:sz w:val="24"/>
          <w:szCs w:val="24"/>
        </w:rPr>
        <w:instrText xml:space="preserve"> REF _Ref8937176 \h </w:instrText>
      </w:r>
      <w:r w:rsidR="00751B44">
        <w:rPr>
          <w:sz w:val="24"/>
          <w:szCs w:val="24"/>
        </w:rPr>
        <w:instrText xml:space="preserve"> \* MERGEFORMAT </w:instrText>
      </w:r>
      <w:r w:rsidR="00751B44" w:rsidRPr="008959A2">
        <w:rPr>
          <w:sz w:val="24"/>
          <w:szCs w:val="24"/>
        </w:rPr>
      </w:r>
      <w:r w:rsidR="00751B44" w:rsidRPr="008959A2">
        <w:rPr>
          <w:sz w:val="24"/>
          <w:szCs w:val="24"/>
        </w:rPr>
        <w:fldChar w:fldCharType="separate"/>
      </w:r>
      <w:r w:rsidR="0011424E" w:rsidRPr="0011424E">
        <w:rPr>
          <w:sz w:val="24"/>
          <w:szCs w:val="24"/>
        </w:rPr>
        <w:t xml:space="preserve">Table </w:t>
      </w:r>
      <w:r w:rsidR="0011424E" w:rsidRPr="0011424E">
        <w:rPr>
          <w:noProof/>
          <w:sz w:val="24"/>
          <w:szCs w:val="24"/>
        </w:rPr>
        <w:t>37</w:t>
      </w:r>
      <w:r w:rsidR="00751B44" w:rsidRPr="008959A2">
        <w:rPr>
          <w:sz w:val="24"/>
          <w:szCs w:val="24"/>
        </w:rPr>
        <w:fldChar w:fldCharType="end"/>
      </w:r>
      <w:r w:rsidR="00751B44">
        <w:rPr>
          <w:sz w:val="24"/>
          <w:szCs w:val="24"/>
        </w:rPr>
        <w:t xml:space="preserve">, p. </w:t>
      </w:r>
      <w:r w:rsidR="00751B44">
        <w:rPr>
          <w:sz w:val="24"/>
          <w:szCs w:val="24"/>
        </w:rPr>
        <w:fldChar w:fldCharType="begin"/>
      </w:r>
      <w:r w:rsidR="00751B44">
        <w:rPr>
          <w:sz w:val="24"/>
          <w:szCs w:val="24"/>
        </w:rPr>
        <w:instrText xml:space="preserve"> PAGEREF _Ref9085135 \h </w:instrText>
      </w:r>
      <w:r w:rsidR="00751B44">
        <w:rPr>
          <w:sz w:val="24"/>
          <w:szCs w:val="24"/>
        </w:rPr>
      </w:r>
      <w:r w:rsidR="00751B44">
        <w:rPr>
          <w:sz w:val="24"/>
          <w:szCs w:val="24"/>
        </w:rPr>
        <w:fldChar w:fldCharType="separate"/>
      </w:r>
      <w:r w:rsidR="0011424E">
        <w:rPr>
          <w:noProof/>
          <w:sz w:val="24"/>
          <w:szCs w:val="24"/>
        </w:rPr>
        <w:t>136</w:t>
      </w:r>
      <w:r w:rsidR="00751B44">
        <w:rPr>
          <w:sz w:val="24"/>
          <w:szCs w:val="24"/>
        </w:rPr>
        <w:fldChar w:fldCharType="end"/>
      </w:r>
      <w:r w:rsidR="00751B44">
        <w:rPr>
          <w:sz w:val="24"/>
          <w:szCs w:val="24"/>
        </w:rPr>
        <w:t xml:space="preserve">). </w:t>
      </w:r>
    </w:p>
    <w:p w14:paraId="052C9858" w14:textId="0712180A" w:rsidR="009555C8" w:rsidRDefault="009555C8" w:rsidP="009555C8">
      <w:pPr>
        <w:pStyle w:val="Heading2"/>
      </w:pPr>
      <w:bookmarkStart w:id="210" w:name="_Toc536717956"/>
      <w:bookmarkStart w:id="211" w:name="_Toc31701989"/>
      <w:r>
        <w:t>Chapter summary</w:t>
      </w:r>
      <w:bookmarkEnd w:id="210"/>
      <w:bookmarkEnd w:id="211"/>
    </w:p>
    <w:p w14:paraId="1492E8C1" w14:textId="644F445B" w:rsidR="00A6214E" w:rsidRDefault="001760A4" w:rsidP="00EB70E8">
      <w:pPr>
        <w:spacing w:before="120" w:after="120" w:line="360" w:lineRule="auto"/>
        <w:rPr>
          <w:sz w:val="24"/>
          <w:szCs w:val="24"/>
          <w:lang w:eastAsia="zh-TW"/>
        </w:rPr>
      </w:pPr>
      <w:r>
        <w:rPr>
          <w:sz w:val="24"/>
          <w:szCs w:val="24"/>
          <w:lang w:eastAsia="zh-TW"/>
        </w:rPr>
        <w:t xml:space="preserve">This chapter </w:t>
      </w:r>
      <w:r w:rsidR="00063361">
        <w:rPr>
          <w:sz w:val="24"/>
          <w:szCs w:val="24"/>
          <w:lang w:eastAsia="zh-TW"/>
        </w:rPr>
        <w:t>presented</w:t>
      </w:r>
      <w:r w:rsidR="000D3AD4">
        <w:rPr>
          <w:sz w:val="24"/>
          <w:szCs w:val="24"/>
          <w:lang w:eastAsia="zh-TW"/>
        </w:rPr>
        <w:t xml:space="preserve"> and explained</w:t>
      </w:r>
      <w:r w:rsidR="00063361">
        <w:rPr>
          <w:sz w:val="24"/>
          <w:szCs w:val="24"/>
          <w:lang w:eastAsia="zh-TW"/>
        </w:rPr>
        <w:t xml:space="preserve"> the findings of my analysis. </w:t>
      </w:r>
      <w:r w:rsidR="006A0715">
        <w:rPr>
          <w:sz w:val="24"/>
          <w:szCs w:val="24"/>
          <w:lang w:eastAsia="zh-TW"/>
        </w:rPr>
        <w:t xml:space="preserve">I </w:t>
      </w:r>
      <w:r w:rsidR="00063361">
        <w:rPr>
          <w:sz w:val="24"/>
          <w:szCs w:val="24"/>
          <w:lang w:eastAsia="zh-TW"/>
        </w:rPr>
        <w:t>illustrated the earlier theoretical points made about boundary transactions, that is, how boundary transactions, rather than necessarily implying a weakness in academic boundaries, can be a mechanism for reinforcing academic boundaries. I</w:t>
      </w:r>
      <w:r w:rsidR="008B6EA9">
        <w:rPr>
          <w:sz w:val="24"/>
          <w:szCs w:val="24"/>
          <w:lang w:eastAsia="zh-TW"/>
        </w:rPr>
        <w:t xml:space="preserve"> also</w:t>
      </w:r>
      <w:r w:rsidR="00063361">
        <w:rPr>
          <w:sz w:val="24"/>
          <w:szCs w:val="24"/>
          <w:lang w:eastAsia="zh-TW"/>
        </w:rPr>
        <w:t xml:space="preserve"> showed how the various </w:t>
      </w:r>
      <w:r w:rsidR="0084702D">
        <w:rPr>
          <w:sz w:val="24"/>
          <w:szCs w:val="24"/>
          <w:lang w:eastAsia="zh-TW"/>
        </w:rPr>
        <w:t>attributes and activities associated with</w:t>
      </w:r>
      <w:r w:rsidR="00063361">
        <w:rPr>
          <w:sz w:val="24"/>
          <w:szCs w:val="24"/>
          <w:lang w:eastAsia="zh-TW"/>
        </w:rPr>
        <w:t xml:space="preserve"> academic research, derived from McNie et al.’s (2016) typology (see </w:t>
      </w:r>
      <w:r w:rsidR="008A3015">
        <w:rPr>
          <w:sz w:val="24"/>
          <w:szCs w:val="24"/>
          <w:lang w:eastAsia="zh-TW"/>
        </w:rPr>
        <w:t>Chapter 2</w:t>
      </w:r>
      <w:r w:rsidR="00063361">
        <w:rPr>
          <w:sz w:val="24"/>
          <w:szCs w:val="24"/>
          <w:lang w:eastAsia="zh-TW"/>
        </w:rPr>
        <w:t>)</w:t>
      </w:r>
      <w:r w:rsidR="0084702D">
        <w:rPr>
          <w:sz w:val="24"/>
          <w:szCs w:val="24"/>
          <w:lang w:eastAsia="zh-TW"/>
        </w:rPr>
        <w:t>,</w:t>
      </w:r>
      <w:r w:rsidR="00063361">
        <w:rPr>
          <w:sz w:val="24"/>
          <w:szCs w:val="24"/>
          <w:lang w:eastAsia="zh-TW"/>
        </w:rPr>
        <w:t xml:space="preserve"> could be grouped according to their relation to academic boundaries. Certain aspects of the research in my sample, most importantly the goals and outputs and their intended outcomes, were typically focused on the social context beyond the boundaries of academia. Most boundary transactions therefore focused on mobilising interest in the research from actors in relevant social contexts, or disseminating knowledge to potential ‘users’ in these contexts. </w:t>
      </w:r>
      <w:r w:rsidR="0084702D">
        <w:rPr>
          <w:sz w:val="24"/>
          <w:szCs w:val="24"/>
          <w:lang w:eastAsia="zh-TW"/>
        </w:rPr>
        <w:t xml:space="preserve">I classified these </w:t>
      </w:r>
      <w:r w:rsidR="000F3B6B">
        <w:rPr>
          <w:sz w:val="24"/>
          <w:szCs w:val="24"/>
          <w:lang w:eastAsia="zh-TW"/>
        </w:rPr>
        <w:t>attributes/activities</w:t>
      </w:r>
      <w:r w:rsidR="0084702D">
        <w:rPr>
          <w:sz w:val="24"/>
          <w:szCs w:val="24"/>
          <w:lang w:eastAsia="zh-TW"/>
        </w:rPr>
        <w:t xml:space="preserve"> of research as the ‘social context’ </w:t>
      </w:r>
      <w:r w:rsidR="000F3B6B">
        <w:rPr>
          <w:sz w:val="24"/>
          <w:szCs w:val="24"/>
          <w:lang w:eastAsia="zh-TW"/>
        </w:rPr>
        <w:t>dimension. Similarly, certain other aspects of the research in my sample were systematically focused on maintaining academic boundaries. These can be understood as those attributes of academic research which are a core part of defining academic boundaries and the academic identity – expertise, learning and human capital. I classified these attributes as research as the ‘knowledge content’ dimension. Only rarely in the sampled research did boundary transactions allow significant outside influence on the ‘knowledge content’ dimension.</w:t>
      </w:r>
      <w:r w:rsidR="00F308B3">
        <w:rPr>
          <w:sz w:val="24"/>
          <w:szCs w:val="24"/>
          <w:lang w:eastAsia="zh-TW"/>
        </w:rPr>
        <w:t xml:space="preserve"> Thirdly, there are a broad range of activities and attributes associated with research which mediate between the ‘bounded’ relation to the knowledge content and the unbounded relation to the social context. </w:t>
      </w:r>
      <w:r w:rsidR="007B08A5">
        <w:rPr>
          <w:sz w:val="24"/>
          <w:szCs w:val="24"/>
          <w:lang w:eastAsia="zh-TW"/>
        </w:rPr>
        <w:t xml:space="preserve">I classified these as the ‘intermediary’ dimension. These were more variable, sometimes being very ‘unbounded’, but sometimes operating to reinforce academic boundaries. Often, different aspects of the intermediary dimensions of research pulled in different directions. Indeed, this is to be expected given the earlier theoretical discussion which stated that a key function of ‘boundaries’ in general is to allow </w:t>
      </w:r>
      <w:r w:rsidR="007B08A5">
        <w:rPr>
          <w:i/>
          <w:sz w:val="24"/>
          <w:szCs w:val="24"/>
          <w:lang w:eastAsia="zh-TW"/>
        </w:rPr>
        <w:t xml:space="preserve">selective </w:t>
      </w:r>
      <w:r w:rsidR="007B08A5">
        <w:rPr>
          <w:sz w:val="24"/>
          <w:szCs w:val="24"/>
          <w:lang w:eastAsia="zh-TW"/>
        </w:rPr>
        <w:t xml:space="preserve">transactions, such that boundaries </w:t>
      </w:r>
      <w:r w:rsidR="007B08A5">
        <w:rPr>
          <w:i/>
          <w:sz w:val="24"/>
          <w:szCs w:val="24"/>
          <w:lang w:eastAsia="zh-TW"/>
        </w:rPr>
        <w:t xml:space="preserve">regulate </w:t>
      </w:r>
      <w:r w:rsidR="007B08A5">
        <w:rPr>
          <w:sz w:val="24"/>
          <w:szCs w:val="24"/>
          <w:lang w:eastAsia="zh-TW"/>
        </w:rPr>
        <w:t>the relationship between academia and wider society, as opposed to erecting an impenetrable boundary.</w:t>
      </w:r>
      <w:r w:rsidR="00796125">
        <w:rPr>
          <w:sz w:val="24"/>
          <w:szCs w:val="24"/>
          <w:lang w:eastAsia="zh-TW"/>
        </w:rPr>
        <w:t xml:space="preserve"> </w:t>
      </w:r>
      <w:r w:rsidR="00EB70E8">
        <w:rPr>
          <w:sz w:val="24"/>
          <w:szCs w:val="24"/>
          <w:lang w:eastAsia="zh-TW"/>
        </w:rPr>
        <w:t>I provided three in-depth illustrative case studies</w:t>
      </w:r>
      <w:r w:rsidR="00375C29">
        <w:rPr>
          <w:sz w:val="24"/>
          <w:szCs w:val="24"/>
          <w:lang w:eastAsia="zh-TW"/>
        </w:rPr>
        <w:t xml:space="preserve"> (BoRs 4.2, 5 &amp; 11.1) </w:t>
      </w:r>
      <w:r w:rsidR="00EB70E8">
        <w:rPr>
          <w:sz w:val="24"/>
          <w:szCs w:val="24"/>
          <w:lang w:eastAsia="zh-TW"/>
        </w:rPr>
        <w:t xml:space="preserve">to reveal the nature of these three different </w:t>
      </w:r>
      <w:r w:rsidR="00375C29">
        <w:rPr>
          <w:sz w:val="24"/>
          <w:szCs w:val="24"/>
          <w:lang w:eastAsia="zh-TW"/>
        </w:rPr>
        <w:t xml:space="preserve">research </w:t>
      </w:r>
      <w:r w:rsidR="00EB70E8">
        <w:rPr>
          <w:sz w:val="24"/>
          <w:szCs w:val="24"/>
          <w:lang w:eastAsia="zh-TW"/>
        </w:rPr>
        <w:t>dimensions</w:t>
      </w:r>
      <w:r w:rsidR="00375C29">
        <w:rPr>
          <w:sz w:val="24"/>
          <w:szCs w:val="24"/>
          <w:lang w:eastAsia="zh-TW"/>
        </w:rPr>
        <w:t xml:space="preserve"> (‘social context’, ‘knowledge content’, ‘intermediate’)</w:t>
      </w:r>
      <w:r w:rsidR="00EB70E8">
        <w:rPr>
          <w:sz w:val="24"/>
          <w:szCs w:val="24"/>
          <w:lang w:eastAsia="zh-TW"/>
        </w:rPr>
        <w:t xml:space="preserve">, and also to give the reader greater insight into how </w:t>
      </w:r>
      <w:r w:rsidR="00645F62">
        <w:rPr>
          <w:sz w:val="24"/>
          <w:szCs w:val="24"/>
          <w:lang w:eastAsia="zh-TW"/>
        </w:rPr>
        <w:t>I read, analysed and interpreted the data pertaining to the n=19 bodies of research (BoRs)</w:t>
      </w:r>
      <w:r w:rsidR="00EB70E8">
        <w:rPr>
          <w:sz w:val="24"/>
          <w:szCs w:val="24"/>
          <w:lang w:eastAsia="zh-TW"/>
        </w:rPr>
        <w:t xml:space="preserve">. </w:t>
      </w:r>
    </w:p>
    <w:p w14:paraId="7A96081F" w14:textId="72A0968B" w:rsidR="00EB70E8" w:rsidRPr="00A270A7" w:rsidRDefault="00A6214E" w:rsidP="00EB70E8">
      <w:pPr>
        <w:spacing w:before="120" w:after="120" w:line="360" w:lineRule="auto"/>
        <w:rPr>
          <w:sz w:val="24"/>
          <w:szCs w:val="24"/>
          <w:lang w:eastAsia="zh-TW"/>
        </w:rPr>
      </w:pPr>
      <w:r>
        <w:rPr>
          <w:sz w:val="24"/>
          <w:szCs w:val="24"/>
          <w:lang w:eastAsia="zh-TW"/>
        </w:rPr>
        <w:t xml:space="preserve">I then moved on to a more explanatory analysis. </w:t>
      </w:r>
      <w:r w:rsidR="008774AD">
        <w:rPr>
          <w:sz w:val="24"/>
          <w:szCs w:val="24"/>
          <w:lang w:eastAsia="zh-TW"/>
        </w:rPr>
        <w:t xml:space="preserve">Observed variations in the extent of boundedness in the </w:t>
      </w:r>
      <w:r w:rsidR="008774AD">
        <w:rPr>
          <w:i/>
          <w:sz w:val="24"/>
          <w:szCs w:val="24"/>
          <w:lang w:eastAsia="zh-TW"/>
        </w:rPr>
        <w:t xml:space="preserve">research dimensions </w:t>
      </w:r>
      <w:r w:rsidR="008774AD">
        <w:rPr>
          <w:sz w:val="24"/>
          <w:szCs w:val="24"/>
          <w:lang w:eastAsia="zh-TW"/>
        </w:rPr>
        <w:t xml:space="preserve">(social context, knowledge content and intermediary) across the three </w:t>
      </w:r>
      <w:r w:rsidR="008774AD">
        <w:rPr>
          <w:i/>
          <w:sz w:val="24"/>
          <w:szCs w:val="24"/>
          <w:lang w:eastAsia="zh-TW"/>
        </w:rPr>
        <w:t xml:space="preserve">contextual dimensions </w:t>
      </w:r>
      <w:r w:rsidR="008774AD">
        <w:rPr>
          <w:sz w:val="24"/>
          <w:szCs w:val="24"/>
          <w:lang w:eastAsia="zh-TW"/>
        </w:rPr>
        <w:t>(departmental status, branch of science, disciplinary orientation)</w:t>
      </w:r>
      <w:r w:rsidR="00E30CDD">
        <w:rPr>
          <w:sz w:val="24"/>
          <w:szCs w:val="24"/>
          <w:lang w:eastAsia="zh-TW"/>
        </w:rPr>
        <w:t xml:space="preserve"> </w:t>
      </w:r>
      <w:r>
        <w:rPr>
          <w:sz w:val="24"/>
          <w:szCs w:val="24"/>
          <w:lang w:eastAsia="zh-TW"/>
        </w:rPr>
        <w:t>guided my investigation into</w:t>
      </w:r>
      <w:r w:rsidR="00E30CDD">
        <w:rPr>
          <w:sz w:val="24"/>
          <w:szCs w:val="24"/>
          <w:lang w:eastAsia="zh-TW"/>
        </w:rPr>
        <w:t xml:space="preserve"> underpinning structures and mechanisms which would explain these variations. At this stage of the analysis, I searched from across the full qualitative and quantitative </w:t>
      </w:r>
      <w:r w:rsidR="00A022A5">
        <w:rPr>
          <w:sz w:val="24"/>
          <w:szCs w:val="24"/>
          <w:lang w:eastAsia="zh-TW"/>
        </w:rPr>
        <w:t>dataset</w:t>
      </w:r>
      <w:r w:rsidR="00E30CDD">
        <w:rPr>
          <w:sz w:val="24"/>
          <w:szCs w:val="24"/>
          <w:lang w:eastAsia="zh-TW"/>
        </w:rPr>
        <w:t xml:space="preserve"> that I had generated, based on documentary sources and interviews, to seek potential explanations. </w:t>
      </w:r>
      <w:r w:rsidR="00571D2B">
        <w:rPr>
          <w:sz w:val="24"/>
          <w:szCs w:val="24"/>
          <w:lang w:eastAsia="zh-TW"/>
        </w:rPr>
        <w:t>A</w:t>
      </w:r>
      <w:r w:rsidR="00A270A7">
        <w:rPr>
          <w:sz w:val="24"/>
          <w:szCs w:val="24"/>
          <w:lang w:eastAsia="zh-TW"/>
        </w:rPr>
        <w:t>lthough a</w:t>
      </w:r>
      <w:r w:rsidR="00571D2B">
        <w:rPr>
          <w:sz w:val="24"/>
          <w:szCs w:val="24"/>
          <w:lang w:eastAsia="zh-TW"/>
        </w:rPr>
        <w:t>nalysis revealed th</w:t>
      </w:r>
      <w:r w:rsidR="00A270A7">
        <w:rPr>
          <w:sz w:val="24"/>
          <w:szCs w:val="24"/>
          <w:lang w:eastAsia="zh-TW"/>
        </w:rPr>
        <w:t xml:space="preserve">at </w:t>
      </w:r>
      <w:r w:rsidR="00A270A7">
        <w:rPr>
          <w:i/>
          <w:sz w:val="24"/>
          <w:szCs w:val="24"/>
          <w:lang w:eastAsia="zh-TW"/>
        </w:rPr>
        <w:t xml:space="preserve">all nine </w:t>
      </w:r>
      <w:r w:rsidR="00A270A7">
        <w:rPr>
          <w:sz w:val="24"/>
          <w:szCs w:val="24"/>
          <w:lang w:eastAsia="zh-TW"/>
        </w:rPr>
        <w:t>contextual categories across the three contextual dimensio</w:t>
      </w:r>
      <w:r w:rsidR="00A91017">
        <w:rPr>
          <w:sz w:val="24"/>
          <w:szCs w:val="24"/>
          <w:lang w:eastAsia="zh-TW"/>
        </w:rPr>
        <w:t>ns tended, overall, towards the reproduction rather than the weakening of academic boundaries, it also revealed that there was variation within each dimension in the extent and nature of the management of boundaries and transactions across them.</w:t>
      </w:r>
    </w:p>
    <w:p w14:paraId="7276ABBF" w14:textId="37A6F45B" w:rsidR="005979CD" w:rsidRDefault="00D91AF6" w:rsidP="005979CD">
      <w:pPr>
        <w:spacing w:before="120" w:after="120" w:line="360" w:lineRule="auto"/>
        <w:rPr>
          <w:sz w:val="24"/>
          <w:szCs w:val="24"/>
        </w:rPr>
      </w:pPr>
      <w:r>
        <w:rPr>
          <w:sz w:val="24"/>
          <w:szCs w:val="24"/>
        </w:rPr>
        <w:t>First, d</w:t>
      </w:r>
      <w:r w:rsidR="005979CD">
        <w:rPr>
          <w:sz w:val="24"/>
          <w:szCs w:val="24"/>
        </w:rPr>
        <w:t>epartmental status influences the experience of academic boundaries and boundary transactions</w:t>
      </w:r>
      <w:r w:rsidR="00E4656B">
        <w:rPr>
          <w:sz w:val="24"/>
          <w:szCs w:val="24"/>
        </w:rPr>
        <w:t xml:space="preserve"> in my sampled research</w:t>
      </w:r>
      <w:r w:rsidR="005979CD">
        <w:rPr>
          <w:sz w:val="24"/>
          <w:szCs w:val="24"/>
        </w:rPr>
        <w:t>. The main dividing line is between a small ‘elite’ group of departments and the majority of ‘non-elite’</w:t>
      </w:r>
      <w:r w:rsidR="00A62CDC">
        <w:rPr>
          <w:sz w:val="24"/>
          <w:szCs w:val="24"/>
        </w:rPr>
        <w:t xml:space="preserve"> (comprising the categories of ‘more’ and ‘less’ prestigious)</w:t>
      </w:r>
      <w:r w:rsidR="005979CD">
        <w:rPr>
          <w:sz w:val="24"/>
          <w:szCs w:val="24"/>
        </w:rPr>
        <w:t xml:space="preserve"> departments. ‘Elite’ departments, although often very dedicated to ensuring that their research outputs have relevance to non-academic ‘users’, are able to balance this potential threat to academic boundaries by using their ‘power’ to maintain strong control over the process of knowledge production, rarely allowing ‘outsiders’ to contribute and this allows strong reinforcement. By contrast, ‘non-elite’ departments are often more collaborative and open in terms of allowing non-academics more input into shaping and generating the research. In these departments, boundary transactions therefore often take place</w:t>
      </w:r>
      <w:r w:rsidR="005D513B">
        <w:rPr>
          <w:sz w:val="24"/>
          <w:szCs w:val="24"/>
        </w:rPr>
        <w:t xml:space="preserve"> deeper within</w:t>
      </w:r>
      <w:r w:rsidR="005979CD">
        <w:rPr>
          <w:sz w:val="24"/>
          <w:szCs w:val="24"/>
        </w:rPr>
        <w:t xml:space="preserve"> academic boundaries</w:t>
      </w:r>
      <w:r w:rsidR="005D513B">
        <w:rPr>
          <w:sz w:val="24"/>
          <w:szCs w:val="24"/>
        </w:rPr>
        <w:t>, at the site of knowledge production</w:t>
      </w:r>
      <w:r w:rsidR="005979CD">
        <w:rPr>
          <w:sz w:val="24"/>
          <w:szCs w:val="24"/>
        </w:rPr>
        <w:t>. This poses potentially greater challenges</w:t>
      </w:r>
      <w:r w:rsidR="004F2398">
        <w:rPr>
          <w:sz w:val="24"/>
          <w:szCs w:val="24"/>
        </w:rPr>
        <w:t xml:space="preserve"> and even a threat to</w:t>
      </w:r>
      <w:r w:rsidR="005979CD">
        <w:rPr>
          <w:sz w:val="24"/>
          <w:szCs w:val="24"/>
        </w:rPr>
        <w:t xml:space="preserve"> the reproduction of these boundaries</w:t>
      </w:r>
      <w:r w:rsidR="004F2398">
        <w:rPr>
          <w:sz w:val="24"/>
          <w:szCs w:val="24"/>
        </w:rPr>
        <w:t xml:space="preserve">. </w:t>
      </w:r>
      <w:r w:rsidR="005D513B">
        <w:rPr>
          <w:sz w:val="24"/>
          <w:szCs w:val="24"/>
        </w:rPr>
        <w:t xml:space="preserve">But, in my analysis, research in non-elite departments also tends, ultimately, more towards reproduction rather than weakening of </w:t>
      </w:r>
      <w:r w:rsidR="001D046E">
        <w:rPr>
          <w:sz w:val="24"/>
          <w:szCs w:val="24"/>
        </w:rPr>
        <w:t>academic boundaries</w:t>
      </w:r>
      <w:r w:rsidR="00A270A7">
        <w:rPr>
          <w:sz w:val="24"/>
          <w:szCs w:val="24"/>
        </w:rPr>
        <w:t>; the potential</w:t>
      </w:r>
      <w:r w:rsidR="00CF73EB">
        <w:rPr>
          <w:sz w:val="24"/>
          <w:szCs w:val="24"/>
        </w:rPr>
        <w:t xml:space="preserve"> challenges of </w:t>
      </w:r>
      <w:r w:rsidR="00A270A7">
        <w:rPr>
          <w:sz w:val="24"/>
          <w:szCs w:val="24"/>
        </w:rPr>
        <w:t>close collaboration with non-academic actors and users do not appear to outweigh the strongly academic scientific objectives and approaches evident in these departments.</w:t>
      </w:r>
      <w:r w:rsidR="004F2398">
        <w:rPr>
          <w:sz w:val="24"/>
          <w:szCs w:val="24"/>
        </w:rPr>
        <w:t xml:space="preserve"> </w:t>
      </w:r>
    </w:p>
    <w:p w14:paraId="4DA7AEEE" w14:textId="1121E8E3" w:rsidR="005979CD" w:rsidRDefault="00A270A7" w:rsidP="005979CD">
      <w:pPr>
        <w:spacing w:before="120" w:after="120" w:line="360" w:lineRule="auto"/>
        <w:rPr>
          <w:sz w:val="24"/>
          <w:szCs w:val="24"/>
        </w:rPr>
      </w:pPr>
      <w:r>
        <w:rPr>
          <w:sz w:val="24"/>
          <w:szCs w:val="24"/>
        </w:rPr>
        <w:t xml:space="preserve">Second, </w:t>
      </w:r>
      <w:r w:rsidR="005979CD">
        <w:rPr>
          <w:sz w:val="24"/>
          <w:szCs w:val="24"/>
        </w:rPr>
        <w:t>Branch of science also influences the experience and extent of academic boundary transactions. The key factor here is the kind of actors with whom academics interact and ‘transact’. Formal scientists typically face far fewer boundary challenges because they almost exclusively transact with actors who have PhDs and have maintained something of their academic identity, bringing academic skills and an academic mind-set into non-academic contexts, where they continue to stay in touch with, apply and occasionally collaborate on academic research. Life scientists</w:t>
      </w:r>
      <w:r w:rsidR="00743006">
        <w:rPr>
          <w:sz w:val="24"/>
          <w:szCs w:val="24"/>
        </w:rPr>
        <w:t xml:space="preserve"> in my sample faced more frequent and difficult boundary transaction challenges as they interacted with a broader range of actors, such as policymakers, regulators, the public, the media and commercial actors, most of whom do not have a shared academic background or a shared understanding of scientific issues, but rather have a stake in the interpretations and implications of science. Natural scientists were more mixed, with some instances more in line with Formal science and others more in line with Life. </w:t>
      </w:r>
    </w:p>
    <w:p w14:paraId="52D641C9" w14:textId="09041F5A" w:rsidR="00C23784" w:rsidRDefault="00BC3766" w:rsidP="005979CD">
      <w:pPr>
        <w:spacing w:before="120" w:after="120" w:line="360" w:lineRule="auto"/>
        <w:rPr>
          <w:sz w:val="24"/>
          <w:szCs w:val="24"/>
        </w:rPr>
      </w:pPr>
      <w:r>
        <w:rPr>
          <w:sz w:val="24"/>
          <w:szCs w:val="24"/>
        </w:rPr>
        <w:t>Lastly, I found</w:t>
      </w:r>
      <w:r w:rsidR="00E206D4">
        <w:rPr>
          <w:sz w:val="24"/>
          <w:szCs w:val="24"/>
        </w:rPr>
        <w:t xml:space="preserve"> that the orientation of the discipline was also a dimension along which academic boundaries and boundary transactions varied. </w:t>
      </w:r>
      <w:r w:rsidR="00672F73">
        <w:rPr>
          <w:sz w:val="24"/>
          <w:szCs w:val="24"/>
        </w:rPr>
        <w:t>The main factor here is how different disciplines are embedded in different systems of knowledge. Applied disciplines in my sample mainly corresponded to a ‘mode 2’ system of knowledge production which was focused on producing knowledge in the context of application, with a reduced role for academic disciplines. Basic/Applied disciplines represented the underpinning drive of</w:t>
      </w:r>
      <w:r w:rsidR="000D7B77">
        <w:rPr>
          <w:sz w:val="24"/>
          <w:szCs w:val="24"/>
        </w:rPr>
        <w:t xml:space="preserve"> the</w:t>
      </w:r>
      <w:r w:rsidR="00672F73">
        <w:rPr>
          <w:sz w:val="24"/>
          <w:szCs w:val="24"/>
        </w:rPr>
        <w:t xml:space="preserve"> academi</w:t>
      </w:r>
      <w:r w:rsidR="000D7B77">
        <w:rPr>
          <w:sz w:val="24"/>
          <w:szCs w:val="24"/>
        </w:rPr>
        <w:t>c knowledge system</w:t>
      </w:r>
      <w:r w:rsidR="00672F73">
        <w:rPr>
          <w:sz w:val="24"/>
          <w:szCs w:val="24"/>
        </w:rPr>
        <w:t xml:space="preserve"> to internalise all elements of the natural world into the academic domain by making them objects of theoretical and disciplinary knowledge. </w:t>
      </w:r>
      <w:r w:rsidR="007729E5">
        <w:rPr>
          <w:sz w:val="24"/>
          <w:szCs w:val="24"/>
        </w:rPr>
        <w:t>Finally, the</w:t>
      </w:r>
      <w:r w:rsidR="000D7B77">
        <w:rPr>
          <w:sz w:val="24"/>
          <w:szCs w:val="24"/>
        </w:rPr>
        <w:t xml:space="preserve"> research associated with Basic sciences were found to be synergistic with technoscientific systems which operates at the level of powerful political, commercial and military interests.</w:t>
      </w:r>
    </w:p>
    <w:p w14:paraId="0A4D346D" w14:textId="153F715F" w:rsidR="00AD6761" w:rsidRDefault="00615320" w:rsidP="00615320">
      <w:pPr>
        <w:spacing w:before="120" w:after="120" w:line="360" w:lineRule="auto"/>
        <w:rPr>
          <w:sz w:val="24"/>
          <w:szCs w:val="24"/>
          <w:lang w:eastAsia="zh-TW"/>
        </w:rPr>
      </w:pPr>
      <w:r>
        <w:rPr>
          <w:sz w:val="24"/>
          <w:szCs w:val="24"/>
          <w:lang w:eastAsia="zh-TW"/>
        </w:rPr>
        <w:t xml:space="preserve">In the following chapter, I will discuss these findings in relation to the </w:t>
      </w:r>
      <w:r w:rsidR="008A3015">
        <w:rPr>
          <w:sz w:val="24"/>
          <w:szCs w:val="24"/>
          <w:lang w:eastAsia="zh-TW"/>
        </w:rPr>
        <w:t>empirical and theoretical literature reviewed in Chapter 2.</w:t>
      </w:r>
      <w:r w:rsidR="002371CD">
        <w:rPr>
          <w:sz w:val="24"/>
          <w:szCs w:val="24"/>
          <w:lang w:eastAsia="zh-TW"/>
        </w:rPr>
        <w:t xml:space="preserve"> </w:t>
      </w:r>
      <w:r w:rsidR="00AD6761">
        <w:rPr>
          <w:sz w:val="24"/>
          <w:szCs w:val="24"/>
          <w:lang w:eastAsia="zh-TW"/>
        </w:rPr>
        <w:br w:type="page"/>
      </w:r>
    </w:p>
    <w:p w14:paraId="4E52C845" w14:textId="056C3924" w:rsidR="0020765A" w:rsidRDefault="0020765A" w:rsidP="00BD7026">
      <w:pPr>
        <w:pStyle w:val="Heading1"/>
        <w:spacing w:before="0"/>
      </w:pPr>
      <w:bookmarkStart w:id="212" w:name="_Toc536717957"/>
      <w:bookmarkStart w:id="213" w:name="_Toc31701990"/>
      <w:r>
        <w:t xml:space="preserve">Chapter </w:t>
      </w:r>
      <w:r w:rsidR="001B4926">
        <w:t>5</w:t>
      </w:r>
      <w:r>
        <w:t xml:space="preserve">. </w:t>
      </w:r>
      <w:bookmarkEnd w:id="212"/>
      <w:r w:rsidR="00BD7026">
        <w:t>Discussion</w:t>
      </w:r>
      <w:bookmarkEnd w:id="213"/>
    </w:p>
    <w:p w14:paraId="2CBEB3D2" w14:textId="43B59AAB" w:rsidR="00BD7026" w:rsidRDefault="00BD7026" w:rsidP="00F507EC">
      <w:pPr>
        <w:pStyle w:val="Heading2"/>
      </w:pPr>
      <w:bookmarkStart w:id="214" w:name="_Toc31701991"/>
      <w:r>
        <w:t>Introduction</w:t>
      </w:r>
      <w:bookmarkEnd w:id="214"/>
    </w:p>
    <w:p w14:paraId="180C26CE" w14:textId="01510EAA" w:rsidR="001C6402" w:rsidRDefault="001E2035" w:rsidP="00F507EC">
      <w:pPr>
        <w:spacing w:after="120" w:line="360" w:lineRule="auto"/>
        <w:rPr>
          <w:sz w:val="24"/>
          <w:szCs w:val="24"/>
        </w:rPr>
      </w:pPr>
      <w:r>
        <w:rPr>
          <w:sz w:val="24"/>
          <w:szCs w:val="24"/>
        </w:rPr>
        <w:t>My analysis has found</w:t>
      </w:r>
      <w:r w:rsidR="008520B1">
        <w:rPr>
          <w:sz w:val="24"/>
          <w:szCs w:val="24"/>
        </w:rPr>
        <w:t xml:space="preserve"> that, across all contextual dimensions studied (different institutional contexts, different branches of science,</w:t>
      </w:r>
      <w:r>
        <w:rPr>
          <w:sz w:val="24"/>
          <w:szCs w:val="24"/>
        </w:rPr>
        <w:t xml:space="preserve"> and</w:t>
      </w:r>
      <w:r w:rsidR="008520B1">
        <w:rPr>
          <w:sz w:val="24"/>
          <w:szCs w:val="24"/>
        </w:rPr>
        <w:t xml:space="preserve"> different </w:t>
      </w:r>
      <w:r>
        <w:rPr>
          <w:sz w:val="24"/>
          <w:szCs w:val="24"/>
        </w:rPr>
        <w:t>disciplinary orientations), research</w:t>
      </w:r>
      <w:r w:rsidR="008F1B94">
        <w:rPr>
          <w:sz w:val="24"/>
          <w:szCs w:val="24"/>
        </w:rPr>
        <w:t>-related academic boundary transactions seem to be tending more towards the reproduction of academic boundaries rather than their weakening</w:t>
      </w:r>
      <w:r w:rsidR="006126B2">
        <w:rPr>
          <w:sz w:val="24"/>
          <w:szCs w:val="24"/>
        </w:rPr>
        <w:t>.</w:t>
      </w:r>
      <w:r w:rsidR="00374C5B">
        <w:rPr>
          <w:sz w:val="24"/>
          <w:szCs w:val="24"/>
        </w:rPr>
        <w:t xml:space="preserve"> There was variation, however. The balance between transacting across boundaries whilst simultaneously maintaining boundaries was achieved differently in different contexts, and some contexts came closer</w:t>
      </w:r>
      <w:r w:rsidR="000D3CFB">
        <w:rPr>
          <w:sz w:val="24"/>
          <w:szCs w:val="24"/>
        </w:rPr>
        <w:t xml:space="preserve"> than others</w:t>
      </w:r>
      <w:r w:rsidR="00374C5B">
        <w:rPr>
          <w:sz w:val="24"/>
          <w:szCs w:val="24"/>
        </w:rPr>
        <w:t xml:space="preserve"> to this balance tipping</w:t>
      </w:r>
      <w:r w:rsidR="00280AA5">
        <w:rPr>
          <w:sz w:val="24"/>
          <w:szCs w:val="24"/>
        </w:rPr>
        <w:t xml:space="preserve"> </w:t>
      </w:r>
      <w:r w:rsidR="00374C5B">
        <w:rPr>
          <w:sz w:val="24"/>
          <w:szCs w:val="24"/>
        </w:rPr>
        <w:t xml:space="preserve">towards the weakening of boundaries. </w:t>
      </w:r>
      <w:r w:rsidR="00F507EC">
        <w:rPr>
          <w:sz w:val="24"/>
          <w:szCs w:val="24"/>
        </w:rPr>
        <w:t xml:space="preserve">This chapter will advance the above findings and analysis by focusing on the main explanatory themes that emerged. Rather than focus </w:t>
      </w:r>
      <w:r w:rsidR="0099206D">
        <w:rPr>
          <w:sz w:val="24"/>
          <w:szCs w:val="24"/>
        </w:rPr>
        <w:t>on explanations that I posited</w:t>
      </w:r>
      <w:r w:rsidR="00F507EC">
        <w:rPr>
          <w:sz w:val="24"/>
          <w:szCs w:val="24"/>
        </w:rPr>
        <w:t xml:space="preserve"> at the level of specific context dimension (departmental status, branch of science, and disciplinary orientation) as I did in the above chapter, I will </w:t>
      </w:r>
      <w:r w:rsidR="0099206D">
        <w:rPr>
          <w:sz w:val="24"/>
          <w:szCs w:val="24"/>
        </w:rPr>
        <w:t>highlight those explanatory themes which have relevance across different contexts</w:t>
      </w:r>
      <w:r w:rsidR="00A97BD2">
        <w:rPr>
          <w:sz w:val="24"/>
          <w:szCs w:val="24"/>
        </w:rPr>
        <w:t>.</w:t>
      </w:r>
      <w:r w:rsidR="001C6402">
        <w:rPr>
          <w:sz w:val="24"/>
          <w:szCs w:val="24"/>
        </w:rPr>
        <w:t xml:space="preserve"> In particular, an</w:t>
      </w:r>
      <w:r w:rsidR="0050331A">
        <w:rPr>
          <w:sz w:val="24"/>
          <w:szCs w:val="24"/>
        </w:rPr>
        <w:t>d</w:t>
      </w:r>
      <w:r w:rsidR="001C6402">
        <w:rPr>
          <w:sz w:val="24"/>
          <w:szCs w:val="24"/>
        </w:rPr>
        <w:t xml:space="preserve"> informed by my </w:t>
      </w:r>
      <w:r w:rsidR="0037247F">
        <w:rPr>
          <w:sz w:val="24"/>
          <w:szCs w:val="24"/>
        </w:rPr>
        <w:t>‘</w:t>
      </w:r>
      <w:r w:rsidR="001C6402">
        <w:rPr>
          <w:sz w:val="24"/>
          <w:szCs w:val="24"/>
        </w:rPr>
        <w:t>critical realist</w:t>
      </w:r>
      <w:r w:rsidR="0037247F">
        <w:rPr>
          <w:sz w:val="24"/>
          <w:szCs w:val="24"/>
        </w:rPr>
        <w:t>’</w:t>
      </w:r>
      <w:r w:rsidR="001C6402">
        <w:rPr>
          <w:sz w:val="24"/>
          <w:szCs w:val="24"/>
        </w:rPr>
        <w:t xml:space="preserve"> philosophical approach to social science (see the ‘Methodology’, Chapter 3), I </w:t>
      </w:r>
      <w:r w:rsidR="002A6821">
        <w:rPr>
          <w:sz w:val="24"/>
          <w:szCs w:val="24"/>
        </w:rPr>
        <w:t>will</w:t>
      </w:r>
      <w:r w:rsidR="001C6402">
        <w:rPr>
          <w:sz w:val="24"/>
          <w:szCs w:val="24"/>
        </w:rPr>
        <w:t xml:space="preserve"> draw out those explanatory themes which constitute underpinning structures and mechanisms whose existence and processes transcend the empirical objects I have studied.</w:t>
      </w:r>
      <w:r w:rsidR="00765060">
        <w:rPr>
          <w:sz w:val="24"/>
          <w:szCs w:val="24"/>
        </w:rPr>
        <w:t xml:space="preserve"> These explanatory themes, I argue, help to explain (i) the overall finding that research-related boundary transactions tend towards </w:t>
      </w:r>
      <w:r w:rsidR="00D56335">
        <w:rPr>
          <w:sz w:val="24"/>
          <w:szCs w:val="24"/>
        </w:rPr>
        <w:t>the reproduction of boundaries, and (ii) observed differences in</w:t>
      </w:r>
      <w:r w:rsidR="00E10F5D">
        <w:rPr>
          <w:sz w:val="24"/>
          <w:szCs w:val="24"/>
        </w:rPr>
        <w:t xml:space="preserve"> </w:t>
      </w:r>
      <w:r w:rsidR="009067A3">
        <w:rPr>
          <w:sz w:val="24"/>
          <w:szCs w:val="24"/>
        </w:rPr>
        <w:t xml:space="preserve">the various contexts of </w:t>
      </w:r>
      <w:r w:rsidR="00E10F5D">
        <w:rPr>
          <w:sz w:val="24"/>
          <w:szCs w:val="24"/>
        </w:rPr>
        <w:t xml:space="preserve">academic research </w:t>
      </w:r>
      <w:r w:rsidR="009067A3">
        <w:rPr>
          <w:sz w:val="24"/>
          <w:szCs w:val="24"/>
        </w:rPr>
        <w:t>studied</w:t>
      </w:r>
      <w:r w:rsidR="00E10F5D">
        <w:rPr>
          <w:sz w:val="24"/>
          <w:szCs w:val="24"/>
        </w:rPr>
        <w:t xml:space="preserve">. The four main </w:t>
      </w:r>
      <w:r w:rsidR="00493CC5">
        <w:rPr>
          <w:sz w:val="24"/>
          <w:szCs w:val="24"/>
        </w:rPr>
        <w:t>explanatory themes</w:t>
      </w:r>
      <w:r w:rsidR="00E10F5D">
        <w:rPr>
          <w:sz w:val="24"/>
          <w:szCs w:val="24"/>
        </w:rPr>
        <w:t xml:space="preserve"> are </w:t>
      </w:r>
      <w:r w:rsidR="00AA09BE">
        <w:rPr>
          <w:sz w:val="24"/>
          <w:szCs w:val="24"/>
        </w:rPr>
        <w:t xml:space="preserve">‘educational function’, ‘academic trajectory’, ‘academic identity’ and ‘power and control over </w:t>
      </w:r>
      <w:r w:rsidR="00AC55A7">
        <w:rPr>
          <w:sz w:val="24"/>
          <w:szCs w:val="24"/>
        </w:rPr>
        <w:t>(academic) science’</w:t>
      </w:r>
      <w:r w:rsidR="00493CC5">
        <w:rPr>
          <w:sz w:val="24"/>
          <w:szCs w:val="24"/>
        </w:rPr>
        <w:t>.</w:t>
      </w:r>
    </w:p>
    <w:p w14:paraId="7E5868B8" w14:textId="3DBC793D" w:rsidR="00F507EC" w:rsidRDefault="006571B3" w:rsidP="00F507EC">
      <w:pPr>
        <w:spacing w:after="120" w:line="360" w:lineRule="auto"/>
        <w:rPr>
          <w:sz w:val="24"/>
          <w:szCs w:val="24"/>
        </w:rPr>
      </w:pPr>
      <w:r>
        <w:rPr>
          <w:sz w:val="24"/>
          <w:szCs w:val="24"/>
        </w:rPr>
        <w:t>The</w:t>
      </w:r>
      <w:r w:rsidR="001C6402">
        <w:rPr>
          <w:sz w:val="24"/>
          <w:szCs w:val="24"/>
        </w:rPr>
        <w:t xml:space="preserve"> first </w:t>
      </w:r>
      <w:r w:rsidR="00A97BD2">
        <w:rPr>
          <w:sz w:val="24"/>
          <w:szCs w:val="24"/>
        </w:rPr>
        <w:t>theme</w:t>
      </w:r>
      <w:r w:rsidR="001C6402">
        <w:rPr>
          <w:sz w:val="24"/>
          <w:szCs w:val="24"/>
        </w:rPr>
        <w:t xml:space="preserve"> is th</w:t>
      </w:r>
      <w:r w:rsidR="00241410">
        <w:rPr>
          <w:sz w:val="24"/>
          <w:szCs w:val="24"/>
        </w:rPr>
        <w:t xml:space="preserve">e </w:t>
      </w:r>
      <w:r w:rsidR="00A97BD2">
        <w:rPr>
          <w:sz w:val="24"/>
          <w:szCs w:val="24"/>
        </w:rPr>
        <w:t>‘</w:t>
      </w:r>
      <w:r w:rsidR="00241410">
        <w:rPr>
          <w:sz w:val="24"/>
          <w:szCs w:val="24"/>
        </w:rPr>
        <w:t>educational function’</w:t>
      </w:r>
      <w:r w:rsidR="00FA1785">
        <w:rPr>
          <w:sz w:val="24"/>
          <w:szCs w:val="24"/>
        </w:rPr>
        <w:t xml:space="preserve"> of universities</w:t>
      </w:r>
      <w:r w:rsidR="00A97BD2">
        <w:rPr>
          <w:sz w:val="24"/>
          <w:szCs w:val="24"/>
        </w:rPr>
        <w:t xml:space="preserve">. </w:t>
      </w:r>
      <w:r w:rsidR="00005DBE">
        <w:rPr>
          <w:sz w:val="24"/>
          <w:szCs w:val="24"/>
        </w:rPr>
        <w:t>T</w:t>
      </w:r>
      <w:r w:rsidR="00163A9B">
        <w:rPr>
          <w:sz w:val="24"/>
          <w:szCs w:val="24"/>
        </w:rPr>
        <w:t xml:space="preserve">he flow-through of students is an essential fact of higher education which transcends </w:t>
      </w:r>
      <w:r w:rsidR="00323B9A">
        <w:rPr>
          <w:sz w:val="24"/>
          <w:szCs w:val="24"/>
        </w:rPr>
        <w:t xml:space="preserve">the specific instances of student mobility and ‘boundary-spanning’ which were relevant to my sampled bodies of research (BoRs). </w:t>
      </w:r>
      <w:r w:rsidR="004073FF">
        <w:rPr>
          <w:sz w:val="24"/>
          <w:szCs w:val="24"/>
        </w:rPr>
        <w:t>The argument then is that this underpinning fact of higher education is an important factor in shaping the long-term transformation of the relationship between the research function of universities and the use of academic research in non-academic contexts, as increasing number</w:t>
      </w:r>
      <w:r w:rsidR="003A2D0F">
        <w:rPr>
          <w:sz w:val="24"/>
          <w:szCs w:val="24"/>
        </w:rPr>
        <w:t>s</w:t>
      </w:r>
      <w:r w:rsidR="004073FF">
        <w:rPr>
          <w:sz w:val="24"/>
          <w:szCs w:val="24"/>
        </w:rPr>
        <w:t xml:space="preserve"> of academically trained graduates </w:t>
      </w:r>
      <w:r w:rsidR="00023BB3">
        <w:rPr>
          <w:sz w:val="24"/>
          <w:szCs w:val="24"/>
        </w:rPr>
        <w:t>populate these non-academic contexts from which they demand and apply academic knowledge. The teaching/training function of universities also had other impacts on the observed research and boundary transactions which I shall note.</w:t>
      </w:r>
    </w:p>
    <w:p w14:paraId="71FD339E" w14:textId="5F083B9F" w:rsidR="00231E2A" w:rsidRDefault="00231E2A" w:rsidP="00231E2A">
      <w:pPr>
        <w:spacing w:after="120" w:line="360" w:lineRule="auto"/>
        <w:rPr>
          <w:sz w:val="24"/>
          <w:szCs w:val="24"/>
        </w:rPr>
      </w:pPr>
      <w:r>
        <w:rPr>
          <w:sz w:val="24"/>
          <w:szCs w:val="24"/>
        </w:rPr>
        <w:t>I refer to the second explanatory theme as ‘academic trajectory’. This explanatory theme rests on the combination of two distinct but interrelated aspects. The first is the ‘academic trajectory’, the university’s key “</w:t>
      </w:r>
      <w:r>
        <w:rPr>
          <w:i/>
          <w:sz w:val="24"/>
          <w:szCs w:val="24"/>
        </w:rPr>
        <w:t>internal</w:t>
      </w:r>
      <w:r>
        <w:rPr>
          <w:sz w:val="24"/>
          <w:szCs w:val="24"/>
        </w:rPr>
        <w:t xml:space="preserve"> phenomenon”, which is the university’s striving to comprise “the totality of the branches of human learning” (Durkheim, 2013, p. 93, original emphasis), leading to the proliferation of new specialisms which co-evolve with organisational structures, predominantly in the form of departments or research units associated with (inter)disciplinary and sub-disciplinary fields (B. R. Clark, 1983</w:t>
      </w:r>
      <w:r w:rsidR="005B3D07">
        <w:rPr>
          <w:sz w:val="24"/>
          <w:szCs w:val="24"/>
        </w:rPr>
        <w:t>;</w:t>
      </w:r>
      <w:r>
        <w:rPr>
          <w:sz w:val="24"/>
          <w:szCs w:val="24"/>
        </w:rPr>
        <w:t xml:space="preserve"> Gumport &amp; Snydman, 2002). The second aspect is the </w:t>
      </w:r>
      <w:r w:rsidR="00620712">
        <w:rPr>
          <w:sz w:val="24"/>
          <w:szCs w:val="24"/>
        </w:rPr>
        <w:t>unavoidability of engaging in boundary transactions,</w:t>
      </w:r>
      <w:r>
        <w:rPr>
          <w:sz w:val="24"/>
          <w:szCs w:val="24"/>
        </w:rPr>
        <w:t xml:space="preserve"> as discussed in the Literature Review (Chapter </w:t>
      </w:r>
      <w:r w:rsidR="00620712">
        <w:rPr>
          <w:sz w:val="24"/>
          <w:szCs w:val="24"/>
        </w:rPr>
        <w:t>2</w:t>
      </w:r>
      <w:r>
        <w:rPr>
          <w:sz w:val="24"/>
          <w:szCs w:val="24"/>
        </w:rPr>
        <w:t xml:space="preserve">). </w:t>
      </w:r>
      <w:r w:rsidR="0069783D">
        <w:rPr>
          <w:sz w:val="24"/>
          <w:szCs w:val="24"/>
        </w:rPr>
        <w:t>I will review this in the relevant section below.</w:t>
      </w:r>
    </w:p>
    <w:p w14:paraId="3E380587" w14:textId="411D05AC" w:rsidR="00BE2BE6" w:rsidRDefault="00231E2A" w:rsidP="00BE2BE6">
      <w:pPr>
        <w:spacing w:after="120" w:line="360" w:lineRule="auto"/>
        <w:rPr>
          <w:sz w:val="24"/>
          <w:szCs w:val="24"/>
        </w:rPr>
      </w:pPr>
      <w:r>
        <w:rPr>
          <w:sz w:val="24"/>
          <w:szCs w:val="24"/>
        </w:rPr>
        <w:t xml:space="preserve">The third theme </w:t>
      </w:r>
      <w:r w:rsidR="00BE2BE6">
        <w:rPr>
          <w:sz w:val="24"/>
          <w:szCs w:val="24"/>
        </w:rPr>
        <w:t>is that of ‘academic identity’. A common theme among several of the academics interviewed was how academic identity – however this was defined – was a resource for overcoming perceived challenges to objectives related to advancing scientific understanding, transacting across academic boundaries, and achieving non-academic ‘impact’. The particular conceptualisation of academic identity which has explanatory and transcendental characteristics is one which must link three distinct categories: the individual academic; the internal dynamic of the university as an institution; and the perception of external actors who see the academic identity as a carrier of credibility and authority (i.e. scientific capital)</w:t>
      </w:r>
      <w:r w:rsidR="00BE2BE6">
        <w:rPr>
          <w:rStyle w:val="FootnoteReference"/>
          <w:sz w:val="24"/>
          <w:szCs w:val="24"/>
        </w:rPr>
        <w:footnoteReference w:id="25"/>
      </w:r>
      <w:r w:rsidR="00BE2BE6">
        <w:rPr>
          <w:sz w:val="24"/>
          <w:szCs w:val="24"/>
        </w:rPr>
        <w:t>.</w:t>
      </w:r>
    </w:p>
    <w:p w14:paraId="3DF4EA26" w14:textId="4C3FC9D4" w:rsidR="003864F1" w:rsidRDefault="003864F1" w:rsidP="00F507EC">
      <w:pPr>
        <w:spacing w:after="120" w:line="360" w:lineRule="auto"/>
        <w:rPr>
          <w:sz w:val="24"/>
          <w:szCs w:val="24"/>
        </w:rPr>
      </w:pPr>
      <w:r>
        <w:rPr>
          <w:sz w:val="24"/>
          <w:szCs w:val="24"/>
        </w:rPr>
        <w:t xml:space="preserve">The final explanatory theme recalls my </w:t>
      </w:r>
      <w:r w:rsidR="00537B15">
        <w:rPr>
          <w:sz w:val="24"/>
          <w:szCs w:val="24"/>
        </w:rPr>
        <w:t>overarching interest in the ‘power and contro</w:t>
      </w:r>
      <w:r w:rsidR="00D02F6E">
        <w:rPr>
          <w:sz w:val="24"/>
          <w:szCs w:val="24"/>
        </w:rPr>
        <w:t xml:space="preserve">l’, here using my earlier analysis to take a broader perspective of forces of power and control over science more generally, albeit with </w:t>
      </w:r>
      <w:r w:rsidR="00537B15">
        <w:rPr>
          <w:sz w:val="24"/>
          <w:szCs w:val="24"/>
        </w:rPr>
        <w:t>a focus on</w:t>
      </w:r>
      <w:r w:rsidR="00D02F6E">
        <w:rPr>
          <w:sz w:val="24"/>
          <w:szCs w:val="24"/>
        </w:rPr>
        <w:t xml:space="preserve"> implications for academic research and</w:t>
      </w:r>
      <w:r w:rsidR="00537B15">
        <w:rPr>
          <w:sz w:val="24"/>
          <w:szCs w:val="24"/>
        </w:rPr>
        <w:t xml:space="preserve"> boundaries. </w:t>
      </w:r>
      <w:r w:rsidR="006278AD">
        <w:rPr>
          <w:sz w:val="24"/>
          <w:szCs w:val="24"/>
        </w:rPr>
        <w:t>This emphasis</w:t>
      </w:r>
      <w:r w:rsidR="00034018">
        <w:rPr>
          <w:sz w:val="24"/>
          <w:szCs w:val="24"/>
        </w:rPr>
        <w:t>es</w:t>
      </w:r>
      <w:r w:rsidR="006278AD">
        <w:rPr>
          <w:sz w:val="24"/>
          <w:szCs w:val="24"/>
        </w:rPr>
        <w:t xml:space="preserve"> </w:t>
      </w:r>
      <w:r w:rsidR="0069217C">
        <w:rPr>
          <w:sz w:val="24"/>
          <w:szCs w:val="24"/>
        </w:rPr>
        <w:t xml:space="preserve">the interacting powers which act upon </w:t>
      </w:r>
      <w:r w:rsidR="00EC17E0">
        <w:rPr>
          <w:sz w:val="24"/>
          <w:szCs w:val="24"/>
        </w:rPr>
        <w:t>academia</w:t>
      </w:r>
      <w:r w:rsidR="005B5E12">
        <w:rPr>
          <w:sz w:val="24"/>
          <w:szCs w:val="24"/>
        </w:rPr>
        <w:t>’s boundary transaction</w:t>
      </w:r>
      <w:r w:rsidR="00D023BE">
        <w:rPr>
          <w:sz w:val="24"/>
          <w:szCs w:val="24"/>
        </w:rPr>
        <w:t>s</w:t>
      </w:r>
      <w:r w:rsidR="0069217C">
        <w:rPr>
          <w:sz w:val="24"/>
          <w:szCs w:val="24"/>
        </w:rPr>
        <w:t xml:space="preserve"> from both within and without. </w:t>
      </w:r>
      <w:r w:rsidR="002C0936">
        <w:rPr>
          <w:sz w:val="24"/>
          <w:szCs w:val="24"/>
        </w:rPr>
        <w:t>Through its broader perspective, this theme</w:t>
      </w:r>
      <w:r w:rsidR="006176BA">
        <w:rPr>
          <w:sz w:val="24"/>
          <w:szCs w:val="24"/>
        </w:rPr>
        <w:t xml:space="preserve"> acts partly to </w:t>
      </w:r>
      <w:r w:rsidR="00D2722F">
        <w:rPr>
          <w:sz w:val="24"/>
          <w:szCs w:val="24"/>
        </w:rPr>
        <w:t>draw together</w:t>
      </w:r>
      <w:r w:rsidR="006176BA">
        <w:rPr>
          <w:sz w:val="24"/>
          <w:szCs w:val="24"/>
        </w:rPr>
        <w:t xml:space="preserve"> key points from other themes. </w:t>
      </w:r>
    </w:p>
    <w:p w14:paraId="0C45D78F" w14:textId="4FA662A1" w:rsidR="00BD7026" w:rsidRDefault="00EC2AEA" w:rsidP="00BD7026">
      <w:pPr>
        <w:pStyle w:val="Heading2"/>
      </w:pPr>
      <w:bookmarkStart w:id="215" w:name="_Toc31701992"/>
      <w:r>
        <w:t>Explanatory</w:t>
      </w:r>
      <w:r w:rsidR="00C14581">
        <w:t xml:space="preserve"> </w:t>
      </w:r>
      <w:r w:rsidR="00BD7026">
        <w:t>themes</w:t>
      </w:r>
      <w:bookmarkEnd w:id="215"/>
      <w:r w:rsidR="00BD7026">
        <w:t xml:space="preserve"> </w:t>
      </w:r>
    </w:p>
    <w:p w14:paraId="3898BC69" w14:textId="0ED78B17" w:rsidR="00BD7026" w:rsidRDefault="00CD3302" w:rsidP="003C079A">
      <w:pPr>
        <w:pStyle w:val="Heading3"/>
      </w:pPr>
      <w:bookmarkStart w:id="216" w:name="_Toc31701993"/>
      <w:r>
        <w:t>Educational</w:t>
      </w:r>
      <w:r w:rsidR="001C27F7">
        <w:t xml:space="preserve"> function</w:t>
      </w:r>
      <w:bookmarkEnd w:id="216"/>
    </w:p>
    <w:p w14:paraId="39E93E4A" w14:textId="0C53491A" w:rsidR="00A52D52" w:rsidRDefault="002F6D8E" w:rsidP="0046206B">
      <w:pPr>
        <w:pStyle w:val="Heading4"/>
      </w:pPr>
      <w:r>
        <w:t>Flow-through of (doctoral) graduates</w:t>
      </w:r>
    </w:p>
    <w:p w14:paraId="37E2EAC7" w14:textId="2533AF9F" w:rsidR="007C4134" w:rsidRDefault="0064254F" w:rsidP="00AD4F00">
      <w:pPr>
        <w:spacing w:after="120" w:line="360" w:lineRule="auto"/>
        <w:rPr>
          <w:sz w:val="24"/>
          <w:szCs w:val="24"/>
        </w:rPr>
      </w:pPr>
      <w:r>
        <w:rPr>
          <w:sz w:val="24"/>
          <w:szCs w:val="24"/>
        </w:rPr>
        <w:t xml:space="preserve">In the Analysis (Chapter </w:t>
      </w:r>
      <w:r w:rsidR="00984890">
        <w:rPr>
          <w:sz w:val="24"/>
          <w:szCs w:val="24"/>
        </w:rPr>
        <w:t>4</w:t>
      </w:r>
      <w:r>
        <w:rPr>
          <w:sz w:val="24"/>
          <w:szCs w:val="24"/>
        </w:rPr>
        <w:t>),</w:t>
      </w:r>
      <w:r w:rsidR="00D82E19">
        <w:rPr>
          <w:sz w:val="24"/>
          <w:szCs w:val="24"/>
        </w:rPr>
        <w:t xml:space="preserve"> the</w:t>
      </w:r>
      <w:r w:rsidR="00873292">
        <w:rPr>
          <w:sz w:val="24"/>
          <w:szCs w:val="24"/>
        </w:rPr>
        <w:t xml:space="preserve"> </w:t>
      </w:r>
      <w:r w:rsidR="00B8437E">
        <w:rPr>
          <w:sz w:val="24"/>
          <w:szCs w:val="24"/>
        </w:rPr>
        <w:t xml:space="preserve">importance of the </w:t>
      </w:r>
      <w:r w:rsidR="00103CC2">
        <w:rPr>
          <w:sz w:val="24"/>
          <w:szCs w:val="24"/>
        </w:rPr>
        <w:t>educational function</w:t>
      </w:r>
      <w:r w:rsidR="00D82E19">
        <w:rPr>
          <w:sz w:val="24"/>
          <w:szCs w:val="24"/>
        </w:rPr>
        <w:t xml:space="preserve"> emerged most</w:t>
      </w:r>
      <w:r w:rsidR="00CA6A45">
        <w:rPr>
          <w:sz w:val="24"/>
          <w:szCs w:val="24"/>
        </w:rPr>
        <w:t xml:space="preserve">ly </w:t>
      </w:r>
      <w:r w:rsidR="00434CA9">
        <w:rPr>
          <w:sz w:val="24"/>
          <w:szCs w:val="24"/>
        </w:rPr>
        <w:t>through the finding that</w:t>
      </w:r>
      <w:r w:rsidR="00D82E19">
        <w:rPr>
          <w:sz w:val="24"/>
          <w:szCs w:val="24"/>
        </w:rPr>
        <w:t xml:space="preserve"> </w:t>
      </w:r>
      <w:r w:rsidR="00CA6A45">
        <w:rPr>
          <w:sz w:val="24"/>
          <w:szCs w:val="24"/>
        </w:rPr>
        <w:t>doctoral graduates</w:t>
      </w:r>
      <w:r w:rsidR="00E72021">
        <w:rPr>
          <w:sz w:val="24"/>
          <w:szCs w:val="24"/>
        </w:rPr>
        <w:t xml:space="preserve"> who move into non-academic, knowledge-intensive workplaces contribute to eased boundary transactions from the university’s perspective.</w:t>
      </w:r>
      <w:r w:rsidR="00373249">
        <w:rPr>
          <w:sz w:val="24"/>
          <w:szCs w:val="24"/>
        </w:rPr>
        <w:t xml:space="preserve"> </w:t>
      </w:r>
      <w:r w:rsidR="000B26A2">
        <w:rPr>
          <w:sz w:val="24"/>
          <w:szCs w:val="24"/>
        </w:rPr>
        <w:t>Universities’ educational function, whereby UK universities</w:t>
      </w:r>
      <w:r w:rsidR="00373249">
        <w:rPr>
          <w:sz w:val="24"/>
          <w:szCs w:val="24"/>
        </w:rPr>
        <w:t xml:space="preserve"> produce significant numbers of doctoral graduates, the majority of whom </w:t>
      </w:r>
      <w:r w:rsidR="00D63565">
        <w:rPr>
          <w:sz w:val="24"/>
          <w:szCs w:val="24"/>
        </w:rPr>
        <w:t>leave academia to work in industry or public sector knowledge-intensive contexts</w:t>
      </w:r>
      <w:r w:rsidR="00581EAE">
        <w:rPr>
          <w:sz w:val="24"/>
          <w:szCs w:val="24"/>
        </w:rPr>
        <w:t xml:space="preserve"> </w:t>
      </w:r>
      <w:r w:rsidR="00581EAE" w:rsidRPr="00920426">
        <w:rPr>
          <w:color w:val="000000"/>
          <w:sz w:val="24"/>
          <w:szCs w:val="24"/>
        </w:rPr>
        <w:fldChar w:fldCharType="begin"/>
      </w:r>
      <w:r w:rsidR="00581EAE" w:rsidRPr="00920426">
        <w:rPr>
          <w:color w:val="000000"/>
          <w:sz w:val="24"/>
          <w:szCs w:val="24"/>
        </w:rPr>
        <w:instrText xml:space="preserve"> ADDIN EN.CITE &lt;EndNote&gt;&lt;Cite&gt;&lt;Author&gt;Royal Society&lt;/Author&gt;&lt;Year&gt;2010&lt;/Year&gt;&lt;IDText&gt;The Scientific Century: securing our future prosperity&lt;/IDText&gt;&lt;DisplayText&gt;(Royal Society, 2010)&lt;/DisplayText&gt;&lt;record&gt;&lt;urls&gt;&lt;related-urls&gt;&lt;url&gt;https://royalsociety.org/~/media/Royal_Society_Content/policy/publications/2010/4294970126.pdf&lt;/url&gt;&lt;/related-urls&gt;&lt;/urls&gt;&lt;isbn&gt;9780854038183&lt;/isbn&gt;&lt;titles&gt;&lt;title&gt;The Scientific Century: securing our future prosperity&lt;/title&gt;&lt;/titles&gt;&lt;urls&gt;&lt;pdf-urls&gt;&lt;url&gt;file:///C:/Users/eliel_000/Documents/Academic/PhD/VP/reports/Royal Society (2010).pdf&lt;/url&gt;&lt;/pdf-urls&gt;&lt;/urls&gt;&lt;contributors&gt;&lt;authors&gt;&lt;author&gt;Royal Society,&lt;/author&gt;&lt;/authors&gt;&lt;/contributors&gt;&lt;added-date format="utc"&gt;1452722424&lt;/added-date&gt;&lt;ref-type name="Report"&gt;27&lt;/ref-type&gt;&lt;dates&gt;&lt;year&gt;2010&lt;/year&gt;&lt;/dates&gt;&lt;rec-number&gt;131&lt;/rec-number&gt;&lt;publisher&gt;Royal Society&lt;/publisher&gt;&lt;last-updated-date format="utc"&gt;1484627367&lt;/last-updated-date&gt;&lt;/record&gt;&lt;/Cite&gt;&lt;/EndNote&gt;</w:instrText>
      </w:r>
      <w:r w:rsidR="00581EAE" w:rsidRPr="00920426">
        <w:rPr>
          <w:color w:val="000000"/>
          <w:sz w:val="24"/>
          <w:szCs w:val="24"/>
        </w:rPr>
        <w:fldChar w:fldCharType="separate"/>
      </w:r>
      <w:r w:rsidR="00581EAE" w:rsidRPr="00920426">
        <w:rPr>
          <w:noProof/>
          <w:color w:val="000000"/>
          <w:sz w:val="24"/>
          <w:szCs w:val="24"/>
        </w:rPr>
        <w:t>(Royal Society, 2010)</w:t>
      </w:r>
      <w:r w:rsidR="00581EAE" w:rsidRPr="00920426">
        <w:rPr>
          <w:color w:val="000000"/>
          <w:sz w:val="24"/>
          <w:szCs w:val="24"/>
        </w:rPr>
        <w:fldChar w:fldCharType="end"/>
      </w:r>
      <w:r w:rsidR="00E670A8">
        <w:rPr>
          <w:sz w:val="24"/>
          <w:szCs w:val="24"/>
        </w:rPr>
        <w:t xml:space="preserve">, </w:t>
      </w:r>
      <w:r w:rsidR="007C4134">
        <w:rPr>
          <w:sz w:val="24"/>
          <w:szCs w:val="24"/>
        </w:rPr>
        <w:t>is</w:t>
      </w:r>
      <w:r w:rsidR="000B26A2">
        <w:rPr>
          <w:sz w:val="24"/>
          <w:szCs w:val="24"/>
        </w:rPr>
        <w:t xml:space="preserve"> a key underpinning reality with significant implications for academic boundary transactions.</w:t>
      </w:r>
      <w:r w:rsidR="00A8167E">
        <w:rPr>
          <w:sz w:val="24"/>
          <w:szCs w:val="24"/>
        </w:rPr>
        <w:t xml:space="preserve"> </w:t>
      </w:r>
    </w:p>
    <w:p w14:paraId="3FAB3FEA" w14:textId="7558A7CA" w:rsidR="002652FF" w:rsidRDefault="007C4134" w:rsidP="002652FF">
      <w:pPr>
        <w:spacing w:after="120" w:line="360" w:lineRule="auto"/>
        <w:rPr>
          <w:sz w:val="24"/>
          <w:szCs w:val="24"/>
        </w:rPr>
      </w:pPr>
      <w:r>
        <w:rPr>
          <w:sz w:val="24"/>
          <w:szCs w:val="24"/>
        </w:rPr>
        <w:t>Although now in non-academic contexts, these graduates bring with them their significant academic knowledge, skills and “socialisation” into “esoteric”</w:t>
      </w:r>
      <w:r>
        <w:t xml:space="preserve"> </w:t>
      </w:r>
      <w:r>
        <w:rPr>
          <w:sz w:val="24"/>
          <w:szCs w:val="24"/>
        </w:rPr>
        <w:fldChar w:fldCharType="begin"/>
      </w:r>
      <w:r>
        <w:rPr>
          <w:sz w:val="24"/>
          <w:szCs w:val="24"/>
        </w:rPr>
        <w:instrText xml:space="preserve"> ADDIN EN.CITE &lt;EndNote&gt;&lt;Cite&gt;&lt;Author&gt;Bernstein&lt;/Author&gt;&lt;Year&gt;2000&lt;/Year&gt;&lt;IDText&gt;Pedagogy, symbolic control, and identity: Theory, research, critique&lt;/IDText&gt;&lt;Pages&gt;11`, 29&lt;/Pages&gt;&lt;DisplayText&gt;(Bernstein, 2000, pp. 11, 29)&lt;/DisplayText&gt;&lt;record&gt;&lt;isbn&gt;084769576X&lt;/isbn&gt;&lt;titles&gt;&lt;title&gt;Pedagogy, symbolic control, and identity: Theory, research, critique&lt;/title&gt;&lt;/titles&gt;&lt;number&gt;4&lt;/number&gt;&lt;contributors&gt;&lt;authors&gt;&lt;author&gt;Bernstein, Basil&lt;/author&gt;&lt;/authors&gt;&lt;/contributors&gt;&lt;edition&gt;2nd&lt;/edition&gt;&lt;added-date format="utc"&gt;1452725855&lt;/added-date&gt;&lt;pub-location&gt;Oxford&lt;/pub-location&gt;&lt;ref-type name="Book"&gt;6&lt;/ref-type&gt;&lt;dates&gt;&lt;year&gt;2000&lt;/year&gt;&lt;/dates&gt;&lt;rec-number&gt;185&lt;/rec-number&gt;&lt;publisher&gt;Rowman &amp;amp; Littlefield&lt;/publisher&gt;&lt;last-updated-date format="utc"&gt;1477781208&lt;/last-updated-date&gt;&lt;/record&gt;&lt;/Cite&gt;&lt;/EndNote&gt;</w:instrText>
      </w:r>
      <w:r>
        <w:rPr>
          <w:sz w:val="24"/>
          <w:szCs w:val="24"/>
        </w:rPr>
        <w:fldChar w:fldCharType="separate"/>
      </w:r>
      <w:r>
        <w:rPr>
          <w:noProof/>
          <w:sz w:val="24"/>
          <w:szCs w:val="24"/>
        </w:rPr>
        <w:t>(Bernstein, 2000, pp. 11, 29)</w:t>
      </w:r>
      <w:r>
        <w:rPr>
          <w:sz w:val="24"/>
          <w:szCs w:val="24"/>
        </w:rPr>
        <w:fldChar w:fldCharType="end"/>
      </w:r>
      <w:r>
        <w:rPr>
          <w:sz w:val="24"/>
          <w:szCs w:val="24"/>
        </w:rPr>
        <w:t xml:space="preserve"> knowledge domains</w:t>
      </w:r>
      <w:r w:rsidR="00DC4935">
        <w:rPr>
          <w:sz w:val="24"/>
          <w:szCs w:val="24"/>
        </w:rPr>
        <w:t xml:space="preserve"> with which they have </w:t>
      </w:r>
      <w:r w:rsidR="0029293A">
        <w:rPr>
          <w:sz w:val="24"/>
          <w:szCs w:val="24"/>
        </w:rPr>
        <w:t xml:space="preserve">the capacity and incentive to demand, </w:t>
      </w:r>
      <w:r w:rsidR="00AD4F00">
        <w:rPr>
          <w:sz w:val="24"/>
          <w:szCs w:val="24"/>
        </w:rPr>
        <w:t>“</w:t>
      </w:r>
      <w:r w:rsidR="0029293A">
        <w:rPr>
          <w:sz w:val="24"/>
          <w:szCs w:val="24"/>
        </w:rPr>
        <w:t>absorb</w:t>
      </w:r>
      <w:r w:rsidR="00AD4F00">
        <w:rPr>
          <w:sz w:val="24"/>
          <w:szCs w:val="24"/>
        </w:rPr>
        <w:t>”</w:t>
      </w:r>
      <w:r w:rsidR="0029293A">
        <w:rPr>
          <w:sz w:val="24"/>
          <w:szCs w:val="24"/>
        </w:rPr>
        <w:t>, apply and occasionally even collaborate on new academic science</w:t>
      </w:r>
      <w:r w:rsidR="00AD4F00">
        <w:rPr>
          <w:sz w:val="24"/>
          <w:szCs w:val="24"/>
        </w:rPr>
        <w:t xml:space="preserve"> </w:t>
      </w:r>
      <w:r w:rsidR="00AD4F00" w:rsidRPr="00DB38A2">
        <w:rPr>
          <w:sz w:val="24"/>
          <w:szCs w:val="24"/>
        </w:rPr>
        <w:fldChar w:fldCharType="begin"/>
      </w:r>
      <w:r w:rsidR="00AD4F00" w:rsidRPr="00DB38A2">
        <w:rPr>
          <w:sz w:val="24"/>
          <w:szCs w:val="24"/>
        </w:rPr>
        <w:instrText xml:space="preserve"> ADDIN EN.CITE &lt;EndNote&gt;&lt;Cite&gt;&lt;Author&gt;Bishop&lt;/Author&gt;&lt;Year&gt;2011&lt;/Year&gt;&lt;IDText&gt;Gaining from interactions with universities: Multiple methods for nurturing absorptive capacity&lt;/IDText&gt;&lt;Pages&gt;31&lt;/Pages&gt;&lt;DisplayText&gt;(Bishop, D&amp;apos;Este, &amp;amp; Neely, 2011, p. 31)&lt;/DisplayText&gt;&lt;record&gt;&lt;dates&gt;&lt;pub-dates&gt;&lt;date&gt;Feb&lt;/date&gt;&lt;/pub-dates&gt;&lt;year&gt;2011&lt;/year&gt;&lt;/dates&gt;&lt;urls&gt;&lt;related-urls&gt;&lt;url&gt;&amp;lt;Go to ISI&amp;gt;://WOS:000286910500004&lt;/url&gt;&lt;/related-urls&gt;&lt;/urls&gt;&lt;isbn&gt;0048-7333&lt;/isbn&gt;&lt;titles&gt;&lt;title&gt;Gaining from interactions with universities: Multiple methods for nurturing absorptive capacity&lt;/title&gt;&lt;secondary-title&gt;Research Policy&lt;/secondary-title&gt;&lt;/titles&gt;&lt;pages&gt;30-40&lt;/pages&gt;&lt;number&gt;1&lt;/number&gt;&lt;contributors&gt;&lt;authors&gt;&lt;author&gt;Bishop, Kate&lt;/author&gt;&lt;author&gt;D&amp;apos;Este, Pablo&lt;/author&gt;&lt;author&gt;Neely, Andy&lt;/author&gt;&lt;/authors&gt;&lt;/contributors&gt;&lt;added-date format="utc"&gt;1469230284&lt;/added-date&gt;&lt;ref-type name="Journal Article"&gt;17&lt;/ref-type&gt;&lt;rec-number&gt;726&lt;/rec-number&gt;&lt;last-updated-date format="utc"&gt;1469230334&lt;/last-updated-date&gt;&lt;accession-num&gt;WOS:000286910500004&lt;/accession-num&gt;&lt;electronic-resource-num&gt;10.1016/j.respol.2010.09.009&lt;/electronic-resource-num&gt;&lt;volume&gt;40&lt;/volume&gt;&lt;/record&gt;&lt;/Cite&gt;&lt;/EndNote&gt;</w:instrText>
      </w:r>
      <w:r w:rsidR="00AD4F00" w:rsidRPr="00DB38A2">
        <w:rPr>
          <w:sz w:val="24"/>
          <w:szCs w:val="24"/>
        </w:rPr>
        <w:fldChar w:fldCharType="separate"/>
      </w:r>
      <w:r w:rsidR="00AD4F00" w:rsidRPr="00DB38A2">
        <w:rPr>
          <w:noProof/>
          <w:sz w:val="24"/>
          <w:szCs w:val="24"/>
        </w:rPr>
        <w:t>(Bishop, D'Este, &amp; Neely, 2011, p. 31)</w:t>
      </w:r>
      <w:r w:rsidR="00AD4F00" w:rsidRPr="00DB38A2">
        <w:rPr>
          <w:sz w:val="24"/>
          <w:szCs w:val="24"/>
        </w:rPr>
        <w:fldChar w:fldCharType="end"/>
      </w:r>
      <w:r w:rsidR="0029293A">
        <w:rPr>
          <w:sz w:val="24"/>
          <w:szCs w:val="24"/>
        </w:rPr>
        <w:t xml:space="preserve">. </w:t>
      </w:r>
      <w:r w:rsidR="00DC4935">
        <w:rPr>
          <w:sz w:val="24"/>
          <w:szCs w:val="24"/>
        </w:rPr>
        <w:t xml:space="preserve">In effect, this creates a situation whereby boundary transactions may </w:t>
      </w:r>
      <w:r w:rsidR="00FB25F5">
        <w:rPr>
          <w:sz w:val="24"/>
          <w:szCs w:val="24"/>
        </w:rPr>
        <w:t xml:space="preserve">not </w:t>
      </w:r>
      <w:r w:rsidR="0034073A">
        <w:rPr>
          <w:sz w:val="24"/>
          <w:szCs w:val="24"/>
        </w:rPr>
        <w:t xml:space="preserve">be experienced </w:t>
      </w:r>
      <w:r w:rsidR="00FB25F5">
        <w:rPr>
          <w:sz w:val="24"/>
          <w:szCs w:val="24"/>
        </w:rPr>
        <w:t>so much like transactions as simply a collaboration with an academic colleague.</w:t>
      </w:r>
      <w:r w:rsidR="00137B74">
        <w:rPr>
          <w:sz w:val="24"/>
          <w:szCs w:val="24"/>
        </w:rPr>
        <w:t xml:space="preserve"> </w:t>
      </w:r>
      <w:r w:rsidR="00D7243D">
        <w:rPr>
          <w:sz w:val="24"/>
          <w:szCs w:val="24"/>
        </w:rPr>
        <w:t xml:space="preserve">Something of academia enters the non-academic, in a sense </w:t>
      </w:r>
      <w:r w:rsidR="003A3E3E">
        <w:rPr>
          <w:sz w:val="24"/>
          <w:szCs w:val="24"/>
        </w:rPr>
        <w:t>extending the reach of academic boundaries</w:t>
      </w:r>
      <w:r w:rsidR="002652FF">
        <w:rPr>
          <w:sz w:val="24"/>
          <w:szCs w:val="24"/>
        </w:rPr>
        <w:t>.</w:t>
      </w:r>
      <w:r w:rsidR="00632988">
        <w:rPr>
          <w:sz w:val="24"/>
          <w:szCs w:val="24"/>
        </w:rPr>
        <w:t xml:space="preserve"> This interpretation chimes with other research into ‘boundary-spanning’ students and graduates, which finds that STEMM students see “industrial experience as a tool to achieve … traditional academic goals” (Mendoza, 2007, p. 84). </w:t>
      </w:r>
      <w:r w:rsidR="002652FF">
        <w:rPr>
          <w:sz w:val="24"/>
          <w:szCs w:val="24"/>
        </w:rPr>
        <w:t>The extension does not necessarily impinge on existing academic boundaries</w:t>
      </w:r>
      <w:r w:rsidR="00137B74">
        <w:rPr>
          <w:sz w:val="24"/>
          <w:szCs w:val="24"/>
        </w:rPr>
        <w:t xml:space="preserve"> and values, therefore</w:t>
      </w:r>
      <w:r w:rsidR="002652FF">
        <w:rPr>
          <w:sz w:val="24"/>
          <w:szCs w:val="24"/>
        </w:rPr>
        <w:t>. Rather, it creates a new space, a kind of ‘free trade zone’, where ‘low-cost</w:t>
      </w:r>
      <w:r w:rsidR="00A45C93">
        <w:rPr>
          <w:sz w:val="24"/>
          <w:szCs w:val="24"/>
        </w:rPr>
        <w:t>’ boundary</w:t>
      </w:r>
      <w:r w:rsidR="002652FF">
        <w:rPr>
          <w:sz w:val="24"/>
          <w:szCs w:val="24"/>
        </w:rPr>
        <w:t xml:space="preserve"> transactions can take place between </w:t>
      </w:r>
      <w:r w:rsidR="00A022A5">
        <w:rPr>
          <w:sz w:val="24"/>
          <w:szCs w:val="24"/>
        </w:rPr>
        <w:t>similarly minded</w:t>
      </w:r>
      <w:r w:rsidR="002652FF">
        <w:rPr>
          <w:sz w:val="24"/>
          <w:szCs w:val="24"/>
        </w:rPr>
        <w:t xml:space="preserve"> individuals, both of whom can simultaneously contribute to one another’s institutional missions without significantly threatening the distinctive identity </w:t>
      </w:r>
      <w:r w:rsidR="00A45C93">
        <w:rPr>
          <w:sz w:val="24"/>
          <w:szCs w:val="24"/>
        </w:rPr>
        <w:t>or</w:t>
      </w:r>
      <w:r w:rsidR="002652FF">
        <w:rPr>
          <w:sz w:val="24"/>
          <w:szCs w:val="24"/>
        </w:rPr>
        <w:t xml:space="preserve"> core boundaries of either.</w:t>
      </w:r>
    </w:p>
    <w:p w14:paraId="0F37456C" w14:textId="5334DBEF" w:rsidR="006A28AA" w:rsidRPr="007D42ED" w:rsidRDefault="00FA1A28" w:rsidP="006A28AA">
      <w:pPr>
        <w:spacing w:after="120" w:line="360" w:lineRule="auto"/>
        <w:rPr>
          <w:sz w:val="24"/>
          <w:szCs w:val="24"/>
        </w:rPr>
      </w:pPr>
      <w:r>
        <w:rPr>
          <w:sz w:val="24"/>
          <w:szCs w:val="24"/>
        </w:rPr>
        <w:t xml:space="preserve">In the Analysis (Chapter </w:t>
      </w:r>
      <w:r w:rsidR="00984890">
        <w:rPr>
          <w:sz w:val="24"/>
          <w:szCs w:val="24"/>
        </w:rPr>
        <w:t>4</w:t>
      </w:r>
      <w:r>
        <w:rPr>
          <w:sz w:val="24"/>
          <w:szCs w:val="24"/>
        </w:rPr>
        <w:t xml:space="preserve">), this point was initially raised in explanation of why Formal scientists </w:t>
      </w:r>
      <w:r w:rsidR="001737D0">
        <w:rPr>
          <w:sz w:val="24"/>
          <w:szCs w:val="24"/>
        </w:rPr>
        <w:t xml:space="preserve">had </w:t>
      </w:r>
      <w:r w:rsidR="00D573E0">
        <w:rPr>
          <w:sz w:val="24"/>
          <w:szCs w:val="24"/>
        </w:rPr>
        <w:t xml:space="preserve">fewer ‘costs’ and challenges associated with boundary transactions than was experienced by Natural scientists and, in particular, Life scientists; Formal scientists’ external collaborators were almost exclusively doctoral graduates. </w:t>
      </w:r>
      <w:r w:rsidR="003D1B33">
        <w:rPr>
          <w:sz w:val="24"/>
          <w:szCs w:val="24"/>
        </w:rPr>
        <w:t xml:space="preserve">But </w:t>
      </w:r>
      <w:r w:rsidR="00AD1E9B">
        <w:rPr>
          <w:sz w:val="24"/>
          <w:szCs w:val="24"/>
        </w:rPr>
        <w:t>as well as contributing to the explanation of</w:t>
      </w:r>
      <w:r w:rsidR="003D1B33">
        <w:rPr>
          <w:sz w:val="24"/>
          <w:szCs w:val="24"/>
        </w:rPr>
        <w:t xml:space="preserve"> observed variations, it also </w:t>
      </w:r>
      <w:r w:rsidR="00AD1E9B">
        <w:rPr>
          <w:sz w:val="24"/>
          <w:szCs w:val="24"/>
        </w:rPr>
        <w:t>contributes to the explanation of the general finding that boundary transactions associated with the sampled research tended more towards the reproduction of academic boundaries than its weakening.</w:t>
      </w:r>
      <w:r w:rsidR="00E65A2A">
        <w:rPr>
          <w:sz w:val="24"/>
          <w:szCs w:val="24"/>
        </w:rPr>
        <w:t xml:space="preserve"> Most bodies of research (BoRs) </w:t>
      </w:r>
      <w:r w:rsidR="003A6831">
        <w:rPr>
          <w:sz w:val="24"/>
          <w:szCs w:val="24"/>
        </w:rPr>
        <w:t>involved external collaborations primarily</w:t>
      </w:r>
      <w:r w:rsidR="00E65A2A">
        <w:rPr>
          <w:sz w:val="24"/>
          <w:szCs w:val="24"/>
        </w:rPr>
        <w:t xml:space="preserve"> with individuals who held doctoral degrees, </w:t>
      </w:r>
      <w:r w:rsidR="00660D2A">
        <w:rPr>
          <w:sz w:val="24"/>
          <w:szCs w:val="24"/>
        </w:rPr>
        <w:t>and in t</w:t>
      </w:r>
      <w:r w:rsidR="00E65A2A">
        <w:rPr>
          <w:sz w:val="24"/>
          <w:szCs w:val="24"/>
        </w:rPr>
        <w:t>wo-thirds of BoR</w:t>
      </w:r>
      <w:r w:rsidR="00660D2A">
        <w:rPr>
          <w:sz w:val="24"/>
          <w:szCs w:val="24"/>
        </w:rPr>
        <w:t xml:space="preserve">s, external collaborations </w:t>
      </w:r>
      <w:r w:rsidR="00914B6C" w:rsidRPr="00660D2A">
        <w:rPr>
          <w:i/>
          <w:sz w:val="24"/>
          <w:szCs w:val="24"/>
        </w:rPr>
        <w:t>exclusively</w:t>
      </w:r>
      <w:r w:rsidR="00660D2A">
        <w:rPr>
          <w:i/>
          <w:sz w:val="24"/>
          <w:szCs w:val="24"/>
        </w:rPr>
        <w:t xml:space="preserve"> </w:t>
      </w:r>
      <w:r w:rsidR="00660D2A">
        <w:rPr>
          <w:sz w:val="24"/>
          <w:szCs w:val="24"/>
        </w:rPr>
        <w:t>involved</w:t>
      </w:r>
      <w:r w:rsidR="00914B6C">
        <w:rPr>
          <w:sz w:val="24"/>
          <w:szCs w:val="24"/>
        </w:rPr>
        <w:t xml:space="preserve"> </w:t>
      </w:r>
      <w:r w:rsidR="00660D2A">
        <w:rPr>
          <w:sz w:val="24"/>
          <w:szCs w:val="24"/>
        </w:rPr>
        <w:t>individuals who held doctoral degrees</w:t>
      </w:r>
      <w:r w:rsidR="00FD2E0D">
        <w:rPr>
          <w:sz w:val="24"/>
          <w:szCs w:val="24"/>
        </w:rPr>
        <w:t xml:space="preserve">. </w:t>
      </w:r>
      <w:r w:rsidR="00096FFD">
        <w:rPr>
          <w:sz w:val="24"/>
          <w:szCs w:val="24"/>
        </w:rPr>
        <w:t xml:space="preserve">The educational reality of a highly scientific non-academic workforce with whom academics collaborate was therefore a major influence on the boundary transaction experiences of my sampled BoRs and the academics involved. </w:t>
      </w:r>
    </w:p>
    <w:p w14:paraId="25DB1DAF" w14:textId="294B2D56" w:rsidR="004C7EA0" w:rsidRDefault="00C17933" w:rsidP="00C17933">
      <w:pPr>
        <w:pStyle w:val="Heading4"/>
      </w:pPr>
      <w:r>
        <w:t>The teaching/training imperative</w:t>
      </w:r>
    </w:p>
    <w:p w14:paraId="6E87F46A" w14:textId="01080303" w:rsidR="00826E71" w:rsidRDefault="00C17933" w:rsidP="004C7EA0">
      <w:pPr>
        <w:pStyle w:val="Standard"/>
        <w:widowControl w:val="0"/>
        <w:spacing w:after="120" w:line="360" w:lineRule="auto"/>
        <w:rPr>
          <w:rFonts w:ascii="Times New Roman" w:hAnsi="Times New Roman"/>
          <w:iCs/>
          <w:sz w:val="24"/>
          <w:szCs w:val="24"/>
        </w:rPr>
      </w:pPr>
      <w:r>
        <w:rPr>
          <w:rFonts w:ascii="Times New Roman" w:hAnsi="Times New Roman"/>
          <w:iCs/>
          <w:sz w:val="24"/>
          <w:szCs w:val="24"/>
        </w:rPr>
        <w:t xml:space="preserve">This was not the only way in which students/graduates </w:t>
      </w:r>
      <w:r w:rsidR="005144E7">
        <w:rPr>
          <w:rFonts w:ascii="Times New Roman" w:hAnsi="Times New Roman"/>
          <w:iCs/>
          <w:sz w:val="24"/>
          <w:szCs w:val="24"/>
        </w:rPr>
        <w:t>shaped the observed research-related boundary transactions.</w:t>
      </w:r>
      <w:r w:rsidR="001627A1">
        <w:rPr>
          <w:rFonts w:ascii="Times New Roman" w:hAnsi="Times New Roman"/>
          <w:iCs/>
          <w:sz w:val="24"/>
          <w:szCs w:val="24"/>
        </w:rPr>
        <w:t xml:space="preserve"> There were other </w:t>
      </w:r>
      <w:r w:rsidR="00826E71">
        <w:rPr>
          <w:rFonts w:ascii="Times New Roman" w:hAnsi="Times New Roman"/>
          <w:iCs/>
          <w:sz w:val="24"/>
          <w:szCs w:val="24"/>
        </w:rPr>
        <w:t>ways</w:t>
      </w:r>
      <w:r w:rsidR="008C12D9">
        <w:rPr>
          <w:rFonts w:ascii="Times New Roman" w:hAnsi="Times New Roman"/>
          <w:iCs/>
          <w:sz w:val="24"/>
          <w:szCs w:val="24"/>
        </w:rPr>
        <w:t>, both direct and indirect,</w:t>
      </w:r>
      <w:r w:rsidR="00826E71">
        <w:rPr>
          <w:rFonts w:ascii="Times New Roman" w:hAnsi="Times New Roman"/>
          <w:iCs/>
          <w:sz w:val="24"/>
          <w:szCs w:val="24"/>
        </w:rPr>
        <w:t xml:space="preserve"> in which the teaching/training imperative of universities shaped the sampled research and research-related boundary transactions. </w:t>
      </w:r>
    </w:p>
    <w:p w14:paraId="5C5AECF2" w14:textId="0F04497D" w:rsidR="00683402" w:rsidRDefault="00683402" w:rsidP="004C7EA0">
      <w:pPr>
        <w:pStyle w:val="Standard"/>
        <w:widowControl w:val="0"/>
        <w:spacing w:after="120" w:line="360" w:lineRule="auto"/>
        <w:rPr>
          <w:rFonts w:ascii="Times New Roman" w:hAnsi="Times New Roman"/>
          <w:iCs/>
          <w:sz w:val="24"/>
          <w:szCs w:val="24"/>
        </w:rPr>
      </w:pPr>
      <w:r>
        <w:rPr>
          <w:rFonts w:ascii="Times New Roman" w:hAnsi="Times New Roman"/>
          <w:iCs/>
          <w:sz w:val="24"/>
          <w:szCs w:val="24"/>
        </w:rPr>
        <w:t xml:space="preserve">For example, in </w:t>
      </w:r>
      <w:r w:rsidR="009E636E">
        <w:rPr>
          <w:rFonts w:ascii="Times New Roman" w:hAnsi="Times New Roman"/>
          <w:iCs/>
          <w:sz w:val="24"/>
          <w:szCs w:val="24"/>
        </w:rPr>
        <w:t xml:space="preserve">two of the BoRs sampled, doctoral students’ research </w:t>
      </w:r>
      <w:r w:rsidR="00927976">
        <w:rPr>
          <w:rFonts w:ascii="Times New Roman" w:hAnsi="Times New Roman"/>
          <w:iCs/>
          <w:sz w:val="24"/>
          <w:szCs w:val="24"/>
        </w:rPr>
        <w:t>made a key contribution to</w:t>
      </w:r>
      <w:r w:rsidR="009E636E">
        <w:rPr>
          <w:rFonts w:ascii="Times New Roman" w:hAnsi="Times New Roman"/>
          <w:iCs/>
          <w:sz w:val="24"/>
          <w:szCs w:val="24"/>
        </w:rPr>
        <w:t xml:space="preserve"> the impact and related boundary transactions.</w:t>
      </w:r>
      <w:r w:rsidR="00D700E1">
        <w:rPr>
          <w:rFonts w:ascii="Times New Roman" w:hAnsi="Times New Roman"/>
          <w:iCs/>
          <w:sz w:val="24"/>
          <w:szCs w:val="24"/>
        </w:rPr>
        <w:t xml:space="preserve"> In both cases, these students went onto work in non-academic c</w:t>
      </w:r>
      <w:r w:rsidR="00FC1DE2">
        <w:rPr>
          <w:rFonts w:ascii="Times New Roman" w:hAnsi="Times New Roman"/>
          <w:iCs/>
          <w:sz w:val="24"/>
          <w:szCs w:val="24"/>
        </w:rPr>
        <w:t xml:space="preserve">ontexts where they directly applied their academic research and maintained relationships with their academic institutions. </w:t>
      </w:r>
      <w:r>
        <w:rPr>
          <w:rFonts w:ascii="Times New Roman" w:hAnsi="Times New Roman"/>
          <w:iCs/>
          <w:sz w:val="24"/>
          <w:szCs w:val="24"/>
        </w:rPr>
        <w:t>The potential for students to add to the research power and reputation of a senior scientist was in fact often found to be a major draw to academia, my interviews revealed. Four of my ten interviewees who had once worked in non-academic sectors explicitly said that access to doctoral students was one of the reasons they chose to return to academi</w:t>
      </w:r>
      <w:r w:rsidR="00BB2DFA">
        <w:rPr>
          <w:rFonts w:ascii="Times New Roman" w:hAnsi="Times New Roman"/>
          <w:iCs/>
          <w:sz w:val="24"/>
          <w:szCs w:val="24"/>
        </w:rPr>
        <w:t>a, while several other interviewees also emphasised the value of access to students</w:t>
      </w:r>
      <w:r>
        <w:rPr>
          <w:rFonts w:ascii="Times New Roman" w:hAnsi="Times New Roman"/>
          <w:iCs/>
          <w:sz w:val="24"/>
          <w:szCs w:val="24"/>
        </w:rPr>
        <w:t xml:space="preserve">. </w:t>
      </w:r>
    </w:p>
    <w:p w14:paraId="11A651AB" w14:textId="6E7E6E69" w:rsidR="00D77EF7" w:rsidRDefault="00D77EF7" w:rsidP="004C7EA0">
      <w:pPr>
        <w:pStyle w:val="Standard"/>
        <w:widowControl w:val="0"/>
        <w:spacing w:after="120" w:line="360" w:lineRule="auto"/>
        <w:rPr>
          <w:rFonts w:ascii="Times New Roman" w:hAnsi="Times New Roman"/>
          <w:iCs/>
          <w:sz w:val="24"/>
          <w:szCs w:val="24"/>
        </w:rPr>
      </w:pPr>
      <w:r>
        <w:rPr>
          <w:rFonts w:ascii="Times New Roman" w:hAnsi="Times New Roman"/>
          <w:iCs/>
          <w:sz w:val="24"/>
          <w:szCs w:val="24"/>
        </w:rPr>
        <w:t xml:space="preserve">Moreover, academics’ responsibility to promote the employability of their students often prompted academics to seek boundary-transacting activities that could coincide with their education. For example, a doctoral student who was recruited to contribute to outreach activities associated with scientific communication related to the university’s astronomy research has developed his career as a science communicator since graduation. </w:t>
      </w:r>
      <w:r w:rsidR="00D75453">
        <w:rPr>
          <w:rFonts w:ascii="Times New Roman" w:hAnsi="Times New Roman"/>
          <w:iCs/>
          <w:sz w:val="24"/>
          <w:szCs w:val="24"/>
        </w:rPr>
        <w:t xml:space="preserve">There were also at least two cases where a significant formal partnership between an academic and non-academic institution was grounded just as much on the student-graduate links from university to the external organisation as it was on the research partnership.  </w:t>
      </w:r>
    </w:p>
    <w:p w14:paraId="345BCB9E" w14:textId="137FF1C8" w:rsidR="00B16CE5" w:rsidRDefault="000F0856" w:rsidP="004C7EA0">
      <w:pPr>
        <w:pStyle w:val="Standard"/>
        <w:widowControl w:val="0"/>
        <w:spacing w:after="120" w:line="360" w:lineRule="auto"/>
        <w:rPr>
          <w:rFonts w:ascii="Times New Roman" w:hAnsi="Times New Roman"/>
          <w:iCs/>
          <w:sz w:val="24"/>
          <w:szCs w:val="24"/>
        </w:rPr>
      </w:pPr>
      <w:r>
        <w:rPr>
          <w:rFonts w:ascii="Times New Roman" w:hAnsi="Times New Roman"/>
          <w:iCs/>
          <w:sz w:val="24"/>
          <w:szCs w:val="24"/>
        </w:rPr>
        <w:t>All this</w:t>
      </w:r>
      <w:r w:rsidR="004C7EA0" w:rsidRPr="00891D2A">
        <w:rPr>
          <w:rFonts w:ascii="Times New Roman" w:hAnsi="Times New Roman"/>
          <w:iCs/>
          <w:sz w:val="24"/>
          <w:szCs w:val="24"/>
        </w:rPr>
        <w:t xml:space="preserve"> chimes with the history of the </w:t>
      </w:r>
      <w:r w:rsidR="00D470EA">
        <w:rPr>
          <w:rFonts w:ascii="Times New Roman" w:hAnsi="Times New Roman"/>
          <w:iCs/>
          <w:sz w:val="24"/>
          <w:szCs w:val="24"/>
        </w:rPr>
        <w:t>institutional coupling</w:t>
      </w:r>
      <w:r w:rsidR="004C7EA0" w:rsidRPr="00891D2A">
        <w:rPr>
          <w:rFonts w:ascii="Times New Roman" w:hAnsi="Times New Roman"/>
          <w:iCs/>
          <w:sz w:val="24"/>
          <w:szCs w:val="24"/>
        </w:rPr>
        <w:t xml:space="preserve"> of education and research within universities. The </w:t>
      </w:r>
      <w:r w:rsidR="00BF7FB7">
        <w:rPr>
          <w:rFonts w:ascii="Times New Roman" w:hAnsi="Times New Roman"/>
          <w:iCs/>
          <w:sz w:val="24"/>
          <w:szCs w:val="24"/>
        </w:rPr>
        <w:t>key factor</w:t>
      </w:r>
      <w:r w:rsidR="004C7EA0" w:rsidRPr="00891D2A">
        <w:rPr>
          <w:rFonts w:ascii="Times New Roman" w:hAnsi="Times New Roman"/>
          <w:iCs/>
          <w:sz w:val="24"/>
          <w:szCs w:val="24"/>
        </w:rPr>
        <w:t xml:space="preserve"> was not that research-active staff showed themselves to be effective teachers, but rather that research and scholarly productivity of academics was found to benefit hugely from the intellectual and cognitive specialisation demanded by teaching within a disciplinary framework, and </w:t>
      </w:r>
      <w:r w:rsidR="008C5DDB">
        <w:rPr>
          <w:rFonts w:ascii="Times New Roman" w:hAnsi="Times New Roman"/>
          <w:iCs/>
          <w:sz w:val="24"/>
          <w:szCs w:val="24"/>
        </w:rPr>
        <w:t>from</w:t>
      </w:r>
      <w:r w:rsidR="004C7EA0" w:rsidRPr="00891D2A">
        <w:rPr>
          <w:rFonts w:ascii="Times New Roman" w:hAnsi="Times New Roman"/>
          <w:iCs/>
          <w:sz w:val="24"/>
          <w:szCs w:val="24"/>
        </w:rPr>
        <w:t xml:space="preserve"> involvement of students in the research process as part of their studies</w:t>
      </w:r>
      <w:r w:rsidR="0043269F">
        <w:rPr>
          <w:rFonts w:ascii="Times New Roman" w:hAnsi="Times New Roman"/>
          <w:iCs/>
          <w:sz w:val="24"/>
          <w:szCs w:val="24"/>
        </w:rPr>
        <w:t>. This can be seen in</w:t>
      </w:r>
      <w:r w:rsidR="00DD0FE2">
        <w:rPr>
          <w:rFonts w:ascii="Times New Roman" w:hAnsi="Times New Roman"/>
          <w:iCs/>
          <w:sz w:val="24"/>
          <w:szCs w:val="24"/>
        </w:rPr>
        <w:t xml:space="preserve"> </w:t>
      </w:r>
      <w:r w:rsidR="006F7A7B">
        <w:rPr>
          <w:rFonts w:ascii="Times New Roman" w:hAnsi="Times New Roman"/>
          <w:iCs/>
          <w:sz w:val="24"/>
          <w:szCs w:val="24"/>
        </w:rPr>
        <w:t xml:space="preserve">historical accounts </w:t>
      </w:r>
      <w:r w:rsidR="0043269F">
        <w:rPr>
          <w:rFonts w:ascii="Times New Roman" w:hAnsi="Times New Roman"/>
          <w:iCs/>
          <w:sz w:val="24"/>
          <w:szCs w:val="24"/>
        </w:rPr>
        <w:t xml:space="preserve">showing </w:t>
      </w:r>
      <w:r w:rsidR="006F7A7B">
        <w:rPr>
          <w:rFonts w:ascii="Times New Roman" w:hAnsi="Times New Roman"/>
          <w:iCs/>
          <w:sz w:val="24"/>
          <w:szCs w:val="24"/>
        </w:rPr>
        <w:t>that a drive towards</w:t>
      </w:r>
      <w:r w:rsidR="004D6D89">
        <w:rPr>
          <w:rFonts w:ascii="Times New Roman" w:hAnsi="Times New Roman"/>
          <w:iCs/>
          <w:sz w:val="24"/>
          <w:szCs w:val="24"/>
        </w:rPr>
        <w:t xml:space="preserve"> </w:t>
      </w:r>
      <w:r w:rsidR="00021DE6">
        <w:rPr>
          <w:rFonts w:ascii="Times New Roman" w:hAnsi="Times New Roman"/>
          <w:iCs/>
          <w:sz w:val="24"/>
          <w:szCs w:val="24"/>
        </w:rPr>
        <w:t>the</w:t>
      </w:r>
      <w:r w:rsidR="006F7A7B">
        <w:rPr>
          <w:rFonts w:ascii="Times New Roman" w:hAnsi="Times New Roman"/>
          <w:iCs/>
          <w:sz w:val="24"/>
          <w:szCs w:val="24"/>
        </w:rPr>
        <w:t xml:space="preserve"> specialisation</w:t>
      </w:r>
      <w:r w:rsidR="00021DE6">
        <w:rPr>
          <w:rFonts w:ascii="Times New Roman" w:hAnsi="Times New Roman"/>
          <w:iCs/>
          <w:sz w:val="24"/>
          <w:szCs w:val="24"/>
        </w:rPr>
        <w:t xml:space="preserve"> of academic staff</w:t>
      </w:r>
      <w:r w:rsidR="006F7A7B">
        <w:rPr>
          <w:rFonts w:ascii="Times New Roman" w:hAnsi="Times New Roman"/>
          <w:iCs/>
          <w:sz w:val="24"/>
          <w:szCs w:val="24"/>
        </w:rPr>
        <w:t xml:space="preserve"> received a boost when </w:t>
      </w:r>
      <w:r w:rsidR="00C13D16">
        <w:rPr>
          <w:rFonts w:ascii="Times New Roman" w:hAnsi="Times New Roman"/>
          <w:iCs/>
          <w:sz w:val="24"/>
          <w:szCs w:val="24"/>
        </w:rPr>
        <w:t>Scottish u</w:t>
      </w:r>
      <w:r w:rsidR="00C13D16" w:rsidRPr="00C13D16">
        <w:rPr>
          <w:rFonts w:ascii="Times New Roman" w:hAnsi="Times New Roman"/>
          <w:iCs/>
          <w:sz w:val="24"/>
          <w:szCs w:val="24"/>
        </w:rPr>
        <w:t xml:space="preserve">niversities </w:t>
      </w:r>
      <w:r w:rsidR="00C13D16" w:rsidRPr="00C13D16">
        <w:rPr>
          <w:rFonts w:ascii="Times New Roman" w:hAnsi="Times New Roman"/>
          <w:sz w:val="24"/>
          <w:szCs w:val="24"/>
        </w:rPr>
        <w:t xml:space="preserve">experimented with the cost-saving device “of using professors expert in a single subject as lecturers to large classes, a system ... which became general by the eighteenth [century]” </w:t>
      </w:r>
      <w:r w:rsidR="00C13D16" w:rsidRPr="00C13D16">
        <w:rPr>
          <w:rFonts w:ascii="Times New Roman" w:hAnsi="Times New Roman"/>
          <w:sz w:val="24"/>
          <w:szCs w:val="24"/>
        </w:rPr>
        <w:fldChar w:fldCharType="begin"/>
      </w:r>
      <w:r w:rsidR="00C13D16" w:rsidRPr="00C13D16">
        <w:rPr>
          <w:rFonts w:ascii="Times New Roman" w:hAnsi="Times New Roman"/>
          <w:sz w:val="24"/>
          <w:szCs w:val="24"/>
        </w:rPr>
        <w:instrText xml:space="preserve"> ADDIN EN.CITE &lt;EndNote&gt;&lt;Cite&gt;&lt;Author&gt;Perkin&lt;/Author&gt;&lt;Year&gt;1987&lt;/Year&gt;&lt;IDText&gt;The Academic Profession in the United Kingdom&lt;/IDText&gt;&lt;Pages&gt;16&lt;/Pages&gt;&lt;DisplayText&gt;(Perkin, 1987, p. 16)&lt;/DisplayText&gt;&lt;record&gt;&lt;isbn&gt;0520059409&lt;/isbn&gt;&lt;titles&gt;&lt;title&gt;The Academic Profession in the United Kingdom&lt;/title&gt;&lt;secondary-title&gt;The  Academic Profession : National, Disciplinary, and Institutional Settings&lt;/secondary-title&gt;&lt;/titles&gt;&lt;contributors&gt;&lt;authors&gt;&lt;author&gt;Perkin, Harold&lt;/author&gt;&lt;/authors&gt;&lt;/contributors&gt;&lt;added-date format="utc"&gt;1528274886&lt;/added-date&gt;&lt;pub-location&gt;London&lt;/pub-location&gt;&lt;ref-type name="Book Section"&gt;5&lt;/ref-type&gt;&lt;dates&gt;&lt;year&gt;1987&lt;/year&gt;&lt;/dates&gt;&lt;rec-number&gt;7552&lt;/rec-number&gt;&lt;publisher&gt;University of California Press&lt;/publisher&gt;&lt;last-updated-date format="utc"&gt;1528275198&lt;/last-updated-date&gt;&lt;contributors&gt;&lt;secondary-authors&gt;&lt;author&gt;Clark, Burton R&lt;/author&gt;&lt;/secondary-authors&gt;&lt;/contributors&gt;&lt;/record&gt;&lt;/Cite&gt;&lt;/EndNote&gt;</w:instrText>
      </w:r>
      <w:r w:rsidR="00C13D16" w:rsidRPr="00C13D16">
        <w:rPr>
          <w:rFonts w:ascii="Times New Roman" w:hAnsi="Times New Roman"/>
          <w:sz w:val="24"/>
          <w:szCs w:val="24"/>
        </w:rPr>
        <w:fldChar w:fldCharType="separate"/>
      </w:r>
      <w:r w:rsidR="00C13D16" w:rsidRPr="00C13D16">
        <w:rPr>
          <w:rFonts w:ascii="Times New Roman" w:hAnsi="Times New Roman"/>
          <w:noProof/>
          <w:sz w:val="24"/>
          <w:szCs w:val="24"/>
        </w:rPr>
        <w:t>(Perkin, 1987, p. 16)</w:t>
      </w:r>
      <w:r w:rsidR="00C13D16" w:rsidRPr="00C13D16">
        <w:rPr>
          <w:rFonts w:ascii="Times New Roman" w:hAnsi="Times New Roman"/>
          <w:sz w:val="24"/>
          <w:szCs w:val="24"/>
        </w:rPr>
        <w:fldChar w:fldCharType="end"/>
      </w:r>
      <w:r w:rsidR="00C13D16">
        <w:rPr>
          <w:rFonts w:ascii="Times New Roman" w:hAnsi="Times New Roman"/>
          <w:sz w:val="24"/>
          <w:szCs w:val="24"/>
        </w:rPr>
        <w:t xml:space="preserve">, and </w:t>
      </w:r>
      <w:r w:rsidR="000F0C5B">
        <w:rPr>
          <w:rFonts w:ascii="Times New Roman" w:hAnsi="Times New Roman"/>
          <w:sz w:val="24"/>
          <w:szCs w:val="24"/>
        </w:rPr>
        <w:t>another boost</w:t>
      </w:r>
      <w:r w:rsidR="00C13D16">
        <w:rPr>
          <w:rFonts w:ascii="Times New Roman" w:hAnsi="Times New Roman"/>
          <w:sz w:val="24"/>
          <w:szCs w:val="24"/>
        </w:rPr>
        <w:t xml:space="preserve"> in the nineteenth century</w:t>
      </w:r>
      <w:r w:rsidR="00B90814">
        <w:rPr>
          <w:rFonts w:ascii="Times New Roman" w:hAnsi="Times New Roman"/>
          <w:sz w:val="24"/>
          <w:szCs w:val="24"/>
        </w:rPr>
        <w:t xml:space="preserve"> when </w:t>
      </w:r>
      <w:r w:rsidR="00E73078">
        <w:rPr>
          <w:rFonts w:ascii="Times New Roman" w:hAnsi="Times New Roman"/>
          <w:sz w:val="24"/>
          <w:szCs w:val="24"/>
        </w:rPr>
        <w:t>academic scientists in Germany found that a laboratory-based education led by only one specialist academic could prepare multiple students for careers in teaching, research (academic a</w:t>
      </w:r>
      <w:r w:rsidR="005A7B35">
        <w:rPr>
          <w:rFonts w:ascii="Times New Roman" w:hAnsi="Times New Roman"/>
          <w:sz w:val="24"/>
          <w:szCs w:val="24"/>
        </w:rPr>
        <w:t>n</w:t>
      </w:r>
      <w:r w:rsidR="00E73078">
        <w:rPr>
          <w:rFonts w:ascii="Times New Roman" w:hAnsi="Times New Roman"/>
          <w:sz w:val="24"/>
          <w:szCs w:val="24"/>
        </w:rPr>
        <w:t>d industrial), and other professions (i.e. pharmacists), whilst simultaneously providing a massive boost to the academic’s own research</w:t>
      </w:r>
      <w:r w:rsidR="004C7EA0" w:rsidRPr="00891D2A">
        <w:rPr>
          <w:rFonts w:ascii="Times New Roman" w:hAnsi="Times New Roman"/>
          <w:iCs/>
          <w:sz w:val="24"/>
          <w:szCs w:val="24"/>
        </w:rPr>
        <w:t xml:space="preserve"> </w:t>
      </w:r>
      <w:r w:rsidR="004C7EA0" w:rsidRPr="00891D2A">
        <w:rPr>
          <w:rFonts w:ascii="Times New Roman" w:hAnsi="Times New Roman"/>
          <w:iCs/>
          <w:sz w:val="24"/>
          <w:szCs w:val="24"/>
        </w:rPr>
        <w:fldChar w:fldCharType="begin">
          <w:fldData xml:space="preserve">PEVuZE5vdGU+PENpdGU+PEF1dGhvcj5CZW4tRGF2aWQ8L0F1dGhvcj48WWVhcj4xOTYyPC9ZZWFy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</w:fldData>
        </w:fldChar>
      </w:r>
      <w:r w:rsidR="008D40C0">
        <w:rPr>
          <w:rFonts w:ascii="Times New Roman" w:hAnsi="Times New Roman"/>
          <w:iCs/>
          <w:sz w:val="24"/>
          <w:szCs w:val="24"/>
        </w:rPr>
        <w:instrText xml:space="preserve"> ADDIN EN.CITE </w:instrText>
      </w:r>
      <w:r w:rsidR="008D40C0">
        <w:rPr>
          <w:rFonts w:ascii="Times New Roman" w:hAnsi="Times New Roman"/>
          <w:iCs/>
          <w:sz w:val="24"/>
          <w:szCs w:val="24"/>
        </w:rPr>
        <w:fldChar w:fldCharType="begin">
          <w:fldData xml:space="preserve">PEVuZE5vdGU+PENpdGU+PEF1dGhvcj5CZW4tRGF2aWQ8L0F1dGhvcj48WWVhcj4xOTYyPC9ZZWFy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</w:fldData>
        </w:fldChar>
      </w:r>
      <w:r w:rsidR="008D40C0">
        <w:rPr>
          <w:rFonts w:ascii="Times New Roman" w:hAnsi="Times New Roman"/>
          <w:iCs/>
          <w:sz w:val="24"/>
          <w:szCs w:val="24"/>
        </w:rPr>
        <w:instrText xml:space="preserve"> ADDIN EN.CITE.DATA </w:instrText>
      </w:r>
      <w:r w:rsidR="008D40C0">
        <w:rPr>
          <w:rFonts w:ascii="Times New Roman" w:hAnsi="Times New Roman"/>
          <w:iCs/>
          <w:sz w:val="24"/>
          <w:szCs w:val="24"/>
        </w:rPr>
      </w:r>
      <w:r w:rsidR="008D40C0">
        <w:rPr>
          <w:rFonts w:ascii="Times New Roman" w:hAnsi="Times New Roman"/>
          <w:iCs/>
          <w:sz w:val="24"/>
          <w:szCs w:val="24"/>
        </w:rPr>
        <w:fldChar w:fldCharType="end"/>
      </w:r>
      <w:r w:rsidR="004C7EA0" w:rsidRPr="00891D2A">
        <w:rPr>
          <w:rFonts w:ascii="Times New Roman" w:hAnsi="Times New Roman"/>
          <w:iCs/>
          <w:sz w:val="24"/>
          <w:szCs w:val="24"/>
        </w:rPr>
      </w:r>
      <w:r w:rsidR="004C7EA0" w:rsidRPr="00891D2A">
        <w:rPr>
          <w:rFonts w:ascii="Times New Roman" w:hAnsi="Times New Roman"/>
          <w:iCs/>
          <w:sz w:val="24"/>
          <w:szCs w:val="24"/>
        </w:rPr>
        <w:fldChar w:fldCharType="separate"/>
      </w:r>
      <w:r w:rsidR="008D40C0">
        <w:rPr>
          <w:rFonts w:ascii="Times New Roman" w:hAnsi="Times New Roman"/>
          <w:iCs/>
          <w:noProof/>
          <w:sz w:val="24"/>
          <w:szCs w:val="24"/>
        </w:rPr>
        <w:t>(Ben-David, 1971, 1977; Ben-David &amp; Zloczower, 1962; Elias, 1982, 1994; Perkin, 1984; Schwartzman, 1984)</w:t>
      </w:r>
      <w:r w:rsidR="004C7EA0" w:rsidRPr="00891D2A">
        <w:rPr>
          <w:rFonts w:ascii="Times New Roman" w:hAnsi="Times New Roman"/>
          <w:iCs/>
          <w:sz w:val="24"/>
          <w:szCs w:val="24"/>
        </w:rPr>
        <w:fldChar w:fldCharType="end"/>
      </w:r>
      <w:r w:rsidR="004C7EA0" w:rsidRPr="00891D2A">
        <w:rPr>
          <w:rFonts w:ascii="Times New Roman" w:hAnsi="Times New Roman"/>
          <w:iCs/>
          <w:sz w:val="24"/>
          <w:szCs w:val="24"/>
        </w:rPr>
        <w:t xml:space="preserve">. </w:t>
      </w:r>
      <w:r w:rsidR="002C661D">
        <w:rPr>
          <w:rFonts w:ascii="Times New Roman" w:hAnsi="Times New Roman"/>
          <w:iCs/>
          <w:sz w:val="24"/>
          <w:szCs w:val="24"/>
        </w:rPr>
        <w:t xml:space="preserve">The </w:t>
      </w:r>
      <w:r w:rsidR="002D57F5">
        <w:rPr>
          <w:rFonts w:ascii="Times New Roman" w:hAnsi="Times New Roman"/>
          <w:iCs/>
          <w:sz w:val="24"/>
          <w:szCs w:val="24"/>
        </w:rPr>
        <w:t xml:space="preserve">pertinent point for my purposes </w:t>
      </w:r>
      <w:r w:rsidR="002C661D">
        <w:rPr>
          <w:rFonts w:ascii="Times New Roman" w:hAnsi="Times New Roman"/>
          <w:iCs/>
          <w:sz w:val="24"/>
          <w:szCs w:val="24"/>
        </w:rPr>
        <w:t xml:space="preserve">is not just that students </w:t>
      </w:r>
      <w:r w:rsidR="0030735B">
        <w:rPr>
          <w:rFonts w:ascii="Times New Roman" w:hAnsi="Times New Roman"/>
          <w:iCs/>
          <w:sz w:val="24"/>
          <w:szCs w:val="24"/>
        </w:rPr>
        <w:t xml:space="preserve">contributed somehow to the research or impact. Rather, the more </w:t>
      </w:r>
      <w:r w:rsidR="00072E08">
        <w:rPr>
          <w:rFonts w:ascii="Times New Roman" w:hAnsi="Times New Roman"/>
          <w:iCs/>
          <w:sz w:val="24"/>
          <w:szCs w:val="24"/>
        </w:rPr>
        <w:t xml:space="preserve">pertinent </w:t>
      </w:r>
      <w:r w:rsidR="0030735B">
        <w:rPr>
          <w:rFonts w:ascii="Times New Roman" w:hAnsi="Times New Roman"/>
          <w:iCs/>
          <w:sz w:val="24"/>
          <w:szCs w:val="24"/>
        </w:rPr>
        <w:t>point is that</w:t>
      </w:r>
      <w:r w:rsidR="00FD3181">
        <w:rPr>
          <w:rFonts w:ascii="Times New Roman" w:hAnsi="Times New Roman"/>
          <w:iCs/>
          <w:sz w:val="24"/>
          <w:szCs w:val="24"/>
        </w:rPr>
        <w:t xml:space="preserve"> universities can contribute to their core function of teaching/training by finding ways for students to participate in</w:t>
      </w:r>
      <w:r w:rsidR="004218A6">
        <w:rPr>
          <w:rFonts w:ascii="Times New Roman" w:hAnsi="Times New Roman"/>
          <w:iCs/>
          <w:sz w:val="24"/>
          <w:szCs w:val="24"/>
        </w:rPr>
        <w:t xml:space="preserve"> research-related</w:t>
      </w:r>
      <w:r w:rsidR="00FD3181">
        <w:rPr>
          <w:rFonts w:ascii="Times New Roman" w:hAnsi="Times New Roman"/>
          <w:iCs/>
          <w:sz w:val="24"/>
          <w:szCs w:val="24"/>
        </w:rPr>
        <w:t xml:space="preserve"> boundary transactions. To the extent that they contribute to this teaching/training function, universities’ r</w:t>
      </w:r>
      <w:r w:rsidR="00DB4DDB">
        <w:rPr>
          <w:rFonts w:ascii="Times New Roman" w:hAnsi="Times New Roman"/>
          <w:iCs/>
          <w:sz w:val="24"/>
          <w:szCs w:val="24"/>
        </w:rPr>
        <w:t>esearch-related boundary transactions can contribute to the ongoing legitimising of</w:t>
      </w:r>
      <w:r w:rsidR="00BF4D3A">
        <w:rPr>
          <w:rFonts w:ascii="Times New Roman" w:hAnsi="Times New Roman"/>
          <w:iCs/>
          <w:sz w:val="24"/>
          <w:szCs w:val="24"/>
        </w:rPr>
        <w:t xml:space="preserve"> </w:t>
      </w:r>
      <w:r w:rsidR="00AD5E43">
        <w:rPr>
          <w:rFonts w:ascii="Times New Roman" w:hAnsi="Times New Roman"/>
          <w:iCs/>
          <w:sz w:val="24"/>
          <w:szCs w:val="24"/>
        </w:rPr>
        <w:t xml:space="preserve">its position as </w:t>
      </w:r>
      <w:r w:rsidR="004372A8">
        <w:rPr>
          <w:rFonts w:ascii="Times New Roman" w:hAnsi="Times New Roman"/>
          <w:iCs/>
          <w:sz w:val="24"/>
          <w:szCs w:val="24"/>
        </w:rPr>
        <w:t>society’s key knowledge institution.</w:t>
      </w:r>
      <w:r w:rsidR="00FD3181">
        <w:rPr>
          <w:rFonts w:ascii="Times New Roman" w:hAnsi="Times New Roman"/>
          <w:iCs/>
          <w:sz w:val="24"/>
          <w:szCs w:val="24"/>
        </w:rPr>
        <w:t xml:space="preserve"> </w:t>
      </w:r>
      <w:r w:rsidR="00E41E92">
        <w:rPr>
          <w:rFonts w:ascii="Times New Roman" w:hAnsi="Times New Roman"/>
          <w:iCs/>
          <w:sz w:val="24"/>
          <w:szCs w:val="24"/>
        </w:rPr>
        <w:t>This</w:t>
      </w:r>
      <w:r w:rsidR="00B16CE5">
        <w:rPr>
          <w:rFonts w:ascii="Times New Roman" w:hAnsi="Times New Roman"/>
          <w:iCs/>
          <w:sz w:val="24"/>
          <w:szCs w:val="24"/>
        </w:rPr>
        <w:t xml:space="preserve"> in no way detracts from the concern that students may be vulnerable to exploitation</w:t>
      </w:r>
      <w:r w:rsidR="005B2217">
        <w:rPr>
          <w:rFonts w:ascii="Times New Roman" w:hAnsi="Times New Roman"/>
          <w:iCs/>
          <w:sz w:val="24"/>
          <w:szCs w:val="24"/>
        </w:rPr>
        <w:t>, as has been observed elsewhere</w:t>
      </w:r>
      <w:r w:rsidR="00B16CE5">
        <w:rPr>
          <w:rFonts w:ascii="Times New Roman" w:hAnsi="Times New Roman"/>
          <w:iCs/>
          <w:sz w:val="24"/>
          <w:szCs w:val="24"/>
        </w:rPr>
        <w:t xml:space="preserve"> </w:t>
      </w:r>
      <w:r w:rsidR="002A50EA">
        <w:rPr>
          <w:rFonts w:ascii="Times New Roman" w:hAnsi="Times New Roman"/>
          <w:iCs/>
          <w:sz w:val="24"/>
          <w:szCs w:val="24"/>
        </w:rPr>
        <w:t xml:space="preserve">(Slaughter et al., 2004). </w:t>
      </w:r>
      <w:r w:rsidR="0035443D">
        <w:rPr>
          <w:rFonts w:ascii="Times New Roman" w:hAnsi="Times New Roman"/>
          <w:iCs/>
          <w:sz w:val="24"/>
          <w:szCs w:val="24"/>
        </w:rPr>
        <w:t>The point is simply that one</w:t>
      </w:r>
      <w:r w:rsidR="0035443D">
        <w:rPr>
          <w:rFonts w:ascii="Times New Roman" w:hAnsi="Times New Roman"/>
          <w:i/>
          <w:iCs/>
          <w:sz w:val="24"/>
          <w:szCs w:val="24"/>
        </w:rPr>
        <w:t xml:space="preserve"> </w:t>
      </w:r>
      <w:r w:rsidR="0035443D">
        <w:rPr>
          <w:rFonts w:ascii="Times New Roman" w:hAnsi="Times New Roman"/>
          <w:iCs/>
          <w:sz w:val="24"/>
          <w:szCs w:val="24"/>
        </w:rPr>
        <w:t xml:space="preserve">of the ways in which research-related boundary transactions can serve to reinforce and reproduce academia’s core boundaries is by using these transactions as opportunities to support their students’ education and development. </w:t>
      </w:r>
    </w:p>
    <w:p w14:paraId="7028F1FA" w14:textId="574EF3F1" w:rsidR="00BE2BE6" w:rsidRDefault="005D1F03" w:rsidP="00BE2BE6">
      <w:pPr>
        <w:pStyle w:val="Heading3"/>
      </w:pPr>
      <w:bookmarkStart w:id="217" w:name="_Toc31701994"/>
      <w:r>
        <w:t>The a</w:t>
      </w:r>
      <w:r w:rsidR="00BE2BE6">
        <w:t>cademic trajectory</w:t>
      </w:r>
      <w:bookmarkEnd w:id="217"/>
    </w:p>
    <w:p w14:paraId="3DD1E27D" w14:textId="115F05F1" w:rsidR="00650C38" w:rsidRDefault="00D55178" w:rsidP="00D55178">
      <w:pPr>
        <w:autoSpaceDE w:val="0"/>
        <w:autoSpaceDN w:val="0"/>
        <w:adjustRightInd w:val="0"/>
        <w:spacing w:after="120" w:line="360" w:lineRule="auto"/>
        <w:rPr>
          <w:sz w:val="24"/>
          <w:szCs w:val="24"/>
          <w:lang w:eastAsia="zh-TW"/>
        </w:rPr>
      </w:pPr>
      <w:r>
        <w:rPr>
          <w:sz w:val="24"/>
          <w:szCs w:val="24"/>
          <w:lang w:eastAsia="zh-TW"/>
        </w:rPr>
        <w:t xml:space="preserve">This explanatory theme </w:t>
      </w:r>
      <w:r w:rsidR="006A6C82">
        <w:rPr>
          <w:sz w:val="24"/>
          <w:szCs w:val="24"/>
          <w:lang w:eastAsia="zh-TW"/>
        </w:rPr>
        <w:t>was first highlighted in the</w:t>
      </w:r>
      <w:r>
        <w:rPr>
          <w:sz w:val="24"/>
          <w:szCs w:val="24"/>
          <w:lang w:eastAsia="zh-TW"/>
        </w:rPr>
        <w:t xml:space="preserve"> explanatory analysis presented in Chapter </w:t>
      </w:r>
      <w:r w:rsidR="00984890">
        <w:rPr>
          <w:sz w:val="24"/>
          <w:szCs w:val="24"/>
          <w:lang w:eastAsia="zh-TW"/>
        </w:rPr>
        <w:t>4</w:t>
      </w:r>
      <w:r>
        <w:rPr>
          <w:sz w:val="24"/>
          <w:szCs w:val="24"/>
          <w:lang w:eastAsia="zh-TW"/>
        </w:rPr>
        <w:t xml:space="preserve"> </w:t>
      </w:r>
      <w:r w:rsidR="006A6C82">
        <w:rPr>
          <w:sz w:val="24"/>
          <w:szCs w:val="24"/>
          <w:lang w:eastAsia="zh-TW"/>
        </w:rPr>
        <w:t>in relation to the</w:t>
      </w:r>
      <w:r>
        <w:rPr>
          <w:sz w:val="24"/>
          <w:szCs w:val="24"/>
          <w:lang w:eastAsia="zh-TW"/>
        </w:rPr>
        <w:t xml:space="preserve"> research </w:t>
      </w:r>
      <w:r w:rsidR="006A6C82">
        <w:rPr>
          <w:sz w:val="24"/>
          <w:szCs w:val="24"/>
          <w:lang w:eastAsia="zh-TW"/>
        </w:rPr>
        <w:t xml:space="preserve">sampled </w:t>
      </w:r>
      <w:r>
        <w:rPr>
          <w:sz w:val="24"/>
          <w:szCs w:val="24"/>
          <w:lang w:eastAsia="zh-TW"/>
        </w:rPr>
        <w:t xml:space="preserve">from disciplines categorised as Basic/Applied. </w:t>
      </w:r>
      <w:r w:rsidR="00650C38">
        <w:rPr>
          <w:sz w:val="24"/>
          <w:szCs w:val="24"/>
          <w:lang w:eastAsia="zh-TW"/>
        </w:rPr>
        <w:t>I argued that these illustrate</w:t>
      </w:r>
      <w:r w:rsidR="00650C38">
        <w:rPr>
          <w:sz w:val="24"/>
          <w:szCs w:val="24"/>
        </w:rPr>
        <w:t xml:space="preserve"> academia’s internal drive to continually bring ever more </w:t>
      </w:r>
      <w:r w:rsidR="00A022A5">
        <w:rPr>
          <w:sz w:val="24"/>
          <w:szCs w:val="24"/>
        </w:rPr>
        <w:t>finely classified</w:t>
      </w:r>
      <w:r w:rsidR="00650C38">
        <w:rPr>
          <w:sz w:val="24"/>
          <w:szCs w:val="24"/>
        </w:rPr>
        <w:t xml:space="preserve"> aspects of the world into the domain of academic knowledge.</w:t>
      </w:r>
      <w:r w:rsidR="0002513D" w:rsidRPr="0002513D">
        <w:rPr>
          <w:sz w:val="24"/>
          <w:szCs w:val="24"/>
          <w:lang w:eastAsia="zh-TW"/>
        </w:rPr>
        <w:t xml:space="preserve"> </w:t>
      </w:r>
      <w:r w:rsidR="0002513D">
        <w:rPr>
          <w:sz w:val="24"/>
          <w:szCs w:val="24"/>
          <w:lang w:eastAsia="zh-TW"/>
        </w:rPr>
        <w:t xml:space="preserve">However, here I argue that this trajectory is at play more generally, not only in use-inspired basic research and not only in my sample. </w:t>
      </w:r>
      <w:r w:rsidR="00320017">
        <w:rPr>
          <w:sz w:val="24"/>
          <w:szCs w:val="24"/>
          <w:lang w:eastAsia="zh-TW"/>
        </w:rPr>
        <w:t>A</w:t>
      </w:r>
      <w:r w:rsidR="00332315">
        <w:rPr>
          <w:sz w:val="24"/>
          <w:szCs w:val="24"/>
          <w:lang w:eastAsia="zh-TW"/>
        </w:rPr>
        <w:t xml:space="preserve"> historical perspective helps to appreciate </w:t>
      </w:r>
      <w:r w:rsidR="008D4622">
        <w:rPr>
          <w:sz w:val="24"/>
          <w:szCs w:val="24"/>
          <w:lang w:eastAsia="zh-TW"/>
        </w:rPr>
        <w:t>this more general relevance.</w:t>
      </w:r>
    </w:p>
    <w:p w14:paraId="412B240E" w14:textId="77777777" w:rsidR="00320017" w:rsidRDefault="00BE2BE6" w:rsidP="00675ABF">
      <w:pPr>
        <w:spacing w:after="120" w:line="360" w:lineRule="auto"/>
        <w:rPr>
          <w:sz w:val="24"/>
          <w:szCs w:val="24"/>
        </w:rPr>
      </w:pPr>
      <w:r w:rsidRPr="003E565E">
        <w:rPr>
          <w:sz w:val="24"/>
          <w:szCs w:val="24"/>
        </w:rPr>
        <w:t xml:space="preserve">As sites dedicated </w:t>
      </w:r>
      <w:r w:rsidR="005878E7">
        <w:rPr>
          <w:sz w:val="24"/>
          <w:szCs w:val="24"/>
        </w:rPr>
        <w:t>in various ways to the</w:t>
      </w:r>
      <w:r w:rsidRPr="003E565E">
        <w:rPr>
          <w:sz w:val="24"/>
          <w:szCs w:val="24"/>
        </w:rPr>
        <w:t xml:space="preserve"> “pursuit of knowledge” (B. R. Clark, 1983, p. 12), universities have</w:t>
      </w:r>
      <w:r w:rsidR="00FB5034">
        <w:rPr>
          <w:sz w:val="24"/>
          <w:szCs w:val="24"/>
        </w:rPr>
        <w:t xml:space="preserve"> always experienced pressure from non-academic social actors and institutions to address their knowledge needs. For example, </w:t>
      </w:r>
      <w:r w:rsidR="00020504">
        <w:rPr>
          <w:sz w:val="24"/>
          <w:szCs w:val="24"/>
        </w:rPr>
        <w:t xml:space="preserve">despite arguably attaining greater levels of autonomy than other institutes of learning in other times and places up to that point, medieval European universities were closely tied to and influenced by the demands of </w:t>
      </w:r>
      <w:r w:rsidR="00FA524A">
        <w:rPr>
          <w:sz w:val="24"/>
          <w:szCs w:val="24"/>
        </w:rPr>
        <w:t>c</w:t>
      </w:r>
      <w:r w:rsidR="00020504">
        <w:rPr>
          <w:sz w:val="24"/>
          <w:szCs w:val="24"/>
        </w:rPr>
        <w:t>hurch and state, and the main activities</w:t>
      </w:r>
      <w:r w:rsidR="00020504" w:rsidRPr="003E565E">
        <w:rPr>
          <w:sz w:val="24"/>
          <w:szCs w:val="24"/>
        </w:rPr>
        <w:t xml:space="preserve"> of universities were</w:t>
      </w:r>
      <w:r w:rsidR="00020504">
        <w:rPr>
          <w:sz w:val="24"/>
          <w:szCs w:val="24"/>
        </w:rPr>
        <w:t xml:space="preserve"> oriented towards the</w:t>
      </w:r>
      <w:r w:rsidR="00020504" w:rsidRPr="003E565E">
        <w:rPr>
          <w:sz w:val="24"/>
          <w:szCs w:val="24"/>
        </w:rPr>
        <w:t xml:space="preserve"> production of professionals entering the service of these institutions and the interpretation and re-interpretation of knowledge pertaining to them</w:t>
      </w:r>
      <w:r w:rsidR="00020504">
        <w:rPr>
          <w:sz w:val="24"/>
          <w:szCs w:val="24"/>
        </w:rPr>
        <w:t xml:space="preserve"> </w:t>
      </w:r>
      <w:r w:rsidR="00020504" w:rsidRPr="003E565E">
        <w:rPr>
          <w:sz w:val="24"/>
          <w:szCs w:val="24"/>
        </w:rPr>
        <w:fldChar w:fldCharType="begin">
          <w:fldData xml:space="preserve">PEVuZE5vdGU+PENpdGU+PEF1dGhvcj5QZXJraW48L0F1dGhvcj48WWVhcj4xOTg0PC9ZZWFyPjxJ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</w:fldData>
        </w:fldChar>
      </w:r>
      <w:r w:rsidR="00020504" w:rsidRPr="003E565E">
        <w:rPr>
          <w:sz w:val="24"/>
          <w:szCs w:val="24"/>
        </w:rPr>
        <w:instrText xml:space="preserve"> ADDIN EN.CITE </w:instrText>
      </w:r>
      <w:r w:rsidR="00020504" w:rsidRPr="003E565E">
        <w:rPr>
          <w:sz w:val="24"/>
          <w:szCs w:val="24"/>
        </w:rPr>
        <w:fldChar w:fldCharType="begin">
          <w:fldData xml:space="preserve">PEVuZE5vdGU+PENpdGU+PEF1dGhvcj5QZXJraW48L0F1dGhvcj48WWVhcj4xOTg0PC9ZZWFyPjxJ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</w:fldData>
        </w:fldChar>
      </w:r>
      <w:r w:rsidR="00020504" w:rsidRPr="003E565E">
        <w:rPr>
          <w:sz w:val="24"/>
          <w:szCs w:val="24"/>
        </w:rPr>
        <w:instrText xml:space="preserve"> ADDIN EN.CITE.DATA </w:instrText>
      </w:r>
      <w:r w:rsidR="00020504" w:rsidRPr="003E565E">
        <w:rPr>
          <w:sz w:val="24"/>
          <w:szCs w:val="24"/>
        </w:rPr>
      </w:r>
      <w:r w:rsidR="00020504" w:rsidRPr="003E565E">
        <w:rPr>
          <w:sz w:val="24"/>
          <w:szCs w:val="24"/>
        </w:rPr>
        <w:fldChar w:fldCharType="end"/>
      </w:r>
      <w:r w:rsidR="00020504" w:rsidRPr="003E565E">
        <w:rPr>
          <w:sz w:val="24"/>
          <w:szCs w:val="24"/>
        </w:rPr>
      </w:r>
      <w:r w:rsidR="00020504" w:rsidRPr="003E565E">
        <w:rPr>
          <w:sz w:val="24"/>
          <w:szCs w:val="24"/>
        </w:rPr>
        <w:fldChar w:fldCharType="separate"/>
      </w:r>
      <w:r w:rsidR="00020504" w:rsidRPr="003E565E">
        <w:rPr>
          <w:noProof/>
          <w:sz w:val="24"/>
          <w:szCs w:val="24"/>
        </w:rPr>
        <w:t>(Ben-David, 1971; Durkheim, 2013; Perkin, 1984)</w:t>
      </w:r>
      <w:r w:rsidR="00020504" w:rsidRPr="003E565E">
        <w:rPr>
          <w:sz w:val="24"/>
          <w:szCs w:val="24"/>
        </w:rPr>
        <w:fldChar w:fldCharType="end"/>
      </w:r>
      <w:r w:rsidR="00B3562B">
        <w:rPr>
          <w:sz w:val="24"/>
          <w:szCs w:val="24"/>
        </w:rPr>
        <w:t xml:space="preserve">. </w:t>
      </w:r>
      <w:r w:rsidR="005F6FEF">
        <w:rPr>
          <w:sz w:val="24"/>
          <w:szCs w:val="24"/>
        </w:rPr>
        <w:t>Crucially</w:t>
      </w:r>
      <w:r w:rsidR="006F4C0E">
        <w:rPr>
          <w:sz w:val="24"/>
          <w:szCs w:val="24"/>
        </w:rPr>
        <w:t xml:space="preserve"> though</w:t>
      </w:r>
      <w:r w:rsidR="005F6FEF">
        <w:rPr>
          <w:sz w:val="24"/>
          <w:szCs w:val="24"/>
        </w:rPr>
        <w:t xml:space="preserve">, </w:t>
      </w:r>
      <w:r w:rsidR="006F4C0E">
        <w:rPr>
          <w:sz w:val="24"/>
          <w:szCs w:val="24"/>
        </w:rPr>
        <w:t xml:space="preserve">even at this time </w:t>
      </w:r>
      <w:r w:rsidRPr="003E565E">
        <w:rPr>
          <w:sz w:val="24"/>
          <w:szCs w:val="24"/>
        </w:rPr>
        <w:t>universities</w:t>
      </w:r>
      <w:r w:rsidR="00A72385">
        <w:rPr>
          <w:sz w:val="24"/>
          <w:szCs w:val="24"/>
        </w:rPr>
        <w:t xml:space="preserve">’ main contributions to society were underpinned </w:t>
      </w:r>
      <w:r w:rsidRPr="003E565E">
        <w:rPr>
          <w:sz w:val="24"/>
          <w:szCs w:val="24"/>
        </w:rPr>
        <w:t>precisely by erecting some form of boundary and creating some level of insulation</w:t>
      </w:r>
      <w:r w:rsidR="00A72385">
        <w:rPr>
          <w:sz w:val="24"/>
          <w:szCs w:val="24"/>
        </w:rPr>
        <w:t xml:space="preserve"> from society</w:t>
      </w:r>
      <w:r w:rsidRPr="003E565E">
        <w:rPr>
          <w:sz w:val="24"/>
          <w:szCs w:val="24"/>
        </w:rPr>
        <w:t xml:space="preserve">, allowing for </w:t>
      </w:r>
      <w:r w:rsidR="005C741F">
        <w:rPr>
          <w:sz w:val="24"/>
          <w:szCs w:val="24"/>
        </w:rPr>
        <w:t>relatively independent, critical and</w:t>
      </w:r>
      <w:r w:rsidRPr="003E565E">
        <w:rPr>
          <w:sz w:val="24"/>
          <w:szCs w:val="24"/>
        </w:rPr>
        <w:t xml:space="preserve"> internally-driven scholarship</w:t>
      </w:r>
      <w:r w:rsidR="00A42466">
        <w:rPr>
          <w:sz w:val="24"/>
          <w:szCs w:val="24"/>
        </w:rPr>
        <w:t xml:space="preserve"> (again, </w:t>
      </w:r>
      <w:r w:rsidR="002D04FD">
        <w:rPr>
          <w:sz w:val="24"/>
          <w:szCs w:val="24"/>
        </w:rPr>
        <w:t>largely</w:t>
      </w:r>
      <w:r w:rsidR="00A42466">
        <w:rPr>
          <w:sz w:val="24"/>
          <w:szCs w:val="24"/>
        </w:rPr>
        <w:t xml:space="preserve"> underpinned by the </w:t>
      </w:r>
      <w:r w:rsidR="00A42466">
        <w:rPr>
          <w:i/>
          <w:sz w:val="24"/>
          <w:szCs w:val="24"/>
        </w:rPr>
        <w:t>educational function</w:t>
      </w:r>
      <w:r w:rsidR="00A42466">
        <w:rPr>
          <w:sz w:val="24"/>
          <w:szCs w:val="24"/>
        </w:rPr>
        <w:t>, that is, the demands of fee-paying students)</w:t>
      </w:r>
      <w:r w:rsidRPr="003E565E">
        <w:rPr>
          <w:sz w:val="24"/>
          <w:szCs w:val="24"/>
        </w:rPr>
        <w:t xml:space="preserve">. </w:t>
      </w:r>
      <w:r w:rsidR="00424AC5">
        <w:rPr>
          <w:sz w:val="24"/>
          <w:szCs w:val="24"/>
        </w:rPr>
        <w:t>Outputs of c</w:t>
      </w:r>
      <w:r w:rsidR="00810DA2">
        <w:rPr>
          <w:sz w:val="24"/>
          <w:szCs w:val="24"/>
        </w:rPr>
        <w:t xml:space="preserve">ritical knowledge, scholarship and students therefore can be conceptualised as early ‘boundary transactions’ </w:t>
      </w:r>
      <w:r w:rsidR="005F5053">
        <w:rPr>
          <w:sz w:val="24"/>
          <w:szCs w:val="24"/>
        </w:rPr>
        <w:t xml:space="preserve">through which universities simultaneously established their distinctive institutional identities </w:t>
      </w:r>
      <w:r w:rsidR="005F5053" w:rsidRPr="00E70387">
        <w:rPr>
          <w:i/>
          <w:sz w:val="24"/>
          <w:szCs w:val="24"/>
        </w:rPr>
        <w:t>and</w:t>
      </w:r>
      <w:r w:rsidR="005F5053">
        <w:rPr>
          <w:sz w:val="24"/>
          <w:szCs w:val="24"/>
        </w:rPr>
        <w:t xml:space="preserve"> their valuable social roles</w:t>
      </w:r>
      <w:r w:rsidR="00D0500E">
        <w:rPr>
          <w:sz w:val="24"/>
          <w:szCs w:val="24"/>
        </w:rPr>
        <w:t xml:space="preserve"> and contributions, which depended in part upon this relative autonomy and</w:t>
      </w:r>
      <w:r w:rsidR="007111CF">
        <w:rPr>
          <w:sz w:val="24"/>
          <w:szCs w:val="24"/>
        </w:rPr>
        <w:t xml:space="preserve"> boundedness</w:t>
      </w:r>
      <w:r w:rsidR="005F5053">
        <w:rPr>
          <w:sz w:val="24"/>
          <w:szCs w:val="24"/>
        </w:rPr>
        <w:t>.</w:t>
      </w:r>
      <w:r w:rsidR="00675ABF">
        <w:rPr>
          <w:sz w:val="24"/>
          <w:szCs w:val="24"/>
        </w:rPr>
        <w:t xml:space="preserve"> </w:t>
      </w:r>
      <w:r w:rsidR="0093603C">
        <w:rPr>
          <w:sz w:val="24"/>
          <w:szCs w:val="24"/>
        </w:rPr>
        <w:t>Boundary transactions can similarly be observed in the early modern period, as</w:t>
      </w:r>
      <w:r w:rsidRPr="003E565E">
        <w:rPr>
          <w:sz w:val="24"/>
          <w:szCs w:val="24"/>
        </w:rPr>
        <w:t xml:space="preserve"> academic ‘science’, then referred to as ‘natural philosophy’, gradually came to take a more central place in universities and societies. Between the fifteenth and seventeenth centuries there arose, for the first time, notable societal demand for the insights derived from </w:t>
      </w:r>
      <w:r w:rsidR="0093603C">
        <w:rPr>
          <w:sz w:val="24"/>
          <w:szCs w:val="24"/>
        </w:rPr>
        <w:t>empirical academic scientific</w:t>
      </w:r>
      <w:r w:rsidRPr="003E565E">
        <w:rPr>
          <w:sz w:val="24"/>
          <w:szCs w:val="24"/>
        </w:rPr>
        <w:t xml:space="preserve"> scholarship </w:t>
      </w:r>
      <w:r w:rsidRPr="003E565E">
        <w:rPr>
          <w:sz w:val="24"/>
          <w:szCs w:val="24"/>
        </w:rPr>
        <w:fldChar w:fldCharType="begin"/>
      </w:r>
      <w:r w:rsidRPr="003E565E">
        <w:rPr>
          <w:sz w:val="24"/>
          <w:szCs w:val="24"/>
        </w:rPr>
        <w:instrText xml:space="preserve"> ADDIN EN.CITE &lt;EndNote&gt;&lt;Cite&gt;&lt;Author&gt;Clark&lt;/Author&gt;&lt;Year&gt;1984&lt;/Year&gt;&lt;IDText&gt;Perspectives on higher education: eight disciplinary and comparative views&lt;/IDText&gt;&lt;DisplayText&gt;(B. R. Clark, 1984)&lt;/DisplayText&gt;&lt;record&gt;&lt;keywords&gt;&lt;keyword&gt;Education, Higher -- Congresses&lt;/keyword&gt;&lt;keyword&gt;Higher education&lt;/keyword&gt;&lt;/keywords&gt;&lt;titles&gt;&lt;title&gt;Perspectives on higher education: eight disciplinary and comparative views&lt;/title&gt;&lt;/titles&gt;&lt;contributors&gt;&lt;authors&gt;&lt;author&gt;Clark, Burton R.&lt;/author&gt;&lt;/authors&gt;&lt;/contributors&gt;&lt;added-date format="utc"&gt;1528383724&lt;/added-date&gt;&lt;pub-location&gt;London&lt;/pub-location&gt;&lt;ref-type name="Book"&gt;6&lt;/ref-type&gt;&lt;dates&gt;&lt;year&gt;1984&lt;/year&gt;&lt;/dates&gt;&lt;rec-number&gt;7553&lt;/rec-number&gt;&lt;publisher&gt;University of California Press&lt;/publisher&gt;&lt;last-updated-date format="utc"&gt;1528383825&lt;/last-updated-date&gt;&lt;/record&gt;&lt;/Cite&gt;&lt;/EndNote&gt;</w:instrText>
      </w:r>
      <w:r w:rsidRPr="003E565E">
        <w:rPr>
          <w:sz w:val="24"/>
          <w:szCs w:val="24"/>
        </w:rPr>
        <w:fldChar w:fldCharType="separate"/>
      </w:r>
      <w:r w:rsidRPr="003E565E">
        <w:rPr>
          <w:noProof/>
          <w:sz w:val="24"/>
          <w:szCs w:val="24"/>
        </w:rPr>
        <w:t>(B. R. Clark, 1984)</w:t>
      </w:r>
      <w:r w:rsidRPr="003E565E">
        <w:rPr>
          <w:sz w:val="24"/>
          <w:szCs w:val="24"/>
        </w:rPr>
        <w:fldChar w:fldCharType="end"/>
      </w:r>
      <w:r w:rsidR="0093603C">
        <w:rPr>
          <w:sz w:val="24"/>
          <w:szCs w:val="24"/>
        </w:rPr>
        <w:t xml:space="preserve">, first from </w:t>
      </w:r>
      <w:r w:rsidRPr="003E565E">
        <w:rPr>
          <w:sz w:val="24"/>
          <w:szCs w:val="24"/>
        </w:rPr>
        <w:t xml:space="preserve">the artists, architects and engineers of Italy, then, even more extensively, amongst the </w:t>
      </w:r>
      <w:r w:rsidR="0093603C">
        <w:rPr>
          <w:sz w:val="24"/>
          <w:szCs w:val="24"/>
        </w:rPr>
        <w:t xml:space="preserve">emergent </w:t>
      </w:r>
      <w:r w:rsidRPr="003E565E">
        <w:rPr>
          <w:sz w:val="24"/>
          <w:szCs w:val="24"/>
        </w:rPr>
        <w:t xml:space="preserve">middle class of navigators, merchants and artisans in Northern Europe </w:t>
      </w:r>
      <w:r w:rsidRPr="003E565E">
        <w:rPr>
          <w:sz w:val="24"/>
          <w:szCs w:val="24"/>
        </w:rPr>
        <w:fldChar w:fldCharType="begin"/>
      </w:r>
      <w:r w:rsidRPr="003E565E">
        <w:rPr>
          <w:sz w:val="24"/>
          <w:szCs w:val="24"/>
        </w:rPr>
        <w:instrText xml:space="preserve"> ADDIN EN.CITE &lt;EndNote&gt;&lt;Cite&gt;&lt;Author&gt;Ben-David&lt;/Author&gt;&lt;Year&gt;1971&lt;/Year&gt;&lt;IDText&gt;The scientist&amp;apos;s role in society: a comparative study&lt;/IDText&gt;&lt;Pages&gt;69`, 170&lt;/Pages&gt;&lt;DisplayText&gt;(Ben-David, 1971, pp. 69, 170)&lt;/DisplayText&gt;&lt;record&gt;&lt;keywords&gt;&lt;keyword&gt;Scientists&lt;/keyword&gt;&lt;keyword&gt;Scientists&lt;/keyword&gt;&lt;keyword&gt;Science and civilization&lt;/keyword&gt;&lt;keyword&gt;Science and civilization&lt;/keyword&gt;&lt;keyword&gt;Civilization and science&lt;/keyword&gt;&lt;keyword&gt;History and science&lt;/keyword&gt;&lt;keyword&gt;Science and history&lt;/keyword&gt;&lt;keyword&gt;Science and society&lt;/keyword&gt;&lt;keyword&gt;Progress&lt;/keyword&gt;&lt;keyword&gt;Professions&lt;/keyword&gt;&lt;keyword&gt;Society Role of scientists&lt;/keyword&gt;&lt;/keywords&gt;&lt;titles&gt;&lt;title&gt;The scientist&amp;apos;s role in society: a comparative study&lt;/title&gt;&lt;/titles&gt;&lt;contributors&gt;&lt;authors&gt;&lt;author&gt;Ben-David, Joseph&lt;/author&gt;&lt;/authors&gt;&lt;/contributors&gt;&lt;added-date format="utc"&gt;1523628375&lt;/added-date&gt;&lt;pub-location&gt;Englewood Cliffs&lt;/pub-location&gt;&lt;ref-type name="Book"&gt;6&lt;/ref-type&gt;&lt;dates&gt;&lt;year&gt;1971&lt;/year&gt;&lt;/dates&gt;&lt;rec-number&gt;7482&lt;/rec-number&gt;&lt;publisher&gt;Prentice-Hall&lt;/publisher&gt;&lt;last-updated-date format="utc"&gt;1523629189&lt;/last-updated-date&gt;&lt;/record&gt;&lt;/Cite&gt;&lt;/EndNote&gt;</w:instrText>
      </w:r>
      <w:r w:rsidRPr="003E565E">
        <w:rPr>
          <w:sz w:val="24"/>
          <w:szCs w:val="24"/>
        </w:rPr>
        <w:fldChar w:fldCharType="separate"/>
      </w:r>
      <w:r w:rsidRPr="003E565E">
        <w:rPr>
          <w:noProof/>
          <w:sz w:val="24"/>
          <w:szCs w:val="24"/>
        </w:rPr>
        <w:t>(Ben-David, 1971, pp. 69, 170)</w:t>
      </w:r>
      <w:r w:rsidRPr="003E565E">
        <w:rPr>
          <w:sz w:val="24"/>
          <w:szCs w:val="24"/>
        </w:rPr>
        <w:fldChar w:fldCharType="end"/>
      </w:r>
      <w:r w:rsidRPr="003E565E">
        <w:rPr>
          <w:sz w:val="24"/>
          <w:szCs w:val="24"/>
        </w:rPr>
        <w:t>.</w:t>
      </w:r>
      <w:r w:rsidR="00836C17">
        <w:rPr>
          <w:sz w:val="24"/>
          <w:szCs w:val="24"/>
        </w:rPr>
        <w:t xml:space="preserve"> </w:t>
      </w:r>
    </w:p>
    <w:p w14:paraId="4D922495" w14:textId="34786F26" w:rsidR="005C5081" w:rsidRDefault="000447DB" w:rsidP="00675ABF">
      <w:pPr>
        <w:spacing w:after="120" w:line="360" w:lineRule="auto"/>
        <w:rPr>
          <w:sz w:val="24"/>
          <w:szCs w:val="24"/>
        </w:rPr>
      </w:pPr>
      <w:r>
        <w:rPr>
          <w:iCs/>
          <w:sz w:val="24"/>
          <w:szCs w:val="24"/>
        </w:rPr>
        <w:t xml:space="preserve">Given this history, the </w:t>
      </w:r>
      <w:r w:rsidR="00CC7825">
        <w:rPr>
          <w:iCs/>
          <w:sz w:val="24"/>
          <w:szCs w:val="24"/>
        </w:rPr>
        <w:t xml:space="preserve">notion of a ‘Mode 0’ system of knowledge production </w:t>
      </w:r>
      <w:r w:rsidR="00CC7825">
        <w:rPr>
          <w:iCs/>
          <w:sz w:val="24"/>
          <w:szCs w:val="24"/>
        </w:rPr>
        <w:fldChar w:fldCharType="begin"/>
      </w:r>
      <w:r w:rsidR="00CC7825">
        <w:rPr>
          <w:iCs/>
          <w:sz w:val="24"/>
          <w:szCs w:val="24"/>
        </w:rPr>
        <w:instrText xml:space="preserve"> ADDIN EN.CITE &lt;EndNote&gt;&lt;Cite&gt;&lt;Author&gt;Bresnen&lt;/Author&gt;&lt;Year&gt;2013&lt;/Year&gt;&lt;IDText&gt;Journals à la mode? Twenty years of living alongside Mode 2 and the new production of knowledge&lt;/IDText&gt;&lt;DisplayText&gt;(Bresnen &amp;amp; Burrell, 2013)&lt;/DisplayText&gt;&lt;record&gt;&lt;keywords&gt;&lt;keyword&gt;Knowledge Production&lt;/keyword&gt;&lt;keyword&gt;Mode 2&lt;/keyword&gt;&lt;keyword&gt;Patronage&lt;/keyword&gt;&lt;keyword&gt;Power&lt;/keyword&gt;&lt;keyword&gt;Rigour-Relevance&lt;/keyword&gt;&lt;keyword&gt;Sociology &amp;amp; Social History&lt;/keyword&gt;&lt;keyword&gt;Business&lt;/keyword&gt;&lt;/keywords&gt;&lt;isbn&gt;1350-5084&lt;/isbn&gt;&lt;titles&gt;&lt;title&gt;Journals à la mode? Twenty years of living alongside Mode 2 and the new production of knowledge&lt;/title&gt;&lt;secondary-title&gt;Organization&lt;/secondary-title&gt;&lt;/titles&gt;&lt;pages&gt;25-37&lt;/pages&gt;&lt;number&gt;1&lt;/number&gt;&lt;contributors&gt;&lt;authors&gt;&lt;author&gt;Bresnen, Mike&lt;/author&gt;&lt;author&gt;Burrell, Gibson&lt;/author&gt;&lt;/authors&gt;&lt;/contributors&gt;&lt;added-date format="utc"&gt;1557049896&lt;/added-date&gt;&lt;pub-location&gt;London, England&lt;/pub-location&gt;&lt;ref-type name="Journal Article"&gt;17&lt;/ref-type&gt;&lt;dates&gt;&lt;year&gt;2013&lt;/year&gt;&lt;/dates&gt;&lt;rec-number&gt;7775&lt;/rec-number&gt;&lt;last-updated-date format="utc"&gt;1557049896&lt;/last-updated-date&gt;&lt;contributors&gt;&lt;secondary-authors&gt;&lt;author&gt;Parker, Martin&lt;/author&gt;&lt;author&gt;Thomas, Robyn&lt;/author&gt;&lt;/secondary-authors&gt;&lt;/contributors&gt;&lt;electronic-resource-num&gt;10.1177/1350508412460992&lt;/electronic-resource-num&gt;&lt;volume&gt;20&lt;/volume&gt;&lt;/record&gt;&lt;/Cite&gt;&lt;/EndNote&gt;</w:instrText>
      </w:r>
      <w:r w:rsidR="00CC7825">
        <w:rPr>
          <w:iCs/>
          <w:sz w:val="24"/>
          <w:szCs w:val="24"/>
        </w:rPr>
        <w:fldChar w:fldCharType="separate"/>
      </w:r>
      <w:r w:rsidR="00CC7825">
        <w:rPr>
          <w:iCs/>
          <w:noProof/>
          <w:sz w:val="24"/>
          <w:szCs w:val="24"/>
        </w:rPr>
        <w:t>(Bresnen &amp; Burrell, 2013)</w:t>
      </w:r>
      <w:r w:rsidR="00CC7825">
        <w:rPr>
          <w:iCs/>
          <w:sz w:val="24"/>
          <w:szCs w:val="24"/>
        </w:rPr>
        <w:fldChar w:fldCharType="end"/>
      </w:r>
      <w:r w:rsidR="00CC7825">
        <w:rPr>
          <w:iCs/>
          <w:sz w:val="24"/>
          <w:szCs w:val="24"/>
        </w:rPr>
        <w:t xml:space="preserve"> has been put forward as a description of the </w:t>
      </w:r>
      <w:r w:rsidR="00320017">
        <w:rPr>
          <w:iCs/>
          <w:sz w:val="24"/>
          <w:szCs w:val="24"/>
        </w:rPr>
        <w:t>system</w:t>
      </w:r>
      <w:r>
        <w:rPr>
          <w:iCs/>
          <w:sz w:val="24"/>
          <w:szCs w:val="24"/>
        </w:rPr>
        <w:t xml:space="preserve"> which precede</w:t>
      </w:r>
      <w:r w:rsidR="00320017">
        <w:rPr>
          <w:iCs/>
          <w:sz w:val="24"/>
          <w:szCs w:val="24"/>
        </w:rPr>
        <w:t>d</w:t>
      </w:r>
      <w:r>
        <w:rPr>
          <w:iCs/>
          <w:sz w:val="24"/>
          <w:szCs w:val="24"/>
        </w:rPr>
        <w:t xml:space="preserve"> ‘mode 1’ and ‘mode 2’, grounded on ac</w:t>
      </w:r>
      <w:r w:rsidR="00CC7825">
        <w:rPr>
          <w:iCs/>
          <w:sz w:val="24"/>
          <w:szCs w:val="24"/>
        </w:rPr>
        <w:t>adem</w:t>
      </w:r>
      <w:r>
        <w:rPr>
          <w:iCs/>
          <w:sz w:val="24"/>
          <w:szCs w:val="24"/>
        </w:rPr>
        <w:t>ia’s</w:t>
      </w:r>
      <w:r w:rsidR="00CC7825">
        <w:rPr>
          <w:iCs/>
          <w:sz w:val="24"/>
          <w:szCs w:val="24"/>
        </w:rPr>
        <w:t xml:space="preserve"> responsiveness to external knowledge demands. </w:t>
      </w:r>
      <w:r w:rsidR="00291276">
        <w:rPr>
          <w:iCs/>
          <w:sz w:val="24"/>
          <w:szCs w:val="24"/>
        </w:rPr>
        <w:t>The ‘Mode 0’ thesis</w:t>
      </w:r>
      <w:r w:rsidR="00CC7825">
        <w:rPr>
          <w:iCs/>
          <w:sz w:val="24"/>
          <w:szCs w:val="24"/>
        </w:rPr>
        <w:t xml:space="preserve"> emphasises that</w:t>
      </w:r>
      <w:r w:rsidR="00FD6B6C">
        <w:rPr>
          <w:iCs/>
          <w:sz w:val="24"/>
          <w:szCs w:val="24"/>
        </w:rPr>
        <w:t xml:space="preserve"> scientific</w:t>
      </w:r>
      <w:r w:rsidR="00CC7825">
        <w:rPr>
          <w:iCs/>
          <w:sz w:val="24"/>
          <w:szCs w:val="24"/>
        </w:rPr>
        <w:t xml:space="preserve"> disciplines developed through forms of patronage whereby the insulated space for conducting empirical research and constructing bounded disciplinary categories and identities co-evolved with, and relied upon, the willingness of socially powerful actors to sponsor such work. </w:t>
      </w:r>
      <w:r w:rsidR="005C5081">
        <w:rPr>
          <w:iCs/>
          <w:sz w:val="24"/>
          <w:szCs w:val="24"/>
        </w:rPr>
        <w:t xml:space="preserve">This </w:t>
      </w:r>
      <w:r w:rsidR="00122DB1">
        <w:rPr>
          <w:iCs/>
          <w:sz w:val="24"/>
          <w:szCs w:val="24"/>
        </w:rPr>
        <w:t xml:space="preserve">chimes with </w:t>
      </w:r>
      <w:r w:rsidR="003539A3">
        <w:rPr>
          <w:iCs/>
          <w:sz w:val="24"/>
          <w:szCs w:val="24"/>
        </w:rPr>
        <w:t xml:space="preserve">some of </w:t>
      </w:r>
      <w:r w:rsidR="00BB4CAE">
        <w:rPr>
          <w:iCs/>
          <w:sz w:val="24"/>
          <w:szCs w:val="24"/>
        </w:rPr>
        <w:t xml:space="preserve">the </w:t>
      </w:r>
      <w:r w:rsidR="00122DB1">
        <w:rPr>
          <w:iCs/>
          <w:sz w:val="24"/>
          <w:szCs w:val="24"/>
        </w:rPr>
        <w:t xml:space="preserve">empirical findings </w:t>
      </w:r>
      <w:r w:rsidR="00BB4CAE">
        <w:rPr>
          <w:iCs/>
          <w:sz w:val="24"/>
          <w:szCs w:val="24"/>
        </w:rPr>
        <w:t xml:space="preserve">of my own research and others </w:t>
      </w:r>
      <w:r w:rsidR="00122DB1">
        <w:rPr>
          <w:iCs/>
          <w:sz w:val="24"/>
          <w:szCs w:val="24"/>
        </w:rPr>
        <w:t>that w</w:t>
      </w:r>
      <w:r w:rsidR="00BE2BE6" w:rsidRPr="003E565E">
        <w:rPr>
          <w:iCs/>
          <w:sz w:val="24"/>
          <w:szCs w:val="24"/>
        </w:rPr>
        <w:t xml:space="preserve">here </w:t>
      </w:r>
      <w:r w:rsidR="00122DB1">
        <w:rPr>
          <w:iCs/>
          <w:sz w:val="24"/>
          <w:szCs w:val="24"/>
        </w:rPr>
        <w:t>the</w:t>
      </w:r>
      <w:r w:rsidR="00B43D0F">
        <w:rPr>
          <w:iCs/>
          <w:sz w:val="24"/>
          <w:szCs w:val="24"/>
        </w:rPr>
        <w:t>re is promise of a</w:t>
      </w:r>
      <w:r w:rsidR="00122DB1">
        <w:rPr>
          <w:iCs/>
          <w:sz w:val="24"/>
          <w:szCs w:val="24"/>
        </w:rPr>
        <w:t xml:space="preserve"> long-term</w:t>
      </w:r>
      <w:r w:rsidR="00A85330">
        <w:rPr>
          <w:iCs/>
          <w:sz w:val="24"/>
          <w:szCs w:val="24"/>
        </w:rPr>
        <w:t>, mutually beneficial</w:t>
      </w:r>
      <w:r w:rsidR="00122DB1">
        <w:rPr>
          <w:iCs/>
          <w:sz w:val="24"/>
          <w:szCs w:val="24"/>
        </w:rPr>
        <w:t xml:space="preserve"> relationship</w:t>
      </w:r>
      <w:r w:rsidR="00BE2BE6" w:rsidRPr="003E565E">
        <w:rPr>
          <w:iCs/>
          <w:sz w:val="24"/>
          <w:szCs w:val="24"/>
        </w:rPr>
        <w:t xml:space="preserve">, university-industry collaboration can be compatible with and even contribute to “academic freedom” (Slaughter et al., 2004, p. 146) to the extent that it provides the resources and forms of capital which are important to the conduct </w:t>
      </w:r>
      <w:r w:rsidR="00601EFD">
        <w:rPr>
          <w:iCs/>
          <w:sz w:val="24"/>
          <w:szCs w:val="24"/>
        </w:rPr>
        <w:t xml:space="preserve">of </w:t>
      </w:r>
      <w:r w:rsidR="00BE2BE6" w:rsidRPr="003E565E">
        <w:rPr>
          <w:iCs/>
          <w:sz w:val="24"/>
          <w:szCs w:val="24"/>
        </w:rPr>
        <w:t>good quality science that might otherwise have not been possible.</w:t>
      </w:r>
      <w:r w:rsidR="00E17F51">
        <w:rPr>
          <w:iCs/>
          <w:sz w:val="24"/>
          <w:szCs w:val="24"/>
        </w:rPr>
        <w:t xml:space="preserve"> </w:t>
      </w:r>
      <w:r w:rsidR="005C5081">
        <w:rPr>
          <w:iCs/>
          <w:sz w:val="24"/>
          <w:szCs w:val="24"/>
        </w:rPr>
        <w:t xml:space="preserve">By contrast, these perspectives seem to counter </w:t>
      </w:r>
      <w:r w:rsidR="00BE2BE6">
        <w:rPr>
          <w:sz w:val="24"/>
          <w:szCs w:val="24"/>
          <w:lang w:eastAsia="zh-TW"/>
        </w:rPr>
        <w:t xml:space="preserve">Bernstein’s (2000) analysis, </w:t>
      </w:r>
      <w:r w:rsidR="005C5081">
        <w:rPr>
          <w:sz w:val="24"/>
          <w:szCs w:val="24"/>
          <w:lang w:eastAsia="zh-TW"/>
        </w:rPr>
        <w:t>for whom this would</w:t>
      </w:r>
      <w:r w:rsidR="00BE2BE6">
        <w:rPr>
          <w:sz w:val="24"/>
          <w:szCs w:val="24"/>
          <w:lang w:eastAsia="zh-TW"/>
        </w:rPr>
        <w:t xml:space="preserve"> represent a ‘weakening’ of </w:t>
      </w:r>
      <w:r w:rsidR="005C5081">
        <w:rPr>
          <w:sz w:val="24"/>
          <w:szCs w:val="24"/>
          <w:lang w:eastAsia="zh-TW"/>
        </w:rPr>
        <w:t>academia’s boundedness</w:t>
      </w:r>
      <w:r w:rsidR="00BE2BE6">
        <w:rPr>
          <w:sz w:val="24"/>
          <w:szCs w:val="24"/>
          <w:lang w:eastAsia="zh-TW"/>
        </w:rPr>
        <w:t xml:space="preserve">. </w:t>
      </w:r>
    </w:p>
    <w:p w14:paraId="60B237C2" w14:textId="64CED27E" w:rsidR="00A276EA" w:rsidRDefault="00DA4369" w:rsidP="005C5081">
      <w:pPr>
        <w:autoSpaceDE w:val="0"/>
        <w:autoSpaceDN w:val="0"/>
        <w:adjustRightInd w:val="0"/>
        <w:spacing w:after="120" w:line="360" w:lineRule="auto"/>
        <w:rPr>
          <w:sz w:val="24"/>
          <w:szCs w:val="24"/>
          <w:lang w:eastAsia="zh-TW"/>
        </w:rPr>
      </w:pPr>
      <w:r>
        <w:rPr>
          <w:sz w:val="24"/>
          <w:szCs w:val="24"/>
          <w:lang w:eastAsia="zh-TW"/>
        </w:rPr>
        <w:t xml:space="preserve">As regards this explanatory theme, the point is not to ‘beg the question’ as to whether this analysis should be interpreted as an indication of stability or change, strength or weakness of academic boundaries. Rather, the lesson to extract is that </w:t>
      </w:r>
      <w:r w:rsidR="009F4614">
        <w:rPr>
          <w:sz w:val="24"/>
          <w:szCs w:val="24"/>
          <w:lang w:eastAsia="zh-TW"/>
        </w:rPr>
        <w:t>there</w:t>
      </w:r>
      <w:r w:rsidR="009C5D22">
        <w:rPr>
          <w:sz w:val="24"/>
          <w:szCs w:val="24"/>
          <w:lang w:eastAsia="zh-TW"/>
        </w:rPr>
        <w:t xml:space="preserve"> ar</w:t>
      </w:r>
      <w:r w:rsidR="00F42D30">
        <w:rPr>
          <w:sz w:val="24"/>
          <w:szCs w:val="24"/>
          <w:lang w:eastAsia="zh-TW"/>
        </w:rPr>
        <w:t>e</w:t>
      </w:r>
      <w:r w:rsidR="009F4614">
        <w:rPr>
          <w:sz w:val="24"/>
          <w:szCs w:val="24"/>
          <w:lang w:eastAsia="zh-TW"/>
        </w:rPr>
        <w:t xml:space="preserve"> underpinning trajectories which seem to have contributed to the relative persistence and resilience of academic boundaries. </w:t>
      </w:r>
      <w:r w:rsidR="00F42D30">
        <w:rPr>
          <w:sz w:val="24"/>
          <w:szCs w:val="24"/>
          <w:lang w:eastAsia="zh-TW"/>
        </w:rPr>
        <w:t>These can best be thought of as a pair of trajectories in combination</w:t>
      </w:r>
      <w:r w:rsidR="00F538D8">
        <w:rPr>
          <w:sz w:val="24"/>
          <w:szCs w:val="24"/>
          <w:lang w:eastAsia="zh-TW"/>
        </w:rPr>
        <w:t xml:space="preserve">. </w:t>
      </w:r>
      <w:r w:rsidR="00C37461">
        <w:rPr>
          <w:sz w:val="24"/>
          <w:szCs w:val="24"/>
          <w:lang w:eastAsia="zh-TW"/>
        </w:rPr>
        <w:t xml:space="preserve">First is the trajectory originally highlighted by Durkheim (2013) whereby “the university strove and was expected to strive … [towards comprising] a plurality or even the totality of the branches of human learning” (p. 93). </w:t>
      </w:r>
      <w:r w:rsidR="00D866E1">
        <w:rPr>
          <w:sz w:val="24"/>
          <w:szCs w:val="24"/>
          <w:lang w:eastAsia="zh-TW"/>
        </w:rPr>
        <w:t xml:space="preserve">For Durkheim (2013), this trajectory of the university has significance “[o]ver and above the external factors which brought it </w:t>
      </w:r>
      <w:r w:rsidR="00DF7703">
        <w:rPr>
          <w:sz w:val="24"/>
          <w:szCs w:val="24"/>
          <w:lang w:eastAsia="zh-TW"/>
        </w:rPr>
        <w:t xml:space="preserve">[the university] </w:t>
      </w:r>
      <w:r w:rsidR="00D866E1">
        <w:rPr>
          <w:sz w:val="24"/>
          <w:szCs w:val="24"/>
          <w:lang w:eastAsia="zh-TW"/>
        </w:rPr>
        <w:t>into existence” (p. 93)</w:t>
      </w:r>
      <w:r w:rsidR="00F6587E">
        <w:rPr>
          <w:sz w:val="24"/>
          <w:szCs w:val="24"/>
          <w:lang w:eastAsia="zh-TW"/>
        </w:rPr>
        <w:t xml:space="preserve">. </w:t>
      </w:r>
      <w:r w:rsidR="00A33F1D">
        <w:rPr>
          <w:sz w:val="24"/>
          <w:szCs w:val="24"/>
          <w:lang w:eastAsia="zh-TW"/>
        </w:rPr>
        <w:t xml:space="preserve">The second trajectory is that of academia’s ties to other, mainly knowledge-intensive sectors with which its main boundary transactions occur. </w:t>
      </w:r>
    </w:p>
    <w:p w14:paraId="17634551" w14:textId="3E4CED09" w:rsidR="008C571F" w:rsidRDefault="00F928C1" w:rsidP="00D238ED">
      <w:pPr>
        <w:autoSpaceDE w:val="0"/>
        <w:autoSpaceDN w:val="0"/>
        <w:adjustRightInd w:val="0"/>
        <w:spacing w:after="120" w:line="360" w:lineRule="auto"/>
        <w:rPr>
          <w:sz w:val="24"/>
          <w:szCs w:val="24"/>
          <w:lang w:eastAsia="zh-TW"/>
        </w:rPr>
      </w:pPr>
      <w:r>
        <w:rPr>
          <w:sz w:val="24"/>
          <w:szCs w:val="24"/>
          <w:lang w:eastAsia="zh-TW"/>
        </w:rPr>
        <w:t>Building on the idea of ‘transactions’, o</w:t>
      </w:r>
      <w:r w:rsidRPr="006E5E36">
        <w:rPr>
          <w:sz w:val="24"/>
          <w:szCs w:val="24"/>
        </w:rPr>
        <w:t xml:space="preserve">rganisational sociologists </w:t>
      </w:r>
      <w:r>
        <w:rPr>
          <w:sz w:val="24"/>
          <w:szCs w:val="24"/>
        </w:rPr>
        <w:t>have developed the idea that academia</w:t>
      </w:r>
      <w:r w:rsidRPr="006E5E36">
        <w:rPr>
          <w:sz w:val="24"/>
          <w:szCs w:val="24"/>
        </w:rPr>
        <w:t xml:space="preserve"> “</w:t>
      </w:r>
      <w:r w:rsidRPr="006E5E36">
        <w:rPr>
          <w:i/>
          <w:sz w:val="24"/>
          <w:szCs w:val="24"/>
        </w:rPr>
        <w:t xml:space="preserve">transcodes </w:t>
      </w:r>
      <w:r w:rsidRPr="006E5E36">
        <w:rPr>
          <w:sz w:val="24"/>
          <w:szCs w:val="24"/>
        </w:rPr>
        <w:t>external issues and influences into topics of its own”</w:t>
      </w:r>
      <w:r>
        <w:rPr>
          <w:sz w:val="24"/>
          <w:szCs w:val="24"/>
        </w:rPr>
        <w:t xml:space="preserve"> </w:t>
      </w:r>
      <w:r>
        <w:rPr>
          <w:sz w:val="24"/>
          <w:szCs w:val="24"/>
        </w:rPr>
        <w:fldChar w:fldCharType="begin"/>
      </w:r>
      <w:r>
        <w:rPr>
          <w:sz w:val="24"/>
          <w:szCs w:val="24"/>
        </w:rPr>
        <w:instrText xml:space="preserve"> ADDIN EN.CITE &lt;EndNote&gt;&lt;Cite&gt;&lt;Author&gt;Kantasalmi&lt;/Author&gt;&lt;Year&gt;2018&lt;/Year&gt;&lt;IDText&gt;Discipline-making and Organizational Permeability of the University: Discussing the Notion of Organizational Field&lt;/IDText&gt;&lt;Suffix&gt;`, original emphasis&lt;/Suffix&gt;&lt;Pages&gt;340&lt;/Pages&gt;&lt;DisplayText&gt;(Kantasalmi &amp;amp; Tuunainen, 2018, p. 340, original emphasis)&lt;/DisplayText&gt;&lt;record&gt;&lt;keywords&gt;&lt;keyword&gt;Higher Education&lt;/keyword&gt;&lt;keyword&gt;Academic Disciplines&lt;/keyword&gt;&lt;keyword&gt;Social Systems&lt;/keyword&gt;&lt;keyword&gt;Universities&lt;/keyword&gt;&lt;keyword&gt;Higher Education&lt;/keyword&gt;&lt;keyword&gt;Theoretical Problems&lt;/keyword&gt;&lt;keyword&gt;Organization Theory&lt;/keyword&gt;&lt;keyword&gt;Professionalism&lt;/keyword&gt;&lt;keyword&gt;Organizational Structure&lt;/keyword&gt;&lt;keyword&gt;Discipline&lt;/keyword&gt;&lt;keyword&gt;Social Problems&lt;/keyword&gt;&lt;keyword&gt;Scientific Research&lt;/keyword&gt;&lt;keyword&gt;Organization Theory&lt;/keyword&gt;&lt;keyword&gt;Educational Systems&lt;/keyword&gt;&lt;keyword&gt;Economic Development&lt;/keyword&gt;&lt;keyword&gt;Systems Theory&lt;/keyword&gt;&lt;keyword&gt;System Theory&lt;/keyword&gt;&lt;keyword&gt;Science Policy&lt;/keyword&gt;&lt;keyword&gt;Discipline&lt;/keyword&gt;&lt;keyword&gt;Organization&lt;/keyword&gt;&lt;keyword&gt;University&lt;/keyword&gt;&lt;keyword&gt;Systems Theory&lt;/keyword&gt;&lt;keyword&gt;Bourdieu&lt;/keyword&gt;&lt;keyword&gt;Neoinstitutionalism&lt;/keyword&gt;&lt;/keywords&gt;&lt;isbn&gt;0733-558X&lt;/isbn&gt;&lt;titles&gt;&lt;title&gt;Discipline-making and Organizational Permeability of the University: Discussing the Notion of Organizational Field&lt;/title&gt;&lt;secondary-title&gt;Research in the Sociology of Organizations&lt;/secondary-title&gt;&lt;/titles&gt;&lt;pages&gt;331-359&lt;/pages&gt;&lt;contributors&gt;&lt;authors&gt;&lt;author&gt;Kantasalmi, Kari&lt;/author&gt;&lt;author&gt;Tuunainen, Juha&lt;/author&gt;&lt;/authors&gt;&lt;/contributors&gt;&lt;added-date format="utc"&gt;1560213503&lt;/added-date&gt;&lt;pub-location&gt;Bingley&lt;/pub-location&gt;&lt;ref-type name="Journal Article"&gt;17&lt;/ref-type&gt;&lt;dates&gt;&lt;year&gt;2018&lt;/year&gt;&lt;/dates&gt;&lt;rec-number&gt;7802&lt;/rec-number&gt;&lt;last-updated-date format="utc"&gt;1560213503&lt;/last-updated-date&gt;&lt;electronic-resource-num&gt;10.1108/S0733-558X20180000057013&lt;/electronic-resource-num&gt;&lt;volume&gt;57&lt;/volume&gt;&lt;/record&gt;&lt;/Cite&gt;&lt;/EndNote&gt;</w:instrText>
      </w:r>
      <w:r>
        <w:rPr>
          <w:sz w:val="24"/>
          <w:szCs w:val="24"/>
        </w:rPr>
        <w:fldChar w:fldCharType="separate"/>
      </w:r>
      <w:r>
        <w:rPr>
          <w:noProof/>
          <w:sz w:val="24"/>
          <w:szCs w:val="24"/>
        </w:rPr>
        <w:t>(Kantasalmi &amp; Tuunainen, 2018, p. 340, original emphasis)</w:t>
      </w:r>
      <w:r>
        <w:rPr>
          <w:sz w:val="24"/>
          <w:szCs w:val="24"/>
        </w:rPr>
        <w:fldChar w:fldCharType="end"/>
      </w:r>
      <w:r>
        <w:rPr>
          <w:sz w:val="24"/>
          <w:szCs w:val="24"/>
        </w:rPr>
        <w:t xml:space="preserve">. </w:t>
      </w:r>
      <w:r w:rsidR="00D238ED">
        <w:rPr>
          <w:sz w:val="24"/>
          <w:szCs w:val="24"/>
        </w:rPr>
        <w:t xml:space="preserve">This well describes my analysis of use-inspired basic </w:t>
      </w:r>
      <w:r w:rsidR="00AD22EB">
        <w:rPr>
          <w:sz w:val="24"/>
          <w:szCs w:val="24"/>
        </w:rPr>
        <w:t>fields of research</w:t>
      </w:r>
      <w:r w:rsidR="00D238ED">
        <w:rPr>
          <w:sz w:val="24"/>
          <w:szCs w:val="24"/>
        </w:rPr>
        <w:t>. Th</w:t>
      </w:r>
      <w:r w:rsidR="00391E73">
        <w:rPr>
          <w:sz w:val="24"/>
          <w:szCs w:val="24"/>
        </w:rPr>
        <w:t xml:space="preserve">e tendency towards </w:t>
      </w:r>
      <w:r w:rsidR="00F80BD1">
        <w:rPr>
          <w:sz w:val="24"/>
          <w:szCs w:val="24"/>
        </w:rPr>
        <w:t xml:space="preserve">use-inspired basic </w:t>
      </w:r>
      <w:r w:rsidR="00391E73">
        <w:rPr>
          <w:sz w:val="24"/>
          <w:szCs w:val="24"/>
        </w:rPr>
        <w:t>research</w:t>
      </w:r>
      <w:r w:rsidR="00D238ED">
        <w:rPr>
          <w:sz w:val="24"/>
          <w:szCs w:val="24"/>
        </w:rPr>
        <w:t xml:space="preserve"> reflect</w:t>
      </w:r>
      <w:r w:rsidR="00391E73">
        <w:rPr>
          <w:sz w:val="24"/>
          <w:szCs w:val="24"/>
        </w:rPr>
        <w:t>s</w:t>
      </w:r>
      <w:r w:rsidR="00D238ED">
        <w:rPr>
          <w:sz w:val="24"/>
          <w:szCs w:val="24"/>
        </w:rPr>
        <w:t xml:space="preserve"> academia’s</w:t>
      </w:r>
      <w:r w:rsidR="00DE55B7">
        <w:rPr>
          <w:sz w:val="24"/>
          <w:szCs w:val="24"/>
          <w:lang w:eastAsia="zh-TW"/>
        </w:rPr>
        <w:t xml:space="preserve"> </w:t>
      </w:r>
      <w:r w:rsidR="00620712">
        <w:rPr>
          <w:sz w:val="24"/>
          <w:szCs w:val="24"/>
          <w:lang w:eastAsia="zh-TW"/>
        </w:rPr>
        <w:t xml:space="preserve">focus on </w:t>
      </w:r>
      <w:r w:rsidR="00DE55B7">
        <w:rPr>
          <w:sz w:val="24"/>
          <w:szCs w:val="24"/>
          <w:lang w:eastAsia="zh-TW"/>
        </w:rPr>
        <w:t>ever</w:t>
      </w:r>
      <w:r w:rsidR="009D1214">
        <w:rPr>
          <w:sz w:val="24"/>
          <w:szCs w:val="24"/>
          <w:lang w:eastAsia="zh-TW"/>
        </w:rPr>
        <w:t xml:space="preserve"> </w:t>
      </w:r>
      <w:r w:rsidR="00DE55B7">
        <w:rPr>
          <w:sz w:val="24"/>
          <w:szCs w:val="24"/>
          <w:lang w:eastAsia="zh-TW"/>
        </w:rPr>
        <w:t xml:space="preserve">more </w:t>
      </w:r>
      <w:r w:rsidR="00391E73">
        <w:rPr>
          <w:sz w:val="24"/>
          <w:szCs w:val="24"/>
          <w:lang w:eastAsia="zh-TW"/>
        </w:rPr>
        <w:t>finely-classified</w:t>
      </w:r>
      <w:r w:rsidR="00DE55B7">
        <w:rPr>
          <w:sz w:val="24"/>
          <w:szCs w:val="24"/>
          <w:lang w:eastAsia="zh-TW"/>
        </w:rPr>
        <w:t xml:space="preserve"> natural phenomena</w:t>
      </w:r>
      <w:r w:rsidR="00F80BD1">
        <w:rPr>
          <w:sz w:val="24"/>
          <w:szCs w:val="24"/>
          <w:lang w:eastAsia="zh-TW"/>
        </w:rPr>
        <w:t xml:space="preserve"> – </w:t>
      </w:r>
      <w:r w:rsidR="00F80BD1">
        <w:rPr>
          <w:i/>
          <w:sz w:val="24"/>
          <w:szCs w:val="24"/>
          <w:lang w:eastAsia="zh-TW"/>
        </w:rPr>
        <w:t>the academic trajectory</w:t>
      </w:r>
      <w:r w:rsidR="00F80BD1">
        <w:rPr>
          <w:sz w:val="24"/>
          <w:szCs w:val="24"/>
          <w:lang w:eastAsia="zh-TW"/>
        </w:rPr>
        <w:t>. B</w:t>
      </w:r>
      <w:r w:rsidR="0086037E">
        <w:rPr>
          <w:sz w:val="24"/>
          <w:szCs w:val="24"/>
          <w:lang w:eastAsia="zh-TW"/>
        </w:rPr>
        <w:t xml:space="preserve">ut </w:t>
      </w:r>
      <w:r w:rsidR="00F80BD1">
        <w:rPr>
          <w:sz w:val="24"/>
          <w:szCs w:val="24"/>
          <w:lang w:eastAsia="zh-TW"/>
        </w:rPr>
        <w:t xml:space="preserve">it also embodies universities’ commitment to </w:t>
      </w:r>
      <w:r w:rsidR="00A022A5">
        <w:rPr>
          <w:sz w:val="24"/>
          <w:szCs w:val="24"/>
          <w:lang w:eastAsia="zh-TW"/>
        </w:rPr>
        <w:t>socially valued</w:t>
      </w:r>
      <w:r w:rsidR="00F80BD1">
        <w:rPr>
          <w:sz w:val="24"/>
          <w:szCs w:val="24"/>
          <w:lang w:eastAsia="zh-TW"/>
        </w:rPr>
        <w:t xml:space="preserve"> </w:t>
      </w:r>
      <w:r w:rsidR="0086037E">
        <w:rPr>
          <w:sz w:val="24"/>
          <w:szCs w:val="24"/>
          <w:lang w:eastAsia="zh-TW"/>
        </w:rPr>
        <w:t>boundary transactions</w:t>
      </w:r>
      <w:r w:rsidR="00F80BD1">
        <w:rPr>
          <w:sz w:val="24"/>
          <w:szCs w:val="24"/>
          <w:lang w:eastAsia="zh-TW"/>
        </w:rPr>
        <w:t xml:space="preserve">. Through use-inspired basic research, </w:t>
      </w:r>
      <w:r w:rsidR="0086037E">
        <w:rPr>
          <w:sz w:val="24"/>
          <w:szCs w:val="24"/>
          <w:lang w:eastAsia="zh-TW"/>
        </w:rPr>
        <w:t xml:space="preserve">real-world issues </w:t>
      </w:r>
      <w:r w:rsidR="004A5B4A">
        <w:rPr>
          <w:sz w:val="24"/>
          <w:szCs w:val="24"/>
          <w:lang w:eastAsia="zh-TW"/>
        </w:rPr>
        <w:t xml:space="preserve">are </w:t>
      </w:r>
      <w:r w:rsidR="0086037E">
        <w:rPr>
          <w:sz w:val="24"/>
          <w:szCs w:val="24"/>
          <w:lang w:eastAsia="zh-TW"/>
        </w:rPr>
        <w:t>turned into objects of academic knowledge and authority.</w:t>
      </w:r>
      <w:r w:rsidR="00D238ED">
        <w:rPr>
          <w:sz w:val="24"/>
          <w:szCs w:val="24"/>
          <w:lang w:eastAsia="zh-TW"/>
        </w:rPr>
        <w:t xml:space="preserve"> As noted</w:t>
      </w:r>
      <w:r w:rsidR="00755F08">
        <w:rPr>
          <w:sz w:val="24"/>
          <w:szCs w:val="24"/>
          <w:lang w:eastAsia="zh-TW"/>
        </w:rPr>
        <w:t xml:space="preserve"> elsewhere</w:t>
      </w:r>
      <w:r w:rsidR="00D238ED">
        <w:rPr>
          <w:sz w:val="24"/>
          <w:szCs w:val="24"/>
          <w:lang w:eastAsia="zh-TW"/>
        </w:rPr>
        <w:t>, this mostly emerges in research from disciplines which I categorised as</w:t>
      </w:r>
      <w:r w:rsidR="00256E61">
        <w:rPr>
          <w:sz w:val="24"/>
          <w:szCs w:val="24"/>
          <w:lang w:eastAsia="zh-TW"/>
        </w:rPr>
        <w:t xml:space="preserve"> Basic/Applied. This category referred to REF2014 Units of A</w:t>
      </w:r>
      <w:r w:rsidR="00076092">
        <w:rPr>
          <w:sz w:val="24"/>
          <w:szCs w:val="24"/>
          <w:lang w:eastAsia="zh-TW"/>
        </w:rPr>
        <w:t>s</w:t>
      </w:r>
      <w:r w:rsidR="00A21B4C">
        <w:rPr>
          <w:sz w:val="24"/>
          <w:szCs w:val="24"/>
          <w:lang w:eastAsia="zh-TW"/>
        </w:rPr>
        <w:t>s</w:t>
      </w:r>
      <w:r w:rsidR="00076092">
        <w:rPr>
          <w:sz w:val="24"/>
          <w:szCs w:val="24"/>
          <w:lang w:eastAsia="zh-TW"/>
        </w:rPr>
        <w:t>essment</w:t>
      </w:r>
      <w:r w:rsidR="00A21B4C">
        <w:rPr>
          <w:sz w:val="24"/>
          <w:szCs w:val="24"/>
          <w:lang w:eastAsia="zh-TW"/>
        </w:rPr>
        <w:t xml:space="preserve"> (UoA)</w:t>
      </w:r>
      <w:r w:rsidR="00256E61">
        <w:rPr>
          <w:sz w:val="24"/>
          <w:szCs w:val="24"/>
          <w:lang w:eastAsia="zh-TW"/>
        </w:rPr>
        <w:t xml:space="preserve"> which comprised disciplines or disciplinary groupings which are necessarily grounded in both applied and basic orientations. For example, UoA4 includes ‘Psychology, Psychiatry and Neuroscience’ and UoA7 includes ‘Earth Systems and Environmental Sciences’. Both of these disciplinary groupings I judged to have necessarily both applied and basic aspect</w:t>
      </w:r>
      <w:r w:rsidR="00727CB7">
        <w:rPr>
          <w:sz w:val="24"/>
          <w:szCs w:val="24"/>
          <w:lang w:eastAsia="zh-TW"/>
        </w:rPr>
        <w:t xml:space="preserve">s and therefore aligning closely with the notion of ‘use-inspired basic research’ </w:t>
      </w:r>
      <w:r w:rsidR="00F4305E">
        <w:rPr>
          <w:sz w:val="24"/>
          <w:szCs w:val="24"/>
          <w:lang w:eastAsia="zh-TW"/>
        </w:rPr>
        <w:t>(</w:t>
      </w:r>
      <w:r w:rsidR="00727CB7">
        <w:rPr>
          <w:sz w:val="24"/>
          <w:szCs w:val="24"/>
          <w:lang w:eastAsia="zh-TW"/>
        </w:rPr>
        <w:t xml:space="preserve">Stokes, 1997). </w:t>
      </w:r>
      <w:r w:rsidR="00424A85">
        <w:rPr>
          <w:sz w:val="24"/>
          <w:szCs w:val="24"/>
          <w:lang w:eastAsia="zh-TW"/>
        </w:rPr>
        <w:t>But</w:t>
      </w:r>
      <w:r w:rsidR="002F64B4">
        <w:rPr>
          <w:sz w:val="24"/>
          <w:szCs w:val="24"/>
          <w:lang w:eastAsia="zh-TW"/>
        </w:rPr>
        <w:t xml:space="preserve">, in line with evidence of an increase </w:t>
      </w:r>
      <w:r w:rsidR="00F4305E">
        <w:rPr>
          <w:sz w:val="24"/>
          <w:szCs w:val="24"/>
          <w:lang w:eastAsia="zh-TW"/>
        </w:rPr>
        <w:t>in</w:t>
      </w:r>
      <w:r w:rsidR="00A003EB">
        <w:rPr>
          <w:sz w:val="24"/>
          <w:szCs w:val="24"/>
          <w:lang w:eastAsia="zh-TW"/>
        </w:rPr>
        <w:t xml:space="preserve"> academic</w:t>
      </w:r>
      <w:r w:rsidR="00F4305E">
        <w:rPr>
          <w:sz w:val="24"/>
          <w:szCs w:val="24"/>
          <w:lang w:eastAsia="zh-TW"/>
        </w:rPr>
        <w:t xml:space="preserve"> use-inspired basic research (Hughes et al., 2016), </w:t>
      </w:r>
      <w:r w:rsidR="002F64B4">
        <w:rPr>
          <w:sz w:val="24"/>
          <w:szCs w:val="24"/>
          <w:lang w:eastAsia="zh-TW"/>
        </w:rPr>
        <w:t xml:space="preserve">much of the </w:t>
      </w:r>
      <w:r w:rsidR="00A003EB">
        <w:rPr>
          <w:sz w:val="24"/>
          <w:szCs w:val="24"/>
          <w:lang w:eastAsia="zh-TW"/>
        </w:rPr>
        <w:t xml:space="preserve">sampled </w:t>
      </w:r>
      <w:r w:rsidR="002F64B4">
        <w:rPr>
          <w:sz w:val="24"/>
          <w:szCs w:val="24"/>
          <w:lang w:eastAsia="zh-TW"/>
        </w:rPr>
        <w:t xml:space="preserve">research </w:t>
      </w:r>
      <w:r w:rsidR="00A003EB">
        <w:rPr>
          <w:sz w:val="24"/>
          <w:szCs w:val="24"/>
          <w:lang w:eastAsia="zh-TW"/>
        </w:rPr>
        <w:t xml:space="preserve">more generally exhibited similar characteristics. </w:t>
      </w:r>
      <w:r w:rsidR="00A003EB" w:rsidRPr="002B0256">
        <w:rPr>
          <w:sz w:val="24"/>
          <w:szCs w:val="24"/>
          <w:lang w:eastAsia="zh-TW"/>
        </w:rPr>
        <w:t xml:space="preserve">For example, </w:t>
      </w:r>
      <w:r w:rsidR="007B6247">
        <w:rPr>
          <w:sz w:val="24"/>
          <w:szCs w:val="24"/>
          <w:lang w:eastAsia="zh-TW"/>
        </w:rPr>
        <w:t xml:space="preserve">some of the </w:t>
      </w:r>
      <w:r w:rsidR="00A003EB" w:rsidRPr="002B0256">
        <w:rPr>
          <w:sz w:val="24"/>
          <w:szCs w:val="24"/>
          <w:lang w:eastAsia="zh-TW"/>
        </w:rPr>
        <w:t xml:space="preserve">research sampled from </w:t>
      </w:r>
      <w:r w:rsidR="00A003EB">
        <w:rPr>
          <w:sz w:val="24"/>
          <w:szCs w:val="24"/>
          <w:lang w:eastAsia="zh-TW"/>
        </w:rPr>
        <w:t>the Basic disciplines of Bi</w:t>
      </w:r>
      <w:r w:rsidR="00A003EB" w:rsidRPr="002B0256">
        <w:rPr>
          <w:sz w:val="24"/>
          <w:szCs w:val="24"/>
          <w:lang w:eastAsia="zh-TW"/>
        </w:rPr>
        <w:t>ology</w:t>
      </w:r>
      <w:r w:rsidR="00A003EB">
        <w:rPr>
          <w:sz w:val="24"/>
          <w:szCs w:val="24"/>
          <w:lang w:eastAsia="zh-TW"/>
        </w:rPr>
        <w:t xml:space="preserve"> (UoA5), Chemistry (UoA8</w:t>
      </w:r>
      <w:r w:rsidR="00A003EB" w:rsidRPr="002B0256">
        <w:rPr>
          <w:sz w:val="24"/>
          <w:szCs w:val="24"/>
          <w:lang w:eastAsia="zh-TW"/>
        </w:rPr>
        <w:t>) and Mathematical Sciences</w:t>
      </w:r>
      <w:r w:rsidR="00A003EB">
        <w:rPr>
          <w:sz w:val="24"/>
          <w:szCs w:val="24"/>
          <w:lang w:eastAsia="zh-TW"/>
        </w:rPr>
        <w:t xml:space="preserve"> (UoA10</w:t>
      </w:r>
      <w:r w:rsidR="00A003EB" w:rsidRPr="002B0256">
        <w:rPr>
          <w:sz w:val="24"/>
          <w:szCs w:val="24"/>
          <w:lang w:eastAsia="zh-TW"/>
        </w:rPr>
        <w:t xml:space="preserve">) </w:t>
      </w:r>
      <w:r w:rsidR="007B6247">
        <w:rPr>
          <w:sz w:val="24"/>
          <w:szCs w:val="24"/>
          <w:lang w:eastAsia="zh-TW"/>
        </w:rPr>
        <w:t>was</w:t>
      </w:r>
      <w:r w:rsidR="00A003EB" w:rsidRPr="002B0256">
        <w:rPr>
          <w:sz w:val="24"/>
          <w:szCs w:val="24"/>
          <w:lang w:eastAsia="zh-TW"/>
        </w:rPr>
        <w:t xml:space="preserve"> grounded in use-oriented subfields </w:t>
      </w:r>
      <w:r w:rsidR="007B6247">
        <w:rPr>
          <w:sz w:val="24"/>
          <w:szCs w:val="24"/>
          <w:lang w:eastAsia="zh-TW"/>
        </w:rPr>
        <w:t>including</w:t>
      </w:r>
      <w:r w:rsidR="00A003EB" w:rsidRPr="002B0256">
        <w:rPr>
          <w:sz w:val="24"/>
          <w:szCs w:val="24"/>
          <w:lang w:eastAsia="zh-TW"/>
        </w:rPr>
        <w:t xml:space="preserve"> marine mammalogy, medicinal chemistry</w:t>
      </w:r>
      <w:r w:rsidR="001D15EC">
        <w:rPr>
          <w:sz w:val="24"/>
          <w:szCs w:val="24"/>
          <w:lang w:eastAsia="zh-TW"/>
        </w:rPr>
        <w:t>/pharmacology</w:t>
      </w:r>
      <w:r w:rsidR="00C87806">
        <w:rPr>
          <w:sz w:val="24"/>
          <w:szCs w:val="24"/>
          <w:lang w:eastAsia="zh-TW"/>
        </w:rPr>
        <w:t>,</w:t>
      </w:r>
      <w:r w:rsidR="00A003EB" w:rsidRPr="002B0256">
        <w:rPr>
          <w:sz w:val="24"/>
          <w:szCs w:val="24"/>
          <w:lang w:eastAsia="zh-TW"/>
        </w:rPr>
        <w:t xml:space="preserve"> and </w:t>
      </w:r>
      <w:r w:rsidR="00A003EB">
        <w:rPr>
          <w:sz w:val="24"/>
          <w:szCs w:val="24"/>
          <w:lang w:eastAsia="zh-TW"/>
        </w:rPr>
        <w:t xml:space="preserve">environmental statistics, respectively. </w:t>
      </w:r>
    </w:p>
    <w:p w14:paraId="3BA60092" w14:textId="0717CA63" w:rsidR="00CD4365" w:rsidRDefault="008C571F" w:rsidP="00D238ED">
      <w:pPr>
        <w:autoSpaceDE w:val="0"/>
        <w:autoSpaceDN w:val="0"/>
        <w:adjustRightInd w:val="0"/>
        <w:spacing w:after="120" w:line="360" w:lineRule="auto"/>
        <w:rPr>
          <w:sz w:val="24"/>
          <w:szCs w:val="24"/>
          <w:lang w:eastAsia="zh-TW"/>
        </w:rPr>
      </w:pPr>
      <w:r>
        <w:rPr>
          <w:sz w:val="24"/>
          <w:szCs w:val="24"/>
          <w:lang w:eastAsia="zh-TW"/>
        </w:rPr>
        <w:t>As a general finding then, an important part of the explanation of how academia achieves the</w:t>
      </w:r>
      <w:r w:rsidR="002F64B4">
        <w:rPr>
          <w:sz w:val="24"/>
          <w:szCs w:val="24"/>
          <w:lang w:eastAsia="zh-TW"/>
        </w:rPr>
        <w:t xml:space="preserve"> </w:t>
      </w:r>
      <w:r>
        <w:rPr>
          <w:sz w:val="24"/>
          <w:szCs w:val="24"/>
          <w:lang w:eastAsia="zh-TW"/>
        </w:rPr>
        <w:t>‘</w:t>
      </w:r>
      <w:r w:rsidR="002F64B4">
        <w:rPr>
          <w:sz w:val="24"/>
          <w:szCs w:val="24"/>
          <w:lang w:eastAsia="zh-TW"/>
        </w:rPr>
        <w:t xml:space="preserve">balancing </w:t>
      </w:r>
      <w:r>
        <w:rPr>
          <w:sz w:val="24"/>
          <w:szCs w:val="24"/>
          <w:lang w:eastAsia="zh-TW"/>
        </w:rPr>
        <w:t>act’ whereby</w:t>
      </w:r>
      <w:r w:rsidR="002F64B4">
        <w:rPr>
          <w:sz w:val="24"/>
          <w:szCs w:val="24"/>
          <w:lang w:eastAsia="zh-TW"/>
        </w:rPr>
        <w:t xml:space="preserve"> boundary transactions </w:t>
      </w:r>
      <w:r>
        <w:rPr>
          <w:sz w:val="24"/>
          <w:szCs w:val="24"/>
          <w:lang w:eastAsia="zh-TW"/>
        </w:rPr>
        <w:t xml:space="preserve">operate to simultaneously cross and </w:t>
      </w:r>
      <w:r w:rsidR="002F64B4">
        <w:rPr>
          <w:sz w:val="24"/>
          <w:szCs w:val="24"/>
          <w:lang w:eastAsia="zh-TW"/>
        </w:rPr>
        <w:t>r</w:t>
      </w:r>
      <w:r w:rsidR="00EF28C7">
        <w:rPr>
          <w:sz w:val="24"/>
          <w:szCs w:val="24"/>
          <w:lang w:eastAsia="zh-TW"/>
        </w:rPr>
        <w:t>eproduce academic boundaries</w:t>
      </w:r>
      <w:r w:rsidR="00A003EB">
        <w:rPr>
          <w:sz w:val="24"/>
          <w:szCs w:val="24"/>
          <w:lang w:eastAsia="zh-TW"/>
        </w:rPr>
        <w:t xml:space="preserve"> </w:t>
      </w:r>
      <w:r w:rsidR="00713402">
        <w:rPr>
          <w:sz w:val="24"/>
          <w:szCs w:val="24"/>
          <w:lang w:eastAsia="zh-TW"/>
        </w:rPr>
        <w:t>is the academic</w:t>
      </w:r>
      <w:r w:rsidR="002F64B4">
        <w:rPr>
          <w:sz w:val="24"/>
          <w:szCs w:val="24"/>
          <w:lang w:eastAsia="zh-TW"/>
        </w:rPr>
        <w:t xml:space="preserve"> </w:t>
      </w:r>
      <w:r w:rsidR="00713402">
        <w:rPr>
          <w:sz w:val="24"/>
          <w:szCs w:val="24"/>
          <w:lang w:eastAsia="zh-TW"/>
        </w:rPr>
        <w:t>trajectory described here</w:t>
      </w:r>
      <w:r w:rsidR="00125FF9">
        <w:rPr>
          <w:sz w:val="24"/>
          <w:szCs w:val="24"/>
          <w:lang w:eastAsia="zh-TW"/>
        </w:rPr>
        <w:t>. T</w:t>
      </w:r>
      <w:r w:rsidR="00713402">
        <w:rPr>
          <w:sz w:val="24"/>
          <w:szCs w:val="24"/>
          <w:lang w:eastAsia="zh-TW"/>
        </w:rPr>
        <w:t>he drive to incorporate ever</w:t>
      </w:r>
      <w:r w:rsidR="00541273">
        <w:rPr>
          <w:sz w:val="24"/>
          <w:szCs w:val="24"/>
          <w:lang w:eastAsia="zh-TW"/>
        </w:rPr>
        <w:t xml:space="preserve"> </w:t>
      </w:r>
      <w:r w:rsidR="00713402">
        <w:rPr>
          <w:sz w:val="24"/>
          <w:szCs w:val="24"/>
          <w:lang w:eastAsia="zh-TW"/>
        </w:rPr>
        <w:t xml:space="preserve">more </w:t>
      </w:r>
      <w:r w:rsidR="00A022A5">
        <w:rPr>
          <w:sz w:val="24"/>
          <w:szCs w:val="24"/>
          <w:lang w:eastAsia="zh-TW"/>
        </w:rPr>
        <w:t>finely classified</w:t>
      </w:r>
      <w:r w:rsidR="00713402">
        <w:rPr>
          <w:sz w:val="24"/>
          <w:szCs w:val="24"/>
          <w:lang w:eastAsia="zh-TW"/>
        </w:rPr>
        <w:t xml:space="preserve"> phenomena into scientific sub-disciplines is a distinctive and arguably quintessential </w:t>
      </w:r>
      <w:r w:rsidR="00277CF9">
        <w:rPr>
          <w:sz w:val="24"/>
          <w:szCs w:val="24"/>
          <w:lang w:eastAsia="zh-TW"/>
        </w:rPr>
        <w:t>feature of academia</w:t>
      </w:r>
      <w:r w:rsidR="00125FF9">
        <w:rPr>
          <w:sz w:val="24"/>
          <w:szCs w:val="24"/>
          <w:lang w:eastAsia="zh-TW"/>
        </w:rPr>
        <w:t xml:space="preserve">. That the phenomena brought into academic purview are guided in part by the present needs of society means that this internal academic drive also becomes an effective boundary transaction mechanism. </w:t>
      </w:r>
    </w:p>
    <w:p w14:paraId="541DFCC7" w14:textId="66C597EC" w:rsidR="00BD7026" w:rsidRDefault="00627059" w:rsidP="001200FE">
      <w:pPr>
        <w:pStyle w:val="Heading3"/>
      </w:pPr>
      <w:bookmarkStart w:id="218" w:name="_Toc31701995"/>
      <w:r>
        <w:t>Academic identity</w:t>
      </w:r>
      <w:bookmarkEnd w:id="218"/>
    </w:p>
    <w:p w14:paraId="53EF98CA" w14:textId="6910E05C" w:rsidR="00080188" w:rsidRDefault="007B6655" w:rsidP="005F2CD3">
      <w:pPr>
        <w:spacing w:before="120" w:after="120" w:line="360" w:lineRule="auto"/>
        <w:rPr>
          <w:iCs/>
          <w:sz w:val="24"/>
          <w:szCs w:val="24"/>
        </w:rPr>
      </w:pPr>
      <w:r>
        <w:rPr>
          <w:sz w:val="24"/>
          <w:szCs w:val="24"/>
        </w:rPr>
        <w:t>‘</w:t>
      </w:r>
      <w:r w:rsidR="00AB0017">
        <w:rPr>
          <w:sz w:val="24"/>
          <w:szCs w:val="24"/>
        </w:rPr>
        <w:t>A</w:t>
      </w:r>
      <w:r>
        <w:rPr>
          <w:sz w:val="24"/>
          <w:szCs w:val="24"/>
        </w:rPr>
        <w:t xml:space="preserve">cademic identity’, although not </w:t>
      </w:r>
      <w:r w:rsidR="001B0FC5">
        <w:rPr>
          <w:sz w:val="24"/>
          <w:szCs w:val="24"/>
        </w:rPr>
        <w:t>the focus of my study,</w:t>
      </w:r>
      <w:r>
        <w:rPr>
          <w:sz w:val="24"/>
          <w:szCs w:val="24"/>
        </w:rPr>
        <w:t xml:space="preserve"> ended up being </w:t>
      </w:r>
      <w:r w:rsidR="000E7DFE">
        <w:rPr>
          <w:sz w:val="24"/>
          <w:szCs w:val="24"/>
        </w:rPr>
        <w:t xml:space="preserve">a valuable </w:t>
      </w:r>
      <w:r>
        <w:rPr>
          <w:sz w:val="24"/>
          <w:szCs w:val="24"/>
        </w:rPr>
        <w:t>concept to help understanding and interpreting</w:t>
      </w:r>
      <w:r w:rsidR="00F02EA4">
        <w:rPr>
          <w:sz w:val="24"/>
          <w:szCs w:val="24"/>
        </w:rPr>
        <w:t xml:space="preserve"> certain</w:t>
      </w:r>
      <w:r>
        <w:rPr>
          <w:sz w:val="24"/>
          <w:szCs w:val="24"/>
        </w:rPr>
        <w:t xml:space="preserve"> findings.</w:t>
      </w:r>
      <w:r w:rsidR="00685221">
        <w:rPr>
          <w:sz w:val="24"/>
          <w:szCs w:val="24"/>
        </w:rPr>
        <w:t xml:space="preserve"> </w:t>
      </w:r>
      <w:r w:rsidR="005F2CD3">
        <w:rPr>
          <w:sz w:val="24"/>
          <w:szCs w:val="24"/>
        </w:rPr>
        <w:t xml:space="preserve">For </w:t>
      </w:r>
      <w:r w:rsidR="00080188">
        <w:rPr>
          <w:sz w:val="24"/>
          <w:szCs w:val="24"/>
        </w:rPr>
        <w:t>one</w:t>
      </w:r>
      <w:r w:rsidR="005F2CD3">
        <w:rPr>
          <w:sz w:val="24"/>
          <w:szCs w:val="24"/>
        </w:rPr>
        <w:t>, t</w:t>
      </w:r>
      <w:r w:rsidR="005F2CD3">
        <w:rPr>
          <w:iCs/>
          <w:sz w:val="24"/>
          <w:szCs w:val="24"/>
        </w:rPr>
        <w:t>he notion of ‘academic identity’ helps to interpret the way in which many of my participants talked about what they felt they ought to do as academics, particularly when discussing ambitio</w:t>
      </w:r>
      <w:r w:rsidR="00534C58">
        <w:rPr>
          <w:iCs/>
          <w:sz w:val="24"/>
          <w:szCs w:val="24"/>
        </w:rPr>
        <w:t xml:space="preserve">ns </w:t>
      </w:r>
      <w:r w:rsidR="005F2CD3">
        <w:rPr>
          <w:iCs/>
          <w:sz w:val="24"/>
          <w:szCs w:val="24"/>
        </w:rPr>
        <w:t>which require surmounting barriers and challenges.</w:t>
      </w:r>
      <w:r w:rsidR="00080188">
        <w:rPr>
          <w:iCs/>
          <w:sz w:val="24"/>
          <w:szCs w:val="24"/>
        </w:rPr>
        <w:t xml:space="preserve"> This self-conception of what their role as an academic was provided a motivational resource for these researchers. For example, several felt that it was the role of academics to try and change the world through their research, i.e., generate impact (despite mostly being at least somewhat critical of this term)</w:t>
      </w:r>
      <w:r w:rsidR="00610356">
        <w:rPr>
          <w:iCs/>
          <w:sz w:val="24"/>
          <w:szCs w:val="24"/>
        </w:rPr>
        <w:t>, albeit that they often also</w:t>
      </w:r>
      <w:r w:rsidR="00080188">
        <w:rPr>
          <w:iCs/>
          <w:sz w:val="24"/>
          <w:szCs w:val="24"/>
        </w:rPr>
        <w:t xml:space="preserve"> spoke of how institutional culture and the wider scientific environment w</w:t>
      </w:r>
      <w:r w:rsidR="002408CB">
        <w:rPr>
          <w:iCs/>
          <w:sz w:val="24"/>
          <w:szCs w:val="24"/>
        </w:rPr>
        <w:t>ere</w:t>
      </w:r>
      <w:r w:rsidR="00080188">
        <w:rPr>
          <w:iCs/>
          <w:sz w:val="24"/>
          <w:szCs w:val="24"/>
        </w:rPr>
        <w:t xml:space="preserve"> not set up to maximise the benefits of science.</w:t>
      </w:r>
      <w:r w:rsidR="00946E76">
        <w:rPr>
          <w:iCs/>
          <w:sz w:val="24"/>
          <w:szCs w:val="24"/>
        </w:rPr>
        <w:t xml:space="preserve"> </w:t>
      </w:r>
      <w:r w:rsidR="00080188">
        <w:rPr>
          <w:iCs/>
          <w:sz w:val="24"/>
          <w:szCs w:val="24"/>
        </w:rPr>
        <w:t>Winning large grants and producing academic journal articles w</w:t>
      </w:r>
      <w:r w:rsidR="002408CB">
        <w:rPr>
          <w:iCs/>
          <w:sz w:val="24"/>
          <w:szCs w:val="24"/>
        </w:rPr>
        <w:t>ere</w:t>
      </w:r>
      <w:r w:rsidR="00080188">
        <w:rPr>
          <w:iCs/>
          <w:sz w:val="24"/>
          <w:szCs w:val="24"/>
        </w:rPr>
        <w:t xml:space="preserve"> perceived as </w:t>
      </w:r>
      <w:r w:rsidR="00A83202">
        <w:rPr>
          <w:iCs/>
          <w:sz w:val="24"/>
          <w:szCs w:val="24"/>
        </w:rPr>
        <w:t xml:space="preserve">being more valued by universities, even </w:t>
      </w:r>
      <w:r w:rsidR="00A022A5">
        <w:rPr>
          <w:iCs/>
          <w:sz w:val="24"/>
          <w:szCs w:val="24"/>
        </w:rPr>
        <w:t>though this</w:t>
      </w:r>
      <w:r w:rsidR="00A83202">
        <w:rPr>
          <w:iCs/>
          <w:sz w:val="24"/>
          <w:szCs w:val="24"/>
        </w:rPr>
        <w:t xml:space="preserve"> does</w:t>
      </w:r>
      <w:r w:rsidR="00080188">
        <w:rPr>
          <w:iCs/>
          <w:sz w:val="24"/>
          <w:szCs w:val="24"/>
        </w:rPr>
        <w:t xml:space="preserve"> not necessarily align with generating impact, which </w:t>
      </w:r>
      <w:r w:rsidR="00A83202">
        <w:rPr>
          <w:iCs/>
          <w:sz w:val="24"/>
          <w:szCs w:val="24"/>
        </w:rPr>
        <w:t xml:space="preserve">requires </w:t>
      </w:r>
      <w:r w:rsidR="00080188">
        <w:rPr>
          <w:iCs/>
          <w:sz w:val="24"/>
          <w:szCs w:val="24"/>
        </w:rPr>
        <w:t>effort to be focused elsewhere.</w:t>
      </w:r>
      <w:r w:rsidR="00F93451">
        <w:rPr>
          <w:iCs/>
          <w:sz w:val="24"/>
          <w:szCs w:val="24"/>
        </w:rPr>
        <w:t xml:space="preserve"> Two</w:t>
      </w:r>
      <w:r w:rsidR="00BB34BC">
        <w:rPr>
          <w:iCs/>
          <w:sz w:val="24"/>
          <w:szCs w:val="24"/>
        </w:rPr>
        <w:t xml:space="preserve"> interview respondents</w:t>
      </w:r>
      <w:r w:rsidR="00F93451">
        <w:rPr>
          <w:iCs/>
          <w:sz w:val="24"/>
          <w:szCs w:val="24"/>
        </w:rPr>
        <w:t xml:space="preserve"> were specifically critical of research councils, who, they argued, often favour research grant proposals that would be extremely rigorous and comprehensive scientifically, but very uncertain in terms of whether the findings will be of any</w:t>
      </w:r>
      <w:r w:rsidR="002804F4">
        <w:rPr>
          <w:iCs/>
          <w:sz w:val="24"/>
          <w:szCs w:val="24"/>
        </w:rPr>
        <w:t xml:space="preserve"> social or economic</w:t>
      </w:r>
      <w:r w:rsidR="00F93451">
        <w:rPr>
          <w:iCs/>
          <w:sz w:val="24"/>
          <w:szCs w:val="24"/>
        </w:rPr>
        <w:t xml:space="preserve"> relevance. </w:t>
      </w:r>
      <w:r w:rsidR="00610356">
        <w:rPr>
          <w:iCs/>
          <w:sz w:val="24"/>
          <w:szCs w:val="24"/>
        </w:rPr>
        <w:t xml:space="preserve">But, like some of Watermeyer’s </w:t>
      </w:r>
      <w:r w:rsidR="00610356">
        <w:rPr>
          <w:iCs/>
          <w:sz w:val="24"/>
          <w:szCs w:val="24"/>
        </w:rPr>
        <w:fldChar w:fldCharType="begin"/>
      </w:r>
      <w:r w:rsidR="00610356">
        <w:rPr>
          <w:iCs/>
          <w:sz w:val="24"/>
          <w:szCs w:val="24"/>
        </w:rPr>
        <w:instrText xml:space="preserve"> ADDIN EN.CITE &lt;EndNote&gt;&lt;Cite ExcludeAuth="1"&gt;&lt;Author&gt;Watermeyer&lt;/Author&gt;&lt;Year&gt;2016&lt;/Year&gt;&lt;IDText&gt;Public intellectuals vs. new public management: the defeat of public engagement in higher education&lt;/IDText&gt;&lt;DisplayText&gt;(2016b)&lt;/DisplayText&gt;&lt;record&gt;&lt;keywords&gt;&lt;keyword&gt;Article&lt;/keyword&gt;&lt;keyword&gt;Academic Engagement&lt;/keyword&gt;&lt;keyword&gt;Academic Management&lt;/keyword&gt;&lt;keyword&gt;Educational Policy&lt;/keyword&gt;&lt;keyword&gt;Academic Work And Identity&lt;/keyword&gt;&lt;keyword&gt;Community Engagement&lt;/keyword&gt;&lt;/keywords&gt;&lt;isbn&gt;0307-5079&lt;/isbn&gt;&lt;titles&gt;&lt;title&gt;Public intellectuals vs. new public management: the defeat of public engagement in higher education&lt;/title&gt;&lt;secondary-title&gt;Studies in Higher Education&lt;/secondary-title&gt;&lt;/titles&gt;&lt;pages&gt;2271-2285&lt;/pages&gt;&lt;number&gt;12&lt;/number&gt;&lt;contributors&gt;&lt;authors&gt;&lt;author&gt;Watermeyer, Richard&lt;/author&gt;&lt;/authors&gt;&lt;/contributors&gt;&lt;added-date format="utc"&gt;1559769613&lt;/added-date&gt;&lt;ref-type name="Journal Article"&gt;17&lt;/ref-type&gt;&lt;dates&gt;&lt;year&gt;2016&lt;/year&gt;&lt;/dates&gt;&lt;rec-number&gt;7800&lt;/rec-number&gt;&lt;publisher&gt;Routledge&lt;/publisher&gt;&lt;last-updated-date format="utc"&gt;1559769613&lt;/last-updated-date&gt;&lt;electronic-resource-num&gt;10.1080/03075079.2015.1034261&lt;/electronic-resource-num&gt;&lt;volume&gt;41&lt;/volume&gt;&lt;/record&gt;&lt;/Cite&gt;&lt;/EndNote&gt;</w:instrText>
      </w:r>
      <w:r w:rsidR="00610356">
        <w:rPr>
          <w:iCs/>
          <w:sz w:val="24"/>
          <w:szCs w:val="24"/>
        </w:rPr>
        <w:fldChar w:fldCharType="separate"/>
      </w:r>
      <w:r w:rsidR="00610356">
        <w:rPr>
          <w:iCs/>
          <w:noProof/>
          <w:sz w:val="24"/>
          <w:szCs w:val="24"/>
        </w:rPr>
        <w:t>(2016b)</w:t>
      </w:r>
      <w:r w:rsidR="00610356">
        <w:rPr>
          <w:iCs/>
          <w:sz w:val="24"/>
          <w:szCs w:val="24"/>
        </w:rPr>
        <w:fldChar w:fldCharType="end"/>
      </w:r>
      <w:r w:rsidR="00610356">
        <w:rPr>
          <w:iCs/>
          <w:sz w:val="24"/>
          <w:szCs w:val="24"/>
        </w:rPr>
        <w:t xml:space="preserve"> participants, m</w:t>
      </w:r>
      <w:r w:rsidR="00F93451">
        <w:rPr>
          <w:iCs/>
          <w:sz w:val="24"/>
          <w:szCs w:val="24"/>
        </w:rPr>
        <w:t xml:space="preserve">y respondents’ </w:t>
      </w:r>
      <w:r w:rsidR="00F93451">
        <w:rPr>
          <w:sz w:val="24"/>
          <w:szCs w:val="24"/>
        </w:rPr>
        <w:t xml:space="preserve">sense of an academic identity was a source of motivation to reach out to users and conduct research of relevance to them. </w:t>
      </w:r>
    </w:p>
    <w:p w14:paraId="18DA55BA" w14:textId="288ED609" w:rsidR="00C7405E" w:rsidRPr="00DA4AC8" w:rsidRDefault="00CA34DA" w:rsidP="00C7405E">
      <w:pPr>
        <w:spacing w:before="120" w:after="120" w:line="360" w:lineRule="auto"/>
        <w:rPr>
          <w:sz w:val="24"/>
          <w:szCs w:val="24"/>
        </w:rPr>
      </w:pPr>
      <w:r>
        <w:rPr>
          <w:iCs/>
          <w:sz w:val="24"/>
          <w:szCs w:val="24"/>
        </w:rPr>
        <w:t xml:space="preserve">And such use-focused outreach opened up another space </w:t>
      </w:r>
      <w:r w:rsidR="00AF3320">
        <w:rPr>
          <w:iCs/>
          <w:sz w:val="24"/>
          <w:szCs w:val="24"/>
        </w:rPr>
        <w:t>in which’</w:t>
      </w:r>
      <w:r>
        <w:rPr>
          <w:iCs/>
          <w:sz w:val="24"/>
          <w:szCs w:val="24"/>
        </w:rPr>
        <w:t xml:space="preserve"> academic identity</w:t>
      </w:r>
      <w:r w:rsidR="00AF3320">
        <w:rPr>
          <w:iCs/>
          <w:sz w:val="24"/>
          <w:szCs w:val="24"/>
        </w:rPr>
        <w:t>’ emerged as important</w:t>
      </w:r>
      <w:r>
        <w:rPr>
          <w:iCs/>
          <w:sz w:val="24"/>
          <w:szCs w:val="24"/>
        </w:rPr>
        <w:t xml:space="preserve">, that is, the perceived credibility that non-academics associated with the ‘academic identity’. This became most apparent and relevant when academics crossed boundaries into </w:t>
      </w:r>
      <w:r w:rsidR="00A53CEF">
        <w:rPr>
          <w:sz w:val="24"/>
          <w:szCs w:val="24"/>
        </w:rPr>
        <w:t xml:space="preserve">contested and challenging </w:t>
      </w:r>
      <w:r>
        <w:rPr>
          <w:sz w:val="24"/>
          <w:szCs w:val="24"/>
        </w:rPr>
        <w:t xml:space="preserve">non-academic </w:t>
      </w:r>
      <w:r w:rsidR="00A53CEF">
        <w:rPr>
          <w:sz w:val="24"/>
          <w:szCs w:val="24"/>
        </w:rPr>
        <w:t>settings</w:t>
      </w:r>
      <w:r>
        <w:rPr>
          <w:sz w:val="24"/>
          <w:szCs w:val="24"/>
        </w:rPr>
        <w:t xml:space="preserve">. Although academics in my sample acknowledged the challenges of entering such spaces, my analysis revealed that these challenges were often alleviated by </w:t>
      </w:r>
      <w:r w:rsidR="00E33671">
        <w:rPr>
          <w:sz w:val="24"/>
          <w:szCs w:val="24"/>
        </w:rPr>
        <w:t xml:space="preserve">the ‘scientific capital’ </w:t>
      </w:r>
      <w:r w:rsidR="00B07438">
        <w:rPr>
          <w:sz w:val="24"/>
          <w:szCs w:val="24"/>
        </w:rPr>
        <w:t xml:space="preserve">and ‘credibility’ </w:t>
      </w:r>
      <w:r w:rsidR="00E33671">
        <w:rPr>
          <w:sz w:val="24"/>
          <w:szCs w:val="24"/>
        </w:rPr>
        <w:t xml:space="preserve">associated with an academic identity </w:t>
      </w:r>
      <w:r>
        <w:rPr>
          <w:sz w:val="24"/>
          <w:szCs w:val="24"/>
        </w:rPr>
        <w:t>in terms of how these academics were</w:t>
      </w:r>
      <w:r w:rsidR="00E33671">
        <w:rPr>
          <w:sz w:val="24"/>
          <w:szCs w:val="24"/>
        </w:rPr>
        <w:t xml:space="preserve"> perceived as </w:t>
      </w:r>
      <w:r>
        <w:rPr>
          <w:sz w:val="24"/>
          <w:szCs w:val="24"/>
        </w:rPr>
        <w:t>having a</w:t>
      </w:r>
      <w:r w:rsidR="00E33671">
        <w:rPr>
          <w:sz w:val="24"/>
          <w:szCs w:val="24"/>
        </w:rPr>
        <w:t xml:space="preserve"> legitimate and authoritative voice on an issue. </w:t>
      </w:r>
      <w:r w:rsidR="00C7405E" w:rsidRPr="00DA4AC8">
        <w:rPr>
          <w:sz w:val="24"/>
          <w:szCs w:val="24"/>
        </w:rPr>
        <w:t xml:space="preserve">Indeed, others have emphasised that more important than specific findings from an individual project in gaining the trust of users and stakeholders is the “credibility of an ongoing body of research that registered with users” </w:t>
      </w:r>
      <w:r w:rsidR="00C7405E" w:rsidRPr="00DA4AC8">
        <w:rPr>
          <w:sz w:val="24"/>
          <w:szCs w:val="24"/>
        </w:rPr>
        <w:fldChar w:fldCharType="begin"/>
      </w:r>
      <w:r w:rsidR="00DC7CE7">
        <w:rPr>
          <w:sz w:val="24"/>
          <w:szCs w:val="24"/>
        </w:rPr>
        <w:instrText xml:space="preserve"> ADDIN EN.CITE &lt;EndNote&gt;&lt;Cite&gt;&lt;Author&gt;Meagher&lt;/Author&gt;&lt;Year&gt;2008&lt;/Year&gt;&lt;IDText&gt;Flows of knowledge, expertise and influence: A method for assessing policy and practice impacts from social science research&lt;/IDText&gt;&lt;Pages&gt;170&lt;/Pages&gt;&lt;DisplayText&gt;(Meagher, Lyall, &amp;amp; Nutley, 2008, p. 170)&lt;/DisplayText&gt;&lt;record&gt;&lt;urls&gt;&lt;related-urls&gt;&lt;url&gt;https://www.scopus.com/inward/record.uri?eid=2-s2.0-54249167589&amp;amp;partnerID=40&amp;amp;md5=6ada6f2371681d5a7d9a99f403821736&lt;/url&gt;&lt;/related-urls&gt;&lt;/urls&gt;&lt;work-type&gt;Article&lt;/work-type&gt;&lt;titles&gt;&lt;title&gt;Flows of knowledge, expertise and influence: A method for assessing policy and practice impacts from social science research&lt;/title&gt;&lt;secondary-title&gt;Research Evaluation&lt;/secondary-title&gt;&lt;/titles&gt;&lt;pages&gt;163-173&lt;/pages&gt;&lt;number&gt;3&lt;/number&gt;&lt;contributors&gt;&lt;authors&gt;&lt;author&gt;Meagher, L.&lt;/author&gt;&lt;author&gt;Lyall, C.&lt;/author&gt;&lt;author&gt;Nutley, S.&lt;/author&gt;&lt;/authors&gt;&lt;/contributors&gt;&lt;added-date format="utc"&gt;1473719239&lt;/added-date&gt;&lt;ref-type name="Journal Article"&gt;17&lt;/ref-type&gt;&lt;dates&gt;&lt;year&gt;2008&lt;/year&gt;&lt;/dates&gt;&lt;rec-number&gt;3701&lt;/rec-number&gt;&lt;last-updated-date format="utc"&gt;1490126332&lt;/last-updated-date&gt;&lt;electronic-resource-num&gt;10.3152/095820208X331720&lt;/electronic-resource-num&gt;&lt;volume&gt;17&lt;/volume&gt;&lt;remote-database-name&gt;Scopus&lt;/remote-database-name&gt;&lt;/record&gt;&lt;/Cite&gt;&lt;/EndNote&gt;</w:instrText>
      </w:r>
      <w:r w:rsidR="00C7405E" w:rsidRPr="00DA4AC8">
        <w:rPr>
          <w:sz w:val="24"/>
          <w:szCs w:val="24"/>
        </w:rPr>
        <w:fldChar w:fldCharType="separate"/>
      </w:r>
      <w:r w:rsidR="00DC7CE7">
        <w:rPr>
          <w:noProof/>
          <w:sz w:val="24"/>
          <w:szCs w:val="24"/>
        </w:rPr>
        <w:t>(Meagher, Lyall, &amp; Nutley, 2008, p. 170)</w:t>
      </w:r>
      <w:r w:rsidR="00C7405E" w:rsidRPr="00DA4AC8">
        <w:rPr>
          <w:sz w:val="24"/>
          <w:szCs w:val="24"/>
        </w:rPr>
        <w:fldChar w:fldCharType="end"/>
      </w:r>
      <w:r w:rsidR="00C7405E" w:rsidRPr="00DA4AC8">
        <w:rPr>
          <w:sz w:val="24"/>
          <w:szCs w:val="24"/>
        </w:rPr>
        <w:t xml:space="preserve">. Users, “therefore, are increasingly relying on trusted, credible, reputable sources with whom they have built relationships” </w:t>
      </w:r>
      <w:r w:rsidR="00C7405E" w:rsidRPr="00DA4AC8">
        <w:rPr>
          <w:sz w:val="24"/>
          <w:szCs w:val="24"/>
        </w:rPr>
        <w:fldChar w:fldCharType="begin"/>
      </w:r>
      <w:r w:rsidR="00C7405E" w:rsidRPr="00DA4AC8">
        <w:rPr>
          <w:sz w:val="24"/>
          <w:szCs w:val="24"/>
        </w:rPr>
        <w:instrText xml:space="preserve"> ADDIN EN.CITE &lt;EndNote&gt;&lt;Cite&gt;&lt;Author&gt;Bansal&lt;/Author&gt;&lt;Year&gt;2012&lt;/Year&gt;&lt;IDText&gt;Bridging the research-practice gap&lt;/IDText&gt;&lt;Pages&gt;87&lt;/Pages&gt;&lt;DisplayText&gt;(Bansal, Bertels, Ewart, MacConnachie, &amp;amp; O&amp;apos;Brien, 2012, p. 87)&lt;/DisplayText&gt;&lt;record&gt;&lt;urls&gt;&lt;related-urls&gt;&lt;url&gt;https://www.scopus.com/inward/record.uri?eid=2-s2.0-84859075861&amp;amp;doi=10.5465%2famp.2011.0140&amp;amp;partnerID=40&amp;amp;md5=4666431c4d7333c4e37ff926be8352bb&lt;/url&gt;&lt;/related-urls&gt;&lt;/urls&gt;&lt;work-type&gt;Conference Paper&lt;/work-type&gt;&lt;titles&gt;&lt;title&gt;Bridging the research-practice gap&lt;/title&gt;&lt;secondary-title&gt;Academy of Management Perspectives&lt;/secondary-title&gt;&lt;/titles&gt;&lt;pages&gt;73-92&lt;/pages&gt;&lt;number&gt;1&lt;/number&gt;&lt;contributors&gt;&lt;authors&gt;&lt;author&gt;Bansal, P.&lt;/author&gt;&lt;author&gt;Bertels, S.&lt;/author&gt;&lt;author&gt;Ewart, T.&lt;/author&gt;&lt;author&gt;MacConnachie, P.&lt;/author&gt;&lt;author&gt;O&amp;apos;Brien, J.&lt;/author&gt;&lt;/authors&gt;&lt;/contributors&gt;&lt;added-date format="utc"&gt;1493355530&lt;/added-date&gt;&lt;ref-type name="Journal Article"&gt;17&lt;/ref-type&gt;&lt;auth-address&gt;Richard Ivey School of Business, University of Western Ontario, Canada&amp;#xD;Network for Business Sustainability, Richard Ivey School of Business, University of Western Ontario, Canada&amp;#xD;Beedie School of Business, Simon Fraser University, Canada&amp;#xD;Suncor Energy Inc., Calgary, AB, Canada&amp;#xD;Aubrey Dan Program in Management and Organization Studies, University of Western Ontario, Canada&lt;/auth-address&gt;&lt;dates&gt;&lt;year&gt;2012&lt;/year&gt;&lt;/dates&gt;&lt;rec-number&gt;6944&lt;/rec-number&gt;&lt;last-updated-date format="utc"&gt;1493355530&lt;/last-updated-date&gt;&lt;electronic-resource-num&gt;10.5465/amp.2011.0140&lt;/electronic-resource-num&gt;&lt;volume&gt;26&lt;/volume&gt;&lt;remote-database-name&gt;Scopus&lt;/remote-database-name&gt;&lt;/record&gt;&lt;/Cite&gt;&lt;/EndNote&gt;</w:instrText>
      </w:r>
      <w:r w:rsidR="00C7405E" w:rsidRPr="00DA4AC8">
        <w:rPr>
          <w:sz w:val="24"/>
          <w:szCs w:val="24"/>
        </w:rPr>
        <w:fldChar w:fldCharType="separate"/>
      </w:r>
      <w:r w:rsidR="00C7405E" w:rsidRPr="00DA4AC8">
        <w:rPr>
          <w:noProof/>
          <w:sz w:val="24"/>
          <w:szCs w:val="24"/>
        </w:rPr>
        <w:t>(Bansal, Bertels, Ewart, MacConnachie, &amp; O'Brien, 2012, p. 87)</w:t>
      </w:r>
      <w:r w:rsidR="00C7405E" w:rsidRPr="00DA4AC8">
        <w:rPr>
          <w:sz w:val="24"/>
          <w:szCs w:val="24"/>
        </w:rPr>
        <w:fldChar w:fldCharType="end"/>
      </w:r>
      <w:r w:rsidR="00C7405E" w:rsidRPr="00DA4AC8">
        <w:rPr>
          <w:sz w:val="24"/>
          <w:szCs w:val="24"/>
        </w:rPr>
        <w:t xml:space="preserve">. </w:t>
      </w:r>
    </w:p>
    <w:p w14:paraId="075A0D8D" w14:textId="16E9274D" w:rsidR="000A6113" w:rsidRDefault="00C7405E" w:rsidP="00C7405E">
      <w:pPr>
        <w:spacing w:after="120" w:line="360" w:lineRule="auto"/>
        <w:rPr>
          <w:sz w:val="24"/>
          <w:szCs w:val="24"/>
        </w:rPr>
      </w:pPr>
      <w:r w:rsidRPr="00DA4AC8">
        <w:rPr>
          <w:sz w:val="24"/>
          <w:szCs w:val="24"/>
        </w:rPr>
        <w:t xml:space="preserve">Academic boundary-crossing and boundary management therefore involves transforming “scientific credibility” into “social capital” </w:t>
      </w:r>
      <w:r w:rsidRPr="00DA4AC8">
        <w:rPr>
          <w:sz w:val="24"/>
          <w:szCs w:val="24"/>
        </w:rPr>
        <w:fldChar w:fldCharType="begin">
          <w:fldData xml:space="preserve">PEVuZE5vdGU+PENpdGU+PEF1dGhvcj5NY05pZTwvQXV0aG9yPjxZZWFyPjIwMDc8L1llYXI+PElE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==
</w:fldData>
        </w:fldChar>
      </w:r>
      <w:r w:rsidR="001B00F6">
        <w:rPr>
          <w:sz w:val="24"/>
          <w:szCs w:val="24"/>
        </w:rPr>
        <w:instrText xml:space="preserve"> ADDIN EN.CITE </w:instrText>
      </w:r>
      <w:r w:rsidR="001B00F6">
        <w:rPr>
          <w:sz w:val="24"/>
          <w:szCs w:val="24"/>
        </w:rPr>
        <w:fldChar w:fldCharType="begin">
          <w:fldData xml:space="preserve">PEVuZE5vdGU+PENpdGU+PEF1dGhvcj5NY05pZTwvQXV0aG9yPjxZZWFyPjIwMDc8L1llYXI+PElE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==
</w:fldData>
        </w:fldChar>
      </w:r>
      <w:r w:rsidR="001B00F6">
        <w:rPr>
          <w:sz w:val="24"/>
          <w:szCs w:val="24"/>
        </w:rPr>
        <w:instrText xml:space="preserve"> ADDIN EN.CITE.DATA </w:instrText>
      </w:r>
      <w:r w:rsidR="001B00F6">
        <w:rPr>
          <w:sz w:val="24"/>
          <w:szCs w:val="24"/>
        </w:rPr>
      </w:r>
      <w:r w:rsidR="001B00F6">
        <w:rPr>
          <w:sz w:val="24"/>
          <w:szCs w:val="24"/>
        </w:rPr>
        <w:fldChar w:fldCharType="end"/>
      </w:r>
      <w:r w:rsidRPr="00DA4AC8">
        <w:rPr>
          <w:sz w:val="24"/>
          <w:szCs w:val="24"/>
        </w:rPr>
      </w:r>
      <w:r w:rsidRPr="00DA4AC8">
        <w:rPr>
          <w:sz w:val="24"/>
          <w:szCs w:val="24"/>
        </w:rPr>
        <w:fldChar w:fldCharType="separate"/>
      </w:r>
      <w:r w:rsidR="001B00F6">
        <w:rPr>
          <w:noProof/>
          <w:sz w:val="24"/>
          <w:szCs w:val="24"/>
        </w:rPr>
        <w:t>(McNie, 2007, pp. 20, 24; see also Ponomariov &amp; Boardman, 2010, p. 617)</w:t>
      </w:r>
      <w:r w:rsidRPr="00DA4AC8">
        <w:rPr>
          <w:sz w:val="24"/>
          <w:szCs w:val="24"/>
        </w:rPr>
        <w:fldChar w:fldCharType="end"/>
      </w:r>
      <w:r w:rsidRPr="00DA4AC8">
        <w:rPr>
          <w:sz w:val="24"/>
          <w:szCs w:val="24"/>
        </w:rPr>
        <w:t xml:space="preserve"> – what Cordner</w:t>
      </w:r>
      <w:r w:rsidR="00641CF2">
        <w:rPr>
          <w:sz w:val="24"/>
          <w:szCs w:val="24"/>
        </w:rPr>
        <w:t xml:space="preserve"> </w:t>
      </w:r>
      <w:r w:rsidR="001B00F6">
        <w:rPr>
          <w:sz w:val="24"/>
          <w:szCs w:val="24"/>
        </w:rPr>
        <w:fldChar w:fldCharType="begin"/>
      </w:r>
      <w:r w:rsidR="001B00F6">
        <w:rPr>
          <w:sz w:val="24"/>
          <w:szCs w:val="24"/>
        </w:rPr>
        <w:instrText xml:space="preserve"> ADDIN EN.CITE &lt;EndNote&gt;&lt;Cite ExcludeAuth="1"&gt;&lt;Author&gt;Cordner&lt;/Author&gt;&lt;Year&gt;2015&lt;/Year&gt;&lt;IDText&gt;Strategic Science Translation and Environmental Controversies&lt;/IDText&gt;&lt;DisplayText&gt;(2015)&lt;/DisplayText&gt;&lt;record&gt;&lt;keywords&gt;&lt;keyword&gt;Politics&lt;/keyword&gt;&lt;keyword&gt;Power&lt;/keyword&gt;&lt;keyword&gt;Governance&lt;/keyword&gt;&lt;keyword&gt;Environmental Practices&lt;/keyword&gt;&lt;keyword&gt;Scientization&lt;/keyword&gt;&lt;keyword&gt;Chemicals Policy&lt;/keyword&gt;&lt;keyword&gt;Sciences (General)&lt;/keyword&gt;&lt;/keywords&gt;&lt;isbn&gt;0162-2439&lt;/isbn&gt;&lt;titles&gt;&lt;title&gt;Strategic Science Translation and Environmental Controversies&lt;/title&gt;&lt;secondary-title&gt;Science, Technology, &amp;amp; Human Values&lt;/secondary-title&gt;&lt;/titles&gt;&lt;pages&gt;915-938&lt;/pages&gt;&lt;number&gt;6&lt;/number&gt;&lt;contributors&gt;&lt;authors&gt;&lt;author&gt;Cordner, Alissa&lt;/author&gt;&lt;/authors&gt;&lt;/contributors&gt;&lt;added-date format="utc"&gt;1559725586&lt;/added-date&gt;&lt;pub-location&gt;Los Angeles, CA&lt;/pub-location&gt;&lt;ref-type name="Journal Article"&gt;17&lt;/ref-type&gt;&lt;dates&gt;&lt;year&gt;2015&lt;/year&gt;&lt;/dates&gt;&lt;rec-number&gt;7799&lt;/rec-number&gt;&lt;last-updated-date format="utc"&gt;1559725586&lt;/last-updated-date&gt;&lt;electronic-resource-num&gt;10.1177/0162243915584164&lt;/electronic-resource-num&gt;&lt;volume&gt;40&lt;/volume&gt;&lt;/record&gt;&lt;/Cite&gt;&lt;/EndNote&gt;</w:instrText>
      </w:r>
      <w:r w:rsidR="001B00F6">
        <w:rPr>
          <w:sz w:val="24"/>
          <w:szCs w:val="24"/>
        </w:rPr>
        <w:fldChar w:fldCharType="separate"/>
      </w:r>
      <w:r w:rsidR="001B00F6">
        <w:rPr>
          <w:noProof/>
          <w:sz w:val="24"/>
          <w:szCs w:val="24"/>
        </w:rPr>
        <w:t>(2015)</w:t>
      </w:r>
      <w:r w:rsidR="001B00F6">
        <w:rPr>
          <w:sz w:val="24"/>
          <w:szCs w:val="24"/>
        </w:rPr>
        <w:fldChar w:fldCharType="end"/>
      </w:r>
      <w:r w:rsidR="001B00F6">
        <w:rPr>
          <w:sz w:val="24"/>
          <w:szCs w:val="24"/>
        </w:rPr>
        <w:t xml:space="preserve"> </w:t>
      </w:r>
      <w:r w:rsidRPr="00DA4AC8">
        <w:rPr>
          <w:sz w:val="24"/>
          <w:szCs w:val="24"/>
        </w:rPr>
        <w:t>calls “strategic science translation” (p. 916). This is about mobilising scientific capital to establish trust and credibility. What was interesting in many of the cases I studied was how this mobilisation seemed to be relatively unproblematic. This is not to say there were not challenges, but there was little evidence of the scientific capital and credibility of the researchers being significantly challenged by the non-academics they engaged with, even when the implications of their science were not entirely aligned with their interests. This finding agrees with Henkel’s (2004) argument that the notion of an ‘academic</w:t>
      </w:r>
      <w:r>
        <w:rPr>
          <w:sz w:val="24"/>
          <w:szCs w:val="24"/>
        </w:rPr>
        <w:t xml:space="preserve"> identity’ emerges as a powerful one governing not only the behaviours of academics, but also the way that academics are perceived by others when they “cross” </w:t>
      </w:r>
      <w:r>
        <w:rPr>
          <w:sz w:val="24"/>
          <w:szCs w:val="24"/>
          <w:lang w:eastAsia="zh-TW"/>
        </w:rPr>
        <w:t>(p. 179)</w:t>
      </w:r>
      <w:r>
        <w:rPr>
          <w:sz w:val="24"/>
          <w:szCs w:val="24"/>
        </w:rPr>
        <w:t xml:space="preserve"> academic boundaries into contested non-academic spaces</w:t>
      </w:r>
      <w:r w:rsidR="00845AC4">
        <w:rPr>
          <w:sz w:val="24"/>
          <w:szCs w:val="24"/>
        </w:rPr>
        <w:t>, perhaps</w:t>
      </w:r>
      <w:r w:rsidR="00CC2840">
        <w:rPr>
          <w:sz w:val="24"/>
          <w:szCs w:val="24"/>
        </w:rPr>
        <w:t xml:space="preserve"> partly</w:t>
      </w:r>
      <w:r w:rsidR="00845AC4">
        <w:rPr>
          <w:sz w:val="24"/>
          <w:szCs w:val="24"/>
        </w:rPr>
        <w:t xml:space="preserve"> because users feel that </w:t>
      </w:r>
      <w:r>
        <w:rPr>
          <w:sz w:val="24"/>
          <w:szCs w:val="24"/>
        </w:rPr>
        <w:t>links to academia</w:t>
      </w:r>
      <w:r w:rsidR="00845AC4">
        <w:rPr>
          <w:sz w:val="24"/>
          <w:szCs w:val="24"/>
        </w:rPr>
        <w:t xml:space="preserve"> can be a boost for th</w:t>
      </w:r>
      <w:r>
        <w:rPr>
          <w:sz w:val="24"/>
          <w:szCs w:val="24"/>
        </w:rPr>
        <w:t>eir own professional credibility (Hoffman, 2011).</w:t>
      </w:r>
    </w:p>
    <w:p w14:paraId="32AC6865" w14:textId="591CCBEA" w:rsidR="009870A0" w:rsidRDefault="00501338" w:rsidP="00AB46C0">
      <w:pPr>
        <w:pStyle w:val="Standard"/>
        <w:widowControl w:val="0"/>
        <w:spacing w:after="120" w:line="360" w:lineRule="auto"/>
        <w:rPr>
          <w:rFonts w:ascii="Times New Roman" w:hAnsi="Times New Roman"/>
          <w:iCs/>
          <w:sz w:val="24"/>
          <w:szCs w:val="24"/>
        </w:rPr>
      </w:pPr>
      <w:r w:rsidRPr="000A6113">
        <w:rPr>
          <w:rFonts w:ascii="Times New Roman" w:hAnsi="Times New Roman"/>
          <w:sz w:val="24"/>
          <w:szCs w:val="24"/>
        </w:rPr>
        <w:t>There is an interesting question about ‘academic identity’</w:t>
      </w:r>
      <w:r w:rsidR="00AB207B">
        <w:rPr>
          <w:rFonts w:ascii="Times New Roman" w:hAnsi="Times New Roman"/>
          <w:sz w:val="24"/>
          <w:szCs w:val="24"/>
        </w:rPr>
        <w:t xml:space="preserve"> in relation to disciplines</w:t>
      </w:r>
      <w:r w:rsidRPr="000A6113">
        <w:rPr>
          <w:rFonts w:ascii="Times New Roman" w:hAnsi="Times New Roman"/>
          <w:sz w:val="24"/>
          <w:szCs w:val="24"/>
        </w:rPr>
        <w:t xml:space="preserve">. </w:t>
      </w:r>
      <w:r w:rsidR="00315DA9" w:rsidRPr="000A6113">
        <w:rPr>
          <w:rFonts w:ascii="Times New Roman" w:hAnsi="Times New Roman"/>
          <w:sz w:val="24"/>
          <w:szCs w:val="24"/>
        </w:rPr>
        <w:t>Generally</w:t>
      </w:r>
      <w:r w:rsidR="00C05DEC">
        <w:rPr>
          <w:rFonts w:ascii="Times New Roman" w:hAnsi="Times New Roman"/>
          <w:sz w:val="24"/>
          <w:szCs w:val="24"/>
        </w:rPr>
        <w:t>,</w:t>
      </w:r>
      <w:r w:rsidR="00315DA9" w:rsidRPr="000A6113">
        <w:rPr>
          <w:rFonts w:ascii="Times New Roman" w:hAnsi="Times New Roman"/>
          <w:sz w:val="24"/>
          <w:szCs w:val="24"/>
        </w:rPr>
        <w:t xml:space="preserve"> the issues of academic identity as discussed above emerged more</w:t>
      </w:r>
      <w:r w:rsidR="000A6113">
        <w:rPr>
          <w:rFonts w:ascii="Times New Roman" w:hAnsi="Times New Roman"/>
          <w:sz w:val="24"/>
          <w:szCs w:val="24"/>
        </w:rPr>
        <w:t xml:space="preserve"> frequently amongst Life scientists – </w:t>
      </w:r>
      <w:r w:rsidR="000A6113" w:rsidRPr="000A6113">
        <w:rPr>
          <w:rFonts w:ascii="Times New Roman" w:hAnsi="Times New Roman"/>
          <w:sz w:val="24"/>
          <w:szCs w:val="24"/>
        </w:rPr>
        <w:t xml:space="preserve">in Chapter </w:t>
      </w:r>
      <w:r w:rsidR="00984890">
        <w:rPr>
          <w:rFonts w:ascii="Times New Roman" w:hAnsi="Times New Roman"/>
          <w:sz w:val="24"/>
          <w:szCs w:val="24"/>
        </w:rPr>
        <w:t>4</w:t>
      </w:r>
      <w:r w:rsidR="000A6113" w:rsidRPr="000A6113">
        <w:rPr>
          <w:rFonts w:ascii="Times New Roman" w:hAnsi="Times New Roman"/>
          <w:sz w:val="24"/>
          <w:szCs w:val="24"/>
        </w:rPr>
        <w:t xml:space="preserve">, illustrative case 2 (BoR5, ‘Sea Mammal Research &amp; Impact’) and, to a lesser extent, illustrative case 3 (BoR4.2, ‘Informing MDMA Policy’), are both cases in </w:t>
      </w:r>
      <w:r w:rsidR="0051440F">
        <w:rPr>
          <w:rFonts w:ascii="Times New Roman" w:hAnsi="Times New Roman"/>
          <w:sz w:val="24"/>
          <w:szCs w:val="24"/>
        </w:rPr>
        <w:t>point – but</w:t>
      </w:r>
      <w:r w:rsidR="000A6113">
        <w:rPr>
          <w:rFonts w:ascii="Times New Roman" w:hAnsi="Times New Roman"/>
          <w:sz w:val="24"/>
          <w:szCs w:val="24"/>
        </w:rPr>
        <w:t xml:space="preserve"> could be found across the whole spectrum of sciences</w:t>
      </w:r>
      <w:r w:rsidR="00226F1B">
        <w:rPr>
          <w:rFonts w:ascii="Times New Roman" w:hAnsi="Times New Roman"/>
          <w:sz w:val="24"/>
          <w:szCs w:val="24"/>
        </w:rPr>
        <w:t xml:space="preserve">. </w:t>
      </w:r>
      <w:r w:rsidR="00BF2DA4">
        <w:rPr>
          <w:rFonts w:ascii="Times New Roman" w:hAnsi="Times New Roman"/>
          <w:iCs/>
          <w:sz w:val="24"/>
          <w:szCs w:val="24"/>
        </w:rPr>
        <w:t>Some recent evidence and lines of argumentation highlight that</w:t>
      </w:r>
      <w:r w:rsidR="00854803">
        <w:rPr>
          <w:rFonts w:ascii="Times New Roman" w:hAnsi="Times New Roman"/>
          <w:iCs/>
          <w:sz w:val="24"/>
          <w:szCs w:val="24"/>
        </w:rPr>
        <w:t xml:space="preserve"> disciplines are becoming relatively less </w:t>
      </w:r>
      <w:r w:rsidR="00226F1B">
        <w:rPr>
          <w:rFonts w:ascii="Times New Roman" w:hAnsi="Times New Roman"/>
          <w:iCs/>
          <w:sz w:val="24"/>
          <w:szCs w:val="24"/>
        </w:rPr>
        <w:t xml:space="preserve">dominant as the main factor </w:t>
      </w:r>
      <w:r w:rsidR="00854803">
        <w:rPr>
          <w:rFonts w:ascii="Times New Roman" w:hAnsi="Times New Roman"/>
          <w:iCs/>
          <w:sz w:val="24"/>
          <w:szCs w:val="24"/>
        </w:rPr>
        <w:t>shaping academia</w:t>
      </w:r>
      <w:r w:rsidR="00226F1B">
        <w:rPr>
          <w:rFonts w:ascii="Times New Roman" w:hAnsi="Times New Roman"/>
          <w:iCs/>
          <w:sz w:val="24"/>
          <w:szCs w:val="24"/>
        </w:rPr>
        <w:t>, and that more weight should be attached to t</w:t>
      </w:r>
      <w:r w:rsidR="00E735D5">
        <w:rPr>
          <w:rFonts w:ascii="Times New Roman" w:hAnsi="Times New Roman"/>
          <w:iCs/>
          <w:sz w:val="24"/>
          <w:szCs w:val="24"/>
        </w:rPr>
        <w:t xml:space="preserve">he </w:t>
      </w:r>
      <w:r w:rsidR="00854803">
        <w:rPr>
          <w:rFonts w:ascii="Times New Roman" w:hAnsi="Times New Roman"/>
          <w:iCs/>
          <w:sz w:val="24"/>
          <w:szCs w:val="24"/>
        </w:rPr>
        <w:t>culture</w:t>
      </w:r>
      <w:r w:rsidR="00226F1B">
        <w:rPr>
          <w:rFonts w:ascii="Times New Roman" w:hAnsi="Times New Roman"/>
          <w:iCs/>
          <w:sz w:val="24"/>
          <w:szCs w:val="24"/>
        </w:rPr>
        <w:t xml:space="preserve">, </w:t>
      </w:r>
      <w:r w:rsidR="00854803">
        <w:rPr>
          <w:rFonts w:ascii="Times New Roman" w:hAnsi="Times New Roman"/>
          <w:iCs/>
          <w:sz w:val="24"/>
          <w:szCs w:val="24"/>
        </w:rPr>
        <w:t xml:space="preserve">mission </w:t>
      </w:r>
      <w:r w:rsidR="00226F1B">
        <w:rPr>
          <w:rFonts w:ascii="Times New Roman" w:hAnsi="Times New Roman"/>
          <w:iCs/>
          <w:sz w:val="24"/>
          <w:szCs w:val="24"/>
        </w:rPr>
        <w:t xml:space="preserve">and expectations </w:t>
      </w:r>
      <w:r w:rsidR="00854803">
        <w:rPr>
          <w:rFonts w:ascii="Times New Roman" w:hAnsi="Times New Roman"/>
          <w:iCs/>
          <w:sz w:val="24"/>
          <w:szCs w:val="24"/>
        </w:rPr>
        <w:t>of the particular university to which an academic belongs (Shields &amp; Watermeyer, 2018; Trowler, 2014)</w:t>
      </w:r>
      <w:r w:rsidR="00E735D5">
        <w:rPr>
          <w:rFonts w:ascii="Times New Roman" w:hAnsi="Times New Roman"/>
          <w:iCs/>
          <w:sz w:val="24"/>
          <w:szCs w:val="24"/>
        </w:rPr>
        <w:t xml:space="preserve">. </w:t>
      </w:r>
      <w:r w:rsidR="00854803">
        <w:rPr>
          <w:rFonts w:ascii="Times New Roman" w:hAnsi="Times New Roman"/>
          <w:iCs/>
          <w:sz w:val="24"/>
          <w:szCs w:val="24"/>
        </w:rPr>
        <w:t xml:space="preserve">Trowler </w:t>
      </w:r>
      <w:r w:rsidR="00854803">
        <w:rPr>
          <w:rFonts w:ascii="Times New Roman" w:hAnsi="Times New Roman"/>
          <w:iCs/>
          <w:sz w:val="24"/>
          <w:szCs w:val="24"/>
        </w:rPr>
        <w:fldChar w:fldCharType="begin"/>
      </w:r>
      <w:r w:rsidR="00854803">
        <w:rPr>
          <w:rFonts w:ascii="Times New Roman" w:hAnsi="Times New Roman"/>
          <w:iCs/>
          <w:sz w:val="24"/>
          <w:szCs w:val="24"/>
        </w:rPr>
        <w:instrText xml:space="preserve"> ADDIN EN.CITE &lt;EndNote&gt;&lt;Cite ExcludeAuth="1"&gt;&lt;Author&gt;Trowler&lt;/Author&gt;&lt;Year&gt;2014&lt;/Year&gt;&lt;IDText&gt;Depicting and Researching Disciplines: Strong and Moderate Essentialist Approaches&lt;/IDText&gt;&lt;DisplayText&gt;(2014)&lt;/DisplayText&gt;&lt;record&gt;&lt;keywords&gt;&lt;keyword&gt;Educational Research&lt;/keyword&gt;&lt;keyword&gt;Intellectual Disciplines&lt;/keyword&gt;&lt;keyword&gt;Concept Formation&lt;/keyword&gt;&lt;keyword&gt;Research Design&lt;/keyword&gt;&lt;keyword&gt;Research Methodology&lt;/keyword&gt;&lt;keyword&gt;Models&lt;/keyword&gt;&lt;keyword&gt;Robustness (Statistics)&lt;/keyword&gt;&lt;keyword&gt;Higher Education&lt;/keyword&gt;&lt;keyword&gt;Educational Practices&lt;/keyword&gt;&lt;keyword&gt;Educational Theories&lt;/keyword&gt;&lt;keyword&gt;Social Science Research&lt;/keyword&gt;&lt;keyword&gt;Interdisciplinary Approach&lt;/keyword&gt;&lt;keyword&gt;Holistic Approach&lt;/keyword&gt;&lt;keyword&gt;Higher Education&lt;/keyword&gt;&lt;keyword&gt;Postsecondary Education&lt;/keyword&gt;&lt;/keywords&gt;&lt;isbn&gt;0307-5079&lt;/isbn&gt;&lt;titles&gt;&lt;title&gt;Depicting and Researching Disciplines: Strong and Moderate Essentialist Approaches&lt;/title&gt;&lt;secondary-title&gt;Studies in Higher Education&lt;/secondary-title&gt;&lt;/titles&gt;&lt;pages&gt;1720-1731&lt;/pages&gt;&lt;number&gt;10&lt;/number&gt;&lt;contributors&gt;&lt;authors&gt;&lt;author&gt;Trowler, Paul&lt;/author&gt;&lt;/authors&gt;&lt;/contributors&gt;&lt;added-date format="utc"&gt;1556998641&lt;/added-date&gt;&lt;ref-type name="Journal Article"&gt;17&lt;/ref-type&gt;&lt;dates&gt;&lt;year&gt;2014&lt;/year&gt;&lt;/dates&gt;&lt;rec-number&gt;7773&lt;/rec-number&gt;&lt;last-updated-date format="utc"&gt;1556998641&lt;/last-updated-date&gt;&lt;electronic-resource-num&gt;10.1080/03075079.2013.801431&lt;/electronic-resource-num&gt;&lt;volume&gt;39&lt;/volume&gt;&lt;/record&gt;&lt;/Cite&gt;&lt;/EndNote&gt;</w:instrText>
      </w:r>
      <w:r w:rsidR="00854803">
        <w:rPr>
          <w:rFonts w:ascii="Times New Roman" w:hAnsi="Times New Roman"/>
          <w:iCs/>
          <w:sz w:val="24"/>
          <w:szCs w:val="24"/>
        </w:rPr>
        <w:fldChar w:fldCharType="separate"/>
      </w:r>
      <w:r w:rsidR="00854803">
        <w:rPr>
          <w:rFonts w:ascii="Times New Roman" w:hAnsi="Times New Roman"/>
          <w:iCs/>
          <w:noProof/>
          <w:sz w:val="24"/>
          <w:szCs w:val="24"/>
        </w:rPr>
        <w:t>(2014)</w:t>
      </w:r>
      <w:r w:rsidR="00854803">
        <w:rPr>
          <w:rFonts w:ascii="Times New Roman" w:hAnsi="Times New Roman"/>
          <w:iCs/>
          <w:sz w:val="24"/>
          <w:szCs w:val="24"/>
        </w:rPr>
        <w:fldChar w:fldCharType="end"/>
      </w:r>
      <w:r w:rsidR="00854803">
        <w:rPr>
          <w:rFonts w:ascii="Times New Roman" w:hAnsi="Times New Roman"/>
          <w:iCs/>
          <w:sz w:val="24"/>
          <w:szCs w:val="24"/>
        </w:rPr>
        <w:t xml:space="preserve"> has </w:t>
      </w:r>
      <w:r w:rsidR="001E5386">
        <w:rPr>
          <w:rFonts w:ascii="Times New Roman" w:hAnsi="Times New Roman"/>
          <w:iCs/>
          <w:sz w:val="24"/>
          <w:szCs w:val="24"/>
        </w:rPr>
        <w:t>also</w:t>
      </w:r>
      <w:r w:rsidR="005D4C06">
        <w:rPr>
          <w:rFonts w:ascii="Times New Roman" w:hAnsi="Times New Roman"/>
          <w:iCs/>
          <w:sz w:val="24"/>
          <w:szCs w:val="24"/>
        </w:rPr>
        <w:t xml:space="preserve"> m</w:t>
      </w:r>
      <w:r w:rsidR="00854803">
        <w:rPr>
          <w:rFonts w:ascii="Times New Roman" w:hAnsi="Times New Roman"/>
          <w:iCs/>
          <w:sz w:val="24"/>
          <w:szCs w:val="24"/>
        </w:rPr>
        <w:t>ove</w:t>
      </w:r>
      <w:r w:rsidR="005D4C06">
        <w:rPr>
          <w:rFonts w:ascii="Times New Roman" w:hAnsi="Times New Roman"/>
          <w:iCs/>
          <w:sz w:val="24"/>
          <w:szCs w:val="24"/>
        </w:rPr>
        <w:t>d</w:t>
      </w:r>
      <w:r w:rsidR="00854803">
        <w:rPr>
          <w:rFonts w:ascii="Times New Roman" w:hAnsi="Times New Roman"/>
          <w:iCs/>
          <w:sz w:val="24"/>
          <w:szCs w:val="24"/>
        </w:rPr>
        <w:t xml:space="preserve"> away from a characterisation of disciplines as fixed “tribes” (p. 1722), belonging to which dictates all aspects of academic life. Informed by a more “nuanced” and “[c]ritical realist” approach, </w:t>
      </w:r>
      <w:r w:rsidR="008916E3">
        <w:rPr>
          <w:rFonts w:ascii="Times New Roman" w:hAnsi="Times New Roman"/>
          <w:iCs/>
          <w:sz w:val="24"/>
          <w:szCs w:val="24"/>
        </w:rPr>
        <w:t xml:space="preserve">Trowler (2014) </w:t>
      </w:r>
      <w:r w:rsidR="00854803">
        <w:rPr>
          <w:rFonts w:ascii="Times New Roman" w:hAnsi="Times New Roman"/>
          <w:iCs/>
          <w:sz w:val="24"/>
          <w:szCs w:val="24"/>
        </w:rPr>
        <w:t xml:space="preserve">depicts academic disciplines as only partially and contingently causal, as relatively bounded but also relatively fluid “reservoirs of knowledge resources which, in dynamic combination with other structural phenomena, can condition behavioural practices, sets of discourses, ways of thinking, procedures, emotional responses and motivations” (pp. 1726, 1728, 1729). </w:t>
      </w:r>
      <w:r w:rsidR="00255D5C">
        <w:rPr>
          <w:rFonts w:ascii="Times New Roman" w:hAnsi="Times New Roman"/>
          <w:iCs/>
          <w:sz w:val="24"/>
          <w:szCs w:val="24"/>
        </w:rPr>
        <w:t>Therefore, drawing on</w:t>
      </w:r>
      <w:r w:rsidR="0018461B">
        <w:rPr>
          <w:rFonts w:ascii="Times New Roman" w:hAnsi="Times New Roman"/>
          <w:iCs/>
          <w:sz w:val="24"/>
          <w:szCs w:val="24"/>
        </w:rPr>
        <w:t xml:space="preserve"> the work of</w:t>
      </w:r>
      <w:r w:rsidR="00255D5C">
        <w:rPr>
          <w:rFonts w:ascii="Times New Roman" w:hAnsi="Times New Roman"/>
          <w:iCs/>
          <w:sz w:val="24"/>
          <w:szCs w:val="24"/>
        </w:rPr>
        <w:t xml:space="preserve"> Bernstein,</w:t>
      </w:r>
      <w:r w:rsidR="00854803">
        <w:rPr>
          <w:rFonts w:ascii="Times New Roman" w:hAnsi="Times New Roman"/>
          <w:iCs/>
          <w:sz w:val="24"/>
          <w:szCs w:val="24"/>
        </w:rPr>
        <w:t xml:space="preserve"> Trowler (2014) argues that, in addition to “Bernstein’s ‘discipline as research’ and ‘discipline as curriculum’, we can add other sites of practice within universities such as </w:t>
      </w:r>
      <w:r w:rsidR="001C2481">
        <w:rPr>
          <w:rFonts w:ascii="Times New Roman" w:hAnsi="Times New Roman"/>
          <w:iCs/>
          <w:sz w:val="24"/>
          <w:szCs w:val="24"/>
        </w:rPr>
        <w:t>...</w:t>
      </w:r>
      <w:r w:rsidR="00854803">
        <w:rPr>
          <w:rFonts w:ascii="Times New Roman" w:hAnsi="Times New Roman"/>
          <w:iCs/>
          <w:sz w:val="24"/>
          <w:szCs w:val="24"/>
        </w:rPr>
        <w:t xml:space="preserve"> income generation” (p. 1274), and, I might add, impact-generation</w:t>
      </w:r>
      <w:r w:rsidR="00602EF9">
        <w:rPr>
          <w:rFonts w:ascii="Times New Roman" w:hAnsi="Times New Roman"/>
          <w:iCs/>
          <w:sz w:val="24"/>
          <w:szCs w:val="24"/>
        </w:rPr>
        <w:t xml:space="preserve"> and boundary-crossing</w:t>
      </w:r>
      <w:r w:rsidR="00854803">
        <w:rPr>
          <w:rFonts w:ascii="Times New Roman" w:hAnsi="Times New Roman"/>
          <w:iCs/>
          <w:sz w:val="24"/>
          <w:szCs w:val="24"/>
        </w:rPr>
        <w:t xml:space="preserve">. </w:t>
      </w:r>
    </w:p>
    <w:p w14:paraId="6F1F7641" w14:textId="15F47930" w:rsidR="00366921" w:rsidRDefault="00646DE7" w:rsidP="00AB46C0">
      <w:pPr>
        <w:pStyle w:val="Standard"/>
        <w:widowControl w:val="0"/>
        <w:spacing w:after="120" w:line="360" w:lineRule="auto"/>
        <w:rPr>
          <w:rFonts w:ascii="Times New Roman" w:hAnsi="Times New Roman"/>
          <w:sz w:val="24"/>
          <w:szCs w:val="24"/>
        </w:rPr>
      </w:pPr>
      <w:r>
        <w:rPr>
          <w:rFonts w:ascii="Times New Roman" w:hAnsi="Times New Roman"/>
          <w:iCs/>
          <w:sz w:val="24"/>
          <w:szCs w:val="24"/>
        </w:rPr>
        <w:t>Th</w:t>
      </w:r>
      <w:r w:rsidR="00C17949">
        <w:rPr>
          <w:rFonts w:ascii="Times New Roman" w:hAnsi="Times New Roman"/>
          <w:iCs/>
          <w:sz w:val="24"/>
          <w:szCs w:val="24"/>
        </w:rPr>
        <w:t>ese</w:t>
      </w:r>
      <w:r>
        <w:rPr>
          <w:rFonts w:ascii="Times New Roman" w:hAnsi="Times New Roman"/>
          <w:iCs/>
          <w:sz w:val="24"/>
          <w:szCs w:val="24"/>
        </w:rPr>
        <w:t xml:space="preserve"> more nuanced discussion</w:t>
      </w:r>
      <w:r w:rsidR="00C17949">
        <w:rPr>
          <w:rFonts w:ascii="Times New Roman" w:hAnsi="Times New Roman"/>
          <w:iCs/>
          <w:sz w:val="24"/>
          <w:szCs w:val="24"/>
        </w:rPr>
        <w:t>s</w:t>
      </w:r>
      <w:r>
        <w:rPr>
          <w:rFonts w:ascii="Times New Roman" w:hAnsi="Times New Roman"/>
          <w:iCs/>
          <w:sz w:val="24"/>
          <w:szCs w:val="24"/>
        </w:rPr>
        <w:t xml:space="preserve"> of how disciplinarity may come to the fore in shaping academics’ experiences and sense of their place and identity sits well with my own analysis. </w:t>
      </w:r>
      <w:r w:rsidR="00436FF8">
        <w:rPr>
          <w:rFonts w:ascii="Times New Roman" w:hAnsi="Times New Roman"/>
          <w:iCs/>
          <w:sz w:val="24"/>
          <w:szCs w:val="24"/>
        </w:rPr>
        <w:t>My f</w:t>
      </w:r>
      <w:r>
        <w:rPr>
          <w:rFonts w:ascii="Times New Roman" w:hAnsi="Times New Roman"/>
          <w:iCs/>
          <w:sz w:val="24"/>
          <w:szCs w:val="24"/>
        </w:rPr>
        <w:t>indings (see, for ex</w:t>
      </w:r>
      <w:r w:rsidRPr="00E735D5">
        <w:rPr>
          <w:rFonts w:ascii="Times New Roman" w:hAnsi="Times New Roman"/>
          <w:iCs/>
          <w:sz w:val="24"/>
          <w:szCs w:val="24"/>
        </w:rPr>
        <w:t xml:space="preserve">ample, </w:t>
      </w:r>
      <w:r w:rsidRPr="00E735D5">
        <w:rPr>
          <w:rFonts w:ascii="Times New Roman" w:hAnsi="Times New Roman"/>
          <w:iCs/>
          <w:sz w:val="24"/>
          <w:szCs w:val="24"/>
        </w:rPr>
        <w:fldChar w:fldCharType="begin"/>
      </w:r>
      <w:r w:rsidRPr="00E735D5">
        <w:rPr>
          <w:rFonts w:ascii="Times New Roman" w:hAnsi="Times New Roman"/>
          <w:iCs/>
          <w:sz w:val="24"/>
          <w:szCs w:val="24"/>
        </w:rPr>
        <w:instrText xml:space="preserve"> REF _Ref8937176 \h  \* MERGEFORMAT </w:instrText>
      </w:r>
      <w:r w:rsidRPr="00E735D5">
        <w:rPr>
          <w:rFonts w:ascii="Times New Roman" w:hAnsi="Times New Roman"/>
          <w:iCs/>
          <w:sz w:val="24"/>
          <w:szCs w:val="24"/>
        </w:rPr>
      </w:r>
      <w:r w:rsidRPr="00E735D5">
        <w:rPr>
          <w:rFonts w:ascii="Times New Roman" w:hAnsi="Times New Roman"/>
          <w:iCs/>
          <w:sz w:val="24"/>
          <w:szCs w:val="24"/>
        </w:rPr>
        <w:fldChar w:fldCharType="separate"/>
      </w:r>
      <w:r w:rsidR="0011424E" w:rsidRPr="0011424E">
        <w:rPr>
          <w:rFonts w:ascii="Times New Roman" w:hAnsi="Times New Roman"/>
          <w:sz w:val="24"/>
          <w:szCs w:val="24"/>
        </w:rPr>
        <w:t xml:space="preserve">Table </w:t>
      </w:r>
      <w:r w:rsidR="0011424E" w:rsidRPr="0011424E">
        <w:rPr>
          <w:rFonts w:ascii="Times New Roman" w:hAnsi="Times New Roman"/>
          <w:noProof/>
          <w:sz w:val="24"/>
          <w:szCs w:val="24"/>
        </w:rPr>
        <w:t>37</w:t>
      </w:r>
      <w:r w:rsidRPr="00E735D5">
        <w:rPr>
          <w:rFonts w:ascii="Times New Roman" w:hAnsi="Times New Roman"/>
          <w:iCs/>
          <w:sz w:val="24"/>
          <w:szCs w:val="24"/>
        </w:rPr>
        <w:fldChar w:fldCharType="end"/>
      </w:r>
      <w:r w:rsidR="00F96B04">
        <w:rPr>
          <w:rFonts w:ascii="Times New Roman" w:hAnsi="Times New Roman"/>
          <w:iCs/>
          <w:sz w:val="24"/>
          <w:szCs w:val="24"/>
        </w:rPr>
        <w:t xml:space="preserve">, p. </w:t>
      </w:r>
      <w:r w:rsidR="003C2302">
        <w:rPr>
          <w:rFonts w:ascii="Times New Roman" w:hAnsi="Times New Roman"/>
          <w:iCs/>
          <w:sz w:val="24"/>
          <w:szCs w:val="24"/>
        </w:rPr>
        <w:fldChar w:fldCharType="begin"/>
      </w:r>
      <w:r w:rsidR="003C2302">
        <w:rPr>
          <w:rFonts w:ascii="Times New Roman" w:hAnsi="Times New Roman"/>
          <w:iCs/>
          <w:sz w:val="24"/>
          <w:szCs w:val="24"/>
        </w:rPr>
        <w:instrText xml:space="preserve"> PAGEREF _Ref9077180 \h </w:instrText>
      </w:r>
      <w:r w:rsidR="003C2302">
        <w:rPr>
          <w:rFonts w:ascii="Times New Roman" w:hAnsi="Times New Roman"/>
          <w:iCs/>
          <w:sz w:val="24"/>
          <w:szCs w:val="24"/>
        </w:rPr>
      </w:r>
      <w:r w:rsidR="003C2302">
        <w:rPr>
          <w:rFonts w:ascii="Times New Roman" w:hAnsi="Times New Roman"/>
          <w:iCs/>
          <w:sz w:val="24"/>
          <w:szCs w:val="24"/>
        </w:rPr>
        <w:fldChar w:fldCharType="separate"/>
      </w:r>
      <w:r w:rsidR="0011424E">
        <w:rPr>
          <w:rFonts w:ascii="Times New Roman" w:hAnsi="Times New Roman"/>
          <w:iCs/>
          <w:noProof/>
          <w:sz w:val="24"/>
          <w:szCs w:val="24"/>
        </w:rPr>
        <w:t>136</w:t>
      </w:r>
      <w:r w:rsidR="003C2302">
        <w:rPr>
          <w:rFonts w:ascii="Times New Roman" w:hAnsi="Times New Roman"/>
          <w:iCs/>
          <w:sz w:val="24"/>
          <w:szCs w:val="24"/>
        </w:rPr>
        <w:fldChar w:fldCharType="end"/>
      </w:r>
      <w:r w:rsidRPr="00E735D5">
        <w:rPr>
          <w:rFonts w:ascii="Times New Roman" w:hAnsi="Times New Roman"/>
          <w:iCs/>
          <w:sz w:val="24"/>
          <w:szCs w:val="24"/>
        </w:rPr>
        <w:t>)</w:t>
      </w:r>
      <w:r>
        <w:rPr>
          <w:rFonts w:ascii="Times New Roman" w:hAnsi="Times New Roman"/>
          <w:iCs/>
          <w:sz w:val="24"/>
          <w:szCs w:val="24"/>
        </w:rPr>
        <w:t xml:space="preserve"> agree that </w:t>
      </w:r>
      <w:r w:rsidR="00234886">
        <w:rPr>
          <w:rFonts w:ascii="Times New Roman" w:hAnsi="Times New Roman"/>
          <w:iCs/>
          <w:sz w:val="24"/>
          <w:szCs w:val="24"/>
        </w:rPr>
        <w:t>institutional context</w:t>
      </w:r>
      <w:r>
        <w:rPr>
          <w:rFonts w:ascii="Times New Roman" w:hAnsi="Times New Roman"/>
          <w:iCs/>
          <w:sz w:val="24"/>
          <w:szCs w:val="24"/>
        </w:rPr>
        <w:t xml:space="preserve"> may be more important than branch of science in terms of shaping</w:t>
      </w:r>
      <w:r w:rsidR="00436FF8">
        <w:rPr>
          <w:rFonts w:ascii="Times New Roman" w:hAnsi="Times New Roman"/>
          <w:iCs/>
          <w:sz w:val="24"/>
          <w:szCs w:val="24"/>
        </w:rPr>
        <w:t xml:space="preserve"> academic</w:t>
      </w:r>
      <w:r>
        <w:rPr>
          <w:rFonts w:ascii="Times New Roman" w:hAnsi="Times New Roman"/>
          <w:iCs/>
          <w:sz w:val="24"/>
          <w:szCs w:val="24"/>
        </w:rPr>
        <w:t xml:space="preserve"> boundary transactions and the levels of power and control over academic research</w:t>
      </w:r>
      <w:r w:rsidR="00436FF8">
        <w:rPr>
          <w:rFonts w:ascii="Times New Roman" w:hAnsi="Times New Roman"/>
          <w:iCs/>
          <w:sz w:val="24"/>
          <w:szCs w:val="24"/>
        </w:rPr>
        <w:t>, but that the research orientation</w:t>
      </w:r>
      <w:r w:rsidR="00D51321">
        <w:rPr>
          <w:rFonts w:ascii="Times New Roman" w:hAnsi="Times New Roman"/>
          <w:iCs/>
          <w:sz w:val="24"/>
          <w:szCs w:val="24"/>
        </w:rPr>
        <w:t xml:space="preserve"> (i.e. towards </w:t>
      </w:r>
      <w:r w:rsidR="00D51321">
        <w:rPr>
          <w:rFonts w:ascii="Times New Roman" w:hAnsi="Times New Roman"/>
          <w:i/>
          <w:sz w:val="24"/>
          <w:szCs w:val="24"/>
        </w:rPr>
        <w:t xml:space="preserve">use/applied research </w:t>
      </w:r>
      <w:r w:rsidR="00D51321">
        <w:rPr>
          <w:rFonts w:ascii="Times New Roman" w:hAnsi="Times New Roman"/>
          <w:iCs/>
          <w:sz w:val="24"/>
          <w:szCs w:val="24"/>
        </w:rPr>
        <w:t xml:space="preserve">or </w:t>
      </w:r>
      <w:r w:rsidR="00D51321">
        <w:rPr>
          <w:rFonts w:ascii="Times New Roman" w:hAnsi="Times New Roman"/>
          <w:i/>
          <w:sz w:val="24"/>
          <w:szCs w:val="24"/>
        </w:rPr>
        <w:t>understanding/basic research</w:t>
      </w:r>
      <w:r w:rsidR="00D51321">
        <w:rPr>
          <w:rFonts w:ascii="Times New Roman" w:hAnsi="Times New Roman"/>
          <w:iCs/>
          <w:sz w:val="24"/>
          <w:szCs w:val="24"/>
        </w:rPr>
        <w:t>)</w:t>
      </w:r>
      <w:r w:rsidR="003C5A18">
        <w:rPr>
          <w:rFonts w:ascii="Times New Roman" w:hAnsi="Times New Roman"/>
          <w:iCs/>
          <w:sz w:val="24"/>
          <w:szCs w:val="24"/>
        </w:rPr>
        <w:t xml:space="preserve"> </w:t>
      </w:r>
      <w:r w:rsidR="00436FF8">
        <w:rPr>
          <w:rFonts w:ascii="Times New Roman" w:hAnsi="Times New Roman"/>
          <w:iCs/>
          <w:sz w:val="24"/>
          <w:szCs w:val="24"/>
        </w:rPr>
        <w:t xml:space="preserve">is </w:t>
      </w:r>
      <w:r w:rsidR="00234886">
        <w:rPr>
          <w:rFonts w:ascii="Times New Roman" w:hAnsi="Times New Roman"/>
          <w:iCs/>
          <w:sz w:val="24"/>
          <w:szCs w:val="24"/>
        </w:rPr>
        <w:t>perhaps as important.</w:t>
      </w:r>
      <w:r w:rsidR="003C5A18">
        <w:rPr>
          <w:rFonts w:ascii="Times New Roman" w:hAnsi="Times New Roman"/>
          <w:iCs/>
          <w:sz w:val="24"/>
          <w:szCs w:val="24"/>
        </w:rPr>
        <w:t xml:space="preserve"> Indeed, the two main</w:t>
      </w:r>
      <w:r w:rsidR="0084766F">
        <w:rPr>
          <w:rFonts w:ascii="Times New Roman" w:hAnsi="Times New Roman"/>
          <w:iCs/>
          <w:sz w:val="24"/>
          <w:szCs w:val="24"/>
        </w:rPr>
        <w:t xml:space="preserve"> categorical</w:t>
      </w:r>
      <w:r w:rsidR="003C5A18">
        <w:rPr>
          <w:rFonts w:ascii="Times New Roman" w:hAnsi="Times New Roman"/>
          <w:iCs/>
          <w:sz w:val="24"/>
          <w:szCs w:val="24"/>
        </w:rPr>
        <w:t xml:space="preserve"> dividing lines </w:t>
      </w:r>
      <w:r w:rsidR="0084766F">
        <w:rPr>
          <w:rFonts w:ascii="Times New Roman" w:hAnsi="Times New Roman"/>
          <w:iCs/>
          <w:sz w:val="24"/>
          <w:szCs w:val="24"/>
        </w:rPr>
        <w:t xml:space="preserve">which my analysis revealed were </w:t>
      </w:r>
      <w:r w:rsidR="003C5A18">
        <w:rPr>
          <w:rFonts w:ascii="Times New Roman" w:hAnsi="Times New Roman"/>
          <w:iCs/>
          <w:sz w:val="24"/>
          <w:szCs w:val="24"/>
        </w:rPr>
        <w:t xml:space="preserve">between ‘elite’ and ‘non-elite’ </w:t>
      </w:r>
      <w:r w:rsidR="00A82C83">
        <w:rPr>
          <w:rFonts w:ascii="Times New Roman" w:hAnsi="Times New Roman"/>
          <w:iCs/>
          <w:sz w:val="24"/>
          <w:szCs w:val="24"/>
        </w:rPr>
        <w:t xml:space="preserve">(that is, the ‘more’ and ‘less’ prestigious categories) </w:t>
      </w:r>
      <w:r w:rsidR="003C5A18">
        <w:rPr>
          <w:rFonts w:ascii="Times New Roman" w:hAnsi="Times New Roman"/>
          <w:iCs/>
          <w:sz w:val="24"/>
          <w:szCs w:val="24"/>
        </w:rPr>
        <w:t>departmental contexts and between ‘applied’ and ‘basic’ research, with the latter including ‘use-inspired basic’ (which I categorised as Basic/Applied).</w:t>
      </w:r>
      <w:r w:rsidR="00234886">
        <w:rPr>
          <w:rFonts w:ascii="Times New Roman" w:hAnsi="Times New Roman"/>
          <w:iCs/>
          <w:sz w:val="24"/>
          <w:szCs w:val="24"/>
        </w:rPr>
        <w:t xml:space="preserve"> </w:t>
      </w:r>
      <w:r w:rsidR="00AB46C0">
        <w:rPr>
          <w:rFonts w:ascii="Times New Roman" w:hAnsi="Times New Roman"/>
          <w:iCs/>
          <w:sz w:val="24"/>
          <w:szCs w:val="24"/>
        </w:rPr>
        <w:t>Nuance is also required here</w:t>
      </w:r>
      <w:r w:rsidR="0076326F">
        <w:rPr>
          <w:rFonts w:ascii="Times New Roman" w:hAnsi="Times New Roman"/>
          <w:iCs/>
          <w:sz w:val="24"/>
          <w:szCs w:val="24"/>
        </w:rPr>
        <w:t>, however</w:t>
      </w:r>
      <w:r w:rsidR="00E8290E">
        <w:rPr>
          <w:rFonts w:ascii="Times New Roman" w:hAnsi="Times New Roman"/>
          <w:iCs/>
          <w:sz w:val="24"/>
          <w:szCs w:val="24"/>
        </w:rPr>
        <w:t>, particularly in interpreting the apparent divide between applied and basic research</w:t>
      </w:r>
      <w:r w:rsidR="0076326F">
        <w:rPr>
          <w:rFonts w:ascii="Times New Roman" w:hAnsi="Times New Roman"/>
          <w:iCs/>
          <w:sz w:val="24"/>
          <w:szCs w:val="24"/>
        </w:rPr>
        <w:t>. I</w:t>
      </w:r>
      <w:r w:rsidR="00B353D1">
        <w:rPr>
          <w:rFonts w:ascii="Times New Roman" w:hAnsi="Times New Roman"/>
          <w:sz w:val="24"/>
          <w:szCs w:val="24"/>
        </w:rPr>
        <w:t xml:space="preserve">t would be an </w:t>
      </w:r>
      <w:r w:rsidR="00366921" w:rsidRPr="00AB46C0">
        <w:rPr>
          <w:rFonts w:ascii="Times New Roman" w:hAnsi="Times New Roman"/>
          <w:sz w:val="24"/>
          <w:szCs w:val="24"/>
        </w:rPr>
        <w:t xml:space="preserve">“analytical mistake” </w:t>
      </w:r>
      <w:r w:rsidR="00B353D1">
        <w:rPr>
          <w:rFonts w:ascii="Times New Roman" w:hAnsi="Times New Roman"/>
          <w:sz w:val="24"/>
          <w:szCs w:val="24"/>
        </w:rPr>
        <w:t>to equate</w:t>
      </w:r>
      <w:r w:rsidR="00AB46C0">
        <w:rPr>
          <w:rFonts w:ascii="Times New Roman" w:hAnsi="Times New Roman"/>
          <w:sz w:val="24"/>
          <w:szCs w:val="24"/>
        </w:rPr>
        <w:t xml:space="preserve"> </w:t>
      </w:r>
      <w:r w:rsidR="00366921" w:rsidRPr="00AB46C0">
        <w:rPr>
          <w:rFonts w:ascii="Times New Roman" w:hAnsi="Times New Roman"/>
          <w:sz w:val="24"/>
          <w:szCs w:val="24"/>
        </w:rPr>
        <w:t xml:space="preserve">applied academic research </w:t>
      </w:r>
      <w:r w:rsidR="00AB46C0">
        <w:rPr>
          <w:rFonts w:ascii="Times New Roman" w:hAnsi="Times New Roman"/>
          <w:sz w:val="24"/>
          <w:szCs w:val="24"/>
        </w:rPr>
        <w:t>with</w:t>
      </w:r>
      <w:r w:rsidR="00366921" w:rsidRPr="00AB46C0">
        <w:rPr>
          <w:rFonts w:ascii="Times New Roman" w:hAnsi="Times New Roman"/>
          <w:sz w:val="24"/>
          <w:szCs w:val="24"/>
        </w:rPr>
        <w:t xml:space="preserve"> a </w:t>
      </w:r>
      <w:r w:rsidR="00B353D1">
        <w:rPr>
          <w:rFonts w:ascii="Times New Roman" w:hAnsi="Times New Roman"/>
          <w:sz w:val="24"/>
          <w:szCs w:val="24"/>
        </w:rPr>
        <w:t>dis</w:t>
      </w:r>
      <w:r w:rsidR="00366921" w:rsidRPr="00AB46C0">
        <w:rPr>
          <w:rFonts w:ascii="Times New Roman" w:hAnsi="Times New Roman"/>
          <w:sz w:val="24"/>
          <w:szCs w:val="24"/>
        </w:rPr>
        <w:t xml:space="preserve">placement of “academic </w:t>
      </w:r>
      <w:r w:rsidR="009870A0">
        <w:rPr>
          <w:rFonts w:ascii="Times New Roman" w:hAnsi="Times New Roman"/>
          <w:sz w:val="24"/>
          <w:szCs w:val="24"/>
        </w:rPr>
        <w:t>value[s] and practice[s]</w:t>
      </w:r>
      <w:r w:rsidR="00366921" w:rsidRPr="00AB46C0">
        <w:rPr>
          <w:rFonts w:ascii="Times New Roman" w:hAnsi="Times New Roman"/>
          <w:sz w:val="24"/>
          <w:szCs w:val="24"/>
        </w:rPr>
        <w:t xml:space="preserve">” </w:t>
      </w:r>
      <w:r w:rsidR="00366921" w:rsidRPr="00AB46C0">
        <w:rPr>
          <w:rFonts w:ascii="Times New Roman" w:hAnsi="Times New Roman"/>
          <w:sz w:val="24"/>
          <w:szCs w:val="24"/>
        </w:rPr>
        <w:fldChar w:fldCharType="begin"/>
      </w:r>
      <w:r w:rsidR="00B353D1">
        <w:rPr>
          <w:rFonts w:ascii="Times New Roman" w:hAnsi="Times New Roman"/>
          <w:sz w:val="24"/>
          <w:szCs w:val="24"/>
        </w:rPr>
        <w:instrText xml:space="preserve"> ADDIN EN.CITE &lt;EndNote&gt;&lt;Cite&gt;&lt;Author&gt;Hoffman&lt;/Author&gt;&lt;Year&gt;2011&lt;/Year&gt;&lt;IDText&gt;The new tools of the science trade: contested knowledge production and the conceptual vocabularies of academic capitalism&lt;/IDText&gt;&lt;Pages&gt;456&lt;/Pages&gt;&lt;DisplayText&gt;(Hoffman, 2011, p. 456)&lt;/DisplayText&gt;&lt;record&gt;&lt;keywords&gt;&lt;keyword&gt;Organisations&lt;/keyword&gt;&lt;keyword&gt;Institutional Change&lt;/keyword&gt;&lt;keyword&gt;University–industry Relations&lt;/keyword&gt;&lt;keyword&gt;Science&lt;/keyword&gt;&lt;keyword&gt;Knowledge Production&lt;/keyword&gt;&lt;/keywords&gt;&lt;isbn&gt;0964-0282&lt;/isbn&gt;&lt;titles&gt;&lt;title&gt;The new tools of the science trade: contested knowledge production and the conceptual vocabularies of academic capitalism&lt;/title&gt;&lt;secondary-title&gt;Social Anthropology&lt;/secondary-title&gt;&lt;/titles&gt;&lt;pages&gt;439-462&lt;/pages&gt;&lt;number&gt;4&lt;/number&gt;&lt;contributors&gt;&lt;authors&gt;&lt;author&gt;Hoffman, Steve G.&lt;/author&gt;&lt;/authors&gt;&lt;/contributors&gt;&lt;added-date format="utc"&gt;1458689036&lt;/added-date&gt;&lt;pub-location&gt;Oxford, UK&lt;/pub-location&gt;&lt;ref-type name="Journal Article"&gt;17&lt;/ref-type&gt;&lt;dates&gt;&lt;year&gt;2011&lt;/year&gt;&lt;/dates&gt;&lt;rec-number&gt;319&lt;/rec-number&gt;&lt;last-updated-date format="utc"&gt;1469229868&lt;/last-updated-date&gt;&lt;electronic-resource-num&gt;10.1111/j.1469-8676.2011.00180.x&lt;/electronic-resource-num&gt;&lt;volume&gt;19&lt;/volume&gt;&lt;/record&gt;&lt;/Cite&gt;&lt;/EndNote&gt;</w:instrText>
      </w:r>
      <w:r w:rsidR="00366921" w:rsidRPr="00AB46C0">
        <w:rPr>
          <w:rFonts w:ascii="Times New Roman" w:hAnsi="Times New Roman"/>
          <w:sz w:val="24"/>
          <w:szCs w:val="24"/>
        </w:rPr>
        <w:fldChar w:fldCharType="separate"/>
      </w:r>
      <w:r w:rsidR="00B353D1">
        <w:rPr>
          <w:rFonts w:ascii="Times New Roman" w:hAnsi="Times New Roman"/>
          <w:noProof/>
          <w:sz w:val="24"/>
          <w:szCs w:val="24"/>
        </w:rPr>
        <w:t>(Hoffman, 2011, p. 456)</w:t>
      </w:r>
      <w:r w:rsidR="00366921" w:rsidRPr="00AB46C0">
        <w:rPr>
          <w:rFonts w:ascii="Times New Roman" w:hAnsi="Times New Roman"/>
          <w:sz w:val="24"/>
          <w:szCs w:val="24"/>
        </w:rPr>
        <w:fldChar w:fldCharType="end"/>
      </w:r>
      <w:r w:rsidR="00B16FFE">
        <w:rPr>
          <w:rFonts w:ascii="Times New Roman" w:hAnsi="Times New Roman"/>
          <w:sz w:val="24"/>
          <w:szCs w:val="24"/>
        </w:rPr>
        <w:t>, as if academic research has ever been solely focused on curiosity-based research and the dispassionate search for truth</w:t>
      </w:r>
      <w:r w:rsidR="009870A0">
        <w:rPr>
          <w:rFonts w:ascii="Times New Roman" w:hAnsi="Times New Roman"/>
          <w:sz w:val="24"/>
          <w:szCs w:val="24"/>
        </w:rPr>
        <w:t xml:space="preserve">. </w:t>
      </w:r>
      <w:r w:rsidR="004435BB">
        <w:rPr>
          <w:rFonts w:ascii="Times New Roman" w:hAnsi="Times New Roman"/>
          <w:sz w:val="24"/>
          <w:szCs w:val="24"/>
        </w:rPr>
        <w:t>Rather, applied research needs to be part of our understanding of academia</w:t>
      </w:r>
      <w:r w:rsidR="003E29D2">
        <w:rPr>
          <w:rFonts w:ascii="Times New Roman" w:hAnsi="Times New Roman"/>
          <w:sz w:val="24"/>
          <w:szCs w:val="24"/>
        </w:rPr>
        <w:t xml:space="preserve"> – in</w:t>
      </w:r>
      <w:r w:rsidR="00C162F0">
        <w:rPr>
          <w:rFonts w:ascii="Times New Roman" w:hAnsi="Times New Roman"/>
          <w:sz w:val="24"/>
          <w:szCs w:val="24"/>
        </w:rPr>
        <w:t xml:space="preserve">deed, </w:t>
      </w:r>
      <w:r w:rsidR="003E29D2">
        <w:rPr>
          <w:rFonts w:ascii="Times New Roman" w:hAnsi="Times New Roman"/>
          <w:sz w:val="24"/>
          <w:szCs w:val="24"/>
        </w:rPr>
        <w:t>today,</w:t>
      </w:r>
      <w:r w:rsidR="009870A0">
        <w:rPr>
          <w:rFonts w:ascii="Times New Roman" w:hAnsi="Times New Roman"/>
          <w:sz w:val="24"/>
          <w:szCs w:val="24"/>
        </w:rPr>
        <w:t xml:space="preserve"> </w:t>
      </w:r>
      <w:r w:rsidR="005B1D55">
        <w:rPr>
          <w:rFonts w:ascii="Times New Roman" w:hAnsi="Times New Roman"/>
          <w:sz w:val="24"/>
          <w:szCs w:val="24"/>
        </w:rPr>
        <w:t>the</w:t>
      </w:r>
      <w:r w:rsidR="00366921" w:rsidRPr="00AB46C0">
        <w:rPr>
          <w:rFonts w:ascii="Times New Roman" w:hAnsi="Times New Roman"/>
          <w:sz w:val="24"/>
          <w:szCs w:val="24"/>
        </w:rPr>
        <w:t xml:space="preserve"> majority of </w:t>
      </w:r>
      <w:r w:rsidR="005B1D55">
        <w:rPr>
          <w:rFonts w:ascii="Times New Roman" w:hAnsi="Times New Roman"/>
          <w:sz w:val="24"/>
          <w:szCs w:val="24"/>
        </w:rPr>
        <w:t xml:space="preserve">UK </w:t>
      </w:r>
      <w:r w:rsidR="00366921" w:rsidRPr="00AB46C0">
        <w:rPr>
          <w:rFonts w:ascii="Times New Roman" w:hAnsi="Times New Roman"/>
          <w:sz w:val="24"/>
          <w:szCs w:val="24"/>
        </w:rPr>
        <w:t>academics</w:t>
      </w:r>
      <w:r w:rsidR="005B1D55">
        <w:rPr>
          <w:rFonts w:ascii="Times New Roman" w:hAnsi="Times New Roman"/>
          <w:sz w:val="24"/>
          <w:szCs w:val="24"/>
        </w:rPr>
        <w:t xml:space="preserve"> categorise their research as</w:t>
      </w:r>
      <w:r w:rsidR="00366921" w:rsidRPr="00AB46C0">
        <w:rPr>
          <w:rFonts w:ascii="Times New Roman" w:hAnsi="Times New Roman"/>
          <w:sz w:val="24"/>
          <w:szCs w:val="24"/>
        </w:rPr>
        <w:t xml:space="preserve"> primarily ‘use-inspired’ research (Hughes et al., 2016</w:t>
      </w:r>
      <w:r w:rsidR="005B1D55">
        <w:rPr>
          <w:rFonts w:ascii="Times New Roman" w:hAnsi="Times New Roman"/>
          <w:sz w:val="24"/>
          <w:szCs w:val="24"/>
        </w:rPr>
        <w:t>)</w:t>
      </w:r>
      <w:r w:rsidR="00AA2237">
        <w:rPr>
          <w:rFonts w:ascii="Times New Roman" w:hAnsi="Times New Roman"/>
          <w:sz w:val="24"/>
          <w:szCs w:val="24"/>
        </w:rPr>
        <w:t xml:space="preserve">. </w:t>
      </w:r>
    </w:p>
    <w:p w14:paraId="4FF1CC2B" w14:textId="712A46E8" w:rsidR="00531985" w:rsidRDefault="00AA2237" w:rsidP="00641CF2">
      <w:pPr>
        <w:spacing w:after="120" w:line="360" w:lineRule="auto"/>
        <w:rPr>
          <w:iCs/>
          <w:sz w:val="24"/>
          <w:szCs w:val="24"/>
        </w:rPr>
      </w:pPr>
      <w:r>
        <w:rPr>
          <w:sz w:val="24"/>
          <w:szCs w:val="24"/>
        </w:rPr>
        <w:t xml:space="preserve">With these nuances </w:t>
      </w:r>
      <w:r w:rsidR="00965535">
        <w:rPr>
          <w:sz w:val="24"/>
          <w:szCs w:val="24"/>
        </w:rPr>
        <w:t>in mind, the most appropriate way</w:t>
      </w:r>
      <w:r w:rsidR="0002288D">
        <w:rPr>
          <w:sz w:val="24"/>
          <w:szCs w:val="24"/>
        </w:rPr>
        <w:t>s</w:t>
      </w:r>
      <w:r w:rsidR="00965535">
        <w:rPr>
          <w:sz w:val="24"/>
          <w:szCs w:val="24"/>
        </w:rPr>
        <w:t xml:space="preserve"> to summarise ‘academic identity’ as an explanatory theme vis-à-vis </w:t>
      </w:r>
      <w:r w:rsidR="00A30DA5">
        <w:rPr>
          <w:sz w:val="24"/>
          <w:szCs w:val="24"/>
        </w:rPr>
        <w:t xml:space="preserve">the reproduction of academic boundaries through research-related boundary transactions </w:t>
      </w:r>
      <w:r w:rsidR="0002288D">
        <w:rPr>
          <w:sz w:val="24"/>
          <w:szCs w:val="24"/>
        </w:rPr>
        <w:t>are</w:t>
      </w:r>
      <w:r w:rsidR="00A30DA5">
        <w:rPr>
          <w:sz w:val="24"/>
          <w:szCs w:val="24"/>
        </w:rPr>
        <w:t xml:space="preserve"> as follow</w:t>
      </w:r>
      <w:r w:rsidR="0002288D">
        <w:rPr>
          <w:sz w:val="24"/>
          <w:szCs w:val="24"/>
        </w:rPr>
        <w:t>s</w:t>
      </w:r>
      <w:r w:rsidR="00A30DA5">
        <w:rPr>
          <w:sz w:val="24"/>
          <w:szCs w:val="24"/>
        </w:rPr>
        <w:t xml:space="preserve">. </w:t>
      </w:r>
      <w:r w:rsidR="0002288D">
        <w:rPr>
          <w:sz w:val="24"/>
          <w:szCs w:val="24"/>
        </w:rPr>
        <w:t xml:space="preserve">First, </w:t>
      </w:r>
      <w:r w:rsidR="0031340D">
        <w:rPr>
          <w:sz w:val="24"/>
          <w:szCs w:val="24"/>
        </w:rPr>
        <w:t>‘</w:t>
      </w:r>
      <w:r w:rsidR="0002288D">
        <w:rPr>
          <w:sz w:val="24"/>
          <w:szCs w:val="24"/>
        </w:rPr>
        <w:t>a</w:t>
      </w:r>
      <w:r w:rsidR="00965535">
        <w:rPr>
          <w:iCs/>
          <w:sz w:val="24"/>
          <w:szCs w:val="24"/>
        </w:rPr>
        <w:t>cademic identity</w:t>
      </w:r>
      <w:r w:rsidR="0031340D">
        <w:rPr>
          <w:iCs/>
          <w:sz w:val="24"/>
          <w:szCs w:val="24"/>
        </w:rPr>
        <w:t>’ is</w:t>
      </w:r>
      <w:r w:rsidR="00965535">
        <w:rPr>
          <w:iCs/>
          <w:sz w:val="24"/>
          <w:szCs w:val="24"/>
        </w:rPr>
        <w:t xml:space="preserve"> a suitably powerful and </w:t>
      </w:r>
      <w:r w:rsidR="0031340D">
        <w:rPr>
          <w:iCs/>
          <w:sz w:val="24"/>
          <w:szCs w:val="24"/>
        </w:rPr>
        <w:t>loosely</w:t>
      </w:r>
      <w:r w:rsidR="00965535">
        <w:rPr>
          <w:iCs/>
          <w:sz w:val="24"/>
          <w:szCs w:val="24"/>
        </w:rPr>
        <w:t>-defined concept</w:t>
      </w:r>
      <w:r w:rsidR="006B3659">
        <w:rPr>
          <w:iCs/>
          <w:sz w:val="24"/>
          <w:szCs w:val="24"/>
        </w:rPr>
        <w:t xml:space="preserve"> </w:t>
      </w:r>
      <w:r w:rsidR="00974CBB">
        <w:rPr>
          <w:iCs/>
          <w:sz w:val="24"/>
          <w:szCs w:val="24"/>
        </w:rPr>
        <w:t>such that</w:t>
      </w:r>
      <w:r w:rsidR="006B3659">
        <w:rPr>
          <w:iCs/>
          <w:sz w:val="24"/>
          <w:szCs w:val="24"/>
        </w:rPr>
        <w:t xml:space="preserve"> </w:t>
      </w:r>
      <w:r w:rsidR="00531985">
        <w:rPr>
          <w:iCs/>
          <w:sz w:val="24"/>
          <w:szCs w:val="24"/>
        </w:rPr>
        <w:t>heterogeneous</w:t>
      </w:r>
      <w:r w:rsidR="006B3659">
        <w:rPr>
          <w:iCs/>
          <w:sz w:val="24"/>
          <w:szCs w:val="24"/>
        </w:rPr>
        <w:t xml:space="preserve"> academics</w:t>
      </w:r>
      <w:r w:rsidR="00904832">
        <w:rPr>
          <w:iCs/>
          <w:sz w:val="24"/>
          <w:szCs w:val="24"/>
        </w:rPr>
        <w:t xml:space="preserve"> can use their own</w:t>
      </w:r>
      <w:r w:rsidR="006B3659">
        <w:rPr>
          <w:iCs/>
          <w:sz w:val="24"/>
          <w:szCs w:val="24"/>
        </w:rPr>
        <w:t xml:space="preserve"> sense of their academic identity </w:t>
      </w:r>
      <w:r w:rsidR="00531985">
        <w:rPr>
          <w:iCs/>
          <w:sz w:val="24"/>
          <w:szCs w:val="24"/>
        </w:rPr>
        <w:t>a</w:t>
      </w:r>
      <w:r w:rsidR="006B3659">
        <w:rPr>
          <w:iCs/>
          <w:sz w:val="24"/>
          <w:szCs w:val="24"/>
        </w:rPr>
        <w:t xml:space="preserve">s </w:t>
      </w:r>
      <w:r w:rsidR="00531985">
        <w:rPr>
          <w:iCs/>
          <w:sz w:val="24"/>
          <w:szCs w:val="24"/>
        </w:rPr>
        <w:t>motivation to overcome internal and external challenges</w:t>
      </w:r>
      <w:r w:rsidR="0002288D">
        <w:rPr>
          <w:iCs/>
          <w:sz w:val="24"/>
          <w:szCs w:val="24"/>
        </w:rPr>
        <w:t xml:space="preserve"> to achieve</w:t>
      </w:r>
      <w:r w:rsidR="00531985">
        <w:rPr>
          <w:iCs/>
          <w:sz w:val="24"/>
          <w:szCs w:val="24"/>
        </w:rPr>
        <w:t xml:space="preserve"> diverse</w:t>
      </w:r>
      <w:r w:rsidR="0002288D">
        <w:rPr>
          <w:iCs/>
          <w:sz w:val="24"/>
          <w:szCs w:val="24"/>
        </w:rPr>
        <w:t xml:space="preserve"> boundary-transacting objectives</w:t>
      </w:r>
      <w:r w:rsidR="00531985">
        <w:rPr>
          <w:iCs/>
          <w:sz w:val="24"/>
          <w:szCs w:val="24"/>
        </w:rPr>
        <w:t>, so that boundary transactions are a way for the enactment and realisation of their academic identities and goals</w:t>
      </w:r>
      <w:r w:rsidR="0002288D">
        <w:rPr>
          <w:iCs/>
          <w:sz w:val="24"/>
          <w:szCs w:val="24"/>
        </w:rPr>
        <w:t>.</w:t>
      </w:r>
      <w:r w:rsidR="00ED5C33">
        <w:rPr>
          <w:iCs/>
          <w:sz w:val="24"/>
          <w:szCs w:val="24"/>
        </w:rPr>
        <w:t xml:space="preserve"> Second, many non-academic actors and stakeholders perceive </w:t>
      </w:r>
      <w:r w:rsidR="001E7338">
        <w:rPr>
          <w:iCs/>
          <w:sz w:val="24"/>
          <w:szCs w:val="24"/>
        </w:rPr>
        <w:t>‘</w:t>
      </w:r>
      <w:r w:rsidR="00ED5C33">
        <w:rPr>
          <w:iCs/>
          <w:sz w:val="24"/>
          <w:szCs w:val="24"/>
        </w:rPr>
        <w:t>academic identity</w:t>
      </w:r>
      <w:r w:rsidR="001E7338">
        <w:rPr>
          <w:iCs/>
          <w:sz w:val="24"/>
          <w:szCs w:val="24"/>
        </w:rPr>
        <w:t>’</w:t>
      </w:r>
      <w:r w:rsidR="00ED5C33">
        <w:rPr>
          <w:iCs/>
          <w:sz w:val="24"/>
          <w:szCs w:val="24"/>
        </w:rPr>
        <w:t xml:space="preserve"> to be imbued with</w:t>
      </w:r>
      <w:r w:rsidR="00531985">
        <w:rPr>
          <w:iCs/>
          <w:sz w:val="24"/>
          <w:szCs w:val="24"/>
        </w:rPr>
        <w:t xml:space="preserve"> a</w:t>
      </w:r>
      <w:r w:rsidR="00ED5C33">
        <w:rPr>
          <w:iCs/>
          <w:sz w:val="24"/>
          <w:szCs w:val="24"/>
        </w:rPr>
        <w:t xml:space="preserve"> credibility which they see as important to informing decisions in non-academic contexts</w:t>
      </w:r>
      <w:r w:rsidR="004C7D0A">
        <w:rPr>
          <w:iCs/>
          <w:sz w:val="24"/>
          <w:szCs w:val="24"/>
        </w:rPr>
        <w:t xml:space="preserve">. </w:t>
      </w:r>
    </w:p>
    <w:p w14:paraId="7114796B" w14:textId="13D7E863" w:rsidR="00F93451" w:rsidRPr="00E570CB" w:rsidRDefault="00F767B0" w:rsidP="00641CF2">
      <w:pPr>
        <w:spacing w:after="120" w:line="360" w:lineRule="auto"/>
      </w:pPr>
      <w:r>
        <w:rPr>
          <w:iCs/>
          <w:sz w:val="24"/>
          <w:szCs w:val="24"/>
        </w:rPr>
        <w:t>‘</w:t>
      </w:r>
      <w:r w:rsidR="00A213C0">
        <w:rPr>
          <w:iCs/>
          <w:sz w:val="24"/>
          <w:szCs w:val="24"/>
        </w:rPr>
        <w:t>Academic identity</w:t>
      </w:r>
      <w:r>
        <w:rPr>
          <w:iCs/>
          <w:sz w:val="24"/>
          <w:szCs w:val="24"/>
        </w:rPr>
        <w:t>’</w:t>
      </w:r>
      <w:r w:rsidR="00A213C0">
        <w:rPr>
          <w:iCs/>
          <w:sz w:val="24"/>
          <w:szCs w:val="24"/>
        </w:rPr>
        <w:t xml:space="preserve"> therefore fits the criteria of transcending the particular BoRs in my study</w:t>
      </w:r>
      <w:r>
        <w:rPr>
          <w:iCs/>
          <w:sz w:val="24"/>
          <w:szCs w:val="24"/>
        </w:rPr>
        <w:t xml:space="preserve">. </w:t>
      </w:r>
      <w:r w:rsidR="003F7A8D">
        <w:rPr>
          <w:iCs/>
          <w:sz w:val="24"/>
          <w:szCs w:val="24"/>
        </w:rPr>
        <w:t xml:space="preserve">As such, although </w:t>
      </w:r>
      <w:r>
        <w:rPr>
          <w:iCs/>
          <w:sz w:val="24"/>
          <w:szCs w:val="24"/>
        </w:rPr>
        <w:t xml:space="preserve">much has already been written on academic identity </w:t>
      </w:r>
      <w:r w:rsidR="00C71981">
        <w:rPr>
          <w:iCs/>
          <w:sz w:val="24"/>
          <w:szCs w:val="24"/>
        </w:rPr>
        <w:t>(</w:t>
      </w:r>
      <w:r>
        <w:rPr>
          <w:iCs/>
          <w:sz w:val="24"/>
          <w:szCs w:val="24"/>
        </w:rPr>
        <w:t>I have not attempted to do justice to this literature</w:t>
      </w:r>
      <w:r w:rsidR="00C71981">
        <w:rPr>
          <w:iCs/>
          <w:sz w:val="24"/>
          <w:szCs w:val="24"/>
        </w:rPr>
        <w:t>)</w:t>
      </w:r>
      <w:r>
        <w:rPr>
          <w:iCs/>
          <w:sz w:val="24"/>
          <w:szCs w:val="24"/>
        </w:rPr>
        <w:t xml:space="preserve"> I argue that there is significant need for ongoing conceptual and empirical research on the diversity of meanings, applications and tensions associated with the notion of academic identity. </w:t>
      </w:r>
      <w:r w:rsidR="001A421B">
        <w:rPr>
          <w:sz w:val="24"/>
          <w:szCs w:val="24"/>
        </w:rPr>
        <w:t>T</w:t>
      </w:r>
      <w:r w:rsidR="003A7DB5">
        <w:rPr>
          <w:sz w:val="24"/>
          <w:szCs w:val="24"/>
        </w:rPr>
        <w:t>he notion of academic identity remains</w:t>
      </w:r>
      <w:r w:rsidR="001B1A2F">
        <w:rPr>
          <w:sz w:val="24"/>
          <w:szCs w:val="24"/>
        </w:rPr>
        <w:t xml:space="preserve"> complex</w:t>
      </w:r>
      <w:r w:rsidR="00A213C0">
        <w:rPr>
          <w:sz w:val="24"/>
          <w:szCs w:val="24"/>
        </w:rPr>
        <w:t xml:space="preserve"> and</w:t>
      </w:r>
      <w:r w:rsidR="001324AC">
        <w:rPr>
          <w:sz w:val="24"/>
          <w:szCs w:val="24"/>
        </w:rPr>
        <w:t xml:space="preserve"> </w:t>
      </w:r>
      <w:r w:rsidR="00023E75">
        <w:rPr>
          <w:sz w:val="24"/>
          <w:szCs w:val="24"/>
        </w:rPr>
        <w:t>“</w:t>
      </w:r>
      <w:r w:rsidR="001324AC" w:rsidRPr="00023E75">
        <w:rPr>
          <w:sz w:val="24"/>
          <w:szCs w:val="24"/>
        </w:rPr>
        <w:t>overdetermined</w:t>
      </w:r>
      <w:r w:rsidR="00023E75">
        <w:rPr>
          <w:sz w:val="24"/>
          <w:szCs w:val="24"/>
        </w:rPr>
        <w:t xml:space="preserve">” </w:t>
      </w:r>
      <w:r w:rsidR="00A633D0">
        <w:rPr>
          <w:sz w:val="24"/>
          <w:szCs w:val="24"/>
        </w:rPr>
        <w:fldChar w:fldCharType="begin"/>
      </w:r>
      <w:r w:rsidR="00A633D0">
        <w:rPr>
          <w:sz w:val="24"/>
          <w:szCs w:val="24"/>
        </w:rPr>
        <w:instrText xml:space="preserve"> ADDIN EN.CITE &lt;EndNote&gt;&lt;Cite&gt;&lt;Author&gt;Kenny&lt;/Author&gt;&lt;Year&gt;2016&lt;/Year&gt;&lt;IDText&gt;Organizational Identity: The Significance of Power and Politics&lt;/IDText&gt;&lt;Pages&gt;149&lt;/Pages&gt;&lt;DisplayText&gt;(Kenny, Whittle, &amp;amp; Willmott, 2016, p. 149)&lt;/DisplayText&gt;&lt;record&gt;&lt;isbn&gt;0199689571&lt;/isbn&gt;&lt;titles&gt;&lt;title&gt;Organizational Identity: The Significance of Power and Politics&lt;/title&gt;&lt;secondary-title&gt;The Oxford handbook of organizational identity&lt;/secondary-title&gt;&lt;/titles&gt;&lt;contributors&gt;&lt;authors&gt;&lt;author&gt;Kenny, Kate&lt;/author&gt;&lt;author&gt;Whittle, Andrea&lt;/author&gt;&lt;author&gt;Willmott, Hugh&lt;/author&gt;&lt;/authors&gt;&lt;/contributors&gt;&lt;added-date format="utc"&gt;1559818789&lt;/added-date&gt;&lt;pub-location&gt;Oxford&lt;/pub-location&gt;&lt;ref-type name="Book Section"&gt;5&lt;/ref-type&gt;&lt;dates&gt;&lt;year&gt;2016&lt;/year&gt;&lt;/dates&gt;&lt;rec-number&gt;7801&lt;/rec-number&gt;&lt;publisher&gt;Oxford University Press&lt;/publisher&gt;&lt;last-updated-date format="utc"&gt;1559818906&lt;/last-updated-date&gt;&lt;contributors&gt;&lt;secondary-authors&gt;&lt;author&gt;Pratt, Michael G&lt;/author&gt;&lt;author&gt;Schultz, Majken&lt;/author&gt;&lt;author&gt;Ashforth, Blake E&lt;/author&gt;&lt;author&gt;Ravasi, Davide&lt;/author&gt;&lt;/secondary-authors&gt;&lt;/contributors&gt;&lt;/record&gt;&lt;/Cite&gt;&lt;/EndNote&gt;</w:instrText>
      </w:r>
      <w:r w:rsidR="00A633D0">
        <w:rPr>
          <w:sz w:val="24"/>
          <w:szCs w:val="24"/>
        </w:rPr>
        <w:fldChar w:fldCharType="separate"/>
      </w:r>
      <w:r w:rsidR="00A633D0">
        <w:rPr>
          <w:noProof/>
          <w:sz w:val="24"/>
          <w:szCs w:val="24"/>
        </w:rPr>
        <w:t>(Kenny, Whittle, &amp; Willmott, 2016, p. 149)</w:t>
      </w:r>
      <w:r w:rsidR="00A633D0">
        <w:rPr>
          <w:sz w:val="24"/>
          <w:szCs w:val="24"/>
        </w:rPr>
        <w:fldChar w:fldCharType="end"/>
      </w:r>
      <w:r w:rsidR="00F24F87">
        <w:rPr>
          <w:sz w:val="24"/>
          <w:szCs w:val="24"/>
        </w:rPr>
        <w:t xml:space="preserve">, </w:t>
      </w:r>
      <w:r w:rsidR="00F3285D">
        <w:rPr>
          <w:sz w:val="24"/>
          <w:szCs w:val="24"/>
        </w:rPr>
        <w:t>interacting with</w:t>
      </w:r>
      <w:r w:rsidR="00B4669A">
        <w:rPr>
          <w:sz w:val="24"/>
          <w:szCs w:val="24"/>
        </w:rPr>
        <w:t xml:space="preserve"> multiple </w:t>
      </w:r>
      <w:r w:rsidR="00F3285D">
        <w:rPr>
          <w:sz w:val="24"/>
          <w:szCs w:val="24"/>
        </w:rPr>
        <w:t>sources</w:t>
      </w:r>
      <w:r w:rsidR="00B4669A">
        <w:rPr>
          <w:sz w:val="24"/>
          <w:szCs w:val="24"/>
        </w:rPr>
        <w:t xml:space="preserve"> of power</w:t>
      </w:r>
      <w:r w:rsidR="00464812">
        <w:rPr>
          <w:sz w:val="24"/>
          <w:szCs w:val="24"/>
        </w:rPr>
        <w:t xml:space="preserve"> which provide agency but also limitations</w:t>
      </w:r>
      <w:r w:rsidR="00B4669A">
        <w:rPr>
          <w:sz w:val="24"/>
          <w:szCs w:val="24"/>
        </w:rPr>
        <w:t xml:space="preserve">. </w:t>
      </w:r>
      <w:r w:rsidR="00133227">
        <w:rPr>
          <w:sz w:val="24"/>
          <w:szCs w:val="24"/>
        </w:rPr>
        <w:t>The following section will focus on issues of power as a final explanatory theme and will touch on some of the more complex questions still surrounding academic identity, as well as experiences of academic boundaries and academia more generally, such as relating to power associated with different institutional and disciplinary contexts.</w:t>
      </w:r>
    </w:p>
    <w:p w14:paraId="11E91BDD" w14:textId="487EB0D8" w:rsidR="0064403A" w:rsidRDefault="0064403A" w:rsidP="005C5CEF">
      <w:pPr>
        <w:pStyle w:val="Heading3"/>
      </w:pPr>
      <w:bookmarkStart w:id="219" w:name="_Toc31701996"/>
      <w:r>
        <w:t xml:space="preserve">Power and control over </w:t>
      </w:r>
      <w:r w:rsidR="00A807B9">
        <w:t>(academic) science</w:t>
      </w:r>
      <w:bookmarkEnd w:id="219"/>
    </w:p>
    <w:p w14:paraId="6134CD88" w14:textId="7CE94ED3" w:rsidR="007375E0" w:rsidRDefault="001B30E8" w:rsidP="00727443">
      <w:pPr>
        <w:spacing w:after="120" w:line="360" w:lineRule="auto"/>
        <w:rPr>
          <w:sz w:val="24"/>
          <w:szCs w:val="24"/>
        </w:rPr>
      </w:pPr>
      <w:r>
        <w:rPr>
          <w:sz w:val="24"/>
          <w:szCs w:val="24"/>
        </w:rPr>
        <w:t>Bernstein</w:t>
      </w:r>
      <w:r w:rsidR="00936BAD">
        <w:rPr>
          <w:sz w:val="24"/>
          <w:szCs w:val="24"/>
        </w:rPr>
        <w:t>’s</w:t>
      </w:r>
      <w:r>
        <w:rPr>
          <w:sz w:val="24"/>
          <w:szCs w:val="24"/>
        </w:rPr>
        <w:t xml:space="preserve"> (2000)</w:t>
      </w:r>
      <w:r w:rsidR="00936BAD">
        <w:rPr>
          <w:sz w:val="24"/>
          <w:szCs w:val="24"/>
        </w:rPr>
        <w:t xml:space="preserve"> notion of power focuses on</w:t>
      </w:r>
      <w:r w:rsidR="001228DD">
        <w:rPr>
          <w:sz w:val="24"/>
          <w:szCs w:val="24"/>
        </w:rPr>
        <w:t xml:space="preserve"> </w:t>
      </w:r>
      <w:r w:rsidR="00936BAD">
        <w:rPr>
          <w:sz w:val="24"/>
          <w:szCs w:val="24"/>
        </w:rPr>
        <w:t>“</w:t>
      </w:r>
      <w:r w:rsidR="001228DD">
        <w:rPr>
          <w:sz w:val="24"/>
          <w:szCs w:val="24"/>
        </w:rPr>
        <w:t xml:space="preserve">relations </w:t>
      </w:r>
      <w:r w:rsidR="001228DD">
        <w:rPr>
          <w:i/>
          <w:iCs/>
          <w:sz w:val="24"/>
          <w:szCs w:val="24"/>
        </w:rPr>
        <w:t>between</w:t>
      </w:r>
      <w:r w:rsidR="00DB385F">
        <w:rPr>
          <w:i/>
          <w:iCs/>
          <w:sz w:val="24"/>
          <w:szCs w:val="24"/>
        </w:rPr>
        <w:t xml:space="preserve"> </w:t>
      </w:r>
      <w:r w:rsidR="00DB385F">
        <w:rPr>
          <w:iCs/>
          <w:sz w:val="24"/>
          <w:szCs w:val="24"/>
        </w:rPr>
        <w:t xml:space="preserve">[categories]. </w:t>
      </w:r>
      <w:r w:rsidR="001228DD">
        <w:rPr>
          <w:i/>
          <w:iCs/>
          <w:sz w:val="24"/>
          <w:szCs w:val="24"/>
        </w:rPr>
        <w:t>…</w:t>
      </w:r>
      <w:r w:rsidR="001228DD">
        <w:rPr>
          <w:sz w:val="24"/>
          <w:szCs w:val="24"/>
        </w:rPr>
        <w:t>P</w:t>
      </w:r>
      <w:r>
        <w:rPr>
          <w:sz w:val="24"/>
          <w:szCs w:val="24"/>
        </w:rPr>
        <w:t>ower relations ... create boundaries, legitimise boundaries, reproduce boundaries between different categories of groups, ... different categories of discourse, different categories of agents. ...” (p. 4-5</w:t>
      </w:r>
      <w:r w:rsidR="00DC6792">
        <w:rPr>
          <w:sz w:val="24"/>
          <w:szCs w:val="24"/>
        </w:rPr>
        <w:t>, original emphasis</w:t>
      </w:r>
      <w:r>
        <w:rPr>
          <w:sz w:val="24"/>
          <w:szCs w:val="24"/>
        </w:rPr>
        <w:t>).</w:t>
      </w:r>
      <w:r w:rsidR="00092ADC">
        <w:rPr>
          <w:sz w:val="24"/>
          <w:szCs w:val="24"/>
        </w:rPr>
        <w:t xml:space="preserve"> </w:t>
      </w:r>
      <w:r w:rsidR="000C7416">
        <w:rPr>
          <w:sz w:val="24"/>
          <w:szCs w:val="24"/>
        </w:rPr>
        <w:t>Maintenance of</w:t>
      </w:r>
      <w:r w:rsidR="00092ADC">
        <w:rPr>
          <w:sz w:val="24"/>
          <w:szCs w:val="24"/>
        </w:rPr>
        <w:t xml:space="preserve"> boundaries requires boundary transactions</w:t>
      </w:r>
      <w:r w:rsidR="00A01C82">
        <w:rPr>
          <w:sz w:val="24"/>
          <w:szCs w:val="24"/>
        </w:rPr>
        <w:t>, which contribute to the wider societal legitimacy of the boundary. But boundary transactions open</w:t>
      </w:r>
      <w:r w:rsidR="009C7B2B">
        <w:rPr>
          <w:sz w:val="24"/>
          <w:szCs w:val="24"/>
        </w:rPr>
        <w:t xml:space="preserve"> up the opportunity for a </w:t>
      </w:r>
      <w:r w:rsidR="00092ADC">
        <w:rPr>
          <w:sz w:val="24"/>
          <w:szCs w:val="24"/>
        </w:rPr>
        <w:t>weakening of boundaries</w:t>
      </w:r>
      <w:r w:rsidR="00A01C82">
        <w:rPr>
          <w:sz w:val="24"/>
          <w:szCs w:val="24"/>
        </w:rPr>
        <w:t xml:space="preserve"> because there is a balancing act in that transactions must give enough </w:t>
      </w:r>
      <w:r w:rsidR="00AC7F11">
        <w:rPr>
          <w:sz w:val="24"/>
          <w:szCs w:val="24"/>
        </w:rPr>
        <w:t xml:space="preserve">so </w:t>
      </w:r>
      <w:r w:rsidR="00A01C82">
        <w:rPr>
          <w:sz w:val="24"/>
          <w:szCs w:val="24"/>
        </w:rPr>
        <w:t xml:space="preserve">that wider societal legitimacy of the boundary is maintained, but not so much that the distinctiveness of the bounded category is lost. Thus, </w:t>
      </w:r>
      <w:r w:rsidR="00092ADC">
        <w:rPr>
          <w:sz w:val="24"/>
          <w:szCs w:val="24"/>
        </w:rPr>
        <w:t>boundary transaction</w:t>
      </w:r>
      <w:r w:rsidR="00A01C82">
        <w:rPr>
          <w:sz w:val="24"/>
          <w:szCs w:val="24"/>
        </w:rPr>
        <w:t>s carry</w:t>
      </w:r>
      <w:r w:rsidR="00092ADC">
        <w:rPr>
          <w:sz w:val="24"/>
          <w:szCs w:val="24"/>
        </w:rPr>
        <w:t xml:space="preserve"> “both the power of reproduction and the potential for its change” (Bernstein, 2000, p. 5).</w:t>
      </w:r>
      <w:r w:rsidR="00092ADC" w:rsidRPr="00AC2B42">
        <w:rPr>
          <w:sz w:val="24"/>
          <w:szCs w:val="24"/>
        </w:rPr>
        <w:t xml:space="preserve"> </w:t>
      </w:r>
      <w:r w:rsidR="002F5299">
        <w:rPr>
          <w:sz w:val="24"/>
          <w:szCs w:val="24"/>
        </w:rPr>
        <w:t>A</w:t>
      </w:r>
      <w:r w:rsidR="00F32F61">
        <w:rPr>
          <w:sz w:val="24"/>
          <w:szCs w:val="24"/>
        </w:rPr>
        <w:t xml:space="preserve"> key issue in the reproduction of </w:t>
      </w:r>
      <w:r w:rsidR="003F1AA4">
        <w:rPr>
          <w:sz w:val="24"/>
          <w:szCs w:val="24"/>
        </w:rPr>
        <w:t>boundaries, that is, the reproduction of a distinctive bounded category with autonomy and authority over some domain of activity or discourse (i.e. an area of knowledge)</w:t>
      </w:r>
      <w:r w:rsidR="00171E0A">
        <w:rPr>
          <w:sz w:val="24"/>
          <w:szCs w:val="24"/>
        </w:rPr>
        <w:t xml:space="preserve">, is </w:t>
      </w:r>
      <w:r w:rsidR="001C08FA">
        <w:rPr>
          <w:sz w:val="24"/>
          <w:szCs w:val="24"/>
        </w:rPr>
        <w:t>therefore</w:t>
      </w:r>
      <w:r w:rsidR="00171E0A">
        <w:rPr>
          <w:sz w:val="24"/>
          <w:szCs w:val="24"/>
        </w:rPr>
        <w:t xml:space="preserve"> whether the bounded category is able to maintain</w:t>
      </w:r>
      <w:r w:rsidR="003F1AA4">
        <w:rPr>
          <w:sz w:val="24"/>
          <w:szCs w:val="24"/>
        </w:rPr>
        <w:t xml:space="preserve"> ‘</w:t>
      </w:r>
      <w:r w:rsidR="00F32F61">
        <w:rPr>
          <w:sz w:val="24"/>
          <w:szCs w:val="24"/>
        </w:rPr>
        <w:t xml:space="preserve">control’ over </w:t>
      </w:r>
      <w:r w:rsidR="00171E0A">
        <w:rPr>
          <w:sz w:val="24"/>
          <w:szCs w:val="24"/>
        </w:rPr>
        <w:t>its</w:t>
      </w:r>
      <w:r w:rsidR="00F32F61">
        <w:rPr>
          <w:sz w:val="24"/>
          <w:szCs w:val="24"/>
        </w:rPr>
        <w:t xml:space="preserve"> </w:t>
      </w:r>
      <w:r w:rsidR="003F1AA4">
        <w:rPr>
          <w:sz w:val="24"/>
          <w:szCs w:val="24"/>
        </w:rPr>
        <w:t xml:space="preserve">boundary </w:t>
      </w:r>
      <w:r w:rsidR="00F32F61">
        <w:rPr>
          <w:sz w:val="24"/>
          <w:szCs w:val="24"/>
        </w:rPr>
        <w:t>transactions</w:t>
      </w:r>
      <w:r w:rsidR="00171E0A">
        <w:rPr>
          <w:sz w:val="24"/>
          <w:szCs w:val="24"/>
        </w:rPr>
        <w:t xml:space="preserve">. </w:t>
      </w:r>
    </w:p>
    <w:p w14:paraId="25E76906" w14:textId="4BB0A6FD" w:rsidR="001277AE" w:rsidRDefault="00171E0A" w:rsidP="00727443">
      <w:pPr>
        <w:spacing w:after="120" w:line="360" w:lineRule="auto"/>
        <w:rPr>
          <w:sz w:val="24"/>
          <w:szCs w:val="24"/>
        </w:rPr>
      </w:pPr>
      <w:r>
        <w:rPr>
          <w:sz w:val="24"/>
          <w:szCs w:val="24"/>
        </w:rPr>
        <w:t xml:space="preserve">My empirical analysis </w:t>
      </w:r>
      <w:r w:rsidR="00067748">
        <w:rPr>
          <w:sz w:val="24"/>
          <w:szCs w:val="24"/>
        </w:rPr>
        <w:t>suggests</w:t>
      </w:r>
      <w:r w:rsidR="00C25101">
        <w:rPr>
          <w:sz w:val="24"/>
          <w:szCs w:val="24"/>
        </w:rPr>
        <w:t xml:space="preserve"> that </w:t>
      </w:r>
      <w:r w:rsidR="002777D0">
        <w:rPr>
          <w:sz w:val="24"/>
          <w:szCs w:val="24"/>
        </w:rPr>
        <w:t xml:space="preserve">the bodies of research studied do exhibit academic </w:t>
      </w:r>
      <w:r w:rsidR="00C25101">
        <w:rPr>
          <w:sz w:val="24"/>
          <w:szCs w:val="24"/>
        </w:rPr>
        <w:t>power and control over its boundaries and transactions</w:t>
      </w:r>
      <w:r w:rsidR="002777D0">
        <w:rPr>
          <w:sz w:val="24"/>
          <w:szCs w:val="24"/>
        </w:rPr>
        <w:t xml:space="preserve">. </w:t>
      </w:r>
      <w:r w:rsidR="00727443">
        <w:rPr>
          <w:sz w:val="24"/>
          <w:szCs w:val="24"/>
        </w:rPr>
        <w:t>Accordingly, t</w:t>
      </w:r>
      <w:r w:rsidR="00080BA3">
        <w:rPr>
          <w:sz w:val="24"/>
          <w:szCs w:val="24"/>
        </w:rPr>
        <w:t xml:space="preserve">he explanatory themes presented in this chapter </w:t>
      </w:r>
      <w:r w:rsidR="00D43FAB">
        <w:rPr>
          <w:sz w:val="24"/>
          <w:szCs w:val="24"/>
        </w:rPr>
        <w:t xml:space="preserve">so far </w:t>
      </w:r>
      <w:r w:rsidR="007375E0">
        <w:rPr>
          <w:sz w:val="24"/>
          <w:szCs w:val="24"/>
        </w:rPr>
        <w:t>have aimed</w:t>
      </w:r>
      <w:r w:rsidR="00080BA3">
        <w:rPr>
          <w:sz w:val="24"/>
          <w:szCs w:val="24"/>
        </w:rPr>
        <w:t xml:space="preserve"> towards understanding how and why research-related academic boundary transactions tend towards the reproduction of academic boundarie</w:t>
      </w:r>
      <w:r w:rsidR="00092ADC">
        <w:rPr>
          <w:sz w:val="24"/>
          <w:szCs w:val="24"/>
        </w:rPr>
        <w:t>s</w:t>
      </w:r>
      <w:r w:rsidR="00531985">
        <w:rPr>
          <w:sz w:val="24"/>
          <w:szCs w:val="24"/>
        </w:rPr>
        <w:t xml:space="preserve">: </w:t>
      </w:r>
      <w:r w:rsidR="003D4C4E">
        <w:rPr>
          <w:sz w:val="24"/>
          <w:szCs w:val="24"/>
        </w:rPr>
        <w:t xml:space="preserve">the educational function leading to academically-inclined non-academics with whom universities can transfer academic knowledge in relatively ‘low-cost’ ways; the academic trajectory which empowers academics to cast non-academic problems in academic terms, predominantly as an object of theoretical and disciplinary knowledge; the ‘academic identity’ bestowed upon researchers by virtue of their belonging to academia and the way this is perceived by non-academic actors. </w:t>
      </w:r>
    </w:p>
    <w:p w14:paraId="447B3B52" w14:textId="32A6E7CC" w:rsidR="00190E49" w:rsidRDefault="008C27CE" w:rsidP="00727443">
      <w:pPr>
        <w:spacing w:after="120" w:line="360" w:lineRule="auto"/>
        <w:rPr>
          <w:sz w:val="24"/>
          <w:szCs w:val="24"/>
        </w:rPr>
      </w:pPr>
      <w:r>
        <w:rPr>
          <w:sz w:val="24"/>
          <w:szCs w:val="24"/>
        </w:rPr>
        <w:t xml:space="preserve">But </w:t>
      </w:r>
      <w:r w:rsidR="001277AE">
        <w:rPr>
          <w:sz w:val="24"/>
          <w:szCs w:val="24"/>
        </w:rPr>
        <w:t>my analysis also suggests</w:t>
      </w:r>
      <w:r>
        <w:rPr>
          <w:sz w:val="24"/>
          <w:szCs w:val="24"/>
        </w:rPr>
        <w:t xml:space="preserve"> important limits and caveats which make this reproduction and maintenance of boundaries </w:t>
      </w:r>
      <w:r w:rsidR="00AF265E">
        <w:rPr>
          <w:sz w:val="24"/>
          <w:szCs w:val="24"/>
        </w:rPr>
        <w:t>somewhat uncertain</w:t>
      </w:r>
      <w:r w:rsidR="00864B8F">
        <w:rPr>
          <w:sz w:val="24"/>
          <w:szCs w:val="24"/>
        </w:rPr>
        <w:t xml:space="preserve">. There are two main </w:t>
      </w:r>
      <w:r w:rsidR="006E717B">
        <w:rPr>
          <w:sz w:val="24"/>
          <w:szCs w:val="24"/>
        </w:rPr>
        <w:t xml:space="preserve">elements of this which I present below as two sub-themes. </w:t>
      </w:r>
      <w:r w:rsidR="000157A8">
        <w:rPr>
          <w:sz w:val="24"/>
          <w:szCs w:val="24"/>
        </w:rPr>
        <w:t>The f</w:t>
      </w:r>
      <w:r w:rsidR="006D53BA">
        <w:rPr>
          <w:sz w:val="24"/>
          <w:szCs w:val="24"/>
        </w:rPr>
        <w:t>irst relates to t</w:t>
      </w:r>
      <w:r w:rsidR="00864B8F">
        <w:rPr>
          <w:sz w:val="24"/>
          <w:szCs w:val="24"/>
        </w:rPr>
        <w:t xml:space="preserve">he uneven distribution of power within </w:t>
      </w:r>
      <w:r w:rsidR="00382CB4">
        <w:rPr>
          <w:sz w:val="24"/>
          <w:szCs w:val="24"/>
        </w:rPr>
        <w:t>academia. The second relates</w:t>
      </w:r>
      <w:r w:rsidR="00CE3FAE">
        <w:rPr>
          <w:sz w:val="24"/>
          <w:szCs w:val="24"/>
        </w:rPr>
        <w:t xml:space="preserve"> to the</w:t>
      </w:r>
      <w:r w:rsidR="003D6E6A">
        <w:rPr>
          <w:sz w:val="24"/>
          <w:szCs w:val="24"/>
        </w:rPr>
        <w:t xml:space="preserve"> uneven access to control and influence of boundary transactions afforded to external actors</w:t>
      </w:r>
      <w:r w:rsidR="00864B8F">
        <w:rPr>
          <w:sz w:val="24"/>
          <w:szCs w:val="24"/>
        </w:rPr>
        <w:t xml:space="preserve">. </w:t>
      </w:r>
    </w:p>
    <w:p w14:paraId="643BF95A" w14:textId="23C653F8" w:rsidR="00377045" w:rsidRDefault="00CA7D88" w:rsidP="00C6769E">
      <w:pPr>
        <w:pStyle w:val="Heading4"/>
      </w:pPr>
      <w:r>
        <w:t>Internal</w:t>
      </w:r>
      <w:r w:rsidR="002041A5">
        <w:t>: uneven distribution of power</w:t>
      </w:r>
    </w:p>
    <w:p w14:paraId="76A25009" w14:textId="39967260" w:rsidR="003B4E44" w:rsidRDefault="00244E24" w:rsidP="00497603">
      <w:pPr>
        <w:autoSpaceDE w:val="0"/>
        <w:autoSpaceDN w:val="0"/>
        <w:adjustRightInd w:val="0"/>
        <w:spacing w:after="120" w:line="360" w:lineRule="auto"/>
        <w:rPr>
          <w:iCs/>
          <w:sz w:val="24"/>
          <w:szCs w:val="24"/>
        </w:rPr>
      </w:pPr>
      <w:r>
        <w:rPr>
          <w:sz w:val="24"/>
          <w:szCs w:val="24"/>
        </w:rPr>
        <w:t xml:space="preserve">Adopting a similar Bernsteinian ‘boundary’ lens to myself, Douglas suggests that where </w:t>
      </w:r>
      <w:r w:rsidRPr="003E565E">
        <w:rPr>
          <w:sz w:val="24"/>
          <w:szCs w:val="24"/>
        </w:rPr>
        <w:t xml:space="preserve">a group is sufficiently powerful </w:t>
      </w:r>
      <w:r>
        <w:rPr>
          <w:sz w:val="24"/>
          <w:szCs w:val="24"/>
        </w:rPr>
        <w:t>and bounded</w:t>
      </w:r>
      <w:r w:rsidRPr="003E565E">
        <w:rPr>
          <w:sz w:val="24"/>
          <w:szCs w:val="24"/>
        </w:rPr>
        <w:t xml:space="preserve">, it may not be greatly “exposed to the need to communicate with outsiders” </w:t>
      </w:r>
      <w:r w:rsidRPr="00D06473">
        <w:rPr>
          <w:sz w:val="24"/>
          <w:szCs w:val="24"/>
        </w:rPr>
        <w:fldChar w:fldCharType="begin"/>
      </w:r>
      <w:r w:rsidRPr="00D06473">
        <w:rPr>
          <w:sz w:val="24"/>
          <w:szCs w:val="24"/>
          <w:lang w:eastAsia="ko-KR"/>
        </w:rPr>
        <w:instrText xml:space="preserve"> ADDIN EN.CITE &lt;EndNote&gt;&lt;Cite&gt;&lt;Author&gt;Douglas&lt;/Author&gt;&lt;Year&gt;1996&lt;/Year&gt;&lt;IDText&gt;Natural Symbols: Explorations in Cosmology&lt;/IDText&gt;&lt;Pages&gt;55&lt;/Pages&gt;&lt;DisplayText&gt;(Douglas, 1996, p. 55)&lt;/DisplayText&gt;&lt;record&gt;&lt;keywords&gt;&lt;keyword&gt;Human body -- Religious aspects&lt;/keyword&gt;&lt;keyword&gt;Human body -- Mythology&lt;/keyword&gt;&lt;keyword&gt;Symbolism&lt;/keyword&gt;&lt;keyword&gt;Ritual&lt;/keyword&gt;&lt;keyword&gt;Cult&lt;/keyword&gt;&lt;keyword&gt;Cultus&lt;/keyword&gt;&lt;keyword&gt;Liturgies&lt;/keyword&gt;&lt;keyword&gt;Public worship&lt;/keyword&gt;&lt;keyword&gt;Symbolism&lt;/keyword&gt;&lt;keyword&gt;Worship&lt;/keyword&gt;&lt;keyword&gt;Rites and ceremonies&lt;/keyword&gt;&lt;keyword&gt;Ritualism&lt;/keyword&gt;&lt;keyword&gt;Representation, Symbolic&lt;/keyword&gt;&lt;keyword&gt;Symbolic representation&lt;/keyword&gt;&lt;keyword&gt;Mythology&lt;/keyword&gt;&lt;keyword&gt;Emblems&lt;/keyword&gt;&lt;keyword&gt;Signs and symbols&lt;/keyword&gt;&lt;keyword&gt;Body, Human (in religion, folk-lore, etc.)&lt;/keyword&gt;&lt;keyword&gt;Body, Human (in religion, folk-lore, etc.)&lt;/keyword&gt;&lt;/keywords&gt;&lt;titles&gt;&lt;title&gt;Natural Symbols: Explorations in Cosmology&lt;/title&gt;&lt;/titles&gt;&lt;contributors&gt;&lt;authors&gt;&lt;author&gt;Douglas, Mary&lt;/author&gt;&lt;/authors&gt;&lt;/contributors&gt;&lt;added-date format="utc"&gt;1531832707&lt;/added-date&gt;&lt;pub-location&gt;London&lt;/pub-location&gt;&lt;ref-type name="Book"&gt;6&lt;/ref-type&gt;&lt;dates&gt;&lt;year&gt;1996&lt;/year&gt;&lt;/dates&gt;&lt;rec-number&gt;7611&lt;/rec-number&gt;&lt;publisher&gt;Routledge&lt;/publisher&gt;&lt;last-updated-date format="utc"&gt;1531832758&lt;/last-updated-date&gt;&lt;/record&gt;&lt;/Cite&gt;&lt;/EndNote&gt;</w:instrText>
      </w:r>
      <w:r w:rsidRPr="00D06473">
        <w:rPr>
          <w:sz w:val="24"/>
          <w:szCs w:val="24"/>
        </w:rPr>
        <w:fldChar w:fldCharType="separate"/>
      </w:r>
      <w:r w:rsidRPr="00D06473">
        <w:rPr>
          <w:noProof/>
          <w:sz w:val="24"/>
          <w:szCs w:val="24"/>
          <w:lang w:eastAsia="ko-KR"/>
        </w:rPr>
        <w:t>(Douglas, 1996, p. 55)</w:t>
      </w:r>
      <w:r w:rsidRPr="00D06473">
        <w:rPr>
          <w:sz w:val="24"/>
          <w:szCs w:val="24"/>
        </w:rPr>
        <w:fldChar w:fldCharType="end"/>
      </w:r>
      <w:r w:rsidR="009B3A64">
        <w:rPr>
          <w:sz w:val="24"/>
          <w:szCs w:val="24"/>
        </w:rPr>
        <w:t xml:space="preserve">. </w:t>
      </w:r>
      <w:r w:rsidR="00660DB7">
        <w:rPr>
          <w:sz w:val="24"/>
          <w:szCs w:val="24"/>
        </w:rPr>
        <w:t xml:space="preserve">In other words, more powerfully bounded categories or groups have greater </w:t>
      </w:r>
      <w:r w:rsidR="00BF10A5">
        <w:rPr>
          <w:sz w:val="24"/>
          <w:szCs w:val="24"/>
        </w:rPr>
        <w:t>power over their boundaries and more regulatory</w:t>
      </w:r>
      <w:r w:rsidR="00660DB7">
        <w:rPr>
          <w:sz w:val="24"/>
          <w:szCs w:val="24"/>
        </w:rPr>
        <w:t xml:space="preserve"> control over their boundary transactions. </w:t>
      </w:r>
      <w:r w:rsidR="00A059EE">
        <w:rPr>
          <w:sz w:val="24"/>
          <w:szCs w:val="24"/>
        </w:rPr>
        <w:t>This means that</w:t>
      </w:r>
      <w:r w:rsidR="00497603">
        <w:rPr>
          <w:sz w:val="24"/>
          <w:szCs w:val="24"/>
        </w:rPr>
        <w:t xml:space="preserve"> m</w:t>
      </w:r>
      <w:r w:rsidR="008541EA">
        <w:rPr>
          <w:sz w:val="24"/>
          <w:szCs w:val="24"/>
        </w:rPr>
        <w:t>ore powerful universities at the top of the</w:t>
      </w:r>
      <w:r w:rsidR="00DF5F78">
        <w:rPr>
          <w:sz w:val="24"/>
          <w:szCs w:val="24"/>
        </w:rPr>
        <w:t xml:space="preserve"> academic “hierarchy” will likely be </w:t>
      </w:r>
      <w:r w:rsidR="00701AEA">
        <w:rPr>
          <w:sz w:val="24"/>
          <w:szCs w:val="24"/>
        </w:rPr>
        <w:t>better able to insulate themselves from</w:t>
      </w:r>
      <w:r w:rsidR="00D30FB0">
        <w:rPr>
          <w:rFonts w:eastAsia="MalgunNew Roman"/>
          <w:sz w:val="24"/>
          <w:szCs w:val="24"/>
        </w:rPr>
        <w:t xml:space="preserve"> </w:t>
      </w:r>
      <w:r w:rsidR="00AD380F">
        <w:rPr>
          <w:rFonts w:eastAsia="MalgunNew Roman"/>
          <w:sz w:val="24"/>
          <w:szCs w:val="24"/>
        </w:rPr>
        <w:t>“</w:t>
      </w:r>
      <w:r w:rsidR="00D30FB0">
        <w:rPr>
          <w:rFonts w:eastAsia="MalgunNew Roman"/>
          <w:sz w:val="24"/>
          <w:szCs w:val="24"/>
        </w:rPr>
        <w:t xml:space="preserve">the </w:t>
      </w:r>
      <w:r w:rsidR="00D30FB0">
        <w:rPr>
          <w:rFonts w:eastAsia="MalgunNew Roman"/>
          <w:i/>
          <w:sz w:val="24"/>
          <w:szCs w:val="24"/>
        </w:rPr>
        <w:t>exigencies of the market</w:t>
      </w:r>
      <w:r w:rsidR="00D30FB0">
        <w:rPr>
          <w:rFonts w:eastAsia="MalgunNew Roman"/>
          <w:sz w:val="24"/>
          <w:szCs w:val="24"/>
        </w:rPr>
        <w:t xml:space="preserve">” (Bernstein, 2000, p. 60, original emphasis). </w:t>
      </w:r>
      <w:r w:rsidR="00E26F9D">
        <w:rPr>
          <w:rFonts w:eastAsia="MalgunNew Roman"/>
          <w:sz w:val="24"/>
          <w:szCs w:val="24"/>
        </w:rPr>
        <w:t xml:space="preserve">Here, </w:t>
      </w:r>
      <w:r w:rsidR="000D456E">
        <w:rPr>
          <w:rFonts w:eastAsia="MalgunNew Roman"/>
          <w:sz w:val="24"/>
          <w:szCs w:val="24"/>
        </w:rPr>
        <w:t>the difference between more and less</w:t>
      </w:r>
      <w:r w:rsidR="00E26F9D">
        <w:rPr>
          <w:rFonts w:eastAsia="MalgunNew Roman"/>
          <w:sz w:val="24"/>
          <w:szCs w:val="24"/>
        </w:rPr>
        <w:t xml:space="preserve"> ‘powerful’ </w:t>
      </w:r>
      <w:r w:rsidR="000D456E">
        <w:rPr>
          <w:rFonts w:eastAsia="MalgunNew Roman"/>
          <w:sz w:val="24"/>
          <w:szCs w:val="24"/>
        </w:rPr>
        <w:t>institutions does not manifest in terms of the extent or frequency of boundary transactions – powerful universities will not tend towards an ‘ivory tower’ position</w:t>
      </w:r>
      <w:r w:rsidR="001524BE">
        <w:rPr>
          <w:rFonts w:eastAsia="MalgunNew Roman"/>
          <w:sz w:val="24"/>
          <w:szCs w:val="24"/>
        </w:rPr>
        <w:t xml:space="preserve"> – but rather </w:t>
      </w:r>
      <w:r w:rsidR="000D456E">
        <w:rPr>
          <w:rFonts w:eastAsia="MalgunNew Roman"/>
          <w:sz w:val="24"/>
          <w:szCs w:val="24"/>
        </w:rPr>
        <w:t>in the</w:t>
      </w:r>
      <w:r w:rsidR="00D95A2A">
        <w:rPr>
          <w:rFonts w:eastAsia="MalgunNew Roman"/>
          <w:sz w:val="24"/>
          <w:szCs w:val="24"/>
        </w:rPr>
        <w:t xml:space="preserve"> control over the</w:t>
      </w:r>
      <w:r w:rsidR="000D456E">
        <w:rPr>
          <w:rFonts w:eastAsia="MalgunNew Roman"/>
          <w:sz w:val="24"/>
          <w:szCs w:val="24"/>
        </w:rPr>
        <w:t xml:space="preserve"> boundary transactions</w:t>
      </w:r>
      <w:r w:rsidR="00D95A2A">
        <w:rPr>
          <w:rFonts w:eastAsia="MalgunNew Roman"/>
          <w:sz w:val="24"/>
          <w:szCs w:val="24"/>
        </w:rPr>
        <w:t xml:space="preserve"> engaged with</w:t>
      </w:r>
      <w:r w:rsidR="00BB1B5C">
        <w:rPr>
          <w:rFonts w:eastAsia="MalgunNew Roman"/>
          <w:sz w:val="24"/>
          <w:szCs w:val="24"/>
        </w:rPr>
        <w:t xml:space="preserve">. </w:t>
      </w:r>
      <w:r w:rsidR="007C6E83">
        <w:rPr>
          <w:rFonts w:eastAsia="MalgunNew Roman"/>
          <w:sz w:val="24"/>
          <w:szCs w:val="24"/>
        </w:rPr>
        <w:t>What I mean by this is that m</w:t>
      </w:r>
      <w:r w:rsidR="00BB1B5C">
        <w:rPr>
          <w:rFonts w:eastAsia="MalgunNew Roman"/>
          <w:sz w:val="24"/>
          <w:szCs w:val="24"/>
        </w:rPr>
        <w:t>o</w:t>
      </w:r>
      <w:r w:rsidR="000D456E">
        <w:rPr>
          <w:rFonts w:eastAsia="MalgunNew Roman"/>
          <w:sz w:val="24"/>
          <w:szCs w:val="24"/>
        </w:rPr>
        <w:t xml:space="preserve">re powerful </w:t>
      </w:r>
      <w:r w:rsidR="0000680A">
        <w:rPr>
          <w:rFonts w:eastAsia="MalgunNew Roman"/>
          <w:sz w:val="24"/>
          <w:szCs w:val="24"/>
        </w:rPr>
        <w:t>institutions</w:t>
      </w:r>
      <w:r w:rsidR="00BB1B5C">
        <w:rPr>
          <w:rFonts w:eastAsia="MalgunNew Roman"/>
          <w:sz w:val="24"/>
          <w:szCs w:val="24"/>
        </w:rPr>
        <w:t xml:space="preserve"> will be more </w:t>
      </w:r>
      <w:r w:rsidR="009D6C2D">
        <w:rPr>
          <w:rFonts w:eastAsia="MalgunNew Roman"/>
          <w:sz w:val="24"/>
          <w:szCs w:val="24"/>
        </w:rPr>
        <w:t>able to resist</w:t>
      </w:r>
      <w:r w:rsidR="00BB1B5C">
        <w:rPr>
          <w:rFonts w:eastAsia="MalgunNew Roman"/>
          <w:sz w:val="24"/>
          <w:szCs w:val="24"/>
        </w:rPr>
        <w:t xml:space="preserve"> pressures to engage in boundary transactions which disagree with their own sense of what is appropriate or valuable; they will tend to engage in</w:t>
      </w:r>
      <w:r w:rsidR="000D456E">
        <w:rPr>
          <w:rFonts w:eastAsia="MalgunNew Roman"/>
          <w:sz w:val="24"/>
          <w:szCs w:val="24"/>
        </w:rPr>
        <w:t xml:space="preserve"> boundary transactions </w:t>
      </w:r>
      <w:r w:rsidR="00BB1B5C">
        <w:rPr>
          <w:rFonts w:eastAsia="MalgunNew Roman"/>
          <w:sz w:val="24"/>
          <w:szCs w:val="24"/>
        </w:rPr>
        <w:t>which also allow them to advance their own academic agendas</w:t>
      </w:r>
      <w:r w:rsidR="00F96B04">
        <w:rPr>
          <w:rFonts w:eastAsia="MalgunNew Roman"/>
          <w:sz w:val="24"/>
          <w:szCs w:val="24"/>
        </w:rPr>
        <w:t xml:space="preserve"> and which incur relatively few ‘costs’</w:t>
      </w:r>
      <w:r w:rsidR="007C6E83">
        <w:rPr>
          <w:rFonts w:eastAsia="MalgunNew Roman"/>
          <w:sz w:val="24"/>
          <w:szCs w:val="24"/>
        </w:rPr>
        <w:t>. For example</w:t>
      </w:r>
      <w:r w:rsidR="00C11D3A">
        <w:rPr>
          <w:rFonts w:eastAsia="MalgunNew Roman"/>
          <w:sz w:val="24"/>
          <w:szCs w:val="24"/>
        </w:rPr>
        <w:t>,</w:t>
      </w:r>
      <w:r w:rsidR="007C6E83">
        <w:rPr>
          <w:rFonts w:eastAsia="MalgunNew Roman"/>
          <w:sz w:val="24"/>
          <w:szCs w:val="24"/>
        </w:rPr>
        <w:t xml:space="preserve"> they may focus on those boundary transactions which </w:t>
      </w:r>
      <w:r w:rsidR="00D55C43">
        <w:rPr>
          <w:rFonts w:eastAsia="MalgunNew Roman"/>
          <w:sz w:val="24"/>
          <w:szCs w:val="24"/>
        </w:rPr>
        <w:t xml:space="preserve">can </w:t>
      </w:r>
      <w:r w:rsidR="007C6E83">
        <w:rPr>
          <w:rFonts w:eastAsia="MalgunNew Roman"/>
          <w:sz w:val="24"/>
          <w:szCs w:val="24"/>
        </w:rPr>
        <w:t xml:space="preserve">be accomplished by standard outputs such as </w:t>
      </w:r>
      <w:r w:rsidR="00F15742">
        <w:rPr>
          <w:rFonts w:eastAsia="MalgunNew Roman"/>
          <w:sz w:val="24"/>
          <w:szCs w:val="24"/>
        </w:rPr>
        <w:t xml:space="preserve">journal articles and skilled </w:t>
      </w:r>
      <w:r w:rsidR="007C6E83">
        <w:rPr>
          <w:rFonts w:eastAsia="MalgunNew Roman"/>
          <w:sz w:val="24"/>
          <w:szCs w:val="24"/>
        </w:rPr>
        <w:t>graduates</w:t>
      </w:r>
      <w:r w:rsidR="00F96B04">
        <w:rPr>
          <w:rFonts w:eastAsia="MalgunNew Roman"/>
          <w:sz w:val="24"/>
          <w:szCs w:val="24"/>
        </w:rPr>
        <w:t>.</w:t>
      </w:r>
      <w:r w:rsidR="00273B1D">
        <w:rPr>
          <w:rFonts w:eastAsia="MalgunNew Roman"/>
          <w:sz w:val="24"/>
          <w:szCs w:val="24"/>
        </w:rPr>
        <w:t xml:space="preserve"> By contrast, less powerful universities may engage in boundary transactions which pose greater challenges to their academic identity and values</w:t>
      </w:r>
      <w:r w:rsidR="007C6E83">
        <w:rPr>
          <w:rFonts w:eastAsia="MalgunNew Roman"/>
          <w:sz w:val="24"/>
          <w:szCs w:val="24"/>
        </w:rPr>
        <w:t xml:space="preserve"> and/or which involve transmitting knowledge in new, more user-oriented ways</w:t>
      </w:r>
      <w:r w:rsidR="00273B1D">
        <w:rPr>
          <w:rFonts w:eastAsia="MalgunNew Roman"/>
          <w:sz w:val="24"/>
          <w:szCs w:val="24"/>
        </w:rPr>
        <w:t>.</w:t>
      </w:r>
      <w:r w:rsidR="00F96B04">
        <w:rPr>
          <w:rFonts w:eastAsia="MalgunNew Roman"/>
          <w:sz w:val="24"/>
          <w:szCs w:val="24"/>
        </w:rPr>
        <w:t xml:space="preserve"> </w:t>
      </w:r>
      <w:r w:rsidR="0083563C">
        <w:rPr>
          <w:rFonts w:eastAsia="MalgunNew Roman"/>
          <w:sz w:val="24"/>
          <w:szCs w:val="24"/>
        </w:rPr>
        <w:t>My analysis bears this out</w:t>
      </w:r>
      <w:r w:rsidR="00D55C43">
        <w:rPr>
          <w:rFonts w:eastAsia="MalgunNew Roman"/>
          <w:sz w:val="24"/>
          <w:szCs w:val="24"/>
        </w:rPr>
        <w:t xml:space="preserve"> (see </w:t>
      </w:r>
      <w:r w:rsidR="00D55C43" w:rsidRPr="00E735D5">
        <w:rPr>
          <w:iCs/>
          <w:sz w:val="24"/>
          <w:szCs w:val="24"/>
        </w:rPr>
        <w:fldChar w:fldCharType="begin"/>
      </w:r>
      <w:r w:rsidR="00D55C43" w:rsidRPr="00E735D5">
        <w:rPr>
          <w:iCs/>
          <w:sz w:val="24"/>
          <w:szCs w:val="24"/>
        </w:rPr>
        <w:instrText xml:space="preserve"> REF _Ref8937176 \h  \* MERGEFORMAT </w:instrText>
      </w:r>
      <w:r w:rsidR="00D55C43" w:rsidRPr="00E735D5">
        <w:rPr>
          <w:iCs/>
          <w:sz w:val="24"/>
          <w:szCs w:val="24"/>
        </w:rPr>
      </w:r>
      <w:r w:rsidR="00D55C43" w:rsidRPr="00E735D5">
        <w:rPr>
          <w:iCs/>
          <w:sz w:val="24"/>
          <w:szCs w:val="24"/>
        </w:rPr>
        <w:fldChar w:fldCharType="separate"/>
      </w:r>
      <w:r w:rsidR="0011424E" w:rsidRPr="0011424E">
        <w:rPr>
          <w:sz w:val="24"/>
          <w:szCs w:val="24"/>
        </w:rPr>
        <w:t xml:space="preserve">Table </w:t>
      </w:r>
      <w:r w:rsidR="0011424E" w:rsidRPr="0011424E">
        <w:rPr>
          <w:noProof/>
          <w:sz w:val="24"/>
          <w:szCs w:val="24"/>
        </w:rPr>
        <w:t>37</w:t>
      </w:r>
      <w:r w:rsidR="00D55C43" w:rsidRPr="00E735D5">
        <w:rPr>
          <w:iCs/>
          <w:sz w:val="24"/>
          <w:szCs w:val="24"/>
        </w:rPr>
        <w:fldChar w:fldCharType="end"/>
      </w:r>
      <w:r w:rsidR="00D55C43">
        <w:rPr>
          <w:iCs/>
          <w:sz w:val="24"/>
          <w:szCs w:val="24"/>
        </w:rPr>
        <w:t xml:space="preserve">, p. </w:t>
      </w:r>
      <w:r w:rsidR="00D55C43">
        <w:rPr>
          <w:iCs/>
          <w:sz w:val="24"/>
          <w:szCs w:val="24"/>
        </w:rPr>
        <w:fldChar w:fldCharType="begin"/>
      </w:r>
      <w:r w:rsidR="00D55C43">
        <w:rPr>
          <w:iCs/>
          <w:sz w:val="24"/>
          <w:szCs w:val="24"/>
        </w:rPr>
        <w:instrText xml:space="preserve"> PAGEREF _Ref9077180 \h </w:instrText>
      </w:r>
      <w:r w:rsidR="00D55C43">
        <w:rPr>
          <w:iCs/>
          <w:sz w:val="24"/>
          <w:szCs w:val="24"/>
        </w:rPr>
      </w:r>
      <w:r w:rsidR="00D55C43">
        <w:rPr>
          <w:iCs/>
          <w:sz w:val="24"/>
          <w:szCs w:val="24"/>
        </w:rPr>
        <w:fldChar w:fldCharType="separate"/>
      </w:r>
      <w:r w:rsidR="0011424E">
        <w:rPr>
          <w:iCs/>
          <w:noProof/>
          <w:sz w:val="24"/>
          <w:szCs w:val="24"/>
        </w:rPr>
        <w:t>136</w:t>
      </w:r>
      <w:r w:rsidR="00D55C43">
        <w:rPr>
          <w:iCs/>
          <w:sz w:val="24"/>
          <w:szCs w:val="24"/>
        </w:rPr>
        <w:fldChar w:fldCharType="end"/>
      </w:r>
      <w:r w:rsidR="00D55C43">
        <w:rPr>
          <w:iCs/>
          <w:sz w:val="24"/>
          <w:szCs w:val="24"/>
        </w:rPr>
        <w:t>)</w:t>
      </w:r>
      <w:r w:rsidR="00D55C43">
        <w:rPr>
          <w:rFonts w:eastAsia="MalgunNew Roman"/>
          <w:sz w:val="24"/>
          <w:szCs w:val="24"/>
        </w:rPr>
        <w:t>: the research</w:t>
      </w:r>
      <w:r w:rsidR="0083563C">
        <w:rPr>
          <w:rFonts w:eastAsia="MalgunNew Roman"/>
          <w:sz w:val="24"/>
          <w:szCs w:val="24"/>
        </w:rPr>
        <w:t xml:space="preserve"> sampled from ‘elite’ departmental contexts </w:t>
      </w:r>
      <w:r w:rsidR="00D55C43">
        <w:rPr>
          <w:rFonts w:eastAsia="MalgunNew Roman"/>
          <w:sz w:val="24"/>
          <w:szCs w:val="24"/>
        </w:rPr>
        <w:t>was more</w:t>
      </w:r>
      <w:r w:rsidR="0083563C">
        <w:rPr>
          <w:rFonts w:eastAsia="MalgunNew Roman"/>
          <w:sz w:val="24"/>
          <w:szCs w:val="24"/>
        </w:rPr>
        <w:t xml:space="preserve"> ‘bounded’ </w:t>
      </w:r>
      <w:r w:rsidR="00D55C43">
        <w:rPr>
          <w:rFonts w:eastAsia="MalgunNew Roman"/>
          <w:sz w:val="24"/>
          <w:szCs w:val="24"/>
        </w:rPr>
        <w:t xml:space="preserve">than non-elite </w:t>
      </w:r>
      <w:r w:rsidR="0083563C">
        <w:rPr>
          <w:rFonts w:eastAsia="MalgunNew Roman"/>
          <w:sz w:val="24"/>
          <w:szCs w:val="24"/>
        </w:rPr>
        <w:t>in those aspects of research most central to academia</w:t>
      </w:r>
      <w:r w:rsidR="00471A17">
        <w:rPr>
          <w:rFonts w:eastAsia="MalgunNew Roman"/>
          <w:sz w:val="24"/>
          <w:szCs w:val="24"/>
        </w:rPr>
        <w:t xml:space="preserve">, i.e. the knowledge content and the </w:t>
      </w:r>
      <w:r w:rsidR="00F466E7">
        <w:rPr>
          <w:rFonts w:eastAsia="MalgunNew Roman"/>
          <w:sz w:val="24"/>
          <w:szCs w:val="24"/>
        </w:rPr>
        <w:t>centrality of academic credentials, whereas th</w:t>
      </w:r>
      <w:r w:rsidR="0085334E">
        <w:rPr>
          <w:rFonts w:eastAsia="MalgunNew Roman"/>
          <w:sz w:val="24"/>
          <w:szCs w:val="24"/>
        </w:rPr>
        <w:t>e</w:t>
      </w:r>
      <w:r w:rsidR="00F466E7">
        <w:rPr>
          <w:rFonts w:eastAsia="MalgunNew Roman"/>
          <w:sz w:val="24"/>
          <w:szCs w:val="24"/>
        </w:rPr>
        <w:t xml:space="preserve"> research in non-elite departmental contexts had relatively less control over these aspects of research</w:t>
      </w:r>
      <w:r w:rsidR="00D55C43">
        <w:rPr>
          <w:iCs/>
          <w:sz w:val="24"/>
          <w:szCs w:val="24"/>
        </w:rPr>
        <w:t xml:space="preserve">; </w:t>
      </w:r>
      <w:r w:rsidR="0085334E">
        <w:rPr>
          <w:iCs/>
          <w:sz w:val="24"/>
          <w:szCs w:val="24"/>
        </w:rPr>
        <w:t xml:space="preserve">this ‘boundedness’ in ‘elite’ departments’ research did not constrain the research to narrowly scientific objectives with little external relevance, but if anything led to the opposite, liberating </w:t>
      </w:r>
      <w:r w:rsidR="002C47FD">
        <w:rPr>
          <w:iCs/>
          <w:sz w:val="24"/>
          <w:szCs w:val="24"/>
        </w:rPr>
        <w:t>the research in</w:t>
      </w:r>
      <w:r w:rsidR="0085334E">
        <w:rPr>
          <w:iCs/>
          <w:sz w:val="24"/>
          <w:szCs w:val="24"/>
        </w:rPr>
        <w:t xml:space="preserve"> ‘elite’ departments to </w:t>
      </w:r>
      <w:r w:rsidR="00BE60E1">
        <w:rPr>
          <w:iCs/>
          <w:sz w:val="24"/>
          <w:szCs w:val="24"/>
        </w:rPr>
        <w:t xml:space="preserve">produce outputs which, although low in ‘transaction costs’ </w:t>
      </w:r>
      <w:r w:rsidR="00E23255">
        <w:rPr>
          <w:iCs/>
          <w:sz w:val="24"/>
          <w:szCs w:val="24"/>
        </w:rPr>
        <w:t>were</w:t>
      </w:r>
      <w:r w:rsidR="00FC34C4">
        <w:rPr>
          <w:iCs/>
          <w:sz w:val="24"/>
          <w:szCs w:val="24"/>
        </w:rPr>
        <w:t xml:space="preserve"> </w:t>
      </w:r>
      <w:r w:rsidR="001C2EF6">
        <w:rPr>
          <w:iCs/>
          <w:sz w:val="24"/>
          <w:szCs w:val="24"/>
        </w:rPr>
        <w:t>readi</w:t>
      </w:r>
      <w:r w:rsidR="00FC34C4">
        <w:rPr>
          <w:iCs/>
          <w:sz w:val="24"/>
          <w:szCs w:val="24"/>
        </w:rPr>
        <w:t>ly</w:t>
      </w:r>
      <w:r w:rsidR="00E23255">
        <w:rPr>
          <w:iCs/>
          <w:sz w:val="24"/>
          <w:szCs w:val="24"/>
        </w:rPr>
        <w:t xml:space="preserve"> </w:t>
      </w:r>
      <w:r w:rsidR="00995267">
        <w:rPr>
          <w:iCs/>
          <w:sz w:val="24"/>
          <w:szCs w:val="24"/>
        </w:rPr>
        <w:t>relevant</w:t>
      </w:r>
      <w:r w:rsidR="00FC34C4">
        <w:rPr>
          <w:iCs/>
          <w:sz w:val="24"/>
          <w:szCs w:val="24"/>
        </w:rPr>
        <w:t xml:space="preserve"> to</w:t>
      </w:r>
      <w:r w:rsidR="00995267">
        <w:rPr>
          <w:iCs/>
          <w:sz w:val="24"/>
          <w:szCs w:val="24"/>
        </w:rPr>
        <w:t xml:space="preserve"> and useable by external actors</w:t>
      </w:r>
      <w:r w:rsidR="00D55C43">
        <w:rPr>
          <w:iCs/>
          <w:sz w:val="24"/>
          <w:szCs w:val="24"/>
        </w:rPr>
        <w:t>, while research sampled from</w:t>
      </w:r>
      <w:r w:rsidR="00C852CB">
        <w:rPr>
          <w:iCs/>
          <w:sz w:val="24"/>
          <w:szCs w:val="24"/>
        </w:rPr>
        <w:t xml:space="preserve"> non-elite contexts tended to be more reserved in terms of the extent to which research questions and outputs were oriented towards </w:t>
      </w:r>
      <w:r w:rsidR="00D55C43">
        <w:rPr>
          <w:iCs/>
          <w:sz w:val="24"/>
          <w:szCs w:val="24"/>
        </w:rPr>
        <w:t>specific outcomes; and yet the outputs from ‘elite’ departments more typically took the form of standard academic outputs such as papers and technologies, while ‘non-elite’ departments more frequently produced or engaged in more user-friendly and high-cost transactions</w:t>
      </w:r>
      <w:r w:rsidR="003210CE">
        <w:rPr>
          <w:iCs/>
          <w:sz w:val="24"/>
          <w:szCs w:val="24"/>
        </w:rPr>
        <w:t xml:space="preserve"> such as on-site development and application of research, and engaging directly with non-expert users, including members of the public</w:t>
      </w:r>
      <w:r w:rsidR="00D55C43">
        <w:rPr>
          <w:iCs/>
          <w:sz w:val="24"/>
          <w:szCs w:val="24"/>
        </w:rPr>
        <w:t xml:space="preserve">. </w:t>
      </w:r>
    </w:p>
    <w:p w14:paraId="7D61500B" w14:textId="74199D4C" w:rsidR="002041A5" w:rsidRDefault="00DD024A" w:rsidP="00F80A6B">
      <w:pPr>
        <w:spacing w:after="120" w:line="360" w:lineRule="auto"/>
        <w:rPr>
          <w:sz w:val="24"/>
          <w:szCs w:val="24"/>
        </w:rPr>
      </w:pPr>
      <w:r>
        <w:rPr>
          <w:sz w:val="24"/>
          <w:szCs w:val="24"/>
        </w:rPr>
        <w:t>On th</w:t>
      </w:r>
      <w:r w:rsidR="00651A89">
        <w:rPr>
          <w:sz w:val="24"/>
          <w:szCs w:val="24"/>
        </w:rPr>
        <w:t>e</w:t>
      </w:r>
      <w:r>
        <w:rPr>
          <w:sz w:val="24"/>
          <w:szCs w:val="24"/>
        </w:rPr>
        <w:t xml:space="preserve"> dimension of institutional prestige,</w:t>
      </w:r>
      <w:r w:rsidR="00D536C0">
        <w:rPr>
          <w:sz w:val="24"/>
          <w:szCs w:val="24"/>
        </w:rPr>
        <w:t xml:space="preserve"> then,</w:t>
      </w:r>
      <w:r>
        <w:rPr>
          <w:sz w:val="24"/>
          <w:szCs w:val="24"/>
        </w:rPr>
        <w:t xml:space="preserve"> the analysis </w:t>
      </w:r>
      <w:r w:rsidR="00001D05">
        <w:rPr>
          <w:sz w:val="24"/>
          <w:szCs w:val="24"/>
        </w:rPr>
        <w:t xml:space="preserve">suggests that the </w:t>
      </w:r>
      <w:r w:rsidR="00F81972">
        <w:rPr>
          <w:sz w:val="24"/>
          <w:szCs w:val="24"/>
        </w:rPr>
        <w:t xml:space="preserve">uncertainties </w:t>
      </w:r>
      <w:r w:rsidR="00E5787D">
        <w:rPr>
          <w:sz w:val="24"/>
          <w:szCs w:val="24"/>
        </w:rPr>
        <w:t>and tensions around</w:t>
      </w:r>
      <w:r w:rsidR="003E4173">
        <w:rPr>
          <w:sz w:val="24"/>
          <w:szCs w:val="24"/>
        </w:rPr>
        <w:t xml:space="preserve"> boundary reproduction may be experienced predominantly by less prestigious institutions</w:t>
      </w:r>
      <w:r w:rsidR="008726C8">
        <w:rPr>
          <w:sz w:val="24"/>
          <w:szCs w:val="24"/>
        </w:rPr>
        <w:t xml:space="preserve">; </w:t>
      </w:r>
      <w:r w:rsidR="00BF614C">
        <w:rPr>
          <w:sz w:val="24"/>
          <w:szCs w:val="24"/>
        </w:rPr>
        <w:t>‘</w:t>
      </w:r>
      <w:r w:rsidR="008726C8">
        <w:rPr>
          <w:sz w:val="24"/>
          <w:szCs w:val="24"/>
        </w:rPr>
        <w:t>e</w:t>
      </w:r>
      <w:r w:rsidR="00BF614C">
        <w:rPr>
          <w:sz w:val="24"/>
          <w:szCs w:val="24"/>
        </w:rPr>
        <w:t xml:space="preserve">lite’ departments </w:t>
      </w:r>
      <w:r w:rsidR="008726C8">
        <w:rPr>
          <w:sz w:val="24"/>
          <w:szCs w:val="24"/>
        </w:rPr>
        <w:t xml:space="preserve">are able to </w:t>
      </w:r>
      <w:r w:rsidR="00BF614C">
        <w:rPr>
          <w:sz w:val="24"/>
          <w:szCs w:val="24"/>
        </w:rPr>
        <w:t>exercise</w:t>
      </w:r>
      <w:r w:rsidR="008726C8">
        <w:rPr>
          <w:sz w:val="24"/>
          <w:szCs w:val="24"/>
        </w:rPr>
        <w:t xml:space="preserve"> their</w:t>
      </w:r>
      <w:r w:rsidR="00BF614C">
        <w:rPr>
          <w:sz w:val="24"/>
          <w:szCs w:val="24"/>
        </w:rPr>
        <w:t xml:space="preserve"> power</w:t>
      </w:r>
      <w:r w:rsidR="003225D6">
        <w:rPr>
          <w:sz w:val="24"/>
          <w:szCs w:val="24"/>
        </w:rPr>
        <w:t xml:space="preserve"> by engaging in boundary transactions which </w:t>
      </w:r>
      <w:r w:rsidR="008726C8">
        <w:rPr>
          <w:sz w:val="24"/>
          <w:szCs w:val="24"/>
        </w:rPr>
        <w:t>do</w:t>
      </w:r>
      <w:r w:rsidR="003225D6">
        <w:rPr>
          <w:sz w:val="24"/>
          <w:szCs w:val="24"/>
        </w:rPr>
        <w:t xml:space="preserve"> not challenge their strong ownership and tight control over the knowledge content, </w:t>
      </w:r>
      <w:r w:rsidR="008577AA">
        <w:rPr>
          <w:sz w:val="24"/>
          <w:szCs w:val="24"/>
        </w:rPr>
        <w:t>but which allowed them to enact and reinforce</w:t>
      </w:r>
      <w:r w:rsidR="003225D6">
        <w:rPr>
          <w:sz w:val="24"/>
          <w:szCs w:val="24"/>
        </w:rPr>
        <w:t xml:space="preserve"> their distinctive relation to knowledge</w:t>
      </w:r>
      <w:r w:rsidR="00D53479">
        <w:rPr>
          <w:sz w:val="24"/>
          <w:szCs w:val="24"/>
        </w:rPr>
        <w:t xml:space="preserve">, </w:t>
      </w:r>
      <w:r w:rsidR="003225D6">
        <w:rPr>
          <w:sz w:val="24"/>
          <w:szCs w:val="24"/>
        </w:rPr>
        <w:t xml:space="preserve">i.e. to the ‘transcendental’ </w:t>
      </w:r>
      <w:r w:rsidR="00D53479">
        <w:rPr>
          <w:sz w:val="24"/>
          <w:szCs w:val="24"/>
        </w:rPr>
        <w:t>(</w:t>
      </w:r>
      <w:r w:rsidR="003225D6">
        <w:rPr>
          <w:sz w:val="24"/>
          <w:szCs w:val="24"/>
        </w:rPr>
        <w:t>or the ‘sacred</w:t>
      </w:r>
      <w:r w:rsidR="00D53479">
        <w:rPr>
          <w:sz w:val="24"/>
          <w:szCs w:val="24"/>
        </w:rPr>
        <w:t>’) (</w:t>
      </w:r>
      <w:r w:rsidR="003225D6">
        <w:rPr>
          <w:sz w:val="24"/>
          <w:szCs w:val="24"/>
        </w:rPr>
        <w:t>Bernstein, 2000; Durkheim, 1915)</w:t>
      </w:r>
      <w:r w:rsidR="008726C8">
        <w:rPr>
          <w:sz w:val="24"/>
          <w:szCs w:val="24"/>
        </w:rPr>
        <w:t xml:space="preserve">. </w:t>
      </w:r>
      <w:r w:rsidR="007A2502">
        <w:rPr>
          <w:sz w:val="24"/>
          <w:szCs w:val="24"/>
        </w:rPr>
        <w:t>But w</w:t>
      </w:r>
      <w:r w:rsidR="008726C8">
        <w:rPr>
          <w:sz w:val="24"/>
          <w:szCs w:val="24"/>
        </w:rPr>
        <w:t>hile this</w:t>
      </w:r>
      <w:r w:rsidR="00D8290C">
        <w:rPr>
          <w:sz w:val="24"/>
          <w:szCs w:val="24"/>
        </w:rPr>
        <w:t xml:space="preserve"> description has merit vis-à-vis </w:t>
      </w:r>
      <w:r w:rsidR="00942B06">
        <w:rPr>
          <w:sz w:val="24"/>
          <w:szCs w:val="24"/>
        </w:rPr>
        <w:t>a comparison between</w:t>
      </w:r>
      <w:r w:rsidR="00D8290C">
        <w:rPr>
          <w:sz w:val="24"/>
          <w:szCs w:val="24"/>
        </w:rPr>
        <w:t xml:space="preserve"> </w:t>
      </w:r>
      <w:r w:rsidR="008726C8">
        <w:rPr>
          <w:sz w:val="24"/>
          <w:szCs w:val="24"/>
        </w:rPr>
        <w:t xml:space="preserve">more and less powerful institutional contexts, it obscures other </w:t>
      </w:r>
      <w:r w:rsidR="00A22E9A">
        <w:rPr>
          <w:sz w:val="24"/>
          <w:szCs w:val="24"/>
        </w:rPr>
        <w:t>interplays</w:t>
      </w:r>
      <w:r w:rsidR="008726C8">
        <w:rPr>
          <w:sz w:val="24"/>
          <w:szCs w:val="24"/>
        </w:rPr>
        <w:t xml:space="preserve"> of power</w:t>
      </w:r>
      <w:r w:rsidR="00A22E9A">
        <w:rPr>
          <w:sz w:val="24"/>
          <w:szCs w:val="24"/>
        </w:rPr>
        <w:t xml:space="preserve"> and control</w:t>
      </w:r>
      <w:r w:rsidR="00942B06">
        <w:rPr>
          <w:sz w:val="24"/>
          <w:szCs w:val="24"/>
        </w:rPr>
        <w:t xml:space="preserve"> which operate </w:t>
      </w:r>
      <w:r w:rsidR="00CA073C">
        <w:rPr>
          <w:sz w:val="24"/>
          <w:szCs w:val="24"/>
        </w:rPr>
        <w:t>across all academic contexts</w:t>
      </w:r>
      <w:r w:rsidR="00D53479">
        <w:rPr>
          <w:sz w:val="24"/>
          <w:szCs w:val="24"/>
        </w:rPr>
        <w:t xml:space="preserve"> </w:t>
      </w:r>
      <w:r w:rsidR="00572251">
        <w:rPr>
          <w:sz w:val="24"/>
          <w:szCs w:val="24"/>
        </w:rPr>
        <w:t xml:space="preserve">and instil a </w:t>
      </w:r>
      <w:r w:rsidR="001253C8">
        <w:rPr>
          <w:sz w:val="24"/>
          <w:szCs w:val="24"/>
        </w:rPr>
        <w:t>more general p</w:t>
      </w:r>
      <w:r w:rsidR="000E3998">
        <w:rPr>
          <w:sz w:val="24"/>
          <w:szCs w:val="24"/>
        </w:rPr>
        <w:t>recariousness</w:t>
      </w:r>
      <w:r w:rsidR="00AE3344">
        <w:rPr>
          <w:sz w:val="24"/>
          <w:szCs w:val="24"/>
        </w:rPr>
        <w:t xml:space="preserve">. </w:t>
      </w:r>
    </w:p>
    <w:p w14:paraId="61C83C2C" w14:textId="06FE8B9C" w:rsidR="00645577" w:rsidRPr="00856E59" w:rsidRDefault="00645577" w:rsidP="00645577">
      <w:pPr>
        <w:pStyle w:val="Heading4"/>
      </w:pPr>
      <w:r>
        <w:t xml:space="preserve">External: </w:t>
      </w:r>
      <w:r w:rsidR="001C04D4">
        <w:t>multiple scientific systems</w:t>
      </w:r>
    </w:p>
    <w:p w14:paraId="5A150BC3" w14:textId="7D1A0D03" w:rsidR="00D86890" w:rsidRDefault="003235B0" w:rsidP="00077804">
      <w:pPr>
        <w:spacing w:after="120" w:line="360" w:lineRule="auto"/>
        <w:rPr>
          <w:sz w:val="24"/>
          <w:szCs w:val="24"/>
        </w:rPr>
      </w:pPr>
      <w:r>
        <w:rPr>
          <w:sz w:val="24"/>
          <w:szCs w:val="24"/>
        </w:rPr>
        <w:t xml:space="preserve">Academia may be the central knowledge </w:t>
      </w:r>
      <w:r w:rsidR="003C754E">
        <w:rPr>
          <w:sz w:val="24"/>
          <w:szCs w:val="24"/>
        </w:rPr>
        <w:t>institution</w:t>
      </w:r>
      <w:r>
        <w:rPr>
          <w:sz w:val="24"/>
          <w:szCs w:val="24"/>
        </w:rPr>
        <w:t xml:space="preserve"> in society, but it does not hold a monopoly over </w:t>
      </w:r>
      <w:r w:rsidR="00D43B64">
        <w:rPr>
          <w:sz w:val="24"/>
          <w:szCs w:val="24"/>
        </w:rPr>
        <w:t>the production, conduct or direction of scien</w:t>
      </w:r>
      <w:r w:rsidR="00C60E66">
        <w:rPr>
          <w:sz w:val="24"/>
          <w:szCs w:val="24"/>
        </w:rPr>
        <w:t>ce</w:t>
      </w:r>
      <w:r w:rsidR="00B47DB7">
        <w:rPr>
          <w:sz w:val="24"/>
          <w:szCs w:val="24"/>
        </w:rPr>
        <w:t xml:space="preserve"> </w:t>
      </w:r>
      <w:r w:rsidR="00B47DB7">
        <w:rPr>
          <w:sz w:val="24"/>
          <w:szCs w:val="24"/>
        </w:rPr>
        <w:fldChar w:fldCharType="begin"/>
      </w:r>
      <w:r w:rsidR="00B47DB7">
        <w:rPr>
          <w:sz w:val="24"/>
          <w:szCs w:val="24"/>
        </w:rPr>
        <w:instrText xml:space="preserve"> ADDIN EN.CITE &lt;EndNote&gt;&lt;Cite&gt;&lt;Author&gt;Brennan&lt;/Author&gt;&lt;Year&gt;2016&lt;/Year&gt;&lt;IDText&gt;Diversity of Higher Education Institutions in Networked Knowledge Societies: A Comparative Examination&lt;/IDText&gt;&lt;DisplayText&gt;(Brennan et al., 2016)&lt;/DisplayText&gt;&lt;record&gt;&lt;titles&gt;&lt;title&gt;Diversity of Higher Education Institutions in Networked Knowledge Societies: A Comparative Examination&lt;/title&gt;&lt;secondary-title&gt;Re-becoming universities?: higher education institutions in networked knowledge societies&lt;/secondary-title&gt;&lt;/titles&gt;&lt;contributors&gt;&lt;authors&gt;&lt;author&gt;Brennan, John&lt;/author&gt;&lt;author&gt;Papatsiba, Vassiliki&lt;/author&gt;&lt;author&gt;Sousa, Sofia Branco&lt;/author&gt;&lt;author&gt;Hoffman, David&lt;/author&gt;&lt;/authors&gt;&lt;/contributors&gt;&lt;added-date format="utc"&gt;1458844676&lt;/added-date&gt;&lt;pub-location&gt;Dordrecht&lt;/pub-location&gt;&lt;ref-type name="Book Section"&gt;5&lt;/ref-type&gt;&lt;dates&gt;&lt;year&gt;2016&lt;/year&gt;&lt;/dates&gt;&lt;rec-number&gt;323&lt;/rec-number&gt;&lt;publisher&gt;Springer&lt;/publisher&gt;&lt;last-updated-date format="utc"&gt;1560727286&lt;/last-updated-date&gt;&lt;contributors&gt;&lt;secondary-authors&gt;&lt;author&gt;Hoffman, David M.&lt;/author&gt;&lt;author&gt;Välimaa, Jussi&lt;/author&gt;&lt;/secondary-authors&gt;&lt;/contributors&gt;&lt;/record&gt;&lt;/Cite&gt;&lt;/EndNote&gt;</w:instrText>
      </w:r>
      <w:r w:rsidR="00B47DB7">
        <w:rPr>
          <w:sz w:val="24"/>
          <w:szCs w:val="24"/>
        </w:rPr>
        <w:fldChar w:fldCharType="separate"/>
      </w:r>
      <w:r w:rsidR="00B47DB7">
        <w:rPr>
          <w:noProof/>
          <w:sz w:val="24"/>
          <w:szCs w:val="24"/>
        </w:rPr>
        <w:t>(Brennan et al., 2016)</w:t>
      </w:r>
      <w:r w:rsidR="00B47DB7">
        <w:rPr>
          <w:sz w:val="24"/>
          <w:szCs w:val="24"/>
        </w:rPr>
        <w:fldChar w:fldCharType="end"/>
      </w:r>
      <w:r>
        <w:rPr>
          <w:sz w:val="24"/>
          <w:szCs w:val="24"/>
        </w:rPr>
        <w:t xml:space="preserve">. </w:t>
      </w:r>
      <w:r w:rsidR="00F0438B">
        <w:rPr>
          <w:sz w:val="24"/>
          <w:szCs w:val="24"/>
        </w:rPr>
        <w:t xml:space="preserve">When the sampled research </w:t>
      </w:r>
      <w:r w:rsidR="0068649E">
        <w:rPr>
          <w:sz w:val="24"/>
          <w:szCs w:val="24"/>
        </w:rPr>
        <w:t>wa</w:t>
      </w:r>
      <w:r w:rsidR="00F0438B">
        <w:rPr>
          <w:sz w:val="24"/>
          <w:szCs w:val="24"/>
        </w:rPr>
        <w:t xml:space="preserve">s </w:t>
      </w:r>
      <w:r w:rsidR="0068649E">
        <w:rPr>
          <w:sz w:val="24"/>
          <w:szCs w:val="24"/>
        </w:rPr>
        <w:t>analysed</w:t>
      </w:r>
      <w:r w:rsidR="00F0438B">
        <w:rPr>
          <w:sz w:val="24"/>
          <w:szCs w:val="24"/>
        </w:rPr>
        <w:t xml:space="preserve"> from the perspective of research orientation, </w:t>
      </w:r>
      <w:r w:rsidR="00000D12">
        <w:rPr>
          <w:sz w:val="24"/>
          <w:szCs w:val="24"/>
        </w:rPr>
        <w:t>that is, orientation towards use-oriented/applied research or understanding-oriented/basic research,</w:t>
      </w:r>
      <w:r w:rsidR="00F5317E">
        <w:rPr>
          <w:sz w:val="24"/>
          <w:szCs w:val="24"/>
        </w:rPr>
        <w:t xml:space="preserve"> I interpreted variation in terms of </w:t>
      </w:r>
      <w:r w:rsidR="001B0F17">
        <w:rPr>
          <w:sz w:val="24"/>
          <w:szCs w:val="24"/>
        </w:rPr>
        <w:t xml:space="preserve">the way that research in different categories </w:t>
      </w:r>
      <w:r w:rsidR="00077804">
        <w:rPr>
          <w:sz w:val="24"/>
          <w:szCs w:val="24"/>
        </w:rPr>
        <w:t>aligned</w:t>
      </w:r>
      <w:r w:rsidR="001B0F17">
        <w:rPr>
          <w:sz w:val="24"/>
          <w:szCs w:val="24"/>
        </w:rPr>
        <w:t xml:space="preserve"> to different broad knowledge</w:t>
      </w:r>
      <w:r w:rsidR="00077804">
        <w:rPr>
          <w:sz w:val="24"/>
          <w:szCs w:val="24"/>
        </w:rPr>
        <w:t xml:space="preserve"> </w:t>
      </w:r>
      <w:r w:rsidR="001B0F17">
        <w:rPr>
          <w:sz w:val="24"/>
          <w:szCs w:val="24"/>
        </w:rPr>
        <w:t>systems</w:t>
      </w:r>
      <w:r w:rsidR="0084405E">
        <w:rPr>
          <w:sz w:val="24"/>
          <w:szCs w:val="24"/>
        </w:rPr>
        <w:t>.</w:t>
      </w:r>
      <w:r w:rsidR="00077804">
        <w:rPr>
          <w:sz w:val="24"/>
          <w:szCs w:val="24"/>
        </w:rPr>
        <w:t xml:space="preserve"> The research from Basic </w:t>
      </w:r>
      <w:r w:rsidR="00717562">
        <w:rPr>
          <w:sz w:val="24"/>
          <w:szCs w:val="24"/>
        </w:rPr>
        <w:t xml:space="preserve">disciplines </w:t>
      </w:r>
      <w:r w:rsidR="00077804">
        <w:rPr>
          <w:sz w:val="24"/>
          <w:szCs w:val="24"/>
        </w:rPr>
        <w:t>frequently aligned, through technology research and development, to a ‘technoscientific’ system in which large industry and nation states are interested in the power afforded by new technologies which, just as they push back the frontiers of data-collection for scientific purposes, also drive the cutting edge in</w:t>
      </w:r>
      <w:r w:rsidR="00131BD4">
        <w:rPr>
          <w:sz w:val="24"/>
          <w:szCs w:val="24"/>
        </w:rPr>
        <w:t xml:space="preserve"> production for commerce and national security. </w:t>
      </w:r>
      <w:r w:rsidR="00717562">
        <w:rPr>
          <w:sz w:val="24"/>
          <w:szCs w:val="24"/>
        </w:rPr>
        <w:t>Research from Applied disciplines often aligned to a ‘Mode 2’ system which challenge</w:t>
      </w:r>
      <w:r w:rsidR="00A63859">
        <w:rPr>
          <w:sz w:val="24"/>
          <w:szCs w:val="24"/>
        </w:rPr>
        <w:t>s</w:t>
      </w:r>
      <w:r w:rsidR="00717562">
        <w:rPr>
          <w:sz w:val="24"/>
          <w:szCs w:val="24"/>
        </w:rPr>
        <w:t xml:space="preserve"> academia’s preferred mode of conducting science, with a</w:t>
      </w:r>
      <w:r w:rsidR="00AA7208">
        <w:rPr>
          <w:sz w:val="24"/>
          <w:szCs w:val="24"/>
        </w:rPr>
        <w:t xml:space="preserve"> transdisciplinary (as opposed to disciplinary) approach to research focused</w:t>
      </w:r>
      <w:r w:rsidR="00717562">
        <w:rPr>
          <w:sz w:val="24"/>
          <w:szCs w:val="24"/>
        </w:rPr>
        <w:t xml:space="preserve"> on pre-specified outcomes (as opposed to open-ended projects) of localised </w:t>
      </w:r>
      <w:r w:rsidR="00AA7208">
        <w:rPr>
          <w:sz w:val="24"/>
          <w:szCs w:val="24"/>
        </w:rPr>
        <w:t xml:space="preserve">import </w:t>
      </w:r>
      <w:r w:rsidR="00717562">
        <w:rPr>
          <w:sz w:val="24"/>
          <w:szCs w:val="24"/>
        </w:rPr>
        <w:t>(as opposed to general or even universal relevance)</w:t>
      </w:r>
      <w:r w:rsidR="00AA7208">
        <w:rPr>
          <w:sz w:val="24"/>
          <w:szCs w:val="24"/>
        </w:rPr>
        <w:t xml:space="preserve">. </w:t>
      </w:r>
      <w:r w:rsidR="00C153C9">
        <w:rPr>
          <w:sz w:val="24"/>
          <w:szCs w:val="24"/>
        </w:rPr>
        <w:t xml:space="preserve">The way in which I want to develop this discussion here is to </w:t>
      </w:r>
      <w:r w:rsidR="0001349D">
        <w:rPr>
          <w:sz w:val="24"/>
          <w:szCs w:val="24"/>
        </w:rPr>
        <w:t>draw on these findings to note</w:t>
      </w:r>
      <w:r w:rsidR="00C153C9">
        <w:rPr>
          <w:sz w:val="24"/>
          <w:szCs w:val="24"/>
        </w:rPr>
        <w:t xml:space="preserve"> the ways in which academia is systematically </w:t>
      </w:r>
      <w:r w:rsidR="004B2107">
        <w:rPr>
          <w:sz w:val="24"/>
          <w:szCs w:val="24"/>
        </w:rPr>
        <w:t xml:space="preserve">exhibiting </w:t>
      </w:r>
      <w:r w:rsidR="004F6A6D">
        <w:rPr>
          <w:sz w:val="24"/>
          <w:szCs w:val="24"/>
        </w:rPr>
        <w:t xml:space="preserve">an </w:t>
      </w:r>
      <w:r w:rsidR="00474B61" w:rsidRPr="00E707C3">
        <w:rPr>
          <w:sz w:val="24"/>
          <w:szCs w:val="24"/>
        </w:rPr>
        <w:t xml:space="preserve">“orientation ... towards </w:t>
      </w:r>
      <w:r w:rsidR="00474B61">
        <w:rPr>
          <w:sz w:val="24"/>
          <w:szCs w:val="24"/>
        </w:rPr>
        <w:t>...</w:t>
      </w:r>
      <w:r w:rsidR="00474B61" w:rsidRPr="00E707C3">
        <w:rPr>
          <w:sz w:val="24"/>
          <w:szCs w:val="24"/>
        </w:rPr>
        <w:t xml:space="preserve"> external dependency” (</w:t>
      </w:r>
      <w:r w:rsidR="00474B61">
        <w:rPr>
          <w:sz w:val="24"/>
          <w:szCs w:val="24"/>
        </w:rPr>
        <w:t xml:space="preserve">Bernstein, 2000, </w:t>
      </w:r>
      <w:r w:rsidR="00474B61" w:rsidRPr="00E707C3">
        <w:rPr>
          <w:sz w:val="24"/>
          <w:szCs w:val="24"/>
        </w:rPr>
        <w:t>p. 52)</w:t>
      </w:r>
      <w:r w:rsidR="00C153C9">
        <w:rPr>
          <w:sz w:val="24"/>
          <w:szCs w:val="24"/>
        </w:rPr>
        <w:t xml:space="preserve">. </w:t>
      </w:r>
      <w:r w:rsidR="00E829F9">
        <w:rPr>
          <w:sz w:val="24"/>
          <w:szCs w:val="24"/>
        </w:rPr>
        <w:t xml:space="preserve">The point is that not only is there the theoretical necessity for some form of boundary transaction, a necessity to be somewhat </w:t>
      </w:r>
      <w:r w:rsidR="00E829F9" w:rsidRPr="0090009A">
        <w:rPr>
          <w:sz w:val="24"/>
          <w:szCs w:val="24"/>
        </w:rPr>
        <w:t xml:space="preserve">accessible </w:t>
      </w:r>
      <w:r w:rsidR="00E829F9">
        <w:rPr>
          <w:sz w:val="24"/>
          <w:szCs w:val="24"/>
        </w:rPr>
        <w:t xml:space="preserve">and concede some </w:t>
      </w:r>
      <w:r w:rsidR="00E829F9" w:rsidRPr="0090009A">
        <w:rPr>
          <w:sz w:val="24"/>
          <w:szCs w:val="24"/>
        </w:rPr>
        <w:t>control to</w:t>
      </w:r>
      <w:r w:rsidR="00E829F9">
        <w:rPr>
          <w:sz w:val="24"/>
          <w:szCs w:val="24"/>
        </w:rPr>
        <w:t xml:space="preserve"> wider society (Bernstein, 2000; Moore, 2013); but that, empirically, academic research seems to consistently depend on allowing access to and conceding control to </w:t>
      </w:r>
      <w:r w:rsidR="00E829F9" w:rsidRPr="0051338D">
        <w:rPr>
          <w:i/>
          <w:iCs/>
          <w:sz w:val="24"/>
          <w:szCs w:val="24"/>
        </w:rPr>
        <w:t xml:space="preserve">certain </w:t>
      </w:r>
      <w:r w:rsidR="00E829F9">
        <w:rPr>
          <w:sz w:val="24"/>
          <w:szCs w:val="24"/>
        </w:rPr>
        <w:t xml:space="preserve">external groups. </w:t>
      </w:r>
      <w:r w:rsidR="000B5D66">
        <w:rPr>
          <w:sz w:val="24"/>
          <w:szCs w:val="24"/>
        </w:rPr>
        <w:t>Th</w:t>
      </w:r>
      <w:r w:rsidR="00C153C9">
        <w:rPr>
          <w:sz w:val="24"/>
          <w:szCs w:val="24"/>
        </w:rPr>
        <w:t>e technoscientific system primarily operates at the level of industry and governmental powers who shape academic science by investing in and occasionally collaborating in research with academics</w:t>
      </w:r>
      <w:r w:rsidR="0000051D">
        <w:rPr>
          <w:sz w:val="24"/>
          <w:szCs w:val="24"/>
        </w:rPr>
        <w:t>. The</w:t>
      </w:r>
      <w:r w:rsidR="00C153C9">
        <w:rPr>
          <w:sz w:val="24"/>
          <w:szCs w:val="24"/>
        </w:rPr>
        <w:t xml:space="preserve"> ‘mode 2’ knowledge production system may be shaped by a more </w:t>
      </w:r>
      <w:r w:rsidR="00A022A5">
        <w:rPr>
          <w:sz w:val="24"/>
          <w:szCs w:val="24"/>
        </w:rPr>
        <w:t>broadly distributed</w:t>
      </w:r>
      <w:r w:rsidR="00C153C9">
        <w:rPr>
          <w:sz w:val="24"/>
          <w:szCs w:val="24"/>
        </w:rPr>
        <w:t xml:space="preserve"> base of private interests, but is nonetheless dependent on knowledge-intensive commerce, as well as governmental innovation policies. </w:t>
      </w:r>
    </w:p>
    <w:p w14:paraId="7CFA1759" w14:textId="4A8A5FE5" w:rsidR="00E707C3" w:rsidRDefault="000A69D5" w:rsidP="00965FAE">
      <w:pPr>
        <w:spacing w:after="120" w:line="360" w:lineRule="auto"/>
        <w:rPr>
          <w:sz w:val="24"/>
          <w:szCs w:val="24"/>
        </w:rPr>
      </w:pPr>
      <w:r>
        <w:rPr>
          <w:sz w:val="24"/>
          <w:szCs w:val="24"/>
        </w:rPr>
        <w:t>For Moore (2013</w:t>
      </w:r>
      <w:r w:rsidR="00794422">
        <w:rPr>
          <w:sz w:val="24"/>
          <w:szCs w:val="24"/>
        </w:rPr>
        <w:t xml:space="preserve">, </w:t>
      </w:r>
      <w:r w:rsidR="00AE041A">
        <w:rPr>
          <w:sz w:val="24"/>
          <w:szCs w:val="24"/>
        </w:rPr>
        <w:t>p. 80</w:t>
      </w:r>
      <w:r>
        <w:rPr>
          <w:sz w:val="24"/>
          <w:szCs w:val="24"/>
        </w:rPr>
        <w:t>), the importance of th</w:t>
      </w:r>
      <w:r w:rsidR="00000772">
        <w:rPr>
          <w:sz w:val="24"/>
          <w:szCs w:val="24"/>
        </w:rPr>
        <w:t>is</w:t>
      </w:r>
      <w:r>
        <w:rPr>
          <w:sz w:val="24"/>
          <w:szCs w:val="24"/>
        </w:rPr>
        <w:t xml:space="preserve"> issue</w:t>
      </w:r>
      <w:r w:rsidR="00000772">
        <w:rPr>
          <w:sz w:val="24"/>
          <w:szCs w:val="24"/>
        </w:rPr>
        <w:t>, that</w:t>
      </w:r>
      <w:r>
        <w:rPr>
          <w:sz w:val="24"/>
          <w:szCs w:val="24"/>
        </w:rPr>
        <w:t xml:space="preserve"> of </w:t>
      </w:r>
      <w:r>
        <w:rPr>
          <w:i/>
          <w:iCs/>
          <w:sz w:val="24"/>
          <w:szCs w:val="24"/>
        </w:rPr>
        <w:t xml:space="preserve">which </w:t>
      </w:r>
      <w:r>
        <w:rPr>
          <w:sz w:val="24"/>
          <w:szCs w:val="24"/>
        </w:rPr>
        <w:t>external group/actors</w:t>
      </w:r>
      <w:r>
        <w:rPr>
          <w:i/>
          <w:iCs/>
          <w:sz w:val="24"/>
          <w:szCs w:val="24"/>
        </w:rPr>
        <w:t xml:space="preserve"> </w:t>
      </w:r>
      <w:r>
        <w:rPr>
          <w:sz w:val="24"/>
          <w:szCs w:val="24"/>
        </w:rPr>
        <w:t>get access to bounded categories</w:t>
      </w:r>
      <w:r w:rsidR="00000772">
        <w:rPr>
          <w:sz w:val="24"/>
          <w:szCs w:val="24"/>
        </w:rPr>
        <w:t>,</w:t>
      </w:r>
      <w:r>
        <w:rPr>
          <w:sz w:val="24"/>
          <w:szCs w:val="24"/>
        </w:rPr>
        <w:t xml:space="preserve"> is a key sociological implication of Bernstein’s theory</w:t>
      </w:r>
      <w:r w:rsidR="00794422">
        <w:rPr>
          <w:sz w:val="24"/>
          <w:szCs w:val="24"/>
        </w:rPr>
        <w:t>.</w:t>
      </w:r>
      <w:r w:rsidR="00D86890">
        <w:rPr>
          <w:sz w:val="24"/>
          <w:szCs w:val="24"/>
        </w:rPr>
        <w:t xml:space="preserve"> According to my analysis it is best to think in terms of two coalitions of interest in controlling science, with the </w:t>
      </w:r>
      <w:r w:rsidR="00E829F9">
        <w:rPr>
          <w:sz w:val="24"/>
          <w:szCs w:val="24"/>
        </w:rPr>
        <w:t>s</w:t>
      </w:r>
      <w:r w:rsidR="00D86890">
        <w:rPr>
          <w:sz w:val="24"/>
          <w:szCs w:val="24"/>
        </w:rPr>
        <w:t>tate (national governments)</w:t>
      </w:r>
      <w:r w:rsidR="00E829F9">
        <w:rPr>
          <w:sz w:val="24"/>
          <w:szCs w:val="24"/>
        </w:rPr>
        <w:t xml:space="preserve"> important to both.</w:t>
      </w:r>
      <w:r w:rsidR="00D86890">
        <w:rPr>
          <w:sz w:val="24"/>
          <w:szCs w:val="24"/>
        </w:rPr>
        <w:t xml:space="preserve"> One coalition is that around </w:t>
      </w:r>
      <w:r w:rsidR="00965FAE">
        <w:rPr>
          <w:sz w:val="24"/>
          <w:szCs w:val="24"/>
        </w:rPr>
        <w:t xml:space="preserve">science-based technologies as a source of </w:t>
      </w:r>
      <w:r w:rsidR="00B25CC9">
        <w:rPr>
          <w:sz w:val="24"/>
          <w:szCs w:val="24"/>
        </w:rPr>
        <w:t xml:space="preserve">global political and military </w:t>
      </w:r>
      <w:r w:rsidR="00965FAE">
        <w:rPr>
          <w:sz w:val="24"/>
          <w:szCs w:val="24"/>
        </w:rPr>
        <w:t xml:space="preserve">power; the other coalition is that around science and science-based technologies as central to innovation and economic growth. </w:t>
      </w:r>
      <w:r w:rsidR="00002AAD">
        <w:rPr>
          <w:sz w:val="24"/>
          <w:szCs w:val="24"/>
        </w:rPr>
        <w:t>Not only are g</w:t>
      </w:r>
      <w:r w:rsidR="00965FAE">
        <w:rPr>
          <w:sz w:val="24"/>
          <w:szCs w:val="24"/>
        </w:rPr>
        <w:t xml:space="preserve">overnments central to both, </w:t>
      </w:r>
      <w:r w:rsidR="00002AAD">
        <w:rPr>
          <w:sz w:val="24"/>
          <w:szCs w:val="24"/>
        </w:rPr>
        <w:t>but they</w:t>
      </w:r>
      <w:r w:rsidR="00965FAE">
        <w:rPr>
          <w:sz w:val="24"/>
          <w:szCs w:val="24"/>
        </w:rPr>
        <w:t xml:space="preserve"> a</w:t>
      </w:r>
      <w:r w:rsidR="00002AAD">
        <w:rPr>
          <w:sz w:val="24"/>
          <w:szCs w:val="24"/>
        </w:rPr>
        <w:t xml:space="preserve">lso increasingly intervene in </w:t>
      </w:r>
      <w:r w:rsidR="00965FAE">
        <w:rPr>
          <w:sz w:val="24"/>
          <w:szCs w:val="24"/>
        </w:rPr>
        <w:t>the</w:t>
      </w:r>
      <w:r w:rsidR="00002AAD">
        <w:rPr>
          <w:sz w:val="24"/>
          <w:szCs w:val="24"/>
        </w:rPr>
        <w:t xml:space="preserve"> governance</w:t>
      </w:r>
      <w:r w:rsidR="00965FAE">
        <w:rPr>
          <w:sz w:val="24"/>
          <w:szCs w:val="24"/>
        </w:rPr>
        <w:t xml:space="preserve"> </w:t>
      </w:r>
      <w:r w:rsidR="00002AAD">
        <w:rPr>
          <w:sz w:val="24"/>
          <w:szCs w:val="24"/>
        </w:rPr>
        <w:t>architecture of the academic sector</w:t>
      </w:r>
      <w:r w:rsidR="00965FAE">
        <w:rPr>
          <w:sz w:val="24"/>
          <w:szCs w:val="24"/>
        </w:rPr>
        <w:t xml:space="preserve">, for example through performance-based funding allocation systems such as the REF. </w:t>
      </w:r>
      <w:r w:rsidR="00A72AC3">
        <w:rPr>
          <w:sz w:val="24"/>
          <w:szCs w:val="24"/>
        </w:rPr>
        <w:t>This explanatory</w:t>
      </w:r>
      <w:r w:rsidR="0045746F">
        <w:rPr>
          <w:sz w:val="24"/>
          <w:szCs w:val="24"/>
        </w:rPr>
        <w:t xml:space="preserve"> sub-</w:t>
      </w:r>
      <w:r w:rsidR="00A72AC3">
        <w:rPr>
          <w:sz w:val="24"/>
          <w:szCs w:val="24"/>
        </w:rPr>
        <w:t>theme</w:t>
      </w:r>
      <w:r w:rsidR="0045746F">
        <w:rPr>
          <w:sz w:val="24"/>
          <w:szCs w:val="24"/>
        </w:rPr>
        <w:t xml:space="preserve"> therefore highlights that national governments’ own interests and constraints contribute to the nature and culture of the system in which academic research operates. </w:t>
      </w:r>
      <w:r w:rsidR="0092513F">
        <w:rPr>
          <w:sz w:val="24"/>
          <w:szCs w:val="24"/>
        </w:rPr>
        <w:t>Bernstein</w:t>
      </w:r>
      <w:r w:rsidR="0092513F" w:rsidRPr="003E565E">
        <w:rPr>
          <w:sz w:val="24"/>
          <w:szCs w:val="24"/>
        </w:rPr>
        <w:t xml:space="preserve"> </w:t>
      </w:r>
      <w:r w:rsidR="0092513F" w:rsidRPr="003E565E">
        <w:rPr>
          <w:sz w:val="24"/>
          <w:szCs w:val="24"/>
        </w:rPr>
        <w:fldChar w:fldCharType="begin"/>
      </w:r>
      <w:r w:rsidR="0092513F" w:rsidRPr="003E565E">
        <w:rPr>
          <w:sz w:val="24"/>
          <w:szCs w:val="24"/>
        </w:rPr>
        <w:instrText xml:space="preserve"> ADDIN EN.CITE &lt;EndNote&gt;&lt;Cite ExcludeAuth="1"&gt;&lt;Author&gt;Bernstein&lt;/Author&gt;&lt;Year&gt;2000&lt;/Year&gt;&lt;IDText&gt;Pedagogy, symbolic control, and identity: Theory, research, critique&lt;/IDText&gt;&lt;DisplayText&gt;(2000)&lt;/DisplayText&gt;&lt;record&gt;&lt;isbn&gt;084769576X&lt;/isbn&gt;&lt;titles&gt;&lt;title&gt;Pedagogy, symbolic control, and identity: Theory, research, critique&lt;/title&gt;&lt;/titles&gt;&lt;number&gt;4&lt;/number&gt;&lt;contributors&gt;&lt;authors&gt;&lt;author&gt;Bernstein, Basil&lt;/author&gt;&lt;/authors&gt;&lt;/contributors&gt;&lt;edition&gt;2nd&lt;/edition&gt;&lt;added-date format="utc"&gt;1452707855&lt;/added-date&gt;&lt;pub-location&gt;Oxford&lt;/pub-location&gt;&lt;ref-type name="Book"&gt;6&lt;/ref-type&gt;&lt;dates&gt;&lt;year&gt;2000&lt;/year&gt;&lt;/dates&gt;&lt;rec-number&gt;185&lt;/rec-number&gt;&lt;publisher&gt;Rowman &amp;amp; Littlefield&lt;/publisher&gt;&lt;last-updated-date format="utc"&gt;1477766808&lt;/last-updated-date&gt;&lt;/record&gt;&lt;/Cite&gt;&lt;/EndNote&gt;</w:instrText>
      </w:r>
      <w:r w:rsidR="0092513F" w:rsidRPr="003E565E">
        <w:rPr>
          <w:sz w:val="24"/>
          <w:szCs w:val="24"/>
        </w:rPr>
        <w:fldChar w:fldCharType="separate"/>
      </w:r>
      <w:r w:rsidR="0092513F" w:rsidRPr="003E565E">
        <w:rPr>
          <w:noProof/>
          <w:sz w:val="24"/>
          <w:szCs w:val="24"/>
        </w:rPr>
        <w:t>(2000)</w:t>
      </w:r>
      <w:r w:rsidR="0092513F" w:rsidRPr="003E565E">
        <w:rPr>
          <w:sz w:val="24"/>
          <w:szCs w:val="24"/>
        </w:rPr>
        <w:fldChar w:fldCharType="end"/>
      </w:r>
      <w:r w:rsidR="00C11478">
        <w:rPr>
          <w:sz w:val="24"/>
          <w:szCs w:val="24"/>
        </w:rPr>
        <w:t xml:space="preserve"> writes of a </w:t>
      </w:r>
      <w:r w:rsidR="0092513F">
        <w:rPr>
          <w:sz w:val="24"/>
          <w:szCs w:val="24"/>
        </w:rPr>
        <w:t>“</w:t>
      </w:r>
      <w:r w:rsidR="00CD3595">
        <w:rPr>
          <w:sz w:val="24"/>
          <w:szCs w:val="24"/>
        </w:rPr>
        <w:t>culture ...</w:t>
      </w:r>
      <w:r w:rsidR="00CD3595" w:rsidRPr="00CD3595">
        <w:rPr>
          <w:sz w:val="24"/>
          <w:szCs w:val="24"/>
        </w:rPr>
        <w:t xml:space="preserve"> </w:t>
      </w:r>
      <w:r w:rsidR="00CD3595" w:rsidRPr="003E565E">
        <w:rPr>
          <w:sz w:val="24"/>
          <w:szCs w:val="24"/>
        </w:rPr>
        <w:t>facilitated by the activities of funding agencies, state and private”</w:t>
      </w:r>
      <w:r w:rsidR="000E555B">
        <w:rPr>
          <w:sz w:val="24"/>
          <w:szCs w:val="24"/>
        </w:rPr>
        <w:t xml:space="preserve"> (p. 63), a culture</w:t>
      </w:r>
      <w:r w:rsidR="0092513F">
        <w:rPr>
          <w:sz w:val="24"/>
          <w:szCs w:val="24"/>
        </w:rPr>
        <w:t xml:space="preserve"> which </w:t>
      </w:r>
      <w:r w:rsidR="00D122EF">
        <w:rPr>
          <w:sz w:val="24"/>
          <w:szCs w:val="24"/>
        </w:rPr>
        <w:t xml:space="preserve">predominantly </w:t>
      </w:r>
      <w:r w:rsidR="0092513F">
        <w:rPr>
          <w:sz w:val="24"/>
          <w:szCs w:val="24"/>
        </w:rPr>
        <w:t>favour</w:t>
      </w:r>
      <w:r w:rsidR="00D122EF">
        <w:rPr>
          <w:sz w:val="24"/>
          <w:szCs w:val="24"/>
        </w:rPr>
        <w:t>s</w:t>
      </w:r>
      <w:r w:rsidR="0092513F">
        <w:rPr>
          <w:sz w:val="24"/>
          <w:szCs w:val="24"/>
        </w:rPr>
        <w:t xml:space="preserve"> </w:t>
      </w:r>
      <w:r w:rsidR="0045746F">
        <w:rPr>
          <w:sz w:val="24"/>
          <w:szCs w:val="24"/>
        </w:rPr>
        <w:t xml:space="preserve">and acts selectively upon </w:t>
      </w:r>
      <w:r w:rsidR="00D122EF">
        <w:rPr>
          <w:sz w:val="24"/>
          <w:szCs w:val="24"/>
        </w:rPr>
        <w:t>research</w:t>
      </w:r>
      <w:r w:rsidR="000E555B">
        <w:rPr>
          <w:sz w:val="24"/>
          <w:szCs w:val="24"/>
        </w:rPr>
        <w:t xml:space="preserve"> </w:t>
      </w:r>
      <w:r w:rsidR="0092513F">
        <w:rPr>
          <w:sz w:val="24"/>
          <w:szCs w:val="24"/>
        </w:rPr>
        <w:t xml:space="preserve">that </w:t>
      </w:r>
      <w:r w:rsidR="000C68E7">
        <w:rPr>
          <w:sz w:val="24"/>
          <w:szCs w:val="24"/>
        </w:rPr>
        <w:t xml:space="preserve">can be measured in terms of economic value or contributions to </w:t>
      </w:r>
      <w:r w:rsidR="00D122EF">
        <w:rPr>
          <w:sz w:val="24"/>
          <w:szCs w:val="24"/>
        </w:rPr>
        <w:t>other policy priorities</w:t>
      </w:r>
      <w:r w:rsidR="000C68E7">
        <w:rPr>
          <w:sz w:val="24"/>
          <w:szCs w:val="24"/>
        </w:rPr>
        <w:t xml:space="preserve">. </w:t>
      </w:r>
      <w:r w:rsidR="00C11478">
        <w:rPr>
          <w:sz w:val="24"/>
          <w:szCs w:val="24"/>
        </w:rPr>
        <w:t xml:space="preserve">The late Bernstein was writing specifically of the context of the RAE and would surely have </w:t>
      </w:r>
      <w:r w:rsidR="009E3DFA">
        <w:rPr>
          <w:sz w:val="24"/>
          <w:szCs w:val="24"/>
        </w:rPr>
        <w:t xml:space="preserve">had even greater conviction in his </w:t>
      </w:r>
      <w:r w:rsidR="00C11478">
        <w:rPr>
          <w:sz w:val="24"/>
          <w:szCs w:val="24"/>
        </w:rPr>
        <w:t xml:space="preserve">analysis in light of the addition of ‘impact’ in REF2014. </w:t>
      </w:r>
      <w:r w:rsidR="00F90218">
        <w:rPr>
          <w:sz w:val="24"/>
          <w:szCs w:val="24"/>
        </w:rPr>
        <w:t>These factors – global demands for powerful technologies (‘technoscience’), countless demands for localised knowledge expertise to solve specific problems (‘mode 2’)</w:t>
      </w:r>
      <w:r w:rsidR="0051065C">
        <w:rPr>
          <w:sz w:val="24"/>
          <w:szCs w:val="24"/>
        </w:rPr>
        <w:t>,</w:t>
      </w:r>
      <w:r w:rsidR="00F90218">
        <w:rPr>
          <w:sz w:val="24"/>
          <w:szCs w:val="24"/>
        </w:rPr>
        <w:t xml:space="preserve"> and governments’ demand that national institutions contribute to the governments’ own perceptions of ‘national interest’ – all constitute realities which shape academia and academic boundary transactions, and which transcend the experiences of my sampled research. </w:t>
      </w:r>
    </w:p>
    <w:p w14:paraId="35A8A855" w14:textId="30763DA1" w:rsidR="00BA5892" w:rsidRDefault="00C12471" w:rsidP="00BA5892">
      <w:pPr>
        <w:spacing w:after="120" w:line="360" w:lineRule="auto"/>
        <w:rPr>
          <w:sz w:val="24"/>
          <w:szCs w:val="24"/>
        </w:rPr>
      </w:pPr>
      <w:r>
        <w:rPr>
          <w:sz w:val="24"/>
          <w:szCs w:val="24"/>
        </w:rPr>
        <w:t xml:space="preserve">Etzkowitz and Viale (2010) have summarised the situation for academic boundaries as follows: </w:t>
      </w:r>
      <w:r w:rsidR="0096597A">
        <w:rPr>
          <w:sz w:val="24"/>
          <w:szCs w:val="24"/>
        </w:rPr>
        <w:t>“</w:t>
      </w:r>
      <w:r w:rsidR="0096597A" w:rsidRPr="003E565E">
        <w:rPr>
          <w:sz w:val="24"/>
          <w:szCs w:val="24"/>
        </w:rPr>
        <w:t xml:space="preserve">Bounded entities persist but the boundaries are permeable; with networks and collaborations giving organizations an outward as well as an inward focus. Networking </w:t>
      </w:r>
      <w:r w:rsidR="0096597A" w:rsidRPr="00112A7B">
        <w:rPr>
          <w:sz w:val="24"/>
          <w:szCs w:val="24"/>
        </w:rPr>
        <w:t>and</w:t>
      </w:r>
      <w:r w:rsidR="0096597A" w:rsidRPr="00C12471">
        <w:rPr>
          <w:i/>
          <w:iCs/>
          <w:sz w:val="24"/>
          <w:szCs w:val="24"/>
        </w:rPr>
        <w:t xml:space="preserve"> taking advantage of complementarities supersedes ‘boundary work’, or defence of structures, as an organizational priority</w:t>
      </w:r>
      <w:r>
        <w:rPr>
          <w:sz w:val="24"/>
          <w:szCs w:val="24"/>
        </w:rPr>
        <w:t>”</w:t>
      </w:r>
      <w:r w:rsidR="0096597A" w:rsidRPr="003E565E">
        <w:rPr>
          <w:sz w:val="24"/>
          <w:szCs w:val="24"/>
        </w:rPr>
        <w:t xml:space="preserve"> (p. 602</w:t>
      </w:r>
      <w:r w:rsidR="00361D31">
        <w:rPr>
          <w:sz w:val="24"/>
          <w:szCs w:val="24"/>
        </w:rPr>
        <w:t>, emphasis added</w:t>
      </w:r>
      <w:r w:rsidR="0096597A" w:rsidRPr="003E565E">
        <w:rPr>
          <w:sz w:val="24"/>
          <w:szCs w:val="24"/>
        </w:rPr>
        <w:t>)</w:t>
      </w:r>
      <w:r w:rsidR="00361D31">
        <w:rPr>
          <w:sz w:val="24"/>
          <w:szCs w:val="24"/>
        </w:rPr>
        <w:t xml:space="preserve">. </w:t>
      </w:r>
      <w:r w:rsidR="00717A27">
        <w:rPr>
          <w:sz w:val="24"/>
          <w:szCs w:val="24"/>
        </w:rPr>
        <w:t xml:space="preserve">This </w:t>
      </w:r>
      <w:r w:rsidR="000600F4">
        <w:rPr>
          <w:sz w:val="24"/>
          <w:szCs w:val="24"/>
        </w:rPr>
        <w:t>account emphasises how external powers</w:t>
      </w:r>
      <w:r w:rsidR="0084548B">
        <w:rPr>
          <w:sz w:val="24"/>
          <w:szCs w:val="24"/>
        </w:rPr>
        <w:t>’ knowledge demands</w:t>
      </w:r>
      <w:r w:rsidR="00FC0133">
        <w:rPr>
          <w:sz w:val="24"/>
          <w:szCs w:val="24"/>
        </w:rPr>
        <w:t xml:space="preserve"> present opportunities for</w:t>
      </w:r>
      <w:r w:rsidR="0084548B">
        <w:rPr>
          <w:sz w:val="24"/>
          <w:szCs w:val="24"/>
        </w:rPr>
        <w:t xml:space="preserve"> rather than threats to</w:t>
      </w:r>
      <w:r w:rsidR="00FC0133">
        <w:rPr>
          <w:sz w:val="24"/>
          <w:szCs w:val="24"/>
        </w:rPr>
        <w:t xml:space="preserve"> academia</w:t>
      </w:r>
      <w:r w:rsidR="00624828">
        <w:rPr>
          <w:sz w:val="24"/>
          <w:szCs w:val="24"/>
        </w:rPr>
        <w:t>.</w:t>
      </w:r>
      <w:r w:rsidR="00FC0133">
        <w:rPr>
          <w:sz w:val="24"/>
          <w:szCs w:val="24"/>
        </w:rPr>
        <w:t xml:space="preserve"> As a judgement on the </w:t>
      </w:r>
      <w:r w:rsidR="006F3FB4">
        <w:rPr>
          <w:sz w:val="24"/>
          <w:szCs w:val="24"/>
        </w:rPr>
        <w:t>“paradox” of the “competing logics”</w:t>
      </w:r>
      <w:r w:rsidR="008B7C04">
        <w:rPr>
          <w:sz w:val="24"/>
          <w:szCs w:val="24"/>
        </w:rPr>
        <w:t xml:space="preserve"> of universities</w:t>
      </w:r>
      <w:r w:rsidR="006F3FB4">
        <w:rPr>
          <w:sz w:val="24"/>
          <w:szCs w:val="24"/>
        </w:rPr>
        <w:t xml:space="preserve"> (Shields &amp; Watermeyer, 2018, p. 12), Etzkowitz and Viale’s (2010) account </w:t>
      </w:r>
      <w:r w:rsidR="008B7C04">
        <w:rPr>
          <w:sz w:val="24"/>
          <w:szCs w:val="24"/>
        </w:rPr>
        <w:t xml:space="preserve">reflects one possible perspective, namely </w:t>
      </w:r>
      <w:r w:rsidR="00BA5892">
        <w:rPr>
          <w:sz w:val="24"/>
          <w:szCs w:val="24"/>
        </w:rPr>
        <w:t>that the result</w:t>
      </w:r>
      <w:r w:rsidR="008B7C04">
        <w:rPr>
          <w:sz w:val="24"/>
          <w:szCs w:val="24"/>
        </w:rPr>
        <w:t xml:space="preserve"> of the paradox</w:t>
      </w:r>
      <w:r w:rsidR="00BA5892">
        <w:rPr>
          <w:sz w:val="24"/>
          <w:szCs w:val="24"/>
        </w:rPr>
        <w:t xml:space="preserve"> is a kind of</w:t>
      </w:r>
      <w:r w:rsidR="00BA2AB1">
        <w:rPr>
          <w:sz w:val="24"/>
          <w:szCs w:val="24"/>
        </w:rPr>
        <w:t xml:space="preserve"> </w:t>
      </w:r>
      <w:r w:rsidR="006F3FB4">
        <w:rPr>
          <w:sz w:val="24"/>
          <w:szCs w:val="24"/>
        </w:rPr>
        <w:t>“stability” (Shields &amp; Watermeyer, 2018, p. 12</w:t>
      </w:r>
      <w:r w:rsidR="00BA2AB1">
        <w:rPr>
          <w:sz w:val="24"/>
          <w:szCs w:val="24"/>
        </w:rPr>
        <w:t>)</w:t>
      </w:r>
      <w:r w:rsidR="00624828">
        <w:rPr>
          <w:sz w:val="24"/>
          <w:szCs w:val="24"/>
        </w:rPr>
        <w:t xml:space="preserve">, </w:t>
      </w:r>
      <w:r w:rsidR="0051065C">
        <w:rPr>
          <w:sz w:val="24"/>
          <w:szCs w:val="24"/>
        </w:rPr>
        <w:t>in that</w:t>
      </w:r>
      <w:r w:rsidR="00624828">
        <w:rPr>
          <w:sz w:val="24"/>
          <w:szCs w:val="24"/>
        </w:rPr>
        <w:t xml:space="preserve"> “[b]y ceding some control of their work to external resource providers, faculty members ... </w:t>
      </w:r>
      <w:r w:rsidR="001E3968">
        <w:rPr>
          <w:sz w:val="24"/>
          <w:szCs w:val="24"/>
        </w:rPr>
        <w:t xml:space="preserve">[are able to] </w:t>
      </w:r>
      <w:r w:rsidR="00624828">
        <w:rPr>
          <w:sz w:val="24"/>
          <w:szCs w:val="24"/>
        </w:rPr>
        <w:t xml:space="preserve">insulate themselves” </w:t>
      </w:r>
      <w:r w:rsidR="00624828">
        <w:rPr>
          <w:sz w:val="24"/>
          <w:szCs w:val="24"/>
        </w:rPr>
        <w:fldChar w:fldCharType="begin"/>
      </w:r>
      <w:r w:rsidR="00EF7761">
        <w:rPr>
          <w:sz w:val="24"/>
          <w:szCs w:val="24"/>
        </w:rPr>
        <w:instrText xml:space="preserve"> ADDIN EN.CITE &lt;EndNote&gt;&lt;Cite&gt;&lt;Author&gt;Rosinger&lt;/Author&gt;&lt;Year&gt;2016&lt;/Year&gt;&lt;IDText&gt;Organizational Segmentation and the Prestige Economy: Deprofessionalization in High- and Low-Resource Departments&lt;/IDText&gt;&lt;Pages&gt;45&lt;/Pages&gt;&lt;DisplayText&gt;(Rosinger et al., 2016, p. 45)&lt;/DisplayText&gt;&lt;record&gt;&lt;keywords&gt;&lt;keyword&gt;Article&lt;/keyword&gt;&lt;keyword&gt;Organizational Segmentation&lt;/keyword&gt;&lt;keyword&gt;Faculty Work&lt;/keyword&gt;&lt;keyword&gt;Academic Capitalism&lt;/keyword&gt;&lt;keyword&gt;Professionalization&lt;/keyword&gt;&lt;keyword&gt;Prestige Economy&lt;/keyword&gt;&lt;/keywords&gt;&lt;isbn&gt;0022-1546&lt;/isbn&gt;&lt;titles&gt;&lt;title&gt;Organizational Segmentation and the Prestige Economy: Deprofessionalization in High- and Low-Resource Departments&lt;/title&gt;&lt;secondary-title&gt;The Journal of Higher Education&lt;/secondary-title&gt;&lt;/titles&gt;&lt;pages&gt;27-54&lt;/pages&gt;&lt;number&gt;1&lt;/number&gt;&lt;contributors&gt;&lt;authors&gt;&lt;author&gt;Rosinger, Kelly Ochs&lt;/author&gt;&lt;author&gt;Taylor, Barrett J.&lt;/author&gt;&lt;author&gt;Coco, Lindsay&lt;/author&gt;&lt;author&gt;Slaughter, Sheila&lt;/author&gt;&lt;/authors&gt;&lt;/contributors&gt;&lt;added-date format="utc"&gt;1558010190&lt;/added-date&gt;&lt;ref-type name="Journal Article"&gt;17&lt;/ref-type&gt;&lt;dates&gt;&lt;year&gt;2016&lt;/year&gt;&lt;/dates&gt;&lt;rec-number&gt;7785&lt;/rec-number&gt;&lt;publisher&gt;Taylor &amp;amp; Francis&lt;/publisher&gt;&lt;last-updated-date format="utc"&gt;1558010190&lt;/last-updated-date&gt;&lt;electronic-resource-num&gt;10.1080/00221546.2016.11777393&lt;/electronic-resource-num&gt;&lt;volume&gt;87&lt;/volume&gt;&lt;/record&gt;&lt;/Cite&gt;&lt;/EndNote&gt;</w:instrText>
      </w:r>
      <w:r w:rsidR="00624828">
        <w:rPr>
          <w:sz w:val="24"/>
          <w:szCs w:val="24"/>
        </w:rPr>
        <w:fldChar w:fldCharType="separate"/>
      </w:r>
      <w:r w:rsidR="00EF7761">
        <w:rPr>
          <w:noProof/>
          <w:sz w:val="24"/>
          <w:szCs w:val="24"/>
        </w:rPr>
        <w:t>(Rosinger et al., 2016, p. 45)</w:t>
      </w:r>
      <w:r w:rsidR="00624828">
        <w:rPr>
          <w:sz w:val="24"/>
          <w:szCs w:val="24"/>
        </w:rPr>
        <w:fldChar w:fldCharType="end"/>
      </w:r>
      <w:r w:rsidR="001E3968">
        <w:rPr>
          <w:sz w:val="24"/>
          <w:szCs w:val="24"/>
        </w:rPr>
        <w:t xml:space="preserve">. </w:t>
      </w:r>
    </w:p>
    <w:p w14:paraId="376E1BBB" w14:textId="77777777" w:rsidR="006D0ABC" w:rsidRDefault="005E362C" w:rsidP="00FC2FAB">
      <w:pPr>
        <w:spacing w:after="120" w:line="360" w:lineRule="auto"/>
        <w:rPr>
          <w:sz w:val="24"/>
          <w:szCs w:val="24"/>
        </w:rPr>
      </w:pPr>
      <w:r>
        <w:rPr>
          <w:sz w:val="24"/>
          <w:szCs w:val="24"/>
        </w:rPr>
        <w:t xml:space="preserve">My own evidence does, to an extent, </w:t>
      </w:r>
      <w:r w:rsidR="007075DF">
        <w:rPr>
          <w:sz w:val="24"/>
          <w:szCs w:val="24"/>
        </w:rPr>
        <w:t>align with this view</w:t>
      </w:r>
      <w:r>
        <w:rPr>
          <w:sz w:val="24"/>
          <w:szCs w:val="24"/>
        </w:rPr>
        <w:t xml:space="preserve">. But it </w:t>
      </w:r>
      <w:r w:rsidR="007075DF">
        <w:rPr>
          <w:sz w:val="24"/>
          <w:szCs w:val="24"/>
        </w:rPr>
        <w:t>also finds</w:t>
      </w:r>
      <w:r>
        <w:rPr>
          <w:sz w:val="24"/>
          <w:szCs w:val="24"/>
        </w:rPr>
        <w:t xml:space="preserve"> evidence that the reproduction of any such stability should be considered to be potentially precarious.</w:t>
      </w:r>
      <w:r w:rsidR="00A249AD">
        <w:rPr>
          <w:sz w:val="24"/>
          <w:szCs w:val="24"/>
        </w:rPr>
        <w:t xml:space="preserve"> There</w:t>
      </w:r>
      <w:r w:rsidR="00AB35FB">
        <w:rPr>
          <w:sz w:val="24"/>
          <w:szCs w:val="24"/>
        </w:rPr>
        <w:t xml:space="preserve"> are external </w:t>
      </w:r>
      <w:r w:rsidR="001C4F1A">
        <w:rPr>
          <w:sz w:val="24"/>
          <w:szCs w:val="24"/>
        </w:rPr>
        <w:t>forces</w:t>
      </w:r>
      <w:r w:rsidR="00AB35FB">
        <w:rPr>
          <w:sz w:val="24"/>
          <w:szCs w:val="24"/>
        </w:rPr>
        <w:t xml:space="preserve"> acting upon academic boundary transactions</w:t>
      </w:r>
      <w:r w:rsidR="00A249AD">
        <w:rPr>
          <w:sz w:val="24"/>
          <w:szCs w:val="24"/>
        </w:rPr>
        <w:t xml:space="preserve"> and exerting control upon them. </w:t>
      </w:r>
      <w:r w:rsidR="001C4F1A">
        <w:rPr>
          <w:sz w:val="24"/>
          <w:szCs w:val="24"/>
        </w:rPr>
        <w:t xml:space="preserve">These external forces transcend any given policy or government, and even any given economy or state. </w:t>
      </w:r>
    </w:p>
    <w:p w14:paraId="12DAC20F" w14:textId="226360F0" w:rsidR="00B5109E" w:rsidRPr="003E565E" w:rsidRDefault="00BC1B48" w:rsidP="00FC2FAB">
      <w:pPr>
        <w:spacing w:after="120" w:line="360" w:lineRule="auto"/>
      </w:pPr>
      <w:r>
        <w:rPr>
          <w:sz w:val="24"/>
          <w:szCs w:val="24"/>
        </w:rPr>
        <w:t>True</w:t>
      </w:r>
      <w:r w:rsidR="001C4F1A">
        <w:rPr>
          <w:sz w:val="24"/>
          <w:szCs w:val="24"/>
        </w:rPr>
        <w:t>, my</w:t>
      </w:r>
      <w:r w:rsidR="00A249AD">
        <w:rPr>
          <w:sz w:val="24"/>
          <w:szCs w:val="24"/>
        </w:rPr>
        <w:t xml:space="preserve"> analysis suggests that currently, the effects of these external forces may be being mediated by differential distributions of power within academia, so that</w:t>
      </w:r>
      <w:r w:rsidR="008D6B85">
        <w:rPr>
          <w:sz w:val="24"/>
          <w:szCs w:val="24"/>
        </w:rPr>
        <w:t xml:space="preserve"> powerful institutions feel the effects less strongly</w:t>
      </w:r>
      <w:r w:rsidR="00F96EAA">
        <w:rPr>
          <w:sz w:val="24"/>
          <w:szCs w:val="24"/>
        </w:rPr>
        <w:t>; f</w:t>
      </w:r>
      <w:r w:rsidR="00FC2FAB">
        <w:rPr>
          <w:sz w:val="24"/>
          <w:szCs w:val="24"/>
        </w:rPr>
        <w:t>or as long as traditionally prestigious universities do maintain power and control over their boundaries, there may be a sense of relatively secure reproduction. But to the extent that such powerful institutions depend upon the presence of less powerful universities to receive the brunt of external forces, this may not be a sustainable strategy. I do not find sufficient evidence to close the question on t</w:t>
      </w:r>
      <w:r w:rsidR="008D6B85">
        <w:rPr>
          <w:sz w:val="24"/>
          <w:szCs w:val="24"/>
        </w:rPr>
        <w:t xml:space="preserve">he stability of this situation and the long-term shape and strength of academic boundaries. </w:t>
      </w:r>
    </w:p>
    <w:p w14:paraId="3E0B352E" w14:textId="5D1A3182" w:rsidR="00401569" w:rsidRDefault="002721D6" w:rsidP="003B7EFB">
      <w:pPr>
        <w:pStyle w:val="Heading2"/>
      </w:pPr>
      <w:bookmarkStart w:id="220" w:name="_Toc31701997"/>
      <w:r>
        <w:t>Chapter summary</w:t>
      </w:r>
      <w:bookmarkStart w:id="221" w:name="_Toc536717979"/>
      <w:bookmarkEnd w:id="220"/>
    </w:p>
    <w:p w14:paraId="1F7687D8" w14:textId="296C3825" w:rsidR="000E07C7" w:rsidRDefault="009E7989" w:rsidP="009E7989">
      <w:pPr>
        <w:spacing w:after="120" w:line="360" w:lineRule="auto"/>
        <w:rPr>
          <w:sz w:val="24"/>
          <w:szCs w:val="24"/>
        </w:rPr>
      </w:pPr>
      <w:bookmarkStart w:id="222" w:name="_Toc536717980"/>
      <w:bookmarkEnd w:id="221"/>
      <w:r>
        <w:rPr>
          <w:sz w:val="24"/>
          <w:szCs w:val="24"/>
        </w:rPr>
        <w:t>The four explanatory themes all relate to, but take to a new theoretical level, aspects</w:t>
      </w:r>
      <w:r w:rsidR="000D40FF">
        <w:rPr>
          <w:sz w:val="24"/>
          <w:szCs w:val="24"/>
        </w:rPr>
        <w:t xml:space="preserve"> of</w:t>
      </w:r>
      <w:r>
        <w:rPr>
          <w:sz w:val="24"/>
          <w:szCs w:val="24"/>
        </w:rPr>
        <w:t xml:space="preserve"> the ‘explanatory analysis’ in the final section of the Analysis chapter (Chapter </w:t>
      </w:r>
      <w:r w:rsidR="00984890">
        <w:rPr>
          <w:sz w:val="24"/>
          <w:szCs w:val="24"/>
        </w:rPr>
        <w:t>4</w:t>
      </w:r>
      <w:r>
        <w:rPr>
          <w:sz w:val="24"/>
          <w:szCs w:val="24"/>
        </w:rPr>
        <w:t xml:space="preserve">). In Chapter </w:t>
      </w:r>
      <w:r w:rsidR="00984890">
        <w:rPr>
          <w:sz w:val="24"/>
          <w:szCs w:val="24"/>
        </w:rPr>
        <w:t>4</w:t>
      </w:r>
      <w:r>
        <w:rPr>
          <w:sz w:val="24"/>
          <w:szCs w:val="24"/>
        </w:rPr>
        <w:t xml:space="preserve"> it was necessary to emphasise certain explanatory features in relation to particular contexts. The present chapter is about applying the critical realist (Bhaskar, 1998) framework to elaborate the main explanatory features and to argue that they represent underpinning realities which are always </w:t>
      </w:r>
      <w:r>
        <w:rPr>
          <w:i/>
          <w:sz w:val="24"/>
          <w:szCs w:val="24"/>
        </w:rPr>
        <w:t xml:space="preserve">part </w:t>
      </w:r>
      <w:r>
        <w:rPr>
          <w:sz w:val="24"/>
          <w:szCs w:val="24"/>
        </w:rPr>
        <w:t xml:space="preserve">of the processes shaping academia’s research-related boundary transactions.  </w:t>
      </w:r>
    </w:p>
    <w:p w14:paraId="273BA3D3" w14:textId="270A3FA0" w:rsidR="000818D7" w:rsidRDefault="009E7989" w:rsidP="009E7989">
      <w:pPr>
        <w:spacing w:after="120" w:line="360" w:lineRule="auto"/>
        <w:rPr>
          <w:sz w:val="24"/>
          <w:szCs w:val="24"/>
        </w:rPr>
      </w:pPr>
      <w:r>
        <w:rPr>
          <w:sz w:val="24"/>
          <w:szCs w:val="24"/>
        </w:rPr>
        <w:t xml:space="preserve">For example, the theme of </w:t>
      </w:r>
      <w:r w:rsidR="000E07C7">
        <w:rPr>
          <w:sz w:val="24"/>
          <w:szCs w:val="24"/>
        </w:rPr>
        <w:t xml:space="preserve">the </w:t>
      </w:r>
      <w:r>
        <w:rPr>
          <w:sz w:val="24"/>
          <w:szCs w:val="24"/>
        </w:rPr>
        <w:t>‘</w:t>
      </w:r>
      <w:r w:rsidR="000E07C7">
        <w:rPr>
          <w:sz w:val="24"/>
          <w:szCs w:val="24"/>
        </w:rPr>
        <w:t>education</w:t>
      </w:r>
      <w:r w:rsidR="001E5B6F">
        <w:rPr>
          <w:sz w:val="24"/>
          <w:szCs w:val="24"/>
        </w:rPr>
        <w:t>al</w:t>
      </w:r>
      <w:r w:rsidR="000E07C7">
        <w:rPr>
          <w:sz w:val="24"/>
          <w:szCs w:val="24"/>
        </w:rPr>
        <w:t xml:space="preserve"> function’</w:t>
      </w:r>
      <w:r>
        <w:rPr>
          <w:sz w:val="24"/>
          <w:szCs w:val="24"/>
        </w:rPr>
        <w:t xml:space="preserve"> was found to be most important in explaining </w:t>
      </w:r>
      <w:r w:rsidR="00FD134C">
        <w:rPr>
          <w:sz w:val="24"/>
          <w:szCs w:val="24"/>
        </w:rPr>
        <w:t>how</w:t>
      </w:r>
      <w:r>
        <w:rPr>
          <w:sz w:val="24"/>
          <w:szCs w:val="24"/>
        </w:rPr>
        <w:t xml:space="preserve"> Formal scie</w:t>
      </w:r>
      <w:r w:rsidR="00F64E42">
        <w:rPr>
          <w:sz w:val="24"/>
          <w:szCs w:val="24"/>
        </w:rPr>
        <w:t>ntists were found to experience</w:t>
      </w:r>
      <w:r>
        <w:rPr>
          <w:sz w:val="24"/>
          <w:szCs w:val="24"/>
        </w:rPr>
        <w:t xml:space="preserve"> eased (less ‘costly’) transactions than Life and Natural scientists largely because</w:t>
      </w:r>
      <w:r w:rsidR="00273011">
        <w:rPr>
          <w:sz w:val="24"/>
          <w:szCs w:val="24"/>
        </w:rPr>
        <w:t xml:space="preserve"> Formal scientists’</w:t>
      </w:r>
      <w:r>
        <w:rPr>
          <w:sz w:val="24"/>
          <w:szCs w:val="24"/>
        </w:rPr>
        <w:t xml:space="preserve"> non-academic collaborators often</w:t>
      </w:r>
      <w:r w:rsidR="000D38AF">
        <w:rPr>
          <w:sz w:val="24"/>
          <w:szCs w:val="24"/>
        </w:rPr>
        <w:t xml:space="preserve"> had doctoral degrees and</w:t>
      </w:r>
      <w:r>
        <w:rPr>
          <w:sz w:val="24"/>
          <w:szCs w:val="24"/>
        </w:rPr>
        <w:t xml:space="preserve"> retained significant academic </w:t>
      </w:r>
      <w:r w:rsidR="00F7538F">
        <w:rPr>
          <w:sz w:val="24"/>
          <w:szCs w:val="24"/>
        </w:rPr>
        <w:t>inclinations and networks, which eased</w:t>
      </w:r>
      <w:r>
        <w:rPr>
          <w:sz w:val="24"/>
          <w:szCs w:val="24"/>
        </w:rPr>
        <w:t xml:space="preserve"> interactions. However, in this chapter I emphasise</w:t>
      </w:r>
      <w:r w:rsidR="00BC1B95">
        <w:rPr>
          <w:sz w:val="24"/>
          <w:szCs w:val="24"/>
        </w:rPr>
        <w:t>d</w:t>
      </w:r>
      <w:r>
        <w:rPr>
          <w:sz w:val="24"/>
          <w:szCs w:val="24"/>
        </w:rPr>
        <w:t xml:space="preserve"> that this is a</w:t>
      </w:r>
      <w:r w:rsidR="004B3F6C">
        <w:rPr>
          <w:sz w:val="24"/>
          <w:szCs w:val="24"/>
        </w:rPr>
        <w:t xml:space="preserve"> </w:t>
      </w:r>
      <w:r>
        <w:rPr>
          <w:sz w:val="24"/>
          <w:szCs w:val="24"/>
        </w:rPr>
        <w:t>broader underpinning reality shaping academia’s</w:t>
      </w:r>
      <w:r w:rsidR="00E573D2">
        <w:rPr>
          <w:sz w:val="24"/>
          <w:szCs w:val="24"/>
        </w:rPr>
        <w:t xml:space="preserve"> research-related</w:t>
      </w:r>
      <w:r>
        <w:rPr>
          <w:sz w:val="24"/>
          <w:szCs w:val="24"/>
        </w:rPr>
        <w:t xml:space="preserve"> boundary transaction</w:t>
      </w:r>
      <w:r w:rsidR="0036104E">
        <w:rPr>
          <w:sz w:val="24"/>
          <w:szCs w:val="24"/>
        </w:rPr>
        <w:t>s.</w:t>
      </w:r>
    </w:p>
    <w:p w14:paraId="2389C68E" w14:textId="5D6DB7D6" w:rsidR="009E7989" w:rsidRDefault="009E7989" w:rsidP="009E7989">
      <w:pPr>
        <w:spacing w:after="120" w:line="360" w:lineRule="auto"/>
        <w:rPr>
          <w:sz w:val="24"/>
          <w:szCs w:val="24"/>
        </w:rPr>
      </w:pPr>
      <w:r>
        <w:rPr>
          <w:sz w:val="24"/>
          <w:szCs w:val="24"/>
        </w:rPr>
        <w:t>Similarly, ‘academic identity’ was found</w:t>
      </w:r>
      <w:r w:rsidR="00D57ADB">
        <w:rPr>
          <w:sz w:val="24"/>
          <w:szCs w:val="24"/>
        </w:rPr>
        <w:t xml:space="preserve"> in Chapter </w:t>
      </w:r>
      <w:r w:rsidR="00984890">
        <w:rPr>
          <w:sz w:val="24"/>
          <w:szCs w:val="24"/>
        </w:rPr>
        <w:t>4</w:t>
      </w:r>
      <w:r>
        <w:rPr>
          <w:sz w:val="24"/>
          <w:szCs w:val="24"/>
        </w:rPr>
        <w:t xml:space="preserve"> to be particularly pertinent </w:t>
      </w:r>
      <w:r w:rsidR="00D57ADB">
        <w:rPr>
          <w:sz w:val="24"/>
          <w:szCs w:val="24"/>
        </w:rPr>
        <w:t>in explanations of the experience of Life scientists, whose sense of academic identity was often an important source of motivation</w:t>
      </w:r>
      <w:r w:rsidR="002C55A8">
        <w:rPr>
          <w:sz w:val="24"/>
          <w:szCs w:val="24"/>
        </w:rPr>
        <w:t xml:space="preserve"> to overcome challenges associated with crossing boundaries into politically contested spaces. Moreover, the perception of ‘academic identity’ as a carrier of credibility held by non-academics emerged as an important factor in their relative success in crossing these difficult boundaries. </w:t>
      </w:r>
      <w:r w:rsidR="00450B7C">
        <w:rPr>
          <w:sz w:val="24"/>
          <w:szCs w:val="24"/>
        </w:rPr>
        <w:t>Again, the point made in the present chapter is that these dynamics are relevant more broadly, albeit that they appeared to come to the fore more prominently in my sampled research from Life sciences.</w:t>
      </w:r>
    </w:p>
    <w:p w14:paraId="014CFC91" w14:textId="69CBC145" w:rsidR="00736CDE" w:rsidRDefault="00A7262E" w:rsidP="00736CDE">
      <w:pPr>
        <w:spacing w:after="120" w:line="360" w:lineRule="auto"/>
        <w:rPr>
          <w:sz w:val="24"/>
          <w:szCs w:val="24"/>
        </w:rPr>
      </w:pPr>
      <w:r>
        <w:rPr>
          <w:sz w:val="24"/>
          <w:szCs w:val="24"/>
        </w:rPr>
        <w:t>T</w:t>
      </w:r>
      <w:r w:rsidR="00736CDE">
        <w:rPr>
          <w:sz w:val="24"/>
          <w:szCs w:val="24"/>
        </w:rPr>
        <w:t>he ‘academic trajectory</w:t>
      </w:r>
      <w:r>
        <w:rPr>
          <w:sz w:val="24"/>
          <w:szCs w:val="24"/>
        </w:rPr>
        <w:t xml:space="preserve">’, </w:t>
      </w:r>
      <w:r w:rsidR="00736CDE">
        <w:rPr>
          <w:sz w:val="24"/>
          <w:szCs w:val="24"/>
        </w:rPr>
        <w:t>where</w:t>
      </w:r>
      <w:r>
        <w:rPr>
          <w:sz w:val="24"/>
          <w:szCs w:val="24"/>
        </w:rPr>
        <w:t>by</w:t>
      </w:r>
      <w:r w:rsidR="00736CDE">
        <w:rPr>
          <w:sz w:val="24"/>
          <w:szCs w:val="24"/>
        </w:rPr>
        <w:t xml:space="preserve"> academia </w:t>
      </w:r>
      <w:r>
        <w:rPr>
          <w:sz w:val="24"/>
          <w:szCs w:val="24"/>
        </w:rPr>
        <w:t>in part</w:t>
      </w:r>
      <w:r w:rsidR="00736CDE">
        <w:rPr>
          <w:sz w:val="24"/>
          <w:szCs w:val="24"/>
        </w:rPr>
        <w:t xml:space="preserve"> reproduce</w:t>
      </w:r>
      <w:r>
        <w:rPr>
          <w:sz w:val="24"/>
          <w:szCs w:val="24"/>
        </w:rPr>
        <w:t xml:space="preserve">s its boundaries </w:t>
      </w:r>
      <w:r w:rsidR="00736CDE">
        <w:rPr>
          <w:sz w:val="24"/>
          <w:szCs w:val="24"/>
        </w:rPr>
        <w:t xml:space="preserve">by internalising </w:t>
      </w:r>
      <w:r>
        <w:rPr>
          <w:sz w:val="24"/>
          <w:szCs w:val="24"/>
        </w:rPr>
        <w:t>real-world issues faced in society into objects of academic, disciplinary knowledge, was most obviously exhibited in my category of</w:t>
      </w:r>
      <w:r w:rsidR="00736CDE">
        <w:rPr>
          <w:sz w:val="24"/>
          <w:szCs w:val="24"/>
        </w:rPr>
        <w:t xml:space="preserve"> Basic/Applied disciplines. </w:t>
      </w:r>
      <w:r w:rsidR="00E078EB">
        <w:rPr>
          <w:sz w:val="24"/>
          <w:szCs w:val="24"/>
        </w:rPr>
        <w:t>However, the tendency towards ‘use-inspired basic’ research (Stokes, 1997), both in my sampled research and</w:t>
      </w:r>
      <w:r w:rsidR="005F00CE">
        <w:rPr>
          <w:sz w:val="24"/>
          <w:szCs w:val="24"/>
        </w:rPr>
        <w:t xml:space="preserve"> in UK academic research</w:t>
      </w:r>
      <w:r w:rsidR="00E078EB">
        <w:rPr>
          <w:sz w:val="24"/>
          <w:szCs w:val="24"/>
        </w:rPr>
        <w:t xml:space="preserve"> more generally (Hughes et al., 2016), highlights that this is a general</w:t>
      </w:r>
      <w:r w:rsidR="0004698D">
        <w:rPr>
          <w:sz w:val="24"/>
          <w:szCs w:val="24"/>
        </w:rPr>
        <w:t xml:space="preserve"> </w:t>
      </w:r>
      <w:r w:rsidR="00BD4F4C">
        <w:rPr>
          <w:sz w:val="24"/>
          <w:szCs w:val="24"/>
        </w:rPr>
        <w:t>process through which boundary transactions serve to simultaneously establish external legitimacy of and reinforce the strength of, academic boundaries</w:t>
      </w:r>
      <w:r w:rsidR="0004698D">
        <w:rPr>
          <w:sz w:val="24"/>
          <w:szCs w:val="24"/>
        </w:rPr>
        <w:t xml:space="preserve"> – and it is perhaps even the most effective mechanism for this process in recent times.</w:t>
      </w:r>
    </w:p>
    <w:p w14:paraId="48C2741E" w14:textId="1DD65F67" w:rsidR="00014294" w:rsidRDefault="00014294" w:rsidP="00736CDE">
      <w:pPr>
        <w:spacing w:after="120" w:line="360" w:lineRule="auto"/>
        <w:rPr>
          <w:sz w:val="24"/>
          <w:szCs w:val="24"/>
        </w:rPr>
      </w:pPr>
      <w:r>
        <w:rPr>
          <w:sz w:val="24"/>
          <w:szCs w:val="24"/>
        </w:rPr>
        <w:t xml:space="preserve">Lastly, the interplay of internal and external sources and forces of ‘power and control’ over academic boundaries and boundary transactions highlights the limits, caveats and ultimately the </w:t>
      </w:r>
      <w:r w:rsidR="000E3998">
        <w:rPr>
          <w:sz w:val="24"/>
          <w:szCs w:val="24"/>
        </w:rPr>
        <w:t>precariousness</w:t>
      </w:r>
      <w:r>
        <w:rPr>
          <w:sz w:val="24"/>
          <w:szCs w:val="24"/>
        </w:rPr>
        <w:t xml:space="preserve"> of these boundary-reproducing mechanisms.</w:t>
      </w:r>
      <w:r w:rsidR="002278F4">
        <w:rPr>
          <w:sz w:val="24"/>
          <w:szCs w:val="24"/>
        </w:rPr>
        <w:t xml:space="preserve"> My analysis suggests that, currently, this </w:t>
      </w:r>
      <w:r w:rsidR="000E3998">
        <w:rPr>
          <w:sz w:val="24"/>
          <w:szCs w:val="24"/>
        </w:rPr>
        <w:t xml:space="preserve">precariousness </w:t>
      </w:r>
      <w:r w:rsidR="002278F4">
        <w:rPr>
          <w:sz w:val="24"/>
          <w:szCs w:val="24"/>
        </w:rPr>
        <w:t>most strongly affects less prestigious institutional contexts in a sector characterised by differentiation of power</w:t>
      </w:r>
      <w:r w:rsidR="00DD7CDE">
        <w:rPr>
          <w:sz w:val="24"/>
          <w:szCs w:val="24"/>
        </w:rPr>
        <w:t xml:space="preserve"> and prestige. </w:t>
      </w:r>
      <w:r w:rsidR="005209A6">
        <w:rPr>
          <w:sz w:val="24"/>
          <w:szCs w:val="24"/>
        </w:rPr>
        <w:t>But it is best understood as a feature which acts upon</w:t>
      </w:r>
      <w:r w:rsidR="006C5D27">
        <w:rPr>
          <w:sz w:val="24"/>
          <w:szCs w:val="24"/>
        </w:rPr>
        <w:t xml:space="preserve"> Western</w:t>
      </w:r>
      <w:r w:rsidR="005209A6">
        <w:rPr>
          <w:sz w:val="24"/>
          <w:szCs w:val="24"/>
        </w:rPr>
        <w:t xml:space="preserve"> society’s relation to scientific knowledge generally, and therefore transcends any particular configuration of policy,</w:t>
      </w:r>
      <w:r w:rsidR="00583771">
        <w:rPr>
          <w:sz w:val="24"/>
          <w:szCs w:val="24"/>
        </w:rPr>
        <w:t xml:space="preserve"> </w:t>
      </w:r>
      <w:r w:rsidR="00813BF3">
        <w:rPr>
          <w:sz w:val="24"/>
          <w:szCs w:val="24"/>
        </w:rPr>
        <w:t xml:space="preserve">economy, ideology (i.e. neoliberalism) </w:t>
      </w:r>
      <w:r w:rsidR="005209A6">
        <w:rPr>
          <w:sz w:val="24"/>
          <w:szCs w:val="24"/>
        </w:rPr>
        <w:t xml:space="preserve">and academic sector. </w:t>
      </w:r>
      <w:r w:rsidR="006604A7">
        <w:rPr>
          <w:sz w:val="24"/>
          <w:szCs w:val="24"/>
        </w:rPr>
        <w:t xml:space="preserve">This presents an element of </w:t>
      </w:r>
      <w:r w:rsidR="000E3998">
        <w:rPr>
          <w:sz w:val="24"/>
          <w:szCs w:val="24"/>
        </w:rPr>
        <w:t>precariousness</w:t>
      </w:r>
      <w:r w:rsidR="006604A7">
        <w:rPr>
          <w:sz w:val="24"/>
          <w:szCs w:val="24"/>
        </w:rPr>
        <w:t xml:space="preserve"> to the whole academic enterprise</w:t>
      </w:r>
      <w:r w:rsidR="00F970AB">
        <w:rPr>
          <w:sz w:val="24"/>
          <w:szCs w:val="24"/>
        </w:rPr>
        <w:t xml:space="preserve"> </w:t>
      </w:r>
      <w:r w:rsidR="006604A7">
        <w:rPr>
          <w:sz w:val="24"/>
          <w:szCs w:val="24"/>
        </w:rPr>
        <w:t>and should not be ignored by universities just because they may feel that they are benefiting from the current configuration.</w:t>
      </w:r>
    </w:p>
    <w:p w14:paraId="643BC3D3" w14:textId="77777777" w:rsidR="008D0348" w:rsidRDefault="008D0348" w:rsidP="00736CDE">
      <w:pPr>
        <w:spacing w:after="120" w:line="360" w:lineRule="auto"/>
        <w:rPr>
          <w:sz w:val="24"/>
          <w:szCs w:val="24"/>
        </w:rPr>
      </w:pPr>
    </w:p>
    <w:p w14:paraId="503C49E3" w14:textId="09F4638A" w:rsidR="00623A7E" w:rsidRDefault="00623A7E" w:rsidP="00EE7906">
      <w:pPr>
        <w:spacing w:after="120" w:line="360" w:lineRule="auto"/>
        <w:rPr>
          <w:rFonts w:asciiTheme="majorHAnsi" w:eastAsiaTheme="majorEastAsia" w:hAnsiTheme="majorHAnsi" w:cstheme="majorBidi"/>
          <w:color w:val="2F5496" w:themeColor="accent1" w:themeShade="BF"/>
          <w:sz w:val="32"/>
          <w:szCs w:val="32"/>
        </w:rPr>
      </w:pPr>
      <w:r>
        <w:br w:type="page"/>
      </w:r>
    </w:p>
    <w:p w14:paraId="0663EB7F" w14:textId="659FAFA8" w:rsidR="000D0F88" w:rsidRDefault="00BB6C0A" w:rsidP="000912DC">
      <w:pPr>
        <w:pStyle w:val="Heading1"/>
        <w:spacing w:before="0"/>
      </w:pPr>
      <w:bookmarkStart w:id="223" w:name="_Toc31701998"/>
      <w:r>
        <w:t xml:space="preserve">Chapter </w:t>
      </w:r>
      <w:r w:rsidR="001B4926">
        <w:t>6</w:t>
      </w:r>
      <w:r>
        <w:t>. Conclusion</w:t>
      </w:r>
      <w:bookmarkEnd w:id="222"/>
      <w:bookmarkEnd w:id="223"/>
      <w:r w:rsidR="007D51A2">
        <w:t xml:space="preserve"> </w:t>
      </w:r>
      <w:r w:rsidR="007068BA">
        <w:t xml:space="preserve">                                                                                                                                                                                                                                                      </w:t>
      </w:r>
    </w:p>
    <w:p w14:paraId="201F6971" w14:textId="18285E27" w:rsidR="00362EEF" w:rsidRDefault="00362EEF" w:rsidP="00057325">
      <w:pPr>
        <w:pStyle w:val="Heading2"/>
        <w:spacing w:before="0"/>
      </w:pPr>
      <w:bookmarkStart w:id="224" w:name="_Toc31701999"/>
      <w:r>
        <w:t>Introduction</w:t>
      </w:r>
      <w:bookmarkEnd w:id="224"/>
    </w:p>
    <w:p w14:paraId="0FC28D90" w14:textId="02C44CF0" w:rsidR="00622248" w:rsidRDefault="000D0F88" w:rsidP="008156EF">
      <w:pPr>
        <w:pStyle w:val="NormalWeb"/>
        <w:spacing w:before="120" w:beforeAutospacing="0" w:after="120" w:afterAutospacing="0" w:line="360" w:lineRule="auto"/>
        <w:rPr>
          <w:i/>
          <w:iCs/>
        </w:rPr>
      </w:pPr>
      <w:r w:rsidRPr="009B42CD">
        <w:rPr>
          <w:color w:val="000000" w:themeColor="text1"/>
        </w:rPr>
        <w:t xml:space="preserve">This chapter </w:t>
      </w:r>
      <w:r w:rsidR="00251D11" w:rsidRPr="009B42CD">
        <w:rPr>
          <w:color w:val="000000" w:themeColor="text1"/>
        </w:rPr>
        <w:t xml:space="preserve">summarises the key findings </w:t>
      </w:r>
      <w:r w:rsidR="00E27F17">
        <w:rPr>
          <w:color w:val="000000" w:themeColor="text1"/>
        </w:rPr>
        <w:t xml:space="preserve">and contributions </w:t>
      </w:r>
      <w:r w:rsidR="00251D11" w:rsidRPr="009B42CD">
        <w:rPr>
          <w:color w:val="000000" w:themeColor="text1"/>
        </w:rPr>
        <w:t>of my research and highlight</w:t>
      </w:r>
      <w:r w:rsidR="006965B1" w:rsidRPr="009B42CD">
        <w:rPr>
          <w:color w:val="000000" w:themeColor="text1"/>
        </w:rPr>
        <w:t>s</w:t>
      </w:r>
      <w:r w:rsidR="00251D11" w:rsidRPr="009B42CD">
        <w:rPr>
          <w:color w:val="000000" w:themeColor="text1"/>
        </w:rPr>
        <w:t xml:space="preserve"> </w:t>
      </w:r>
      <w:r w:rsidR="00E27F17">
        <w:rPr>
          <w:color w:val="000000" w:themeColor="text1"/>
        </w:rPr>
        <w:t>the</w:t>
      </w:r>
      <w:r w:rsidR="00251D11" w:rsidRPr="009B42CD">
        <w:rPr>
          <w:color w:val="000000" w:themeColor="text1"/>
        </w:rPr>
        <w:t xml:space="preserve"> </w:t>
      </w:r>
      <w:r w:rsidR="00A4193C" w:rsidRPr="009B42CD">
        <w:rPr>
          <w:color w:val="000000" w:themeColor="text1"/>
        </w:rPr>
        <w:t>implications</w:t>
      </w:r>
      <w:r w:rsidR="00251D11" w:rsidRPr="009B42CD">
        <w:rPr>
          <w:color w:val="000000" w:themeColor="text1"/>
        </w:rPr>
        <w:t xml:space="preserve"> </w:t>
      </w:r>
      <w:r w:rsidR="00096A0B">
        <w:rPr>
          <w:color w:val="000000" w:themeColor="text1"/>
        </w:rPr>
        <w:t>for theory and policy</w:t>
      </w:r>
      <w:r w:rsidR="00A749C4" w:rsidRPr="009B42CD">
        <w:rPr>
          <w:color w:val="000000" w:themeColor="text1"/>
        </w:rPr>
        <w:t xml:space="preserve">, particularly in relation to </w:t>
      </w:r>
      <w:r w:rsidR="006965B1" w:rsidRPr="009B42CD">
        <w:rPr>
          <w:color w:val="000000" w:themeColor="text1"/>
        </w:rPr>
        <w:t xml:space="preserve">my aim of bringing empirical evidence to bear on </w:t>
      </w:r>
      <w:r w:rsidR="00A749C4" w:rsidRPr="009B42CD">
        <w:rPr>
          <w:color w:val="000000" w:themeColor="text1"/>
        </w:rPr>
        <w:t>analytical and normative debates on the</w:t>
      </w:r>
      <w:r w:rsidR="00043BEB">
        <w:rPr>
          <w:color w:val="000000" w:themeColor="text1"/>
        </w:rPr>
        <w:t xml:space="preserve"> extent to which universities are</w:t>
      </w:r>
      <w:r w:rsidR="00A749C4" w:rsidRPr="009B42CD">
        <w:rPr>
          <w:color w:val="000000" w:themeColor="text1"/>
        </w:rPr>
        <w:t xml:space="preserve"> and should </w:t>
      </w:r>
      <w:r w:rsidR="00354A9B">
        <w:rPr>
          <w:color w:val="000000" w:themeColor="text1"/>
        </w:rPr>
        <w:t xml:space="preserve">be ‘weakening’ or ‘maintaining’ their ‘boundaries’. </w:t>
      </w:r>
      <w:r w:rsidR="006965B1" w:rsidRPr="009B42CD">
        <w:rPr>
          <w:color w:val="000000" w:themeColor="text1"/>
        </w:rPr>
        <w:t xml:space="preserve">With this aim in mind, I formulated </w:t>
      </w:r>
      <w:r w:rsidR="00DE4827" w:rsidRPr="009B42CD">
        <w:rPr>
          <w:color w:val="000000" w:themeColor="text1"/>
        </w:rPr>
        <w:t>research question</w:t>
      </w:r>
      <w:r w:rsidR="00A749C4" w:rsidRPr="009B42CD">
        <w:rPr>
          <w:color w:val="000000" w:themeColor="text1"/>
        </w:rPr>
        <w:t>s</w:t>
      </w:r>
      <w:r w:rsidR="00B21513" w:rsidRPr="009B42CD">
        <w:rPr>
          <w:color w:val="000000" w:themeColor="text1"/>
        </w:rPr>
        <w:t xml:space="preserve"> </w:t>
      </w:r>
      <w:r w:rsidR="006965B1" w:rsidRPr="009B42CD">
        <w:rPr>
          <w:color w:val="000000" w:themeColor="text1"/>
        </w:rPr>
        <w:t>which focused empirically on the context of UK academic STEMM research</w:t>
      </w:r>
      <w:r w:rsidR="002C333B" w:rsidRPr="009B42CD">
        <w:rPr>
          <w:color w:val="000000" w:themeColor="text1"/>
        </w:rPr>
        <w:t xml:space="preserve"> through the lens of the metaphor of academic </w:t>
      </w:r>
      <w:r w:rsidR="00FA0CA2" w:rsidRPr="009B42CD">
        <w:rPr>
          <w:color w:val="000000" w:themeColor="text1"/>
        </w:rPr>
        <w:t>‘</w:t>
      </w:r>
      <w:r w:rsidR="002C333B" w:rsidRPr="009B42CD">
        <w:rPr>
          <w:color w:val="000000" w:themeColor="text1"/>
        </w:rPr>
        <w:t>boundaries</w:t>
      </w:r>
      <w:r w:rsidR="00FA0CA2" w:rsidRPr="009B42CD">
        <w:rPr>
          <w:color w:val="000000" w:themeColor="text1"/>
        </w:rPr>
        <w:t>’</w:t>
      </w:r>
      <w:r w:rsidR="00A749C4" w:rsidRPr="009B42CD">
        <w:rPr>
          <w:color w:val="000000" w:themeColor="text1"/>
        </w:rPr>
        <w:t xml:space="preserve">, a construct inspired by the sociology of Basil Bernstein. </w:t>
      </w:r>
      <w:r w:rsidR="00B21513" w:rsidRPr="009B42CD">
        <w:rPr>
          <w:color w:val="000000" w:themeColor="text1"/>
        </w:rPr>
        <w:t xml:space="preserve">The </w:t>
      </w:r>
      <w:r w:rsidR="000C2D44">
        <w:rPr>
          <w:color w:val="000000" w:themeColor="text1"/>
        </w:rPr>
        <w:t>overarching</w:t>
      </w:r>
      <w:r w:rsidR="00F35A44">
        <w:rPr>
          <w:color w:val="000000" w:themeColor="text1"/>
        </w:rPr>
        <w:t xml:space="preserve"> question and sub-</w:t>
      </w:r>
      <w:r w:rsidR="00B21513" w:rsidRPr="009B42CD">
        <w:rPr>
          <w:color w:val="000000" w:themeColor="text1"/>
        </w:rPr>
        <w:t>questions this study aimed to answer were</w:t>
      </w:r>
      <w:r w:rsidR="00DE4827" w:rsidRPr="009B42CD">
        <w:rPr>
          <w:color w:val="000000" w:themeColor="text1"/>
        </w:rPr>
        <w:t>:</w:t>
      </w:r>
      <w:r w:rsidR="00002F4C" w:rsidRPr="009B42CD">
        <w:rPr>
          <w:i/>
          <w:iCs/>
        </w:rPr>
        <w:t xml:space="preserve"> </w:t>
      </w:r>
    </w:p>
    <w:p w14:paraId="2C4C5EF0" w14:textId="673C4F7E" w:rsidR="008156EF" w:rsidRPr="00B41FC1" w:rsidRDefault="008156EF" w:rsidP="008156EF">
      <w:pPr>
        <w:pStyle w:val="NormalWeb"/>
        <w:spacing w:before="120" w:beforeAutospacing="0" w:after="120" w:afterAutospacing="0" w:line="360" w:lineRule="auto"/>
        <w:rPr>
          <w:i/>
          <w:iCs/>
        </w:rPr>
      </w:pPr>
      <w:r w:rsidRPr="009B42CD">
        <w:rPr>
          <w:i/>
          <w:iCs/>
        </w:rPr>
        <w:t>Wh</w:t>
      </w:r>
      <w:r w:rsidRPr="00B41FC1">
        <w:rPr>
          <w:i/>
          <w:iCs/>
        </w:rPr>
        <w:t>at is the balance of ‘power’ and ‘control’ over the organisation, activities and societal relations associated with ‘high-impact’ academic STEMM research in the REF2014 context?</w:t>
      </w:r>
    </w:p>
    <w:p w14:paraId="08E2F05D" w14:textId="77777777" w:rsidR="008156EF" w:rsidRPr="00B41FC1" w:rsidRDefault="008156EF" w:rsidP="008156EF">
      <w:pPr>
        <w:pStyle w:val="NormalWeb"/>
        <w:spacing w:before="120" w:beforeAutospacing="0" w:after="120" w:afterAutospacing="0" w:line="360" w:lineRule="auto"/>
      </w:pPr>
      <w:r w:rsidRPr="00B41FC1">
        <w:t>Sub-questions:</w:t>
      </w:r>
    </w:p>
    <w:p w14:paraId="052BC4BB" w14:textId="44F06A95" w:rsidR="008156EF" w:rsidRPr="00B41FC1" w:rsidRDefault="008156EF" w:rsidP="00680971">
      <w:pPr>
        <w:pStyle w:val="NormalWeb"/>
        <w:numPr>
          <w:ilvl w:val="0"/>
          <w:numId w:val="13"/>
        </w:numPr>
        <w:spacing w:before="120" w:beforeAutospacing="0" w:after="120" w:afterAutospacing="0" w:line="360" w:lineRule="auto"/>
        <w:rPr>
          <w:i/>
          <w:iCs/>
        </w:rPr>
      </w:pPr>
      <w:r w:rsidRPr="00B41FC1">
        <w:rPr>
          <w:i/>
          <w:iCs/>
        </w:rPr>
        <w:t>What role do different institutional and epistemic contexts play in shaping the balance of ‘power’ and ‘control’</w:t>
      </w:r>
      <w:r w:rsidR="00C41B6A">
        <w:rPr>
          <w:i/>
          <w:iCs/>
        </w:rPr>
        <w:t xml:space="preserve"> over </w:t>
      </w:r>
      <w:r w:rsidR="00A6173A">
        <w:rPr>
          <w:i/>
          <w:iCs/>
        </w:rPr>
        <w:t xml:space="preserve">academic </w:t>
      </w:r>
      <w:r w:rsidR="00C41B6A">
        <w:rPr>
          <w:i/>
          <w:iCs/>
        </w:rPr>
        <w:t>STEMM research</w:t>
      </w:r>
      <w:r w:rsidRPr="00B41FC1">
        <w:rPr>
          <w:i/>
          <w:iCs/>
        </w:rPr>
        <w:t xml:space="preserve">? </w:t>
      </w:r>
    </w:p>
    <w:p w14:paraId="7B26DC19" w14:textId="77777777" w:rsidR="008156EF" w:rsidRPr="00B41FC1" w:rsidRDefault="008156EF" w:rsidP="00680971">
      <w:pPr>
        <w:pStyle w:val="NormalWeb"/>
        <w:numPr>
          <w:ilvl w:val="0"/>
          <w:numId w:val="13"/>
        </w:numPr>
        <w:spacing w:before="120" w:beforeAutospacing="0" w:after="120" w:afterAutospacing="0" w:line="360" w:lineRule="auto"/>
        <w:rPr>
          <w:i/>
          <w:iCs/>
        </w:rPr>
      </w:pPr>
      <w:r w:rsidRPr="00B41FC1">
        <w:rPr>
          <w:i/>
          <w:iCs/>
        </w:rPr>
        <w:t>What are the main forms and functions of ‘boundary transactions’ associated with the sampled academic STEMM research?</w:t>
      </w:r>
    </w:p>
    <w:p w14:paraId="1CD6A4B1" w14:textId="052363A4" w:rsidR="008156EF" w:rsidRPr="00B41FC1" w:rsidRDefault="008156EF" w:rsidP="00680971">
      <w:pPr>
        <w:pStyle w:val="NormalWeb"/>
        <w:numPr>
          <w:ilvl w:val="0"/>
          <w:numId w:val="13"/>
        </w:numPr>
        <w:spacing w:before="0" w:beforeAutospacing="0" w:after="120" w:afterAutospacing="0" w:line="360" w:lineRule="auto"/>
        <w:rPr>
          <w:i/>
          <w:iCs/>
        </w:rPr>
      </w:pPr>
      <w:r w:rsidRPr="00B41FC1">
        <w:rPr>
          <w:i/>
          <w:iCs/>
        </w:rPr>
        <w:t>What are the implications of the balance of ‘power’ and ‘control’ for academic boundaries</w:t>
      </w:r>
      <w:r w:rsidR="003A0AA6">
        <w:rPr>
          <w:i/>
          <w:iCs/>
        </w:rPr>
        <w:t xml:space="preserve"> in the context of the ‘impact agenda’</w:t>
      </w:r>
      <w:r w:rsidRPr="00B41FC1">
        <w:rPr>
          <w:i/>
          <w:iCs/>
        </w:rPr>
        <w:t>?</w:t>
      </w:r>
    </w:p>
    <w:p w14:paraId="03AE0A03" w14:textId="3AA40BE4" w:rsidR="00680971" w:rsidRDefault="00680971" w:rsidP="00EC59C4">
      <w:pPr>
        <w:pStyle w:val="NormalWeb"/>
        <w:spacing w:before="120" w:beforeAutospacing="0" w:after="120" w:afterAutospacing="0" w:line="360" w:lineRule="auto"/>
      </w:pPr>
      <w:r>
        <w:t>Theoretically, these questions are grounded i</w:t>
      </w:r>
      <w:r w:rsidR="000E75EA" w:rsidRPr="006D5D13">
        <w:t xml:space="preserve">n my </w:t>
      </w:r>
      <w:r w:rsidR="00EB360F" w:rsidRPr="006D5D13">
        <w:t xml:space="preserve">Bernsteinian </w:t>
      </w:r>
      <w:r w:rsidR="000E75EA" w:rsidRPr="006D5D13">
        <w:t xml:space="preserve">understanding and use of the </w:t>
      </w:r>
      <w:r>
        <w:t>metaphor of</w:t>
      </w:r>
      <w:r w:rsidR="000E75EA" w:rsidRPr="006D5D13">
        <w:t xml:space="preserve"> ‘boundaries’</w:t>
      </w:r>
      <w:r>
        <w:t xml:space="preserve"> as a lens to study universities’ organisation, activities and relations</w:t>
      </w:r>
      <w:r w:rsidR="005B0C7D">
        <w:t>, alongside his interrelated concepts of ‘power’ and ‘control’</w:t>
      </w:r>
      <w:r>
        <w:t xml:space="preserve">. </w:t>
      </w:r>
      <w:r w:rsidR="00F77446">
        <w:t>‘P</w:t>
      </w:r>
      <w:r w:rsidR="005B0C7D">
        <w:t>ower’ is understood as an institution’s</w:t>
      </w:r>
      <w:r w:rsidR="00354A9B">
        <w:t xml:space="preserve"> or group’s</w:t>
      </w:r>
      <w:r w:rsidR="005B0C7D">
        <w:t xml:space="preserve"> ability to self-define the boundaries within which it has established a distinctive and legitimate authority over some domain of discourse, knowledge, practice or activity, while ‘control’ can be understood in terms of levels of ownership over the forms that boundary transactions take (Bernstein, 2000). </w:t>
      </w:r>
      <w:r w:rsidR="00995A46" w:rsidRPr="005973EC">
        <w:t xml:space="preserve">A ‘boundary’ is </w:t>
      </w:r>
      <w:r w:rsidR="00EB360F" w:rsidRPr="005973EC">
        <w:t>to be u</w:t>
      </w:r>
      <w:r w:rsidR="00FF0D14" w:rsidRPr="005973EC">
        <w:t>nderstood as</w:t>
      </w:r>
      <w:r w:rsidR="001463B8" w:rsidRPr="005973EC">
        <w:t xml:space="preserve"> a</w:t>
      </w:r>
      <w:r w:rsidR="00FF0D14" w:rsidRPr="005973EC">
        <w:t xml:space="preserve"> </w:t>
      </w:r>
      <w:r w:rsidR="00C5435A" w:rsidRPr="005973EC">
        <w:t>device for regulating</w:t>
      </w:r>
      <w:r w:rsidR="00FF0D14" w:rsidRPr="005973EC">
        <w:t xml:space="preserve"> relations </w:t>
      </w:r>
      <w:r w:rsidR="00C5435A" w:rsidRPr="005973EC">
        <w:t xml:space="preserve">and interactions </w:t>
      </w:r>
      <w:r w:rsidR="00FF0D14" w:rsidRPr="005973EC">
        <w:t>between actors</w:t>
      </w:r>
      <w:r w:rsidR="00777D74" w:rsidRPr="005973EC">
        <w:t xml:space="preserve">. </w:t>
      </w:r>
      <w:r w:rsidR="005B0C7D">
        <w:t>B</w:t>
      </w:r>
      <w:r w:rsidR="00FF0D14" w:rsidRPr="005973EC">
        <w:t xml:space="preserve">oundaries are </w:t>
      </w:r>
      <w:r w:rsidR="001262D4" w:rsidRPr="005973EC">
        <w:t>productiv</w:t>
      </w:r>
      <w:r w:rsidR="0013376F" w:rsidRPr="005973EC">
        <w:t>e</w:t>
      </w:r>
      <w:r w:rsidR="009D4786" w:rsidRPr="005973EC">
        <w:t xml:space="preserve"> as well as restrictive</w:t>
      </w:r>
      <w:r w:rsidR="0013376F" w:rsidRPr="005973EC">
        <w:t xml:space="preserve">, in that they </w:t>
      </w:r>
      <w:r w:rsidR="002F7714" w:rsidRPr="005973EC">
        <w:t>can be thought of as</w:t>
      </w:r>
      <w:r w:rsidR="005C757A" w:rsidRPr="005973EC">
        <w:t xml:space="preserve"> institutionalised solutions to </w:t>
      </w:r>
      <w:r w:rsidR="00644E56" w:rsidRPr="005973EC">
        <w:t>social ‘</w:t>
      </w:r>
      <w:r w:rsidR="005C757A" w:rsidRPr="005973EC">
        <w:t>problems</w:t>
      </w:r>
      <w:r w:rsidR="00644E56" w:rsidRPr="005973EC">
        <w:t>’</w:t>
      </w:r>
      <w:r w:rsidR="00C22C12" w:rsidRPr="005973EC">
        <w:t xml:space="preserve"> – for example,</w:t>
      </w:r>
      <w:r w:rsidR="00644E56" w:rsidRPr="005973EC">
        <w:t xml:space="preserve"> the problem </w:t>
      </w:r>
      <w:r w:rsidR="00662CA7" w:rsidRPr="005973EC">
        <w:t>of how academic institutions maintain their status as dist</w:t>
      </w:r>
      <w:r w:rsidR="005C757A" w:rsidRPr="005973EC">
        <w:t>inct, identity-conferring</w:t>
      </w:r>
      <w:r w:rsidR="005A34CA" w:rsidRPr="005973EC">
        <w:t>,</w:t>
      </w:r>
      <w:r w:rsidR="005C757A" w:rsidRPr="005973EC">
        <w:t xml:space="preserve"> knowledge-based institution</w:t>
      </w:r>
      <w:r w:rsidR="00662CA7" w:rsidRPr="005973EC">
        <w:t>s</w:t>
      </w:r>
      <w:r w:rsidR="006E78DE" w:rsidRPr="005973EC">
        <w:t xml:space="preserve"> in the context of the increasing </w:t>
      </w:r>
      <w:r w:rsidR="00F132CB" w:rsidRPr="005973EC">
        <w:t>(</w:t>
      </w:r>
      <w:r w:rsidR="00A53BD3" w:rsidRPr="005973EC">
        <w:t>pressure</w:t>
      </w:r>
      <w:r w:rsidR="006E78DE" w:rsidRPr="005973EC">
        <w:t xml:space="preserve"> to</w:t>
      </w:r>
      <w:r w:rsidR="00F132CB" w:rsidRPr="005973EC">
        <w:t>wards)</w:t>
      </w:r>
      <w:r w:rsidR="006E78DE" w:rsidRPr="005973EC">
        <w:t xml:space="preserve"> engage</w:t>
      </w:r>
      <w:r w:rsidR="00F132CB" w:rsidRPr="005973EC">
        <w:t>ment</w:t>
      </w:r>
      <w:r w:rsidR="006E78DE" w:rsidRPr="005973EC">
        <w:t xml:space="preserve"> with and </w:t>
      </w:r>
      <w:r w:rsidR="00F132CB" w:rsidRPr="005973EC">
        <w:t>guidance from</w:t>
      </w:r>
      <w:r w:rsidR="006E78DE" w:rsidRPr="005973EC">
        <w:t xml:space="preserve"> external </w:t>
      </w:r>
      <w:r w:rsidR="00F132CB" w:rsidRPr="005973EC">
        <w:t>actors</w:t>
      </w:r>
      <w:r w:rsidR="006E78DE" w:rsidRPr="005973EC">
        <w:t xml:space="preserve"> and objectives</w:t>
      </w:r>
      <w:r w:rsidR="004F3B01" w:rsidRPr="005973EC">
        <w:t>.</w:t>
      </w:r>
      <w:r w:rsidR="004E1222" w:rsidRPr="005973EC">
        <w:t xml:space="preserve"> </w:t>
      </w:r>
    </w:p>
    <w:p w14:paraId="1C9120C0" w14:textId="2BCDD9E4" w:rsidR="00EC59C4" w:rsidRDefault="004B20BD" w:rsidP="00EC59C4">
      <w:pPr>
        <w:pStyle w:val="NormalWeb"/>
        <w:spacing w:before="120" w:beforeAutospacing="0" w:after="120" w:afterAutospacing="0" w:line="360" w:lineRule="auto"/>
      </w:pPr>
      <w:r>
        <w:t>‘Boundaries’</w:t>
      </w:r>
      <w:r w:rsidRPr="006D5D13">
        <w:t xml:space="preserve"> reflect</w:t>
      </w:r>
      <w:r>
        <w:t xml:space="preserve"> and aim to preserve ‘power’ (Bernstein, 2000)</w:t>
      </w:r>
      <w:r w:rsidRPr="005973EC">
        <w:t>.</w:t>
      </w:r>
      <w:r>
        <w:t xml:space="preserve"> But n</w:t>
      </w:r>
      <w:r w:rsidR="004E1222" w:rsidRPr="005973EC">
        <w:t>either boundaries, nor the power which they reflect</w:t>
      </w:r>
      <w:r w:rsidR="00954CED">
        <w:t xml:space="preserve"> and pr</w:t>
      </w:r>
      <w:r w:rsidR="00A96268">
        <w:t>eserve</w:t>
      </w:r>
      <w:r w:rsidR="004E1222" w:rsidRPr="005973EC">
        <w:t xml:space="preserve">, </w:t>
      </w:r>
      <w:r w:rsidR="00EE0E21">
        <w:t>are</w:t>
      </w:r>
      <w:r w:rsidR="004E1222" w:rsidRPr="005973EC">
        <w:t xml:space="preserve"> automatically maintained or reproduced</w:t>
      </w:r>
      <w:r w:rsidR="00EE0E21">
        <w:t xml:space="preserve"> simply by virtue of </w:t>
      </w:r>
      <w:r w:rsidR="00954CED">
        <w:t>existing power and boundaries</w:t>
      </w:r>
      <w:r w:rsidR="004E1222" w:rsidRPr="005973EC">
        <w:t>.</w:t>
      </w:r>
      <w:r w:rsidR="00C929A5">
        <w:t xml:space="preserve"> Rather, their renewal and reproduction </w:t>
      </w:r>
      <w:r w:rsidR="00B55D90">
        <w:t>are</w:t>
      </w:r>
      <w:r w:rsidR="00C929A5">
        <w:t xml:space="preserve"> contingent and must take place through</w:t>
      </w:r>
      <w:r w:rsidR="00BA1183">
        <w:t xml:space="preserve"> the operation of</w:t>
      </w:r>
      <w:r w:rsidR="00C929A5">
        <w:t xml:space="preserve"> social mechanisms.</w:t>
      </w:r>
      <w:r w:rsidR="004E1222" w:rsidRPr="005973EC">
        <w:t xml:space="preserve"> </w:t>
      </w:r>
      <w:r w:rsidR="006D5D13" w:rsidRPr="005973EC">
        <w:t xml:space="preserve">One of the mechanisms through which </w:t>
      </w:r>
      <w:r w:rsidR="004E1222" w:rsidRPr="005973EC">
        <w:t xml:space="preserve">they are reproduced </w:t>
      </w:r>
      <w:r w:rsidR="00EC59C4" w:rsidRPr="005973EC">
        <w:t>is via</w:t>
      </w:r>
      <w:r w:rsidR="004E1222" w:rsidRPr="005973EC">
        <w:t xml:space="preserve"> ‘boundary transactions’, whereby something is </w:t>
      </w:r>
      <w:r w:rsidR="004E1222" w:rsidRPr="005973EC">
        <w:rPr>
          <w:i/>
          <w:iCs/>
        </w:rPr>
        <w:t xml:space="preserve">given </w:t>
      </w:r>
      <w:r w:rsidR="004E1222" w:rsidRPr="005973EC">
        <w:t xml:space="preserve">between the bounded entity and wider society (or at least certain sections of it) such that the </w:t>
      </w:r>
      <w:r w:rsidR="00055030">
        <w:t>ongoing ‘</w:t>
      </w:r>
      <w:r w:rsidR="004E1222" w:rsidRPr="005973EC">
        <w:t>boundedness</w:t>
      </w:r>
      <w:r w:rsidR="00055030">
        <w:t>’</w:t>
      </w:r>
      <w:r w:rsidR="004E1222" w:rsidRPr="005973EC">
        <w:t xml:space="preserve"> is legitimised. What makes the focus on boundary transactions so timely and relevant for this study</w:t>
      </w:r>
      <w:r w:rsidR="008F3041" w:rsidRPr="005973EC">
        <w:t xml:space="preserve"> </w:t>
      </w:r>
      <w:r w:rsidR="004E1222" w:rsidRPr="005973EC">
        <w:t xml:space="preserve">is that, as well as being mechanisms through which boundaries are regulated and reproduced, </w:t>
      </w:r>
      <w:r w:rsidR="00643F83" w:rsidRPr="005973EC">
        <w:t>they are simultaneously mechanisms through which boundaries are crossed and potentially weakened.</w:t>
      </w:r>
      <w:r w:rsidR="00A21493">
        <w:t xml:space="preserve"> </w:t>
      </w:r>
      <w:r w:rsidR="0099475B">
        <w:t>The ‘impact agenda’ can be understood as a policy aimed at increasing the intensity and frequency of academia’s boundary transactions. Th</w:t>
      </w:r>
      <w:r w:rsidR="00855DB6">
        <w:t>is raises the</w:t>
      </w:r>
      <w:r w:rsidR="0099475B">
        <w:t xml:space="preserve"> </w:t>
      </w:r>
      <w:r w:rsidR="00855DB6">
        <w:t>issue</w:t>
      </w:r>
      <w:r w:rsidR="0099475B">
        <w:t xml:space="preserve"> </w:t>
      </w:r>
      <w:r w:rsidR="00855DB6">
        <w:t>of</w:t>
      </w:r>
      <w:r w:rsidR="0099475B">
        <w:t xml:space="preserve"> whether the balance of these transactions </w:t>
      </w:r>
      <w:r w:rsidR="00855DB6">
        <w:t xml:space="preserve">tends towards the maintenance and reproduction of academic boundaries, or </w:t>
      </w:r>
      <w:r w:rsidR="00F12F68">
        <w:t>instead towards</w:t>
      </w:r>
      <w:r w:rsidR="00855DB6">
        <w:t xml:space="preserve"> their re-shaping or even weakening. I have tried to operationalise this issue in my research questions</w:t>
      </w:r>
      <w:r w:rsidR="00A97E71">
        <w:t>, where</w:t>
      </w:r>
      <w:r w:rsidR="00514EE3">
        <w:t xml:space="preserve"> ‘control’ refers to control over boundary transactions</w:t>
      </w:r>
      <w:r w:rsidR="007C07E1">
        <w:t xml:space="preserve">; </w:t>
      </w:r>
      <w:r w:rsidR="00945BAD">
        <w:t>the more that academia is able to maintain ‘control’ over its transactions, the more likely</w:t>
      </w:r>
      <w:r w:rsidR="001B3F8E">
        <w:t xml:space="preserve"> it is that these transactions will</w:t>
      </w:r>
      <w:r w:rsidR="00514EE3">
        <w:t xml:space="preserve"> contribute towards the reproduction of academic boundaries</w:t>
      </w:r>
      <w:r w:rsidR="00945BAD">
        <w:t xml:space="preserve"> rather than their</w:t>
      </w:r>
      <w:r w:rsidR="00514EE3">
        <w:t xml:space="preserve"> potential weakening</w:t>
      </w:r>
      <w:r w:rsidR="00700923">
        <w:t xml:space="preserve"> (see further theoretical discussion in Chapter 2)</w:t>
      </w:r>
      <w:r w:rsidR="00514EE3">
        <w:t>.</w:t>
      </w:r>
    </w:p>
    <w:p w14:paraId="4BC19DD1" w14:textId="6863058E" w:rsidR="00D60EFB" w:rsidRDefault="005F7230" w:rsidP="00F566E3">
      <w:pPr>
        <w:tabs>
          <w:tab w:val="left" w:pos="1503"/>
        </w:tabs>
        <w:spacing w:after="120" w:line="360" w:lineRule="auto"/>
        <w:rPr>
          <w:sz w:val="24"/>
          <w:szCs w:val="24"/>
        </w:rPr>
      </w:pPr>
      <w:r>
        <w:rPr>
          <w:sz w:val="24"/>
          <w:szCs w:val="24"/>
        </w:rPr>
        <w:t xml:space="preserve">Empirically, </w:t>
      </w:r>
      <w:r w:rsidR="008F22B3">
        <w:rPr>
          <w:sz w:val="24"/>
          <w:szCs w:val="24"/>
        </w:rPr>
        <w:t>I approached the research by</w:t>
      </w:r>
      <w:r w:rsidR="008F72E3">
        <w:rPr>
          <w:sz w:val="24"/>
          <w:szCs w:val="24"/>
        </w:rPr>
        <w:t xml:space="preserve"> focusing on boundary </w:t>
      </w:r>
      <w:r w:rsidR="007C145B">
        <w:rPr>
          <w:sz w:val="24"/>
          <w:szCs w:val="24"/>
        </w:rPr>
        <w:t xml:space="preserve">transactions associated </w:t>
      </w:r>
      <w:r w:rsidR="008F72E3">
        <w:rPr>
          <w:sz w:val="24"/>
          <w:szCs w:val="24"/>
        </w:rPr>
        <w:t xml:space="preserve">with </w:t>
      </w:r>
      <w:r w:rsidR="00873BA9">
        <w:rPr>
          <w:sz w:val="24"/>
          <w:szCs w:val="24"/>
        </w:rPr>
        <w:t>n=19</w:t>
      </w:r>
      <w:r w:rsidR="008F72E3">
        <w:rPr>
          <w:sz w:val="24"/>
          <w:szCs w:val="24"/>
        </w:rPr>
        <w:t xml:space="preserve"> bodies of research (BoRs) based at ten STEMM departments across </w:t>
      </w:r>
      <w:r w:rsidR="00EC7D41">
        <w:rPr>
          <w:sz w:val="24"/>
          <w:szCs w:val="24"/>
        </w:rPr>
        <w:t xml:space="preserve">nine </w:t>
      </w:r>
      <w:r w:rsidR="008F72E3">
        <w:rPr>
          <w:sz w:val="24"/>
          <w:szCs w:val="24"/>
        </w:rPr>
        <w:t>UK universities</w:t>
      </w:r>
      <w:r w:rsidR="00766FF8">
        <w:rPr>
          <w:sz w:val="24"/>
          <w:szCs w:val="24"/>
        </w:rPr>
        <w:t xml:space="preserve">. </w:t>
      </w:r>
      <w:r w:rsidR="00873BA9">
        <w:rPr>
          <w:sz w:val="24"/>
          <w:szCs w:val="24"/>
        </w:rPr>
        <w:t>These BoRs and departments were purposefully sampled to focus my study on STEMM research covering a range of disciplinary and institutional contexts, but which had all been rec</w:t>
      </w:r>
      <w:r w:rsidR="00ED1920">
        <w:rPr>
          <w:sz w:val="24"/>
          <w:szCs w:val="24"/>
        </w:rPr>
        <w:t>ognised for their</w:t>
      </w:r>
      <w:r w:rsidR="00873BA9">
        <w:rPr>
          <w:sz w:val="24"/>
          <w:szCs w:val="24"/>
        </w:rPr>
        <w:t xml:space="preserve"> ‘impact’ in REF2014.</w:t>
      </w:r>
      <w:r>
        <w:rPr>
          <w:sz w:val="24"/>
          <w:szCs w:val="24"/>
        </w:rPr>
        <w:t xml:space="preserve"> I wanted to identify research recognised for having significant impact because it seemed reasonable to assume that research which achieved significant ‘impact’ would likely have involved many ‘boundary transactions’ of different forms and at different times, and it was important to my research questions that I capture the functioning of</w:t>
      </w:r>
      <w:r w:rsidR="009C64AE">
        <w:rPr>
          <w:sz w:val="24"/>
          <w:szCs w:val="24"/>
        </w:rPr>
        <w:t xml:space="preserve"> a range of</w:t>
      </w:r>
      <w:r>
        <w:rPr>
          <w:sz w:val="24"/>
          <w:szCs w:val="24"/>
        </w:rPr>
        <w:t xml:space="preserve"> boundary transactions in their actual research contexts.</w:t>
      </w:r>
      <w:r w:rsidR="00D23CF4">
        <w:rPr>
          <w:sz w:val="24"/>
          <w:szCs w:val="24"/>
        </w:rPr>
        <w:t xml:space="preserve"> Another reason for focusing on research recognised for its impact was to seek to understand more about the kinds of research and related activities which are privileged and value</w:t>
      </w:r>
      <w:r w:rsidR="00A74A6A">
        <w:rPr>
          <w:sz w:val="24"/>
          <w:szCs w:val="24"/>
        </w:rPr>
        <w:t>d</w:t>
      </w:r>
      <w:r w:rsidR="00D23CF4">
        <w:rPr>
          <w:sz w:val="24"/>
          <w:szCs w:val="24"/>
        </w:rPr>
        <w:t xml:space="preserve"> in the current system.</w:t>
      </w:r>
      <w:r w:rsidR="00873BA9">
        <w:rPr>
          <w:sz w:val="24"/>
          <w:szCs w:val="24"/>
        </w:rPr>
        <w:t xml:space="preserve"> </w:t>
      </w:r>
      <w:r w:rsidR="00766FF8">
        <w:rPr>
          <w:sz w:val="24"/>
          <w:szCs w:val="24"/>
        </w:rPr>
        <w:t xml:space="preserve">My </w:t>
      </w:r>
      <w:r w:rsidR="00873BA9">
        <w:rPr>
          <w:sz w:val="24"/>
          <w:szCs w:val="24"/>
        </w:rPr>
        <w:t xml:space="preserve">main </w:t>
      </w:r>
      <w:r w:rsidR="00766FF8">
        <w:rPr>
          <w:sz w:val="24"/>
          <w:szCs w:val="24"/>
        </w:rPr>
        <w:t>data source</w:t>
      </w:r>
      <w:r w:rsidR="0090503E">
        <w:rPr>
          <w:sz w:val="24"/>
          <w:szCs w:val="24"/>
        </w:rPr>
        <w:t>s</w:t>
      </w:r>
      <w:r w:rsidR="00766FF8">
        <w:rPr>
          <w:sz w:val="24"/>
          <w:szCs w:val="24"/>
        </w:rPr>
        <w:t xml:space="preserve"> </w:t>
      </w:r>
      <w:r w:rsidR="00873BA9">
        <w:rPr>
          <w:sz w:val="24"/>
          <w:szCs w:val="24"/>
        </w:rPr>
        <w:t>were</w:t>
      </w:r>
      <w:r w:rsidR="00C250E9">
        <w:rPr>
          <w:sz w:val="24"/>
          <w:szCs w:val="24"/>
        </w:rPr>
        <w:t xml:space="preserve"> </w:t>
      </w:r>
      <w:r w:rsidR="008F22B3">
        <w:rPr>
          <w:sz w:val="24"/>
          <w:szCs w:val="24"/>
        </w:rPr>
        <w:t>document</w:t>
      </w:r>
      <w:r w:rsidR="00873BA9">
        <w:rPr>
          <w:sz w:val="24"/>
          <w:szCs w:val="24"/>
        </w:rPr>
        <w:t xml:space="preserve">ary materials, including: </w:t>
      </w:r>
      <w:r w:rsidR="00873BA9" w:rsidRPr="00873BA9">
        <w:rPr>
          <w:sz w:val="24"/>
          <w:szCs w:val="24"/>
        </w:rPr>
        <w:t>information about the research and the department submitted to REF2014; outputs from the underpinning research; other information about the research such as grant proposals or press releases; and web pages about the research, the individual researchers or research units involved, as well as web pages related to any non-academic actors involved in the research (for example who were mentioned as playing an important role in the REF2014 documents, or who were acknowledged in academic outputs as collaborating or othe</w:t>
      </w:r>
      <w:r w:rsidR="00873BA9" w:rsidRPr="00D23CF4">
        <w:rPr>
          <w:sz w:val="24"/>
          <w:szCs w:val="24"/>
        </w:rPr>
        <w:t>rwise supporting the research, or who interview respondents mentioned as being important).</w:t>
      </w:r>
      <w:r w:rsidR="00D23CF4" w:rsidRPr="00D23CF4">
        <w:rPr>
          <w:sz w:val="24"/>
          <w:szCs w:val="24"/>
        </w:rPr>
        <w:t xml:space="preserve"> In total I gathered 345 documentary materials for analysis</w:t>
      </w:r>
      <w:r w:rsidR="00D23CF4">
        <w:rPr>
          <w:sz w:val="24"/>
          <w:szCs w:val="24"/>
        </w:rPr>
        <w:t xml:space="preserve">. In addition, I </w:t>
      </w:r>
      <w:r w:rsidR="00D23CF4" w:rsidRPr="00D23CF4">
        <w:rPr>
          <w:sz w:val="24"/>
          <w:szCs w:val="24"/>
        </w:rPr>
        <w:t>conducted 10 interviews</w:t>
      </w:r>
      <w:r w:rsidR="00D23CF4">
        <w:rPr>
          <w:sz w:val="24"/>
          <w:szCs w:val="24"/>
        </w:rPr>
        <w:t xml:space="preserve"> with key individuals involved in the sampled research. </w:t>
      </w:r>
    </w:p>
    <w:p w14:paraId="2A27D9D7" w14:textId="0919E6A3" w:rsidR="00EF0100" w:rsidRPr="00082C0D" w:rsidRDefault="00AA123F" w:rsidP="00EF0100">
      <w:pPr>
        <w:tabs>
          <w:tab w:val="left" w:pos="1503"/>
        </w:tabs>
        <w:spacing w:after="120" w:line="360" w:lineRule="auto"/>
        <w:rPr>
          <w:sz w:val="24"/>
          <w:szCs w:val="24"/>
        </w:rPr>
      </w:pPr>
      <w:r w:rsidRPr="00082C0D">
        <w:rPr>
          <w:sz w:val="24"/>
          <w:szCs w:val="24"/>
        </w:rPr>
        <w:t xml:space="preserve">I argue that the consistency of the narrative that can be derived from the documentary and the interview data and of the qualitative and quantitative analyses, indicate a robustness in my conclusions, and justify some ‘analytical’ or ‘theoretical’ generalisability. However, this </w:t>
      </w:r>
      <w:r w:rsidR="00077C8C" w:rsidRPr="00082C0D">
        <w:rPr>
          <w:sz w:val="24"/>
          <w:szCs w:val="24"/>
        </w:rPr>
        <w:t>design, like all research designs,</w:t>
      </w:r>
      <w:r w:rsidRPr="00082C0D">
        <w:rPr>
          <w:sz w:val="24"/>
          <w:szCs w:val="24"/>
        </w:rPr>
        <w:t xml:space="preserve"> also introduces limitations to</w:t>
      </w:r>
      <w:r w:rsidR="00077C8C" w:rsidRPr="00082C0D">
        <w:rPr>
          <w:sz w:val="24"/>
          <w:szCs w:val="24"/>
        </w:rPr>
        <w:t xml:space="preserve"> the kinds of generalisations and wider implications I can infer from the findings. I am unable to make generalisations in terms of the statistical representativeness of my sample. A different sample, even which followed the same sampling criteria, might have yielded different results.</w:t>
      </w:r>
      <w:r w:rsidR="007D62B1" w:rsidRPr="00082C0D">
        <w:rPr>
          <w:sz w:val="24"/>
          <w:szCs w:val="24"/>
        </w:rPr>
        <w:t xml:space="preserve"> </w:t>
      </w:r>
      <w:r w:rsidRPr="00082C0D">
        <w:rPr>
          <w:sz w:val="24"/>
          <w:szCs w:val="24"/>
        </w:rPr>
        <w:t>More specifically</w:t>
      </w:r>
      <w:r w:rsidR="007D62B1" w:rsidRPr="00082C0D">
        <w:rPr>
          <w:sz w:val="24"/>
          <w:szCs w:val="24"/>
        </w:rPr>
        <w:t xml:space="preserve">, my sample led me to focus on highly successful BoRs and academics, and a quite narrow demographic of participants, and a sample which prioritised a broader range of academic seniority and demographic characteristics may have led to different findings. </w:t>
      </w:r>
      <w:r w:rsidR="00D6130D" w:rsidRPr="00082C0D">
        <w:rPr>
          <w:sz w:val="24"/>
          <w:szCs w:val="24"/>
        </w:rPr>
        <w:t xml:space="preserve">Indeed, </w:t>
      </w:r>
      <w:r w:rsidR="00F846FD" w:rsidRPr="00082C0D">
        <w:rPr>
          <w:sz w:val="24"/>
          <w:szCs w:val="24"/>
        </w:rPr>
        <w:t xml:space="preserve">for many researchers in more precarious situations and on fixed-term contracts doing prespecified research under an established academic, </w:t>
      </w:r>
      <w:r w:rsidR="008B22C1" w:rsidRPr="00082C0D">
        <w:rPr>
          <w:sz w:val="24"/>
          <w:szCs w:val="24"/>
        </w:rPr>
        <w:t>their role in and relation to the process of producing and disseminating knowledge may be vastly different to most of my respondents</w:t>
      </w:r>
      <w:r w:rsidR="007F71C4" w:rsidRPr="00082C0D">
        <w:rPr>
          <w:sz w:val="24"/>
          <w:szCs w:val="24"/>
        </w:rPr>
        <w:t xml:space="preserve">, and it may be that the majority of today’s ‘early career researchers’ never obtain the space to develop the kinds of networks and relationships that underpin the research and impacts that I have studied in my sample – and the rewards now associated with </w:t>
      </w:r>
      <w:r w:rsidR="00695E6B" w:rsidRPr="00082C0D">
        <w:rPr>
          <w:sz w:val="24"/>
          <w:szCs w:val="24"/>
        </w:rPr>
        <w:t xml:space="preserve">impact may well exacerbate pre-existing inequalities </w:t>
      </w:r>
      <w:r w:rsidR="001604C7" w:rsidRPr="00082C0D">
        <w:rPr>
          <w:iCs/>
          <w:sz w:val="24"/>
          <w:szCs w:val="24"/>
        </w:rPr>
        <w:t xml:space="preserve">(Kellard &amp; </w:t>
      </w:r>
      <w:r w:rsidR="001604C7" w:rsidRPr="00082C0D">
        <w:rPr>
          <w:sz w:val="24"/>
          <w:szCs w:val="24"/>
        </w:rPr>
        <w:t>Ś</w:t>
      </w:r>
      <w:r w:rsidR="001604C7" w:rsidRPr="00082C0D">
        <w:rPr>
          <w:iCs/>
          <w:sz w:val="24"/>
          <w:szCs w:val="24"/>
        </w:rPr>
        <w:t>liwa, 2016)</w:t>
      </w:r>
      <w:r w:rsidR="008B22C1" w:rsidRPr="00082C0D">
        <w:rPr>
          <w:sz w:val="24"/>
          <w:szCs w:val="24"/>
        </w:rPr>
        <w:t xml:space="preserve">. </w:t>
      </w:r>
    </w:p>
    <w:p w14:paraId="1AE67F11" w14:textId="2B69EAA0" w:rsidR="003C0ED7" w:rsidRPr="00082C0D" w:rsidRDefault="00456C5D" w:rsidP="00EF0100">
      <w:pPr>
        <w:tabs>
          <w:tab w:val="left" w:pos="1503"/>
        </w:tabs>
        <w:spacing w:after="120" w:line="360" w:lineRule="auto"/>
        <w:rPr>
          <w:sz w:val="24"/>
          <w:szCs w:val="24"/>
        </w:rPr>
      </w:pPr>
      <w:r w:rsidRPr="00082C0D">
        <w:rPr>
          <w:sz w:val="24"/>
          <w:szCs w:val="24"/>
        </w:rPr>
        <w:t>The other main</w:t>
      </w:r>
      <w:r w:rsidR="00AA123F" w:rsidRPr="00082C0D">
        <w:rPr>
          <w:sz w:val="24"/>
          <w:szCs w:val="24"/>
        </w:rPr>
        <w:t xml:space="preserve"> </w:t>
      </w:r>
      <w:r w:rsidRPr="00082C0D">
        <w:rPr>
          <w:sz w:val="24"/>
          <w:szCs w:val="24"/>
        </w:rPr>
        <w:t xml:space="preserve">source of </w:t>
      </w:r>
      <w:r w:rsidR="00AA123F" w:rsidRPr="00082C0D">
        <w:rPr>
          <w:sz w:val="24"/>
          <w:szCs w:val="24"/>
        </w:rPr>
        <w:t xml:space="preserve">limitation is the decision to focus on STEMM fields. </w:t>
      </w:r>
      <w:r w:rsidR="00440ED5" w:rsidRPr="00082C0D">
        <w:rPr>
          <w:sz w:val="24"/>
          <w:szCs w:val="24"/>
        </w:rPr>
        <w:t>As was my intention, this decision</w:t>
      </w:r>
      <w:r w:rsidR="00AA123F" w:rsidRPr="00082C0D">
        <w:rPr>
          <w:sz w:val="24"/>
          <w:szCs w:val="24"/>
        </w:rPr>
        <w:t xml:space="preserve"> allowed me to generate more specific and </w:t>
      </w:r>
      <w:r w:rsidRPr="00082C0D">
        <w:rPr>
          <w:sz w:val="24"/>
          <w:szCs w:val="24"/>
        </w:rPr>
        <w:t xml:space="preserve">detailed </w:t>
      </w:r>
      <w:r w:rsidR="00243D70" w:rsidRPr="00082C0D">
        <w:rPr>
          <w:sz w:val="24"/>
          <w:szCs w:val="24"/>
        </w:rPr>
        <w:t xml:space="preserve">insights </w:t>
      </w:r>
      <w:r w:rsidR="00AA123F" w:rsidRPr="00082C0D">
        <w:rPr>
          <w:sz w:val="24"/>
          <w:szCs w:val="24"/>
        </w:rPr>
        <w:t xml:space="preserve">into the </w:t>
      </w:r>
      <w:r w:rsidR="00321A1F" w:rsidRPr="00082C0D">
        <w:rPr>
          <w:sz w:val="24"/>
          <w:szCs w:val="24"/>
        </w:rPr>
        <w:t>mechanisms through which academic boundaries are crossed, maintained and regulated</w:t>
      </w:r>
      <w:r w:rsidR="00AA123F" w:rsidRPr="00082C0D">
        <w:rPr>
          <w:sz w:val="24"/>
          <w:szCs w:val="24"/>
        </w:rPr>
        <w:t xml:space="preserve">, and how these mechanisms are shaped, influenced and mediated by </w:t>
      </w:r>
      <w:r w:rsidRPr="00082C0D">
        <w:rPr>
          <w:sz w:val="24"/>
          <w:szCs w:val="24"/>
        </w:rPr>
        <w:t xml:space="preserve">nuanced </w:t>
      </w:r>
      <w:r w:rsidR="00AA123F" w:rsidRPr="00082C0D">
        <w:rPr>
          <w:sz w:val="24"/>
          <w:szCs w:val="24"/>
        </w:rPr>
        <w:t>differen</w:t>
      </w:r>
      <w:r w:rsidRPr="00082C0D">
        <w:rPr>
          <w:sz w:val="24"/>
          <w:szCs w:val="24"/>
        </w:rPr>
        <w:t>ces in</w:t>
      </w:r>
      <w:r w:rsidR="00AA123F" w:rsidRPr="00082C0D">
        <w:rPr>
          <w:sz w:val="24"/>
          <w:szCs w:val="24"/>
        </w:rPr>
        <w:t xml:space="preserve"> epistemic content and context</w:t>
      </w:r>
      <w:r w:rsidR="00321A1F" w:rsidRPr="00082C0D">
        <w:rPr>
          <w:sz w:val="24"/>
          <w:szCs w:val="24"/>
        </w:rPr>
        <w:t>.</w:t>
      </w:r>
      <w:r w:rsidR="00AA123F" w:rsidRPr="00082C0D">
        <w:rPr>
          <w:sz w:val="24"/>
          <w:szCs w:val="24"/>
        </w:rPr>
        <w:t xml:space="preserve"> However, it </w:t>
      </w:r>
      <w:r w:rsidR="00A6667A" w:rsidRPr="00082C0D">
        <w:rPr>
          <w:sz w:val="24"/>
          <w:szCs w:val="24"/>
        </w:rPr>
        <w:t xml:space="preserve">makes it difficult to draw out the relevance of my findings for the arts, humanities and social sciences (AHSS). </w:t>
      </w:r>
      <w:r w:rsidR="00440ED5" w:rsidRPr="00082C0D">
        <w:rPr>
          <w:sz w:val="24"/>
          <w:szCs w:val="24"/>
        </w:rPr>
        <w:t xml:space="preserve">I argue that the core concepts of academic boundaries and boundary transactions, and the underpinning interplays of power and control, have relevance to </w:t>
      </w:r>
      <w:r w:rsidR="0057678E" w:rsidRPr="00082C0D">
        <w:rPr>
          <w:sz w:val="24"/>
          <w:szCs w:val="24"/>
        </w:rPr>
        <w:t>academia in general</w:t>
      </w:r>
      <w:r w:rsidR="00440ED5" w:rsidRPr="00082C0D">
        <w:rPr>
          <w:sz w:val="24"/>
          <w:szCs w:val="24"/>
        </w:rPr>
        <w:t xml:space="preserve">, but one of </w:t>
      </w:r>
      <w:r w:rsidR="0057678E" w:rsidRPr="00082C0D">
        <w:rPr>
          <w:sz w:val="24"/>
          <w:szCs w:val="24"/>
        </w:rPr>
        <w:t>my</w:t>
      </w:r>
      <w:r w:rsidR="00440ED5" w:rsidRPr="00082C0D">
        <w:rPr>
          <w:sz w:val="24"/>
          <w:szCs w:val="24"/>
        </w:rPr>
        <w:t xml:space="preserve"> arguments and findings is that</w:t>
      </w:r>
      <w:r w:rsidR="0057678E" w:rsidRPr="00082C0D">
        <w:rPr>
          <w:sz w:val="24"/>
          <w:szCs w:val="24"/>
        </w:rPr>
        <w:t xml:space="preserve"> the specific</w:t>
      </w:r>
      <w:r w:rsidR="00440ED5" w:rsidRPr="00082C0D">
        <w:rPr>
          <w:sz w:val="24"/>
          <w:szCs w:val="24"/>
        </w:rPr>
        <w:t xml:space="preserve"> epistemic context</w:t>
      </w:r>
      <w:r w:rsidR="0057678E" w:rsidRPr="00082C0D">
        <w:rPr>
          <w:sz w:val="24"/>
          <w:szCs w:val="24"/>
        </w:rPr>
        <w:t xml:space="preserve"> is a factor in shaping how these play out, so that it would require further </w:t>
      </w:r>
      <w:r w:rsidR="00440ED5" w:rsidRPr="00082C0D">
        <w:rPr>
          <w:sz w:val="24"/>
          <w:szCs w:val="24"/>
        </w:rPr>
        <w:t xml:space="preserve">empirical </w:t>
      </w:r>
      <w:r w:rsidR="0057678E" w:rsidRPr="00082C0D">
        <w:rPr>
          <w:sz w:val="24"/>
          <w:szCs w:val="24"/>
        </w:rPr>
        <w:t xml:space="preserve">research to explore </w:t>
      </w:r>
      <w:r w:rsidR="00EC173C" w:rsidRPr="00082C0D">
        <w:rPr>
          <w:sz w:val="24"/>
          <w:szCs w:val="24"/>
        </w:rPr>
        <w:t>boundary transactions in different AHSS disciplines. Therefore, although I would be cautious in drawing inferences for AHSS, my study would lead me to expect that a discipline such as economics</w:t>
      </w:r>
      <w:r w:rsidR="00DB1226" w:rsidRPr="00082C0D">
        <w:rPr>
          <w:sz w:val="24"/>
          <w:szCs w:val="24"/>
        </w:rPr>
        <w:t xml:space="preserve">, which is </w:t>
      </w:r>
      <w:r w:rsidR="00EC173C" w:rsidRPr="00082C0D">
        <w:rPr>
          <w:sz w:val="24"/>
          <w:szCs w:val="24"/>
        </w:rPr>
        <w:t xml:space="preserve">largely application-oriented and underpinned by </w:t>
      </w:r>
      <w:r w:rsidR="00DB1226" w:rsidRPr="00082C0D">
        <w:rPr>
          <w:sz w:val="24"/>
          <w:szCs w:val="24"/>
        </w:rPr>
        <w:t>‘formal’ knowledge content (i.e. mathematics)</w:t>
      </w:r>
      <w:r w:rsidR="00EC173C" w:rsidRPr="00082C0D">
        <w:rPr>
          <w:sz w:val="24"/>
          <w:szCs w:val="24"/>
        </w:rPr>
        <w:t xml:space="preserve"> might exhibit similar forms of and control over its boundary transactions </w:t>
      </w:r>
      <w:r w:rsidR="00DB1226" w:rsidRPr="00082C0D">
        <w:rPr>
          <w:sz w:val="24"/>
          <w:szCs w:val="24"/>
        </w:rPr>
        <w:t>as those exhibited by the engineering disciplines in my study. For example, one can perhaps imagine that economics departments largely interact (transact) with the kinds of non-academic organisations which are likely destinations for graduates of such departments (e.g. companies, think tanks, civil servants), leading to similar boundary transactions and transaction costs as was the case with several of the engineering departments (and Formal science departments more generally) in my study.</w:t>
      </w:r>
      <w:r w:rsidR="0041457B" w:rsidRPr="00082C0D">
        <w:rPr>
          <w:sz w:val="24"/>
          <w:szCs w:val="24"/>
        </w:rPr>
        <w:t xml:space="preserve"> </w:t>
      </w:r>
      <w:r w:rsidR="002C11A2" w:rsidRPr="00082C0D">
        <w:rPr>
          <w:sz w:val="24"/>
          <w:szCs w:val="24"/>
        </w:rPr>
        <w:t xml:space="preserve">For another example, a </w:t>
      </w:r>
      <w:r w:rsidR="003D4FC7" w:rsidRPr="00082C0D">
        <w:rPr>
          <w:sz w:val="24"/>
          <w:szCs w:val="24"/>
        </w:rPr>
        <w:t xml:space="preserve">key distinguishing characteristic </w:t>
      </w:r>
      <w:r w:rsidR="00F67625" w:rsidRPr="00082C0D">
        <w:rPr>
          <w:sz w:val="24"/>
          <w:szCs w:val="24"/>
        </w:rPr>
        <w:t>curiosity-inspired Basic disciplines in m</w:t>
      </w:r>
      <w:r w:rsidR="003D4FC7" w:rsidRPr="00082C0D">
        <w:rPr>
          <w:sz w:val="24"/>
          <w:szCs w:val="24"/>
        </w:rPr>
        <w:t>y sample was the way in which they became interlinked with powerful governmental and industry actors with stakes and resources to mobilise science and technology towards a range of national interests.</w:t>
      </w:r>
      <w:r w:rsidR="00F67625" w:rsidRPr="00082C0D">
        <w:rPr>
          <w:sz w:val="24"/>
          <w:szCs w:val="24"/>
        </w:rPr>
        <w:t xml:space="preserve"> One may conjecture a parallel between here with a more understanding-focused, curiosity-inspired AHSS discipline such as history, whereby academic historians and national and international actors share an interest in shaping historical narratives of relevance to political debates.</w:t>
      </w:r>
    </w:p>
    <w:p w14:paraId="0EBF9A97" w14:textId="113C0449" w:rsidR="00023561" w:rsidRPr="00082C0D" w:rsidRDefault="00F67625" w:rsidP="00F67625">
      <w:pPr>
        <w:tabs>
          <w:tab w:val="left" w:pos="1503"/>
        </w:tabs>
        <w:spacing w:after="120" w:line="360" w:lineRule="auto"/>
        <w:rPr>
          <w:sz w:val="24"/>
          <w:szCs w:val="24"/>
        </w:rPr>
      </w:pPr>
      <w:r w:rsidRPr="00082C0D">
        <w:rPr>
          <w:sz w:val="24"/>
          <w:szCs w:val="24"/>
        </w:rPr>
        <w:t>Clearly, it would take detailed empirical analysis of specific bodies of AHSS research to tease out the key interplays of power and control and the role of boundary transactions</w:t>
      </w:r>
      <w:r w:rsidR="005B3C15" w:rsidRPr="00082C0D">
        <w:rPr>
          <w:sz w:val="24"/>
          <w:szCs w:val="24"/>
        </w:rPr>
        <w:t xml:space="preserve">, and this is a task for </w:t>
      </w:r>
      <w:r w:rsidRPr="00082C0D">
        <w:rPr>
          <w:sz w:val="24"/>
          <w:szCs w:val="24"/>
        </w:rPr>
        <w:t xml:space="preserve">future research. In the remainder of this chapter, </w:t>
      </w:r>
      <w:r w:rsidR="00163BB2" w:rsidRPr="00082C0D">
        <w:rPr>
          <w:sz w:val="24"/>
          <w:szCs w:val="24"/>
        </w:rPr>
        <w:t xml:space="preserve">I will conclude the </w:t>
      </w:r>
      <w:r w:rsidRPr="00082C0D">
        <w:rPr>
          <w:sz w:val="24"/>
          <w:szCs w:val="24"/>
        </w:rPr>
        <w:t xml:space="preserve">thesis </w:t>
      </w:r>
      <w:r w:rsidR="00163BB2" w:rsidRPr="00082C0D">
        <w:rPr>
          <w:sz w:val="24"/>
          <w:szCs w:val="24"/>
        </w:rPr>
        <w:t xml:space="preserve">by </w:t>
      </w:r>
      <w:r w:rsidR="00EF0100" w:rsidRPr="00082C0D">
        <w:rPr>
          <w:sz w:val="24"/>
          <w:szCs w:val="24"/>
        </w:rPr>
        <w:t>draw</w:t>
      </w:r>
      <w:r w:rsidR="00163BB2" w:rsidRPr="00082C0D">
        <w:rPr>
          <w:sz w:val="24"/>
          <w:szCs w:val="24"/>
        </w:rPr>
        <w:t>ing</w:t>
      </w:r>
      <w:r w:rsidR="00EF0100" w:rsidRPr="00082C0D">
        <w:rPr>
          <w:sz w:val="24"/>
          <w:szCs w:val="24"/>
        </w:rPr>
        <w:t xml:space="preserve"> upon the full range of findings and insights </w:t>
      </w:r>
      <w:r w:rsidR="00163BB2" w:rsidRPr="00082C0D">
        <w:rPr>
          <w:sz w:val="24"/>
          <w:szCs w:val="24"/>
        </w:rPr>
        <w:t>to discuss</w:t>
      </w:r>
      <w:r w:rsidR="00EF0100" w:rsidRPr="00082C0D">
        <w:rPr>
          <w:sz w:val="24"/>
          <w:szCs w:val="24"/>
        </w:rPr>
        <w:t xml:space="preserve"> </w:t>
      </w:r>
      <w:r w:rsidR="00D5009F" w:rsidRPr="00082C0D">
        <w:rPr>
          <w:sz w:val="24"/>
          <w:szCs w:val="24"/>
        </w:rPr>
        <w:t>the implications of the research</w:t>
      </w:r>
      <w:r w:rsidR="00487256" w:rsidRPr="00082C0D">
        <w:rPr>
          <w:sz w:val="24"/>
          <w:szCs w:val="24"/>
        </w:rPr>
        <w:t xml:space="preserve"> for academic boundaries and for those who have a stake in them, particularly academics themselves</w:t>
      </w:r>
      <w:r w:rsidRPr="00082C0D">
        <w:rPr>
          <w:sz w:val="24"/>
          <w:szCs w:val="24"/>
        </w:rPr>
        <w:t>, notwithstanding the limitations I have discussed</w:t>
      </w:r>
      <w:r w:rsidR="00487256" w:rsidRPr="00082C0D">
        <w:rPr>
          <w:sz w:val="24"/>
          <w:szCs w:val="24"/>
        </w:rPr>
        <w:t>.</w:t>
      </w:r>
    </w:p>
    <w:p w14:paraId="13E753A1" w14:textId="37E3016F" w:rsidR="005B0C7D" w:rsidRDefault="005B0C7D" w:rsidP="009928C1">
      <w:pPr>
        <w:pStyle w:val="Heading2"/>
      </w:pPr>
      <w:bookmarkStart w:id="225" w:name="_Toc31702000"/>
      <w:r w:rsidRPr="00082C0D">
        <w:t>Findings</w:t>
      </w:r>
      <w:bookmarkEnd w:id="225"/>
    </w:p>
    <w:p w14:paraId="2FFBC83D" w14:textId="5217C159" w:rsidR="007778E7" w:rsidRPr="005B0C7D" w:rsidRDefault="007778E7" w:rsidP="007778E7">
      <w:pPr>
        <w:spacing w:after="120" w:line="360" w:lineRule="auto"/>
      </w:pPr>
      <w:r>
        <w:rPr>
          <w:sz w:val="24"/>
          <w:szCs w:val="24"/>
        </w:rPr>
        <w:t>In response to the overarching question about the balance of ‘power’ and ‘control’ over the organisation, activities and societal relations associated with the sampled</w:t>
      </w:r>
      <w:r w:rsidR="001B4AFA">
        <w:rPr>
          <w:sz w:val="24"/>
          <w:szCs w:val="24"/>
        </w:rPr>
        <w:t xml:space="preserve"> STEMM</w:t>
      </w:r>
      <w:r>
        <w:rPr>
          <w:sz w:val="24"/>
          <w:szCs w:val="24"/>
        </w:rPr>
        <w:t xml:space="preserve"> research, I find evidence that this predominantly lies within academia. The analysis highlights the significant power that academic institutions continue to hold over the boundaries of who counts as legitimate producers of academic knowledge, with the doctoral degree continuing to be the key qualification for induction into a class of stewards over academic knowledge. In this sense, what gets to count as ‘academic knowledge’ is, to a large extent, simply that which attracts the interest of sufficiently academically qualified individuals</w:t>
      </w:r>
      <w:r w:rsidR="00B65782">
        <w:rPr>
          <w:sz w:val="24"/>
          <w:szCs w:val="24"/>
        </w:rPr>
        <w:t xml:space="preserve"> who work with</w:t>
      </w:r>
      <w:r>
        <w:rPr>
          <w:sz w:val="24"/>
          <w:szCs w:val="24"/>
        </w:rPr>
        <w:t xml:space="preserve">in, or in collaboration with, academic institutions. The study </w:t>
      </w:r>
      <w:r w:rsidR="0028683C">
        <w:rPr>
          <w:sz w:val="24"/>
          <w:szCs w:val="24"/>
        </w:rPr>
        <w:t>also serves as a</w:t>
      </w:r>
      <w:r>
        <w:rPr>
          <w:sz w:val="24"/>
          <w:szCs w:val="24"/>
        </w:rPr>
        <w:t xml:space="preserve"> reminder of </w:t>
      </w:r>
      <w:r w:rsidR="00E90EC4">
        <w:rPr>
          <w:sz w:val="24"/>
          <w:szCs w:val="24"/>
        </w:rPr>
        <w:t xml:space="preserve">the </w:t>
      </w:r>
      <w:r>
        <w:rPr>
          <w:sz w:val="24"/>
          <w:szCs w:val="24"/>
        </w:rPr>
        <w:t>predominance of traditional forms of communicating</w:t>
      </w:r>
      <w:r w:rsidR="00CD11EB">
        <w:rPr>
          <w:sz w:val="24"/>
          <w:szCs w:val="24"/>
        </w:rPr>
        <w:t xml:space="preserve"> research</w:t>
      </w:r>
      <w:r>
        <w:rPr>
          <w:sz w:val="24"/>
          <w:szCs w:val="24"/>
        </w:rPr>
        <w:t xml:space="preserve"> knowledge via academic journals, patents, technical reports and technical guidelines targeted at the scientific community </w:t>
      </w:r>
      <w:r w:rsidR="00AB6F2A">
        <w:rPr>
          <w:sz w:val="24"/>
          <w:szCs w:val="24"/>
        </w:rPr>
        <w:t xml:space="preserve">– </w:t>
      </w:r>
      <w:r>
        <w:rPr>
          <w:sz w:val="24"/>
          <w:szCs w:val="24"/>
        </w:rPr>
        <w:t>albeit that the ‘scientific community’ does sometimes extend beyond those employed by universities to include non-academics</w:t>
      </w:r>
      <w:r w:rsidR="00AB6F2A">
        <w:rPr>
          <w:sz w:val="24"/>
          <w:szCs w:val="24"/>
        </w:rPr>
        <w:t>, but normally only those that hold</w:t>
      </w:r>
      <w:r>
        <w:rPr>
          <w:sz w:val="24"/>
          <w:szCs w:val="24"/>
        </w:rPr>
        <w:t xml:space="preserve"> doctorates and </w:t>
      </w:r>
      <w:r w:rsidR="00AB6F2A">
        <w:rPr>
          <w:sz w:val="24"/>
          <w:szCs w:val="24"/>
        </w:rPr>
        <w:t xml:space="preserve">have </w:t>
      </w:r>
      <w:r>
        <w:rPr>
          <w:sz w:val="24"/>
          <w:szCs w:val="24"/>
        </w:rPr>
        <w:t xml:space="preserve">close continuing links to academia. </w:t>
      </w:r>
    </w:p>
    <w:p w14:paraId="12D103B7" w14:textId="13F3711E" w:rsidR="0079671B" w:rsidRDefault="009C40D8" w:rsidP="009C40D8">
      <w:pPr>
        <w:spacing w:after="120" w:line="360" w:lineRule="auto"/>
        <w:rPr>
          <w:sz w:val="24"/>
          <w:szCs w:val="24"/>
        </w:rPr>
      </w:pPr>
      <w:r>
        <w:rPr>
          <w:sz w:val="24"/>
          <w:szCs w:val="24"/>
        </w:rPr>
        <w:t>However, analysis also revealed significant tensions in the power and control over academic boundaries and boundary transactions, emphasising that the reproduction of academic boundaries should be considered inherently contested and contingent rather than guaranteed.</w:t>
      </w:r>
      <w:r w:rsidR="007C0BC2">
        <w:rPr>
          <w:sz w:val="24"/>
          <w:szCs w:val="24"/>
        </w:rPr>
        <w:t xml:space="preserve"> I shall highlight these tensions in the following two sections.</w:t>
      </w:r>
    </w:p>
    <w:p w14:paraId="77884258" w14:textId="2488753C" w:rsidR="0079671B" w:rsidRDefault="0079671B" w:rsidP="0079671B">
      <w:pPr>
        <w:pStyle w:val="Heading3"/>
      </w:pPr>
      <w:bookmarkStart w:id="226" w:name="_Toc31702001"/>
      <w:r>
        <w:t>Tensions in boundary reproduction: Non-academic sources of power and control of over science</w:t>
      </w:r>
      <w:bookmarkEnd w:id="226"/>
    </w:p>
    <w:p w14:paraId="66D466AF" w14:textId="63118D8B" w:rsidR="00B20EDA" w:rsidRDefault="00111E48" w:rsidP="009C40D8">
      <w:pPr>
        <w:spacing w:after="120" w:line="360" w:lineRule="auto"/>
        <w:rPr>
          <w:color w:val="000000"/>
          <w:sz w:val="24"/>
          <w:szCs w:val="24"/>
        </w:rPr>
      </w:pPr>
      <w:r>
        <w:rPr>
          <w:sz w:val="24"/>
          <w:szCs w:val="24"/>
        </w:rPr>
        <w:t>A</w:t>
      </w:r>
      <w:r w:rsidR="009C40D8">
        <w:rPr>
          <w:sz w:val="24"/>
          <w:szCs w:val="24"/>
        </w:rPr>
        <w:t xml:space="preserve">cademic research frequently links to and depends upon systems </w:t>
      </w:r>
      <w:r w:rsidR="007065A4">
        <w:rPr>
          <w:sz w:val="24"/>
          <w:szCs w:val="24"/>
        </w:rPr>
        <w:t xml:space="preserve">which are largely </w:t>
      </w:r>
      <w:r w:rsidR="009C40D8">
        <w:rPr>
          <w:sz w:val="24"/>
          <w:szCs w:val="24"/>
        </w:rPr>
        <w:t xml:space="preserve">beyond its control, such as the </w:t>
      </w:r>
      <w:r w:rsidR="00A43861">
        <w:rPr>
          <w:sz w:val="24"/>
          <w:szCs w:val="24"/>
        </w:rPr>
        <w:t xml:space="preserve">wider </w:t>
      </w:r>
      <w:r w:rsidR="009C40D8">
        <w:rPr>
          <w:sz w:val="24"/>
          <w:szCs w:val="24"/>
        </w:rPr>
        <w:t xml:space="preserve">‘technoscientific’ system </w:t>
      </w:r>
      <w:r w:rsidR="009C40D8">
        <w:rPr>
          <w:sz w:val="24"/>
          <w:szCs w:val="24"/>
        </w:rPr>
        <w:fldChar w:fldCharType="begin"/>
      </w:r>
      <w:r w:rsidR="009C40D8">
        <w:rPr>
          <w:sz w:val="24"/>
          <w:szCs w:val="24"/>
        </w:rPr>
        <w:instrText xml:space="preserve"> ADDIN EN.CITE &lt;EndNote&gt;&lt;Cite&gt;&lt;Author&gt;Leydesdorff&lt;/Author&gt;&lt;Year&gt;2012&lt;/Year&gt;&lt;IDText&gt;The Triple Helix, Quadruple Helix, …, and an N -Tuple of Helices: Explanatory Models for Analyzing the Knowledge-Based Economy?&lt;/IDText&gt;&lt;DisplayText&gt;(Leydesdorff, 2012)&lt;/DisplayText&gt;&lt;record&gt;&lt;keywords&gt;&lt;keyword&gt;Triple Helix&lt;/keyword&gt;&lt;keyword&gt;-Tuple helices&lt;/keyword&gt;&lt;keyword&gt;Innovation system&lt;/keyword&gt;&lt;keyword&gt;Overlay&lt;/keyword&gt;&lt;keyword&gt;Model&lt;/keyword&gt;&lt;keyword&gt;Measurement&lt;/keyword&gt;&lt;/keywords&gt;&lt;isbn&gt;1868-7865&lt;/isbn&gt;&lt;titles&gt;&lt;title&gt;The Triple Helix, Quadruple Helix, …, and an N -Tuple of Helices: Explanatory Models for Analyzing the Knowledge-Based Economy?&lt;/title&gt;&lt;secondary-title&gt;Journal of the Knowledge Economy&lt;/secondary-title&gt;&lt;/titles&gt;&lt;pages&gt;25-35&lt;/pages&gt;&lt;number&gt;1&lt;/number&gt;&lt;contributors&gt;&lt;authors&gt;&lt;author&gt;Leydesdorff, Loet&lt;/author&gt;&lt;/authors&gt;&lt;/contributors&gt;&lt;added-date format="utc"&gt;1545318859&lt;/added-date&gt;&lt;pub-location&gt;Boston&lt;/pub-location&gt;&lt;ref-type name="Journal Article"&gt;17&lt;/ref-type&gt;&lt;dates&gt;&lt;year&gt;2012&lt;/year&gt;&lt;/dates&gt;&lt;rec-number&gt;7693&lt;/rec-number&gt;&lt;last-updated-date format="utc"&gt;1545318859&lt;/last-updated-date&gt;&lt;electronic-resource-num&gt;10.1007/s13132-011-0049-4&lt;/electronic-resource-num&gt;&lt;volume&gt;3&lt;/volume&gt;&lt;/record&gt;&lt;/Cite&gt;&lt;/EndNote&gt;</w:instrText>
      </w:r>
      <w:r w:rsidR="009C40D8">
        <w:rPr>
          <w:sz w:val="24"/>
          <w:szCs w:val="24"/>
        </w:rPr>
        <w:fldChar w:fldCharType="separate"/>
      </w:r>
      <w:r w:rsidR="009C40D8">
        <w:rPr>
          <w:noProof/>
          <w:sz w:val="24"/>
          <w:szCs w:val="24"/>
        </w:rPr>
        <w:t>(Leydesdorff, 2012)</w:t>
      </w:r>
      <w:r w:rsidR="009C40D8">
        <w:rPr>
          <w:sz w:val="24"/>
          <w:szCs w:val="24"/>
        </w:rPr>
        <w:fldChar w:fldCharType="end"/>
      </w:r>
      <w:r w:rsidR="00A43861">
        <w:rPr>
          <w:sz w:val="24"/>
          <w:szCs w:val="24"/>
        </w:rPr>
        <w:t>. Although</w:t>
      </w:r>
      <w:r w:rsidR="009C40D8">
        <w:rPr>
          <w:sz w:val="24"/>
          <w:szCs w:val="24"/>
        </w:rPr>
        <w:t xml:space="preserve"> technological innovations developed in an academic context are driven, from the academic’s point of view, by the goal to attain new powers of observation, data-collection and analysis than previously possible, the</w:t>
      </w:r>
      <w:r w:rsidR="00FA73FB">
        <w:rPr>
          <w:sz w:val="24"/>
          <w:szCs w:val="24"/>
        </w:rPr>
        <w:t xml:space="preserve"> </w:t>
      </w:r>
      <w:r w:rsidR="009C40D8">
        <w:rPr>
          <w:sz w:val="24"/>
          <w:szCs w:val="24"/>
        </w:rPr>
        <w:t xml:space="preserve">support and legitimation </w:t>
      </w:r>
      <w:r w:rsidR="00FA73FB">
        <w:rPr>
          <w:sz w:val="24"/>
          <w:szCs w:val="24"/>
        </w:rPr>
        <w:t xml:space="preserve">essential for resourcing such research </w:t>
      </w:r>
      <w:r w:rsidR="009C40D8">
        <w:rPr>
          <w:sz w:val="24"/>
          <w:szCs w:val="24"/>
        </w:rPr>
        <w:t xml:space="preserve">derives primarily not from the scientific objectives per se, but because the resultant technologies are valuable to broader attempts, amongst various political, military, industrial, civil and social networks </w:t>
      </w:r>
      <w:r w:rsidR="009C40D8">
        <w:rPr>
          <w:sz w:val="24"/>
          <w:szCs w:val="24"/>
        </w:rPr>
        <w:fldChar w:fldCharType="begin"/>
      </w:r>
      <w:r w:rsidR="009C40D8">
        <w:rPr>
          <w:sz w:val="24"/>
          <w:szCs w:val="24"/>
        </w:rPr>
        <w:instrText xml:space="preserve"> ADDIN EN.CITE &lt;EndNote&gt;&lt;Cite&gt;&lt;Author&gt;Latour&lt;/Author&gt;&lt;Year&gt;1987&lt;/Year&gt;&lt;IDText&gt;Science in action: how to follow scientists and engineers through society&lt;/IDText&gt;&lt;DisplayText&gt;(Latour, 1987)&lt;/DisplayText&gt;&lt;record&gt;&lt;keywords&gt;&lt;keyword&gt;Science -- Social aspects&lt;/keyword&gt;&lt;keyword&gt;Technology -- Social aspects&lt;/keyword&gt;&lt;keyword&gt;Science -- History&lt;/keyword&gt;&lt;keyword&gt;Science -- Philosophy&lt;/keyword&gt;&lt;keyword&gt;Normal science&lt;/keyword&gt;&lt;keyword&gt;Philosophy of science&lt;/keyword&gt;&lt;keyword&gt;Science and society&lt;/keyword&gt;&lt;keyword&gt;Sociology of science&lt;/keyword&gt;&lt;/keywords&gt;&lt;titles&gt;&lt;title&gt;Science in action: how to follow scientists and engineers through society&lt;/title&gt;&lt;/titles&gt;&lt;contributors&gt;&lt;authors&gt;&lt;author&gt;Latour, Bruno&lt;/author&gt;&lt;/authors&gt;&lt;/contributors&gt;&lt;added-date format="utc"&gt;1542827653&lt;/added-date&gt;&lt;pub-location&gt;Cambridge, Mass.&lt;/pub-location&gt;&lt;ref-type name="Book"&gt;6&lt;/ref-type&gt;&lt;dates&gt;&lt;year&gt;1987&lt;/year&gt;&lt;/dates&gt;&lt;rec-number&gt;7684&lt;/rec-number&gt;&lt;publisher&gt;Harvard University Press&lt;/publisher&gt;&lt;last-updated-date format="utc"&gt;1542827676&lt;/last-updated-date&gt;&lt;/record&gt;&lt;/Cite&gt;&lt;/EndNote&gt;</w:instrText>
      </w:r>
      <w:r w:rsidR="009C40D8">
        <w:rPr>
          <w:sz w:val="24"/>
          <w:szCs w:val="24"/>
        </w:rPr>
        <w:fldChar w:fldCharType="separate"/>
      </w:r>
      <w:r w:rsidR="009C40D8">
        <w:rPr>
          <w:noProof/>
          <w:sz w:val="24"/>
          <w:szCs w:val="24"/>
        </w:rPr>
        <w:t>(Latour, 1987)</w:t>
      </w:r>
      <w:r w:rsidR="009C40D8">
        <w:rPr>
          <w:sz w:val="24"/>
          <w:szCs w:val="24"/>
        </w:rPr>
        <w:fldChar w:fldCharType="end"/>
      </w:r>
      <w:r w:rsidR="009C40D8">
        <w:rPr>
          <w:sz w:val="24"/>
          <w:szCs w:val="24"/>
        </w:rPr>
        <w:t xml:space="preserve"> </w:t>
      </w:r>
      <w:r w:rsidR="009C40D8" w:rsidRPr="002A2655">
        <w:rPr>
          <w:color w:val="000000"/>
          <w:sz w:val="24"/>
          <w:szCs w:val="24"/>
        </w:rPr>
        <w:t xml:space="preserve">to “control” </w:t>
      </w:r>
      <w:r w:rsidR="009C40D8" w:rsidRPr="002A2655">
        <w:rPr>
          <w:color w:val="000000"/>
          <w:sz w:val="24"/>
          <w:szCs w:val="24"/>
        </w:rPr>
        <w:fldChar w:fldCharType="begin"/>
      </w:r>
      <w:r w:rsidR="009C40D8">
        <w:rPr>
          <w:color w:val="000000"/>
          <w:sz w:val="24"/>
          <w:szCs w:val="24"/>
        </w:rPr>
        <w:instrText xml:space="preserve"> ADDIN EN.CITE &lt;EndNote&gt;&lt;Cite&gt;&lt;Author&gt;Bensaude-Vincent&lt;/Author&gt;&lt;Year&gt;2011&lt;/Year&gt;&lt;IDText&gt;Matters of Interest: The Objects of Research in Science and Technoscience&lt;/IDText&gt;&lt;Pages&gt;366&lt;/Pages&gt;&lt;DisplayText&gt;(Bensaude-Vincent et al., 2011, p. 366)&lt;/DisplayText&gt;&lt;record&gt;&lt;keywords&gt;&lt;keyword&gt;Ontology&lt;/keyword&gt;&lt;keyword&gt;Research objects&lt;/keyword&gt;&lt;keyword&gt;Technoscience&lt;/keyword&gt;&lt;keyword&gt;Dispositions&lt;/keyword&gt;&lt;keyword&gt;Affordances&lt;/keyword&gt;&lt;keyword&gt;Philosophy of scientific experimentation&lt;/keyword&gt;&lt;/keywords&gt;&lt;isbn&gt;0925-4560&lt;/isbn&gt;&lt;titles&gt;&lt;title&gt;Matters of Interest: The Objects of Research in Science and Technoscience&lt;/title&gt;&lt;secondary-title&gt;Journal for General Philosophy of Science&lt;/secondary-title&gt;&lt;/titles&gt;&lt;pages&gt;365-383&lt;/pages&gt;&lt;number&gt;2&lt;/number&gt;&lt;contributors&gt;&lt;authors&gt;&lt;author&gt;Bensaude-Vincent, Bernadette&lt;/author&gt;&lt;author&gt;Loeve, Sacha&lt;/author&gt;&lt;author&gt;Nordmann, Alfred&lt;/author&gt;&lt;author&gt;Schwarz, Astrid&lt;/author&gt;&lt;/authors&gt;&lt;/contributors&gt;&lt;added-date format="utc"&gt;1542813302&lt;/added-date&gt;&lt;pub-location&gt;Dordrecht&lt;/pub-location&gt;&lt;ref-type name="Journal Article"&gt;17&lt;/ref-type&gt;&lt;dates&gt;&lt;year&gt;2011&lt;/year&gt;&lt;/dates&gt;&lt;rec-number&gt;7682&lt;/rec-number&gt;&lt;last-updated-date format="utc"&gt;1542813302&lt;/last-updated-date&gt;&lt;electronic-resource-num&gt;10.1007/s10838-011-9172-y&lt;/electronic-resource-num&gt;&lt;volume&gt;42&lt;/volume&gt;&lt;/record&gt;&lt;/Cite&gt;&lt;/EndNote&gt;</w:instrText>
      </w:r>
      <w:r w:rsidR="009C40D8" w:rsidRPr="002A2655">
        <w:rPr>
          <w:color w:val="000000"/>
          <w:sz w:val="24"/>
          <w:szCs w:val="24"/>
        </w:rPr>
        <w:fldChar w:fldCharType="separate"/>
      </w:r>
      <w:r w:rsidR="009C40D8">
        <w:rPr>
          <w:noProof/>
          <w:color w:val="000000"/>
          <w:sz w:val="24"/>
          <w:szCs w:val="24"/>
        </w:rPr>
        <w:t>(Bensaude-Vincent et al., 2011, p. 366)</w:t>
      </w:r>
      <w:r w:rsidR="009C40D8" w:rsidRPr="002A2655">
        <w:rPr>
          <w:color w:val="000000"/>
          <w:sz w:val="24"/>
          <w:szCs w:val="24"/>
        </w:rPr>
        <w:fldChar w:fldCharType="end"/>
      </w:r>
      <w:r w:rsidR="009C40D8" w:rsidRPr="002A2655">
        <w:rPr>
          <w:color w:val="000000"/>
          <w:sz w:val="24"/>
          <w:szCs w:val="24"/>
        </w:rPr>
        <w:t xml:space="preserve"> and “construct” </w:t>
      </w:r>
      <w:r w:rsidR="009C40D8" w:rsidRPr="002A2655">
        <w:rPr>
          <w:color w:val="000000"/>
          <w:sz w:val="24"/>
          <w:szCs w:val="24"/>
        </w:rPr>
        <w:fldChar w:fldCharType="begin"/>
      </w:r>
      <w:r w:rsidR="009C40D8" w:rsidRPr="002A2655">
        <w:rPr>
          <w:color w:val="000000"/>
          <w:sz w:val="24"/>
          <w:szCs w:val="24"/>
        </w:rPr>
        <w:instrText xml:space="preserve"> ADDIN EN.CITE &lt;EndNote&gt;&lt;Cite&gt;&lt;Author&gt;Schmidt&lt;/Author&gt;&lt;Year&gt;2011&lt;/Year&gt;&lt;IDText&gt;Toward an epistemology of nano- technosciences&lt;/IDText&gt;&lt;Pages&gt;104&lt;/Pages&gt;&lt;DisplayText&gt;(Schmidt, 2011, p. 104)&lt;/DisplayText&gt;&lt;record&gt;&lt;keywords&gt;&lt;keyword&gt;Prevalence Studies (Epidemiology) -- Analysis&lt;/keyword&gt;&lt;keyword&gt;Prevalence Studies (Epidemiology) -- Investigations&lt;/keyword&gt;&lt;/keywords&gt;&lt;isbn&gt;1615-6609&lt;/isbn&gt;&lt;titles&gt;&lt;title&gt;Toward an epistemology of nano- technosciences&lt;/title&gt;&lt;secondary-title&gt;International Journal of Ethics of Science and Technology Assessment&lt;/secondary-title&gt;&lt;/titles&gt;&lt;pages&gt;103-124&lt;/pages&gt;&lt;number&gt;2&lt;/number&gt;&lt;contributors&gt;&lt;authors&gt;&lt;author&gt;Schmidt, Jan&lt;/author&gt;&lt;/authors&gt;&lt;/contributors&gt;&lt;added-date format="utc"&gt;1542813857&lt;/added-date&gt;&lt;pub-location&gt;Berlin/Heidelberg&lt;/pub-location&gt;&lt;ref-type name="Journal Article"&gt;17&lt;/ref-type&gt;&lt;dates&gt;&lt;year&gt;2011&lt;/year&gt;&lt;/dates&gt;&lt;rec-number&gt;7683&lt;/rec-number&gt;&lt;last-updated-date format="utc"&gt;1542813857&lt;/last-updated-date&gt;&lt;electronic-resource-num&gt;10.1007/s10202-011-0104-z&lt;/electronic-resource-num&gt;&lt;volume&gt;8&lt;/volume&gt;&lt;/record&gt;&lt;/Cite&gt;&lt;/EndNote&gt;</w:instrText>
      </w:r>
      <w:r w:rsidR="009C40D8" w:rsidRPr="002A2655">
        <w:rPr>
          <w:color w:val="000000"/>
          <w:sz w:val="24"/>
          <w:szCs w:val="24"/>
        </w:rPr>
        <w:fldChar w:fldCharType="separate"/>
      </w:r>
      <w:r w:rsidR="009C40D8" w:rsidRPr="002A2655">
        <w:rPr>
          <w:noProof/>
          <w:color w:val="000000"/>
          <w:sz w:val="24"/>
          <w:szCs w:val="24"/>
        </w:rPr>
        <w:t>(Schmidt, 2011, p. 104)</w:t>
      </w:r>
      <w:r w:rsidR="009C40D8" w:rsidRPr="002A2655">
        <w:rPr>
          <w:color w:val="000000"/>
          <w:sz w:val="24"/>
          <w:szCs w:val="24"/>
        </w:rPr>
        <w:fldChar w:fldCharType="end"/>
      </w:r>
      <w:r w:rsidR="009C40D8" w:rsidRPr="002A2655">
        <w:rPr>
          <w:color w:val="000000"/>
          <w:sz w:val="24"/>
          <w:szCs w:val="24"/>
        </w:rPr>
        <w:t xml:space="preserve"> the world in which we (desire) to live</w:t>
      </w:r>
      <w:r w:rsidR="009C40D8">
        <w:rPr>
          <w:color w:val="000000"/>
          <w:sz w:val="24"/>
          <w:szCs w:val="24"/>
        </w:rPr>
        <w:t xml:space="preserve">. </w:t>
      </w:r>
      <w:r w:rsidR="00D6430C">
        <w:rPr>
          <w:color w:val="000000"/>
          <w:sz w:val="24"/>
          <w:szCs w:val="24"/>
        </w:rPr>
        <w:t>This situation describes well many of the BoRs in my research</w:t>
      </w:r>
      <w:r w:rsidR="00A32F0C">
        <w:rPr>
          <w:color w:val="000000"/>
          <w:sz w:val="24"/>
          <w:szCs w:val="24"/>
        </w:rPr>
        <w:t xml:space="preserve"> sampled</w:t>
      </w:r>
      <w:r w:rsidR="00D6430C">
        <w:rPr>
          <w:color w:val="000000"/>
          <w:sz w:val="24"/>
          <w:szCs w:val="24"/>
        </w:rPr>
        <w:t xml:space="preserve"> from Basic disciplines (mathematics, biology, chemistry and physics)</w:t>
      </w:r>
      <w:r w:rsidR="00204BA2">
        <w:rPr>
          <w:color w:val="000000"/>
          <w:sz w:val="24"/>
          <w:szCs w:val="24"/>
        </w:rPr>
        <w:t xml:space="preserve">, </w:t>
      </w:r>
      <w:r w:rsidR="000806DB">
        <w:rPr>
          <w:color w:val="000000"/>
          <w:sz w:val="24"/>
          <w:szCs w:val="24"/>
        </w:rPr>
        <w:t>where</w:t>
      </w:r>
      <w:r w:rsidR="00204BA2">
        <w:rPr>
          <w:color w:val="000000"/>
          <w:sz w:val="24"/>
          <w:szCs w:val="24"/>
        </w:rPr>
        <w:t xml:space="preserve"> these external sources of ‘power’ and ‘control’ over science </w:t>
      </w:r>
      <w:r w:rsidR="000806DB">
        <w:rPr>
          <w:color w:val="000000"/>
          <w:sz w:val="24"/>
          <w:szCs w:val="24"/>
        </w:rPr>
        <w:t xml:space="preserve">became </w:t>
      </w:r>
      <w:r w:rsidR="00204BA2">
        <w:rPr>
          <w:color w:val="000000"/>
          <w:sz w:val="24"/>
          <w:szCs w:val="24"/>
        </w:rPr>
        <w:t xml:space="preserve">manifest in the relatively high levels of ‘boundary spanning’ scientists </w:t>
      </w:r>
      <w:r w:rsidR="000806DB">
        <w:rPr>
          <w:color w:val="000000"/>
          <w:sz w:val="24"/>
          <w:szCs w:val="24"/>
        </w:rPr>
        <w:t>associated with</w:t>
      </w:r>
      <w:r w:rsidR="00204BA2">
        <w:rPr>
          <w:color w:val="000000"/>
          <w:sz w:val="24"/>
          <w:szCs w:val="24"/>
        </w:rPr>
        <w:t xml:space="preserve"> these BoRs who had significant expertise and experience in both academia and industry (see discussion</w:t>
      </w:r>
      <w:r w:rsidR="00204BA2" w:rsidRPr="00204BA2">
        <w:rPr>
          <w:color w:val="000000"/>
          <w:sz w:val="24"/>
          <w:szCs w:val="24"/>
        </w:rPr>
        <w:t xml:space="preserve"> around </w:t>
      </w:r>
      <w:r w:rsidR="00204BA2" w:rsidRPr="00204BA2">
        <w:rPr>
          <w:color w:val="000000"/>
          <w:sz w:val="24"/>
          <w:szCs w:val="24"/>
        </w:rPr>
        <w:fldChar w:fldCharType="begin"/>
      </w:r>
      <w:r w:rsidR="00204BA2" w:rsidRPr="00204BA2">
        <w:rPr>
          <w:color w:val="000000"/>
          <w:sz w:val="24"/>
          <w:szCs w:val="24"/>
        </w:rPr>
        <w:instrText xml:space="preserve"> REF _Ref11836344 \h </w:instrText>
      </w:r>
      <w:r w:rsidR="00204BA2">
        <w:rPr>
          <w:color w:val="000000"/>
          <w:sz w:val="24"/>
          <w:szCs w:val="24"/>
        </w:rPr>
        <w:instrText xml:space="preserve"> \* MERGEFORMAT </w:instrText>
      </w:r>
      <w:r w:rsidR="00204BA2" w:rsidRPr="00204BA2">
        <w:rPr>
          <w:color w:val="000000"/>
          <w:sz w:val="24"/>
          <w:szCs w:val="24"/>
        </w:rPr>
      </w:r>
      <w:r w:rsidR="00204BA2" w:rsidRPr="00204BA2">
        <w:rPr>
          <w:color w:val="000000"/>
          <w:sz w:val="24"/>
          <w:szCs w:val="24"/>
        </w:rPr>
        <w:fldChar w:fldCharType="separate"/>
      </w:r>
      <w:r w:rsidR="0011424E" w:rsidRPr="0011424E">
        <w:rPr>
          <w:sz w:val="24"/>
          <w:szCs w:val="24"/>
        </w:rPr>
        <w:t xml:space="preserve">Figure </w:t>
      </w:r>
      <w:r w:rsidR="0011424E" w:rsidRPr="0011424E">
        <w:rPr>
          <w:noProof/>
          <w:sz w:val="24"/>
          <w:szCs w:val="24"/>
        </w:rPr>
        <w:t>16</w:t>
      </w:r>
      <w:r w:rsidR="00204BA2" w:rsidRPr="00204BA2">
        <w:rPr>
          <w:color w:val="000000"/>
          <w:sz w:val="24"/>
          <w:szCs w:val="24"/>
        </w:rPr>
        <w:fldChar w:fldCharType="end"/>
      </w:r>
      <w:r w:rsidR="00204BA2" w:rsidRPr="00204BA2">
        <w:rPr>
          <w:color w:val="000000"/>
          <w:sz w:val="24"/>
          <w:szCs w:val="24"/>
        </w:rPr>
        <w:t>).</w:t>
      </w:r>
      <w:r w:rsidR="00204BA2">
        <w:rPr>
          <w:color w:val="000000"/>
          <w:sz w:val="24"/>
          <w:szCs w:val="24"/>
        </w:rPr>
        <w:t xml:space="preserve"> </w:t>
      </w:r>
    </w:p>
    <w:p w14:paraId="44151316" w14:textId="3F25D9E5" w:rsidR="009C40D8" w:rsidRDefault="009C40D8" w:rsidP="009C40D8">
      <w:pPr>
        <w:spacing w:after="120" w:line="360" w:lineRule="auto"/>
        <w:rPr>
          <w:sz w:val="24"/>
          <w:szCs w:val="24"/>
        </w:rPr>
      </w:pPr>
      <w:r>
        <w:rPr>
          <w:color w:val="000000"/>
          <w:sz w:val="24"/>
          <w:szCs w:val="24"/>
        </w:rPr>
        <w:t xml:space="preserve">Also largely beyond academic control is the system of ‘mode 2’ knowledge production (Gibbons et al., 1994). </w:t>
      </w:r>
      <w:r>
        <w:rPr>
          <w:sz w:val="24"/>
          <w:szCs w:val="24"/>
        </w:rPr>
        <w:t>It is now more than two decades since the prevalence of ‘mode 2’ research started provoking concerns of a post-academic science (Ziman, 1996). Regardless of one’s view on this assessment,</w:t>
      </w:r>
      <w:r>
        <w:rPr>
          <w:color w:val="000000"/>
          <w:sz w:val="24"/>
          <w:szCs w:val="24"/>
        </w:rPr>
        <w:t xml:space="preserve"> ‘mode 2’ forms of knowledge production –</w:t>
      </w:r>
      <w:r>
        <w:rPr>
          <w:sz w:val="24"/>
          <w:szCs w:val="24"/>
          <w:lang w:eastAsia="zh-TW"/>
        </w:rPr>
        <w:t xml:space="preserve"> “transdisciplinary and ... organized around problems that are defined by the context of use” (McNie et al., 2016, p. 888) – pose significant challenges to academia’s </w:t>
      </w:r>
      <w:r w:rsidR="00A61777">
        <w:rPr>
          <w:sz w:val="24"/>
          <w:szCs w:val="24"/>
          <w:lang w:eastAsia="zh-TW"/>
        </w:rPr>
        <w:t>perceived ‘</w:t>
      </w:r>
      <w:r>
        <w:rPr>
          <w:sz w:val="24"/>
          <w:szCs w:val="24"/>
          <w:lang w:eastAsia="zh-TW"/>
        </w:rPr>
        <w:t>natural</w:t>
      </w:r>
      <w:r w:rsidR="00A61777">
        <w:rPr>
          <w:sz w:val="24"/>
          <w:szCs w:val="24"/>
          <w:lang w:eastAsia="zh-TW"/>
        </w:rPr>
        <w:t>’</w:t>
      </w:r>
      <w:r>
        <w:rPr>
          <w:sz w:val="24"/>
          <w:szCs w:val="24"/>
          <w:lang w:eastAsia="zh-TW"/>
        </w:rPr>
        <w:t xml:space="preserve"> or preferred mode</w:t>
      </w:r>
      <w:r w:rsidR="005451F4">
        <w:rPr>
          <w:sz w:val="24"/>
          <w:szCs w:val="24"/>
          <w:lang w:eastAsia="zh-TW"/>
        </w:rPr>
        <w:t xml:space="preserve">, </w:t>
      </w:r>
      <w:r>
        <w:rPr>
          <w:sz w:val="24"/>
          <w:szCs w:val="24"/>
          <w:lang w:eastAsia="zh-TW"/>
        </w:rPr>
        <w:t>governed by rule</w:t>
      </w:r>
      <w:r w:rsidR="005451F4">
        <w:rPr>
          <w:sz w:val="24"/>
          <w:szCs w:val="24"/>
          <w:lang w:eastAsia="zh-TW"/>
        </w:rPr>
        <w:t>s</w:t>
      </w:r>
      <w:r>
        <w:rPr>
          <w:sz w:val="24"/>
          <w:szCs w:val="24"/>
          <w:lang w:eastAsia="zh-TW"/>
        </w:rPr>
        <w:t xml:space="preserve"> derived internally from academia, anchored primarily in disciplinary communities and driven to advance the reach and generalisability of disciplinary theory. They also challenge the criteria for reliable and prestigious knowledge. </w:t>
      </w:r>
      <w:r>
        <w:rPr>
          <w:iCs/>
          <w:sz w:val="24"/>
          <w:szCs w:val="24"/>
        </w:rPr>
        <w:t xml:space="preserve">Under </w:t>
      </w:r>
      <w:r w:rsidR="005451F4">
        <w:rPr>
          <w:iCs/>
          <w:sz w:val="24"/>
          <w:szCs w:val="24"/>
        </w:rPr>
        <w:t>m</w:t>
      </w:r>
      <w:r>
        <w:rPr>
          <w:iCs/>
          <w:sz w:val="24"/>
          <w:szCs w:val="24"/>
        </w:rPr>
        <w:t xml:space="preserve">ode 2, it is no longer sufficient that epistemologies be scientifically </w:t>
      </w:r>
      <w:r>
        <w:rPr>
          <w:sz w:val="24"/>
          <w:szCs w:val="24"/>
        </w:rPr>
        <w:t>“</w:t>
      </w:r>
      <w:r w:rsidRPr="00575705">
        <w:rPr>
          <w:iCs/>
          <w:sz w:val="24"/>
          <w:szCs w:val="24"/>
        </w:rPr>
        <w:t>reliable...; knowledge also needs to be ‘socially robust’</w:t>
      </w:r>
      <w:r>
        <w:rPr>
          <w:sz w:val="24"/>
          <w:szCs w:val="24"/>
        </w:rPr>
        <w:t xml:space="preserve">, because its validity is no longer determined solely, or predominantly, by narrowly circumscribed scientific communities, but by much wider communities of engagement comprising knowledge producers, disseminators, traders, and users” </w:t>
      </w:r>
      <w:r>
        <w:rPr>
          <w:sz w:val="24"/>
          <w:szCs w:val="24"/>
        </w:rPr>
        <w:fldChar w:fldCharType="begin"/>
      </w:r>
      <w:r>
        <w:rPr>
          <w:sz w:val="24"/>
          <w:szCs w:val="24"/>
        </w:rPr>
        <w:instrText xml:space="preserve"> ADDIN EN.CITE &lt;EndNote&gt;&lt;Cite&gt;&lt;Author&gt;Nowotny&lt;/Author&gt;&lt;Year&gt;2003&lt;/Year&gt;&lt;IDText&gt;Introduction: &amp;apos;Mode 2&amp;apos; revisited: the new production of knowledge&lt;/IDText&gt;&lt;Pages&gt;191-192&lt;/Pages&gt;&lt;DisplayText&gt;(Nowotny et al., 2003, pp. 191-192)&lt;/DisplayText&gt;&lt;record&gt;&lt;keywords&gt;&lt;keyword&gt;Science&lt;/keyword&gt;&lt;keyword&gt;Knowledge&lt;/keyword&gt;&lt;keyword&gt;Knowledge Management&lt;/keyword&gt;&lt;keyword&gt;Scientific Research&lt;/keyword&gt;&lt;keyword&gt;Scientific Discoveries&lt;/keyword&gt;&lt;keyword&gt;Scientific Communities&lt;/keyword&gt;&lt;keyword&gt;Sociology of Science&lt;/keyword&gt;&lt;keyword&gt;Sociology of Knowledge&lt;/keyword&gt;&lt;keyword&gt;Philosophy of Science&lt;/keyword&gt;&lt;keyword&gt;Sociology&lt;/keyword&gt;&lt;/keywords&gt;&lt;isbn&gt;0026-4695&lt;/isbn&gt;&lt;titles&gt;&lt;title&gt;Introduction: &amp;apos;Mode 2&amp;apos; revisited: the new production of knowledge&lt;/title&gt;&lt;secondary-title&gt;Minerva&lt;/secondary-title&gt;&lt;/titles&gt;&lt;pages&gt;179-194&lt;/pages&gt;&lt;number&gt;3&lt;/number&gt;&lt;contributors&gt;&lt;authors&gt;&lt;author&gt;Nowotny, Helga&lt;/author&gt;&lt;author&gt;Scott, Peter&lt;/author&gt;&lt;author&gt;Gibbons, Michael&lt;/author&gt;&lt;/authors&gt;&lt;/contributors&gt;&lt;added-date format="utc"&gt;1529380888&lt;/added-date&gt;&lt;ref-type name="Journal Article"&gt;17&lt;/ref-type&gt;&lt;dates&gt;&lt;year&gt;2003&lt;/year&gt;&lt;/dates&gt;&lt;rec-number&gt;7563&lt;/rec-number&gt;&lt;last-updated-date format="utc"&gt;1529380888&lt;/last-updated-date&gt;&lt;volume&gt;xli&lt;/volume&gt;&lt;/record&gt;&lt;/Cite&gt;&lt;/EndNote&gt;</w:instrText>
      </w:r>
      <w:r>
        <w:rPr>
          <w:sz w:val="24"/>
          <w:szCs w:val="24"/>
        </w:rPr>
        <w:fldChar w:fldCharType="separate"/>
      </w:r>
      <w:r>
        <w:rPr>
          <w:noProof/>
          <w:sz w:val="24"/>
          <w:szCs w:val="24"/>
        </w:rPr>
        <w:t>(Nowotny et al., 2003, pp. 191-192)</w:t>
      </w:r>
      <w:r>
        <w:rPr>
          <w:sz w:val="24"/>
          <w:szCs w:val="24"/>
        </w:rPr>
        <w:fldChar w:fldCharType="end"/>
      </w:r>
      <w:r>
        <w:rPr>
          <w:sz w:val="24"/>
          <w:szCs w:val="24"/>
        </w:rPr>
        <w:t>.</w:t>
      </w:r>
      <w:r w:rsidR="00306B28">
        <w:rPr>
          <w:sz w:val="24"/>
          <w:szCs w:val="24"/>
        </w:rPr>
        <w:t xml:space="preserve"> In</w:t>
      </w:r>
      <w:r w:rsidR="00CF1699">
        <w:rPr>
          <w:sz w:val="24"/>
          <w:szCs w:val="24"/>
        </w:rPr>
        <w:t>deed,</w:t>
      </w:r>
      <w:r w:rsidR="00306B28">
        <w:rPr>
          <w:sz w:val="24"/>
          <w:szCs w:val="24"/>
        </w:rPr>
        <w:t xml:space="preserve"> the BoRs I sampled from Applied disciplines (e.g. engineering, materials science and medicine)</w:t>
      </w:r>
      <w:r w:rsidR="00CF1699">
        <w:rPr>
          <w:sz w:val="24"/>
          <w:szCs w:val="24"/>
        </w:rPr>
        <w:t xml:space="preserve"> displayed significant, sometimes even </w:t>
      </w:r>
      <w:r w:rsidR="0066514C">
        <w:rPr>
          <w:sz w:val="24"/>
          <w:szCs w:val="24"/>
        </w:rPr>
        <w:t xml:space="preserve">quite </w:t>
      </w:r>
      <w:r w:rsidR="00CF1699">
        <w:rPr>
          <w:sz w:val="24"/>
          <w:szCs w:val="24"/>
        </w:rPr>
        <w:t>extreme ‘mode 2’ characteristics</w:t>
      </w:r>
      <w:r w:rsidR="00905604">
        <w:rPr>
          <w:sz w:val="24"/>
          <w:szCs w:val="24"/>
        </w:rPr>
        <w:t>,</w:t>
      </w:r>
      <w:r w:rsidR="00CF1699">
        <w:rPr>
          <w:sz w:val="24"/>
          <w:szCs w:val="24"/>
        </w:rPr>
        <w:t xml:space="preserve"> in terms of prioritising the use and impact of research over the theoretical relevance or depth of understanding achieved by research. </w:t>
      </w:r>
      <w:r w:rsidR="00905604">
        <w:rPr>
          <w:sz w:val="24"/>
          <w:szCs w:val="24"/>
        </w:rPr>
        <w:t>In many of these BoRs,</w:t>
      </w:r>
      <w:r w:rsidR="00CF1699">
        <w:rPr>
          <w:sz w:val="24"/>
          <w:szCs w:val="24"/>
        </w:rPr>
        <w:t xml:space="preserve"> scientific expertise and effort </w:t>
      </w:r>
      <w:r w:rsidR="00905604">
        <w:rPr>
          <w:sz w:val="24"/>
          <w:szCs w:val="24"/>
        </w:rPr>
        <w:t>wa</w:t>
      </w:r>
      <w:r w:rsidR="00CF1699">
        <w:rPr>
          <w:sz w:val="24"/>
          <w:szCs w:val="24"/>
        </w:rPr>
        <w:t>s co-ordinated around the integrating principle of collaborating to find transdisciplinary solutions to localised social, economic and technological problems</w:t>
      </w:r>
      <w:r w:rsidR="00905604">
        <w:rPr>
          <w:sz w:val="24"/>
          <w:szCs w:val="24"/>
        </w:rPr>
        <w:t>, rather than around the integrating principle of advancing disciplinary knowledge.</w:t>
      </w:r>
    </w:p>
    <w:p w14:paraId="18DC0246" w14:textId="7AE7D47C" w:rsidR="00273F18" w:rsidRPr="00273F18" w:rsidRDefault="005F0EF0" w:rsidP="009C40D8">
      <w:pPr>
        <w:spacing w:after="120" w:line="360" w:lineRule="auto"/>
        <w:rPr>
          <w:iCs/>
          <w:sz w:val="24"/>
          <w:szCs w:val="24"/>
        </w:rPr>
      </w:pPr>
      <w:r w:rsidRPr="00A30D68">
        <w:rPr>
          <w:iCs/>
          <w:sz w:val="24"/>
          <w:szCs w:val="24"/>
        </w:rPr>
        <w:t xml:space="preserve">These insights highlight that </w:t>
      </w:r>
      <w:r w:rsidR="00273F18" w:rsidRPr="00A30D68">
        <w:rPr>
          <w:iCs/>
          <w:sz w:val="24"/>
          <w:szCs w:val="24"/>
        </w:rPr>
        <w:t xml:space="preserve">academia, although arguably the core institution of science, does not hold a monopoly over science. Rather, there are significant </w:t>
      </w:r>
      <w:r w:rsidR="00273F18" w:rsidRPr="00A30D68">
        <w:rPr>
          <w:i/>
          <w:iCs/>
          <w:sz w:val="24"/>
          <w:szCs w:val="24"/>
        </w:rPr>
        <w:t>non-academic sources of ‘power’ and ‘control’ over the scientific system</w:t>
      </w:r>
      <w:r w:rsidR="00273F18" w:rsidRPr="00A30D68">
        <w:rPr>
          <w:iCs/>
          <w:sz w:val="24"/>
          <w:szCs w:val="24"/>
        </w:rPr>
        <w:t>, and there are significant interdependencies, interactions and flows of influence between the objectives, interests and activities of academic and non-academic scientific institutions and stakeholders.</w:t>
      </w:r>
      <w:r w:rsidR="00273F18">
        <w:rPr>
          <w:iCs/>
          <w:sz w:val="24"/>
          <w:szCs w:val="24"/>
        </w:rPr>
        <w:t xml:space="preserve">  </w:t>
      </w:r>
    </w:p>
    <w:p w14:paraId="778A01BD" w14:textId="4198E242" w:rsidR="009C40D8" w:rsidRDefault="009C40D8" w:rsidP="005B0C7D">
      <w:pPr>
        <w:pStyle w:val="Heading3"/>
      </w:pPr>
      <w:bookmarkStart w:id="227" w:name="_Toc31702002"/>
      <w:r>
        <w:t>Tensions in boundary reproduction: Variation and imbalance in internal sources of power</w:t>
      </w:r>
      <w:bookmarkEnd w:id="227"/>
    </w:p>
    <w:p w14:paraId="0471AC32" w14:textId="4365C52A" w:rsidR="009C40D8" w:rsidRPr="00A159DA" w:rsidRDefault="009C40D8" w:rsidP="009C40D8">
      <w:pPr>
        <w:spacing w:after="120" w:line="360" w:lineRule="auto"/>
        <w:rPr>
          <w:sz w:val="24"/>
          <w:szCs w:val="24"/>
        </w:rPr>
      </w:pPr>
      <w:r w:rsidRPr="00A159DA">
        <w:rPr>
          <w:sz w:val="24"/>
          <w:szCs w:val="24"/>
        </w:rPr>
        <w:t>Another source of tension derives from the variations in the experience of academic research across dimensions of disciplinary and institutional context. For example, BoRs from what I referred to as ‘elite’ departments</w:t>
      </w:r>
      <w:r w:rsidR="001F5E17">
        <w:rPr>
          <w:sz w:val="24"/>
          <w:szCs w:val="24"/>
        </w:rPr>
        <w:t xml:space="preserve"> (those which achieved a high Overall rating in REF2014 </w:t>
      </w:r>
      <w:r w:rsidR="001F5E17">
        <w:rPr>
          <w:i/>
          <w:iCs/>
          <w:sz w:val="24"/>
          <w:szCs w:val="24"/>
        </w:rPr>
        <w:t xml:space="preserve">and </w:t>
      </w:r>
      <w:r w:rsidR="001F5E17">
        <w:rPr>
          <w:sz w:val="24"/>
          <w:szCs w:val="24"/>
        </w:rPr>
        <w:t>which are based in ‘prestigious’ universities, as defined in Chapter 3)</w:t>
      </w:r>
      <w:r w:rsidRPr="00A159DA">
        <w:rPr>
          <w:sz w:val="24"/>
          <w:szCs w:val="24"/>
        </w:rPr>
        <w:t xml:space="preserve"> often exhibited different kinds of boundary transactions than those from ‘non-elite’ (comprising the categories of ‘more’ and ‘less’ prestigious) departments. The focus in ‘elite’ contexts was often on </w:t>
      </w:r>
      <w:r w:rsidR="00477A6E">
        <w:rPr>
          <w:sz w:val="24"/>
          <w:szCs w:val="24"/>
        </w:rPr>
        <w:t>boundary transactions which took the form of</w:t>
      </w:r>
      <w:r w:rsidRPr="00A159DA">
        <w:rPr>
          <w:sz w:val="24"/>
          <w:szCs w:val="24"/>
        </w:rPr>
        <w:t xml:space="preserve"> ‘use-oriented outputs’ (‘boundary objects’) which had immediate applicability for users, </w:t>
      </w:r>
      <w:r w:rsidR="001F5E17">
        <w:rPr>
          <w:sz w:val="24"/>
          <w:szCs w:val="24"/>
        </w:rPr>
        <w:t>and</w:t>
      </w:r>
      <w:r w:rsidRPr="00A159DA">
        <w:rPr>
          <w:sz w:val="24"/>
          <w:szCs w:val="24"/>
        </w:rPr>
        <w:t xml:space="preserve"> they tended to exhibit fewer examples of the more interpersonal forms of boundary transaction such as ‘outreach’ and ‘collaboration’ (in the form of co-authorship). Similarly, there was also variation by branch of science. For example, </w:t>
      </w:r>
      <w:r w:rsidR="006F2D5D">
        <w:rPr>
          <w:sz w:val="24"/>
          <w:szCs w:val="24"/>
        </w:rPr>
        <w:t>F</w:t>
      </w:r>
      <w:r w:rsidRPr="00A159DA">
        <w:rPr>
          <w:sz w:val="24"/>
          <w:szCs w:val="24"/>
        </w:rPr>
        <w:t>ormal scientists</w:t>
      </w:r>
      <w:r w:rsidR="009928C1">
        <w:rPr>
          <w:sz w:val="24"/>
          <w:szCs w:val="24"/>
        </w:rPr>
        <w:t xml:space="preserve"> (</w:t>
      </w:r>
      <w:r w:rsidR="00827B96">
        <w:rPr>
          <w:sz w:val="24"/>
          <w:szCs w:val="24"/>
        </w:rPr>
        <w:t>i.e., mathematically-based disciplines such as informatics and much engineering)</w:t>
      </w:r>
      <w:r w:rsidRPr="00A159DA">
        <w:rPr>
          <w:sz w:val="24"/>
          <w:szCs w:val="24"/>
        </w:rPr>
        <w:t xml:space="preserve"> typically faced far fewer boundary challenges because they almost exclusively transact with external actors who have PhDs and have maintained </w:t>
      </w:r>
      <w:r w:rsidR="006F2D5D">
        <w:rPr>
          <w:sz w:val="24"/>
          <w:szCs w:val="24"/>
        </w:rPr>
        <w:t xml:space="preserve">significant links with academia and, arguably, retained </w:t>
      </w:r>
      <w:r w:rsidRPr="00A159DA">
        <w:rPr>
          <w:sz w:val="24"/>
          <w:szCs w:val="24"/>
        </w:rPr>
        <w:t xml:space="preserve">something of </w:t>
      </w:r>
      <w:r w:rsidR="006F2D5D">
        <w:rPr>
          <w:sz w:val="24"/>
          <w:szCs w:val="24"/>
        </w:rPr>
        <w:t>an</w:t>
      </w:r>
      <w:r w:rsidRPr="00A159DA">
        <w:rPr>
          <w:sz w:val="24"/>
          <w:szCs w:val="24"/>
        </w:rPr>
        <w:t xml:space="preserve"> </w:t>
      </w:r>
      <w:r w:rsidR="006F2D5D">
        <w:rPr>
          <w:sz w:val="24"/>
          <w:szCs w:val="24"/>
        </w:rPr>
        <w:t>‘</w:t>
      </w:r>
      <w:r w:rsidRPr="00A159DA">
        <w:rPr>
          <w:sz w:val="24"/>
          <w:szCs w:val="24"/>
        </w:rPr>
        <w:t>academic identity</w:t>
      </w:r>
      <w:r w:rsidR="006F2D5D">
        <w:rPr>
          <w:sz w:val="24"/>
          <w:szCs w:val="24"/>
        </w:rPr>
        <w:t>’</w:t>
      </w:r>
      <w:r w:rsidRPr="00A159DA">
        <w:rPr>
          <w:sz w:val="24"/>
          <w:szCs w:val="24"/>
        </w:rPr>
        <w:t>, therefore greatly easing transactions</w:t>
      </w:r>
      <w:r w:rsidR="006F2D5D">
        <w:rPr>
          <w:sz w:val="24"/>
          <w:szCs w:val="24"/>
        </w:rPr>
        <w:t>. By contrast, L</w:t>
      </w:r>
      <w:r w:rsidRPr="00A159DA">
        <w:rPr>
          <w:sz w:val="24"/>
          <w:szCs w:val="24"/>
        </w:rPr>
        <w:t xml:space="preserve">ife scientists </w:t>
      </w:r>
      <w:r w:rsidR="009928C1">
        <w:rPr>
          <w:sz w:val="24"/>
          <w:szCs w:val="24"/>
        </w:rPr>
        <w:t>(</w:t>
      </w:r>
      <w:r w:rsidR="00827B96">
        <w:rPr>
          <w:sz w:val="24"/>
          <w:szCs w:val="24"/>
        </w:rPr>
        <w:t xml:space="preserve">e.g. </w:t>
      </w:r>
      <w:r w:rsidR="009928C1">
        <w:rPr>
          <w:sz w:val="24"/>
          <w:szCs w:val="24"/>
        </w:rPr>
        <w:t>biolog</w:t>
      </w:r>
      <w:r w:rsidR="00827B96">
        <w:rPr>
          <w:sz w:val="24"/>
          <w:szCs w:val="24"/>
        </w:rPr>
        <w:t>y</w:t>
      </w:r>
      <w:r w:rsidR="009928C1">
        <w:rPr>
          <w:sz w:val="24"/>
          <w:szCs w:val="24"/>
        </w:rPr>
        <w:t xml:space="preserve"> and medicine) </w:t>
      </w:r>
      <w:r w:rsidRPr="00A159DA">
        <w:rPr>
          <w:sz w:val="24"/>
          <w:szCs w:val="24"/>
        </w:rPr>
        <w:t xml:space="preserve">faced greater boundary transaction challenges as they interacted with a broader range of actors, most of whom do not have a shared academic background or </w:t>
      </w:r>
      <w:r w:rsidR="00CE4251">
        <w:rPr>
          <w:sz w:val="24"/>
          <w:szCs w:val="24"/>
        </w:rPr>
        <w:t xml:space="preserve">shared </w:t>
      </w:r>
      <w:r w:rsidRPr="00A159DA">
        <w:rPr>
          <w:sz w:val="24"/>
          <w:szCs w:val="24"/>
        </w:rPr>
        <w:t xml:space="preserve">understanding of scientific issues. </w:t>
      </w:r>
    </w:p>
    <w:p w14:paraId="691FD0C3" w14:textId="7D2053D2" w:rsidR="008A3796" w:rsidRDefault="009C40D8" w:rsidP="009C40D8">
      <w:pPr>
        <w:spacing w:before="120" w:after="120" w:line="360" w:lineRule="auto"/>
        <w:rPr>
          <w:sz w:val="24"/>
          <w:szCs w:val="24"/>
        </w:rPr>
      </w:pPr>
      <w:r w:rsidRPr="00A159DA">
        <w:rPr>
          <w:sz w:val="24"/>
          <w:szCs w:val="24"/>
        </w:rPr>
        <w:t xml:space="preserve">From one perspective, the main lesson from analysis of such variations is that they can best be understood as different manifestations of similar underpinning structures and forces. That is, as I have argued, there is a tension inherent in the distinct ‘identity’ of the bounded or ‘insulated’ university (Bernstein, 2000) and this is simply part of an ongoing and necessary interplay between the academia’s pursuit for both autonomy and legitimacy (B. R. Clark, 1985, 1987), which plays out differently in different contexts. However, the variations are not neutral but reveal an internal source of tension in the reproduction of boundaries. This is most apparent </w:t>
      </w:r>
      <w:r w:rsidR="00A75061">
        <w:rPr>
          <w:sz w:val="24"/>
          <w:szCs w:val="24"/>
        </w:rPr>
        <w:t xml:space="preserve">in </w:t>
      </w:r>
      <w:r w:rsidRPr="00A159DA">
        <w:rPr>
          <w:sz w:val="24"/>
          <w:szCs w:val="24"/>
        </w:rPr>
        <w:t xml:space="preserve">the observed variation between different institutional contexts in terms of prestige and reputation. </w:t>
      </w:r>
      <w:r w:rsidR="00827B96">
        <w:rPr>
          <w:sz w:val="24"/>
          <w:szCs w:val="24"/>
        </w:rPr>
        <w:t>‘Elite’</w:t>
      </w:r>
      <w:r w:rsidRPr="00A159DA">
        <w:rPr>
          <w:rFonts w:eastAsia="MalgunNew Roman"/>
          <w:sz w:val="24"/>
          <w:szCs w:val="24"/>
        </w:rPr>
        <w:t xml:space="preserve"> institutional contexts were found to be associated with a greater ability to resist pressures to engage in boundary transactions which disagree with their own sense of what is appropriate, valued or worthwhile</w:t>
      </w:r>
      <w:r w:rsidR="00827B96">
        <w:rPr>
          <w:rFonts w:eastAsia="MalgunNew Roman"/>
          <w:sz w:val="24"/>
          <w:szCs w:val="24"/>
        </w:rPr>
        <w:t>, exhibiting significant ‘power’ and ‘control’</w:t>
      </w:r>
      <w:r w:rsidRPr="00A159DA">
        <w:rPr>
          <w:rFonts w:eastAsia="MalgunNew Roman"/>
          <w:sz w:val="24"/>
          <w:szCs w:val="24"/>
        </w:rPr>
        <w:t xml:space="preserve">. By contrast, </w:t>
      </w:r>
      <w:r w:rsidR="00827B96">
        <w:rPr>
          <w:rFonts w:eastAsia="MalgunNew Roman"/>
          <w:sz w:val="24"/>
          <w:szCs w:val="24"/>
        </w:rPr>
        <w:t xml:space="preserve">‘non-elite’ </w:t>
      </w:r>
      <w:r w:rsidRPr="00A159DA">
        <w:rPr>
          <w:rFonts w:eastAsia="MalgunNew Roman"/>
          <w:sz w:val="24"/>
          <w:szCs w:val="24"/>
        </w:rPr>
        <w:t>universities were found to engage in boundary transactions which pose greater challenges to their academic identity and values and/or which involve transmitting knowledge in new, more user-oriented ways</w:t>
      </w:r>
      <w:r w:rsidR="00827B96">
        <w:rPr>
          <w:rFonts w:eastAsia="MalgunNew Roman"/>
          <w:sz w:val="24"/>
          <w:szCs w:val="24"/>
        </w:rPr>
        <w:t>, exhibiting less control over boundary transactions</w:t>
      </w:r>
      <w:r w:rsidRPr="00A159DA">
        <w:rPr>
          <w:rFonts w:eastAsia="MalgunNew Roman"/>
          <w:sz w:val="24"/>
          <w:szCs w:val="24"/>
        </w:rPr>
        <w:t>.</w:t>
      </w:r>
      <w:r w:rsidRPr="00A159DA">
        <w:rPr>
          <w:sz w:val="24"/>
          <w:szCs w:val="24"/>
        </w:rPr>
        <w:t xml:space="preserve"> This suggests that the effects of external forces challenging academic boundaries may be being mediated by differential distributions of power within academia, so that </w:t>
      </w:r>
      <w:r w:rsidR="00827B96">
        <w:rPr>
          <w:sz w:val="24"/>
          <w:szCs w:val="24"/>
        </w:rPr>
        <w:t>‘elite’</w:t>
      </w:r>
      <w:r w:rsidRPr="00A159DA">
        <w:rPr>
          <w:sz w:val="24"/>
          <w:szCs w:val="24"/>
        </w:rPr>
        <w:t xml:space="preserve"> institutions feel the effects less strongly. </w:t>
      </w:r>
      <w:r w:rsidR="005210F1">
        <w:rPr>
          <w:sz w:val="24"/>
          <w:szCs w:val="24"/>
        </w:rPr>
        <w:t>T</w:t>
      </w:r>
      <w:r w:rsidRPr="00A159DA">
        <w:rPr>
          <w:sz w:val="24"/>
          <w:szCs w:val="24"/>
        </w:rPr>
        <w:t>he reproduction of boundaries</w:t>
      </w:r>
      <w:r w:rsidR="005210F1">
        <w:rPr>
          <w:sz w:val="24"/>
          <w:szCs w:val="24"/>
        </w:rPr>
        <w:t xml:space="preserve"> therefore</w:t>
      </w:r>
      <w:r w:rsidRPr="00A159DA">
        <w:rPr>
          <w:sz w:val="24"/>
          <w:szCs w:val="24"/>
        </w:rPr>
        <w:t xml:space="preserve"> appears more uncertain from the perspective of less powerful institutions</w:t>
      </w:r>
      <w:r w:rsidR="00D5781D">
        <w:rPr>
          <w:sz w:val="24"/>
          <w:szCs w:val="24"/>
        </w:rPr>
        <w:t xml:space="preserve">. </w:t>
      </w:r>
    </w:p>
    <w:p w14:paraId="7B775FE6" w14:textId="20264914" w:rsidR="009C40D8" w:rsidRPr="009C40D8" w:rsidRDefault="009C40D8" w:rsidP="009C40D8">
      <w:pPr>
        <w:spacing w:before="120" w:after="120" w:line="360" w:lineRule="auto"/>
        <w:rPr>
          <w:sz w:val="24"/>
          <w:szCs w:val="24"/>
        </w:rPr>
      </w:pPr>
      <w:r w:rsidRPr="00A159DA">
        <w:rPr>
          <w:sz w:val="24"/>
          <w:szCs w:val="24"/>
        </w:rPr>
        <w:t>However,</w:t>
      </w:r>
      <w:r w:rsidR="00047FCF">
        <w:rPr>
          <w:sz w:val="24"/>
          <w:szCs w:val="24"/>
        </w:rPr>
        <w:t xml:space="preserve"> as has been highlighted throughout the analysis and earlier in the present chapter, boundary challenges are faced by all institutions, however p</w:t>
      </w:r>
      <w:r w:rsidR="00775AB1">
        <w:rPr>
          <w:sz w:val="24"/>
          <w:szCs w:val="24"/>
        </w:rPr>
        <w:t>restigious and powerful</w:t>
      </w:r>
      <w:r w:rsidR="00775AB1">
        <w:rPr>
          <w:rStyle w:val="FootnoteReference"/>
          <w:sz w:val="24"/>
          <w:szCs w:val="24"/>
        </w:rPr>
        <w:footnoteReference w:id="26"/>
      </w:r>
      <w:r w:rsidR="005E580A">
        <w:rPr>
          <w:sz w:val="24"/>
          <w:szCs w:val="24"/>
        </w:rPr>
        <w:t xml:space="preserve">. </w:t>
      </w:r>
      <w:r w:rsidRPr="00A159DA">
        <w:rPr>
          <w:sz w:val="24"/>
          <w:szCs w:val="24"/>
        </w:rPr>
        <w:t>It is on th</w:t>
      </w:r>
      <w:r w:rsidR="00167D86">
        <w:rPr>
          <w:sz w:val="24"/>
          <w:szCs w:val="24"/>
        </w:rPr>
        <w:t>e</w:t>
      </w:r>
      <w:r w:rsidRPr="00A159DA">
        <w:rPr>
          <w:sz w:val="24"/>
          <w:szCs w:val="24"/>
        </w:rPr>
        <w:t xml:space="preserve"> basis</w:t>
      </w:r>
      <w:r w:rsidR="00167D86">
        <w:rPr>
          <w:sz w:val="24"/>
          <w:szCs w:val="24"/>
        </w:rPr>
        <w:t xml:space="preserve"> of there being a general challenge to academia that</w:t>
      </w:r>
      <w:r w:rsidRPr="00A159DA">
        <w:rPr>
          <w:sz w:val="24"/>
          <w:szCs w:val="24"/>
        </w:rPr>
        <w:t xml:space="preserve"> I will </w:t>
      </w:r>
      <w:r w:rsidR="00167D86">
        <w:rPr>
          <w:sz w:val="24"/>
          <w:szCs w:val="24"/>
        </w:rPr>
        <w:t xml:space="preserve">proceed with discussion of the </w:t>
      </w:r>
      <w:r w:rsidRPr="00A159DA">
        <w:rPr>
          <w:sz w:val="24"/>
          <w:szCs w:val="24"/>
        </w:rPr>
        <w:t>wider implications of the study</w:t>
      </w:r>
      <w:r w:rsidR="00C8616F">
        <w:rPr>
          <w:sz w:val="24"/>
          <w:szCs w:val="24"/>
        </w:rPr>
        <w:t xml:space="preserve"> in the final section of this chapter</w:t>
      </w:r>
      <w:r w:rsidRPr="00A159DA">
        <w:rPr>
          <w:sz w:val="24"/>
          <w:szCs w:val="24"/>
        </w:rPr>
        <w:t>.</w:t>
      </w:r>
      <w:r w:rsidR="00167D86">
        <w:rPr>
          <w:sz w:val="24"/>
          <w:szCs w:val="24"/>
        </w:rPr>
        <w:t xml:space="preserve"> </w:t>
      </w:r>
      <w:r w:rsidR="00047FCF">
        <w:rPr>
          <w:sz w:val="24"/>
          <w:szCs w:val="24"/>
        </w:rPr>
        <w:t>First though, I will discuss some of the theoretical implications</w:t>
      </w:r>
      <w:r w:rsidR="00606B62">
        <w:rPr>
          <w:sz w:val="24"/>
          <w:szCs w:val="24"/>
        </w:rPr>
        <w:t xml:space="preserve"> of my analysis, focusing on </w:t>
      </w:r>
      <w:r w:rsidR="00047FCF">
        <w:rPr>
          <w:sz w:val="24"/>
          <w:szCs w:val="24"/>
        </w:rPr>
        <w:t xml:space="preserve">mechanisms and underpinning structures which help to explain my findings. </w:t>
      </w:r>
    </w:p>
    <w:p w14:paraId="71982F1D" w14:textId="3D0F6D40" w:rsidR="004B56C5" w:rsidRDefault="0067265C" w:rsidP="005B0C7D">
      <w:pPr>
        <w:pStyle w:val="Heading3"/>
      </w:pPr>
      <w:bookmarkStart w:id="228" w:name="_Toc31702003"/>
      <w:r>
        <w:t>Boundary m</w:t>
      </w:r>
      <w:r w:rsidR="003C1CEE">
        <w:t xml:space="preserve">echanisms </w:t>
      </w:r>
      <w:r w:rsidR="00256651">
        <w:t xml:space="preserve">and </w:t>
      </w:r>
      <w:r w:rsidR="00506376">
        <w:t xml:space="preserve">underpinning </w:t>
      </w:r>
      <w:r w:rsidR="00256651">
        <w:t>structures</w:t>
      </w:r>
      <w:bookmarkEnd w:id="228"/>
    </w:p>
    <w:p w14:paraId="62C3CA86" w14:textId="397A467A" w:rsidR="00B17EB1" w:rsidRDefault="0029563E" w:rsidP="00B17EB1">
      <w:pPr>
        <w:spacing w:after="120" w:line="360" w:lineRule="auto"/>
        <w:rPr>
          <w:sz w:val="24"/>
          <w:szCs w:val="24"/>
        </w:rPr>
      </w:pPr>
      <w:r>
        <w:rPr>
          <w:sz w:val="24"/>
          <w:szCs w:val="24"/>
        </w:rPr>
        <w:t xml:space="preserve">A literature review pointed me towards five main forms of boundary </w:t>
      </w:r>
      <w:r w:rsidR="006C37A6">
        <w:rPr>
          <w:sz w:val="24"/>
          <w:szCs w:val="24"/>
        </w:rPr>
        <w:t>transaction,</w:t>
      </w:r>
      <w:r>
        <w:rPr>
          <w:sz w:val="24"/>
          <w:szCs w:val="24"/>
        </w:rPr>
        <w:t xml:space="preserve"> and I found these suitable to capture and classify the boundary transactions identified in my sample of research.</w:t>
      </w:r>
      <w:r w:rsidR="00933C6A">
        <w:rPr>
          <w:sz w:val="24"/>
          <w:szCs w:val="24"/>
        </w:rPr>
        <w:t xml:space="preserve"> Th</w:t>
      </w:r>
      <w:r w:rsidR="001956AB">
        <w:rPr>
          <w:sz w:val="24"/>
          <w:szCs w:val="24"/>
        </w:rPr>
        <w:t>ese include</w:t>
      </w:r>
      <w:r w:rsidR="00C91367">
        <w:rPr>
          <w:sz w:val="24"/>
          <w:szCs w:val="24"/>
        </w:rPr>
        <w:t>d</w:t>
      </w:r>
      <w:r w:rsidR="001956AB">
        <w:rPr>
          <w:sz w:val="24"/>
          <w:szCs w:val="24"/>
        </w:rPr>
        <w:t xml:space="preserve"> </w:t>
      </w:r>
      <w:r w:rsidR="00933C6A">
        <w:rPr>
          <w:sz w:val="24"/>
          <w:szCs w:val="24"/>
        </w:rPr>
        <w:t xml:space="preserve">‘outreach’, ‘collaboration’, </w:t>
      </w:r>
      <w:r w:rsidR="00BB2FF8">
        <w:rPr>
          <w:sz w:val="24"/>
          <w:szCs w:val="24"/>
        </w:rPr>
        <w:t>‘use-focused output’</w:t>
      </w:r>
      <w:r w:rsidR="00933C6A">
        <w:rPr>
          <w:sz w:val="24"/>
          <w:szCs w:val="24"/>
        </w:rPr>
        <w:t>, ‘boundary structure</w:t>
      </w:r>
      <w:r w:rsidR="00A9455F">
        <w:rPr>
          <w:sz w:val="24"/>
          <w:szCs w:val="24"/>
        </w:rPr>
        <w:t>s</w:t>
      </w:r>
      <w:r w:rsidR="00933C6A">
        <w:rPr>
          <w:sz w:val="24"/>
          <w:szCs w:val="24"/>
        </w:rPr>
        <w:t xml:space="preserve">’ and </w:t>
      </w:r>
      <w:r w:rsidR="00BB2FF8">
        <w:rPr>
          <w:sz w:val="24"/>
          <w:szCs w:val="24"/>
        </w:rPr>
        <w:t>‘boundary-spanner</w:t>
      </w:r>
      <w:r w:rsidR="000D6BB2">
        <w:rPr>
          <w:sz w:val="24"/>
          <w:szCs w:val="24"/>
        </w:rPr>
        <w:t>s</w:t>
      </w:r>
      <w:r w:rsidR="00BB2FF8">
        <w:rPr>
          <w:sz w:val="24"/>
          <w:szCs w:val="24"/>
        </w:rPr>
        <w:t>’</w:t>
      </w:r>
      <w:r w:rsidR="00DD39FC">
        <w:rPr>
          <w:sz w:val="24"/>
          <w:szCs w:val="24"/>
        </w:rPr>
        <w:t xml:space="preserve"> (Chau et al., 2017; W.C. Clark et al., 2011; Hoffman, 2011; Vakkuri, 2004)</w:t>
      </w:r>
      <w:r w:rsidR="00933C6A">
        <w:rPr>
          <w:sz w:val="24"/>
          <w:szCs w:val="24"/>
        </w:rPr>
        <w:t>.</w:t>
      </w:r>
      <w:r w:rsidR="00BB18B8">
        <w:rPr>
          <w:sz w:val="24"/>
          <w:szCs w:val="24"/>
        </w:rPr>
        <w:t xml:space="preserve"> </w:t>
      </w:r>
      <w:r w:rsidR="00635313">
        <w:rPr>
          <w:sz w:val="24"/>
          <w:szCs w:val="24"/>
        </w:rPr>
        <w:t xml:space="preserve">Analysis </w:t>
      </w:r>
      <w:r w:rsidR="00066C71">
        <w:rPr>
          <w:sz w:val="24"/>
          <w:szCs w:val="24"/>
        </w:rPr>
        <w:t xml:space="preserve">revealed </w:t>
      </w:r>
      <w:r w:rsidR="00B80321">
        <w:rPr>
          <w:sz w:val="24"/>
          <w:szCs w:val="24"/>
        </w:rPr>
        <w:t>a nuanced and complex role for boundary transactions</w:t>
      </w:r>
      <w:r w:rsidR="00634ACE">
        <w:rPr>
          <w:sz w:val="24"/>
          <w:szCs w:val="24"/>
        </w:rPr>
        <w:t>. As well as</w:t>
      </w:r>
      <w:r w:rsidR="005B2698">
        <w:rPr>
          <w:sz w:val="24"/>
          <w:szCs w:val="24"/>
        </w:rPr>
        <w:t xml:space="preserve"> involving a crossing, loosening and opening up of boundaries</w:t>
      </w:r>
      <w:r w:rsidR="00D26437">
        <w:rPr>
          <w:sz w:val="24"/>
          <w:szCs w:val="24"/>
        </w:rPr>
        <w:t xml:space="preserve"> (Henkel, 2004)</w:t>
      </w:r>
      <w:r w:rsidR="005B2698">
        <w:rPr>
          <w:sz w:val="24"/>
          <w:szCs w:val="24"/>
        </w:rPr>
        <w:t xml:space="preserve">, I found that they often also served </w:t>
      </w:r>
      <w:r w:rsidR="003323E6">
        <w:rPr>
          <w:sz w:val="24"/>
          <w:szCs w:val="24"/>
        </w:rPr>
        <w:t xml:space="preserve">to sustain </w:t>
      </w:r>
      <w:r w:rsidR="005B2698">
        <w:rPr>
          <w:sz w:val="24"/>
          <w:szCs w:val="24"/>
        </w:rPr>
        <w:t>and potentially reproduce</w:t>
      </w:r>
      <w:r w:rsidR="003323E6">
        <w:rPr>
          <w:sz w:val="24"/>
          <w:szCs w:val="24"/>
        </w:rPr>
        <w:t xml:space="preserve"> </w:t>
      </w:r>
      <w:r w:rsidR="00400D9C">
        <w:rPr>
          <w:sz w:val="24"/>
          <w:szCs w:val="24"/>
        </w:rPr>
        <w:t>academic boundaries</w:t>
      </w:r>
      <w:r w:rsidR="0068659A">
        <w:rPr>
          <w:sz w:val="24"/>
          <w:szCs w:val="24"/>
        </w:rPr>
        <w:t>.</w:t>
      </w:r>
      <w:r w:rsidR="00400D9C">
        <w:rPr>
          <w:sz w:val="24"/>
          <w:szCs w:val="24"/>
        </w:rPr>
        <w:t xml:space="preserve"> </w:t>
      </w:r>
      <w:r w:rsidR="00B17EB1">
        <w:rPr>
          <w:sz w:val="24"/>
          <w:szCs w:val="24"/>
        </w:rPr>
        <w:t xml:space="preserve">Indeed, the boundary transactions associated with my sampled </w:t>
      </w:r>
      <w:r w:rsidR="00196B2D">
        <w:rPr>
          <w:sz w:val="24"/>
          <w:szCs w:val="24"/>
        </w:rPr>
        <w:t>BoRs</w:t>
      </w:r>
      <w:r w:rsidR="00B17EB1">
        <w:rPr>
          <w:sz w:val="24"/>
          <w:szCs w:val="24"/>
        </w:rPr>
        <w:t xml:space="preserve"> were found to tend more towards the reproduction of boundaries than their weakening. </w:t>
      </w:r>
    </w:p>
    <w:p w14:paraId="49A2F216" w14:textId="3F5543D0" w:rsidR="00AE2664" w:rsidRDefault="00B061D6" w:rsidP="00FF1DB9">
      <w:pPr>
        <w:spacing w:after="120" w:line="360" w:lineRule="auto"/>
        <w:rPr>
          <w:sz w:val="24"/>
          <w:szCs w:val="24"/>
        </w:rPr>
      </w:pPr>
      <w:r>
        <w:rPr>
          <w:sz w:val="24"/>
          <w:szCs w:val="24"/>
        </w:rPr>
        <w:t>For example, although</w:t>
      </w:r>
      <w:r w:rsidR="00BB18B8">
        <w:rPr>
          <w:sz w:val="24"/>
          <w:szCs w:val="24"/>
        </w:rPr>
        <w:t xml:space="preserve"> ‘transdisciplinary </w:t>
      </w:r>
      <w:r w:rsidR="00284AF9">
        <w:rPr>
          <w:sz w:val="24"/>
          <w:szCs w:val="24"/>
        </w:rPr>
        <w:t>structures’</w:t>
      </w:r>
      <w:r w:rsidR="002966FD">
        <w:rPr>
          <w:sz w:val="24"/>
          <w:szCs w:val="24"/>
        </w:rPr>
        <w:t xml:space="preserve"> (a form of ‘boundary structure’)</w:t>
      </w:r>
      <w:r w:rsidR="00DF1A04">
        <w:rPr>
          <w:sz w:val="24"/>
          <w:szCs w:val="24"/>
        </w:rPr>
        <w:t xml:space="preserve"> </w:t>
      </w:r>
      <w:r w:rsidR="003B7F84">
        <w:rPr>
          <w:sz w:val="24"/>
          <w:szCs w:val="24"/>
        </w:rPr>
        <w:t xml:space="preserve">are </w:t>
      </w:r>
      <w:r w:rsidR="002475AF">
        <w:rPr>
          <w:sz w:val="24"/>
          <w:szCs w:val="24"/>
        </w:rPr>
        <w:t xml:space="preserve">problem-focused and </w:t>
      </w:r>
      <w:r w:rsidR="003B7F84">
        <w:rPr>
          <w:sz w:val="24"/>
          <w:szCs w:val="24"/>
        </w:rPr>
        <w:t>normally</w:t>
      </w:r>
      <w:r w:rsidR="00DF1A04">
        <w:rPr>
          <w:sz w:val="24"/>
          <w:szCs w:val="24"/>
        </w:rPr>
        <w:t xml:space="preserve"> somewhat separated from traditional disciplinary </w:t>
      </w:r>
      <w:r w:rsidR="002475AF">
        <w:rPr>
          <w:sz w:val="24"/>
          <w:szCs w:val="24"/>
        </w:rPr>
        <w:t>departments</w:t>
      </w:r>
      <w:r w:rsidR="003B7F84">
        <w:rPr>
          <w:sz w:val="24"/>
          <w:szCs w:val="24"/>
        </w:rPr>
        <w:t>, they</w:t>
      </w:r>
      <w:r w:rsidR="000875DC">
        <w:rPr>
          <w:sz w:val="24"/>
          <w:szCs w:val="24"/>
        </w:rPr>
        <w:t xml:space="preserve"> </w:t>
      </w:r>
      <w:r w:rsidR="00D75DFA">
        <w:rPr>
          <w:sz w:val="24"/>
          <w:szCs w:val="24"/>
        </w:rPr>
        <w:t xml:space="preserve">often fulfilled </w:t>
      </w:r>
      <w:r w:rsidR="005D0141">
        <w:rPr>
          <w:sz w:val="24"/>
          <w:szCs w:val="24"/>
        </w:rPr>
        <w:t>their boundary transaction function largely by conducting academic research in a</w:t>
      </w:r>
      <w:r w:rsidR="00D75DFA">
        <w:rPr>
          <w:sz w:val="24"/>
          <w:szCs w:val="24"/>
        </w:rPr>
        <w:t xml:space="preserve"> more</w:t>
      </w:r>
      <w:r w:rsidR="009D0C65">
        <w:rPr>
          <w:sz w:val="24"/>
          <w:szCs w:val="24"/>
        </w:rPr>
        <w:t xml:space="preserve"> </w:t>
      </w:r>
      <w:r w:rsidR="00D75DFA">
        <w:rPr>
          <w:sz w:val="24"/>
          <w:szCs w:val="24"/>
        </w:rPr>
        <w:t>or</w:t>
      </w:r>
      <w:r w:rsidR="009D0C65">
        <w:rPr>
          <w:sz w:val="24"/>
          <w:szCs w:val="24"/>
        </w:rPr>
        <w:t xml:space="preserve"> </w:t>
      </w:r>
      <w:r w:rsidR="00D75DFA">
        <w:rPr>
          <w:sz w:val="24"/>
          <w:szCs w:val="24"/>
        </w:rPr>
        <w:t>less traditional way</w:t>
      </w:r>
      <w:r w:rsidR="000875DC">
        <w:rPr>
          <w:sz w:val="24"/>
          <w:szCs w:val="24"/>
        </w:rPr>
        <w:t>.</w:t>
      </w:r>
      <w:r w:rsidR="00D23278">
        <w:rPr>
          <w:sz w:val="24"/>
          <w:szCs w:val="24"/>
        </w:rPr>
        <w:t xml:space="preserve"> </w:t>
      </w:r>
      <w:r w:rsidR="002F5B4B">
        <w:rPr>
          <w:sz w:val="24"/>
          <w:szCs w:val="24"/>
        </w:rPr>
        <w:t>Moreover,</w:t>
      </w:r>
      <w:r w:rsidR="00C95E9F">
        <w:rPr>
          <w:sz w:val="24"/>
          <w:szCs w:val="24"/>
        </w:rPr>
        <w:t xml:space="preserve"> </w:t>
      </w:r>
      <w:r w:rsidR="00FC2C15">
        <w:rPr>
          <w:sz w:val="24"/>
          <w:szCs w:val="24"/>
        </w:rPr>
        <w:t xml:space="preserve">research </w:t>
      </w:r>
      <w:r w:rsidR="00692D14">
        <w:rPr>
          <w:sz w:val="24"/>
          <w:szCs w:val="24"/>
        </w:rPr>
        <w:t>collaborations with non-academic organisations</w:t>
      </w:r>
      <w:r w:rsidR="002F5B4B">
        <w:rPr>
          <w:sz w:val="24"/>
          <w:szCs w:val="24"/>
        </w:rPr>
        <w:t xml:space="preserve"> </w:t>
      </w:r>
      <w:r w:rsidR="002A51A7">
        <w:rPr>
          <w:sz w:val="24"/>
          <w:szCs w:val="24"/>
        </w:rPr>
        <w:t>might be expected to occur mostly when the research was ‘close to market’ or application, with little need for underpinning research</w:t>
      </w:r>
      <w:r w:rsidR="0059434C">
        <w:rPr>
          <w:sz w:val="24"/>
          <w:szCs w:val="24"/>
        </w:rPr>
        <w:t>; h</w:t>
      </w:r>
      <w:r w:rsidR="002A51A7">
        <w:rPr>
          <w:sz w:val="24"/>
          <w:szCs w:val="24"/>
        </w:rPr>
        <w:t xml:space="preserve">owever, my analysis found that collaborative research </w:t>
      </w:r>
      <w:r w:rsidR="002F5B4B">
        <w:rPr>
          <w:sz w:val="24"/>
          <w:szCs w:val="24"/>
        </w:rPr>
        <w:t xml:space="preserve">often occurred at the </w:t>
      </w:r>
      <w:r w:rsidR="002A51A7">
        <w:rPr>
          <w:sz w:val="24"/>
          <w:szCs w:val="24"/>
        </w:rPr>
        <w:t>early</w:t>
      </w:r>
      <w:r w:rsidR="002F5B4B">
        <w:rPr>
          <w:sz w:val="24"/>
          <w:szCs w:val="24"/>
        </w:rPr>
        <w:t xml:space="preserve"> stages of</w:t>
      </w:r>
      <w:r w:rsidR="005E5110">
        <w:rPr>
          <w:sz w:val="24"/>
          <w:szCs w:val="24"/>
        </w:rPr>
        <w:t xml:space="preserve"> research</w:t>
      </w:r>
      <w:r w:rsidR="002F5B4B">
        <w:rPr>
          <w:sz w:val="24"/>
          <w:szCs w:val="24"/>
        </w:rPr>
        <w:t>,</w:t>
      </w:r>
      <w:r w:rsidR="00E64F5B">
        <w:rPr>
          <w:sz w:val="24"/>
          <w:szCs w:val="24"/>
        </w:rPr>
        <w:t xml:space="preserve"> suggesting that </w:t>
      </w:r>
      <w:r w:rsidR="002F5B4B">
        <w:rPr>
          <w:sz w:val="24"/>
          <w:szCs w:val="24"/>
        </w:rPr>
        <w:t>such</w:t>
      </w:r>
      <w:r w:rsidR="00CD4ADB">
        <w:rPr>
          <w:sz w:val="24"/>
          <w:szCs w:val="24"/>
        </w:rPr>
        <w:t xml:space="preserve"> boundary</w:t>
      </w:r>
      <w:r w:rsidR="002F1F69">
        <w:rPr>
          <w:sz w:val="24"/>
          <w:szCs w:val="24"/>
        </w:rPr>
        <w:t xml:space="preserve"> </w:t>
      </w:r>
      <w:r w:rsidR="002A51A7">
        <w:rPr>
          <w:sz w:val="24"/>
          <w:szCs w:val="24"/>
        </w:rPr>
        <w:t>transactions</w:t>
      </w:r>
      <w:r w:rsidR="00E64F5B">
        <w:rPr>
          <w:sz w:val="24"/>
          <w:szCs w:val="24"/>
        </w:rPr>
        <w:t xml:space="preserve"> are not merely about </w:t>
      </w:r>
      <w:r w:rsidR="0094592C">
        <w:rPr>
          <w:sz w:val="24"/>
          <w:szCs w:val="24"/>
        </w:rPr>
        <w:t xml:space="preserve">instrumental </w:t>
      </w:r>
      <w:r w:rsidR="00163181">
        <w:rPr>
          <w:sz w:val="24"/>
          <w:szCs w:val="24"/>
        </w:rPr>
        <w:t>transactions</w:t>
      </w:r>
      <w:r w:rsidR="00E64F5B">
        <w:rPr>
          <w:sz w:val="24"/>
          <w:szCs w:val="24"/>
        </w:rPr>
        <w:t xml:space="preserve"> to score a ‘quick’ impact</w:t>
      </w:r>
      <w:r w:rsidR="002A51A7">
        <w:rPr>
          <w:sz w:val="24"/>
          <w:szCs w:val="24"/>
        </w:rPr>
        <w:t>.</w:t>
      </w:r>
      <w:r w:rsidR="00942D7B">
        <w:rPr>
          <w:sz w:val="24"/>
          <w:szCs w:val="24"/>
        </w:rPr>
        <w:t xml:space="preserve"> Rather, they </w:t>
      </w:r>
      <w:r w:rsidR="00A026E3">
        <w:rPr>
          <w:sz w:val="24"/>
          <w:szCs w:val="24"/>
        </w:rPr>
        <w:t xml:space="preserve">indicate that non-academic scientists </w:t>
      </w:r>
      <w:r w:rsidR="006B3B79">
        <w:rPr>
          <w:sz w:val="24"/>
          <w:szCs w:val="24"/>
        </w:rPr>
        <w:t xml:space="preserve">often </w:t>
      </w:r>
      <w:r w:rsidR="00A915C2">
        <w:rPr>
          <w:sz w:val="24"/>
          <w:szCs w:val="24"/>
        </w:rPr>
        <w:t>provide</w:t>
      </w:r>
      <w:r w:rsidR="006B3B79">
        <w:rPr>
          <w:sz w:val="24"/>
          <w:szCs w:val="24"/>
        </w:rPr>
        <w:t xml:space="preserve"> academic scientists with </w:t>
      </w:r>
      <w:r w:rsidR="000C5A67">
        <w:rPr>
          <w:sz w:val="24"/>
          <w:szCs w:val="24"/>
        </w:rPr>
        <w:t>the precise ingredients</w:t>
      </w:r>
      <w:r w:rsidR="006B3B79">
        <w:rPr>
          <w:sz w:val="24"/>
          <w:szCs w:val="24"/>
        </w:rPr>
        <w:t xml:space="preserve">, such as long-term intellectual problems, </w:t>
      </w:r>
      <w:r w:rsidR="00A026E3">
        <w:rPr>
          <w:sz w:val="24"/>
          <w:szCs w:val="24"/>
        </w:rPr>
        <w:t>data, expertise and funding, that are essential to</w:t>
      </w:r>
      <w:r w:rsidR="001150DA">
        <w:rPr>
          <w:sz w:val="24"/>
          <w:szCs w:val="24"/>
        </w:rPr>
        <w:t xml:space="preserve"> academia reproducing its position as both a distinct, and distinctly valuable, knowledge institution</w:t>
      </w:r>
      <w:r w:rsidR="00466E55">
        <w:rPr>
          <w:sz w:val="24"/>
          <w:szCs w:val="24"/>
        </w:rPr>
        <w:t>.</w:t>
      </w:r>
      <w:r w:rsidR="008D0812">
        <w:rPr>
          <w:sz w:val="24"/>
          <w:szCs w:val="24"/>
        </w:rPr>
        <w:t xml:space="preserve"> </w:t>
      </w:r>
      <w:r w:rsidR="002A51A7">
        <w:rPr>
          <w:sz w:val="24"/>
          <w:szCs w:val="24"/>
        </w:rPr>
        <w:t xml:space="preserve">Boundary transactions also often contributed not only to </w:t>
      </w:r>
      <w:r w:rsidR="00F90FC5">
        <w:rPr>
          <w:sz w:val="24"/>
          <w:szCs w:val="24"/>
        </w:rPr>
        <w:t xml:space="preserve">an </w:t>
      </w:r>
      <w:r w:rsidR="002A51A7">
        <w:rPr>
          <w:sz w:val="24"/>
          <w:szCs w:val="24"/>
        </w:rPr>
        <w:t xml:space="preserve">‘impact agenda’, </w:t>
      </w:r>
      <w:r w:rsidR="00CA42BB">
        <w:rPr>
          <w:sz w:val="24"/>
          <w:szCs w:val="24"/>
        </w:rPr>
        <w:t xml:space="preserve">but also contributed to ongoing academic research. For example, </w:t>
      </w:r>
      <w:r w:rsidR="00F90FC5">
        <w:rPr>
          <w:sz w:val="24"/>
          <w:szCs w:val="24"/>
        </w:rPr>
        <w:t xml:space="preserve">the same </w:t>
      </w:r>
      <w:r w:rsidR="00D93F4E">
        <w:rPr>
          <w:sz w:val="24"/>
          <w:szCs w:val="24"/>
        </w:rPr>
        <w:t xml:space="preserve">‘use-oriented’ outputs </w:t>
      </w:r>
      <w:r w:rsidR="00F90FC5">
        <w:rPr>
          <w:sz w:val="24"/>
          <w:szCs w:val="24"/>
        </w:rPr>
        <w:t xml:space="preserve">that were delivered to </w:t>
      </w:r>
      <w:r w:rsidR="002A51A7">
        <w:rPr>
          <w:sz w:val="24"/>
          <w:szCs w:val="24"/>
        </w:rPr>
        <w:t>non-academic</w:t>
      </w:r>
      <w:r w:rsidR="00F90FC5">
        <w:rPr>
          <w:sz w:val="24"/>
          <w:szCs w:val="24"/>
        </w:rPr>
        <w:t xml:space="preserve"> contexts</w:t>
      </w:r>
      <w:r w:rsidR="002A51A7">
        <w:rPr>
          <w:sz w:val="24"/>
          <w:szCs w:val="24"/>
        </w:rPr>
        <w:t xml:space="preserve"> </w:t>
      </w:r>
      <w:r w:rsidR="00F90FC5">
        <w:rPr>
          <w:sz w:val="24"/>
          <w:szCs w:val="24"/>
        </w:rPr>
        <w:t>of application often were also used in ongoing</w:t>
      </w:r>
      <w:r w:rsidR="00D93F4E">
        <w:rPr>
          <w:sz w:val="24"/>
          <w:szCs w:val="24"/>
        </w:rPr>
        <w:t xml:space="preserve"> academic research. </w:t>
      </w:r>
      <w:r w:rsidR="00F90FC5">
        <w:rPr>
          <w:sz w:val="24"/>
          <w:szCs w:val="24"/>
        </w:rPr>
        <w:t xml:space="preserve">Similarly, </w:t>
      </w:r>
      <w:r w:rsidR="00DC18DF">
        <w:rPr>
          <w:sz w:val="24"/>
          <w:szCs w:val="24"/>
        </w:rPr>
        <w:t xml:space="preserve">‘outreach’ activities </w:t>
      </w:r>
      <w:r w:rsidR="00F90FC5">
        <w:rPr>
          <w:sz w:val="24"/>
          <w:szCs w:val="24"/>
        </w:rPr>
        <w:t>often</w:t>
      </w:r>
      <w:r w:rsidR="00DC18DF">
        <w:rPr>
          <w:sz w:val="24"/>
          <w:szCs w:val="24"/>
        </w:rPr>
        <w:t xml:space="preserve"> served not only </w:t>
      </w:r>
      <w:r w:rsidR="0015280F">
        <w:rPr>
          <w:sz w:val="24"/>
          <w:szCs w:val="24"/>
        </w:rPr>
        <w:t>th</w:t>
      </w:r>
      <w:r w:rsidR="00CE3223">
        <w:rPr>
          <w:sz w:val="24"/>
          <w:szCs w:val="24"/>
        </w:rPr>
        <w:t>e</w:t>
      </w:r>
      <w:r w:rsidR="00DC18DF">
        <w:rPr>
          <w:sz w:val="24"/>
          <w:szCs w:val="24"/>
        </w:rPr>
        <w:t xml:space="preserve"> ‘third’ mission</w:t>
      </w:r>
      <w:r w:rsidR="00CE3223">
        <w:rPr>
          <w:sz w:val="24"/>
          <w:szCs w:val="24"/>
        </w:rPr>
        <w:t xml:space="preserve"> that has come to be associated with outreach and engagement</w:t>
      </w:r>
      <w:r w:rsidR="00DC18DF">
        <w:rPr>
          <w:sz w:val="24"/>
          <w:szCs w:val="24"/>
        </w:rPr>
        <w:t xml:space="preserve">, but also directly </w:t>
      </w:r>
      <w:r w:rsidR="0003783F">
        <w:rPr>
          <w:sz w:val="24"/>
          <w:szCs w:val="24"/>
        </w:rPr>
        <w:t xml:space="preserve">contributed to </w:t>
      </w:r>
      <w:r w:rsidR="007B5EB7">
        <w:rPr>
          <w:sz w:val="24"/>
          <w:szCs w:val="24"/>
        </w:rPr>
        <w:t xml:space="preserve">one or both of </w:t>
      </w:r>
      <w:r w:rsidR="00DC18DF">
        <w:rPr>
          <w:sz w:val="24"/>
          <w:szCs w:val="24"/>
        </w:rPr>
        <w:t>universit</w:t>
      </w:r>
      <w:r w:rsidR="007B5EB7">
        <w:rPr>
          <w:sz w:val="24"/>
          <w:szCs w:val="24"/>
        </w:rPr>
        <w:t xml:space="preserve">ies’ </w:t>
      </w:r>
      <w:r w:rsidR="00DC18DF">
        <w:rPr>
          <w:sz w:val="24"/>
          <w:szCs w:val="24"/>
        </w:rPr>
        <w:t xml:space="preserve">traditional missions of research </w:t>
      </w:r>
      <w:r w:rsidR="007B5EB7">
        <w:rPr>
          <w:sz w:val="24"/>
          <w:szCs w:val="24"/>
        </w:rPr>
        <w:t>and</w:t>
      </w:r>
      <w:r w:rsidR="00DC18DF">
        <w:rPr>
          <w:sz w:val="24"/>
          <w:szCs w:val="24"/>
        </w:rPr>
        <w:t xml:space="preserve"> teaching. </w:t>
      </w:r>
    </w:p>
    <w:p w14:paraId="3254258C" w14:textId="17B238A2" w:rsidR="00847FDB" w:rsidRDefault="00C23A19" w:rsidP="009E263B">
      <w:pPr>
        <w:spacing w:after="120" w:line="360" w:lineRule="auto"/>
        <w:rPr>
          <w:sz w:val="24"/>
          <w:szCs w:val="24"/>
        </w:rPr>
      </w:pPr>
      <w:r>
        <w:rPr>
          <w:sz w:val="24"/>
          <w:szCs w:val="24"/>
        </w:rPr>
        <w:t>In short,</w:t>
      </w:r>
      <w:r w:rsidR="000C2D32">
        <w:rPr>
          <w:sz w:val="24"/>
          <w:szCs w:val="24"/>
        </w:rPr>
        <w:t xml:space="preserve"> </w:t>
      </w:r>
      <w:r w:rsidR="00F90FC5">
        <w:rPr>
          <w:sz w:val="24"/>
          <w:szCs w:val="24"/>
        </w:rPr>
        <w:t>boundary transactions were found to</w:t>
      </w:r>
      <w:r w:rsidR="003038EF">
        <w:rPr>
          <w:sz w:val="24"/>
          <w:szCs w:val="24"/>
        </w:rPr>
        <w:t xml:space="preserve"> </w:t>
      </w:r>
      <w:r w:rsidR="000C2D32">
        <w:rPr>
          <w:sz w:val="24"/>
          <w:szCs w:val="24"/>
        </w:rPr>
        <w:t xml:space="preserve">involve </w:t>
      </w:r>
      <w:r w:rsidR="005D763A">
        <w:rPr>
          <w:sz w:val="24"/>
          <w:szCs w:val="24"/>
        </w:rPr>
        <w:t xml:space="preserve">not only </w:t>
      </w:r>
      <w:r w:rsidR="000C2D32">
        <w:rPr>
          <w:sz w:val="24"/>
          <w:szCs w:val="24"/>
        </w:rPr>
        <w:t>crossing academic boundaries</w:t>
      </w:r>
      <w:r w:rsidR="00A915C2">
        <w:rPr>
          <w:sz w:val="24"/>
          <w:szCs w:val="24"/>
        </w:rPr>
        <w:t xml:space="preserve"> and advancing the interests and objectives of those beyond these boundaries</w:t>
      </w:r>
      <w:r w:rsidR="005D763A">
        <w:rPr>
          <w:sz w:val="24"/>
          <w:szCs w:val="24"/>
        </w:rPr>
        <w:t xml:space="preserve">, but also, and simultaneously, </w:t>
      </w:r>
      <w:r w:rsidR="00AE2664">
        <w:rPr>
          <w:sz w:val="24"/>
          <w:szCs w:val="24"/>
        </w:rPr>
        <w:t xml:space="preserve">they furnished </w:t>
      </w:r>
      <w:r w:rsidR="000C2D32">
        <w:rPr>
          <w:sz w:val="24"/>
          <w:szCs w:val="24"/>
        </w:rPr>
        <w:t xml:space="preserve">universities with various inputs and </w:t>
      </w:r>
      <w:r w:rsidR="002F575B">
        <w:rPr>
          <w:sz w:val="24"/>
          <w:szCs w:val="24"/>
        </w:rPr>
        <w:t>‘</w:t>
      </w:r>
      <w:r w:rsidR="000C2D32">
        <w:rPr>
          <w:sz w:val="24"/>
          <w:szCs w:val="24"/>
        </w:rPr>
        <w:t>capitals</w:t>
      </w:r>
      <w:r w:rsidR="002F575B">
        <w:rPr>
          <w:sz w:val="24"/>
          <w:szCs w:val="24"/>
        </w:rPr>
        <w:t>’</w:t>
      </w:r>
      <w:r w:rsidR="000C2D32">
        <w:rPr>
          <w:sz w:val="24"/>
          <w:szCs w:val="24"/>
        </w:rPr>
        <w:t xml:space="preserve"> </w:t>
      </w:r>
      <w:r w:rsidR="005D03C7">
        <w:rPr>
          <w:sz w:val="24"/>
          <w:szCs w:val="24"/>
        </w:rPr>
        <w:t xml:space="preserve">which </w:t>
      </w:r>
      <w:r w:rsidR="005D763A">
        <w:rPr>
          <w:sz w:val="24"/>
          <w:szCs w:val="24"/>
        </w:rPr>
        <w:t xml:space="preserve">are essential to the maintenance </w:t>
      </w:r>
      <w:r w:rsidR="000C2D32">
        <w:rPr>
          <w:sz w:val="24"/>
          <w:szCs w:val="24"/>
        </w:rPr>
        <w:t>and reproduction of academic boundarie</w:t>
      </w:r>
      <w:r w:rsidR="007127D1">
        <w:rPr>
          <w:sz w:val="24"/>
          <w:szCs w:val="24"/>
        </w:rPr>
        <w:t xml:space="preserve">s. </w:t>
      </w:r>
      <w:r w:rsidR="005D763A">
        <w:rPr>
          <w:sz w:val="24"/>
          <w:szCs w:val="24"/>
        </w:rPr>
        <w:t>A</w:t>
      </w:r>
      <w:r w:rsidR="007127D1">
        <w:rPr>
          <w:sz w:val="24"/>
          <w:szCs w:val="24"/>
        </w:rPr>
        <w:t xml:space="preserve">ddressing </w:t>
      </w:r>
      <w:r w:rsidR="00A022A5">
        <w:rPr>
          <w:sz w:val="24"/>
          <w:szCs w:val="24"/>
        </w:rPr>
        <w:t>externally generated</w:t>
      </w:r>
      <w:r w:rsidR="007127D1">
        <w:rPr>
          <w:sz w:val="24"/>
          <w:szCs w:val="24"/>
        </w:rPr>
        <w:t xml:space="preserve"> objectives and interests is not</w:t>
      </w:r>
      <w:r w:rsidR="005D763A">
        <w:rPr>
          <w:sz w:val="24"/>
          <w:szCs w:val="24"/>
        </w:rPr>
        <w:t xml:space="preserve"> therefore</w:t>
      </w:r>
      <w:r w:rsidR="007127D1">
        <w:rPr>
          <w:sz w:val="24"/>
          <w:szCs w:val="24"/>
        </w:rPr>
        <w:t xml:space="preserve"> necessarily incompatible with advancing academic objectives and interests</w:t>
      </w:r>
      <w:r w:rsidR="003249D4">
        <w:rPr>
          <w:sz w:val="24"/>
          <w:szCs w:val="24"/>
        </w:rPr>
        <w:t xml:space="preserve">; </w:t>
      </w:r>
      <w:r w:rsidR="008F2928">
        <w:rPr>
          <w:sz w:val="24"/>
          <w:szCs w:val="24"/>
        </w:rPr>
        <w:t>crossing academic boundaries does not necessarily imply weakening academic boundaries</w:t>
      </w:r>
      <w:r w:rsidR="00580E5E">
        <w:rPr>
          <w:sz w:val="24"/>
          <w:szCs w:val="24"/>
        </w:rPr>
        <w:t>. I</w:t>
      </w:r>
      <w:r w:rsidR="003249D4">
        <w:rPr>
          <w:sz w:val="24"/>
          <w:szCs w:val="24"/>
        </w:rPr>
        <w:t xml:space="preserve">ndeed, taking control over boundary transactions is key to reproduction of boundaries, as </w:t>
      </w:r>
      <w:r w:rsidR="00227D69">
        <w:rPr>
          <w:sz w:val="24"/>
          <w:szCs w:val="24"/>
        </w:rPr>
        <w:t>boundary transactions can</w:t>
      </w:r>
      <w:r w:rsidR="003249D4">
        <w:rPr>
          <w:sz w:val="24"/>
          <w:szCs w:val="24"/>
        </w:rPr>
        <w:t xml:space="preserve"> serve to display academia’s distinctive value whilst enacting its distinctive </w:t>
      </w:r>
      <w:r w:rsidR="00BF71F0">
        <w:rPr>
          <w:sz w:val="24"/>
          <w:szCs w:val="24"/>
        </w:rPr>
        <w:t>identity</w:t>
      </w:r>
      <w:r w:rsidR="00185E16">
        <w:rPr>
          <w:sz w:val="24"/>
          <w:szCs w:val="24"/>
        </w:rPr>
        <w:t xml:space="preserve">, trajectory and </w:t>
      </w:r>
      <w:r w:rsidR="00BF71F0">
        <w:rPr>
          <w:sz w:val="24"/>
          <w:szCs w:val="24"/>
        </w:rPr>
        <w:t>mode of operation</w:t>
      </w:r>
      <w:r w:rsidR="002F66FB">
        <w:rPr>
          <w:sz w:val="24"/>
          <w:szCs w:val="24"/>
        </w:rPr>
        <w:t xml:space="preserve"> (Bernstein, 2000)</w:t>
      </w:r>
      <w:r w:rsidR="003249D4">
        <w:rPr>
          <w:sz w:val="24"/>
          <w:szCs w:val="24"/>
        </w:rPr>
        <w:t>.</w:t>
      </w:r>
    </w:p>
    <w:p w14:paraId="3206D8FC" w14:textId="052BB949" w:rsidR="00395202" w:rsidRDefault="00E80A76" w:rsidP="00542D7B">
      <w:pPr>
        <w:spacing w:after="120" w:line="360" w:lineRule="auto"/>
        <w:rPr>
          <w:sz w:val="24"/>
          <w:szCs w:val="24"/>
        </w:rPr>
      </w:pPr>
      <w:r>
        <w:rPr>
          <w:sz w:val="24"/>
          <w:szCs w:val="24"/>
        </w:rPr>
        <w:t>From the critical realist metatheoretical framework adopted, this was conceptualised as a surface-level finding that</w:t>
      </w:r>
      <w:r w:rsidR="0015371C">
        <w:rPr>
          <w:sz w:val="24"/>
          <w:szCs w:val="24"/>
        </w:rPr>
        <w:t xml:space="preserve"> warranted further explanation.</w:t>
      </w:r>
      <w:r w:rsidR="00DC5A12">
        <w:rPr>
          <w:sz w:val="24"/>
          <w:szCs w:val="24"/>
        </w:rPr>
        <w:t xml:space="preserve"> I posited certain underpinning structures and mechanisms that transcend the specific contexts and strategies associated </w:t>
      </w:r>
      <w:r w:rsidR="00542D7B">
        <w:rPr>
          <w:sz w:val="24"/>
          <w:szCs w:val="24"/>
        </w:rPr>
        <w:t xml:space="preserve">with the specific sample of research studied, </w:t>
      </w:r>
      <w:r w:rsidR="00DC5A12">
        <w:rPr>
          <w:sz w:val="24"/>
          <w:szCs w:val="24"/>
        </w:rPr>
        <w:t xml:space="preserve">and which </w:t>
      </w:r>
      <w:r w:rsidR="00542D7B">
        <w:rPr>
          <w:sz w:val="24"/>
          <w:szCs w:val="24"/>
        </w:rPr>
        <w:t xml:space="preserve">can be said to </w:t>
      </w:r>
      <w:r w:rsidR="00DC5A12">
        <w:rPr>
          <w:sz w:val="24"/>
          <w:szCs w:val="24"/>
        </w:rPr>
        <w:t xml:space="preserve">act upon universities and their research-related </w:t>
      </w:r>
      <w:r w:rsidR="00542D7B">
        <w:rPr>
          <w:sz w:val="24"/>
          <w:szCs w:val="24"/>
        </w:rPr>
        <w:t>roles, activities</w:t>
      </w:r>
      <w:r w:rsidR="00DC5A12">
        <w:rPr>
          <w:sz w:val="24"/>
          <w:szCs w:val="24"/>
        </w:rPr>
        <w:t xml:space="preserve"> and interactions with wider society</w:t>
      </w:r>
      <w:r w:rsidR="00542D7B">
        <w:rPr>
          <w:sz w:val="24"/>
          <w:szCs w:val="24"/>
        </w:rPr>
        <w:t xml:space="preserve">. The first of these was </w:t>
      </w:r>
      <w:r w:rsidR="00DC5A12">
        <w:rPr>
          <w:sz w:val="24"/>
          <w:szCs w:val="24"/>
        </w:rPr>
        <w:t xml:space="preserve">the educational </w:t>
      </w:r>
      <w:r w:rsidR="006D0405">
        <w:rPr>
          <w:sz w:val="24"/>
          <w:szCs w:val="24"/>
        </w:rPr>
        <w:t xml:space="preserve">function </w:t>
      </w:r>
      <w:r w:rsidR="00B3654F">
        <w:rPr>
          <w:sz w:val="24"/>
          <w:szCs w:val="24"/>
        </w:rPr>
        <w:t>of universitie</w:t>
      </w:r>
      <w:r w:rsidR="004A0B18">
        <w:rPr>
          <w:sz w:val="24"/>
          <w:szCs w:val="24"/>
        </w:rPr>
        <w:t>s. Graduates, especially doctoral graduates, who bring their advanced academic training and skills into non-academic knowledge-intensive sectors</w:t>
      </w:r>
      <w:r w:rsidR="00133178">
        <w:rPr>
          <w:sz w:val="24"/>
          <w:szCs w:val="24"/>
        </w:rPr>
        <w:t>, constitute, in my framework, a form of boundary transaction (I classify this under the ‘boundary-spanner’ category)</w:t>
      </w:r>
      <w:r w:rsidR="00CB55AD">
        <w:rPr>
          <w:sz w:val="24"/>
          <w:szCs w:val="24"/>
        </w:rPr>
        <w:t xml:space="preserve">. All forms and instances of boundary transaction potentially operate more towards reproducing </w:t>
      </w:r>
      <w:r w:rsidR="00CB55AD">
        <w:rPr>
          <w:i/>
          <w:sz w:val="24"/>
          <w:szCs w:val="24"/>
        </w:rPr>
        <w:t xml:space="preserve">or </w:t>
      </w:r>
      <w:r w:rsidR="00CB55AD">
        <w:rPr>
          <w:sz w:val="24"/>
          <w:szCs w:val="24"/>
        </w:rPr>
        <w:t>weakening academic boundarie</w:t>
      </w:r>
      <w:r w:rsidR="00E0404F">
        <w:rPr>
          <w:sz w:val="24"/>
          <w:szCs w:val="24"/>
        </w:rPr>
        <w:t>s</w:t>
      </w:r>
      <w:r w:rsidR="00CB55AD">
        <w:rPr>
          <w:sz w:val="24"/>
          <w:szCs w:val="24"/>
        </w:rPr>
        <w:t>. For example, although, by bringing valued academically-derived skills and training into a non-academic workplace, graduates are contributing to legitimacy of universities’ function as knowledge-transmitting institutions, it may also be possible that advanced training of students is so geared towards specific sectors or companies that the balance of control over this transaction shifts away from the academic institution</w:t>
      </w:r>
      <w:r w:rsidR="0007003E">
        <w:rPr>
          <w:sz w:val="24"/>
          <w:szCs w:val="24"/>
        </w:rPr>
        <w:t xml:space="preserve">. However, the long-term effect of increasing numbers of </w:t>
      </w:r>
      <w:r w:rsidR="00253498">
        <w:rPr>
          <w:sz w:val="24"/>
          <w:szCs w:val="24"/>
        </w:rPr>
        <w:t>academically trained</w:t>
      </w:r>
      <w:r w:rsidR="0007003E">
        <w:rPr>
          <w:sz w:val="24"/>
          <w:szCs w:val="24"/>
        </w:rPr>
        <w:t xml:space="preserve"> graduates entering non-academic workplaces constitutes an underpinning reality shaping the context for all future interactions and transactions between academia and other knowledge-intensive sectors. An appropriate metaphor might be the </w:t>
      </w:r>
      <w:r w:rsidR="0007003E">
        <w:rPr>
          <w:i/>
          <w:sz w:val="24"/>
          <w:szCs w:val="24"/>
        </w:rPr>
        <w:t xml:space="preserve">extension </w:t>
      </w:r>
      <w:r w:rsidR="0007003E">
        <w:rPr>
          <w:sz w:val="24"/>
          <w:szCs w:val="24"/>
        </w:rPr>
        <w:t>of academia’s boundaries into these other sectors, as (doctoral) graduates bri</w:t>
      </w:r>
      <w:r w:rsidR="00BB24FB">
        <w:rPr>
          <w:sz w:val="24"/>
          <w:szCs w:val="24"/>
        </w:rPr>
        <w:t xml:space="preserve">ng </w:t>
      </w:r>
      <w:r w:rsidR="00300806">
        <w:rPr>
          <w:sz w:val="24"/>
          <w:szCs w:val="24"/>
        </w:rPr>
        <w:t>their academic skills,</w:t>
      </w:r>
      <w:r w:rsidR="00902FAE">
        <w:rPr>
          <w:sz w:val="24"/>
          <w:szCs w:val="24"/>
        </w:rPr>
        <w:t xml:space="preserve"> approaches,</w:t>
      </w:r>
      <w:r w:rsidR="00BB24FB">
        <w:rPr>
          <w:sz w:val="24"/>
          <w:szCs w:val="24"/>
        </w:rPr>
        <w:t xml:space="preserve"> </w:t>
      </w:r>
      <w:r w:rsidR="00D24B79">
        <w:rPr>
          <w:sz w:val="24"/>
          <w:szCs w:val="24"/>
        </w:rPr>
        <w:t xml:space="preserve">contacts </w:t>
      </w:r>
      <w:r w:rsidR="00300806">
        <w:rPr>
          <w:sz w:val="24"/>
          <w:szCs w:val="24"/>
        </w:rPr>
        <w:t xml:space="preserve">and </w:t>
      </w:r>
      <w:r w:rsidR="00BB24FB">
        <w:rPr>
          <w:sz w:val="24"/>
          <w:szCs w:val="24"/>
        </w:rPr>
        <w:t>inclination</w:t>
      </w:r>
      <w:r w:rsidR="00825F3F">
        <w:rPr>
          <w:sz w:val="24"/>
          <w:szCs w:val="24"/>
        </w:rPr>
        <w:t>s</w:t>
      </w:r>
      <w:r w:rsidR="00BB24FB">
        <w:rPr>
          <w:sz w:val="24"/>
          <w:szCs w:val="24"/>
        </w:rPr>
        <w:t xml:space="preserve"> </w:t>
      </w:r>
      <w:r w:rsidR="00300806">
        <w:rPr>
          <w:sz w:val="24"/>
          <w:szCs w:val="24"/>
        </w:rPr>
        <w:t>into non-academic contexts of application</w:t>
      </w:r>
      <w:r w:rsidR="00B24603">
        <w:rPr>
          <w:sz w:val="24"/>
          <w:szCs w:val="24"/>
        </w:rPr>
        <w:t>. In this perspective, academia is creating opportunities for itself to develop, expand, generate new sources of research revenue and</w:t>
      </w:r>
      <w:r w:rsidR="009D349D">
        <w:rPr>
          <w:sz w:val="24"/>
          <w:szCs w:val="24"/>
        </w:rPr>
        <w:t xml:space="preserve"> </w:t>
      </w:r>
      <w:r w:rsidR="00B850E3">
        <w:rPr>
          <w:sz w:val="24"/>
          <w:szCs w:val="24"/>
        </w:rPr>
        <w:t>scientifically challenging</w:t>
      </w:r>
      <w:r w:rsidR="009D349D">
        <w:rPr>
          <w:sz w:val="24"/>
          <w:szCs w:val="24"/>
        </w:rPr>
        <w:t xml:space="preserve"> problems</w:t>
      </w:r>
      <w:r w:rsidR="00B24603">
        <w:rPr>
          <w:sz w:val="24"/>
          <w:szCs w:val="24"/>
        </w:rPr>
        <w:t xml:space="preserve">, and </w:t>
      </w:r>
      <w:r w:rsidR="00D84F64">
        <w:rPr>
          <w:sz w:val="24"/>
          <w:szCs w:val="24"/>
        </w:rPr>
        <w:t>at the same time ensuring that r</w:t>
      </w:r>
      <w:r w:rsidR="00B24603">
        <w:rPr>
          <w:sz w:val="24"/>
          <w:szCs w:val="24"/>
        </w:rPr>
        <w:t>elevant contexts of application are populated by like-minded individuals</w:t>
      </w:r>
      <w:r w:rsidR="00005212">
        <w:rPr>
          <w:sz w:val="24"/>
          <w:szCs w:val="24"/>
        </w:rPr>
        <w:t xml:space="preserve"> and have the ‘absorptive capacity’</w:t>
      </w:r>
      <w:r w:rsidR="00E85D3D">
        <w:rPr>
          <w:sz w:val="24"/>
          <w:szCs w:val="24"/>
        </w:rPr>
        <w:t xml:space="preserve"> </w:t>
      </w:r>
      <w:r w:rsidR="00E85D3D">
        <w:rPr>
          <w:sz w:val="24"/>
          <w:szCs w:val="24"/>
        </w:rPr>
        <w:fldChar w:fldCharType="begin"/>
      </w:r>
      <w:r w:rsidR="00E85D3D">
        <w:rPr>
          <w:sz w:val="24"/>
          <w:szCs w:val="24"/>
        </w:rPr>
        <w:instrText xml:space="preserve"> ADDIN EN.CITE &lt;EndNote&gt;&lt;Cite&gt;&lt;Author&gt;Bishop&lt;/Author&gt;&lt;Year&gt;2011&lt;/Year&gt;&lt;IDText&gt;Gaining from interactions with universities: Multiple methods for nurturing absorptive capacity&lt;/IDText&gt;&lt;DisplayText&gt;(Bishop et al., 2011)&lt;/DisplayText&gt;&lt;record&gt;&lt;dates&gt;&lt;pub-dates&gt;&lt;date&gt;Feb&lt;/date&gt;&lt;/pub-dates&gt;&lt;year&gt;2011&lt;/year&gt;&lt;/dates&gt;&lt;urls&gt;&lt;related-urls&gt;&lt;url&gt;&amp;lt;Go to ISI&amp;gt;://WOS:000286910500004&lt;/url&gt;&lt;/related-urls&gt;&lt;/urls&gt;&lt;isbn&gt;0048-7333&lt;/isbn&gt;&lt;titles&gt;&lt;title&gt;Gaining from interactions with universities: Multiple methods for nurturing absorptive capacity&lt;/title&gt;&lt;secondary-title&gt;Research Policy&lt;/secondary-title&gt;&lt;/titles&gt;&lt;pages&gt;30-40&lt;/pages&gt;&lt;number&gt;1&lt;/number&gt;&lt;contributors&gt;&lt;authors&gt;&lt;author&gt;Bishop, Kate&lt;/author&gt;&lt;author&gt;D&amp;apos;Este, Pablo&lt;/author&gt;&lt;author&gt;Neely, Andy&lt;/author&gt;&lt;/authors&gt;&lt;/contributors&gt;&lt;added-date format="utc"&gt;1469230284&lt;/added-date&gt;&lt;ref-type name="Journal Article"&gt;17&lt;/ref-type&gt;&lt;rec-number&gt;726&lt;/rec-number&gt;&lt;last-updated-date format="utc"&gt;1469230334&lt;/last-updated-date&gt;&lt;accession-num&gt;WOS:000286910500004&lt;/accession-num&gt;&lt;electronic-resource-num&gt;10.1016/j.respol.2010.09.009&lt;/electronic-resource-num&gt;&lt;volume&gt;40&lt;/volume&gt;&lt;/record&gt;&lt;/Cite&gt;&lt;/EndNote&gt;</w:instrText>
      </w:r>
      <w:r w:rsidR="00E85D3D">
        <w:rPr>
          <w:sz w:val="24"/>
          <w:szCs w:val="24"/>
        </w:rPr>
        <w:fldChar w:fldCharType="separate"/>
      </w:r>
      <w:r w:rsidR="00E85D3D">
        <w:rPr>
          <w:noProof/>
          <w:sz w:val="24"/>
          <w:szCs w:val="24"/>
        </w:rPr>
        <w:t>(Bishop et al., 2011)</w:t>
      </w:r>
      <w:r w:rsidR="00E85D3D">
        <w:rPr>
          <w:sz w:val="24"/>
          <w:szCs w:val="24"/>
        </w:rPr>
        <w:fldChar w:fldCharType="end"/>
      </w:r>
      <w:r w:rsidR="00005212">
        <w:rPr>
          <w:sz w:val="24"/>
          <w:szCs w:val="24"/>
        </w:rPr>
        <w:t xml:space="preserve"> to be able to demand, apply, and occasionally collaborate on academic research</w:t>
      </w:r>
      <w:r w:rsidR="00B24603">
        <w:rPr>
          <w:sz w:val="24"/>
          <w:szCs w:val="24"/>
        </w:rPr>
        <w:t xml:space="preserve">. </w:t>
      </w:r>
      <w:r w:rsidR="00395202">
        <w:rPr>
          <w:sz w:val="24"/>
          <w:szCs w:val="24"/>
        </w:rPr>
        <w:t xml:space="preserve">This results in conditions which are conducive to enabling academia to engage in boundary transactions. </w:t>
      </w:r>
    </w:p>
    <w:p w14:paraId="4CB4AD5D" w14:textId="36BBDBDB" w:rsidR="006C1696" w:rsidRDefault="006C1696" w:rsidP="009E263B">
      <w:pPr>
        <w:spacing w:after="120" w:line="360" w:lineRule="auto"/>
        <w:rPr>
          <w:sz w:val="24"/>
          <w:szCs w:val="24"/>
        </w:rPr>
      </w:pPr>
      <w:r>
        <w:rPr>
          <w:sz w:val="24"/>
          <w:szCs w:val="24"/>
        </w:rPr>
        <w:t xml:space="preserve">Second, I highlighted academia’s central internal trajectory, </w:t>
      </w:r>
      <w:r w:rsidR="0090002D">
        <w:rPr>
          <w:sz w:val="24"/>
          <w:szCs w:val="24"/>
        </w:rPr>
        <w:t xml:space="preserve">or what Durkheim (2013) calls the university’s </w:t>
      </w:r>
      <w:r w:rsidR="005E11F7">
        <w:rPr>
          <w:sz w:val="24"/>
          <w:szCs w:val="24"/>
        </w:rPr>
        <w:t>“</w:t>
      </w:r>
      <w:r w:rsidR="005E11F7">
        <w:rPr>
          <w:i/>
          <w:sz w:val="24"/>
          <w:szCs w:val="24"/>
        </w:rPr>
        <w:t>sui generis</w:t>
      </w:r>
      <w:r w:rsidR="000441F3">
        <w:rPr>
          <w:sz w:val="24"/>
          <w:szCs w:val="24"/>
        </w:rPr>
        <w:t xml:space="preserve"> </w:t>
      </w:r>
      <w:r w:rsidR="005E11F7">
        <w:rPr>
          <w:sz w:val="24"/>
          <w:szCs w:val="24"/>
        </w:rPr>
        <w:t>… identity</w:t>
      </w:r>
      <w:r w:rsidR="00706157">
        <w:rPr>
          <w:sz w:val="24"/>
          <w:szCs w:val="24"/>
        </w:rPr>
        <w:t>”</w:t>
      </w:r>
      <w:r w:rsidR="005E11F7">
        <w:rPr>
          <w:sz w:val="24"/>
          <w:szCs w:val="24"/>
        </w:rPr>
        <w:t xml:space="preserve"> </w:t>
      </w:r>
      <w:r w:rsidR="00706157">
        <w:rPr>
          <w:sz w:val="24"/>
          <w:szCs w:val="24"/>
        </w:rPr>
        <w:t>and</w:t>
      </w:r>
      <w:r w:rsidR="000441F3">
        <w:rPr>
          <w:sz w:val="24"/>
          <w:szCs w:val="24"/>
        </w:rPr>
        <w:t xml:space="preserve"> “ideal …</w:t>
      </w:r>
      <w:r w:rsidR="005E11F7">
        <w:rPr>
          <w:sz w:val="24"/>
          <w:szCs w:val="24"/>
        </w:rPr>
        <w:t xml:space="preserve"> destiny”</w:t>
      </w:r>
      <w:r w:rsidR="002F75F2">
        <w:rPr>
          <w:sz w:val="24"/>
          <w:szCs w:val="24"/>
        </w:rPr>
        <w:t xml:space="preserve">, that is, to incorporate in its domain “a plurality </w:t>
      </w:r>
      <w:r w:rsidR="002F75F2" w:rsidRPr="00EB45DD">
        <w:rPr>
          <w:sz w:val="24"/>
          <w:szCs w:val="24"/>
          <w:lang w:eastAsia="ko-KR"/>
        </w:rPr>
        <w:t>or even the totality of the branches of human learning</w:t>
      </w:r>
      <w:r w:rsidR="00463C41">
        <w:rPr>
          <w:sz w:val="24"/>
          <w:szCs w:val="24"/>
          <w:lang w:eastAsia="ko-KR"/>
        </w:rPr>
        <w:t>”</w:t>
      </w:r>
      <w:r w:rsidR="005E11F7">
        <w:rPr>
          <w:sz w:val="24"/>
          <w:szCs w:val="24"/>
        </w:rPr>
        <w:t xml:space="preserve"> (p. 93, original emphasis). </w:t>
      </w:r>
      <w:r w:rsidR="00522648">
        <w:rPr>
          <w:sz w:val="24"/>
          <w:szCs w:val="24"/>
        </w:rPr>
        <w:t xml:space="preserve">Because of this trajectory, academia is constantly open to novel ways of </w:t>
      </w:r>
      <w:r w:rsidR="00522648">
        <w:rPr>
          <w:i/>
          <w:sz w:val="24"/>
          <w:szCs w:val="24"/>
        </w:rPr>
        <w:t>objectifying</w:t>
      </w:r>
      <w:r w:rsidR="00522648">
        <w:rPr>
          <w:sz w:val="24"/>
          <w:szCs w:val="24"/>
        </w:rPr>
        <w:t xml:space="preserve"> the </w:t>
      </w:r>
      <w:r w:rsidR="008B7C04">
        <w:rPr>
          <w:sz w:val="24"/>
          <w:szCs w:val="24"/>
        </w:rPr>
        <w:t>world</w:t>
      </w:r>
      <w:r w:rsidR="00522648">
        <w:rPr>
          <w:sz w:val="24"/>
          <w:szCs w:val="24"/>
        </w:rPr>
        <w:t>, that is, of making ever</w:t>
      </w:r>
      <w:r w:rsidR="00541273">
        <w:rPr>
          <w:sz w:val="24"/>
          <w:szCs w:val="24"/>
        </w:rPr>
        <w:t xml:space="preserve"> </w:t>
      </w:r>
      <w:r w:rsidR="00522648">
        <w:rPr>
          <w:sz w:val="24"/>
          <w:szCs w:val="24"/>
        </w:rPr>
        <w:t xml:space="preserve">more </w:t>
      </w:r>
      <w:r w:rsidR="00253498">
        <w:rPr>
          <w:sz w:val="24"/>
          <w:szCs w:val="24"/>
        </w:rPr>
        <w:t>finely classified</w:t>
      </w:r>
      <w:r w:rsidR="00522648">
        <w:rPr>
          <w:sz w:val="24"/>
          <w:szCs w:val="24"/>
        </w:rPr>
        <w:t xml:space="preserve"> natural phenomena objects of academic knowledge. This trajectory links up with and finds synergies with ‘challenges’ facing humanity, for example around issues of health, the environment and technolog</w:t>
      </w:r>
      <w:r w:rsidR="00EE33FD">
        <w:rPr>
          <w:sz w:val="24"/>
          <w:szCs w:val="24"/>
        </w:rPr>
        <w:t xml:space="preserve">y. </w:t>
      </w:r>
      <w:r w:rsidR="00823E7A">
        <w:rPr>
          <w:sz w:val="24"/>
          <w:szCs w:val="24"/>
        </w:rPr>
        <w:t>When n</w:t>
      </w:r>
      <w:r w:rsidR="00EE33FD">
        <w:rPr>
          <w:sz w:val="24"/>
          <w:szCs w:val="24"/>
        </w:rPr>
        <w:t>ew inter/multidisciplinary sub-fields which aim to advance fundamental understanding of issues which are of inherent relevance to certain groups, such as fields of marine mammalogy, psychopharmacology, conservation ecology, or systems engineering (to take some examples from my own sampled research)</w:t>
      </w:r>
      <w:r w:rsidR="00823E7A">
        <w:rPr>
          <w:sz w:val="24"/>
          <w:szCs w:val="24"/>
        </w:rPr>
        <w:t xml:space="preserve">, coalesce into dedicated research units or centres or departments, these can be understood as forms of boundary transaction (which I have called ‘boundary structures’) in that they </w:t>
      </w:r>
      <w:r w:rsidR="00C05DEC">
        <w:rPr>
          <w:sz w:val="24"/>
          <w:szCs w:val="24"/>
        </w:rPr>
        <w:t xml:space="preserve">are statements of academia’s commitment to contributing to non-academic issues. But it is simultaneously a mechanism through which academia is enacting its inherent trajectory. The internalising of non-academic issues into academic structures therefore is an important mechanism for the reproduction of academic boundaries. </w:t>
      </w:r>
    </w:p>
    <w:p w14:paraId="257626C7" w14:textId="754414CF" w:rsidR="009D61E2" w:rsidRDefault="00C05DEC" w:rsidP="009E263B">
      <w:pPr>
        <w:spacing w:after="120" w:line="360" w:lineRule="auto"/>
        <w:rPr>
          <w:iCs/>
          <w:sz w:val="24"/>
          <w:szCs w:val="24"/>
        </w:rPr>
      </w:pPr>
      <w:r>
        <w:rPr>
          <w:sz w:val="24"/>
          <w:szCs w:val="24"/>
        </w:rPr>
        <w:t>Third, I argued that there is a sense in which the notion of an ‘academic identity’, which transcends any particular definition of this term, constitutes an underpinning reality contributing to the reproduction of academic boundaries</w:t>
      </w:r>
      <w:r w:rsidR="00F75403">
        <w:rPr>
          <w:sz w:val="24"/>
          <w:szCs w:val="24"/>
        </w:rPr>
        <w:t xml:space="preserve"> – indeed, the ambiguity and open-endedness of the concept is part of its strength.</w:t>
      </w:r>
      <w:r>
        <w:rPr>
          <w:sz w:val="24"/>
          <w:szCs w:val="24"/>
        </w:rPr>
        <w:t xml:space="preserve"> </w:t>
      </w:r>
      <w:r w:rsidR="00567FB4">
        <w:rPr>
          <w:sz w:val="24"/>
          <w:szCs w:val="24"/>
        </w:rPr>
        <w:t xml:space="preserve">There were two main strands to </w:t>
      </w:r>
      <w:r w:rsidR="00F75403">
        <w:rPr>
          <w:sz w:val="24"/>
          <w:szCs w:val="24"/>
        </w:rPr>
        <w:t>my argument regarding academic identity</w:t>
      </w:r>
      <w:r w:rsidR="00567FB4">
        <w:rPr>
          <w:sz w:val="24"/>
          <w:szCs w:val="24"/>
        </w:rPr>
        <w:t xml:space="preserve">. </w:t>
      </w:r>
      <w:r w:rsidR="009D61E2">
        <w:rPr>
          <w:sz w:val="24"/>
          <w:szCs w:val="24"/>
        </w:rPr>
        <w:t>First, ‘a</w:t>
      </w:r>
      <w:r w:rsidR="009D61E2">
        <w:rPr>
          <w:iCs/>
          <w:sz w:val="24"/>
          <w:szCs w:val="24"/>
        </w:rPr>
        <w:t xml:space="preserve">cademic identity’ </w:t>
      </w:r>
      <w:r w:rsidR="00F75403">
        <w:rPr>
          <w:iCs/>
          <w:sz w:val="24"/>
          <w:szCs w:val="24"/>
        </w:rPr>
        <w:t>emerged as a powerful but</w:t>
      </w:r>
      <w:r w:rsidR="009D61E2">
        <w:rPr>
          <w:iCs/>
          <w:sz w:val="24"/>
          <w:szCs w:val="24"/>
        </w:rPr>
        <w:t xml:space="preserve"> loosely-defined concept such that heterogeneous academics can use their own sense of their academic identity as motivation to overcome internal and external challenges to achieve diverse boundary-transacting objectives, so that boundary transactions are a way for the enactment and realisation of their academic identities and goals. Second, many non-academic actors and stakeholders perceive ‘academic identity’ to be imbued with a credibility which they see as important to informing decisions in non-academic contexts. </w:t>
      </w:r>
      <w:r w:rsidR="00F52965">
        <w:rPr>
          <w:iCs/>
          <w:sz w:val="24"/>
          <w:szCs w:val="24"/>
        </w:rPr>
        <w:t>This meant that key actors in non-academic contexts, who were recipients of or partners in academia’s boundary transactions, were generally ready to accept academic input, if not to actively seek it out.</w:t>
      </w:r>
      <w:r w:rsidR="00DE244F">
        <w:rPr>
          <w:iCs/>
          <w:sz w:val="24"/>
          <w:szCs w:val="24"/>
        </w:rPr>
        <w:t xml:space="preserve"> Although beyond the empirical scope of my research, academia’s values of autonomy, criticality and objectivity are presumably key to this external perception, and this perception in turn is conducive to enabling boundary transactions. </w:t>
      </w:r>
    </w:p>
    <w:p w14:paraId="4FDF2E34" w14:textId="361456D4" w:rsidR="00542D7B" w:rsidRDefault="00542D7B" w:rsidP="009E263B">
      <w:pPr>
        <w:spacing w:after="120" w:line="360" w:lineRule="auto"/>
        <w:rPr>
          <w:iCs/>
          <w:sz w:val="24"/>
          <w:szCs w:val="24"/>
        </w:rPr>
      </w:pPr>
      <w:r>
        <w:rPr>
          <w:iCs/>
          <w:sz w:val="24"/>
          <w:szCs w:val="24"/>
        </w:rPr>
        <w:t xml:space="preserve">Lastly, and as </w:t>
      </w:r>
      <w:r w:rsidR="002D083F">
        <w:rPr>
          <w:iCs/>
          <w:sz w:val="24"/>
          <w:szCs w:val="24"/>
        </w:rPr>
        <w:t xml:space="preserve">discussed earlier in </w:t>
      </w:r>
      <w:r w:rsidR="00544728">
        <w:rPr>
          <w:iCs/>
          <w:sz w:val="24"/>
          <w:szCs w:val="24"/>
        </w:rPr>
        <w:t>the chapter as one of the key tensions identified</w:t>
      </w:r>
      <w:r>
        <w:rPr>
          <w:iCs/>
          <w:sz w:val="24"/>
          <w:szCs w:val="24"/>
        </w:rPr>
        <w:t xml:space="preserve">, was the fact that academia, although arguably the core institution of science, does not hold a monopoly over science. Rather, </w:t>
      </w:r>
      <w:r w:rsidR="00E53350">
        <w:rPr>
          <w:iCs/>
          <w:sz w:val="24"/>
          <w:szCs w:val="24"/>
        </w:rPr>
        <w:t xml:space="preserve">there are significant </w:t>
      </w:r>
      <w:r w:rsidR="00E53350" w:rsidRPr="002D083F">
        <w:rPr>
          <w:i/>
          <w:iCs/>
          <w:sz w:val="24"/>
          <w:szCs w:val="24"/>
        </w:rPr>
        <w:t xml:space="preserve">non-academic sources of </w:t>
      </w:r>
      <w:r w:rsidRPr="002D083F">
        <w:rPr>
          <w:i/>
          <w:iCs/>
          <w:sz w:val="24"/>
          <w:szCs w:val="24"/>
        </w:rPr>
        <w:t>‘power’ and ‘control’ over the scientific system</w:t>
      </w:r>
      <w:r w:rsidR="00E53350">
        <w:rPr>
          <w:iCs/>
          <w:sz w:val="24"/>
          <w:szCs w:val="24"/>
        </w:rPr>
        <w:t>, and the</w:t>
      </w:r>
      <w:r w:rsidR="002D083F">
        <w:rPr>
          <w:iCs/>
          <w:sz w:val="24"/>
          <w:szCs w:val="24"/>
        </w:rPr>
        <w:t>re are significant interdependencies</w:t>
      </w:r>
      <w:r w:rsidR="009C16BF">
        <w:rPr>
          <w:iCs/>
          <w:sz w:val="24"/>
          <w:szCs w:val="24"/>
        </w:rPr>
        <w:t>,</w:t>
      </w:r>
      <w:r w:rsidR="002D083F">
        <w:rPr>
          <w:iCs/>
          <w:sz w:val="24"/>
          <w:szCs w:val="24"/>
        </w:rPr>
        <w:t xml:space="preserve"> interactions</w:t>
      </w:r>
      <w:r w:rsidR="009C16BF">
        <w:rPr>
          <w:iCs/>
          <w:sz w:val="24"/>
          <w:szCs w:val="24"/>
        </w:rPr>
        <w:t xml:space="preserve"> and flows of influence</w:t>
      </w:r>
      <w:r w:rsidR="002D083F">
        <w:rPr>
          <w:iCs/>
          <w:sz w:val="24"/>
          <w:szCs w:val="24"/>
        </w:rPr>
        <w:t xml:space="preserve"> between the</w:t>
      </w:r>
      <w:r w:rsidR="00E53350">
        <w:rPr>
          <w:iCs/>
          <w:sz w:val="24"/>
          <w:szCs w:val="24"/>
        </w:rPr>
        <w:t xml:space="preserve"> objectives, interests and activities of academic and non-academic scientific </w:t>
      </w:r>
      <w:r w:rsidR="002D083F">
        <w:rPr>
          <w:iCs/>
          <w:sz w:val="24"/>
          <w:szCs w:val="24"/>
        </w:rPr>
        <w:t>institutions</w:t>
      </w:r>
      <w:r w:rsidR="00007B5E">
        <w:rPr>
          <w:iCs/>
          <w:sz w:val="24"/>
          <w:szCs w:val="24"/>
        </w:rPr>
        <w:t xml:space="preserve"> and stakeholders, such as governments, military and industrial actors</w:t>
      </w:r>
      <w:r w:rsidR="002D083F">
        <w:rPr>
          <w:iCs/>
          <w:sz w:val="24"/>
          <w:szCs w:val="24"/>
        </w:rPr>
        <w:t>.</w:t>
      </w:r>
      <w:r w:rsidR="00546880">
        <w:rPr>
          <w:iCs/>
          <w:sz w:val="24"/>
          <w:szCs w:val="24"/>
        </w:rPr>
        <w:t xml:space="preserve">  </w:t>
      </w:r>
    </w:p>
    <w:p w14:paraId="61CAB684" w14:textId="6EB79E6C" w:rsidR="008738DC" w:rsidRDefault="008738DC" w:rsidP="004B63E7">
      <w:pPr>
        <w:pStyle w:val="Heading2"/>
        <w:spacing w:before="0"/>
      </w:pPr>
      <w:bookmarkStart w:id="229" w:name="_Toc31702004"/>
      <w:r>
        <w:t>Implications</w:t>
      </w:r>
      <w:bookmarkEnd w:id="229"/>
      <w:r w:rsidR="001D12CD">
        <w:t xml:space="preserve"> </w:t>
      </w:r>
    </w:p>
    <w:p w14:paraId="5C6CB39A" w14:textId="4745E7DA" w:rsidR="00D078C6" w:rsidRPr="003327E6" w:rsidRDefault="00D078C6" w:rsidP="004B63E7">
      <w:pPr>
        <w:pStyle w:val="Heading3"/>
      </w:pPr>
      <w:bookmarkStart w:id="230" w:name="_Toc31702005"/>
      <w:r>
        <w:t>Here to stay?</w:t>
      </w:r>
      <w:r w:rsidR="003327E6">
        <w:t xml:space="preserve"> The necessity of boundary transactions and </w:t>
      </w:r>
      <w:r w:rsidR="003327E6">
        <w:rPr>
          <w:i/>
          <w:iCs/>
        </w:rPr>
        <w:t xml:space="preserve">some form </w:t>
      </w:r>
      <w:r w:rsidR="003327E6">
        <w:t>of ‘impact agenda’</w:t>
      </w:r>
      <w:bookmarkEnd w:id="230"/>
    </w:p>
    <w:p w14:paraId="75476783" w14:textId="468E4684" w:rsidR="001C0639" w:rsidRDefault="00C623C5" w:rsidP="00D078C6">
      <w:pPr>
        <w:spacing w:after="120" w:line="360" w:lineRule="auto"/>
        <w:rPr>
          <w:sz w:val="24"/>
          <w:szCs w:val="24"/>
        </w:rPr>
      </w:pPr>
      <w:r>
        <w:rPr>
          <w:sz w:val="24"/>
          <w:szCs w:val="24"/>
        </w:rPr>
        <w:t xml:space="preserve">In the Introduction, I wrote that my research would inform not only analytical debates about the extent to which non-academic objectives </w:t>
      </w:r>
      <w:r>
        <w:rPr>
          <w:i/>
          <w:sz w:val="24"/>
          <w:szCs w:val="24"/>
        </w:rPr>
        <w:t xml:space="preserve">are </w:t>
      </w:r>
      <w:r>
        <w:rPr>
          <w:sz w:val="24"/>
          <w:szCs w:val="24"/>
        </w:rPr>
        <w:t xml:space="preserve">influencing academic research and reshaping or weakening academic boundaries, but also normative debates about the extent to which this </w:t>
      </w:r>
      <w:r>
        <w:rPr>
          <w:i/>
          <w:sz w:val="24"/>
          <w:szCs w:val="24"/>
        </w:rPr>
        <w:t xml:space="preserve">should </w:t>
      </w:r>
      <w:r>
        <w:rPr>
          <w:sz w:val="24"/>
          <w:szCs w:val="24"/>
        </w:rPr>
        <w:t xml:space="preserve">occur. My findings </w:t>
      </w:r>
      <w:r w:rsidR="00D82D84">
        <w:rPr>
          <w:sz w:val="24"/>
          <w:szCs w:val="24"/>
        </w:rPr>
        <w:t>imply</w:t>
      </w:r>
      <w:r>
        <w:rPr>
          <w:sz w:val="24"/>
          <w:szCs w:val="24"/>
        </w:rPr>
        <w:t xml:space="preserve"> that those concerned about </w:t>
      </w:r>
      <w:r w:rsidR="00350CE0">
        <w:rPr>
          <w:sz w:val="24"/>
          <w:szCs w:val="24"/>
        </w:rPr>
        <w:t>academic boundaries and the pressures that academic institutions and researchers are under to cross, reshape and potentially weaken them, must also ack</w:t>
      </w:r>
      <w:r>
        <w:rPr>
          <w:sz w:val="24"/>
          <w:szCs w:val="24"/>
        </w:rPr>
        <w:t xml:space="preserve">nowledge that boundary transactions also often function to reproduce academic boundaries and to furnish universities with the </w:t>
      </w:r>
      <w:r w:rsidR="003477BB">
        <w:rPr>
          <w:sz w:val="24"/>
          <w:szCs w:val="24"/>
        </w:rPr>
        <w:t>resources</w:t>
      </w:r>
      <w:r>
        <w:rPr>
          <w:sz w:val="24"/>
          <w:szCs w:val="24"/>
        </w:rPr>
        <w:t xml:space="preserve"> to achieve this</w:t>
      </w:r>
      <w:r w:rsidR="00810AFF">
        <w:rPr>
          <w:sz w:val="24"/>
          <w:szCs w:val="24"/>
        </w:rPr>
        <w:t xml:space="preserve">. Moreover, </w:t>
      </w:r>
      <w:r w:rsidR="00D82D84">
        <w:rPr>
          <w:sz w:val="24"/>
          <w:szCs w:val="24"/>
        </w:rPr>
        <w:t>the impact agenda is a manifestation of necessary tensions or paradoxes associated with the academic enterprise</w:t>
      </w:r>
      <w:r w:rsidR="001423FD">
        <w:rPr>
          <w:sz w:val="24"/>
          <w:szCs w:val="24"/>
        </w:rPr>
        <w:t>.</w:t>
      </w:r>
      <w:r w:rsidR="00D82D84">
        <w:rPr>
          <w:sz w:val="24"/>
          <w:szCs w:val="24"/>
        </w:rPr>
        <w:t xml:space="preserve"> </w:t>
      </w:r>
      <w:r w:rsidR="001C0639">
        <w:rPr>
          <w:sz w:val="24"/>
          <w:szCs w:val="24"/>
        </w:rPr>
        <w:t xml:space="preserve">Structures and processes such as academic-industry partnerships, transdisciplinary or problem-centred research centres, outreach missions, knowledge transfer offices, etc., are manifestations of </w:t>
      </w:r>
      <w:r w:rsidR="001C0639">
        <w:rPr>
          <w:i/>
          <w:sz w:val="24"/>
          <w:szCs w:val="24"/>
        </w:rPr>
        <w:t xml:space="preserve">necessary </w:t>
      </w:r>
      <w:r w:rsidR="001C0639">
        <w:rPr>
          <w:sz w:val="24"/>
          <w:szCs w:val="24"/>
        </w:rPr>
        <w:t xml:space="preserve">boundary tensions. From this perspective, the immediate policy context </w:t>
      </w:r>
      <w:r w:rsidR="00B1126B">
        <w:rPr>
          <w:sz w:val="24"/>
          <w:szCs w:val="24"/>
        </w:rPr>
        <w:t xml:space="preserve">of the ‘impact agenda’ </w:t>
      </w:r>
      <w:r w:rsidR="001C0639">
        <w:rPr>
          <w:sz w:val="24"/>
          <w:szCs w:val="24"/>
        </w:rPr>
        <w:t xml:space="preserve">is largely a construct or a symptom of broader interplays of power and control, in which the </w:t>
      </w:r>
      <w:r w:rsidR="00B1126B">
        <w:rPr>
          <w:sz w:val="24"/>
          <w:szCs w:val="24"/>
        </w:rPr>
        <w:t>university</w:t>
      </w:r>
      <w:r w:rsidR="00B44640">
        <w:rPr>
          <w:sz w:val="24"/>
          <w:szCs w:val="24"/>
        </w:rPr>
        <w:t xml:space="preserve"> will always be only </w:t>
      </w:r>
      <w:r w:rsidR="00B44640">
        <w:rPr>
          <w:i/>
          <w:iCs/>
          <w:sz w:val="24"/>
          <w:szCs w:val="24"/>
        </w:rPr>
        <w:t xml:space="preserve">relatively </w:t>
      </w:r>
      <w:r w:rsidR="00B44640">
        <w:rPr>
          <w:sz w:val="24"/>
          <w:szCs w:val="24"/>
        </w:rPr>
        <w:t xml:space="preserve">autonomous and bounded, </w:t>
      </w:r>
      <w:r w:rsidR="00065468">
        <w:rPr>
          <w:sz w:val="24"/>
          <w:szCs w:val="24"/>
        </w:rPr>
        <w:t>such that the university</w:t>
      </w:r>
      <w:r w:rsidR="00260EE4">
        <w:rPr>
          <w:sz w:val="24"/>
          <w:szCs w:val="24"/>
        </w:rPr>
        <w:t xml:space="preserve"> must necessarily</w:t>
      </w:r>
      <w:r w:rsidR="00B1126B">
        <w:rPr>
          <w:sz w:val="24"/>
          <w:szCs w:val="24"/>
        </w:rPr>
        <w:t xml:space="preserve"> share power and control (albeit not necessarily evenly) </w:t>
      </w:r>
      <w:r w:rsidR="00260EE4">
        <w:rPr>
          <w:sz w:val="24"/>
          <w:szCs w:val="24"/>
        </w:rPr>
        <w:t xml:space="preserve">over the strength and shape of its boundaries, and the direction and nature of its activities, </w:t>
      </w:r>
      <w:r w:rsidR="00B1126B">
        <w:rPr>
          <w:sz w:val="24"/>
          <w:szCs w:val="24"/>
        </w:rPr>
        <w:t>with other stakeholders</w:t>
      </w:r>
      <w:r w:rsidR="00260EE4">
        <w:rPr>
          <w:sz w:val="24"/>
          <w:szCs w:val="24"/>
        </w:rPr>
        <w:t xml:space="preserve"> (perhaps inevitably with the State, predominantly)</w:t>
      </w:r>
      <w:r w:rsidR="00B1126B">
        <w:rPr>
          <w:sz w:val="24"/>
          <w:szCs w:val="24"/>
        </w:rPr>
        <w:t xml:space="preserve">. </w:t>
      </w:r>
      <w:r w:rsidR="008A70A0">
        <w:rPr>
          <w:sz w:val="24"/>
          <w:szCs w:val="24"/>
        </w:rPr>
        <w:t xml:space="preserve">This analysis suggests that boundary transactions, and even some form of ‘impact agenda’, are here to stay. </w:t>
      </w:r>
    </w:p>
    <w:p w14:paraId="654998FB" w14:textId="77547321" w:rsidR="003040BB" w:rsidRDefault="003040BB" w:rsidP="00D078C6">
      <w:pPr>
        <w:spacing w:after="120" w:line="360" w:lineRule="auto"/>
        <w:rPr>
          <w:sz w:val="24"/>
          <w:szCs w:val="24"/>
        </w:rPr>
      </w:pPr>
      <w:r>
        <w:rPr>
          <w:sz w:val="24"/>
          <w:szCs w:val="24"/>
        </w:rPr>
        <w:t xml:space="preserve">Having said that, my study acknowledges that the precise manifestation of these </w:t>
      </w:r>
      <w:r w:rsidR="003C2E63">
        <w:rPr>
          <w:sz w:val="24"/>
          <w:szCs w:val="24"/>
        </w:rPr>
        <w:t xml:space="preserve">necessary </w:t>
      </w:r>
      <w:r>
        <w:rPr>
          <w:sz w:val="24"/>
          <w:szCs w:val="24"/>
        </w:rPr>
        <w:t xml:space="preserve">tensions </w:t>
      </w:r>
      <w:r w:rsidR="003C2E63">
        <w:rPr>
          <w:sz w:val="24"/>
          <w:szCs w:val="24"/>
        </w:rPr>
        <w:t>is</w:t>
      </w:r>
      <w:r>
        <w:rPr>
          <w:sz w:val="24"/>
          <w:szCs w:val="24"/>
        </w:rPr>
        <w:t xml:space="preserve"> conditioned by </w:t>
      </w:r>
      <w:r w:rsidR="008A70A0">
        <w:rPr>
          <w:sz w:val="24"/>
          <w:szCs w:val="24"/>
        </w:rPr>
        <w:t>both local contexts (i.e. of specific disciplines and departments) and by broader interplays of power and control over (academic) science. The specific context of the ‘impact agenda’ and the way it is taken up by the academic sector can be understood as a particular manifestation of a distinct configuration of micro- and macro-level contexts interacting selectively on the academic sector</w:t>
      </w:r>
      <w:r w:rsidR="003C2E63">
        <w:rPr>
          <w:sz w:val="24"/>
          <w:szCs w:val="24"/>
        </w:rPr>
        <w:t xml:space="preserve">. </w:t>
      </w:r>
      <w:r w:rsidR="008A70A0">
        <w:rPr>
          <w:sz w:val="24"/>
          <w:szCs w:val="24"/>
        </w:rPr>
        <w:t xml:space="preserve">Therefore, while on the one hand my analysis has some restrictive implications for current debates – namely, that it is unrealistic and probably self-defeating to seek to halt academia’s boundary transactions with wider society and to imagine a time where there is no form of ‘impact agenda’ – it also provides a grounding for ongoing and imaginative debate about what forms these should </w:t>
      </w:r>
      <w:r w:rsidR="008A70A0" w:rsidRPr="008A70A0">
        <w:rPr>
          <w:sz w:val="24"/>
          <w:szCs w:val="24"/>
        </w:rPr>
        <w:t xml:space="preserve">take. That is, </w:t>
      </w:r>
      <w:r w:rsidR="00D82D84" w:rsidRPr="008A70A0">
        <w:rPr>
          <w:sz w:val="24"/>
          <w:szCs w:val="24"/>
        </w:rPr>
        <w:t xml:space="preserve">the current manifestation and institutionalisation of </w:t>
      </w:r>
      <w:r w:rsidR="008A70A0" w:rsidRPr="008A70A0">
        <w:rPr>
          <w:sz w:val="24"/>
          <w:szCs w:val="24"/>
        </w:rPr>
        <w:t>‘</w:t>
      </w:r>
      <w:r w:rsidR="00D82D84" w:rsidRPr="008A70A0">
        <w:rPr>
          <w:sz w:val="24"/>
          <w:szCs w:val="24"/>
        </w:rPr>
        <w:t>impact</w:t>
      </w:r>
      <w:r w:rsidR="008A70A0" w:rsidRPr="008A70A0">
        <w:rPr>
          <w:sz w:val="24"/>
          <w:szCs w:val="24"/>
        </w:rPr>
        <w:t>’</w:t>
      </w:r>
      <w:r w:rsidR="00D82D84" w:rsidRPr="008A70A0">
        <w:rPr>
          <w:sz w:val="24"/>
          <w:szCs w:val="24"/>
        </w:rPr>
        <w:t xml:space="preserve"> should be interrogated</w:t>
      </w:r>
      <w:r w:rsidR="00F65CB5">
        <w:rPr>
          <w:sz w:val="24"/>
          <w:szCs w:val="24"/>
        </w:rPr>
        <w:t xml:space="preserve">, critiqued and, </w:t>
      </w:r>
      <w:r w:rsidR="00CD4CF2">
        <w:rPr>
          <w:sz w:val="24"/>
          <w:szCs w:val="24"/>
        </w:rPr>
        <w:t>I would argue,</w:t>
      </w:r>
      <w:r w:rsidR="00F65CB5">
        <w:rPr>
          <w:sz w:val="24"/>
          <w:szCs w:val="24"/>
        </w:rPr>
        <w:t xml:space="preserve"> </w:t>
      </w:r>
      <w:r w:rsidR="00D82D84" w:rsidRPr="008A70A0">
        <w:rPr>
          <w:sz w:val="24"/>
          <w:szCs w:val="24"/>
        </w:rPr>
        <w:t>resisted.</w:t>
      </w:r>
      <w:r w:rsidR="00D5630C" w:rsidRPr="008A70A0">
        <w:rPr>
          <w:sz w:val="24"/>
          <w:szCs w:val="24"/>
        </w:rPr>
        <w:t xml:space="preserve"> </w:t>
      </w:r>
    </w:p>
    <w:p w14:paraId="459FA317" w14:textId="63489740" w:rsidR="00CD0DD4" w:rsidRPr="00FD3DD0" w:rsidRDefault="00FD3DD0" w:rsidP="00FD3DD0">
      <w:pPr>
        <w:pStyle w:val="Heading3"/>
      </w:pPr>
      <w:bookmarkStart w:id="231" w:name="_Toc31702006"/>
      <w:r w:rsidRPr="00FD3DD0">
        <w:t>Challenging the impact agenda</w:t>
      </w:r>
      <w:r w:rsidR="00A64B75">
        <w:t>: mismanagement and ‘misrecognition’</w:t>
      </w:r>
      <w:bookmarkEnd w:id="231"/>
    </w:p>
    <w:p w14:paraId="4E444477" w14:textId="1B95D0F1" w:rsidR="00C623C5" w:rsidRPr="009256C5" w:rsidRDefault="00E641CA" w:rsidP="00D82D84">
      <w:pPr>
        <w:spacing w:after="120" w:line="360" w:lineRule="auto"/>
        <w:rPr>
          <w:sz w:val="24"/>
          <w:szCs w:val="24"/>
        </w:rPr>
      </w:pPr>
      <w:r>
        <w:rPr>
          <w:sz w:val="24"/>
          <w:szCs w:val="24"/>
        </w:rPr>
        <w:t>The UK ‘impact agenda’, institutionalised mainly in REF2014, is neither the only nor the optimal manifestation of the necessity of academia’s boundary transactions with wider society</w:t>
      </w:r>
      <w:r w:rsidR="00D82D84">
        <w:rPr>
          <w:sz w:val="24"/>
          <w:szCs w:val="24"/>
        </w:rPr>
        <w:t xml:space="preserve">. </w:t>
      </w:r>
      <w:r w:rsidR="00C623C5">
        <w:rPr>
          <w:sz w:val="24"/>
          <w:szCs w:val="24"/>
        </w:rPr>
        <w:t>Th</w:t>
      </w:r>
      <w:r w:rsidR="00D82D84">
        <w:rPr>
          <w:sz w:val="24"/>
          <w:szCs w:val="24"/>
        </w:rPr>
        <w:t xml:space="preserve">e </w:t>
      </w:r>
      <w:r w:rsidR="00C623C5">
        <w:rPr>
          <w:sz w:val="24"/>
          <w:szCs w:val="24"/>
        </w:rPr>
        <w:t xml:space="preserve">excessive pressure </w:t>
      </w:r>
      <w:r w:rsidR="00D82D84">
        <w:rPr>
          <w:sz w:val="24"/>
          <w:szCs w:val="24"/>
        </w:rPr>
        <w:t>associated with the</w:t>
      </w:r>
      <w:r w:rsidR="00C623C5">
        <w:rPr>
          <w:sz w:val="24"/>
          <w:szCs w:val="24"/>
        </w:rPr>
        <w:t xml:space="preserve"> UK impact agenda came through at a personal level in my research through participant interviews. Although most </w:t>
      </w:r>
      <w:r w:rsidR="00D82D84">
        <w:rPr>
          <w:sz w:val="24"/>
          <w:szCs w:val="24"/>
        </w:rPr>
        <w:t xml:space="preserve">participants </w:t>
      </w:r>
      <w:r w:rsidR="00C623C5">
        <w:rPr>
          <w:sz w:val="24"/>
          <w:szCs w:val="24"/>
        </w:rPr>
        <w:t xml:space="preserve">felt passionately about having an impact on society through their research, and despite having benefited from success in the impact element of </w:t>
      </w:r>
      <w:r w:rsidR="00C623C5" w:rsidRPr="00A003FF">
        <w:rPr>
          <w:sz w:val="24"/>
          <w:szCs w:val="24"/>
        </w:rPr>
        <w:t xml:space="preserve">REF2014, most talked about REF impact critically. They saw it as placing unnecessary administrative burdens on universities and their staff and inappropriate expectations upon many fields of research to generate relatively narrowly and </w:t>
      </w:r>
      <w:r w:rsidR="00A022A5" w:rsidRPr="00A003FF">
        <w:rPr>
          <w:sz w:val="24"/>
          <w:szCs w:val="24"/>
        </w:rPr>
        <w:t>instrumentally defined</w:t>
      </w:r>
      <w:r w:rsidR="00C623C5" w:rsidRPr="00A003FF">
        <w:rPr>
          <w:sz w:val="24"/>
          <w:szCs w:val="24"/>
        </w:rPr>
        <w:t xml:space="preserve"> ‘impact’ data. Most</w:t>
      </w:r>
      <w:r w:rsidR="00C808E6">
        <w:rPr>
          <w:sz w:val="24"/>
          <w:szCs w:val="24"/>
        </w:rPr>
        <w:t xml:space="preserve"> participants</w:t>
      </w:r>
      <w:r w:rsidR="00C623C5" w:rsidRPr="00A003FF">
        <w:rPr>
          <w:sz w:val="24"/>
          <w:szCs w:val="24"/>
        </w:rPr>
        <w:t xml:space="preserve"> felt that their own topics of research and approaches to engaging potential collaborators and users ‘just so happened’ to coincide with what was valued in REF2014,</w:t>
      </w:r>
      <w:r w:rsidR="00C623C5">
        <w:rPr>
          <w:sz w:val="24"/>
          <w:szCs w:val="24"/>
        </w:rPr>
        <w:t xml:space="preserve"> but none, when asked, felt that this was something that all researchers and research fields </w:t>
      </w:r>
      <w:r w:rsidR="00D82D84">
        <w:rPr>
          <w:sz w:val="24"/>
          <w:szCs w:val="24"/>
        </w:rPr>
        <w:t>shoul</w:t>
      </w:r>
      <w:r w:rsidR="00C623C5">
        <w:rPr>
          <w:sz w:val="24"/>
          <w:szCs w:val="24"/>
        </w:rPr>
        <w:t xml:space="preserve">d </w:t>
      </w:r>
      <w:r w:rsidR="00D82D84">
        <w:rPr>
          <w:sz w:val="24"/>
          <w:szCs w:val="24"/>
        </w:rPr>
        <w:t xml:space="preserve">be expected to </w:t>
      </w:r>
      <w:r w:rsidR="00C623C5">
        <w:rPr>
          <w:sz w:val="24"/>
          <w:szCs w:val="24"/>
        </w:rPr>
        <w:t xml:space="preserve">aim for or be evaluated on. </w:t>
      </w:r>
      <w:r w:rsidR="00A754E8">
        <w:rPr>
          <w:sz w:val="24"/>
          <w:szCs w:val="24"/>
        </w:rPr>
        <w:t>To a large extent, these issues can be thought of as mismanagement in terms of the pressures that universities place on their own researchers to address the impact agenda</w:t>
      </w:r>
      <w:r w:rsidR="002D487D">
        <w:rPr>
          <w:sz w:val="24"/>
          <w:szCs w:val="24"/>
        </w:rPr>
        <w:t xml:space="preserve"> in </w:t>
      </w:r>
      <w:r w:rsidR="00A022A5">
        <w:rPr>
          <w:sz w:val="24"/>
          <w:szCs w:val="24"/>
        </w:rPr>
        <w:t>narrowly defined</w:t>
      </w:r>
      <w:r w:rsidR="002D487D">
        <w:rPr>
          <w:sz w:val="24"/>
          <w:szCs w:val="24"/>
        </w:rPr>
        <w:t xml:space="preserve"> ways.</w:t>
      </w:r>
    </w:p>
    <w:p w14:paraId="301A35BD" w14:textId="55F90A2F" w:rsidR="000E307D" w:rsidRDefault="00A754E8" w:rsidP="00BC4F5E">
      <w:pPr>
        <w:spacing w:after="120" w:line="360" w:lineRule="auto"/>
        <w:rPr>
          <w:sz w:val="24"/>
          <w:szCs w:val="24"/>
        </w:rPr>
      </w:pPr>
      <w:r>
        <w:rPr>
          <w:sz w:val="24"/>
          <w:szCs w:val="24"/>
        </w:rPr>
        <w:t>More fundamentally,</w:t>
      </w:r>
      <w:r w:rsidR="002D487D">
        <w:rPr>
          <w:sz w:val="24"/>
          <w:szCs w:val="24"/>
        </w:rPr>
        <w:t xml:space="preserve"> the whole approach to the assessment of impact as institutionalised in the REF</w:t>
      </w:r>
      <w:r>
        <w:rPr>
          <w:sz w:val="24"/>
          <w:szCs w:val="24"/>
        </w:rPr>
        <w:t xml:space="preserve"> appears to be</w:t>
      </w:r>
      <w:r w:rsidR="002D487D">
        <w:rPr>
          <w:sz w:val="24"/>
          <w:szCs w:val="24"/>
        </w:rPr>
        <w:t>, at least in part,</w:t>
      </w:r>
      <w:r>
        <w:rPr>
          <w:sz w:val="24"/>
          <w:szCs w:val="24"/>
        </w:rPr>
        <w:t xml:space="preserve"> a case of </w:t>
      </w:r>
      <w:r w:rsidR="00C623C5">
        <w:rPr>
          <w:sz w:val="24"/>
          <w:szCs w:val="24"/>
        </w:rPr>
        <w:t>‘misrecognition’ (</w:t>
      </w:r>
      <w:r w:rsidR="00C771A3">
        <w:rPr>
          <w:sz w:val="24"/>
          <w:szCs w:val="24"/>
        </w:rPr>
        <w:t xml:space="preserve">Bernstein, 2000, </w:t>
      </w:r>
      <w:r w:rsidR="00C623C5">
        <w:rPr>
          <w:sz w:val="24"/>
          <w:szCs w:val="24"/>
        </w:rPr>
        <w:t>p. 53). Misrecognition is where actions</w:t>
      </w:r>
      <w:r w:rsidR="003B1F50">
        <w:rPr>
          <w:sz w:val="24"/>
          <w:szCs w:val="24"/>
        </w:rPr>
        <w:t xml:space="preserve"> or decisions, including policy decisions, are predicated</w:t>
      </w:r>
      <w:r w:rsidR="00C623C5">
        <w:rPr>
          <w:sz w:val="24"/>
          <w:szCs w:val="24"/>
        </w:rPr>
        <w:t xml:space="preserve"> upon a</w:t>
      </w:r>
      <w:r w:rsidR="00624E51">
        <w:rPr>
          <w:sz w:val="24"/>
          <w:szCs w:val="24"/>
        </w:rPr>
        <w:t xml:space="preserve"> solely</w:t>
      </w:r>
      <w:r w:rsidR="00C623C5">
        <w:rPr>
          <w:sz w:val="24"/>
          <w:szCs w:val="24"/>
        </w:rPr>
        <w:t xml:space="preserve"> “functional analysis of what is taken to be the underlying features necessary” to “perform” (Bernstein, 2000, p. 53) or achieve a certain task or objective, such that the </w:t>
      </w:r>
      <w:r w:rsidR="00525176">
        <w:rPr>
          <w:sz w:val="24"/>
          <w:szCs w:val="24"/>
        </w:rPr>
        <w:t>decision making process</w:t>
      </w:r>
      <w:r w:rsidR="00C623C5">
        <w:rPr>
          <w:sz w:val="24"/>
          <w:szCs w:val="24"/>
        </w:rPr>
        <w:t xml:space="preserve"> fails to recognise and take account of the complex sociocultural context underpinning a given outcome. </w:t>
      </w:r>
      <w:r w:rsidR="008A4442">
        <w:rPr>
          <w:sz w:val="24"/>
          <w:szCs w:val="24"/>
        </w:rPr>
        <w:t>The impact agenda</w:t>
      </w:r>
      <w:r w:rsidR="007D60CC">
        <w:rPr>
          <w:sz w:val="24"/>
          <w:szCs w:val="24"/>
        </w:rPr>
        <w:t>,</w:t>
      </w:r>
      <w:r w:rsidR="008A4442">
        <w:rPr>
          <w:sz w:val="24"/>
          <w:szCs w:val="24"/>
        </w:rPr>
        <w:t xml:space="preserve"> as currently institutionalised</w:t>
      </w:r>
      <w:r w:rsidR="007D60CC">
        <w:rPr>
          <w:sz w:val="24"/>
          <w:szCs w:val="24"/>
        </w:rPr>
        <w:t>,</w:t>
      </w:r>
      <w:r w:rsidR="008A4442">
        <w:rPr>
          <w:sz w:val="24"/>
          <w:szCs w:val="24"/>
        </w:rPr>
        <w:t xml:space="preserve"> attempts to steer researchers to </w:t>
      </w:r>
      <w:r w:rsidR="00C623C5">
        <w:rPr>
          <w:sz w:val="24"/>
          <w:szCs w:val="24"/>
        </w:rPr>
        <w:t xml:space="preserve">‘perform’ impact </w:t>
      </w:r>
      <w:r w:rsidR="008A4442">
        <w:rPr>
          <w:sz w:val="24"/>
          <w:szCs w:val="24"/>
        </w:rPr>
        <w:t>effectively. The</w:t>
      </w:r>
      <w:r w:rsidR="00C623C5">
        <w:rPr>
          <w:sz w:val="24"/>
          <w:szCs w:val="24"/>
        </w:rPr>
        <w:t xml:space="preserve"> ‘misrecognition’ </w:t>
      </w:r>
      <w:r w:rsidR="008A4442">
        <w:rPr>
          <w:sz w:val="24"/>
          <w:szCs w:val="24"/>
        </w:rPr>
        <w:t>takes the form o</w:t>
      </w:r>
      <w:r w:rsidR="00C623C5">
        <w:rPr>
          <w:sz w:val="24"/>
          <w:szCs w:val="24"/>
        </w:rPr>
        <w:t xml:space="preserve">f an </w:t>
      </w:r>
      <w:r w:rsidR="00CC0D73">
        <w:rPr>
          <w:sz w:val="24"/>
          <w:szCs w:val="24"/>
        </w:rPr>
        <w:t>assumption</w:t>
      </w:r>
      <w:r w:rsidR="008A4442">
        <w:rPr>
          <w:sz w:val="24"/>
          <w:szCs w:val="24"/>
        </w:rPr>
        <w:t>, which is implied within much policy</w:t>
      </w:r>
      <w:r w:rsidR="0005637B">
        <w:rPr>
          <w:sz w:val="24"/>
          <w:szCs w:val="24"/>
        </w:rPr>
        <w:t xml:space="preserve"> and discourse</w:t>
      </w:r>
      <w:r w:rsidR="008A4442">
        <w:rPr>
          <w:sz w:val="24"/>
          <w:szCs w:val="24"/>
        </w:rPr>
        <w:t xml:space="preserve"> across the academic sector (even if it is not fully held </w:t>
      </w:r>
      <w:r w:rsidR="006E4745">
        <w:rPr>
          <w:sz w:val="24"/>
          <w:szCs w:val="24"/>
        </w:rPr>
        <w:t xml:space="preserve">and endorsed </w:t>
      </w:r>
      <w:r w:rsidR="008A4442">
        <w:rPr>
          <w:sz w:val="24"/>
          <w:szCs w:val="24"/>
        </w:rPr>
        <w:t>by</w:t>
      </w:r>
      <w:r w:rsidR="006E4745">
        <w:rPr>
          <w:sz w:val="24"/>
          <w:szCs w:val="24"/>
        </w:rPr>
        <w:t xml:space="preserve"> specific</w:t>
      </w:r>
      <w:r w:rsidR="008A4442">
        <w:rPr>
          <w:sz w:val="24"/>
          <w:szCs w:val="24"/>
        </w:rPr>
        <w:t xml:space="preserve"> individuals),</w:t>
      </w:r>
      <w:r w:rsidR="00CC0D73">
        <w:rPr>
          <w:sz w:val="24"/>
          <w:szCs w:val="24"/>
        </w:rPr>
        <w:t xml:space="preserve"> that research </w:t>
      </w:r>
      <w:r w:rsidR="008A4442">
        <w:rPr>
          <w:sz w:val="24"/>
          <w:szCs w:val="24"/>
        </w:rPr>
        <w:t xml:space="preserve">can </w:t>
      </w:r>
      <w:r w:rsidR="008550C1">
        <w:rPr>
          <w:sz w:val="24"/>
          <w:szCs w:val="24"/>
        </w:rPr>
        <w:t>achieve or ‘perform’ impact</w:t>
      </w:r>
      <w:r w:rsidR="008A4442">
        <w:rPr>
          <w:sz w:val="24"/>
          <w:szCs w:val="24"/>
        </w:rPr>
        <w:t xml:space="preserve"> </w:t>
      </w:r>
      <w:r w:rsidR="00CC0D73">
        <w:rPr>
          <w:sz w:val="24"/>
          <w:szCs w:val="24"/>
        </w:rPr>
        <w:t>simply</w:t>
      </w:r>
      <w:r w:rsidR="008A4442">
        <w:rPr>
          <w:sz w:val="24"/>
          <w:szCs w:val="24"/>
        </w:rPr>
        <w:t xml:space="preserve"> by complying</w:t>
      </w:r>
      <w:r w:rsidR="00CC0D73">
        <w:rPr>
          <w:sz w:val="24"/>
          <w:szCs w:val="24"/>
        </w:rPr>
        <w:t xml:space="preserve"> with so-called ‘best practice’ or with the</w:t>
      </w:r>
      <w:r w:rsidR="00C623C5">
        <w:rPr>
          <w:sz w:val="24"/>
          <w:szCs w:val="24"/>
        </w:rPr>
        <w:t xml:space="preserve"> values espoused by the REF and wider policy discourse. </w:t>
      </w:r>
      <w:r w:rsidR="00CC0D73">
        <w:rPr>
          <w:sz w:val="24"/>
          <w:szCs w:val="24"/>
        </w:rPr>
        <w:t xml:space="preserve">These assumptions </w:t>
      </w:r>
      <w:r w:rsidR="00774034">
        <w:rPr>
          <w:sz w:val="24"/>
          <w:szCs w:val="24"/>
        </w:rPr>
        <w:t>risk</w:t>
      </w:r>
      <w:r w:rsidR="00CC0D73">
        <w:rPr>
          <w:sz w:val="24"/>
          <w:szCs w:val="24"/>
        </w:rPr>
        <w:t xml:space="preserve"> f</w:t>
      </w:r>
      <w:r w:rsidR="00C623C5">
        <w:rPr>
          <w:sz w:val="24"/>
          <w:szCs w:val="24"/>
        </w:rPr>
        <w:t>ail</w:t>
      </w:r>
      <w:r w:rsidR="00774034">
        <w:rPr>
          <w:sz w:val="24"/>
          <w:szCs w:val="24"/>
        </w:rPr>
        <w:t>ing</w:t>
      </w:r>
      <w:r w:rsidR="00C623C5">
        <w:rPr>
          <w:sz w:val="24"/>
          <w:szCs w:val="24"/>
        </w:rPr>
        <w:t xml:space="preserve"> to </w:t>
      </w:r>
      <w:r w:rsidR="00CC0D73">
        <w:rPr>
          <w:sz w:val="24"/>
          <w:szCs w:val="24"/>
        </w:rPr>
        <w:t>understand (</w:t>
      </w:r>
      <w:r w:rsidR="008A4442">
        <w:rPr>
          <w:sz w:val="24"/>
          <w:szCs w:val="24"/>
        </w:rPr>
        <w:t xml:space="preserve">to </w:t>
      </w:r>
      <w:r w:rsidR="00CC0D73">
        <w:rPr>
          <w:sz w:val="24"/>
          <w:szCs w:val="24"/>
        </w:rPr>
        <w:t>‘recognise’)</w:t>
      </w:r>
      <w:r w:rsidR="00C623C5">
        <w:rPr>
          <w:sz w:val="24"/>
          <w:szCs w:val="24"/>
        </w:rPr>
        <w:t xml:space="preserve"> the contextual specificity</w:t>
      </w:r>
      <w:r w:rsidR="00CC0D73">
        <w:rPr>
          <w:sz w:val="24"/>
          <w:szCs w:val="24"/>
        </w:rPr>
        <w:t xml:space="preserve"> underpinning ‘impact’</w:t>
      </w:r>
      <w:r w:rsidR="00C623C5">
        <w:rPr>
          <w:sz w:val="24"/>
          <w:szCs w:val="24"/>
        </w:rPr>
        <w:t xml:space="preserve">, </w:t>
      </w:r>
      <w:r w:rsidR="00CC0D73">
        <w:rPr>
          <w:sz w:val="24"/>
          <w:szCs w:val="24"/>
        </w:rPr>
        <w:t xml:space="preserve">which is </w:t>
      </w:r>
      <w:r w:rsidR="00C623C5">
        <w:rPr>
          <w:sz w:val="24"/>
          <w:szCs w:val="24"/>
        </w:rPr>
        <w:t xml:space="preserve">comprised of complex institutional, epistemic and sociocultural elements, as well as idiosyncratic personal and interpersonal elements, in which a given </w:t>
      </w:r>
      <w:r w:rsidR="00CC0D73">
        <w:rPr>
          <w:sz w:val="24"/>
          <w:szCs w:val="24"/>
        </w:rPr>
        <w:t>set of boundary transactions</w:t>
      </w:r>
      <w:r w:rsidR="00C623C5">
        <w:rPr>
          <w:sz w:val="24"/>
          <w:szCs w:val="24"/>
        </w:rPr>
        <w:t xml:space="preserve"> came to be seen as an appropriate, legitimate</w:t>
      </w:r>
      <w:r w:rsidR="00CC0D73">
        <w:rPr>
          <w:sz w:val="24"/>
          <w:szCs w:val="24"/>
        </w:rPr>
        <w:t xml:space="preserve">, authentic and </w:t>
      </w:r>
      <w:r w:rsidR="00C623C5">
        <w:rPr>
          <w:sz w:val="24"/>
          <w:szCs w:val="24"/>
        </w:rPr>
        <w:t xml:space="preserve">worthwhile way forward for those involved. One of the main reasons for my qualitative approach and relatively small sample was to capture some of these contextual elements, and to show that boundary transactions must be </w:t>
      </w:r>
      <w:r w:rsidR="00C623C5">
        <w:rPr>
          <w:i/>
          <w:sz w:val="24"/>
          <w:szCs w:val="24"/>
        </w:rPr>
        <w:t xml:space="preserve">recognised </w:t>
      </w:r>
      <w:r w:rsidR="00C623C5">
        <w:rPr>
          <w:sz w:val="24"/>
          <w:szCs w:val="24"/>
        </w:rPr>
        <w:t xml:space="preserve">as part of the necessary tension of the academic endeavour, and that they can therefore occasionally be productive tensions. This is as opposed to the alternative possibility, that boundary transactions be </w:t>
      </w:r>
      <w:r w:rsidR="00C623C5">
        <w:rPr>
          <w:i/>
          <w:sz w:val="24"/>
          <w:szCs w:val="24"/>
        </w:rPr>
        <w:t xml:space="preserve">misrecognised </w:t>
      </w:r>
      <w:r w:rsidR="00C623C5">
        <w:rPr>
          <w:sz w:val="24"/>
          <w:szCs w:val="24"/>
        </w:rPr>
        <w:t xml:space="preserve">as merely a way to </w:t>
      </w:r>
      <w:r w:rsidR="00CC0D73">
        <w:rPr>
          <w:sz w:val="24"/>
          <w:szCs w:val="24"/>
        </w:rPr>
        <w:t>‘</w:t>
      </w:r>
      <w:r w:rsidR="00C623C5">
        <w:rPr>
          <w:sz w:val="24"/>
          <w:szCs w:val="24"/>
        </w:rPr>
        <w:t>perform</w:t>
      </w:r>
      <w:r w:rsidR="00CC0D73">
        <w:rPr>
          <w:sz w:val="24"/>
          <w:szCs w:val="24"/>
        </w:rPr>
        <w:t>’</w:t>
      </w:r>
      <w:r w:rsidR="00C623C5">
        <w:rPr>
          <w:sz w:val="24"/>
          <w:szCs w:val="24"/>
        </w:rPr>
        <w:t xml:space="preserve"> </w:t>
      </w:r>
      <w:r w:rsidR="00DE129C">
        <w:rPr>
          <w:sz w:val="24"/>
          <w:szCs w:val="24"/>
        </w:rPr>
        <w:t>i</w:t>
      </w:r>
      <w:r w:rsidR="00C623C5">
        <w:rPr>
          <w:sz w:val="24"/>
          <w:szCs w:val="24"/>
        </w:rPr>
        <w:t xml:space="preserve">mpact. An appropriate recognition of boundary transactions can result in their contributing constructively to the academic endeavour, to academic identities and academic boundaries. </w:t>
      </w:r>
    </w:p>
    <w:p w14:paraId="751344D9" w14:textId="7A4ECF67" w:rsidR="00F16B5C" w:rsidRDefault="00A062E1" w:rsidP="00BC4F5E">
      <w:pPr>
        <w:pStyle w:val="Heading3"/>
      </w:pPr>
      <w:bookmarkStart w:id="232" w:name="_Toc31702007"/>
      <w:r>
        <w:t>‘Entrepreneurial’</w:t>
      </w:r>
      <w:r w:rsidR="00F92D0E">
        <w:t>?</w:t>
      </w:r>
      <w:r>
        <w:t xml:space="preserve"> ‘</w:t>
      </w:r>
      <w:r w:rsidR="003D4224">
        <w:t>E</w:t>
      </w:r>
      <w:r>
        <w:t>cological’? Towar</w:t>
      </w:r>
      <w:r w:rsidR="007E79F0">
        <w:t>d</w:t>
      </w:r>
      <w:r>
        <w:t>s a “boundary-creating self-conception for the university”</w:t>
      </w:r>
      <w:bookmarkEnd w:id="232"/>
    </w:p>
    <w:p w14:paraId="351D6134" w14:textId="77777777" w:rsidR="00E526CE" w:rsidRDefault="00867C22" w:rsidP="00BC4F5E">
      <w:pPr>
        <w:pStyle w:val="NormalWeb"/>
        <w:spacing w:before="0" w:beforeAutospacing="0" w:after="120" w:afterAutospacing="0" w:line="360" w:lineRule="auto"/>
      </w:pPr>
      <w:r>
        <w:t>B.R. Clark’s (1998) proposed</w:t>
      </w:r>
      <w:r w:rsidR="003776CB">
        <w:t xml:space="preserve"> twenty-first century</w:t>
      </w:r>
      <w:r>
        <w:t xml:space="preserve"> solution to </w:t>
      </w:r>
      <w:r w:rsidR="00E04AE3">
        <w:t xml:space="preserve">instilling an appropriate recognition of and approach to boundary transactions </w:t>
      </w:r>
      <w:r>
        <w:t xml:space="preserve">was </w:t>
      </w:r>
      <w:r w:rsidR="00BB0577">
        <w:t>the ‘entrepreneurial university’</w:t>
      </w:r>
      <w:r w:rsidR="00E04AE3">
        <w:t xml:space="preserve">. This </w:t>
      </w:r>
      <w:r w:rsidR="00BB0577">
        <w:t>would</w:t>
      </w:r>
      <w:r w:rsidR="007D10D2">
        <w:t xml:space="preserve"> institute “a state of continuous change</w:t>
      </w:r>
      <w:r w:rsidR="007408CA">
        <w:t>” in order to respond</w:t>
      </w:r>
      <w:r w:rsidR="007D10D2">
        <w:t xml:space="preserve"> and </w:t>
      </w:r>
      <w:r w:rsidR="007408CA">
        <w:t>“</w:t>
      </w:r>
      <w:r w:rsidR="007D10D2">
        <w:t xml:space="preserve">adapt effectively to a changing society” </w:t>
      </w:r>
      <w:r w:rsidR="00D3750E">
        <w:t xml:space="preserve">(B. R. Clark, 2004, p. </w:t>
      </w:r>
      <w:r w:rsidR="00317980">
        <w:t>357).</w:t>
      </w:r>
      <w:r w:rsidR="008D7B54">
        <w:t xml:space="preserve"> </w:t>
      </w:r>
      <w:r w:rsidR="00E04AE3">
        <w:t>B. R. Clark (2004)</w:t>
      </w:r>
      <w:r w:rsidR="00A526FB">
        <w:t xml:space="preserve"> pointed</w:t>
      </w:r>
      <w:r w:rsidR="002D7AFE">
        <w:t xml:space="preserve"> optimistically</w:t>
      </w:r>
      <w:r w:rsidR="00D90863">
        <w:t xml:space="preserve"> forward</w:t>
      </w:r>
      <w:r w:rsidR="00A526FB">
        <w:t xml:space="preserve"> to </w:t>
      </w:r>
      <w:r w:rsidR="00563A29">
        <w:t xml:space="preserve">the </w:t>
      </w:r>
      <w:r w:rsidR="00E04AE3">
        <w:t>prevalence</w:t>
      </w:r>
      <w:r w:rsidR="00563A29">
        <w:t xml:space="preserve"> of a type of university</w:t>
      </w:r>
      <w:r w:rsidR="00A526FB">
        <w:t xml:space="preserve"> inspired by competition</w:t>
      </w:r>
      <w:r w:rsidR="00D24810">
        <w:t xml:space="preserve"> and moved by revenue-generation</w:t>
      </w:r>
      <w:r w:rsidR="00A526FB">
        <w:t xml:space="preserve"> but </w:t>
      </w:r>
      <w:r w:rsidR="00BF5F2A">
        <w:t xml:space="preserve">simultaneously </w:t>
      </w:r>
      <w:r w:rsidR="00A526FB">
        <w:t xml:space="preserve">comfortable with </w:t>
      </w:r>
      <w:r w:rsidR="00D24810">
        <w:t>“cross-subsidizing ... ‘useless’ things” which contribute to “</w:t>
      </w:r>
      <w:r w:rsidR="00A526FB">
        <w:t xml:space="preserve">cultivation and transmission of a cultural heritage as well as to economic progress” (p. 358). </w:t>
      </w:r>
    </w:p>
    <w:p w14:paraId="42029EE5" w14:textId="77777777" w:rsidR="00E526CE" w:rsidRDefault="00E04AE3" w:rsidP="00BC4F5E">
      <w:pPr>
        <w:pStyle w:val="NormalWeb"/>
        <w:spacing w:before="0" w:beforeAutospacing="0" w:after="120" w:afterAutospacing="0" w:line="360" w:lineRule="auto"/>
      </w:pPr>
      <w:r>
        <w:t>Barnett (2017), w</w:t>
      </w:r>
      <w:r w:rsidR="0000200A">
        <w:t>ith the benefit of nearly tw</w:t>
      </w:r>
      <w:r w:rsidR="00BB0577">
        <w:t>o decades</w:t>
      </w:r>
      <w:r w:rsidR="0000200A">
        <w:t xml:space="preserve">’ </w:t>
      </w:r>
      <w:r w:rsidR="00BF5F2A">
        <w:t>experience</w:t>
      </w:r>
      <w:r w:rsidR="0000200A">
        <w:t xml:space="preserve"> of the </w:t>
      </w:r>
      <w:r w:rsidR="00563A29">
        <w:t xml:space="preserve">challenges facing universities in the </w:t>
      </w:r>
      <w:r w:rsidR="0000200A">
        <w:t>twenty-first century</w:t>
      </w:r>
      <w:r w:rsidR="00BB0577">
        <w:t xml:space="preserve">, </w:t>
      </w:r>
      <w:r w:rsidR="00C53E32">
        <w:t xml:space="preserve">and adopting </w:t>
      </w:r>
      <w:r w:rsidR="00BB0577">
        <w:t>a</w:t>
      </w:r>
      <w:r w:rsidR="00BF5F2A">
        <w:t xml:space="preserve"> more combative</w:t>
      </w:r>
      <w:r w:rsidR="00BB0577">
        <w:t xml:space="preserve"> mode of </w:t>
      </w:r>
      <w:r w:rsidR="00C53E32">
        <w:t>“fend[ing] for” (</w:t>
      </w:r>
      <w:r>
        <w:t xml:space="preserve">Barnett, 2017, </w:t>
      </w:r>
      <w:r w:rsidR="00C53E32">
        <w:t>p. 157)</w:t>
      </w:r>
      <w:r w:rsidR="00BB0577">
        <w:rPr>
          <w:i/>
        </w:rPr>
        <w:t xml:space="preserve"> </w:t>
      </w:r>
      <w:r w:rsidR="00BB0577">
        <w:t>rather than</w:t>
      </w:r>
      <w:r w:rsidR="002327A9">
        <w:t xml:space="preserve"> merely</w:t>
      </w:r>
      <w:r w:rsidR="00BB0577">
        <w:t xml:space="preserve"> </w:t>
      </w:r>
      <w:r w:rsidR="00EE5CC2">
        <w:t xml:space="preserve">“offer[ing] a brief for” (Clark, 2004, p. 17) </w:t>
      </w:r>
      <w:r w:rsidR="00563A29">
        <w:t>the</w:t>
      </w:r>
      <w:r w:rsidR="00EE5CC2">
        <w:t xml:space="preserve"> twenty-first </w:t>
      </w:r>
      <w:r w:rsidR="00624F09">
        <w:t>centur</w:t>
      </w:r>
      <w:r w:rsidR="00BB0577">
        <w:t>y</w:t>
      </w:r>
      <w:r w:rsidR="00563A29">
        <w:t xml:space="preserve"> university</w:t>
      </w:r>
      <w:r w:rsidR="00BB0577">
        <w:t xml:space="preserve">, </w:t>
      </w:r>
      <w:r w:rsidR="00E56FB6">
        <w:t xml:space="preserve">aims to instil a greater sense of morality and ‘[u]rgency’ </w:t>
      </w:r>
      <w:r w:rsidR="005724F6">
        <w:t>by demanding what he calls an</w:t>
      </w:r>
      <w:r w:rsidR="00E56FB6">
        <w:t xml:space="preserve"> ‘ecological university’</w:t>
      </w:r>
      <w:r w:rsidR="00FB4994">
        <w:t xml:space="preserve"> (</w:t>
      </w:r>
      <w:r>
        <w:t xml:space="preserve">Barnett, 2017, </w:t>
      </w:r>
      <w:r w:rsidR="00FB4994">
        <w:t>p. 1)</w:t>
      </w:r>
      <w:r w:rsidR="00FF07E9">
        <w:t xml:space="preserve">. </w:t>
      </w:r>
      <w:r w:rsidR="00D674C4">
        <w:t xml:space="preserve">In this conception, academia’s “self-reproduction” and “self-interest” must be grounded on a “reciprocity” between universities and wider society (Barnett, 2017, pp. 47, 145). </w:t>
      </w:r>
    </w:p>
    <w:p w14:paraId="461F15B2" w14:textId="1BCDC2EA" w:rsidR="002F6BAD" w:rsidRDefault="00FB0908" w:rsidP="00BC4F5E">
      <w:pPr>
        <w:pStyle w:val="NormalWeb"/>
        <w:spacing w:before="0" w:beforeAutospacing="0" w:after="120" w:afterAutospacing="0" w:line="360" w:lineRule="auto"/>
      </w:pPr>
      <w:r>
        <w:t>The “idea of the ecological university can be seen as a contender with that of the entrepreneurial university” in that</w:t>
      </w:r>
      <w:r w:rsidR="00923B9A">
        <w:t xml:space="preserve">, in addition to acknowledging the need to contribute to wider society, it is also </w:t>
      </w:r>
      <w:r>
        <w:t>“grounded in a sense of the large forces that are destabilizing the university and steering it in certain pernicious directions”</w:t>
      </w:r>
      <w:r w:rsidR="00980EAB">
        <w:t xml:space="preserve"> (Barnett, 2017, p. 171</w:t>
      </w:r>
      <w:r w:rsidR="00923B9A">
        <w:t>). It is therefore</w:t>
      </w:r>
      <w:r w:rsidR="00D757F8">
        <w:t xml:space="preserve"> underpinned by a “Bhaskarian”</w:t>
      </w:r>
      <w:r w:rsidR="00980EAB">
        <w:t xml:space="preserve"> </w:t>
      </w:r>
      <w:r w:rsidR="00D757F8">
        <w:fldChar w:fldCharType="begin"/>
      </w:r>
      <w:r w:rsidR="00997CD5">
        <w:instrText xml:space="preserve"> ADDIN EN.CITE &lt;EndNote&gt;&lt;Cite ExcludeAuth="1" ExcludeYear="1"&gt;&lt;Author&gt;Bhaskar&lt;/Author&gt;&lt;Year&gt;2008&lt;/Year&gt;&lt;IDText&gt;A realist theory of science&lt;/IDText&gt;&lt;DisplayText&gt;(e.g. Bhaskar, 2000, 2008; Barnett, 2017, p. 85)&lt;/DisplayText&gt;&lt;record&gt;&lt;keywords&gt;&lt;keyword&gt;Science -- Philosophy&lt;/keyword&gt;&lt;/keywords&gt;&lt;titles&gt;&lt;title&gt;A realist theory of science&lt;/title&gt;&lt;/titles&gt;&lt;contributors&gt;&lt;authors&gt;&lt;author&gt;Bhaskar, Roy&lt;/author&gt;&lt;/authors&gt;&lt;/contributors&gt;&lt;edition&gt;Rev. ed.&lt;/edition&gt;&lt;added-date format="utc"&gt;1560438816&lt;/added-date&gt;&lt;pub-location&gt;London&lt;/pub-location&gt;&lt;ref-type name="Book"&gt;6&lt;/ref-type&gt;&lt;dates&gt;&lt;year&gt;2008&lt;/year&gt;&lt;/dates&gt;&lt;rec-number&gt;8390&lt;/rec-number&gt;&lt;publisher&gt;Routledge&lt;/publisher&gt;&lt;last-updated-date format="utc"&gt;1560438860&lt;/last-updated-date&gt;&lt;/record&gt;&lt;/Cite&gt;&lt;Cite&gt;&lt;Author&gt;Bhaskar&lt;/Author&gt;&lt;Year&gt;2000&lt;/Year&gt;&lt;IDText&gt;From east to west: odyssey of a soul&lt;/IDText&gt;&lt;Prefix&gt;e.g. &lt;/Prefix&gt;&lt;Suffix&gt;`, 2008`; Barnett`, 2017`, p. 85&lt;/Suffix&gt;&lt;record&gt;&lt;keywords&gt;&lt;keyword&gt;Religion -- Philosophy&lt;/keyword&gt;&lt;keyword&gt;Critical realism&lt;/keyword&gt;&lt;keyword&gt;Philosophy, Comparative&lt;/keyword&gt;&lt;keyword&gt;Self-realization&lt;/keyword&gt;&lt;keyword&gt;Ethics&lt;/keyword&gt;&lt;keyword&gt;Satisfaction&lt;/keyword&gt;&lt;keyword&gt;Success&lt;/keyword&gt;&lt;keyword&gt;Philosophy, Modern&lt;/keyword&gt;&lt;keyword&gt;Realism&lt;/keyword&gt;&lt;keyword&gt;Electronic books&lt;/keyword&gt;&lt;/keywords&gt;&lt;titles&gt;&lt;title&gt;From east to west: odyssey of a soul&lt;/title&gt;&lt;/titles&gt;&lt;contributors&gt;&lt;authors&gt;&lt;author&gt;Bhaskar, Roy&lt;/author&gt;&lt;/authors&gt;&lt;/contributors&gt;&lt;added-date format="utc"&gt;1560439711&lt;/added-date&gt;&lt;pub-location&gt;London&lt;/pub-location&gt;&lt;ref-type name="Book"&gt;6&lt;/ref-type&gt;&lt;dates&gt;&lt;year&gt;2000&lt;/year&gt;&lt;/dates&gt;&lt;rec-number&gt;8391&lt;/rec-number&gt;&lt;publisher&gt;Routledge&lt;/publisher&gt;&lt;last-updated-date format="utc"&gt;1560439790&lt;/last-updated-date&gt;&lt;/record&gt;&lt;/Cite&gt;&lt;/EndNote&gt;</w:instrText>
      </w:r>
      <w:r w:rsidR="00D757F8">
        <w:fldChar w:fldCharType="separate"/>
      </w:r>
      <w:r w:rsidR="00997CD5">
        <w:rPr>
          <w:noProof/>
        </w:rPr>
        <w:t>(e.g. Bhaskar, 2000, 2008; Barnett, 2017, p. 85)</w:t>
      </w:r>
      <w:r w:rsidR="00D757F8">
        <w:fldChar w:fldCharType="end"/>
      </w:r>
      <w:r>
        <w:t xml:space="preserve"> </w:t>
      </w:r>
      <w:r w:rsidR="00815B42">
        <w:t>sense of “the</w:t>
      </w:r>
      <w:r w:rsidR="00D674C4">
        <w:t xml:space="preserve"> </w:t>
      </w:r>
      <w:r w:rsidR="00815B42">
        <w:t xml:space="preserve">deep </w:t>
      </w:r>
      <w:r w:rsidR="00FF07E9">
        <w:t>‘generative mechanisms</w:t>
      </w:r>
      <w:r w:rsidR="005C46F7">
        <w:t>’</w:t>
      </w:r>
      <w:r w:rsidR="00FF07E9">
        <w:t xml:space="preserve"> </w:t>
      </w:r>
      <w:r w:rsidR="00815B42">
        <w:t xml:space="preserve">... that underlie the dominant institutions ... which hold the forces of power” (Barnett, 2017, p. 159). </w:t>
      </w:r>
      <w:r w:rsidR="00AD1723">
        <w:t xml:space="preserve">These are the kind of underpinning ‘mechanisms’ and structures which I have </w:t>
      </w:r>
      <w:r w:rsidR="00EB64E6">
        <w:t>sought</w:t>
      </w:r>
      <w:r w:rsidR="00AD1723">
        <w:t xml:space="preserve"> to uncover in my study; they are those which shape the distribution of power within academia as well as those which shape the context and direction of academia from the outside. </w:t>
      </w:r>
      <w:r w:rsidR="0037377F">
        <w:t>From this perspective, governmental policies a</w:t>
      </w:r>
      <w:r w:rsidR="00DE21B5">
        <w:t xml:space="preserve">nd academic leadership are important forces of power, </w:t>
      </w:r>
      <w:r w:rsidR="0037377F">
        <w:t>but they are also themselves symptomatic of broader</w:t>
      </w:r>
      <w:r w:rsidR="00DE21B5">
        <w:t xml:space="preserve"> </w:t>
      </w:r>
      <w:r w:rsidR="0037377F">
        <w:t>forces such as those associated with ‘technoscience’ and ‘mode 2’, which transcend any specific government, policy, economy or academic sector</w:t>
      </w:r>
      <w:r w:rsidR="00DE21B5">
        <w:t xml:space="preserve">, </w:t>
      </w:r>
      <w:r w:rsidR="00404860">
        <w:t>institution</w:t>
      </w:r>
      <w:r w:rsidR="00DE21B5">
        <w:t xml:space="preserve"> or actor</w:t>
      </w:r>
      <w:r w:rsidR="00404860">
        <w:t>.</w:t>
      </w:r>
      <w:r w:rsidR="00DE21B5">
        <w:t xml:space="preserve"> </w:t>
      </w:r>
    </w:p>
    <w:p w14:paraId="0E6B95CD" w14:textId="28A1E873" w:rsidR="000F4D66" w:rsidRDefault="00DE21B5" w:rsidP="006C45AE">
      <w:pPr>
        <w:pStyle w:val="NormalWeb"/>
        <w:spacing w:before="120" w:beforeAutospacing="0" w:after="120" w:afterAutospacing="0" w:line="360" w:lineRule="auto"/>
      </w:pPr>
      <w:r>
        <w:t xml:space="preserve">My underpinning philosophy, theoretical framework, and my findings, therefore share much in common with Barnett’s (2017) vision. </w:t>
      </w:r>
      <w:r w:rsidR="002B11CB">
        <w:t>Another thing</w:t>
      </w:r>
      <w:r>
        <w:t xml:space="preserve"> it shares is </w:t>
      </w:r>
      <w:r w:rsidR="002F6BAD">
        <w:t>“a measure of</w:t>
      </w:r>
      <w:r>
        <w:t xml:space="preserve"> optimism</w:t>
      </w:r>
      <w:r w:rsidR="002F6BAD">
        <w:t>” (Barnett, 2017, p. 171)</w:t>
      </w:r>
      <w:r w:rsidR="0066454B">
        <w:t>. T</w:t>
      </w:r>
      <w:r>
        <w:t>hat the most immediate challenges facing universities and academics</w:t>
      </w:r>
      <w:r w:rsidR="00672082">
        <w:t xml:space="preserve">, that is, those </w:t>
      </w:r>
      <w:r>
        <w:t xml:space="preserve">associated with </w:t>
      </w:r>
      <w:r w:rsidR="00672082">
        <w:t>institutional</w:t>
      </w:r>
      <w:r>
        <w:t xml:space="preserve"> management and national policies</w:t>
      </w:r>
      <w:r w:rsidR="00672082">
        <w:t>,</w:t>
      </w:r>
      <w:r>
        <w:t xml:space="preserve"> are seen as </w:t>
      </w:r>
      <w:r w:rsidRPr="00672082">
        <w:rPr>
          <w:i/>
        </w:rPr>
        <w:t>surface-level</w:t>
      </w:r>
      <w:r>
        <w:t xml:space="preserve"> forces</w:t>
      </w:r>
      <w:r w:rsidR="00672082">
        <w:t>,</w:t>
      </w:r>
      <w:r>
        <w:t xml:space="preserve"> highlights that they can and should be challenged and, if necessary, resisted on grounds of protecting the long-term reproduction of academia as a distinct and distinctly valuable institution. </w:t>
      </w:r>
      <w:r w:rsidR="00404860">
        <w:t>In particular, t</w:t>
      </w:r>
      <w:r w:rsidR="00864CA6">
        <w:t>he i</w:t>
      </w:r>
      <w:r w:rsidR="00D64377">
        <w:t>mpact agenda can be criticised</w:t>
      </w:r>
      <w:r w:rsidR="00C11784">
        <w:t xml:space="preserve"> precisely because </w:t>
      </w:r>
      <w:r w:rsidR="000F4D66">
        <w:t>the notion of ‘impact’</w:t>
      </w:r>
      <w:r w:rsidR="00C11784">
        <w:t xml:space="preserve"> ignores the “reciprocity” </w:t>
      </w:r>
      <w:r w:rsidR="000F4D66">
        <w:t xml:space="preserve">(Barnett, 2017, p. 145) </w:t>
      </w:r>
      <w:r w:rsidR="00F87F45">
        <w:t xml:space="preserve">essential to effective, authentic, and </w:t>
      </w:r>
      <w:r w:rsidR="006865E0">
        <w:t>sustainable</w:t>
      </w:r>
      <w:r w:rsidR="00C11784">
        <w:t xml:space="preserve"> </w:t>
      </w:r>
      <w:r w:rsidR="000F4D66">
        <w:t>boundary transaction</w:t>
      </w:r>
      <w:r w:rsidR="002C3032">
        <w:t>s</w:t>
      </w:r>
      <w:r w:rsidR="000F4D66">
        <w:t xml:space="preserve">: </w:t>
      </w:r>
    </w:p>
    <w:p w14:paraId="5ABF4AA6" w14:textId="2BDA5801" w:rsidR="00C11784" w:rsidRDefault="000F4D66" w:rsidP="00CE5CDB">
      <w:pPr>
        <w:pStyle w:val="NormalWeb"/>
        <w:spacing w:before="120" w:beforeAutospacing="0" w:after="120" w:afterAutospacing="0"/>
        <w:ind w:left="720"/>
      </w:pPr>
      <w:r>
        <w:t>“</w:t>
      </w:r>
      <w:r w:rsidR="003021C8">
        <w:t xml:space="preserve">Impact has no time for reciprocity. ... </w:t>
      </w:r>
      <w:r>
        <w:t>It</w:t>
      </w:r>
      <w:r w:rsidR="00F87F45">
        <w:t xml:space="preserve"> </w:t>
      </w:r>
      <w:r w:rsidR="00311ECB">
        <w:t xml:space="preserve">conjures an </w:t>
      </w:r>
      <w:r w:rsidR="00311ECB">
        <w:rPr>
          <w:i/>
          <w:iCs/>
        </w:rPr>
        <w:t xml:space="preserve">instrumental </w:t>
      </w:r>
      <w:r w:rsidR="00311ECB">
        <w:t>form of engagement</w:t>
      </w:r>
      <w:r w:rsidR="0048403D">
        <w:t xml:space="preserve"> </w:t>
      </w:r>
      <w:r w:rsidR="00311ECB">
        <w:t xml:space="preserve">... </w:t>
      </w:r>
      <w:r w:rsidR="0048403D">
        <w:t>[with]</w:t>
      </w:r>
      <w:r w:rsidR="00311ECB">
        <w:t xml:space="preserve"> </w:t>
      </w:r>
      <w:r w:rsidR="00C11784">
        <w:t>no sense of entanglement, of two entities being to some degree entwined with each other... Quite the reverse: this is a connectivity that is devoid of a relationship. ... It is evident that the language of impact has to be not merely abandoned, but sharply repudiated” (Barnett, 2017, pp. 144-145</w:t>
      </w:r>
      <w:r w:rsidR="00311ECB">
        <w:t>, original emphasis</w:t>
      </w:r>
      <w:r w:rsidR="00C11784">
        <w:t xml:space="preserve">).  </w:t>
      </w:r>
    </w:p>
    <w:p w14:paraId="42E07161" w14:textId="28983C01" w:rsidR="006F1643" w:rsidRDefault="0020587A" w:rsidP="00CF4FBE">
      <w:pPr>
        <w:spacing w:after="120" w:line="360" w:lineRule="auto"/>
      </w:pPr>
      <w:r w:rsidRPr="002B1A57">
        <w:rPr>
          <w:sz w:val="24"/>
          <w:szCs w:val="24"/>
        </w:rPr>
        <w:t xml:space="preserve">While my analysis </w:t>
      </w:r>
      <w:r w:rsidR="00642A91" w:rsidRPr="002B1A57">
        <w:rPr>
          <w:sz w:val="24"/>
          <w:szCs w:val="24"/>
        </w:rPr>
        <w:t>may be less virulent towards</w:t>
      </w:r>
      <w:r w:rsidRPr="002B1A57">
        <w:rPr>
          <w:sz w:val="24"/>
          <w:szCs w:val="24"/>
        </w:rPr>
        <w:t xml:space="preserve"> ‘impact’</w:t>
      </w:r>
      <w:r w:rsidR="00A90430" w:rsidRPr="002B1A57">
        <w:rPr>
          <w:sz w:val="24"/>
          <w:szCs w:val="24"/>
        </w:rPr>
        <w:t xml:space="preserve"> and </w:t>
      </w:r>
      <w:r w:rsidR="00B77853" w:rsidRPr="002B1A57">
        <w:rPr>
          <w:sz w:val="24"/>
          <w:szCs w:val="24"/>
        </w:rPr>
        <w:t>the ‘impact agenda’</w:t>
      </w:r>
      <w:r w:rsidRPr="002B1A57">
        <w:rPr>
          <w:sz w:val="24"/>
          <w:szCs w:val="24"/>
        </w:rPr>
        <w:t xml:space="preserve"> than Barnett’s, </w:t>
      </w:r>
      <w:r w:rsidR="00642A91" w:rsidRPr="002B1A57">
        <w:rPr>
          <w:sz w:val="24"/>
          <w:szCs w:val="24"/>
        </w:rPr>
        <w:t xml:space="preserve">his normative vision </w:t>
      </w:r>
      <w:r w:rsidR="00E04AE3" w:rsidRPr="002B1A57">
        <w:rPr>
          <w:sz w:val="24"/>
          <w:szCs w:val="24"/>
        </w:rPr>
        <w:t xml:space="preserve">is helpful in articulating empowering implications from my research. </w:t>
      </w:r>
      <w:r w:rsidR="002B1A57" w:rsidRPr="002B1A57">
        <w:rPr>
          <w:sz w:val="24"/>
          <w:szCs w:val="24"/>
        </w:rPr>
        <w:t>Th</w:t>
      </w:r>
      <w:r w:rsidR="003C7FE1">
        <w:rPr>
          <w:sz w:val="24"/>
          <w:szCs w:val="24"/>
        </w:rPr>
        <w:t>e main implication</w:t>
      </w:r>
      <w:r w:rsidR="006B15CF">
        <w:rPr>
          <w:sz w:val="24"/>
          <w:szCs w:val="24"/>
        </w:rPr>
        <w:t>s</w:t>
      </w:r>
      <w:r w:rsidR="0084178B">
        <w:rPr>
          <w:sz w:val="24"/>
          <w:szCs w:val="24"/>
        </w:rPr>
        <w:t xml:space="preserve"> along these lines</w:t>
      </w:r>
      <w:r w:rsidR="006B15CF">
        <w:rPr>
          <w:sz w:val="24"/>
          <w:szCs w:val="24"/>
        </w:rPr>
        <w:t xml:space="preserve"> are: </w:t>
      </w:r>
      <w:r w:rsidR="002B1A57" w:rsidRPr="002B1A57">
        <w:rPr>
          <w:sz w:val="24"/>
          <w:szCs w:val="24"/>
        </w:rPr>
        <w:t xml:space="preserve">the need for academic institutions and those employed by them to acknowledge that there </w:t>
      </w:r>
      <w:r w:rsidR="00A50DE6">
        <w:rPr>
          <w:sz w:val="24"/>
          <w:szCs w:val="24"/>
        </w:rPr>
        <w:t>are tensions and uncertainties</w:t>
      </w:r>
      <w:r w:rsidR="002B1A57" w:rsidRPr="002B1A57">
        <w:rPr>
          <w:sz w:val="24"/>
          <w:szCs w:val="24"/>
        </w:rPr>
        <w:t xml:space="preserve"> to the reproduction of academia as</w:t>
      </w:r>
      <w:r w:rsidR="002B1A57">
        <w:rPr>
          <w:sz w:val="24"/>
          <w:szCs w:val="24"/>
        </w:rPr>
        <w:t xml:space="preserve"> a central and autonomous knowledge institution</w:t>
      </w:r>
      <w:r w:rsidR="006B15CF">
        <w:rPr>
          <w:sz w:val="24"/>
          <w:szCs w:val="24"/>
        </w:rPr>
        <w:t>;</w:t>
      </w:r>
      <w:r w:rsidR="002B1A57">
        <w:rPr>
          <w:sz w:val="24"/>
          <w:szCs w:val="24"/>
        </w:rPr>
        <w:t xml:space="preserve"> to reflect on and strive for a </w:t>
      </w:r>
      <w:r w:rsidR="002B1A57" w:rsidRPr="00EF371F">
        <w:rPr>
          <w:sz w:val="24"/>
          <w:szCs w:val="24"/>
        </w:rPr>
        <w:t xml:space="preserve">“boundary-creating self-conception for the university” </w:t>
      </w:r>
      <w:r w:rsidR="002B1A57" w:rsidRPr="00EF371F">
        <w:rPr>
          <w:color w:val="000000" w:themeColor="text1"/>
          <w:sz w:val="24"/>
          <w:szCs w:val="24"/>
        </w:rPr>
        <w:fldChar w:fldCharType="begin"/>
      </w:r>
      <w:r w:rsidR="002B1A57">
        <w:rPr>
          <w:color w:val="000000" w:themeColor="text1"/>
          <w:sz w:val="24"/>
          <w:szCs w:val="24"/>
        </w:rPr>
        <w:instrText xml:space="preserve"> ADDIN EN.CITE &lt;EndNote&gt;&lt;Cite&gt;&lt;Author&gt;Considine&lt;/Author&gt;&lt;Year&gt;2006&lt;/Year&gt;&lt;IDText&gt;Theorizing the University as a Cultural System: Distinctions, Identities, Emergencies&lt;/IDText&gt;&lt;Pages&gt;269&lt;/Pages&gt;&lt;DisplayText&gt;(Considine, 2006, p. 269)&lt;/DisplayText&gt;&lt;record&gt;&lt;keywords&gt;&lt;keyword&gt;Higher Education&lt;/keyword&gt;&lt;keyword&gt;Universities&lt;/keyword&gt;&lt;keyword&gt;Institutional Mission&lt;/keyword&gt;&lt;keyword&gt;Organizational Culture&lt;/keyword&gt;&lt;keyword&gt;Institutional Characteristics&lt;/keyword&gt;&lt;keyword&gt;Systems Analysis&lt;/keyword&gt;&lt;keyword&gt;Institutional Environment&lt;/keyword&gt;&lt;keyword&gt;Goal Determination&lt;/keyword&gt;&lt;/keywords&gt;&lt;isbn&gt;0013-2004&lt;/isbn&gt;&lt;titles&gt;&lt;title&gt;Theorizing the University as a Cultural System: Distinctions, Identities, Emergencies&lt;/title&gt;&lt;secondary-title&gt;Educational Theory&lt;/secondary-title&gt;&lt;/titles&gt;&lt;pages&gt;255-270&lt;/pages&gt;&lt;number&gt;3&lt;/number&gt;&lt;contributors&gt;&lt;authors&gt;&lt;author&gt;Considine, Mark&lt;/author&gt;&lt;/authors&gt;&lt;/contributors&gt;&lt;added-date format="utc"&gt;1517697223&lt;/added-date&gt;&lt;pub-location&gt;Malden, USA&lt;/pub-location&gt;&lt;ref-type name="Journal Article"&gt;17&lt;/ref-type&gt;&lt;dates&gt;&lt;year&gt;2006&lt;/year&gt;&lt;/dates&gt;&lt;rec-number&gt;7326&lt;/rec-number&gt;&lt;last-updated-date format="utc"&gt;1522230349&lt;/last-updated-date&gt;&lt;electronic-resource-num&gt;10.1111/j.1741-5446.2006.00231.x&lt;/electronic-resource-num&gt;&lt;volume&gt;56&lt;/volume&gt;&lt;/record&gt;&lt;/Cite&gt;&lt;/EndNote&gt;</w:instrText>
      </w:r>
      <w:r w:rsidR="002B1A57" w:rsidRPr="00EF371F">
        <w:rPr>
          <w:color w:val="000000" w:themeColor="text1"/>
          <w:sz w:val="24"/>
          <w:szCs w:val="24"/>
        </w:rPr>
        <w:fldChar w:fldCharType="separate"/>
      </w:r>
      <w:r w:rsidR="002B1A57">
        <w:rPr>
          <w:noProof/>
          <w:color w:val="000000" w:themeColor="text1"/>
          <w:sz w:val="24"/>
          <w:szCs w:val="24"/>
        </w:rPr>
        <w:t>(Considine, 2006, p. 269)</w:t>
      </w:r>
      <w:r w:rsidR="002B1A57" w:rsidRPr="00EF371F">
        <w:rPr>
          <w:color w:val="000000" w:themeColor="text1"/>
          <w:sz w:val="24"/>
          <w:szCs w:val="24"/>
        </w:rPr>
        <w:fldChar w:fldCharType="end"/>
      </w:r>
      <w:r w:rsidR="002B1A57">
        <w:rPr>
          <w:sz w:val="24"/>
          <w:szCs w:val="24"/>
        </w:rPr>
        <w:t xml:space="preserve"> which empowers them to take ownership over boundary transactions</w:t>
      </w:r>
      <w:r w:rsidR="006B15CF">
        <w:rPr>
          <w:sz w:val="24"/>
          <w:szCs w:val="24"/>
        </w:rPr>
        <w:t>;</w:t>
      </w:r>
      <w:r w:rsidR="002B1A57">
        <w:rPr>
          <w:sz w:val="24"/>
          <w:szCs w:val="24"/>
        </w:rPr>
        <w:t xml:space="preserve"> a</w:t>
      </w:r>
      <w:r w:rsidR="002B1A57" w:rsidRPr="00945721">
        <w:rPr>
          <w:sz w:val="24"/>
          <w:szCs w:val="24"/>
        </w:rPr>
        <w:t>nd</w:t>
      </w:r>
      <w:r w:rsidR="002B1A57">
        <w:rPr>
          <w:sz w:val="24"/>
          <w:szCs w:val="24"/>
        </w:rPr>
        <w:t xml:space="preserve"> to be willing</w:t>
      </w:r>
      <w:r w:rsidR="002B1A57" w:rsidRPr="00945721">
        <w:rPr>
          <w:sz w:val="24"/>
          <w:szCs w:val="24"/>
        </w:rPr>
        <w:t xml:space="preserve"> “to engage in boundary work aimed at demarcating the proper scope of university pursuits”</w:t>
      </w:r>
      <w:r w:rsidR="002B1A57">
        <w:rPr>
          <w:sz w:val="24"/>
          <w:szCs w:val="24"/>
        </w:rPr>
        <w:t xml:space="preserve"> </w:t>
      </w:r>
      <w:r w:rsidR="002B1A57">
        <w:rPr>
          <w:sz w:val="24"/>
          <w:szCs w:val="24"/>
        </w:rPr>
        <w:fldChar w:fldCharType="begin"/>
      </w:r>
      <w:r w:rsidR="002B1A57">
        <w:rPr>
          <w:sz w:val="24"/>
          <w:szCs w:val="24"/>
        </w:rPr>
        <w:instrText xml:space="preserve"> ADDIN EN.CITE &lt;EndNote&gt;&lt;Cite&gt;&lt;Author&gt;Nickolai&lt;/Author&gt;&lt;Year&gt;2012&lt;/Year&gt;&lt;IDText&gt;Can a Knowledge Sanctuary also be an Economic Engine? The Marketization of Higher Education as Institutional Boundary Work&lt;/IDText&gt;&lt;Pages&gt;206&lt;/Pages&gt;&lt;DisplayText&gt;(Nickolai et al., 2012, p. 206)&lt;/DisplayText&gt;&lt;record&gt;&lt;keywords&gt;&lt;keyword&gt;Higher Education&lt;/keyword&gt;&lt;keyword&gt;Knowledge&lt;/keyword&gt;&lt;keyword&gt;College Students&lt;/keyword&gt;&lt;keyword&gt;Learning&lt;/keyword&gt;&lt;keyword&gt;Students&lt;/keyword&gt;&lt;keyword&gt;Markets&lt;/keyword&gt;&lt;keyword&gt;Values&lt;/keyword&gt;&lt;keyword&gt;Organizational Structure&lt;/keyword&gt;&lt;keyword&gt;Cultural Groups&lt;/keyword&gt;&lt;keyword&gt;Complex Organization&lt;/keyword&gt;&lt;keyword&gt;Bureaucratic Structure/Organizational Sociology&lt;/keyword&gt;&lt;keyword&gt;Article&lt;/keyword&gt;&lt;/keywords&gt;&lt;isbn&gt;1751-9020&lt;/isbn&gt;&lt;titles&gt;&lt;title&gt;Can a Knowledge Sanctuary also be an Economic Engine? The Marketization of Higher Education as Institutional Boundary Work&lt;/title&gt;&lt;/titles&gt;&lt;pages&gt;205-218&lt;/pages&gt;&lt;contributors&gt;&lt;authors&gt;&lt;author&gt;Nickolai, Daniel H.&lt;/author&gt;&lt;author&gt;Hoffman, Steve G.&lt;/author&gt;&lt;author&gt;Trautner, Mary Nell&lt;/author&gt;&lt;/authors&gt;&lt;/contributors&gt;&lt;added-date format="utc"&gt;1523374074&lt;/added-date&gt;&lt;pub-location&gt;Oxford, UK&lt;/pub-location&gt;&lt;ref-type name="Generic"&gt;13&lt;/ref-type&gt;&lt;dates&gt;&lt;year&gt;2012&lt;/year&gt;&lt;/dates&gt;&lt;rec-number&gt;7470&lt;/rec-number&gt;&lt;last-updated-date format="utc"&gt;1523374074&lt;/last-updated-date&gt;&lt;electronic-resource-num&gt;10.1111/j.1751-9020.2011.00449.x&lt;/electronic-resource-num&gt;&lt;volume&gt;6&lt;/volume&gt;&lt;/record&gt;&lt;/Cite&gt;&lt;/EndNote&gt;</w:instrText>
      </w:r>
      <w:r w:rsidR="002B1A57">
        <w:rPr>
          <w:sz w:val="24"/>
          <w:szCs w:val="24"/>
        </w:rPr>
        <w:fldChar w:fldCharType="separate"/>
      </w:r>
      <w:r w:rsidR="002B1A57">
        <w:rPr>
          <w:noProof/>
          <w:sz w:val="24"/>
          <w:szCs w:val="24"/>
        </w:rPr>
        <w:t>(Nickolai et al., 2012, p. 206)</w:t>
      </w:r>
      <w:r w:rsidR="002B1A57">
        <w:rPr>
          <w:sz w:val="24"/>
          <w:szCs w:val="24"/>
        </w:rPr>
        <w:fldChar w:fldCharType="end"/>
      </w:r>
      <w:r w:rsidR="002B1A57">
        <w:rPr>
          <w:sz w:val="24"/>
          <w:szCs w:val="24"/>
        </w:rPr>
        <w:t>.</w:t>
      </w:r>
      <w:r w:rsidR="006B15CF">
        <w:rPr>
          <w:sz w:val="24"/>
          <w:szCs w:val="24"/>
        </w:rPr>
        <w:t xml:space="preserve"> The point is not to come to a unanimous or final ‘self-conception’ or notion of the university’s ‘proper scope’, but to take responsibility for reflecting on and working towards these values</w:t>
      </w:r>
      <w:r w:rsidR="00672082">
        <w:rPr>
          <w:sz w:val="24"/>
          <w:szCs w:val="24"/>
        </w:rPr>
        <w:t>,</w:t>
      </w:r>
      <w:r w:rsidR="006B15CF">
        <w:rPr>
          <w:sz w:val="24"/>
          <w:szCs w:val="24"/>
        </w:rPr>
        <w:t xml:space="preserve"> however defined, individually and collectively. </w:t>
      </w:r>
      <w:r w:rsidR="00882FC2">
        <w:rPr>
          <w:sz w:val="24"/>
          <w:szCs w:val="24"/>
        </w:rPr>
        <w:t>T</w:t>
      </w:r>
      <w:r w:rsidR="002B1A57">
        <w:rPr>
          <w:sz w:val="24"/>
          <w:szCs w:val="24"/>
        </w:rPr>
        <w:t xml:space="preserve">he alternative is that national policies and institutional management priorities </w:t>
      </w:r>
      <w:r w:rsidR="002B1A57" w:rsidRPr="00C352A1">
        <w:rPr>
          <w:sz w:val="24"/>
          <w:szCs w:val="24"/>
        </w:rPr>
        <w:t xml:space="preserve">which misalign with these values </w:t>
      </w:r>
      <w:r w:rsidR="00F4442A">
        <w:rPr>
          <w:sz w:val="24"/>
          <w:szCs w:val="24"/>
        </w:rPr>
        <w:t>will be free to “reshape ... university boundaries</w:t>
      </w:r>
      <w:r w:rsidR="00582745">
        <w:rPr>
          <w:sz w:val="24"/>
          <w:szCs w:val="24"/>
        </w:rPr>
        <w:t xml:space="preserve">” </w:t>
      </w:r>
      <w:r w:rsidR="0031135D">
        <w:rPr>
          <w:sz w:val="24"/>
          <w:szCs w:val="24"/>
        </w:rPr>
        <w:t xml:space="preserve">narrowly and </w:t>
      </w:r>
      <w:r w:rsidR="002350F1">
        <w:rPr>
          <w:sz w:val="24"/>
          <w:szCs w:val="24"/>
        </w:rPr>
        <w:t>instrumentally, as a mechanism to</w:t>
      </w:r>
      <w:r w:rsidR="00582745">
        <w:rPr>
          <w:sz w:val="24"/>
          <w:szCs w:val="24"/>
        </w:rPr>
        <w:t xml:space="preserve"> “</w:t>
      </w:r>
      <w:r w:rsidR="002B1A57" w:rsidRPr="00C352A1">
        <w:rPr>
          <w:sz w:val="24"/>
          <w:szCs w:val="24"/>
        </w:rPr>
        <w:t>repurpose universities as drivers of a global knowledge economy”</w:t>
      </w:r>
      <w:r w:rsidR="002B1A57">
        <w:rPr>
          <w:sz w:val="24"/>
          <w:szCs w:val="24"/>
        </w:rPr>
        <w:t xml:space="preserve"> </w:t>
      </w:r>
      <w:r w:rsidR="002B1A57" w:rsidRPr="00E40049">
        <w:rPr>
          <w:sz w:val="24"/>
          <w:szCs w:val="24"/>
        </w:rPr>
        <w:fldChar w:fldCharType="begin"/>
      </w:r>
      <w:r w:rsidR="00F4442A">
        <w:rPr>
          <w:sz w:val="24"/>
          <w:szCs w:val="24"/>
        </w:rPr>
        <w:instrText xml:space="preserve"> ADDIN EN.CITE &lt;EndNote&gt;&lt;Cite&gt;&lt;Author&gt;Wright&lt;/Author&gt;&lt;Year&gt;2016&lt;/Year&gt;&lt;IDText&gt;Universities in a knowledge economy or ecology? Policy, contestation and abjection&lt;/IDText&gt;&lt;Pages&gt;61`, 71&lt;/Pages&gt;&lt;DisplayText&gt;(Wright, 2016, pp. 61, 71)&lt;/DisplayText&gt;&lt;record&gt;&lt;keywords&gt;&lt;keyword&gt;Article&lt;/keyword&gt;&lt;keyword&gt;Nthropology Of Policy&lt;/keyword&gt;&lt;keyword&gt;University Reform&lt;/keyword&gt;&lt;keyword&gt;Global Knowledge Economy&lt;/keyword&gt;&lt;keyword&gt;Substantive Ecology&lt;/keyword&gt;&lt;keyword&gt;Freedom&lt;/keyword&gt;&lt;keyword&gt;Contestation&lt;/keyword&gt;&lt;keyword&gt;Leadership&lt;/keyword&gt;&lt;/keywords&gt;&lt;isbn&gt;1946-0171&lt;/isbn&gt;&lt;titles&gt;&lt;title&gt;Universities in a knowledge economy or ecology? Policy, contestation and abjection&lt;/title&gt;&lt;secondary-title&gt;Critical Policy Studies&lt;/secondary-title&gt;&lt;/titles&gt;&lt;pages&gt;59-78&lt;/pages&gt;&lt;number&gt;1&lt;/number&gt;&lt;contributors&gt;&lt;authors&gt;&lt;author&gt;Wright, Susan&lt;/author&gt;&lt;/authors&gt;&lt;/contributors&gt;&lt;added-date format="utc"&gt;1523192048&lt;/added-date&gt;&lt;ref-type name="Journal Article"&gt;17&lt;/ref-type&gt;&lt;dates&gt;&lt;year&gt;2016&lt;/year&gt;&lt;/dates&gt;&lt;rec-number&gt;7461&lt;/rec-number&gt;&lt;publisher&gt;Routledge&lt;/publisher&gt;&lt;last-updated-date format="utc"&gt;1523192048&lt;/last-updated-date&gt;&lt;electronic-resource-num&gt;10.1080/19460171.2016.1142457&lt;/electronic-resource-num&gt;&lt;volume&gt;10&lt;/volume&gt;&lt;/record&gt;&lt;/Cite&gt;&lt;/EndNote&gt;</w:instrText>
      </w:r>
      <w:r w:rsidR="002B1A57" w:rsidRPr="00E40049">
        <w:rPr>
          <w:sz w:val="24"/>
          <w:szCs w:val="24"/>
        </w:rPr>
        <w:fldChar w:fldCharType="separate"/>
      </w:r>
      <w:r w:rsidR="00F4442A">
        <w:rPr>
          <w:noProof/>
          <w:sz w:val="24"/>
          <w:szCs w:val="24"/>
        </w:rPr>
        <w:t>(Wright, 2016, pp. 61, 71)</w:t>
      </w:r>
      <w:r w:rsidR="002B1A57" w:rsidRPr="00E40049">
        <w:rPr>
          <w:sz w:val="24"/>
          <w:szCs w:val="24"/>
        </w:rPr>
        <w:fldChar w:fldCharType="end"/>
      </w:r>
      <w:r w:rsidR="002B1A57">
        <w:rPr>
          <w:sz w:val="24"/>
          <w:szCs w:val="24"/>
        </w:rPr>
        <w:t xml:space="preserve"> without due regard for the</w:t>
      </w:r>
      <w:r w:rsidR="002350F1">
        <w:rPr>
          <w:sz w:val="24"/>
          <w:szCs w:val="24"/>
        </w:rPr>
        <w:t>ir long-term integrity</w:t>
      </w:r>
      <w:r w:rsidR="000D24F0">
        <w:rPr>
          <w:sz w:val="24"/>
          <w:szCs w:val="24"/>
        </w:rPr>
        <w:t>, reproduction and potential</w:t>
      </w:r>
      <w:r w:rsidR="00291F6E">
        <w:rPr>
          <w:sz w:val="24"/>
          <w:szCs w:val="24"/>
        </w:rPr>
        <w:t xml:space="preserve"> for producing and sharing world-changing ideas and innovations</w:t>
      </w:r>
      <w:r w:rsidR="00F93A3F">
        <w:rPr>
          <w:sz w:val="24"/>
          <w:szCs w:val="24"/>
        </w:rPr>
        <w:t xml:space="preserve">. </w:t>
      </w:r>
      <w:r w:rsidR="002350F1">
        <w:rPr>
          <w:sz w:val="24"/>
          <w:szCs w:val="24"/>
        </w:rPr>
        <w:t xml:space="preserve"> </w:t>
      </w:r>
      <w:r w:rsidR="006F1643">
        <w:br w:type="page"/>
      </w:r>
    </w:p>
    <w:p w14:paraId="5816B1FB" w14:textId="54744F5E" w:rsidR="003B52F3" w:rsidRDefault="002F47E8" w:rsidP="002F47E8">
      <w:pPr>
        <w:pStyle w:val="Heading1"/>
      </w:pPr>
      <w:bookmarkStart w:id="233" w:name="_Toc31702008"/>
      <w:r>
        <w:t>References</w:t>
      </w:r>
      <w:bookmarkEnd w:id="233"/>
    </w:p>
    <w:p w14:paraId="4B015F26" w14:textId="336FFE44" w:rsidR="00883B69" w:rsidRPr="00883B69" w:rsidRDefault="00233012" w:rsidP="00883B69">
      <w:pPr>
        <w:pStyle w:val="EndNoteBibliography"/>
        <w:spacing w:after="0"/>
        <w:ind w:left="720" w:hanging="720"/>
      </w:pPr>
      <w:r>
        <w:rPr>
          <w:sz w:val="24"/>
        </w:rPr>
        <w:fldChar w:fldCharType="begin"/>
      </w:r>
      <w:r w:rsidR="003B52F3" w:rsidRPr="00E07380">
        <w:rPr>
          <w:sz w:val="24"/>
        </w:rPr>
        <w:instrText xml:space="preserve"> ADDIN EN.REFLIST </w:instrText>
      </w:r>
      <w:r>
        <w:rPr>
          <w:sz w:val="24"/>
        </w:rPr>
        <w:fldChar w:fldCharType="separate"/>
      </w:r>
      <w:r w:rsidR="00883B69" w:rsidRPr="00883B69">
        <w:t xml:space="preserve">Abreu, M., Grinevich, V., Hughes, A., &amp; Kitson, M. (2009). </w:t>
      </w:r>
      <w:r w:rsidR="00883B69" w:rsidRPr="00883B69">
        <w:rPr>
          <w:i/>
        </w:rPr>
        <w:t>Knowledge Exchange between Academics and the Business, Public and Third Sectors</w:t>
      </w:r>
      <w:r w:rsidR="00883B69" w:rsidRPr="00883B69">
        <w:t xml:space="preserve">. Retrieved from University of Cambridge, Judge Business School: </w:t>
      </w:r>
      <w:hyperlink r:id="rId19" w:history="1">
        <w:r w:rsidR="00883B69" w:rsidRPr="00883B69">
          <w:rPr>
            <w:rStyle w:val="Hyperlink"/>
          </w:rPr>
          <w:t>https://www.jbs.cam.ac.uk/fileadmin/user_upload/centre-for-business-research/downloads/special-reports/specialreport-knowledgeexchangeacademics.pdf</w:t>
        </w:r>
      </w:hyperlink>
    </w:p>
    <w:p w14:paraId="3CA6486F" w14:textId="77777777" w:rsidR="00883B69" w:rsidRPr="00883B69" w:rsidRDefault="00883B69" w:rsidP="00883B69">
      <w:pPr>
        <w:pStyle w:val="EndNoteBibliography"/>
        <w:spacing w:after="0"/>
        <w:ind w:left="720" w:hanging="720"/>
      </w:pPr>
      <w:r w:rsidRPr="00883B69">
        <w:t xml:space="preserve">Adkins, B. (2009). PhD Pedagogy and the Changing Knowledge Landscapes of Universities. </w:t>
      </w:r>
      <w:r w:rsidRPr="00883B69">
        <w:rPr>
          <w:i/>
        </w:rPr>
        <w:t>Higher Education Research and Development, 28</w:t>
      </w:r>
      <w:r w:rsidRPr="00883B69">
        <w:t>(2), 165-177. doi:10.1080/07294360902725041</w:t>
      </w:r>
    </w:p>
    <w:p w14:paraId="6C750D1F" w14:textId="6A7A3857" w:rsidR="00883B69" w:rsidRPr="00883B69" w:rsidRDefault="00883B69" w:rsidP="00883B69">
      <w:pPr>
        <w:pStyle w:val="EndNoteBibliography"/>
        <w:spacing w:after="0"/>
        <w:ind w:left="720" w:hanging="720"/>
      </w:pPr>
      <w:r w:rsidRPr="00883B69">
        <w:t xml:space="preserve">Akker, W. v. d. (2017). </w:t>
      </w:r>
      <w:r w:rsidRPr="00883B69">
        <w:rPr>
          <w:i/>
        </w:rPr>
        <w:t>Productive interactions: societal impact of academic research in the knowledge society</w:t>
      </w:r>
      <w:r w:rsidRPr="00883B69">
        <w:t xml:space="preserve">. Retrieved from </w:t>
      </w:r>
      <w:hyperlink r:id="rId20" w:history="1">
        <w:r w:rsidRPr="00883B69">
          <w:rPr>
            <w:rStyle w:val="Hyperlink"/>
          </w:rPr>
          <w:t>http://www.leru.org/files/publications/LERU_Position_Paper_Societal_Impact.pdf</w:t>
        </w:r>
      </w:hyperlink>
    </w:p>
    <w:p w14:paraId="3877B46B" w14:textId="77777777" w:rsidR="00883B69" w:rsidRPr="00883B69" w:rsidRDefault="00883B69" w:rsidP="00883B69">
      <w:pPr>
        <w:pStyle w:val="EndNoteBibliography"/>
        <w:spacing w:after="0"/>
        <w:ind w:left="720" w:hanging="720"/>
      </w:pPr>
      <w:r w:rsidRPr="00883B69">
        <w:t xml:space="preserve">Al-Tabbaa, O., &amp; Ankrah, S. (2016). Social capital to facilitate ‘ engineered’ university– industry collaboration for technology transfer: A dynamic perspective. </w:t>
      </w:r>
      <w:r w:rsidRPr="00883B69">
        <w:rPr>
          <w:i/>
        </w:rPr>
        <w:t>Technological Forecasting &amp; Social Change, 104</w:t>
      </w:r>
      <w:r w:rsidRPr="00883B69">
        <w:t>, 1-15. doi:10.1016/j.techfore.2015.11.027</w:t>
      </w:r>
    </w:p>
    <w:p w14:paraId="104730FD" w14:textId="77777777" w:rsidR="00883B69" w:rsidRPr="00883B69" w:rsidRDefault="00883B69" w:rsidP="00883B69">
      <w:pPr>
        <w:pStyle w:val="EndNoteBibliography"/>
        <w:spacing w:after="0"/>
        <w:ind w:left="720" w:hanging="720"/>
      </w:pPr>
      <w:r w:rsidRPr="00883B69">
        <w:t xml:space="preserve">Archer, L. (2008). The new neoliberal subjects? Young/er academics’ constructions of professional identity. </w:t>
      </w:r>
      <w:r w:rsidRPr="00883B69">
        <w:rPr>
          <w:i/>
        </w:rPr>
        <w:t>Journal of Education Policy, 23</w:t>
      </w:r>
      <w:r w:rsidRPr="00883B69">
        <w:t>(3), 265-285. doi:10.1080/02680930701754047</w:t>
      </w:r>
    </w:p>
    <w:p w14:paraId="67BD5FA5" w14:textId="77777777" w:rsidR="00883B69" w:rsidRPr="00883B69" w:rsidRDefault="00883B69" w:rsidP="00883B69">
      <w:pPr>
        <w:pStyle w:val="EndNoteBibliography"/>
        <w:spacing w:after="0"/>
        <w:ind w:left="720" w:hanging="720"/>
      </w:pPr>
      <w:r w:rsidRPr="00883B69">
        <w:t xml:space="preserve">Atkinson, P., &amp; Coffey, A. (2004). Analysing documentary realities. In D. Silverman (Ed.), </w:t>
      </w:r>
      <w:r w:rsidRPr="00883B69">
        <w:rPr>
          <w:i/>
        </w:rPr>
        <w:t>Qualitative research: theory, method and practice</w:t>
      </w:r>
      <w:r w:rsidRPr="00883B69">
        <w:t xml:space="preserve"> (2nd ed.). London: SAGE.</w:t>
      </w:r>
    </w:p>
    <w:p w14:paraId="338C1941" w14:textId="77777777" w:rsidR="00883B69" w:rsidRPr="00883B69" w:rsidRDefault="00883B69" w:rsidP="00883B69">
      <w:pPr>
        <w:pStyle w:val="EndNoteBibliography"/>
        <w:spacing w:after="0"/>
        <w:ind w:left="720" w:hanging="720"/>
      </w:pPr>
      <w:r w:rsidRPr="00883B69">
        <w:t xml:space="preserve">Babones, S. (2016). Interpretive Quantitative Methods for the Social Sciences. </w:t>
      </w:r>
      <w:r w:rsidRPr="00883B69">
        <w:rPr>
          <w:i/>
        </w:rPr>
        <w:t>Sociology, 50</w:t>
      </w:r>
      <w:r w:rsidRPr="00883B69">
        <w:t>(3), 453-469. doi:10.1177/0038038515583637</w:t>
      </w:r>
    </w:p>
    <w:p w14:paraId="203E9A4C" w14:textId="77777777" w:rsidR="00883B69" w:rsidRPr="00883B69" w:rsidRDefault="00883B69" w:rsidP="00883B69">
      <w:pPr>
        <w:pStyle w:val="EndNoteBibliography"/>
        <w:spacing w:after="0"/>
        <w:ind w:left="720" w:hanging="720"/>
      </w:pPr>
      <w:r w:rsidRPr="00883B69">
        <w:t xml:space="preserve">Bacevic, J. (2017). Beyond the Third Mission: Toward an Actor-Based Account of Universities' Relationship with Society. In H. Ergül &amp; S. Coşar (Eds.), </w:t>
      </w:r>
      <w:r w:rsidRPr="00883B69">
        <w:rPr>
          <w:i/>
        </w:rPr>
        <w:t>Universities in the  neoliberal  era : academic cultures and critical perspectives</w:t>
      </w:r>
      <w:r w:rsidRPr="00883B69">
        <w:t>. London: Palgrave Macmillan.</w:t>
      </w:r>
    </w:p>
    <w:p w14:paraId="602AA3D2" w14:textId="77777777" w:rsidR="00883B69" w:rsidRPr="00883B69" w:rsidRDefault="00883B69" w:rsidP="00883B69">
      <w:pPr>
        <w:pStyle w:val="EndNoteBibliography"/>
        <w:spacing w:after="0"/>
        <w:ind w:left="720" w:hanging="720"/>
      </w:pPr>
      <w:r w:rsidRPr="00883B69">
        <w:t xml:space="preserve">Bacevic, J. (2018). With or without U? Assemblage theory and (de)territorialising the university. </w:t>
      </w:r>
      <w:r w:rsidRPr="00883B69">
        <w:rPr>
          <w:i/>
        </w:rPr>
        <w:t>Globalisation, Societies and Education</w:t>
      </w:r>
      <w:r w:rsidRPr="00883B69">
        <w:t>, 1-14. doi:10.1080/14767724.2018.1498323</w:t>
      </w:r>
    </w:p>
    <w:p w14:paraId="6292091A" w14:textId="77777777" w:rsidR="00883B69" w:rsidRPr="00883B69" w:rsidRDefault="00883B69" w:rsidP="00883B69">
      <w:pPr>
        <w:pStyle w:val="EndNoteBibliography"/>
        <w:spacing w:after="0"/>
        <w:ind w:left="720" w:hanging="720"/>
      </w:pPr>
      <w:r w:rsidRPr="00883B69">
        <w:t xml:space="preserve">Bansal, P., Bertels, S., Ewart, T., MacConnachie, P., &amp; O'Brien, J. (2012). Bridging the research-practice gap. </w:t>
      </w:r>
      <w:r w:rsidRPr="00883B69">
        <w:rPr>
          <w:i/>
        </w:rPr>
        <w:t>Academy of Management Perspectives, 26</w:t>
      </w:r>
      <w:r w:rsidRPr="00883B69">
        <w:t>(1), 73-92. doi:10.5465/amp.2011.0140</w:t>
      </w:r>
    </w:p>
    <w:p w14:paraId="5B72F80F" w14:textId="77777777" w:rsidR="00883B69" w:rsidRPr="00883B69" w:rsidRDefault="00883B69" w:rsidP="00883B69">
      <w:pPr>
        <w:pStyle w:val="EndNoteBibliography"/>
        <w:spacing w:after="0"/>
        <w:ind w:left="720" w:hanging="720"/>
      </w:pPr>
      <w:r w:rsidRPr="00883B69">
        <w:t xml:space="preserve">Barnett, R. (2017). </w:t>
      </w:r>
      <w:r w:rsidRPr="00883B69">
        <w:rPr>
          <w:i/>
        </w:rPr>
        <w:t>The Ecological University: A Feasible Utopia</w:t>
      </w:r>
      <w:r w:rsidRPr="00883B69">
        <w:t>. London: Routledge.</w:t>
      </w:r>
    </w:p>
    <w:p w14:paraId="01C93247" w14:textId="77777777" w:rsidR="00883B69" w:rsidRPr="00883B69" w:rsidRDefault="00883B69" w:rsidP="00883B69">
      <w:pPr>
        <w:pStyle w:val="EndNoteBibliography"/>
        <w:spacing w:after="0"/>
        <w:ind w:left="720" w:hanging="720"/>
      </w:pPr>
      <w:r w:rsidRPr="00883B69">
        <w:t xml:space="preserve">Barry, A., &amp; Born, G. (Eds.). (2013). </w:t>
      </w:r>
      <w:r w:rsidRPr="00883B69">
        <w:rPr>
          <w:i/>
        </w:rPr>
        <w:t>Interdisciplinarity: reconfigurations of the social and natural sciences</w:t>
      </w:r>
      <w:r w:rsidRPr="00883B69">
        <w:t>. London: Routledge.</w:t>
      </w:r>
    </w:p>
    <w:p w14:paraId="2572A75E" w14:textId="77777777" w:rsidR="00883B69" w:rsidRPr="00883B69" w:rsidRDefault="00883B69" w:rsidP="00883B69">
      <w:pPr>
        <w:pStyle w:val="EndNoteBibliography"/>
        <w:spacing w:after="0"/>
        <w:ind w:left="720" w:hanging="720"/>
      </w:pPr>
      <w:r w:rsidRPr="00883B69">
        <w:t xml:space="preserve">Barry, A., Born, G., &amp; Weszkalnys, G. (2008). Logics of interdisciplinarity. </w:t>
      </w:r>
      <w:r w:rsidRPr="00883B69">
        <w:rPr>
          <w:i/>
        </w:rPr>
        <w:t>Economy and Society, 37</w:t>
      </w:r>
      <w:r w:rsidRPr="00883B69">
        <w:t>(1), 20-49. doi:10.1080/03085140701760841</w:t>
      </w:r>
    </w:p>
    <w:p w14:paraId="0CB0DB87" w14:textId="77777777" w:rsidR="00883B69" w:rsidRPr="00883B69" w:rsidRDefault="00883B69" w:rsidP="00883B69">
      <w:pPr>
        <w:pStyle w:val="EndNoteBibliography"/>
        <w:spacing w:after="0"/>
        <w:ind w:left="720" w:hanging="720"/>
      </w:pPr>
      <w:r w:rsidRPr="00883B69">
        <w:t xml:space="preserve">Beck, J. (2002). The Sacred and the Profane in Recent Struggles to Promote Official Pedagogic Identities. </w:t>
      </w:r>
      <w:r w:rsidRPr="00883B69">
        <w:rPr>
          <w:i/>
        </w:rPr>
        <w:t>British Journal of Sociology of Education, 23</w:t>
      </w:r>
      <w:r w:rsidRPr="00883B69">
        <w:t>(4), 617-626. doi:10.1080/0142569022000038468</w:t>
      </w:r>
    </w:p>
    <w:p w14:paraId="50B7AF56" w14:textId="77777777" w:rsidR="00883B69" w:rsidRPr="00883B69" w:rsidRDefault="00883B69" w:rsidP="00883B69">
      <w:pPr>
        <w:pStyle w:val="EndNoteBibliography"/>
        <w:spacing w:after="0"/>
        <w:ind w:left="720" w:hanging="720"/>
      </w:pPr>
      <w:r w:rsidRPr="00883B69">
        <w:t xml:space="preserve">Beck, J., &amp; Young, M. F. D. (2005). The assault on the professions and the restructuring of academic and professional identities: a Bernsteinian analysis. </w:t>
      </w:r>
      <w:r w:rsidRPr="00883B69">
        <w:rPr>
          <w:i/>
        </w:rPr>
        <w:t>British Journal of Sociology of Education, 26</w:t>
      </w:r>
      <w:r w:rsidRPr="00883B69">
        <w:t>(2), 183-197. doi:10.1080/0142569042000294165</w:t>
      </w:r>
    </w:p>
    <w:p w14:paraId="53981F27" w14:textId="77777777" w:rsidR="00883B69" w:rsidRPr="00883B69" w:rsidRDefault="00883B69" w:rsidP="00883B69">
      <w:pPr>
        <w:pStyle w:val="EndNoteBibliography"/>
        <w:spacing w:after="0"/>
        <w:ind w:left="720" w:hanging="720"/>
      </w:pPr>
      <w:r w:rsidRPr="00883B69">
        <w:t xml:space="preserve">Ben-David, J. (1971). </w:t>
      </w:r>
      <w:r w:rsidRPr="00883B69">
        <w:rPr>
          <w:i/>
        </w:rPr>
        <w:t>The scientist's role in society: a comparative study</w:t>
      </w:r>
      <w:r w:rsidRPr="00883B69">
        <w:t>. Englewood Cliffs: Prentice-Hall.</w:t>
      </w:r>
    </w:p>
    <w:p w14:paraId="72B12316" w14:textId="77777777" w:rsidR="00883B69" w:rsidRPr="00883B69" w:rsidRDefault="00883B69" w:rsidP="00883B69">
      <w:pPr>
        <w:pStyle w:val="EndNoteBibliography"/>
        <w:spacing w:after="0"/>
        <w:ind w:left="720" w:hanging="720"/>
      </w:pPr>
      <w:r w:rsidRPr="00883B69">
        <w:t xml:space="preserve">Ben-David, J. (1977). </w:t>
      </w:r>
      <w:r w:rsidRPr="00883B69">
        <w:rPr>
          <w:i/>
        </w:rPr>
        <w:t>Centres of Learning: Britain, France, Germany, United States</w:t>
      </w:r>
      <w:r w:rsidRPr="00883B69">
        <w:t>. New York: McGraw Hill.</w:t>
      </w:r>
    </w:p>
    <w:p w14:paraId="4B0E341A" w14:textId="77777777" w:rsidR="00883B69" w:rsidRPr="00883B69" w:rsidRDefault="00883B69" w:rsidP="00883B69">
      <w:pPr>
        <w:pStyle w:val="EndNoteBibliography"/>
        <w:spacing w:after="0"/>
        <w:ind w:left="720" w:hanging="720"/>
      </w:pPr>
      <w:r w:rsidRPr="00883B69">
        <w:t xml:space="preserve">Ben-David, J., &amp; Zloczower, A. (1962). Universities and Academic Systems in Modern Societies. </w:t>
      </w:r>
      <w:r w:rsidRPr="00883B69">
        <w:rPr>
          <w:i/>
        </w:rPr>
        <w:t>Archives of European Sociology, 3</w:t>
      </w:r>
      <w:r w:rsidRPr="00883B69">
        <w:t>(1), 45-84. doi:10.1017/S0003975600000527</w:t>
      </w:r>
    </w:p>
    <w:p w14:paraId="0372892A" w14:textId="77777777" w:rsidR="00883B69" w:rsidRPr="00883B69" w:rsidRDefault="00883B69" w:rsidP="00883B69">
      <w:pPr>
        <w:pStyle w:val="EndNoteBibliography"/>
        <w:spacing w:after="0"/>
        <w:ind w:left="720" w:hanging="720"/>
      </w:pPr>
      <w:r w:rsidRPr="00883B69">
        <w:t xml:space="preserve">Benneworth, P., &amp; Charles, D. (2013). University-Community Engagement in the Wider Policy Environment. In P. Benneworth (Ed.), </w:t>
      </w:r>
      <w:r w:rsidRPr="00883B69">
        <w:rPr>
          <w:i/>
        </w:rPr>
        <w:t>University engagement with socially excluded communities</w:t>
      </w:r>
      <w:r w:rsidRPr="00883B69">
        <w:t>. Dordrecht: Springer.</w:t>
      </w:r>
    </w:p>
    <w:p w14:paraId="0CDB08B6" w14:textId="77777777" w:rsidR="00883B69" w:rsidRPr="00883B69" w:rsidRDefault="00883B69" w:rsidP="00883B69">
      <w:pPr>
        <w:pStyle w:val="EndNoteBibliography"/>
        <w:spacing w:after="0"/>
        <w:ind w:left="720" w:hanging="720"/>
      </w:pPr>
      <w:r w:rsidRPr="00883B69">
        <w:t xml:space="preserve">Benneworth, P., De Boer, H., &amp; Jongbloed, B. (2015). Between good intentions and urgent stakeholder pressures: institutionalizing the universities' third mission in the Swedish context. </w:t>
      </w:r>
      <w:r w:rsidRPr="00883B69">
        <w:rPr>
          <w:i/>
        </w:rPr>
        <w:t>European Journal of Higher Education, 5</w:t>
      </w:r>
      <w:r w:rsidRPr="00883B69">
        <w:t>(3), 1-17. doi:10.1080/21568235.2015.1044549</w:t>
      </w:r>
    </w:p>
    <w:p w14:paraId="67D42658" w14:textId="77777777" w:rsidR="00883B69" w:rsidRPr="00883B69" w:rsidRDefault="00883B69" w:rsidP="00883B69">
      <w:pPr>
        <w:pStyle w:val="EndNoteBibliography"/>
        <w:spacing w:after="0"/>
        <w:ind w:left="720" w:hanging="720"/>
      </w:pPr>
      <w:r w:rsidRPr="00883B69">
        <w:t xml:space="preserve">Bensaude-Vincent, B., Loeve, S., Nordmann, A., &amp; Schwarz, A. (2011). Matters of Interest: The Objects of Research in Science and Technoscience. </w:t>
      </w:r>
      <w:r w:rsidRPr="00883B69">
        <w:rPr>
          <w:i/>
        </w:rPr>
        <w:t>Journal for General Philosophy of Science, 42</w:t>
      </w:r>
      <w:r w:rsidRPr="00883B69">
        <w:t>(2), 365-383. doi:10.1007/s10838-011-9172-y</w:t>
      </w:r>
    </w:p>
    <w:p w14:paraId="7030F9FF" w14:textId="77777777" w:rsidR="00883B69" w:rsidRPr="00883B69" w:rsidRDefault="00883B69" w:rsidP="00883B69">
      <w:pPr>
        <w:pStyle w:val="EndNoteBibliography"/>
        <w:spacing w:after="0"/>
        <w:ind w:left="720" w:hanging="720"/>
      </w:pPr>
      <w:r w:rsidRPr="00883B69">
        <w:t xml:space="preserve">Bernstein, B. (1971). On the Classification and Framing of Educational Knowledge. In M. Young (Ed.), </w:t>
      </w:r>
      <w:r w:rsidRPr="00883B69">
        <w:rPr>
          <w:i/>
        </w:rPr>
        <w:t>Knowledge and control: new directions for the sociology of education</w:t>
      </w:r>
      <w:r w:rsidRPr="00883B69">
        <w:t>. London: Collier-Macmillan.</w:t>
      </w:r>
    </w:p>
    <w:p w14:paraId="1B11747F" w14:textId="77777777" w:rsidR="00883B69" w:rsidRPr="00883B69" w:rsidRDefault="00883B69" w:rsidP="00883B69">
      <w:pPr>
        <w:pStyle w:val="EndNoteBibliography"/>
        <w:spacing w:after="0"/>
        <w:ind w:left="720" w:hanging="720"/>
      </w:pPr>
      <w:r w:rsidRPr="00883B69">
        <w:t xml:space="preserve">Bernstein, B. (2000). </w:t>
      </w:r>
      <w:r w:rsidRPr="00883B69">
        <w:rPr>
          <w:i/>
        </w:rPr>
        <w:t>Pedagogy, symbolic control, and identity: Theory, research, critique</w:t>
      </w:r>
      <w:r w:rsidRPr="00883B69">
        <w:t xml:space="preserve"> (2nd ed.). Oxford: Rowman &amp; Littlefield.</w:t>
      </w:r>
    </w:p>
    <w:p w14:paraId="1F87B338" w14:textId="77777777" w:rsidR="00883B69" w:rsidRPr="00883B69" w:rsidRDefault="00883B69" w:rsidP="00883B69">
      <w:pPr>
        <w:pStyle w:val="EndNoteBibliography"/>
        <w:spacing w:after="0"/>
        <w:ind w:left="720" w:hanging="720"/>
      </w:pPr>
      <w:r w:rsidRPr="00883B69">
        <w:t xml:space="preserve">Bernstein, B. (2001). Symbolic control: Issues of empirical description of agencies and agents. </w:t>
      </w:r>
      <w:r w:rsidRPr="00883B69">
        <w:rPr>
          <w:i/>
        </w:rPr>
        <w:t>International Journal of Social Research Methodology, 4</w:t>
      </w:r>
      <w:r w:rsidRPr="00883B69">
        <w:t>(1), 21-33. doi:10.1080/13645570118017</w:t>
      </w:r>
    </w:p>
    <w:p w14:paraId="4706941E" w14:textId="77777777" w:rsidR="00883B69" w:rsidRPr="00883B69" w:rsidRDefault="00883B69" w:rsidP="00883B69">
      <w:pPr>
        <w:pStyle w:val="EndNoteBibliography"/>
        <w:spacing w:after="0"/>
        <w:ind w:left="720" w:hanging="720"/>
      </w:pPr>
      <w:r w:rsidRPr="00883B69">
        <w:t xml:space="preserve">Bernstein, B. (2003/1990). </w:t>
      </w:r>
      <w:r w:rsidRPr="00883B69">
        <w:rPr>
          <w:i/>
        </w:rPr>
        <w:t>Class, Codes and Control Volume IV: The Structuring of Pedagogic Discourse</w:t>
      </w:r>
      <w:r w:rsidRPr="00883B69">
        <w:t>. London: Routledge.</w:t>
      </w:r>
    </w:p>
    <w:p w14:paraId="2A285CF2" w14:textId="77777777" w:rsidR="00883B69" w:rsidRPr="00883B69" w:rsidRDefault="00883B69" w:rsidP="00883B69">
      <w:pPr>
        <w:pStyle w:val="EndNoteBibliography"/>
        <w:spacing w:after="0"/>
        <w:ind w:left="720" w:hanging="720"/>
      </w:pPr>
      <w:r w:rsidRPr="00883B69">
        <w:t xml:space="preserve">Bessant, S. E. F., &amp; Robinson, Z. P. (2019). Rating and rewarding higher education for sustainable development research within the marketised higher education context: experiences from English universities. </w:t>
      </w:r>
      <w:r w:rsidRPr="00883B69">
        <w:rPr>
          <w:i/>
        </w:rPr>
        <w:t>Environmental education research.</w:t>
      </w:r>
      <w:r w:rsidRPr="00883B69">
        <w:t>, 1-18. doi:10.1080/13504622.2018.1542488</w:t>
      </w:r>
    </w:p>
    <w:p w14:paraId="15B3DEB6" w14:textId="77777777" w:rsidR="00883B69" w:rsidRPr="00883B69" w:rsidRDefault="00883B69" w:rsidP="00883B69">
      <w:pPr>
        <w:pStyle w:val="EndNoteBibliography"/>
        <w:spacing w:after="0"/>
        <w:ind w:left="720" w:hanging="720"/>
      </w:pPr>
      <w:r w:rsidRPr="00883B69">
        <w:t xml:space="preserve">Bhaskar, R. (1998a). Philosophy and scientific realism. In M. S. Archer, R. Bhaskar, A. Collier, T. Lawson, &amp; A. Norrie (Eds.), </w:t>
      </w:r>
      <w:r w:rsidRPr="00883B69">
        <w:rPr>
          <w:i/>
        </w:rPr>
        <w:t>Critical realism: essential readings</w:t>
      </w:r>
      <w:r w:rsidRPr="00883B69">
        <w:t xml:space="preserve"> (pp. 16-47). London: Routledge.</w:t>
      </w:r>
    </w:p>
    <w:p w14:paraId="615C1DC2" w14:textId="77777777" w:rsidR="00883B69" w:rsidRPr="00883B69" w:rsidRDefault="00883B69" w:rsidP="00883B69">
      <w:pPr>
        <w:pStyle w:val="EndNoteBibliography"/>
        <w:spacing w:after="0"/>
        <w:ind w:left="720" w:hanging="720"/>
      </w:pPr>
      <w:r w:rsidRPr="00883B69">
        <w:t xml:space="preserve">Bhaskar, R. (1998b). </w:t>
      </w:r>
      <w:r w:rsidRPr="00883B69">
        <w:rPr>
          <w:i/>
        </w:rPr>
        <w:t>The possibility of naturalism: a philosophical critique of the contemporary human sciences</w:t>
      </w:r>
      <w:r w:rsidRPr="00883B69">
        <w:t xml:space="preserve"> (3rd ed.). London: Routledge.</w:t>
      </w:r>
    </w:p>
    <w:p w14:paraId="47DB18D0" w14:textId="77777777" w:rsidR="00883B69" w:rsidRPr="00883B69" w:rsidRDefault="00883B69" w:rsidP="00883B69">
      <w:pPr>
        <w:pStyle w:val="EndNoteBibliography"/>
        <w:spacing w:after="0"/>
        <w:ind w:left="720" w:hanging="720"/>
      </w:pPr>
      <w:r w:rsidRPr="00883B69">
        <w:t xml:space="preserve">Bhaskar, R. (2000). </w:t>
      </w:r>
      <w:r w:rsidRPr="00883B69">
        <w:rPr>
          <w:i/>
        </w:rPr>
        <w:t>From east to west: odyssey of a soul</w:t>
      </w:r>
      <w:r w:rsidRPr="00883B69">
        <w:t>. London: Routledge.</w:t>
      </w:r>
    </w:p>
    <w:p w14:paraId="68A40213" w14:textId="77777777" w:rsidR="00883B69" w:rsidRPr="00883B69" w:rsidRDefault="00883B69" w:rsidP="00883B69">
      <w:pPr>
        <w:pStyle w:val="EndNoteBibliography"/>
        <w:spacing w:after="0"/>
        <w:ind w:left="720" w:hanging="720"/>
      </w:pPr>
      <w:r w:rsidRPr="00883B69">
        <w:t xml:space="preserve">Bhaskar, R. (2008). </w:t>
      </w:r>
      <w:r w:rsidRPr="00883B69">
        <w:rPr>
          <w:i/>
        </w:rPr>
        <w:t>A realist theory of science</w:t>
      </w:r>
      <w:r w:rsidRPr="00883B69">
        <w:t xml:space="preserve"> (Rev. ed. ed.). London: Routledge.</w:t>
      </w:r>
    </w:p>
    <w:p w14:paraId="05EA9CAB" w14:textId="77777777" w:rsidR="00883B69" w:rsidRPr="00883B69" w:rsidRDefault="00883B69" w:rsidP="00883B69">
      <w:pPr>
        <w:pStyle w:val="EndNoteBibliography"/>
        <w:spacing w:after="0"/>
        <w:ind w:left="720" w:hanging="720"/>
      </w:pPr>
      <w:r w:rsidRPr="00883B69">
        <w:t xml:space="preserve">Bhaskar, R. (2010). Contexts of interdisciplinarity: interdisciplinarity and climate change. In R. Bhaskar, C. Frank, K. G. Hoyer, P. Næss, &amp; J. Parker (Eds.), </w:t>
      </w:r>
      <w:r w:rsidRPr="00883B69">
        <w:rPr>
          <w:i/>
        </w:rPr>
        <w:t>Interdisciplinarity and climate change: transforming knowledge and practice for our global future</w:t>
      </w:r>
      <w:r w:rsidRPr="00883B69">
        <w:t>: Routledge.</w:t>
      </w:r>
    </w:p>
    <w:p w14:paraId="1CAEFEEF" w14:textId="77777777" w:rsidR="00883B69" w:rsidRPr="00883B69" w:rsidRDefault="00883B69" w:rsidP="00883B69">
      <w:pPr>
        <w:pStyle w:val="EndNoteBibliography"/>
        <w:spacing w:after="0"/>
        <w:ind w:left="720" w:hanging="720"/>
      </w:pPr>
      <w:r w:rsidRPr="00883B69">
        <w:t xml:space="preserve">Biglan, A. (1973). Relationships between subject matter characteristics and the structure and output of university departments. </w:t>
      </w:r>
      <w:r w:rsidRPr="00883B69">
        <w:rPr>
          <w:i/>
        </w:rPr>
        <w:t>Journal of Applied Psychology, 57</w:t>
      </w:r>
      <w:r w:rsidRPr="00883B69">
        <w:t>(3), 204-213. doi:10.1037/h0034699</w:t>
      </w:r>
    </w:p>
    <w:p w14:paraId="68FF34D9" w14:textId="77777777" w:rsidR="00883B69" w:rsidRPr="00883B69" w:rsidRDefault="00883B69" w:rsidP="00883B69">
      <w:pPr>
        <w:pStyle w:val="EndNoteBibliography"/>
        <w:spacing w:after="0"/>
        <w:ind w:left="720" w:hanging="720"/>
      </w:pPr>
      <w:r w:rsidRPr="00883B69">
        <w:t xml:space="preserve">Bishop, K., D'Este, P., &amp; Neely, A. (2011). Gaining from interactions with universities: Multiple methods for nurturing absorptive capacity. </w:t>
      </w:r>
      <w:r w:rsidRPr="00883B69">
        <w:rPr>
          <w:i/>
        </w:rPr>
        <w:t>Research Policy, 40</w:t>
      </w:r>
      <w:r w:rsidRPr="00883B69">
        <w:t>(1), 30-40. doi:10.1016/j.respol.2010.09.009</w:t>
      </w:r>
    </w:p>
    <w:p w14:paraId="394573DE" w14:textId="77777777" w:rsidR="00883B69" w:rsidRPr="00883B69" w:rsidRDefault="00883B69" w:rsidP="00883B69">
      <w:pPr>
        <w:pStyle w:val="EndNoteBibliography"/>
        <w:spacing w:after="0"/>
        <w:ind w:left="720" w:hanging="720"/>
      </w:pPr>
      <w:r w:rsidRPr="00883B69">
        <w:t xml:space="preserve">Bleiklie, I. (1998). Justifying the Evaluative State: New Public Management Ideals in Higher Education. </w:t>
      </w:r>
      <w:r w:rsidRPr="00883B69">
        <w:rPr>
          <w:i/>
        </w:rPr>
        <w:t>Journal of Public Affairs Education, 4</w:t>
      </w:r>
      <w:r w:rsidRPr="00883B69">
        <w:t xml:space="preserve">(2), 87-100. </w:t>
      </w:r>
    </w:p>
    <w:p w14:paraId="6DE72EF2" w14:textId="77777777" w:rsidR="00883B69" w:rsidRPr="00883B69" w:rsidRDefault="00883B69" w:rsidP="00883B69">
      <w:pPr>
        <w:pStyle w:val="EndNoteBibliography"/>
        <w:spacing w:after="0"/>
        <w:ind w:left="720" w:hanging="720"/>
      </w:pPr>
      <w:r w:rsidRPr="00883B69">
        <w:t>Bloor, D. (2005). Durkheim and Mauss Revisited: Classification and the Sociology of Knowledge. In D. N. Levine, N. Stehr, &amp; M. Meja (Eds.), (pp. 67-92).</w:t>
      </w:r>
    </w:p>
    <w:p w14:paraId="1614FC3C" w14:textId="77777777" w:rsidR="00883B69" w:rsidRPr="00883B69" w:rsidRDefault="00883B69" w:rsidP="00883B69">
      <w:pPr>
        <w:pStyle w:val="EndNoteBibliography"/>
        <w:spacing w:after="0"/>
        <w:ind w:left="720" w:hanging="720"/>
      </w:pPr>
      <w:r w:rsidRPr="00883B69">
        <w:t xml:space="preserve">Boliver, V. (2015). Are there distinctive clusters of higher and lower status universities in the UK? </w:t>
      </w:r>
      <w:r w:rsidRPr="00883B69">
        <w:rPr>
          <w:i/>
        </w:rPr>
        <w:t>Oxford Review of Education, 41</w:t>
      </w:r>
      <w:r w:rsidRPr="00883B69">
        <w:t>(5), 608-627. doi:10.1080/03054985.2015.1082905</w:t>
      </w:r>
    </w:p>
    <w:p w14:paraId="164BCC46" w14:textId="77777777" w:rsidR="00883B69" w:rsidRPr="00883B69" w:rsidRDefault="00883B69" w:rsidP="00883B69">
      <w:pPr>
        <w:pStyle w:val="EndNoteBibliography"/>
        <w:spacing w:after="0"/>
        <w:ind w:left="720" w:hanging="720"/>
      </w:pPr>
      <w:r w:rsidRPr="00883B69">
        <w:t xml:space="preserve">Bourdieu, P. (1975). The specificity of the scientific field and the social conditions of the progress of reason. </w:t>
      </w:r>
      <w:r w:rsidRPr="00883B69">
        <w:rPr>
          <w:i/>
        </w:rPr>
        <w:t>Sociology of Science, 14</w:t>
      </w:r>
      <w:r w:rsidRPr="00883B69">
        <w:t>, 19-47. doi:10.1177/053901847501400602</w:t>
      </w:r>
    </w:p>
    <w:p w14:paraId="2F340D40" w14:textId="77777777" w:rsidR="00883B69" w:rsidRPr="00883B69" w:rsidRDefault="00883B69" w:rsidP="00883B69">
      <w:pPr>
        <w:pStyle w:val="EndNoteBibliography"/>
        <w:spacing w:after="0"/>
        <w:ind w:left="720" w:hanging="720"/>
      </w:pPr>
      <w:r w:rsidRPr="00883B69">
        <w:t xml:space="preserve">Brennan, J., Papatsiba, V., Sousa, S. B., &amp; Hoffman, D. (2016). Diversity of Higher Education Institutions in Networked Knowledge Societies: A Comparative Examination. In D. M. Hoffman &amp; J. Välimaa (Eds.), </w:t>
      </w:r>
      <w:r w:rsidRPr="00883B69">
        <w:rPr>
          <w:i/>
        </w:rPr>
        <w:t>Re-becoming universities?: higher education institutions in networked knowledge societies</w:t>
      </w:r>
      <w:r w:rsidRPr="00883B69">
        <w:t>. Dordrecht: Springer.</w:t>
      </w:r>
    </w:p>
    <w:p w14:paraId="46B104EC" w14:textId="77777777" w:rsidR="00883B69" w:rsidRPr="00883B69" w:rsidRDefault="00883B69" w:rsidP="00883B69">
      <w:pPr>
        <w:pStyle w:val="EndNoteBibliography"/>
        <w:spacing w:after="0"/>
        <w:ind w:left="720" w:hanging="720"/>
      </w:pPr>
      <w:r w:rsidRPr="00883B69">
        <w:t xml:space="preserve">Bresnen, M., &amp; Burrell, G. (2013). Journals à la mode? Twenty years of living alongside Mode 2 and the new production of knowledge. </w:t>
      </w:r>
      <w:r w:rsidRPr="00883B69">
        <w:rPr>
          <w:i/>
        </w:rPr>
        <w:t>Organization, 20</w:t>
      </w:r>
      <w:r w:rsidRPr="00883B69">
        <w:t>(1), 25-37. doi:10.1177/1350508412460992</w:t>
      </w:r>
    </w:p>
    <w:p w14:paraId="4CEE5394" w14:textId="6DD03FF0" w:rsidR="00883B69" w:rsidRPr="00883B69" w:rsidRDefault="00883B69" w:rsidP="00883B69">
      <w:pPr>
        <w:pStyle w:val="EndNoteBibliography"/>
        <w:spacing w:after="0"/>
        <w:ind w:left="720" w:hanging="720"/>
      </w:pPr>
      <w:r w:rsidRPr="00883B69">
        <w:t xml:space="preserve">British Psychological Society. (2008). </w:t>
      </w:r>
      <w:r w:rsidRPr="00883B69">
        <w:rPr>
          <w:i/>
        </w:rPr>
        <w:t>Response to the Department of Health consultation:  Consultation on the Future of Tobacco Control   </w:t>
      </w:r>
      <w:r w:rsidRPr="00883B69">
        <w:t xml:space="preserve">Retrieved from </w:t>
      </w:r>
      <w:hyperlink r:id="rId21" w:history="1">
        <w:r w:rsidRPr="00883B69">
          <w:rPr>
            <w:rStyle w:val="Hyperlink"/>
          </w:rPr>
          <w:t>http://www.smokefreeaction.org.uk/consultation-response/responses/ASH_DH_Consultation_tobacco_control_final.pdf</w:t>
        </w:r>
      </w:hyperlink>
    </w:p>
    <w:p w14:paraId="6F50F8DE" w14:textId="77777777" w:rsidR="00883B69" w:rsidRPr="00883B69" w:rsidRDefault="00883B69" w:rsidP="00883B69">
      <w:pPr>
        <w:pStyle w:val="EndNoteBibliography"/>
        <w:spacing w:after="0"/>
        <w:ind w:left="720" w:hanging="720"/>
      </w:pPr>
      <w:r w:rsidRPr="00883B69">
        <w:t xml:space="preserve">Bruner, J. S. (2003). </w:t>
      </w:r>
      <w:r w:rsidRPr="00883B69">
        <w:rPr>
          <w:i/>
        </w:rPr>
        <w:t>Making stories: law, literature, life</w:t>
      </w:r>
      <w:r w:rsidRPr="00883B69">
        <w:t>. Cambridge, Mass.: Harvard University Press.</w:t>
      </w:r>
    </w:p>
    <w:p w14:paraId="298819B1" w14:textId="77777777" w:rsidR="00883B69" w:rsidRPr="00883B69" w:rsidRDefault="00883B69" w:rsidP="00883B69">
      <w:pPr>
        <w:pStyle w:val="EndNoteBibliography"/>
        <w:spacing w:after="0"/>
        <w:ind w:left="720" w:hanging="720"/>
      </w:pPr>
      <w:r w:rsidRPr="00883B69">
        <w:t xml:space="preserve">Burnham, P., Lutz, K. G., Grant, W., &amp; Layton-Henry, Z. (2008). </w:t>
      </w:r>
      <w:r w:rsidRPr="00883B69">
        <w:rPr>
          <w:i/>
        </w:rPr>
        <w:t>Research methods in politics</w:t>
      </w:r>
      <w:r w:rsidRPr="00883B69">
        <w:t xml:space="preserve"> (2nd ed.). Basingstoke: Palgrave Macmillan.</w:t>
      </w:r>
    </w:p>
    <w:p w14:paraId="3FC36002" w14:textId="77777777" w:rsidR="00883B69" w:rsidRPr="00883B69" w:rsidRDefault="00883B69" w:rsidP="00883B69">
      <w:pPr>
        <w:pStyle w:val="EndNoteBibliography"/>
        <w:spacing w:after="0"/>
        <w:ind w:left="720" w:hanging="720"/>
      </w:pPr>
      <w:r w:rsidRPr="00883B69">
        <w:t xml:space="preserve">Cantwell, B. (2015). Laboratory Management, Academic Production, and the Building Blocks of Academic Capitalism. </w:t>
      </w:r>
      <w:r w:rsidRPr="00883B69">
        <w:rPr>
          <w:i/>
        </w:rPr>
        <w:t>Higher Education: The International Journal of Higher Education Research, 70</w:t>
      </w:r>
      <w:r w:rsidRPr="00883B69">
        <w:t>(3), 487-502. doi:10.1007/s10734-014-9851-9</w:t>
      </w:r>
    </w:p>
    <w:p w14:paraId="4F5B2B4A" w14:textId="77777777" w:rsidR="00883B69" w:rsidRPr="00883B69" w:rsidRDefault="00883B69" w:rsidP="00883B69">
      <w:pPr>
        <w:pStyle w:val="EndNoteBibliography"/>
        <w:spacing w:after="0"/>
        <w:ind w:left="720" w:hanging="720"/>
      </w:pPr>
      <w:r w:rsidRPr="00883B69">
        <w:t xml:space="preserve">Cell, J. W. (1982). </w:t>
      </w:r>
      <w:r w:rsidRPr="00883B69">
        <w:rPr>
          <w:i/>
        </w:rPr>
        <w:t>The Highest Stage of White Supremacy: The Origins of Segregation in South Africa and the American South</w:t>
      </w:r>
      <w:r w:rsidRPr="00883B69">
        <w:t>: Cambridge University Press.</w:t>
      </w:r>
    </w:p>
    <w:p w14:paraId="1146CCD1" w14:textId="77777777" w:rsidR="00883B69" w:rsidRPr="00883B69" w:rsidRDefault="00883B69" w:rsidP="00883B69">
      <w:pPr>
        <w:pStyle w:val="EndNoteBibliography"/>
        <w:spacing w:after="0"/>
        <w:ind w:left="720" w:hanging="720"/>
      </w:pPr>
      <w:r w:rsidRPr="00883B69">
        <w:t xml:space="preserve">Centre for Educational Research and Innovation. (1982). </w:t>
      </w:r>
      <w:r w:rsidRPr="00883B69">
        <w:rPr>
          <w:i/>
        </w:rPr>
        <w:t>The University and the Community: The Problems of Changing Relationships</w:t>
      </w:r>
      <w:r w:rsidRPr="00883B69">
        <w:t>. Paris: Organisation for Economic Co-operation and Development.</w:t>
      </w:r>
    </w:p>
    <w:p w14:paraId="0F914994" w14:textId="77777777" w:rsidR="00883B69" w:rsidRPr="00883B69" w:rsidRDefault="00883B69" w:rsidP="00883B69">
      <w:pPr>
        <w:pStyle w:val="EndNoteBibliography"/>
        <w:spacing w:after="0"/>
        <w:ind w:left="720" w:hanging="720"/>
      </w:pPr>
      <w:r w:rsidRPr="00883B69">
        <w:t xml:space="preserve">Cervantes, M. (2017). Higher Education Institutions in the Knowledge Triangle. </w:t>
      </w:r>
      <w:r w:rsidRPr="00883B69">
        <w:rPr>
          <w:i/>
        </w:rPr>
        <w:t>Foresight and STI Governance, 11</w:t>
      </w:r>
      <w:r w:rsidRPr="00883B69">
        <w:t>(2), 27-42. doi:10.17323/2500-2597.2017.2.27.42</w:t>
      </w:r>
    </w:p>
    <w:p w14:paraId="2AE6D3A9" w14:textId="77777777" w:rsidR="00883B69" w:rsidRPr="00883B69" w:rsidRDefault="00883B69" w:rsidP="00883B69">
      <w:pPr>
        <w:pStyle w:val="EndNoteBibliography"/>
        <w:spacing w:after="0"/>
        <w:ind w:left="720" w:hanging="720"/>
      </w:pPr>
      <w:r w:rsidRPr="00883B69">
        <w:t xml:space="preserve">Chau, V. S., Gilman, M., &amp; Serbanica, C. (2017). Aligning university–industry interactions: The role of boundary spanning in intellectual capital transfer. </w:t>
      </w:r>
      <w:r w:rsidRPr="00883B69">
        <w:rPr>
          <w:i/>
        </w:rPr>
        <w:t>Technological Forecasting &amp; Social Change, 123</w:t>
      </w:r>
      <w:r w:rsidRPr="00883B69">
        <w:t>(C), 199-209. doi:10.1016/j.techfore.2016.03.013</w:t>
      </w:r>
    </w:p>
    <w:p w14:paraId="1989297A" w14:textId="77777777" w:rsidR="00883B69" w:rsidRPr="00883B69" w:rsidRDefault="00883B69" w:rsidP="00883B69">
      <w:pPr>
        <w:pStyle w:val="EndNoteBibliography"/>
        <w:spacing w:after="0"/>
        <w:ind w:left="720" w:hanging="720"/>
      </w:pPr>
      <w:r w:rsidRPr="00883B69">
        <w:t xml:space="preserve">Chowdhury, G., Koya, K., Philipson, P., &amp; Dorta-González, P. (2016). Measuring the Impact of Research: Lessons from the UK’s Research Excellence Framework 2014. </w:t>
      </w:r>
      <w:r w:rsidRPr="00883B69">
        <w:rPr>
          <w:i/>
        </w:rPr>
        <w:t>PLoS ONE, 11</w:t>
      </w:r>
      <w:r w:rsidRPr="00883B69">
        <w:t>(6). doi:10.1371/journal.pone.0156978</w:t>
      </w:r>
    </w:p>
    <w:p w14:paraId="7887828B" w14:textId="77777777" w:rsidR="00883B69" w:rsidRPr="00883B69" w:rsidRDefault="00883B69" w:rsidP="00883B69">
      <w:pPr>
        <w:pStyle w:val="EndNoteBibliography"/>
        <w:spacing w:after="0"/>
        <w:ind w:left="720" w:hanging="720"/>
      </w:pPr>
      <w:r w:rsidRPr="00883B69">
        <w:t xml:space="preserve">Chubb, J. (2017). </w:t>
      </w:r>
      <w:r w:rsidRPr="00883B69">
        <w:rPr>
          <w:i/>
        </w:rPr>
        <w:t>Instrumentalism and Epistemic Responsibility: Researchers and the Impact Agenda in the UK and Australia.</w:t>
      </w:r>
      <w:r w:rsidRPr="00883B69">
        <w:t xml:space="preserve"> (PhD thesis). University of York, York. </w:t>
      </w:r>
    </w:p>
    <w:p w14:paraId="7287EC19" w14:textId="77777777" w:rsidR="00883B69" w:rsidRPr="00883B69" w:rsidRDefault="00883B69" w:rsidP="00883B69">
      <w:pPr>
        <w:pStyle w:val="EndNoteBibliography"/>
        <w:spacing w:after="0"/>
        <w:ind w:left="720" w:hanging="720"/>
      </w:pPr>
      <w:r w:rsidRPr="00883B69">
        <w:t xml:space="preserve">Chubb, J., &amp; Watermeyer, R. (2017). Artifice or integrity in the marketization of research impact? Investigating the moral economy of (pathways to) impact statements within research funding proposals in the UK and Australia. </w:t>
      </w:r>
      <w:r w:rsidRPr="00883B69">
        <w:rPr>
          <w:i/>
        </w:rPr>
        <w:t>Studies in Higher Education, 42</w:t>
      </w:r>
      <w:r w:rsidRPr="00883B69">
        <w:t>(12), 2360-2372. doi:10.1080/03075079.2016.1144182</w:t>
      </w:r>
    </w:p>
    <w:p w14:paraId="0A8B03A4" w14:textId="77777777" w:rsidR="00883B69" w:rsidRPr="00883B69" w:rsidRDefault="00883B69" w:rsidP="00883B69">
      <w:pPr>
        <w:pStyle w:val="EndNoteBibliography"/>
        <w:spacing w:after="0"/>
        <w:ind w:left="720" w:hanging="720"/>
      </w:pPr>
      <w:r w:rsidRPr="00883B69">
        <w:t xml:space="preserve">Chubb, J., Watermeyer, R., &amp; Wakeling, P. (2017). Fear and loathing in the academy? The role of emotion in response to an impact agenda in the UK and Australia. </w:t>
      </w:r>
      <w:r w:rsidRPr="00883B69">
        <w:rPr>
          <w:i/>
        </w:rPr>
        <w:t>Higher Education Research &amp; Development, 36</w:t>
      </w:r>
      <w:r w:rsidRPr="00883B69">
        <w:t>(3), 555-568. doi:10.1080/07294360.2017.1288709</w:t>
      </w:r>
    </w:p>
    <w:p w14:paraId="246C1D2D" w14:textId="77777777" w:rsidR="00883B69" w:rsidRPr="00883B69" w:rsidRDefault="00883B69" w:rsidP="00883B69">
      <w:pPr>
        <w:pStyle w:val="EndNoteBibliography"/>
        <w:spacing w:after="0"/>
        <w:ind w:left="720" w:hanging="720"/>
      </w:pPr>
      <w:r w:rsidRPr="00883B69">
        <w:t xml:space="preserve">Clark, B. R. (1972). The Organizational Saga in Higher Education. </w:t>
      </w:r>
      <w:r w:rsidRPr="00883B69">
        <w:rPr>
          <w:i/>
        </w:rPr>
        <w:t>Administrative Science Quarterly, 17</w:t>
      </w:r>
      <w:r w:rsidRPr="00883B69">
        <w:t>(2), 178-184. doi:10.2307/2393952</w:t>
      </w:r>
    </w:p>
    <w:p w14:paraId="68AEF6B4" w14:textId="77777777" w:rsidR="00883B69" w:rsidRPr="00883B69" w:rsidRDefault="00883B69" w:rsidP="00883B69">
      <w:pPr>
        <w:pStyle w:val="EndNoteBibliography"/>
        <w:spacing w:after="0"/>
        <w:ind w:left="720" w:hanging="720"/>
      </w:pPr>
      <w:r w:rsidRPr="00883B69">
        <w:t xml:space="preserve">Clark, B. R. (1983). </w:t>
      </w:r>
      <w:r w:rsidRPr="00883B69">
        <w:rPr>
          <w:i/>
        </w:rPr>
        <w:t>The higher education system: academic organisation in cross-national perspective</w:t>
      </w:r>
      <w:r w:rsidRPr="00883B69">
        <w:t>. London: University of California Press.</w:t>
      </w:r>
    </w:p>
    <w:p w14:paraId="4A0488C9" w14:textId="77777777" w:rsidR="00883B69" w:rsidRPr="00883B69" w:rsidRDefault="00883B69" w:rsidP="00883B69">
      <w:pPr>
        <w:pStyle w:val="EndNoteBibliography"/>
        <w:spacing w:after="0"/>
        <w:ind w:left="720" w:hanging="720"/>
      </w:pPr>
      <w:r w:rsidRPr="00883B69">
        <w:t xml:space="preserve">Clark, B. R. (1984). </w:t>
      </w:r>
      <w:r w:rsidRPr="00883B69">
        <w:rPr>
          <w:i/>
        </w:rPr>
        <w:t>Perspectives on higher education: eight disciplinary and comparative views</w:t>
      </w:r>
      <w:r w:rsidRPr="00883B69">
        <w:t>. London: University of California Press.</w:t>
      </w:r>
    </w:p>
    <w:p w14:paraId="240CE3E0" w14:textId="6931CE53" w:rsidR="00883B69" w:rsidRPr="00883B69" w:rsidRDefault="00883B69" w:rsidP="00883B69">
      <w:pPr>
        <w:pStyle w:val="EndNoteBibliography"/>
        <w:spacing w:after="0"/>
        <w:ind w:left="720" w:hanging="720"/>
      </w:pPr>
      <w:r w:rsidRPr="00883B69">
        <w:t xml:space="preserve">Clark, B. R. (1987). </w:t>
      </w:r>
      <w:r w:rsidRPr="00883B69">
        <w:rPr>
          <w:i/>
        </w:rPr>
        <w:t>The Academic Life. Small Worlds, Different Worlds. A Carnegie Foundation Special Report</w:t>
      </w:r>
      <w:r w:rsidRPr="00883B69">
        <w:t xml:space="preserve"> (0931050324). Retrieved from </w:t>
      </w:r>
      <w:hyperlink r:id="rId22" w:history="1">
        <w:r w:rsidRPr="00883B69">
          <w:rPr>
            <w:rStyle w:val="Hyperlink"/>
          </w:rPr>
          <w:t>https://eric.ed.gov/?id=ED299902</w:t>
        </w:r>
      </w:hyperlink>
    </w:p>
    <w:p w14:paraId="099B16EC" w14:textId="77777777" w:rsidR="00883B69" w:rsidRPr="00883B69" w:rsidRDefault="00883B69" w:rsidP="00883B69">
      <w:pPr>
        <w:pStyle w:val="EndNoteBibliography"/>
        <w:spacing w:after="0"/>
        <w:ind w:left="720" w:hanging="720"/>
      </w:pPr>
      <w:r w:rsidRPr="00883B69">
        <w:t xml:space="preserve">Clark, B. R. (1989). The Academic Life: Small Worlds, Different Worlds. </w:t>
      </w:r>
      <w:r w:rsidRPr="00883B69">
        <w:rPr>
          <w:i/>
        </w:rPr>
        <w:t>Educational Researcher, 18</w:t>
      </w:r>
      <w:r w:rsidRPr="00883B69">
        <w:t>(5), 4-8. doi:10.3102/0013189X018005004</w:t>
      </w:r>
    </w:p>
    <w:p w14:paraId="3978AB74" w14:textId="77777777" w:rsidR="00883B69" w:rsidRPr="00883B69" w:rsidRDefault="00883B69" w:rsidP="00883B69">
      <w:pPr>
        <w:pStyle w:val="EndNoteBibliography"/>
        <w:spacing w:after="0"/>
        <w:ind w:left="720" w:hanging="720"/>
      </w:pPr>
      <w:r w:rsidRPr="00883B69">
        <w:t xml:space="preserve">Clark, B. R. (1995). </w:t>
      </w:r>
      <w:r w:rsidRPr="00883B69">
        <w:rPr>
          <w:i/>
        </w:rPr>
        <w:t>Places of inquiry: research and advanced education in modern universities</w:t>
      </w:r>
      <w:r w:rsidRPr="00883B69">
        <w:t>. London: University of California Press.</w:t>
      </w:r>
    </w:p>
    <w:p w14:paraId="3AC8198F" w14:textId="77777777" w:rsidR="00883B69" w:rsidRPr="00883B69" w:rsidRDefault="00883B69" w:rsidP="00883B69">
      <w:pPr>
        <w:pStyle w:val="EndNoteBibliography"/>
        <w:spacing w:after="0"/>
        <w:ind w:left="720" w:hanging="720"/>
      </w:pPr>
      <w:r w:rsidRPr="00883B69">
        <w:t xml:space="preserve">Clark, B. R. (1998). </w:t>
      </w:r>
      <w:r w:rsidRPr="00883B69">
        <w:rPr>
          <w:i/>
        </w:rPr>
        <w:t>Creating entrepreneurial universities: organizational pathways of transformation</w:t>
      </w:r>
      <w:r w:rsidRPr="00883B69">
        <w:t>. Oxford: Pergamon Press.</w:t>
      </w:r>
    </w:p>
    <w:p w14:paraId="0D4EE324" w14:textId="77777777" w:rsidR="00883B69" w:rsidRPr="00883B69" w:rsidRDefault="00883B69" w:rsidP="00883B69">
      <w:pPr>
        <w:pStyle w:val="EndNoteBibliography"/>
        <w:spacing w:after="0"/>
        <w:ind w:left="720" w:hanging="720"/>
      </w:pPr>
      <w:r w:rsidRPr="00883B69">
        <w:t xml:space="preserve">Clark, B. R. (2004a). Delineating the Character of the Entrepreneurial University. </w:t>
      </w:r>
      <w:r w:rsidRPr="00883B69">
        <w:rPr>
          <w:i/>
        </w:rPr>
        <w:t>Higher Education Policy, 17</w:t>
      </w:r>
      <w:r w:rsidRPr="00883B69">
        <w:t>(4), 355. doi:10.1057/palgrave.hep.8300062</w:t>
      </w:r>
    </w:p>
    <w:p w14:paraId="7FE714AE" w14:textId="77777777" w:rsidR="00883B69" w:rsidRPr="00883B69" w:rsidRDefault="00883B69" w:rsidP="00883B69">
      <w:pPr>
        <w:pStyle w:val="EndNoteBibliography"/>
        <w:spacing w:after="0"/>
        <w:ind w:left="720" w:hanging="720"/>
      </w:pPr>
      <w:r w:rsidRPr="00883B69">
        <w:t xml:space="preserve">Clark, B. R. (2004b). </w:t>
      </w:r>
      <w:r w:rsidRPr="00883B69">
        <w:rPr>
          <w:i/>
        </w:rPr>
        <w:t>Sustaining change in universities: continuities in case studies and concepts</w:t>
      </w:r>
      <w:r w:rsidRPr="00883B69">
        <w:t>. Maidenhead: Open University Press.</w:t>
      </w:r>
    </w:p>
    <w:p w14:paraId="36593A6F" w14:textId="77777777" w:rsidR="00883B69" w:rsidRPr="00883B69" w:rsidRDefault="00883B69" w:rsidP="00883B69">
      <w:pPr>
        <w:pStyle w:val="EndNoteBibliography"/>
        <w:spacing w:after="0"/>
        <w:ind w:left="720" w:hanging="720"/>
      </w:pPr>
      <w:r w:rsidRPr="00883B69">
        <w:t xml:space="preserve">Clark, B. R. (2008). Differentiation and Integration of the Academic Profession. In B. R. Clark &amp; A. Clark (Eds.), </w:t>
      </w:r>
      <w:r w:rsidRPr="00883B69">
        <w:rPr>
          <w:i/>
        </w:rPr>
        <w:t>On Higher Education: Selected Writings, 1956-2006</w:t>
      </w:r>
      <w:r w:rsidRPr="00883B69">
        <w:t>. Baltimore: Johns Hopkins University Press.</w:t>
      </w:r>
    </w:p>
    <w:p w14:paraId="093F2123" w14:textId="77777777" w:rsidR="00883B69" w:rsidRPr="00883B69" w:rsidRDefault="00883B69" w:rsidP="00883B69">
      <w:pPr>
        <w:pStyle w:val="EndNoteBibliography"/>
        <w:spacing w:after="0"/>
        <w:ind w:left="720" w:hanging="720"/>
      </w:pPr>
      <w:r w:rsidRPr="00883B69">
        <w:t xml:space="preserve">Clark, B. R. (2008/1961). Organizational adaptations and precarious values. In B. R. Clark &amp; A. Clark (Eds.), </w:t>
      </w:r>
      <w:r w:rsidRPr="00883B69">
        <w:rPr>
          <w:i/>
        </w:rPr>
        <w:t>On Higher Education: Selected Writings, 1956-2006</w:t>
      </w:r>
      <w:r w:rsidRPr="00883B69">
        <w:t>. Baltimore: Johns Hopkins University Press.</w:t>
      </w:r>
    </w:p>
    <w:p w14:paraId="4BFC15AD" w14:textId="77777777" w:rsidR="00883B69" w:rsidRPr="00883B69" w:rsidRDefault="00883B69" w:rsidP="00883B69">
      <w:pPr>
        <w:pStyle w:val="EndNoteBibliography"/>
        <w:spacing w:after="0"/>
        <w:ind w:left="720" w:hanging="720"/>
      </w:pPr>
      <w:r w:rsidRPr="00883B69">
        <w:t xml:space="preserve">Clark, W. C., Tomich, T. P., van Noordwijk, M., Guston, D., Catacutan, D., Dickson, N. M., &amp; Mcnie, E. (2016). Boundary work for sustainable development: Natural resource management at the Consultative Group on International Agricultural Research (CGIAR). </w:t>
      </w:r>
      <w:r w:rsidRPr="00883B69">
        <w:rPr>
          <w:i/>
        </w:rPr>
        <w:t>Proceedings of the National Academy of Sciences, 113</w:t>
      </w:r>
      <w:r w:rsidRPr="00883B69">
        <w:t>(17), 4615. doi:10.1073/pnas.0900231108</w:t>
      </w:r>
    </w:p>
    <w:p w14:paraId="2B3683C8" w14:textId="77777777" w:rsidR="00883B69" w:rsidRPr="00883B69" w:rsidRDefault="00883B69" w:rsidP="00883B69">
      <w:pPr>
        <w:pStyle w:val="EndNoteBibliography"/>
        <w:spacing w:after="0"/>
        <w:ind w:left="720" w:hanging="720"/>
      </w:pPr>
      <w:r w:rsidRPr="00883B69">
        <w:t xml:space="preserve">Coad, A., Cowlin, M., Nightingale, P., Pellegrino, G., Savona, M., &amp; Siepel, J. (2014). </w:t>
      </w:r>
      <w:r w:rsidRPr="00883B69">
        <w:rPr>
          <w:i/>
        </w:rPr>
        <w:t>UK Innovation Survey: Innovative Firms and Growth</w:t>
      </w:r>
      <w:r w:rsidRPr="00883B69">
        <w:t>.</w:t>
      </w:r>
    </w:p>
    <w:p w14:paraId="495A4C3B" w14:textId="36C534F9" w:rsidR="00883B69" w:rsidRPr="00883B69" w:rsidRDefault="00883B69" w:rsidP="00883B69">
      <w:pPr>
        <w:pStyle w:val="EndNoteBibliography"/>
        <w:spacing w:after="0"/>
        <w:ind w:left="720" w:hanging="720"/>
      </w:pPr>
      <w:r w:rsidRPr="00883B69">
        <w:t xml:space="preserve">Committee of Vice Chancellors and Principals. (1985). </w:t>
      </w:r>
      <w:r w:rsidRPr="00883B69">
        <w:rPr>
          <w:i/>
        </w:rPr>
        <w:t>Report of the Steering Committee for Efficiency Studies in Universities. The Jarratt Report (1985)</w:t>
      </w:r>
      <w:r w:rsidRPr="00883B69">
        <w:t xml:space="preserve">. Retrieved from London: </w:t>
      </w:r>
      <w:hyperlink r:id="rId23" w:history="1">
        <w:r w:rsidRPr="00883B69">
          <w:rPr>
            <w:rStyle w:val="Hyperlink"/>
          </w:rPr>
          <w:t>http://www.educationengland.org.uk/documents/jarratt1985/index.html</w:t>
        </w:r>
      </w:hyperlink>
    </w:p>
    <w:p w14:paraId="2771B015" w14:textId="77777777" w:rsidR="00883B69" w:rsidRPr="00883B69" w:rsidRDefault="00883B69" w:rsidP="00883B69">
      <w:pPr>
        <w:pStyle w:val="EndNoteBibliography"/>
        <w:spacing w:after="0"/>
        <w:ind w:left="720" w:hanging="720"/>
      </w:pPr>
      <w:r w:rsidRPr="00883B69">
        <w:t xml:space="preserve">Considine, M. (2006). Theorizing the University as a Cultural System: Distinctions, Identities, Emergencies. </w:t>
      </w:r>
      <w:r w:rsidRPr="00883B69">
        <w:rPr>
          <w:i/>
        </w:rPr>
        <w:t>Educational Theory, 56</w:t>
      </w:r>
      <w:r w:rsidRPr="00883B69">
        <w:t>(3), 255-270. doi:10.1111/j.1741-5446.2006.00231.x</w:t>
      </w:r>
    </w:p>
    <w:p w14:paraId="06D4A335" w14:textId="77777777" w:rsidR="00883B69" w:rsidRPr="00883B69" w:rsidRDefault="00883B69" w:rsidP="00883B69">
      <w:pPr>
        <w:pStyle w:val="EndNoteBibliography"/>
        <w:spacing w:after="0"/>
        <w:ind w:left="720" w:hanging="720"/>
      </w:pPr>
      <w:r w:rsidRPr="00883B69">
        <w:t xml:space="preserve">Contandriopoulos, D., Lemire, M., Denis, J. L., &amp; Tremblay, E. (2010). Knowledge Exchange Processes in Organizations and Policy Arenas: A Narrative Systematic Review of the Literature. </w:t>
      </w:r>
      <w:r w:rsidRPr="00883B69">
        <w:rPr>
          <w:i/>
        </w:rPr>
        <w:t>Milbank Quarterly, 88</w:t>
      </w:r>
      <w:r w:rsidRPr="00883B69">
        <w:t>(4), 444-483. doi:10.1111/j.1468-0009.2010.00608.x</w:t>
      </w:r>
    </w:p>
    <w:p w14:paraId="7870DBEA" w14:textId="77777777" w:rsidR="00883B69" w:rsidRPr="00883B69" w:rsidRDefault="00883B69" w:rsidP="00883B69">
      <w:pPr>
        <w:pStyle w:val="EndNoteBibliography"/>
        <w:spacing w:after="0"/>
        <w:ind w:left="720" w:hanging="720"/>
      </w:pPr>
      <w:r w:rsidRPr="00883B69">
        <w:t xml:space="preserve">Cooper, M. H. (2009). Commercialization of the University and Problem Choice by Academic Biological Scientists. </w:t>
      </w:r>
      <w:r w:rsidRPr="00883B69">
        <w:rPr>
          <w:i/>
        </w:rPr>
        <w:t>Science, Technology, &amp; Human Values, 34</w:t>
      </w:r>
      <w:r w:rsidRPr="00883B69">
        <w:t>(5), 629-653. doi:10.1177/0162243908329379</w:t>
      </w:r>
    </w:p>
    <w:p w14:paraId="53F4C08F" w14:textId="77777777" w:rsidR="00883B69" w:rsidRPr="00883B69" w:rsidRDefault="00883B69" w:rsidP="00883B69">
      <w:pPr>
        <w:pStyle w:val="EndNoteBibliography"/>
        <w:spacing w:after="0"/>
        <w:ind w:left="720" w:hanging="720"/>
      </w:pPr>
      <w:r w:rsidRPr="00883B69">
        <w:t xml:space="preserve">Cordner, A. (2015). Strategic Science Translation and Environmental Controversies. </w:t>
      </w:r>
      <w:r w:rsidRPr="00883B69">
        <w:rPr>
          <w:i/>
        </w:rPr>
        <w:t>Science, Technology, &amp; Human Values, 40</w:t>
      </w:r>
      <w:r w:rsidRPr="00883B69">
        <w:t>(6), 915-938. doi:10.1177/0162243915584164</w:t>
      </w:r>
    </w:p>
    <w:p w14:paraId="68E2BC31" w14:textId="77777777" w:rsidR="00883B69" w:rsidRPr="00883B69" w:rsidRDefault="00883B69" w:rsidP="00883B69">
      <w:pPr>
        <w:pStyle w:val="EndNoteBibliography"/>
        <w:spacing w:after="0"/>
        <w:ind w:left="720" w:hanging="720"/>
      </w:pPr>
      <w:r w:rsidRPr="00883B69">
        <w:t xml:space="preserve">Danermark, B., Ekstrom, M., Jakobsen, L., &amp; Karlsson, J. C. (2002). </w:t>
      </w:r>
      <w:r w:rsidRPr="00883B69">
        <w:rPr>
          <w:i/>
        </w:rPr>
        <w:t>Explaining society: critical realism in the social sciences</w:t>
      </w:r>
      <w:r w:rsidRPr="00883B69">
        <w:t>. London: Routledge.</w:t>
      </w:r>
    </w:p>
    <w:p w14:paraId="75AC5610" w14:textId="77777777" w:rsidR="00883B69" w:rsidRPr="00883B69" w:rsidRDefault="00883B69" w:rsidP="00883B69">
      <w:pPr>
        <w:pStyle w:val="EndNoteBibliography"/>
        <w:spacing w:after="0"/>
        <w:ind w:left="720" w:hanging="720"/>
      </w:pPr>
      <w:r w:rsidRPr="00883B69">
        <w:t>de Jong, S., Barker, K., Cox, D., Sveinsdottir, T., &amp; Van den Besselaar, P. (2013). Understanding Societal Impact Through Studying Productive Interactions. Working paper 1304. In: Rethenau Institut.</w:t>
      </w:r>
    </w:p>
    <w:p w14:paraId="020465BA" w14:textId="77777777" w:rsidR="00883B69" w:rsidRPr="00883B69" w:rsidRDefault="00883B69" w:rsidP="00883B69">
      <w:pPr>
        <w:pStyle w:val="EndNoteBibliography"/>
        <w:spacing w:after="0"/>
        <w:ind w:left="720" w:hanging="720"/>
      </w:pPr>
      <w:r w:rsidRPr="00883B69">
        <w:t xml:space="preserve">Deem, R. (2004). The Knowledge Worker, the Manager‐academic and the Contemporary UK University: New and Old Forms of Public Management? </w:t>
      </w:r>
      <w:r w:rsidRPr="00883B69">
        <w:rPr>
          <w:i/>
        </w:rPr>
        <w:t>Financial Accountability &amp; Management, 20</w:t>
      </w:r>
      <w:r w:rsidRPr="00883B69">
        <w:t>(2), 107-128. doi:10.1111/j.1468-0408.2004.00189.x</w:t>
      </w:r>
    </w:p>
    <w:p w14:paraId="1C616B1E" w14:textId="77777777" w:rsidR="00883B69" w:rsidRPr="00883B69" w:rsidRDefault="00883B69" w:rsidP="00883B69">
      <w:pPr>
        <w:pStyle w:val="EndNoteBibliography"/>
        <w:spacing w:after="0"/>
        <w:ind w:left="720" w:hanging="720"/>
      </w:pPr>
      <w:r w:rsidRPr="00883B69">
        <w:t xml:space="preserve">Deem, R., Hillyard, S., &amp; Reed, M. (2007). </w:t>
      </w:r>
      <w:r w:rsidRPr="00883B69">
        <w:rPr>
          <w:i/>
        </w:rPr>
        <w:t>Knowledge, higher education, and the new managerialism: the changing management of UK universities</w:t>
      </w:r>
      <w:r w:rsidRPr="00883B69">
        <w:t>. Oxford: Oxford University Press.</w:t>
      </w:r>
    </w:p>
    <w:p w14:paraId="072E4275" w14:textId="77777777" w:rsidR="00883B69" w:rsidRPr="00883B69" w:rsidRDefault="00883B69" w:rsidP="00883B69">
      <w:pPr>
        <w:pStyle w:val="EndNoteBibliography"/>
        <w:spacing w:after="0"/>
        <w:ind w:left="720" w:hanging="720"/>
      </w:pPr>
      <w:r w:rsidRPr="00883B69">
        <w:t xml:space="preserve">Denicolo, P. (2014). </w:t>
      </w:r>
      <w:r w:rsidRPr="00883B69">
        <w:rPr>
          <w:i/>
        </w:rPr>
        <w:t>Achieving impact in research</w:t>
      </w:r>
      <w:r w:rsidRPr="00883B69">
        <w:t>: Los Angeles : SAGE, 2014.</w:t>
      </w:r>
    </w:p>
    <w:p w14:paraId="7D013A7D" w14:textId="468E00BC" w:rsidR="00883B69" w:rsidRPr="00883B69" w:rsidRDefault="00883B69" w:rsidP="00883B69">
      <w:pPr>
        <w:pStyle w:val="EndNoteBibliography"/>
        <w:spacing w:after="0"/>
        <w:ind w:left="720" w:hanging="720"/>
      </w:pPr>
      <w:r w:rsidRPr="00883B69">
        <w:t xml:space="preserve">Department for Business Energy &amp; Industrial Strategy. (2017). </w:t>
      </w:r>
      <w:r w:rsidRPr="00883B69">
        <w:rPr>
          <w:i/>
        </w:rPr>
        <w:t>Global Challenges Research Fund (GCRF): how the fund works</w:t>
      </w:r>
      <w:r w:rsidRPr="00883B69">
        <w:t xml:space="preserve">.  Retrieved from </w:t>
      </w:r>
      <w:hyperlink r:id="rId24" w:history="1">
        <w:r w:rsidRPr="00883B69">
          <w:rPr>
            <w:rStyle w:val="Hyperlink"/>
          </w:rPr>
          <w:t>https://www.gov.uk/government/publications/global-challenges-research-fund/global-challenges-research-fund-gcrf-how-the-fund-works</w:t>
        </w:r>
      </w:hyperlink>
    </w:p>
    <w:p w14:paraId="22065FB1" w14:textId="50BF02B0" w:rsidR="00883B69" w:rsidRPr="00883B69" w:rsidRDefault="00883B69" w:rsidP="00883B69">
      <w:pPr>
        <w:pStyle w:val="EndNoteBibliography"/>
        <w:spacing w:after="0"/>
        <w:ind w:left="720" w:hanging="720"/>
      </w:pPr>
      <w:r w:rsidRPr="00883B69">
        <w:t xml:space="preserve">Department for Business Innovation &amp; Skills. (2010). </w:t>
      </w:r>
      <w:r w:rsidRPr="00883B69">
        <w:rPr>
          <w:i/>
        </w:rPr>
        <w:t>UK Research council system: overview of economic impact</w:t>
      </w:r>
      <w:r w:rsidRPr="00883B69">
        <w:t xml:space="preserve">.  Retrieved from </w:t>
      </w:r>
      <w:hyperlink r:id="rId25" w:history="1">
        <w:r w:rsidRPr="00883B69">
          <w:rPr>
            <w:rStyle w:val="Hyperlink"/>
          </w:rPr>
          <w:t>https://www.gov.uk/government/publications/uk-research-council-system-overview-of-economic-impact</w:t>
        </w:r>
      </w:hyperlink>
    </w:p>
    <w:p w14:paraId="479DC752" w14:textId="4AD70456" w:rsidR="00883B69" w:rsidRPr="00883B69" w:rsidRDefault="00883B69" w:rsidP="00883B69">
      <w:pPr>
        <w:pStyle w:val="EndNoteBibliography"/>
        <w:spacing w:after="0"/>
        <w:ind w:left="720" w:hanging="720"/>
      </w:pPr>
      <w:r w:rsidRPr="00883B69">
        <w:t xml:space="preserve">Department for Business Innovation &amp; Skills. (2014). </w:t>
      </w:r>
      <w:r w:rsidRPr="00883B69">
        <w:rPr>
          <w:i/>
        </w:rPr>
        <w:t>Our plan for growth: Science and Innovation - Evidence Paper</w:t>
      </w:r>
      <w:r w:rsidRPr="00883B69">
        <w:t xml:space="preserve">. Retrieved from </w:t>
      </w:r>
      <w:hyperlink r:id="rId26" w:history="1">
        <w:r w:rsidRPr="00883B69">
          <w:rPr>
            <w:rStyle w:val="Hyperlink"/>
          </w:rPr>
          <w:t>https://www.gov.uk/government/publications/our-plan-for-growth-science-and-innovation-evidence</w:t>
        </w:r>
      </w:hyperlink>
    </w:p>
    <w:p w14:paraId="4E02452B" w14:textId="35CE2E62" w:rsidR="00883B69" w:rsidRPr="00883B69" w:rsidRDefault="00883B69" w:rsidP="00883B69">
      <w:pPr>
        <w:pStyle w:val="EndNoteBibliography"/>
        <w:spacing w:after="0"/>
        <w:ind w:left="720" w:hanging="720"/>
      </w:pPr>
      <w:r w:rsidRPr="00883B69">
        <w:t xml:space="preserve">Department for Education &amp; Skills. (2006). </w:t>
      </w:r>
      <w:r w:rsidRPr="00883B69">
        <w:rPr>
          <w:i/>
        </w:rPr>
        <w:t>Reform of higher edcation research assessment and funding. A consultation</w:t>
      </w:r>
      <w:r w:rsidRPr="00883B69">
        <w:t xml:space="preserve">. Retrieved from </w:t>
      </w:r>
      <w:hyperlink r:id="rId27" w:history="1">
        <w:r w:rsidRPr="00883B69">
          <w:rPr>
            <w:rStyle w:val="Hyperlink"/>
          </w:rPr>
          <w:t>http://dera.ioe.ac.uk/6140/</w:t>
        </w:r>
      </w:hyperlink>
    </w:p>
    <w:p w14:paraId="3504B7A9" w14:textId="77777777" w:rsidR="00883B69" w:rsidRPr="00883B69" w:rsidRDefault="00883B69" w:rsidP="00883B69">
      <w:pPr>
        <w:pStyle w:val="EndNoteBibliography"/>
        <w:spacing w:after="0"/>
        <w:ind w:left="720" w:hanging="720"/>
      </w:pPr>
      <w:r w:rsidRPr="00883B69">
        <w:t xml:space="preserve">Derrick, G. (2018). </w:t>
      </w:r>
      <w:r w:rsidRPr="00883B69">
        <w:rPr>
          <w:i/>
        </w:rPr>
        <w:t>The Evaluator's Eye: Impact Assessment and Academic Peer Review</w:t>
      </w:r>
      <w:r w:rsidRPr="00883B69">
        <w:t>: Palgrave Macmillan.</w:t>
      </w:r>
    </w:p>
    <w:p w14:paraId="46EEEB4D" w14:textId="77777777" w:rsidR="00883B69" w:rsidRPr="00883B69" w:rsidRDefault="00883B69" w:rsidP="00883B69">
      <w:pPr>
        <w:pStyle w:val="EndNoteBibliography"/>
        <w:spacing w:after="0"/>
        <w:ind w:left="720" w:hanging="720"/>
      </w:pPr>
      <w:r w:rsidRPr="00883B69">
        <w:t xml:space="preserve">Derrick, G., &amp; Samuel, G. (2016). The Evaluation Scale: Exploring Decisions About Societal Impact in Peer Review Panels. </w:t>
      </w:r>
      <w:r w:rsidRPr="00883B69">
        <w:rPr>
          <w:i/>
        </w:rPr>
        <w:t>A Review of Science, Learning and Policy, 54</w:t>
      </w:r>
      <w:r w:rsidRPr="00883B69">
        <w:t>(1), 75-97. doi:10.1007/s11024-016-9290-0</w:t>
      </w:r>
    </w:p>
    <w:p w14:paraId="673015B2" w14:textId="41D648F5" w:rsidR="00883B69" w:rsidRPr="00883B69" w:rsidRDefault="00883B69" w:rsidP="00883B69">
      <w:pPr>
        <w:pStyle w:val="EndNoteBibliography"/>
        <w:spacing w:after="0"/>
        <w:ind w:left="720" w:hanging="720"/>
      </w:pPr>
      <w:r w:rsidRPr="00883B69">
        <w:t xml:space="preserve">Diamond, A., Ball, C., Vorley, T., Hughes, T., Moreton, R., Howe, P., &amp; Nathwani, T. (2014). </w:t>
      </w:r>
      <w:r w:rsidRPr="00883B69">
        <w:rPr>
          <w:i/>
        </w:rPr>
        <w:t>Impact of Doctoral Careers</w:t>
      </w:r>
      <w:r w:rsidRPr="00883B69">
        <w:t xml:space="preserve">. Retrieved from </w:t>
      </w:r>
      <w:hyperlink r:id="rId28" w:history="1">
        <w:r w:rsidRPr="00883B69">
          <w:rPr>
            <w:rStyle w:val="Hyperlink"/>
          </w:rPr>
          <w:t>http://www.rcuk.ac.uk/publications/reports/impact-of-doctoral-careers/</w:t>
        </w:r>
      </w:hyperlink>
    </w:p>
    <w:p w14:paraId="0A869927" w14:textId="77777777" w:rsidR="00883B69" w:rsidRPr="00883B69" w:rsidRDefault="00883B69" w:rsidP="00883B69">
      <w:pPr>
        <w:pStyle w:val="EndNoteBibliography"/>
        <w:spacing w:after="0"/>
        <w:ind w:left="720" w:hanging="720"/>
      </w:pPr>
      <w:r w:rsidRPr="00883B69">
        <w:t xml:space="preserve">Digital Science, &amp; Science Policy Research Unit. (2016). The Value of Structural Diversity. </w:t>
      </w:r>
    </w:p>
    <w:p w14:paraId="423542E6" w14:textId="77777777" w:rsidR="00883B69" w:rsidRPr="00883B69" w:rsidRDefault="00883B69" w:rsidP="00883B69">
      <w:pPr>
        <w:pStyle w:val="EndNoteBibliography"/>
        <w:spacing w:after="0"/>
        <w:ind w:left="720" w:hanging="720"/>
      </w:pPr>
      <w:r w:rsidRPr="00883B69">
        <w:t xml:space="preserve">Dimaggio, P., &amp; Powell, W. (1983). The iron cage revisited: institutional isomorphism and collective rationality in organizational fields. </w:t>
      </w:r>
      <w:r w:rsidRPr="00883B69">
        <w:rPr>
          <w:i/>
        </w:rPr>
        <w:t>American Sociological Review, 48</w:t>
      </w:r>
      <w:r w:rsidRPr="00883B69">
        <w:t xml:space="preserve">(2), 147-160. </w:t>
      </w:r>
    </w:p>
    <w:p w14:paraId="391E265A" w14:textId="77777777" w:rsidR="00883B69" w:rsidRPr="00883B69" w:rsidRDefault="00883B69" w:rsidP="00883B69">
      <w:pPr>
        <w:pStyle w:val="EndNoteBibliography"/>
        <w:spacing w:after="0"/>
        <w:ind w:left="720" w:hanging="720"/>
      </w:pPr>
      <w:r w:rsidRPr="00883B69">
        <w:t xml:space="preserve">Donovan, C., &amp; Hanney, S. (2011). The ‘ Payback Framework’ explained. </w:t>
      </w:r>
      <w:r w:rsidRPr="00883B69">
        <w:rPr>
          <w:i/>
        </w:rPr>
        <w:t>Research Evaluation, 20</w:t>
      </w:r>
      <w:r w:rsidRPr="00883B69">
        <w:t>(3), 181-183. doi:10.3152/095820211X13118583635756</w:t>
      </w:r>
    </w:p>
    <w:p w14:paraId="51334D50" w14:textId="77777777" w:rsidR="00883B69" w:rsidRPr="00883B69" w:rsidRDefault="00883B69" w:rsidP="00883B69">
      <w:pPr>
        <w:pStyle w:val="EndNoteBibliography"/>
        <w:spacing w:after="0"/>
        <w:ind w:left="720" w:hanging="720"/>
      </w:pPr>
      <w:r w:rsidRPr="00883B69">
        <w:t xml:space="preserve">Douglas, M. (1996). </w:t>
      </w:r>
      <w:r w:rsidRPr="00883B69">
        <w:rPr>
          <w:i/>
        </w:rPr>
        <w:t>Natural Symbols: Explorations in Cosmology</w:t>
      </w:r>
      <w:r w:rsidRPr="00883B69">
        <w:t>. London: Routledge.</w:t>
      </w:r>
    </w:p>
    <w:p w14:paraId="366A4A7B" w14:textId="77777777" w:rsidR="00883B69" w:rsidRPr="00883B69" w:rsidRDefault="00883B69" w:rsidP="00883B69">
      <w:pPr>
        <w:pStyle w:val="EndNoteBibliography"/>
        <w:spacing w:after="0"/>
        <w:ind w:left="720" w:hanging="720"/>
      </w:pPr>
      <w:r w:rsidRPr="00883B69">
        <w:t xml:space="preserve">Durkheim, É. (1915). </w:t>
      </w:r>
      <w:r w:rsidRPr="00883B69">
        <w:rPr>
          <w:i/>
        </w:rPr>
        <w:t>The elementary forms of the religious life</w:t>
      </w:r>
      <w:r w:rsidRPr="00883B69">
        <w:t xml:space="preserve"> (J. W. Swain, Trans.). London: Allen Unwin.</w:t>
      </w:r>
    </w:p>
    <w:p w14:paraId="5129A9C7" w14:textId="77777777" w:rsidR="00883B69" w:rsidRPr="00883B69" w:rsidRDefault="00883B69" w:rsidP="00883B69">
      <w:pPr>
        <w:pStyle w:val="EndNoteBibliography"/>
        <w:spacing w:after="0"/>
        <w:ind w:left="720" w:hanging="720"/>
      </w:pPr>
      <w:r w:rsidRPr="00883B69">
        <w:t xml:space="preserve">Durkheim, É. (2013). </w:t>
      </w:r>
      <w:r w:rsidRPr="00883B69">
        <w:rPr>
          <w:i/>
        </w:rPr>
        <w:t>The Evolution of Educational Thought: Lectures on the formation and development of secondary education in France</w:t>
      </w:r>
      <w:r w:rsidRPr="00883B69">
        <w:t>. Oxon: Routledge.</w:t>
      </w:r>
    </w:p>
    <w:p w14:paraId="63EAFC1F" w14:textId="77777777" w:rsidR="00883B69" w:rsidRPr="00883B69" w:rsidRDefault="00883B69" w:rsidP="00883B69">
      <w:pPr>
        <w:pStyle w:val="EndNoteBibliography"/>
        <w:spacing w:after="0"/>
        <w:ind w:left="720" w:hanging="720"/>
      </w:pPr>
      <w:r w:rsidRPr="00883B69">
        <w:t xml:space="preserve">Durkheim, É., &amp; Mauss, M. (1969). </w:t>
      </w:r>
      <w:r w:rsidRPr="00883B69">
        <w:rPr>
          <w:i/>
        </w:rPr>
        <w:t>Primitive Classification</w:t>
      </w:r>
      <w:r w:rsidRPr="00883B69">
        <w:t xml:space="preserve"> (2nd ed. ed.). London: Cohen and West.</w:t>
      </w:r>
    </w:p>
    <w:p w14:paraId="3B08F635" w14:textId="77777777" w:rsidR="00883B69" w:rsidRPr="00883B69" w:rsidRDefault="00883B69" w:rsidP="00883B69">
      <w:pPr>
        <w:pStyle w:val="EndNoteBibliography"/>
        <w:spacing w:after="0"/>
        <w:ind w:left="720" w:hanging="720"/>
      </w:pPr>
      <w:r w:rsidRPr="00883B69">
        <w:t xml:space="preserve">Elias, N. (1982). Scientific Establishments. In N. Elias, H. Martins, &amp; R. Whitley (Eds.), </w:t>
      </w:r>
      <w:r w:rsidRPr="00883B69">
        <w:rPr>
          <w:i/>
        </w:rPr>
        <w:t>Scientific Establishments and Hierarchies</w:t>
      </w:r>
      <w:r w:rsidRPr="00883B69">
        <w:t>. London: Springer.</w:t>
      </w:r>
    </w:p>
    <w:p w14:paraId="08F18029" w14:textId="77777777" w:rsidR="00883B69" w:rsidRPr="00883B69" w:rsidRDefault="00883B69" w:rsidP="00883B69">
      <w:pPr>
        <w:pStyle w:val="EndNoteBibliography"/>
        <w:spacing w:after="0"/>
        <w:ind w:left="720" w:hanging="720"/>
      </w:pPr>
      <w:r w:rsidRPr="00883B69">
        <w:t xml:space="preserve">Elias, N. (1994). </w:t>
      </w:r>
      <w:r w:rsidRPr="00883B69">
        <w:rPr>
          <w:i/>
        </w:rPr>
        <w:t>The Established and the Outsiders: A Sociological Enquiry into Community Problems</w:t>
      </w:r>
      <w:r w:rsidRPr="00883B69">
        <w:t xml:space="preserve"> (2nd ed. ed.). London: SAGE.</w:t>
      </w:r>
    </w:p>
    <w:p w14:paraId="21D1F430" w14:textId="77777777" w:rsidR="00883B69" w:rsidRPr="00883B69" w:rsidRDefault="00883B69" w:rsidP="00883B69">
      <w:pPr>
        <w:pStyle w:val="EndNoteBibliography"/>
        <w:spacing w:after="0"/>
        <w:ind w:left="720" w:hanging="720"/>
      </w:pPr>
      <w:r w:rsidRPr="00883B69">
        <w:t xml:space="preserve">Etzkowitz, H. (1983). Entrepreneurial scientists and entrepreneurial universities in American academic science. </w:t>
      </w:r>
      <w:r w:rsidRPr="00883B69">
        <w:rPr>
          <w:i/>
        </w:rPr>
        <w:t>A Review of Science, Learning and Policy, 21</w:t>
      </w:r>
      <w:r w:rsidRPr="00883B69">
        <w:t>(2), 198-233. doi:10.1007/BF01097964</w:t>
      </w:r>
    </w:p>
    <w:p w14:paraId="21681A29" w14:textId="77777777" w:rsidR="00883B69" w:rsidRPr="00883B69" w:rsidRDefault="00883B69" w:rsidP="00883B69">
      <w:pPr>
        <w:pStyle w:val="EndNoteBibliography"/>
        <w:spacing w:after="0"/>
        <w:ind w:left="720" w:hanging="720"/>
      </w:pPr>
      <w:r w:rsidRPr="00883B69">
        <w:t xml:space="preserve">Etzkowitz, H. (2008). </w:t>
      </w:r>
      <w:r w:rsidRPr="00883B69">
        <w:rPr>
          <w:i/>
        </w:rPr>
        <w:t>The triple helix: university-industry-government innovation in action</w:t>
      </w:r>
      <w:r w:rsidRPr="00883B69">
        <w:t>. New York: Routledge.</w:t>
      </w:r>
    </w:p>
    <w:p w14:paraId="3D643CF9" w14:textId="77777777" w:rsidR="00883B69" w:rsidRPr="00883B69" w:rsidRDefault="00883B69" w:rsidP="00883B69">
      <w:pPr>
        <w:pStyle w:val="EndNoteBibliography"/>
        <w:spacing w:after="0"/>
        <w:ind w:left="720" w:hanging="720"/>
      </w:pPr>
      <w:r w:rsidRPr="00883B69">
        <w:t xml:space="preserve">Etzkowitz, H. (2013). Anatomy of the entrepreneurial university. </w:t>
      </w:r>
      <w:r w:rsidRPr="00883B69">
        <w:rPr>
          <w:i/>
        </w:rPr>
        <w:t>Social Science Information, 52</w:t>
      </w:r>
      <w:r w:rsidRPr="00883B69">
        <w:t>(3), 486-511. doi:10.1177/0539018413485832</w:t>
      </w:r>
    </w:p>
    <w:p w14:paraId="406A6561" w14:textId="77777777" w:rsidR="00883B69" w:rsidRPr="00883B69" w:rsidRDefault="00883B69" w:rsidP="00883B69">
      <w:pPr>
        <w:pStyle w:val="EndNoteBibliography"/>
        <w:spacing w:after="0"/>
        <w:ind w:left="720" w:hanging="720"/>
      </w:pPr>
      <w:r w:rsidRPr="00883B69">
        <w:t xml:space="preserve">Etzkowitz, H., &amp; Leydesdorff, L. (1995). The Triple Helix--University-industry-government relations: A laboratory for knowledge based economic development. </w:t>
      </w:r>
      <w:r w:rsidRPr="00883B69">
        <w:rPr>
          <w:i/>
        </w:rPr>
        <w:t>EASST review, 14</w:t>
      </w:r>
      <w:r w:rsidRPr="00883B69">
        <w:t xml:space="preserve">(1), 14-19. </w:t>
      </w:r>
    </w:p>
    <w:p w14:paraId="486915BF" w14:textId="77777777" w:rsidR="00883B69" w:rsidRPr="00883B69" w:rsidRDefault="00883B69" w:rsidP="00883B69">
      <w:pPr>
        <w:pStyle w:val="EndNoteBibliography"/>
        <w:spacing w:after="0"/>
        <w:ind w:left="720" w:hanging="720"/>
      </w:pPr>
      <w:r w:rsidRPr="00883B69">
        <w:t xml:space="preserve">Etzkowitz, H., &amp; Leydesdorff, L. (1999). The Future Location of Research and Technology Transfer. </w:t>
      </w:r>
      <w:r w:rsidRPr="00883B69">
        <w:rPr>
          <w:i/>
        </w:rPr>
        <w:t>The Journal of Technology Transfer, 24</w:t>
      </w:r>
      <w:r w:rsidRPr="00883B69">
        <w:t>(2), 111-123. doi:10.1023/A:1007807302841</w:t>
      </w:r>
    </w:p>
    <w:p w14:paraId="3D805953" w14:textId="77777777" w:rsidR="00883B69" w:rsidRPr="00883B69" w:rsidRDefault="00883B69" w:rsidP="00883B69">
      <w:pPr>
        <w:pStyle w:val="EndNoteBibliography"/>
        <w:spacing w:after="0"/>
        <w:ind w:left="720" w:hanging="720"/>
      </w:pPr>
      <w:r w:rsidRPr="00883B69">
        <w:t xml:space="preserve">Etzkowitz, H., Ranga, M., Benner, M., Guaranys, L., Maculan, A. M., &amp; Kneller, R. (2008). Pathways to the entrepreneurial university: towards a global convergence. </w:t>
      </w:r>
      <w:r w:rsidRPr="00883B69">
        <w:rPr>
          <w:i/>
        </w:rPr>
        <w:t>Science and Public Policy, 35</w:t>
      </w:r>
      <w:r w:rsidRPr="00883B69">
        <w:t>(9), 681-695. doi:10.3152/030234208X389701</w:t>
      </w:r>
    </w:p>
    <w:p w14:paraId="2C8FE0A6" w14:textId="77777777" w:rsidR="00883B69" w:rsidRPr="00883B69" w:rsidRDefault="00883B69" w:rsidP="00883B69">
      <w:pPr>
        <w:pStyle w:val="EndNoteBibliography"/>
        <w:spacing w:after="0"/>
        <w:ind w:left="720" w:hanging="720"/>
      </w:pPr>
      <w:r w:rsidRPr="00883B69">
        <w:t xml:space="preserve">Etzkowitz, H., &amp; Viale, R. (2010). Polyvalent Knowledge and the Entrepreneurial University: A Third Academic Revolution? </w:t>
      </w:r>
      <w:r w:rsidRPr="00883B69">
        <w:rPr>
          <w:i/>
        </w:rPr>
        <w:t>Critical Sociology, 36</w:t>
      </w:r>
      <w:r w:rsidRPr="00883B69">
        <w:t>(4), 595-609. doi:10.1177/0896920510365921</w:t>
      </w:r>
    </w:p>
    <w:p w14:paraId="67B80458" w14:textId="77777777" w:rsidR="00883B69" w:rsidRPr="00883B69" w:rsidRDefault="00883B69" w:rsidP="00883B69">
      <w:pPr>
        <w:pStyle w:val="EndNoteBibliography"/>
        <w:spacing w:after="0"/>
        <w:ind w:left="720" w:hanging="720"/>
      </w:pPr>
      <w:r w:rsidRPr="00883B69">
        <w:t xml:space="preserve">Evans, R. (2016). Achieving and evidencing research 'impact'? Tensions and dilemmas from an ethic of care perspective. </w:t>
      </w:r>
      <w:r w:rsidRPr="00883B69">
        <w:rPr>
          <w:i/>
        </w:rPr>
        <w:t>Area, 48</w:t>
      </w:r>
      <w:r w:rsidRPr="00883B69">
        <w:t>(2), 213-221. doi:10.1111/area.12256</w:t>
      </w:r>
    </w:p>
    <w:p w14:paraId="1AAD9A1C" w14:textId="77777777" w:rsidR="00883B69" w:rsidRPr="00883B69" w:rsidRDefault="00883B69" w:rsidP="00883B69">
      <w:pPr>
        <w:pStyle w:val="EndNoteBibliography"/>
        <w:spacing w:after="0"/>
        <w:ind w:left="720" w:hanging="720"/>
      </w:pPr>
      <w:r w:rsidRPr="00883B69">
        <w:t xml:space="preserve">Fenton, S. (1984). </w:t>
      </w:r>
      <w:r w:rsidRPr="00883B69">
        <w:rPr>
          <w:i/>
        </w:rPr>
        <w:t>Durkheim and modern sociology</w:t>
      </w:r>
      <w:r w:rsidRPr="00883B69">
        <w:t>. Cambridge: Cambridge University Press.</w:t>
      </w:r>
    </w:p>
    <w:p w14:paraId="33A9F571" w14:textId="77777777" w:rsidR="00883B69" w:rsidRPr="00883B69" w:rsidRDefault="00883B69" w:rsidP="00883B69">
      <w:pPr>
        <w:pStyle w:val="EndNoteBibliography"/>
        <w:spacing w:after="0"/>
        <w:ind w:left="720" w:hanging="720"/>
      </w:pPr>
      <w:r w:rsidRPr="00883B69">
        <w:t xml:space="preserve">Frontier Economics. (2014). </w:t>
      </w:r>
      <w:r w:rsidRPr="00883B69">
        <w:rPr>
          <w:i/>
        </w:rPr>
        <w:t>Rates of return to investment in science and innovation: A report prepared for the Department for Business Innovation and Skills (BIS)</w:t>
      </w:r>
      <w:r w:rsidRPr="00883B69">
        <w:t>.</w:t>
      </w:r>
    </w:p>
    <w:p w14:paraId="18DC07D3" w14:textId="77777777" w:rsidR="00883B69" w:rsidRPr="00883B69" w:rsidRDefault="00883B69" w:rsidP="00883B69">
      <w:pPr>
        <w:pStyle w:val="EndNoteBibliography"/>
        <w:spacing w:after="0"/>
        <w:ind w:left="720" w:hanging="720"/>
      </w:pPr>
      <w:r w:rsidRPr="00883B69">
        <w:t xml:space="preserve">Gibbons, M., Limoges, C., Nowotny, H., Schwartzman, S., Scott, P., &amp; Trow, M. (1994). </w:t>
      </w:r>
      <w:r w:rsidRPr="00883B69">
        <w:rPr>
          <w:i/>
        </w:rPr>
        <w:t>The new production of knowledge: the dynamics of science and research in contemporary societies</w:t>
      </w:r>
      <w:r w:rsidRPr="00883B69">
        <w:t>. London: Sage.</w:t>
      </w:r>
    </w:p>
    <w:p w14:paraId="4168BCF0" w14:textId="77777777" w:rsidR="00883B69" w:rsidRPr="00883B69" w:rsidRDefault="00883B69" w:rsidP="00883B69">
      <w:pPr>
        <w:pStyle w:val="EndNoteBibliography"/>
        <w:spacing w:after="0"/>
        <w:ind w:left="720" w:hanging="720"/>
      </w:pPr>
      <w:r w:rsidRPr="00883B69">
        <w:t xml:space="preserve">Gieryn, T. F. (1983). Boundary-Work and the Demarcation of Science from Non-Science: Strains and Interests in Professional Ideologies of Scientists. </w:t>
      </w:r>
      <w:r w:rsidRPr="00883B69">
        <w:rPr>
          <w:i/>
        </w:rPr>
        <w:t>American Sociological Review, 48</w:t>
      </w:r>
      <w:r w:rsidRPr="00883B69">
        <w:t>(6), 781-795. doi:10.2307/2095325</w:t>
      </w:r>
    </w:p>
    <w:p w14:paraId="76B55907" w14:textId="77777777" w:rsidR="00883B69" w:rsidRPr="00883B69" w:rsidRDefault="00883B69" w:rsidP="00883B69">
      <w:pPr>
        <w:pStyle w:val="EndNoteBibliography"/>
        <w:spacing w:after="0"/>
        <w:ind w:left="720" w:hanging="720"/>
      </w:pPr>
      <w:r w:rsidRPr="00883B69">
        <w:t xml:space="preserve">Glenna, L. L., Lacy, W. B., Welsh, R., &amp; Biscotti, D. (2007). University administrators, agricultural biotechnology, and academic capitalism: Defining the public good to promote university-industry relationships. </w:t>
      </w:r>
      <w:r w:rsidRPr="00883B69">
        <w:rPr>
          <w:i/>
        </w:rPr>
        <w:t>Sociological Quarterly, 48</w:t>
      </w:r>
      <w:r w:rsidRPr="00883B69">
        <w:t>(1), 141-163. doi:10.1111/j.1533-8525.2007.00074.x</w:t>
      </w:r>
    </w:p>
    <w:p w14:paraId="044EA0B0" w14:textId="77777777" w:rsidR="00883B69" w:rsidRPr="00883B69" w:rsidRDefault="00883B69" w:rsidP="00883B69">
      <w:pPr>
        <w:pStyle w:val="EndNoteBibliography"/>
        <w:spacing w:after="0"/>
        <w:ind w:left="720" w:hanging="720"/>
      </w:pPr>
      <w:r w:rsidRPr="00883B69">
        <w:t xml:space="preserve">Golinski, J. (2008). </w:t>
      </w:r>
      <w:r w:rsidRPr="00883B69">
        <w:rPr>
          <w:i/>
        </w:rPr>
        <w:t>Making Natural Knowledge: Constructivism and the History of Science, with a new preface</w:t>
      </w:r>
      <w:r w:rsidRPr="00883B69">
        <w:t>: University of Chicago Press.</w:t>
      </w:r>
    </w:p>
    <w:p w14:paraId="0330C337" w14:textId="77777777" w:rsidR="00883B69" w:rsidRPr="00883B69" w:rsidRDefault="00883B69" w:rsidP="00883B69">
      <w:pPr>
        <w:pStyle w:val="EndNoteBibliography"/>
        <w:spacing w:after="0"/>
        <w:ind w:left="720" w:hanging="720"/>
      </w:pPr>
      <w:r w:rsidRPr="00883B69">
        <w:t xml:space="preserve">Gomm, R., Hammersley, M., &amp; Foster, P. (2000). </w:t>
      </w:r>
      <w:r w:rsidRPr="00883B69">
        <w:rPr>
          <w:i/>
        </w:rPr>
        <w:t>Case study method: key issues, key texts</w:t>
      </w:r>
      <w:r w:rsidRPr="00883B69">
        <w:t>. London: SAGE.</w:t>
      </w:r>
    </w:p>
    <w:p w14:paraId="09F416E0" w14:textId="54B9B34C" w:rsidR="00883B69" w:rsidRPr="00883B69" w:rsidRDefault="00883B69" w:rsidP="00883B69">
      <w:pPr>
        <w:pStyle w:val="EndNoteBibliography"/>
        <w:spacing w:after="0"/>
        <w:ind w:left="720" w:hanging="720"/>
      </w:pPr>
      <w:r w:rsidRPr="00883B69">
        <w:t xml:space="preserve">Gornitzka, A. (2003). </w:t>
      </w:r>
      <w:r w:rsidRPr="00883B69">
        <w:rPr>
          <w:i/>
        </w:rPr>
        <w:t>Science, Clients, and the State: A study of Scientific Knowledge Production and Use.</w:t>
      </w:r>
      <w:r w:rsidRPr="00883B69">
        <w:t xml:space="preserve"> Retrieved from </w:t>
      </w:r>
      <w:hyperlink r:id="rId29" w:history="1">
        <w:r w:rsidRPr="00883B69">
          <w:rPr>
            <w:rStyle w:val="Hyperlink"/>
          </w:rPr>
          <w:t>https://www.utwente.nl/bms/cheps/phdportal/CHEPS%20Alumni%20and%20Their%20Theses/thesisgornitzka.pdf</w:t>
        </w:r>
      </w:hyperlink>
      <w:r w:rsidRPr="00883B69">
        <w:t xml:space="preserve"> </w:t>
      </w:r>
    </w:p>
    <w:p w14:paraId="6958F5EE" w14:textId="732051B5" w:rsidR="00883B69" w:rsidRPr="00883B69" w:rsidRDefault="00883B69" w:rsidP="00883B69">
      <w:pPr>
        <w:pStyle w:val="EndNoteBibliography"/>
        <w:spacing w:after="0"/>
        <w:ind w:left="720" w:hanging="720"/>
      </w:pPr>
      <w:r w:rsidRPr="00883B69">
        <w:t xml:space="preserve">Graham, R. (2014). </w:t>
      </w:r>
      <w:r w:rsidRPr="00883B69">
        <w:rPr>
          <w:i/>
        </w:rPr>
        <w:t>Creating university-based entrepreneurial ecosystems: evidence from emerging world leaders</w:t>
      </w:r>
      <w:r w:rsidRPr="00883B69">
        <w:t xml:space="preserve">. Retrieved from </w:t>
      </w:r>
      <w:hyperlink r:id="rId30" w:history="1">
        <w:r w:rsidRPr="00883B69">
          <w:rPr>
            <w:rStyle w:val="Hyperlink"/>
          </w:rPr>
          <w:t>http://www.rhgraham.org/RHG/Recent_publications_files/MIT%3ASkoltech%20entrepreneurial%20ecosystems%20report%202014%20_1.pdf</w:t>
        </w:r>
      </w:hyperlink>
    </w:p>
    <w:p w14:paraId="6145CCF9" w14:textId="77777777" w:rsidR="00883B69" w:rsidRPr="00883B69" w:rsidRDefault="00883B69" w:rsidP="00883B69">
      <w:pPr>
        <w:pStyle w:val="EndNoteBibliography"/>
        <w:spacing w:after="0"/>
        <w:ind w:left="720" w:hanging="720"/>
      </w:pPr>
      <w:r w:rsidRPr="00883B69">
        <w:t xml:space="preserve">Grant, J., Brutscher, P.-B., Kirk, S. E., Butler, L., &amp; Wooding, S. (2010). Capturing Research Impacts: A Review of International Practice. Documented Briefing. </w:t>
      </w:r>
      <w:r w:rsidRPr="00883B69">
        <w:rPr>
          <w:i/>
        </w:rPr>
        <w:t>Rand Corporation</w:t>
      </w:r>
      <w:r w:rsidRPr="00883B69">
        <w:t xml:space="preserve">. </w:t>
      </w:r>
    </w:p>
    <w:p w14:paraId="72A871B7" w14:textId="77777777" w:rsidR="00883B69" w:rsidRPr="00883B69" w:rsidRDefault="00883B69" w:rsidP="00883B69">
      <w:pPr>
        <w:pStyle w:val="EndNoteBibliography"/>
        <w:spacing w:after="0"/>
        <w:ind w:left="720" w:hanging="720"/>
      </w:pPr>
      <w:r w:rsidRPr="00883B69">
        <w:t xml:space="preserve">Greenhalgh, T., Raftery, J., Hanney, S., &amp; Glover, M. (2016). Research impact: a narrative review. </w:t>
      </w:r>
      <w:r w:rsidRPr="00883B69">
        <w:rPr>
          <w:i/>
        </w:rPr>
        <w:t>Bmc Medicine, 14</w:t>
      </w:r>
      <w:r w:rsidRPr="00883B69">
        <w:t>. doi:10.1186/s12916-016-0620-8</w:t>
      </w:r>
    </w:p>
    <w:p w14:paraId="27D4342F" w14:textId="77777777" w:rsidR="00883B69" w:rsidRPr="00883B69" w:rsidRDefault="00883B69" w:rsidP="00883B69">
      <w:pPr>
        <w:pStyle w:val="EndNoteBibliography"/>
        <w:spacing w:after="0"/>
        <w:ind w:left="720" w:hanging="720"/>
      </w:pPr>
      <w:r w:rsidRPr="00883B69">
        <w:t xml:space="preserve">Gumport, P. J. (2000). Academic restructuring: Organizational change and institutional imperatives. </w:t>
      </w:r>
      <w:r w:rsidRPr="00883B69">
        <w:rPr>
          <w:i/>
        </w:rPr>
        <w:t>Higher Education, 39</w:t>
      </w:r>
      <w:r w:rsidRPr="00883B69">
        <w:t>(1), 67-91. doi:10.1023/A:1003859026301</w:t>
      </w:r>
    </w:p>
    <w:p w14:paraId="1CD3F885" w14:textId="77777777" w:rsidR="00883B69" w:rsidRPr="00883B69" w:rsidRDefault="00883B69" w:rsidP="00883B69">
      <w:pPr>
        <w:pStyle w:val="EndNoteBibliography"/>
        <w:spacing w:after="0"/>
        <w:ind w:left="720" w:hanging="720"/>
      </w:pPr>
      <w:r w:rsidRPr="00883B69">
        <w:t xml:space="preserve">Gumport, P. J. (2002). Universities and Knowledge: Restructuring the City of Intellect. In S. G. Brint (Ed.), </w:t>
      </w:r>
      <w:r w:rsidRPr="00883B69">
        <w:rPr>
          <w:i/>
        </w:rPr>
        <w:t>The Future of the City of Intellect: The Changing American University</w:t>
      </w:r>
      <w:r w:rsidRPr="00883B69">
        <w:t>. Stanford: Stanford University Press.</w:t>
      </w:r>
    </w:p>
    <w:p w14:paraId="0A5D50D7" w14:textId="77777777" w:rsidR="00883B69" w:rsidRPr="00883B69" w:rsidRDefault="00883B69" w:rsidP="00883B69">
      <w:pPr>
        <w:pStyle w:val="EndNoteBibliography"/>
        <w:spacing w:after="0"/>
        <w:ind w:left="720" w:hanging="720"/>
      </w:pPr>
      <w:r w:rsidRPr="00883B69">
        <w:t xml:space="preserve">Gumport, P. J., &amp; Snydman, S. K. (2002). The Formal Organization of Knowledge: An Analysis of Academic Structure. </w:t>
      </w:r>
      <w:r w:rsidRPr="00883B69">
        <w:rPr>
          <w:i/>
        </w:rPr>
        <w:t>The Journal of Higher Education, 73</w:t>
      </w:r>
      <w:r w:rsidRPr="00883B69">
        <w:t xml:space="preserve">(3), 375-408. </w:t>
      </w:r>
    </w:p>
    <w:p w14:paraId="66432184" w14:textId="77777777" w:rsidR="00883B69" w:rsidRPr="00883B69" w:rsidRDefault="00883B69" w:rsidP="00883B69">
      <w:pPr>
        <w:pStyle w:val="EndNoteBibliography"/>
        <w:spacing w:after="0"/>
        <w:ind w:left="720" w:hanging="720"/>
      </w:pPr>
      <w:r w:rsidRPr="00883B69">
        <w:t xml:space="preserve">Gunn, A., &amp; Mintrom, M. (2017). Evaluating the non-academic impact of academic research: design considerations. </w:t>
      </w:r>
      <w:r w:rsidRPr="00883B69">
        <w:rPr>
          <w:i/>
        </w:rPr>
        <w:t>Journal of Higher Education Policy and Management, 39</w:t>
      </w:r>
      <w:r w:rsidRPr="00883B69">
        <w:t>(1), 20-30. doi:10.1080/1360080X.2016.1254429</w:t>
      </w:r>
    </w:p>
    <w:p w14:paraId="0F5FFE80" w14:textId="77777777" w:rsidR="00883B69" w:rsidRPr="00883B69" w:rsidRDefault="00883B69" w:rsidP="00883B69">
      <w:pPr>
        <w:pStyle w:val="EndNoteBibliography"/>
        <w:spacing w:after="0"/>
        <w:ind w:left="720" w:hanging="720"/>
      </w:pPr>
      <w:r w:rsidRPr="00883B69">
        <w:t xml:space="preserve">Guston, D. H. (1999). Stabilizing the Boundary between US Politics and Science: The Rôle of the Office of Technology Transfer as a Boundary Organization. </w:t>
      </w:r>
      <w:r w:rsidRPr="00883B69">
        <w:rPr>
          <w:i/>
        </w:rPr>
        <w:t>Social Studies of Science, 29</w:t>
      </w:r>
      <w:r w:rsidRPr="00883B69">
        <w:t>(1), 87-111. doi:10.1177/030631299029001004</w:t>
      </w:r>
    </w:p>
    <w:p w14:paraId="22B88303" w14:textId="77777777" w:rsidR="00883B69" w:rsidRPr="00883B69" w:rsidRDefault="00883B69" w:rsidP="00883B69">
      <w:pPr>
        <w:pStyle w:val="EndNoteBibliography"/>
        <w:spacing w:after="0"/>
        <w:ind w:left="720" w:hanging="720"/>
      </w:pPr>
      <w:r w:rsidRPr="00883B69">
        <w:t xml:space="preserve">Hancock, S., Hughes, G., &amp; Walsh, E. (2017). Purist or pragmatist? UK doctoral scientists’ moral positions on the knowledge economy. </w:t>
      </w:r>
      <w:r w:rsidRPr="00883B69">
        <w:rPr>
          <w:i/>
        </w:rPr>
        <w:t>Studies in Higher Education, 42</w:t>
      </w:r>
      <w:r w:rsidRPr="00883B69">
        <w:t>(7), 1244-1258. doi:10.1080/03075079.2015.1087994</w:t>
      </w:r>
    </w:p>
    <w:p w14:paraId="6515674D" w14:textId="77777777" w:rsidR="00883B69" w:rsidRPr="00883B69" w:rsidRDefault="00883B69" w:rsidP="00883B69">
      <w:pPr>
        <w:pStyle w:val="EndNoteBibliography"/>
        <w:spacing w:after="0"/>
        <w:ind w:left="720" w:hanging="720"/>
      </w:pPr>
      <w:r w:rsidRPr="00883B69">
        <w:t xml:space="preserve">Hancock, S., &amp; Walsh, E. (2014). Beyond knowledge and skills: rethinking the development of professional identity during the STEM doctorate. </w:t>
      </w:r>
      <w:r w:rsidRPr="00883B69">
        <w:rPr>
          <w:i/>
        </w:rPr>
        <w:t>Studies in Higher Education, 5079</w:t>
      </w:r>
      <w:r w:rsidRPr="00883B69">
        <w:t>(February 2015), 1-14. doi:10.1080/03075079.2014.915301</w:t>
      </w:r>
    </w:p>
    <w:p w14:paraId="4A6C11F4" w14:textId="77777777" w:rsidR="00883B69" w:rsidRPr="00883B69" w:rsidRDefault="00883B69" w:rsidP="00883B69">
      <w:pPr>
        <w:pStyle w:val="EndNoteBibliography"/>
        <w:spacing w:after="0"/>
        <w:ind w:left="720" w:hanging="720"/>
      </w:pPr>
      <w:r w:rsidRPr="00883B69">
        <w:t xml:space="preserve">Harvey, W. S. (2010). Methodological Approaches for Interviewing Elites. </w:t>
      </w:r>
      <w:r w:rsidRPr="00883B69">
        <w:rPr>
          <w:i/>
        </w:rPr>
        <w:t>Geography Compass, 4</w:t>
      </w:r>
      <w:r w:rsidRPr="00883B69">
        <w:t>(3), 193-205. doi:10.1111/j.1749-8198.2009.00313.x</w:t>
      </w:r>
    </w:p>
    <w:p w14:paraId="3B6406BB" w14:textId="77777777" w:rsidR="00883B69" w:rsidRPr="00883B69" w:rsidRDefault="00883B69" w:rsidP="00883B69">
      <w:pPr>
        <w:pStyle w:val="EndNoteBibliography"/>
        <w:spacing w:after="0"/>
        <w:ind w:left="720" w:hanging="720"/>
      </w:pPr>
      <w:r w:rsidRPr="00883B69">
        <w:t xml:space="preserve">Hatakenaka, S. (2004). </w:t>
      </w:r>
      <w:r w:rsidRPr="00883B69">
        <w:rPr>
          <w:i/>
        </w:rPr>
        <w:t>University-Industry Partnerships in MIT, Cambridge, and Tokyo: Storytelling Across Boundaries</w:t>
      </w:r>
      <w:r w:rsidRPr="00883B69">
        <w:t>. New York: Taylor &amp; Francis.</w:t>
      </w:r>
    </w:p>
    <w:p w14:paraId="33B02054" w14:textId="77777777" w:rsidR="00883B69" w:rsidRPr="00883B69" w:rsidRDefault="00883B69" w:rsidP="00883B69">
      <w:pPr>
        <w:pStyle w:val="EndNoteBibliography"/>
        <w:spacing w:after="0"/>
        <w:ind w:left="720" w:hanging="720"/>
      </w:pPr>
      <w:r w:rsidRPr="00883B69">
        <w:t xml:space="preserve">Hazelkorn, E. (2007). The Impact of League Tables and Ranking Systems on Higher Education Decision Making. </w:t>
      </w:r>
      <w:r w:rsidRPr="00883B69">
        <w:rPr>
          <w:i/>
        </w:rPr>
        <w:t>Higher Education Management and Policy, 19</w:t>
      </w:r>
      <w:r w:rsidRPr="00883B69">
        <w:t>(2), 81-105. doi:10.1787/hemp-v19-art12-en</w:t>
      </w:r>
    </w:p>
    <w:p w14:paraId="3655592A" w14:textId="77777777" w:rsidR="00883B69" w:rsidRPr="00883B69" w:rsidRDefault="00883B69" w:rsidP="00883B69">
      <w:pPr>
        <w:pStyle w:val="EndNoteBibliography"/>
        <w:spacing w:after="0"/>
        <w:ind w:left="720" w:hanging="720"/>
      </w:pPr>
      <w:r w:rsidRPr="00883B69">
        <w:t xml:space="preserve">Hazelkorn, E. (2008). Learning to Live with League Tables and Ranking: The Experience of Institutional Leaders. </w:t>
      </w:r>
      <w:r w:rsidRPr="00883B69">
        <w:rPr>
          <w:i/>
        </w:rPr>
        <w:t>Higher Education Policy, 21</w:t>
      </w:r>
      <w:r w:rsidRPr="00883B69">
        <w:t>(2), 193-215. doi:10.1057/hep.2008.1</w:t>
      </w:r>
    </w:p>
    <w:p w14:paraId="6D8567AC" w14:textId="77777777" w:rsidR="00883B69" w:rsidRPr="00883B69" w:rsidRDefault="00883B69" w:rsidP="00883B69">
      <w:pPr>
        <w:pStyle w:val="EndNoteBibliography"/>
        <w:spacing w:after="0"/>
        <w:ind w:left="720" w:hanging="720"/>
      </w:pPr>
      <w:r w:rsidRPr="00883B69">
        <w:t xml:space="preserve">Hellstrom, T., &amp; Jacob, M. (2000). Scientification of politics or politicization of science? Traditionalist science- policy discourse and its quarrels with Mode 2 epistemology. </w:t>
      </w:r>
      <w:r w:rsidRPr="00883B69">
        <w:rPr>
          <w:i/>
        </w:rPr>
        <w:t>Social Epistemology, 14</w:t>
      </w:r>
      <w:r w:rsidRPr="00883B69">
        <w:t>(1), 69-77. doi:10.1080/02691720050199315</w:t>
      </w:r>
    </w:p>
    <w:p w14:paraId="09E6473E" w14:textId="77777777" w:rsidR="00883B69" w:rsidRPr="00883B69" w:rsidRDefault="00883B69" w:rsidP="00883B69">
      <w:pPr>
        <w:pStyle w:val="EndNoteBibliography"/>
        <w:spacing w:after="0"/>
        <w:ind w:left="720" w:hanging="720"/>
      </w:pPr>
      <w:r w:rsidRPr="00883B69">
        <w:t xml:space="preserve">Henkel, M. (2000). Academic Responses to the UK Foresight Programme. </w:t>
      </w:r>
      <w:r w:rsidRPr="00883B69">
        <w:rPr>
          <w:i/>
        </w:rPr>
        <w:t>Higher Education Management, 12</w:t>
      </w:r>
      <w:r w:rsidRPr="00883B69">
        <w:t xml:space="preserve">(1), 67-84. </w:t>
      </w:r>
    </w:p>
    <w:p w14:paraId="5D02FD4B" w14:textId="77777777" w:rsidR="00883B69" w:rsidRPr="00883B69" w:rsidRDefault="00883B69" w:rsidP="00883B69">
      <w:pPr>
        <w:pStyle w:val="EndNoteBibliography"/>
        <w:spacing w:after="0"/>
        <w:ind w:left="720" w:hanging="720"/>
      </w:pPr>
      <w:r w:rsidRPr="00883B69">
        <w:t xml:space="preserve">Henkel, M. (2004). Current Science Policies and their Implications for the Formation and Maintenance of Academic Identity. </w:t>
      </w:r>
      <w:r w:rsidRPr="00883B69">
        <w:rPr>
          <w:i/>
        </w:rPr>
        <w:t>Higher Education Policy, 17</w:t>
      </w:r>
      <w:r w:rsidRPr="00883B69">
        <w:t>(2), 167. doi:10.1057/palgrave.hep.8300049</w:t>
      </w:r>
    </w:p>
    <w:p w14:paraId="023BA43A" w14:textId="77777777" w:rsidR="00883B69" w:rsidRPr="00883B69" w:rsidRDefault="00883B69" w:rsidP="00883B69">
      <w:pPr>
        <w:pStyle w:val="EndNoteBibliography"/>
        <w:spacing w:after="0"/>
        <w:ind w:left="720" w:hanging="720"/>
      </w:pPr>
      <w:r w:rsidRPr="00883B69">
        <w:t xml:space="preserve">Henkel, M. (2007). Can academic autonomy survive in the knowledge society? A perspective from Britain. </w:t>
      </w:r>
      <w:r w:rsidRPr="00883B69">
        <w:rPr>
          <w:i/>
        </w:rPr>
        <w:t>Higher Education Research &amp; Development, 26</w:t>
      </w:r>
      <w:r w:rsidRPr="00883B69">
        <w:t>(1), 87-99. doi:10.1080/07294360601166836</w:t>
      </w:r>
    </w:p>
    <w:p w14:paraId="410EE268" w14:textId="77777777" w:rsidR="00883B69" w:rsidRPr="00883B69" w:rsidRDefault="00883B69" w:rsidP="00883B69">
      <w:pPr>
        <w:pStyle w:val="EndNoteBibliography"/>
        <w:spacing w:after="0"/>
        <w:ind w:left="720" w:hanging="720"/>
      </w:pPr>
      <w:r w:rsidRPr="00883B69">
        <w:t xml:space="preserve">Henry, C., Carnochan, S., &amp; Austin, M. (2014). Using Qualitative Data- Mining for Practice Research in Child Welfare. </w:t>
      </w:r>
      <w:r w:rsidRPr="00883B69">
        <w:rPr>
          <w:i/>
        </w:rPr>
        <w:t>Child Welf., 93</w:t>
      </w:r>
      <w:r w:rsidRPr="00883B69">
        <w:t xml:space="preserve">(6), 7-26. </w:t>
      </w:r>
    </w:p>
    <w:p w14:paraId="68B53330" w14:textId="39EB8A8F" w:rsidR="00883B69" w:rsidRPr="00883B69" w:rsidRDefault="00883B69" w:rsidP="00883B69">
      <w:pPr>
        <w:pStyle w:val="EndNoteBibliography"/>
        <w:spacing w:after="0"/>
        <w:ind w:left="720" w:hanging="720"/>
      </w:pPr>
      <w:r w:rsidRPr="00883B69">
        <w:t xml:space="preserve">Higher Education Funding Council for England. (2009). </w:t>
      </w:r>
      <w:r w:rsidRPr="00883B69">
        <w:rPr>
          <w:i/>
        </w:rPr>
        <w:t>Research Excellence Framework: second consultation on the assessment and funding of research</w:t>
      </w:r>
      <w:r w:rsidRPr="00883B69">
        <w:t xml:space="preserve">. Retrieved from </w:t>
      </w:r>
      <w:hyperlink r:id="rId31" w:history="1">
        <w:r w:rsidRPr="00883B69">
          <w:rPr>
            <w:rStyle w:val="Hyperlink"/>
          </w:rPr>
          <w:t>http://dera.ioe.ac.uk/9288/</w:t>
        </w:r>
      </w:hyperlink>
    </w:p>
    <w:p w14:paraId="3417F7EF" w14:textId="77777777" w:rsidR="00883B69" w:rsidRPr="00883B69" w:rsidRDefault="00883B69" w:rsidP="00883B69">
      <w:pPr>
        <w:pStyle w:val="EndNoteBibliography"/>
        <w:spacing w:after="0"/>
        <w:ind w:left="720" w:hanging="720"/>
      </w:pPr>
      <w:r w:rsidRPr="00883B69">
        <w:t xml:space="preserve">Hoffman, S. G. (2011). The new tools of the science trade: contested knowledge production and the conceptual vocabularies of academic capitalism. </w:t>
      </w:r>
      <w:r w:rsidRPr="00883B69">
        <w:rPr>
          <w:i/>
        </w:rPr>
        <w:t>Social Anthropology, 19</w:t>
      </w:r>
      <w:r w:rsidRPr="00883B69">
        <w:t>(4), 439-462. doi:10.1111/j.1469-8676.2011.00180.x</w:t>
      </w:r>
    </w:p>
    <w:p w14:paraId="739763C5" w14:textId="77777777" w:rsidR="00883B69" w:rsidRPr="00883B69" w:rsidRDefault="00883B69" w:rsidP="00883B69">
      <w:pPr>
        <w:pStyle w:val="EndNoteBibliography"/>
        <w:spacing w:after="0"/>
        <w:ind w:left="720" w:hanging="720"/>
      </w:pPr>
      <w:r w:rsidRPr="00883B69">
        <w:t xml:space="preserve">Holbrey, J. D., Reichert, W. M., Swatloski, R. P., Broker, G. A., Pitner, W. R., Seddon, K. R., &amp; Rogers, R. D. (2002). Efficient, halide free synthesis of new, low cost ionic liquids: 1,3- dialkylimidazolium salts containing methyl- and ethyl- sulfate anions. </w:t>
      </w:r>
      <w:r w:rsidRPr="00883B69">
        <w:rPr>
          <w:i/>
        </w:rPr>
        <w:t>Green Chemistry, 4</w:t>
      </w:r>
      <w:r w:rsidRPr="00883B69">
        <w:t>(5), 407-413. doi:10.1039/b204469b</w:t>
      </w:r>
    </w:p>
    <w:p w14:paraId="175483B1" w14:textId="77777777" w:rsidR="00883B69" w:rsidRPr="00883B69" w:rsidRDefault="00883B69" w:rsidP="00883B69">
      <w:pPr>
        <w:pStyle w:val="EndNoteBibliography"/>
        <w:spacing w:after="0"/>
        <w:ind w:left="720" w:hanging="720"/>
      </w:pPr>
      <w:r w:rsidRPr="00883B69">
        <w:t xml:space="preserve">Holland, B. (2015). Political Theory and the Impact Agenda. </w:t>
      </w:r>
      <w:r w:rsidRPr="00883B69">
        <w:rPr>
          <w:i/>
        </w:rPr>
        <w:t>Political Studies Review, 13</w:t>
      </w:r>
      <w:r w:rsidRPr="00883B69">
        <w:t>(4), 471-473. doi:10.1111/1478-9302.12097</w:t>
      </w:r>
    </w:p>
    <w:p w14:paraId="3F50E430" w14:textId="77777777" w:rsidR="00883B69" w:rsidRPr="00883B69" w:rsidRDefault="00883B69" w:rsidP="00883B69">
      <w:pPr>
        <w:pStyle w:val="EndNoteBibliography"/>
        <w:spacing w:after="0"/>
        <w:ind w:left="720" w:hanging="720"/>
      </w:pPr>
      <w:r w:rsidRPr="00883B69">
        <w:t xml:space="preserve">Holstein, J. A., &amp; Gubrium, J. F. (1995). </w:t>
      </w:r>
      <w:r w:rsidRPr="00883B69">
        <w:rPr>
          <w:i/>
        </w:rPr>
        <w:t>The Active Interview</w:t>
      </w:r>
      <w:r w:rsidRPr="00883B69">
        <w:t>. Thousand Oaks: SAGE.</w:t>
      </w:r>
    </w:p>
    <w:p w14:paraId="752C0039" w14:textId="77777777" w:rsidR="00883B69" w:rsidRPr="00883B69" w:rsidRDefault="00883B69" w:rsidP="00883B69">
      <w:pPr>
        <w:pStyle w:val="EndNoteBibliography"/>
        <w:spacing w:after="0"/>
        <w:ind w:left="720" w:hanging="720"/>
      </w:pPr>
      <w:r w:rsidRPr="00883B69">
        <w:t xml:space="preserve">Holsti, O. R. (1969). </w:t>
      </w:r>
      <w:r w:rsidRPr="00883B69">
        <w:rPr>
          <w:i/>
        </w:rPr>
        <w:t>Content analysis for the social sciences and humanities</w:t>
      </w:r>
      <w:r w:rsidRPr="00883B69">
        <w:t>. Reading, Mass.: Addison-Wesley Publishing.</w:t>
      </w:r>
    </w:p>
    <w:p w14:paraId="2AE9893E" w14:textId="77777777" w:rsidR="00883B69" w:rsidRPr="00883B69" w:rsidRDefault="00883B69" w:rsidP="00883B69">
      <w:pPr>
        <w:pStyle w:val="EndNoteBibliography"/>
        <w:spacing w:after="0"/>
        <w:ind w:left="720" w:hanging="720"/>
      </w:pPr>
      <w:r w:rsidRPr="00883B69">
        <w:t xml:space="preserve">Hughes, A., &amp; Kitson, M. (2012). Pathways to impact and the strategic role of universities: New evidence on the breadth and depth of university knowledge exchange in the UK and the factors constraining its development. </w:t>
      </w:r>
      <w:r w:rsidRPr="00883B69">
        <w:rPr>
          <w:i/>
        </w:rPr>
        <w:t>Cambridge Journal of Economics, 36</w:t>
      </w:r>
      <w:r w:rsidRPr="00883B69">
        <w:t>(3), 723-750. doi:10.1093/cje/bes017</w:t>
      </w:r>
    </w:p>
    <w:p w14:paraId="229EE902" w14:textId="1C2F68E4" w:rsidR="00883B69" w:rsidRPr="00883B69" w:rsidRDefault="00883B69" w:rsidP="00883B69">
      <w:pPr>
        <w:pStyle w:val="EndNoteBibliography"/>
        <w:spacing w:after="0"/>
        <w:ind w:left="720" w:hanging="720"/>
      </w:pPr>
      <w:r w:rsidRPr="00883B69">
        <w:t xml:space="preserve">Hughes, A., Lawson, C., Kitson, M., Salter, A., Bullock, A., &amp; Hughes, R. B. (2016). </w:t>
      </w:r>
      <w:r w:rsidRPr="00883B69">
        <w:rPr>
          <w:i/>
        </w:rPr>
        <w:t>The Changing State of Knowledge Exchange: UK Academic Interactions with External Organisations 2005-2015</w:t>
      </w:r>
      <w:r w:rsidRPr="00883B69">
        <w:t xml:space="preserve">. Retrieved from National Centre for Universities and Business: </w:t>
      </w:r>
      <w:hyperlink r:id="rId32" w:history="1">
        <w:r w:rsidRPr="00883B69">
          <w:rPr>
            <w:rStyle w:val="Hyperlink"/>
          </w:rPr>
          <w:t>http://www.ncub.co.uk/reports/national-survey-of-academics.html</w:t>
        </w:r>
      </w:hyperlink>
    </w:p>
    <w:p w14:paraId="34BCEBE2" w14:textId="61D7BD9B" w:rsidR="00883B69" w:rsidRPr="00883B69" w:rsidRDefault="00883B69" w:rsidP="00883B69">
      <w:pPr>
        <w:pStyle w:val="EndNoteBibliography"/>
        <w:spacing w:after="0"/>
        <w:ind w:left="720" w:hanging="720"/>
      </w:pPr>
      <w:r w:rsidRPr="00883B69">
        <w:t xml:space="preserve">Hughes, A., &amp; Martin, B. (2012). </w:t>
      </w:r>
      <w:r w:rsidRPr="00883B69">
        <w:rPr>
          <w:i/>
        </w:rPr>
        <w:t>Enhancing Impact: The Value of Public Sector R&amp;D</w:t>
      </w:r>
      <w:r w:rsidRPr="00883B69">
        <w:t xml:space="preserve">. Retrieved from </w:t>
      </w:r>
      <w:hyperlink r:id="rId33" w:history="1">
        <w:r w:rsidRPr="00883B69">
          <w:rPr>
            <w:rStyle w:val="Hyperlink"/>
          </w:rPr>
          <w:t>http://www.ncub.co.uk/impact</w:t>
        </w:r>
      </w:hyperlink>
    </w:p>
    <w:p w14:paraId="65EB09F2" w14:textId="77777777" w:rsidR="00883B69" w:rsidRPr="00883B69" w:rsidRDefault="00883B69" w:rsidP="00883B69">
      <w:pPr>
        <w:pStyle w:val="EndNoteBibliography"/>
        <w:spacing w:after="0"/>
        <w:ind w:left="720" w:hanging="720"/>
      </w:pPr>
      <w:r w:rsidRPr="00883B69">
        <w:t xml:space="preserve">Inkpen, A., &amp; Tsang, E. (2005). Social capital, networks, and knowledge transfer. In </w:t>
      </w:r>
      <w:r w:rsidRPr="00883B69">
        <w:rPr>
          <w:i/>
        </w:rPr>
        <w:t>Acad. Manage. Rev.</w:t>
      </w:r>
      <w:r w:rsidRPr="00883B69">
        <w:t xml:space="preserve"> (Vol. 30, pp. 146-165).</w:t>
      </w:r>
    </w:p>
    <w:p w14:paraId="2E658EAC" w14:textId="77777777" w:rsidR="00883B69" w:rsidRPr="00883B69" w:rsidRDefault="00883B69" w:rsidP="00883B69">
      <w:pPr>
        <w:pStyle w:val="EndNoteBibliography"/>
        <w:spacing w:after="0"/>
        <w:ind w:left="720" w:hanging="720"/>
      </w:pPr>
      <w:r w:rsidRPr="00883B69">
        <w:t xml:space="preserve">Irvine, A., Drew, P., &amp; Sainsbury, R. D. (2013). 'Am I not answering your questions properly?' : Clarification, adequacy and responsiveness in semi-structured telephone and face-to-face interviews. </w:t>
      </w:r>
    </w:p>
    <w:p w14:paraId="7457EE3E" w14:textId="77777777" w:rsidR="00883B69" w:rsidRPr="00883B69" w:rsidRDefault="00883B69" w:rsidP="00883B69">
      <w:pPr>
        <w:pStyle w:val="EndNoteBibliography"/>
        <w:spacing w:after="0"/>
        <w:ind w:left="720" w:hanging="720"/>
      </w:pPr>
      <w:r w:rsidRPr="00883B69">
        <w:t xml:space="preserve">Jongbloed, B., Enders, J., &amp; Salerno, C. (2008). Higher education and its communities: Interconnections, interdependencies and a research agenda. </w:t>
      </w:r>
      <w:r w:rsidRPr="00883B69">
        <w:rPr>
          <w:i/>
        </w:rPr>
        <w:t>The International Journal of Higher Education and Educational Planning, 56</w:t>
      </w:r>
      <w:r w:rsidRPr="00883B69">
        <w:t>(3), 303-324. doi:10.1007/s10734-008-9128-2</w:t>
      </w:r>
    </w:p>
    <w:p w14:paraId="1E2E33D2" w14:textId="77777777" w:rsidR="00883B69" w:rsidRPr="00883B69" w:rsidRDefault="00883B69" w:rsidP="00883B69">
      <w:pPr>
        <w:pStyle w:val="EndNoteBibliography"/>
        <w:spacing w:after="0"/>
        <w:ind w:left="720" w:hanging="720"/>
      </w:pPr>
      <w:r w:rsidRPr="00883B69">
        <w:t xml:space="preserve">Kaidesoja, T., &amp; Kauppinen, I. (2014). How to Explain Academic Capitalism: A Mechanism-Based Approach. In B. Cantwell &amp; I. Kauppinen (Eds.), </w:t>
      </w:r>
      <w:r w:rsidRPr="00883B69">
        <w:rPr>
          <w:i/>
        </w:rPr>
        <w:t>Academic capitalism in the age of globalization</w:t>
      </w:r>
      <w:r w:rsidRPr="00883B69">
        <w:t>. Baltimore: Johns Hopkins University Press.</w:t>
      </w:r>
    </w:p>
    <w:p w14:paraId="6E4C3E7E" w14:textId="77777777" w:rsidR="00883B69" w:rsidRPr="00883B69" w:rsidRDefault="00883B69" w:rsidP="00883B69">
      <w:pPr>
        <w:pStyle w:val="EndNoteBibliography"/>
        <w:spacing w:after="0"/>
        <w:ind w:left="720" w:hanging="720"/>
      </w:pPr>
      <w:r w:rsidRPr="00883B69">
        <w:t xml:space="preserve">Kantasalmi, K., &amp; Tuunainen, J. (2018). Discipline-making and Organizational Permeability of the University: Discussing the Notion of Organizational Field. </w:t>
      </w:r>
      <w:r w:rsidRPr="00883B69">
        <w:rPr>
          <w:i/>
        </w:rPr>
        <w:t>Research in the Sociology of Organizations, 57</w:t>
      </w:r>
      <w:r w:rsidRPr="00883B69">
        <w:t>, 331-359. doi:10.1108/S0733-558X20180000057013</w:t>
      </w:r>
    </w:p>
    <w:p w14:paraId="53D5F5EA" w14:textId="77777777" w:rsidR="00883B69" w:rsidRPr="00883B69" w:rsidRDefault="00883B69" w:rsidP="00883B69">
      <w:pPr>
        <w:pStyle w:val="EndNoteBibliography"/>
        <w:spacing w:after="0"/>
        <w:ind w:left="720" w:hanging="720"/>
      </w:pPr>
      <w:r w:rsidRPr="00883B69">
        <w:t xml:space="preserve">Kearnes, M., &amp; Wienroth, M. (2011). Tools of the Trade: UK Research Intermediaries and the Politics of Impacts. </w:t>
      </w:r>
      <w:r w:rsidRPr="00883B69">
        <w:rPr>
          <w:i/>
        </w:rPr>
        <w:t>Minerva, 49</w:t>
      </w:r>
      <w:r w:rsidRPr="00883B69">
        <w:t>(2), 153-174. doi:10.1007/s11024-011-9172-4</w:t>
      </w:r>
    </w:p>
    <w:p w14:paraId="1C04E150" w14:textId="77777777" w:rsidR="00883B69" w:rsidRPr="00883B69" w:rsidRDefault="00883B69" w:rsidP="00883B69">
      <w:pPr>
        <w:pStyle w:val="EndNoteBibliography"/>
        <w:spacing w:after="0"/>
        <w:ind w:left="720" w:hanging="720"/>
      </w:pPr>
      <w:r w:rsidRPr="00883B69">
        <w:t xml:space="preserve">Kellard, N. M., &amp; Śliwa, M. (2016). Business and Management Impact Assessment in Research Excellence Framework 2014: Analysis and Reflection. </w:t>
      </w:r>
      <w:r w:rsidRPr="00883B69">
        <w:rPr>
          <w:i/>
        </w:rPr>
        <w:t>British Journal of Management, 27</w:t>
      </w:r>
      <w:r w:rsidRPr="00883B69">
        <w:t>(4), 693-711. doi:10.1111/1467-8551.12186</w:t>
      </w:r>
    </w:p>
    <w:p w14:paraId="3CE29D82" w14:textId="77777777" w:rsidR="00883B69" w:rsidRPr="00883B69" w:rsidRDefault="00883B69" w:rsidP="00883B69">
      <w:pPr>
        <w:pStyle w:val="EndNoteBibliography"/>
        <w:spacing w:after="0"/>
        <w:ind w:left="720" w:hanging="720"/>
      </w:pPr>
      <w:r w:rsidRPr="00883B69">
        <w:t xml:space="preserve">Kenny, K., Whittle, A., &amp; Willmott, H. (2016). Organizational Identity: The Significance of Power and Politics. In M. G. Pratt, M. Schultz, B. E. Ashforth, &amp; D. Ravasi (Eds.), </w:t>
      </w:r>
      <w:r w:rsidRPr="00883B69">
        <w:rPr>
          <w:i/>
        </w:rPr>
        <w:t>The Oxford handbook of organizational identity</w:t>
      </w:r>
      <w:r w:rsidRPr="00883B69">
        <w:t>. Oxford: Oxford University Press.</w:t>
      </w:r>
    </w:p>
    <w:p w14:paraId="1EC496EF" w14:textId="77777777" w:rsidR="00883B69" w:rsidRPr="00883B69" w:rsidRDefault="00883B69" w:rsidP="00883B69">
      <w:pPr>
        <w:pStyle w:val="EndNoteBibliography"/>
        <w:spacing w:after="0"/>
        <w:ind w:left="720" w:hanging="720"/>
      </w:pPr>
      <w:r w:rsidRPr="00883B69">
        <w:t xml:space="preserve">Kessler, I., &amp; Bach, S. (2014). Comparing Cases. In P. K. Edwards, J. O'Mahoney, &amp; S. Vincent (Eds.), </w:t>
      </w:r>
      <w:r w:rsidRPr="00883B69">
        <w:rPr>
          <w:i/>
        </w:rPr>
        <w:t>Studying organizations using critical realism: a practical guide</w:t>
      </w:r>
      <w:r w:rsidRPr="00883B69">
        <w:t>. Oxford: Oxford University Press.</w:t>
      </w:r>
    </w:p>
    <w:p w14:paraId="24F9F02D" w14:textId="77777777" w:rsidR="00883B69" w:rsidRPr="00883B69" w:rsidRDefault="00883B69" w:rsidP="00883B69">
      <w:pPr>
        <w:pStyle w:val="EndNoteBibliography"/>
        <w:spacing w:after="0"/>
        <w:ind w:left="720" w:hanging="720"/>
      </w:pPr>
      <w:r w:rsidRPr="00883B69">
        <w:t xml:space="preserve">Khazragui, H., &amp; Hudson, J. (2015). Measuring the benefits of university research: Impact and the REF in the UK. </w:t>
      </w:r>
      <w:r w:rsidRPr="00883B69">
        <w:rPr>
          <w:i/>
        </w:rPr>
        <w:t>Research Evaluation, 24</w:t>
      </w:r>
      <w:r w:rsidRPr="00883B69">
        <w:t>(1), 51-62. doi:10.1093/reseval/rvu028</w:t>
      </w:r>
    </w:p>
    <w:p w14:paraId="522E9B7A" w14:textId="2C91C7CA" w:rsidR="00883B69" w:rsidRPr="00883B69" w:rsidRDefault="00883B69" w:rsidP="00883B69">
      <w:pPr>
        <w:pStyle w:val="EndNoteBibliography"/>
        <w:spacing w:after="0"/>
        <w:ind w:left="720" w:hanging="720"/>
      </w:pPr>
      <w:r w:rsidRPr="00883B69">
        <w:t xml:space="preserve">King's College London, &amp; Digital Science. (2015). </w:t>
      </w:r>
      <w:r w:rsidRPr="00883B69">
        <w:rPr>
          <w:i/>
        </w:rPr>
        <w:t>The nature, scale and beneficiaries of research impact: An initial analysis of Research Excellence Framework (REF) 2014 impact case studies</w:t>
      </w:r>
      <w:r w:rsidRPr="00883B69">
        <w:t xml:space="preserve">. Retrieved from </w:t>
      </w:r>
      <w:hyperlink r:id="rId34" w:history="1">
        <w:r w:rsidRPr="00883B69">
          <w:rPr>
            <w:rStyle w:val="Hyperlink"/>
          </w:rPr>
          <w:t>http://www.kcl.ac.uk/sspp/policy-institute/publications/Analysis-of-REF-impact.pdf</w:t>
        </w:r>
      </w:hyperlink>
    </w:p>
    <w:p w14:paraId="653052A0" w14:textId="77777777" w:rsidR="00883B69" w:rsidRPr="00883B69" w:rsidRDefault="00883B69" w:rsidP="00883B69">
      <w:pPr>
        <w:pStyle w:val="EndNoteBibliography"/>
        <w:spacing w:after="0"/>
        <w:ind w:left="720" w:hanging="720"/>
      </w:pPr>
      <w:r w:rsidRPr="00883B69">
        <w:t xml:space="preserve">Kitagawa, F., &amp; Lightowler, C. (2013). Knowledge exchange: A comparison of policies, strategies, and funding incentives in English and Scottish higher education. </w:t>
      </w:r>
      <w:r w:rsidRPr="00883B69">
        <w:rPr>
          <w:i/>
        </w:rPr>
        <w:t>Research Evaluation, 22</w:t>
      </w:r>
      <w:r w:rsidRPr="00883B69">
        <w:t>(1), 1-14. doi:10.1093/reseval/rvs035</w:t>
      </w:r>
    </w:p>
    <w:p w14:paraId="0438DF97" w14:textId="77777777" w:rsidR="00883B69" w:rsidRPr="00883B69" w:rsidRDefault="00883B69" w:rsidP="00883B69">
      <w:pPr>
        <w:pStyle w:val="EndNoteBibliography"/>
        <w:spacing w:after="0"/>
        <w:ind w:left="720" w:hanging="720"/>
      </w:pPr>
      <w:r w:rsidRPr="00883B69">
        <w:t xml:space="preserve">Klautzer, L., Hanney, S., Nason, E., Rubin, J., Grant, J., &amp; Wooding, S. (2011). Assessing policy and practice impacts of social science research: The application of the payback framework to assess the future of work programme. </w:t>
      </w:r>
      <w:r w:rsidRPr="00883B69">
        <w:rPr>
          <w:i/>
        </w:rPr>
        <w:t>Research Evaluation, 20</w:t>
      </w:r>
      <w:r w:rsidRPr="00883B69">
        <w:t>(3), 201-209. doi:10.3152/095820211X13118583635675</w:t>
      </w:r>
    </w:p>
    <w:p w14:paraId="2FF01E67" w14:textId="77777777" w:rsidR="00883B69" w:rsidRPr="00883B69" w:rsidRDefault="00883B69" w:rsidP="00883B69">
      <w:pPr>
        <w:pStyle w:val="EndNoteBibliography"/>
        <w:spacing w:after="0"/>
        <w:ind w:left="720" w:hanging="720"/>
      </w:pPr>
      <w:r w:rsidRPr="00883B69">
        <w:t xml:space="preserve">Knorr-Cetina, K. D. (1983). The Ethnographic Study of Scientific Work: Towards a Constructivist Interpretation of Science. In K. D. Knorr-Cetina &amp; M. J. Mulkay (Eds.), </w:t>
      </w:r>
      <w:r w:rsidRPr="00883B69">
        <w:rPr>
          <w:i/>
        </w:rPr>
        <w:t>Science observed : perspectives on the social study of science</w:t>
      </w:r>
      <w:r w:rsidRPr="00883B69">
        <w:t>. London: Sage.</w:t>
      </w:r>
    </w:p>
    <w:p w14:paraId="708803AD" w14:textId="77777777" w:rsidR="00883B69" w:rsidRPr="00883B69" w:rsidRDefault="00883B69" w:rsidP="00883B69">
      <w:pPr>
        <w:pStyle w:val="EndNoteBibliography"/>
        <w:spacing w:after="0"/>
        <w:ind w:left="720" w:hanging="720"/>
      </w:pPr>
      <w:r w:rsidRPr="00883B69">
        <w:t>Kohler, R. (1999). The constructivists' tool kit. In (Vol. 90, pp. 329-331). Chicago: University of Chicago, acting through its Press.</w:t>
      </w:r>
    </w:p>
    <w:p w14:paraId="4F299D76" w14:textId="77777777" w:rsidR="00883B69" w:rsidRPr="00883B69" w:rsidRDefault="00883B69" w:rsidP="00883B69">
      <w:pPr>
        <w:pStyle w:val="EndNoteBibliography"/>
        <w:spacing w:after="0"/>
        <w:ind w:left="720" w:hanging="720"/>
      </w:pPr>
      <w:r w:rsidRPr="00883B69">
        <w:t xml:space="preserve">Koryakina, T., Sarrico, C., &amp; Teixeira, P. (2015). Universities' Third Mission Activitites: Challenges to Extending Boundaries. In E. Primeri &amp; E. Reale (Eds.), </w:t>
      </w:r>
      <w:r w:rsidRPr="00883B69">
        <w:rPr>
          <w:i/>
        </w:rPr>
        <w:t>The Transformation of University Institutional and Organizational Boundaries: Organizational Boundaries</w:t>
      </w:r>
      <w:r w:rsidRPr="00883B69">
        <w:t>. Rotterdam: Sense.</w:t>
      </w:r>
    </w:p>
    <w:p w14:paraId="66643EE4" w14:textId="77777777" w:rsidR="00883B69" w:rsidRPr="00883B69" w:rsidRDefault="00883B69" w:rsidP="00883B69">
      <w:pPr>
        <w:pStyle w:val="EndNoteBibliography"/>
        <w:spacing w:after="0"/>
        <w:ind w:left="720" w:hanging="720"/>
      </w:pPr>
      <w:r w:rsidRPr="00883B69">
        <w:t>Krishnan, A. (2009). What are Academic Disciplines? Some observations on the Disciplinarity vs. Interdisciplinary debate (Working Paper).</w:t>
      </w:r>
    </w:p>
    <w:p w14:paraId="1D418FCC" w14:textId="77777777" w:rsidR="00883B69" w:rsidRPr="00883B69" w:rsidRDefault="00883B69" w:rsidP="00883B69">
      <w:pPr>
        <w:pStyle w:val="EndNoteBibliography"/>
        <w:spacing w:after="0"/>
        <w:ind w:left="720" w:hanging="720"/>
      </w:pPr>
      <w:r w:rsidRPr="00883B69">
        <w:t xml:space="preserve">Kvernbekk, T., &amp; Frimannsson, G. H. (2013). Narrative: A Brief Introduction. </w:t>
      </w:r>
      <w:r w:rsidRPr="00883B69">
        <w:rPr>
          <w:i/>
        </w:rPr>
        <w:t>Scandinavian Journal of Educational Research, 57</w:t>
      </w:r>
      <w:r w:rsidRPr="00883B69">
        <w:t>(6), 1-3. doi:10.1080/00313831.2013.798836</w:t>
      </w:r>
    </w:p>
    <w:p w14:paraId="75B2A956" w14:textId="77777777" w:rsidR="00883B69" w:rsidRPr="00883B69" w:rsidRDefault="00883B69" w:rsidP="00883B69">
      <w:pPr>
        <w:pStyle w:val="EndNoteBibliography"/>
        <w:spacing w:after="0"/>
        <w:ind w:left="720" w:hanging="720"/>
      </w:pPr>
      <w:r w:rsidRPr="00883B69">
        <w:t xml:space="preserve">Laing, K., Mazzoli Smith, L., &amp; Todd, L. (2018). The impact agenda and critical social research in education: Hitting the target but missing the spot? </w:t>
      </w:r>
      <w:r w:rsidRPr="00883B69">
        <w:rPr>
          <w:i/>
        </w:rPr>
        <w:t>Policy Futures in Education, 16</w:t>
      </w:r>
      <w:r w:rsidRPr="00883B69">
        <w:t>(2), 169-184. doi:10.1177/1478210317742214</w:t>
      </w:r>
    </w:p>
    <w:p w14:paraId="058AE80E" w14:textId="77777777" w:rsidR="00883B69" w:rsidRPr="00883B69" w:rsidRDefault="00883B69" w:rsidP="00883B69">
      <w:pPr>
        <w:pStyle w:val="EndNoteBibliography"/>
        <w:spacing w:after="0"/>
        <w:ind w:left="720" w:hanging="720"/>
      </w:pPr>
      <w:r w:rsidRPr="00883B69">
        <w:t xml:space="preserve">Lam, A. (2007). Knowledge Networks and Careers: Academic Scientists in Industry– University Links. </w:t>
      </w:r>
      <w:r w:rsidRPr="00883B69">
        <w:rPr>
          <w:i/>
        </w:rPr>
        <w:t>Journal of Management Studies, 44</w:t>
      </w:r>
      <w:r w:rsidRPr="00883B69">
        <w:t>(6), 993-1016. doi:10.1111/j.1467-6486.2007.00696.x</w:t>
      </w:r>
    </w:p>
    <w:p w14:paraId="0AD373F9" w14:textId="77777777" w:rsidR="00883B69" w:rsidRPr="00883B69" w:rsidRDefault="00883B69" w:rsidP="00883B69">
      <w:pPr>
        <w:pStyle w:val="EndNoteBibliography"/>
        <w:spacing w:after="0"/>
        <w:ind w:left="720" w:hanging="720"/>
      </w:pPr>
      <w:r w:rsidRPr="00883B69">
        <w:t xml:space="preserve">Lambert, R. (2003). Lambert review of business-university collaboration: Final report. </w:t>
      </w:r>
      <w:r w:rsidRPr="00883B69">
        <w:rPr>
          <w:i/>
        </w:rPr>
        <w:t>University of Illinois at Urbana-Champaign's Academy for Entrepreneurial Leadership Historical Research Reference in Entrepreneurship</w:t>
      </w:r>
      <w:r w:rsidRPr="00883B69">
        <w:t xml:space="preserve">. </w:t>
      </w:r>
    </w:p>
    <w:p w14:paraId="686A72B5" w14:textId="77777777" w:rsidR="00883B69" w:rsidRPr="00883B69" w:rsidRDefault="00883B69" w:rsidP="00883B69">
      <w:pPr>
        <w:pStyle w:val="EndNoteBibliography"/>
        <w:spacing w:after="0"/>
        <w:ind w:left="720" w:hanging="720"/>
      </w:pPr>
      <w:r w:rsidRPr="00883B69">
        <w:t xml:space="preserve">Lambooy, J. G. (2010). Knowledge transfers, spillovers and actors: The role of context and social capital. </w:t>
      </w:r>
      <w:r w:rsidRPr="00883B69">
        <w:rPr>
          <w:i/>
        </w:rPr>
        <w:t>European Planning Studies, 18</w:t>
      </w:r>
      <w:r w:rsidRPr="00883B69">
        <w:t>(6), 873-891. doi:10.1080/09654311003701407</w:t>
      </w:r>
    </w:p>
    <w:p w14:paraId="5D6AAB8D" w14:textId="6FAA5A1C" w:rsidR="00883B69" w:rsidRPr="00883B69" w:rsidRDefault="00883B69" w:rsidP="00883B69">
      <w:pPr>
        <w:pStyle w:val="EndNoteBibliography"/>
        <w:spacing w:after="0"/>
        <w:ind w:left="720" w:hanging="720"/>
      </w:pPr>
      <w:r w:rsidRPr="00883B69">
        <w:t xml:space="preserve">Langa, P. V. (2011). </w:t>
      </w:r>
      <w:r w:rsidRPr="00883B69">
        <w:rPr>
          <w:i/>
        </w:rPr>
        <w:t>Scientific Capital and Engagement in African Universities: The Case of the Social Sciences at Makerere University</w:t>
      </w:r>
      <w:r w:rsidRPr="00883B69">
        <w:t xml:space="preserve">. Retrieved from </w:t>
      </w:r>
      <w:hyperlink r:id="rId35" w:history="1">
        <w:r w:rsidRPr="00883B69">
          <w:rPr>
            <w:rStyle w:val="Hyperlink"/>
          </w:rPr>
          <w:t>http://ahero.uwc.ac.za/index.php?module=cshe&amp;action=downloadfile&amp;fileid=18409092513365623383047</w:t>
        </w:r>
      </w:hyperlink>
    </w:p>
    <w:p w14:paraId="2F2FEEEB" w14:textId="77777777" w:rsidR="00883B69" w:rsidRPr="00883B69" w:rsidRDefault="00883B69" w:rsidP="00883B69">
      <w:pPr>
        <w:pStyle w:val="EndNoteBibliography"/>
        <w:spacing w:after="0"/>
        <w:ind w:left="720" w:hanging="720"/>
      </w:pPr>
      <w:r w:rsidRPr="00883B69">
        <w:t xml:space="preserve">Langley, C., &amp; Parkinson, S. (2009). </w:t>
      </w:r>
      <w:r w:rsidRPr="00883B69">
        <w:rPr>
          <w:i/>
        </w:rPr>
        <w:t>Science and the corporate agenda: The detrimental effects of commercial influence on science and technology</w:t>
      </w:r>
      <w:r w:rsidRPr="00883B69">
        <w:t>.</w:t>
      </w:r>
    </w:p>
    <w:p w14:paraId="5206B043" w14:textId="77777777" w:rsidR="00883B69" w:rsidRPr="00883B69" w:rsidRDefault="00883B69" w:rsidP="00883B69">
      <w:pPr>
        <w:pStyle w:val="EndNoteBibliography"/>
        <w:spacing w:after="0"/>
        <w:ind w:left="720" w:hanging="720"/>
      </w:pPr>
      <w:r w:rsidRPr="00883B69">
        <w:t xml:space="preserve">Latour, B. (1987). </w:t>
      </w:r>
      <w:r w:rsidRPr="00883B69">
        <w:rPr>
          <w:i/>
        </w:rPr>
        <w:t>Science in action: how to follow scientists and engineers through society</w:t>
      </w:r>
      <w:r w:rsidRPr="00883B69">
        <w:t>. Cambridge, Mass.: Harvard University Press.</w:t>
      </w:r>
    </w:p>
    <w:p w14:paraId="0AFEE1F4" w14:textId="77777777" w:rsidR="00883B69" w:rsidRPr="00883B69" w:rsidRDefault="00883B69" w:rsidP="00883B69">
      <w:pPr>
        <w:pStyle w:val="EndNoteBibliography"/>
        <w:spacing w:after="0"/>
        <w:ind w:left="720" w:hanging="720"/>
      </w:pPr>
      <w:r w:rsidRPr="00883B69">
        <w:t xml:space="preserve">Leydesdorff, L. (2010). The knowledge‐ based economy and the triple helix model. </w:t>
      </w:r>
      <w:r w:rsidRPr="00883B69">
        <w:rPr>
          <w:i/>
        </w:rPr>
        <w:t>Annual Review of Information Science and Technology, 44</w:t>
      </w:r>
      <w:r w:rsidRPr="00883B69">
        <w:t>(1), 365-417. doi:10.1002/aris.2010.1440440116</w:t>
      </w:r>
    </w:p>
    <w:p w14:paraId="77790E05" w14:textId="77777777" w:rsidR="00883B69" w:rsidRPr="00883B69" w:rsidRDefault="00883B69" w:rsidP="00883B69">
      <w:pPr>
        <w:pStyle w:val="EndNoteBibliography"/>
        <w:spacing w:after="0"/>
        <w:ind w:left="720" w:hanging="720"/>
      </w:pPr>
      <w:r w:rsidRPr="00883B69">
        <w:t xml:space="preserve">Leydesdorff, L. (2012). The Triple Helix, Quadruple Helix, …, and an N -Tuple of Helices: Explanatory Models for Analyzing the Knowledge-Based Economy? </w:t>
      </w:r>
      <w:r w:rsidRPr="00883B69">
        <w:rPr>
          <w:i/>
        </w:rPr>
        <w:t>Journal of the Knowledge Economy, 3</w:t>
      </w:r>
      <w:r w:rsidRPr="00883B69">
        <w:t>(1), 25-35. doi:10.1007/s13132-011-0049-4</w:t>
      </w:r>
    </w:p>
    <w:p w14:paraId="11872C6E" w14:textId="77777777" w:rsidR="00883B69" w:rsidRPr="00883B69" w:rsidRDefault="00883B69" w:rsidP="00883B69">
      <w:pPr>
        <w:pStyle w:val="EndNoteBibliography"/>
        <w:spacing w:after="0"/>
        <w:ind w:left="720" w:hanging="720"/>
      </w:pPr>
      <w:r w:rsidRPr="00883B69">
        <w:t xml:space="preserve">Leydesdorff, L., &amp; Etzkowitz, H. (1998). The Triple Helix as a model for innovation studies. </w:t>
      </w:r>
      <w:r w:rsidRPr="00883B69">
        <w:rPr>
          <w:i/>
        </w:rPr>
        <w:t>Science and Public Policy, 25</w:t>
      </w:r>
      <w:r w:rsidRPr="00883B69">
        <w:t>(3), 195-203. doi:10.1093/spp/25.3.195</w:t>
      </w:r>
    </w:p>
    <w:p w14:paraId="52499A0F" w14:textId="77777777" w:rsidR="00883B69" w:rsidRPr="00883B69" w:rsidRDefault="00883B69" w:rsidP="00883B69">
      <w:pPr>
        <w:pStyle w:val="EndNoteBibliography"/>
        <w:spacing w:after="0"/>
        <w:ind w:left="720" w:hanging="720"/>
      </w:pPr>
      <w:r w:rsidRPr="00883B69">
        <w:t xml:space="preserve">Leydesdorff, L., &amp; Etzkowitz, H. (2001). The Transformation of University-Industry-Government Relations. </w:t>
      </w:r>
      <w:r w:rsidRPr="00883B69">
        <w:rPr>
          <w:i/>
        </w:rPr>
        <w:t>Electronic Journal of Sociology, 5</w:t>
      </w:r>
      <w:r w:rsidRPr="00883B69">
        <w:t xml:space="preserve">(4). </w:t>
      </w:r>
    </w:p>
    <w:p w14:paraId="0524EECD" w14:textId="77777777" w:rsidR="00883B69" w:rsidRPr="00883B69" w:rsidRDefault="00883B69" w:rsidP="00883B69">
      <w:pPr>
        <w:pStyle w:val="EndNoteBibliography"/>
        <w:spacing w:after="0"/>
        <w:ind w:left="720" w:hanging="720"/>
      </w:pPr>
      <w:r w:rsidRPr="00883B69">
        <w:t xml:space="preserve">Li, E. Y., Liao, C. H., &amp; Yen, H. R. (2013). Co-authorship networks and research impact: A social capital perspective. </w:t>
      </w:r>
      <w:r w:rsidRPr="00883B69">
        <w:rPr>
          <w:i/>
        </w:rPr>
        <w:t>Research Policy, 42</w:t>
      </w:r>
      <w:r w:rsidRPr="00883B69">
        <w:t>(9), 1515-1530. doi:10.1016/j.respol.2013.06.012</w:t>
      </w:r>
    </w:p>
    <w:p w14:paraId="59AE0361" w14:textId="77777777" w:rsidR="00883B69" w:rsidRPr="00883B69" w:rsidRDefault="00883B69" w:rsidP="00883B69">
      <w:pPr>
        <w:pStyle w:val="EndNoteBibliography"/>
        <w:spacing w:after="0"/>
        <w:ind w:left="720" w:hanging="720"/>
      </w:pPr>
      <w:r w:rsidRPr="00883B69">
        <w:t xml:space="preserve">Lähteenmäki-Smith, K. (2014). Implementing Innovation Policy. In K. Halme, I. Lindy, K. A. Piirainen, V. Salminen, &amp; J. White (Eds.), </w:t>
      </w:r>
      <w:r w:rsidRPr="00883B69">
        <w:rPr>
          <w:i/>
        </w:rPr>
        <w:t>Finland  as a knowledge economy 2.0: lessons on policies and governance</w:t>
      </w:r>
      <w:r w:rsidRPr="00883B69">
        <w:t>. Washington, DC: The World Bank.</w:t>
      </w:r>
    </w:p>
    <w:p w14:paraId="4A2C4300" w14:textId="77777777" w:rsidR="00883B69" w:rsidRPr="00883B69" w:rsidRDefault="00883B69" w:rsidP="00883B69">
      <w:pPr>
        <w:pStyle w:val="EndNoteBibliography"/>
        <w:spacing w:after="0"/>
        <w:ind w:left="720" w:hanging="720"/>
      </w:pPr>
      <w:r w:rsidRPr="00883B69">
        <w:t xml:space="preserve">MacIntosh, R., Beech, N., Bartunek, J., Mason, K., Cooke, B., &amp; Denyer, D. (2017). Impact and Management Research: Exploring Relationships between Temporality, Dialogue, Reflexivity and Praxis. </w:t>
      </w:r>
      <w:r w:rsidRPr="00883B69">
        <w:rPr>
          <w:i/>
        </w:rPr>
        <w:t>British Journal of Management, 28</w:t>
      </w:r>
      <w:r w:rsidRPr="00883B69">
        <w:t>(1), 3-13. doi:10.1111/1467-8551.12207</w:t>
      </w:r>
    </w:p>
    <w:p w14:paraId="1DDEFDC0" w14:textId="77777777" w:rsidR="00883B69" w:rsidRPr="00883B69" w:rsidRDefault="00883B69" w:rsidP="00883B69">
      <w:pPr>
        <w:pStyle w:val="EndNoteBibliography"/>
        <w:spacing w:after="0"/>
        <w:ind w:left="720" w:hanging="720"/>
      </w:pPr>
      <w:r w:rsidRPr="00883B69">
        <w:t xml:space="preserve">Marcella, R., Lockerbie, H., &amp; Bloice, L. (2016). Beyond REF 2014: The impact of impact assessment on the future of information research. </w:t>
      </w:r>
      <w:r w:rsidRPr="00883B69">
        <w:rPr>
          <w:i/>
        </w:rPr>
        <w:t>Journal of Information Science, 42</w:t>
      </w:r>
      <w:r w:rsidRPr="00883B69">
        <w:t>(3), 369-385. doi:10.1177/0165551516636291</w:t>
      </w:r>
    </w:p>
    <w:p w14:paraId="4B1232B1" w14:textId="77777777" w:rsidR="00883B69" w:rsidRPr="00883B69" w:rsidRDefault="00883B69" w:rsidP="00883B69">
      <w:pPr>
        <w:pStyle w:val="EndNoteBibliography"/>
        <w:spacing w:after="0"/>
        <w:ind w:left="720" w:hanging="720"/>
      </w:pPr>
      <w:r w:rsidRPr="00883B69">
        <w:t xml:space="preserve">Marginson, S. (2008). Academic Creativity under New Public Management: Foundations for an Investigation. </w:t>
      </w:r>
      <w:r w:rsidRPr="00883B69">
        <w:rPr>
          <w:i/>
        </w:rPr>
        <w:t>Educational Theory, 58</w:t>
      </w:r>
      <w:r w:rsidRPr="00883B69">
        <w:t>(3), 269-287. doi:10.1111/j.1741-5446.2008.00288.x</w:t>
      </w:r>
    </w:p>
    <w:p w14:paraId="7F3AD417" w14:textId="77777777" w:rsidR="00883B69" w:rsidRPr="00883B69" w:rsidRDefault="00883B69" w:rsidP="00883B69">
      <w:pPr>
        <w:pStyle w:val="EndNoteBibliography"/>
        <w:spacing w:after="0"/>
        <w:ind w:left="720" w:hanging="720"/>
      </w:pPr>
      <w:r w:rsidRPr="00883B69">
        <w:t xml:space="preserve">Marginson, S., &amp; Considine, M. (2000). </w:t>
      </w:r>
      <w:r w:rsidRPr="00883B69">
        <w:rPr>
          <w:i/>
        </w:rPr>
        <w:t>The enterprise university: Power, governance and reinvention in Australia</w:t>
      </w:r>
      <w:r w:rsidRPr="00883B69">
        <w:t>: Cambridge University Press.</w:t>
      </w:r>
    </w:p>
    <w:p w14:paraId="60D9BB3E" w14:textId="77777777" w:rsidR="00883B69" w:rsidRPr="00883B69" w:rsidRDefault="00883B69" w:rsidP="00883B69">
      <w:pPr>
        <w:pStyle w:val="EndNoteBibliography"/>
        <w:spacing w:after="0"/>
        <w:ind w:left="720" w:hanging="720"/>
      </w:pPr>
      <w:r w:rsidRPr="00883B69">
        <w:t xml:space="preserve">Marginson, S., &amp; van der Wende, M. (2007). To Rank or to Be Ranked: The Impact of Global Rankings in Higher Education. </w:t>
      </w:r>
      <w:r w:rsidRPr="00883B69">
        <w:rPr>
          <w:i/>
        </w:rPr>
        <w:t>Journal of Studies in International Education, 11</w:t>
      </w:r>
      <w:r w:rsidRPr="00883B69">
        <w:t>, 306-304), p.306-329. doi:10.1177/1028315307303544</w:t>
      </w:r>
    </w:p>
    <w:p w14:paraId="184CC6F6" w14:textId="77777777" w:rsidR="00883B69" w:rsidRPr="00883B69" w:rsidRDefault="00883B69" w:rsidP="00883B69">
      <w:pPr>
        <w:pStyle w:val="EndNoteBibliography"/>
        <w:spacing w:after="0"/>
        <w:ind w:left="720" w:hanging="720"/>
      </w:pPr>
      <w:r w:rsidRPr="00883B69">
        <w:t xml:space="preserve">Martin, B. R. (2003). The changing social contract for science and the evolution of the university. In </w:t>
      </w:r>
      <w:r w:rsidRPr="00883B69">
        <w:rPr>
          <w:i/>
        </w:rPr>
        <w:t>Science and Innovation: Rethinking the Rationales for Funding and Governance</w:t>
      </w:r>
      <w:r w:rsidRPr="00883B69">
        <w:t xml:space="preserve"> (pp. 7-29).</w:t>
      </w:r>
    </w:p>
    <w:p w14:paraId="53EB50BF" w14:textId="77777777" w:rsidR="00883B69" w:rsidRPr="00883B69" w:rsidRDefault="00883B69" w:rsidP="00883B69">
      <w:pPr>
        <w:pStyle w:val="EndNoteBibliography"/>
        <w:spacing w:after="0"/>
        <w:ind w:left="720" w:hanging="720"/>
      </w:pPr>
      <w:r w:rsidRPr="00883B69">
        <w:t xml:space="preserve">Martin, B. R. (2011). The Research Excellence Framework and the 'impact agenda': are we creating a Frankenstein monster? </w:t>
      </w:r>
      <w:r w:rsidRPr="00883B69">
        <w:rPr>
          <w:i/>
        </w:rPr>
        <w:t>Research Evaluation, 20</w:t>
      </w:r>
      <w:r w:rsidRPr="00883B69">
        <w:t>(3), 247-254. doi:10.3152/095820211x13118583635693</w:t>
      </w:r>
    </w:p>
    <w:p w14:paraId="6F500358" w14:textId="77777777" w:rsidR="00883B69" w:rsidRPr="00883B69" w:rsidRDefault="00883B69" w:rsidP="00883B69">
      <w:pPr>
        <w:pStyle w:val="EndNoteBibliography"/>
        <w:spacing w:after="0"/>
        <w:ind w:left="720" w:hanging="720"/>
      </w:pPr>
      <w:r w:rsidRPr="00883B69">
        <w:t xml:space="preserve">Martin, B. R., &amp; Irvine, J. (1989). </w:t>
      </w:r>
      <w:r w:rsidRPr="00883B69">
        <w:rPr>
          <w:i/>
        </w:rPr>
        <w:t>Research Foresight: Priority-Setting in Science</w:t>
      </w:r>
      <w:r w:rsidRPr="00883B69">
        <w:t>. London: Pinter.</w:t>
      </w:r>
    </w:p>
    <w:p w14:paraId="722F278A" w14:textId="77777777" w:rsidR="00883B69" w:rsidRPr="00883B69" w:rsidRDefault="00883B69" w:rsidP="00883B69">
      <w:pPr>
        <w:pStyle w:val="EndNoteBibliography"/>
        <w:spacing w:after="0"/>
        <w:ind w:left="720" w:hanging="720"/>
      </w:pPr>
      <w:r w:rsidRPr="00883B69">
        <w:t xml:space="preserve">Maton, K., &amp; Moore, R. (Eds.). (2010). </w:t>
      </w:r>
      <w:r w:rsidRPr="00883B69">
        <w:rPr>
          <w:i/>
        </w:rPr>
        <w:t>Social realism, knowledge and the sociology of education: coalitions of the mind</w:t>
      </w:r>
      <w:r w:rsidRPr="00883B69">
        <w:t>. London: Continuum.</w:t>
      </w:r>
    </w:p>
    <w:p w14:paraId="02D2CE69" w14:textId="77777777" w:rsidR="00883B69" w:rsidRPr="00883B69" w:rsidRDefault="00883B69" w:rsidP="00883B69">
      <w:pPr>
        <w:pStyle w:val="EndNoteBibliography"/>
        <w:spacing w:after="0"/>
        <w:ind w:left="720" w:hanging="720"/>
      </w:pPr>
      <w:r w:rsidRPr="00883B69">
        <w:t xml:space="preserve">Maxwell, J. A. (2012). </w:t>
      </w:r>
      <w:r w:rsidRPr="00883B69">
        <w:rPr>
          <w:i/>
        </w:rPr>
        <w:t>A realist approach for qualitative research</w:t>
      </w:r>
      <w:r w:rsidRPr="00883B69">
        <w:t>. Thousand Oaks: SAGE.</w:t>
      </w:r>
    </w:p>
    <w:p w14:paraId="720FA8A0" w14:textId="77777777" w:rsidR="00883B69" w:rsidRPr="00883B69" w:rsidRDefault="00883B69" w:rsidP="00883B69">
      <w:pPr>
        <w:pStyle w:val="EndNoteBibliography"/>
        <w:spacing w:after="0"/>
        <w:ind w:left="720" w:hanging="720"/>
      </w:pPr>
      <w:r w:rsidRPr="00883B69">
        <w:t xml:space="preserve">Maxwell, J. A. (2013). </w:t>
      </w:r>
      <w:r w:rsidRPr="00883B69">
        <w:rPr>
          <w:i/>
        </w:rPr>
        <w:t>Qualitative research design: an interactive approach</w:t>
      </w:r>
      <w:r w:rsidRPr="00883B69">
        <w:t xml:space="preserve"> (3rd ed.). Los Angeles: SAGE.</w:t>
      </w:r>
    </w:p>
    <w:p w14:paraId="6ACEB8A3" w14:textId="77777777" w:rsidR="00883B69" w:rsidRPr="00883B69" w:rsidRDefault="00883B69" w:rsidP="00883B69">
      <w:pPr>
        <w:pStyle w:val="EndNoteBibliography"/>
        <w:spacing w:after="0"/>
        <w:ind w:left="720" w:hanging="720"/>
      </w:pPr>
      <w:r w:rsidRPr="00883B69">
        <w:t xml:space="preserve">May, T., &amp; Perry, B. (2013a). Translation, Insulation and Mediation. In P. Benneworth (Ed.), </w:t>
      </w:r>
      <w:r w:rsidRPr="00883B69">
        <w:rPr>
          <w:i/>
        </w:rPr>
        <w:t>University engagement with socially excluded communities</w:t>
      </w:r>
      <w:r w:rsidRPr="00883B69">
        <w:t>. Dordrecht: Springer.</w:t>
      </w:r>
    </w:p>
    <w:p w14:paraId="3E587A19" w14:textId="77777777" w:rsidR="00883B69" w:rsidRPr="00883B69" w:rsidRDefault="00883B69" w:rsidP="00883B69">
      <w:pPr>
        <w:pStyle w:val="EndNoteBibliography"/>
        <w:spacing w:after="0"/>
        <w:ind w:left="720" w:hanging="720"/>
      </w:pPr>
      <w:r w:rsidRPr="00883B69">
        <w:t xml:space="preserve">May, T., &amp; Perry, B. (2013b). Universities, Reflexivity and Critique: Uneasy Parallels in Practice. </w:t>
      </w:r>
      <w:r w:rsidRPr="00883B69">
        <w:rPr>
          <w:i/>
        </w:rPr>
        <w:t>Policy Futures in Education, 11</w:t>
      </w:r>
      <w:r w:rsidRPr="00883B69">
        <w:t>(5), 505-514. doi:10.2304/pfie.2013.11.5.505</w:t>
      </w:r>
    </w:p>
    <w:p w14:paraId="3211F441" w14:textId="77777777" w:rsidR="00883B69" w:rsidRPr="00883B69" w:rsidRDefault="00883B69" w:rsidP="00883B69">
      <w:pPr>
        <w:pStyle w:val="EndNoteBibliography"/>
        <w:spacing w:after="0"/>
        <w:ind w:left="720" w:hanging="720"/>
      </w:pPr>
      <w:r w:rsidRPr="00883B69">
        <w:t xml:space="preserve">May, T., &amp; Perry, B. (2017). Knowledge for just urban sustainability. </w:t>
      </w:r>
      <w:r w:rsidRPr="00883B69">
        <w:rPr>
          <w:i/>
        </w:rPr>
        <w:t>Local Environment, 22</w:t>
      </w:r>
      <w:r w:rsidRPr="00883B69">
        <w:t>(sup1), 23-35. doi:10.1080/13549839.2016.1233527</w:t>
      </w:r>
    </w:p>
    <w:p w14:paraId="25968B67" w14:textId="77777777" w:rsidR="00883B69" w:rsidRPr="00883B69" w:rsidRDefault="00883B69" w:rsidP="00883B69">
      <w:pPr>
        <w:pStyle w:val="EndNoteBibliography"/>
        <w:spacing w:after="0"/>
        <w:ind w:left="720" w:hanging="720"/>
      </w:pPr>
      <w:r w:rsidRPr="00883B69">
        <w:t xml:space="preserve">McNie, E. C. (2007). Reconciling the supply of scientific information with user demands: an analysis of the problem and review of the literature. </w:t>
      </w:r>
      <w:r w:rsidRPr="00883B69">
        <w:rPr>
          <w:i/>
        </w:rPr>
        <w:t>Environmental Science and Policy, 10</w:t>
      </w:r>
      <w:r w:rsidRPr="00883B69">
        <w:t>(1), 17-38. doi:10.1016/j.envsci.2006.10.004</w:t>
      </w:r>
    </w:p>
    <w:p w14:paraId="4D520ADD" w14:textId="77777777" w:rsidR="00883B69" w:rsidRPr="00883B69" w:rsidRDefault="00883B69" w:rsidP="00883B69">
      <w:pPr>
        <w:pStyle w:val="EndNoteBibliography"/>
        <w:spacing w:after="0"/>
        <w:ind w:left="720" w:hanging="720"/>
      </w:pPr>
      <w:r w:rsidRPr="00883B69">
        <w:t xml:space="preserve">McNie, E. C., Parris, A., &amp; Sarewitz, D. (2016). Improving the public value of science: A typology to inform discussion, design and implementation of research. </w:t>
      </w:r>
      <w:r w:rsidRPr="00883B69">
        <w:rPr>
          <w:i/>
        </w:rPr>
        <w:t>Research Policy, 45</w:t>
      </w:r>
      <w:r w:rsidRPr="00883B69">
        <w:t>(4), 884-895. doi:10.1016/j.respol.2016.01.004</w:t>
      </w:r>
    </w:p>
    <w:p w14:paraId="3323FC1B" w14:textId="77777777" w:rsidR="00883B69" w:rsidRPr="00883B69" w:rsidRDefault="00883B69" w:rsidP="00883B69">
      <w:pPr>
        <w:pStyle w:val="EndNoteBibliography"/>
        <w:spacing w:after="0"/>
        <w:ind w:left="720" w:hanging="720"/>
      </w:pPr>
      <w:r w:rsidRPr="00883B69">
        <w:t xml:space="preserve">Meagher, L., Lyall, C., &amp; Nutley, S. (2008). Flows of knowledge, expertise and influence: A method for assessing policy and practice impacts from social science research. </w:t>
      </w:r>
      <w:r w:rsidRPr="00883B69">
        <w:rPr>
          <w:i/>
        </w:rPr>
        <w:t>Research Evaluation, 17</w:t>
      </w:r>
      <w:r w:rsidRPr="00883B69">
        <w:t>(3), 163-173. doi:10.3152/095820208X331720</w:t>
      </w:r>
    </w:p>
    <w:p w14:paraId="5DC33104" w14:textId="77777777" w:rsidR="00883B69" w:rsidRPr="00883B69" w:rsidRDefault="00883B69" w:rsidP="00883B69">
      <w:pPr>
        <w:pStyle w:val="EndNoteBibliography"/>
        <w:spacing w:after="0"/>
        <w:ind w:left="720" w:hanging="720"/>
      </w:pPr>
      <w:r w:rsidRPr="00883B69">
        <w:t xml:space="preserve">Meagher, L., &amp; Martin, U. (2017). Slightly dirty maths: The richly textured mechanisms of impact. </w:t>
      </w:r>
      <w:r w:rsidRPr="00883B69">
        <w:rPr>
          <w:i/>
        </w:rPr>
        <w:t>Research evaluation, 26</w:t>
      </w:r>
      <w:r w:rsidRPr="00883B69">
        <w:t>(1), rvw024-027. doi:10.1093/reseval/rvw024</w:t>
      </w:r>
    </w:p>
    <w:p w14:paraId="36952DC1" w14:textId="77777777" w:rsidR="00883B69" w:rsidRPr="00883B69" w:rsidRDefault="00883B69" w:rsidP="00883B69">
      <w:pPr>
        <w:pStyle w:val="EndNoteBibliography"/>
        <w:spacing w:after="0"/>
        <w:ind w:left="720" w:hanging="720"/>
      </w:pPr>
      <w:r w:rsidRPr="00883B69">
        <w:t xml:space="preserve">Mendoza, P. (2007). Academic Capitalism and Doctoral Student Socialization: A Case Study. </w:t>
      </w:r>
      <w:r w:rsidRPr="00883B69">
        <w:rPr>
          <w:i/>
        </w:rPr>
        <w:t>The Journal of Higher Education, 78</w:t>
      </w:r>
      <w:r w:rsidRPr="00883B69">
        <w:t xml:space="preserve">(1), 71-96. </w:t>
      </w:r>
    </w:p>
    <w:p w14:paraId="65EA8B3F" w14:textId="77777777" w:rsidR="00883B69" w:rsidRPr="00883B69" w:rsidRDefault="00883B69" w:rsidP="00883B69">
      <w:pPr>
        <w:pStyle w:val="EndNoteBibliography"/>
        <w:spacing w:after="0"/>
        <w:ind w:left="720" w:hanging="720"/>
      </w:pPr>
      <w:r w:rsidRPr="00883B69">
        <w:t xml:space="preserve">Metcalfe, J. S. (2010). University and Business Relations: Connecting the Knowledge Economy. </w:t>
      </w:r>
      <w:r w:rsidRPr="00883B69">
        <w:rPr>
          <w:i/>
        </w:rPr>
        <w:t>Minerva: A Review of Science, Learning and Policy, 48</w:t>
      </w:r>
      <w:r w:rsidRPr="00883B69">
        <w:t>(1), 5-33. doi:10.1007/s11024-010-9140-4</w:t>
      </w:r>
    </w:p>
    <w:p w14:paraId="36C5AD04" w14:textId="77777777" w:rsidR="00883B69" w:rsidRPr="00883B69" w:rsidRDefault="00883B69" w:rsidP="00883B69">
      <w:pPr>
        <w:pStyle w:val="EndNoteBibliography"/>
        <w:spacing w:after="0"/>
        <w:ind w:left="720" w:hanging="720"/>
      </w:pPr>
      <w:r w:rsidRPr="00883B69">
        <w:t xml:space="preserve">Meyer, J. W. (1977). The Effects of Education as an Institution. </w:t>
      </w:r>
      <w:r w:rsidRPr="00883B69">
        <w:rPr>
          <w:i/>
        </w:rPr>
        <w:t>American Journal of Sociology, 83</w:t>
      </w:r>
      <w:r w:rsidRPr="00883B69">
        <w:t>(1), 55-77. doi:10.1086/226506</w:t>
      </w:r>
    </w:p>
    <w:p w14:paraId="7376455B" w14:textId="77777777" w:rsidR="00883B69" w:rsidRPr="00883B69" w:rsidRDefault="00883B69" w:rsidP="00883B69">
      <w:pPr>
        <w:pStyle w:val="EndNoteBibliography"/>
        <w:spacing w:after="0"/>
        <w:ind w:left="720" w:hanging="720"/>
      </w:pPr>
      <w:r w:rsidRPr="00883B69">
        <w:t xml:space="preserve">Meyer, J. W., &amp; Rowan, B. (1977). Institutionalized Organizations: Formal Structure as Myth and Ceremony. </w:t>
      </w:r>
      <w:r w:rsidRPr="00883B69">
        <w:rPr>
          <w:i/>
        </w:rPr>
        <w:t>American Journal of Sociology, 83</w:t>
      </w:r>
      <w:r w:rsidRPr="00883B69">
        <w:t>(2), 340-363. doi:10.1086/226550</w:t>
      </w:r>
    </w:p>
    <w:p w14:paraId="49A3F1CB" w14:textId="77777777" w:rsidR="00883B69" w:rsidRPr="00883B69" w:rsidRDefault="00883B69" w:rsidP="00883B69">
      <w:pPr>
        <w:pStyle w:val="EndNoteBibliography"/>
        <w:spacing w:after="0"/>
        <w:ind w:left="720" w:hanging="720"/>
      </w:pPr>
      <w:r w:rsidRPr="00883B69">
        <w:t xml:space="preserve">Meyer, M. (2010). The Rise of the Knowledge Broker. </w:t>
      </w:r>
      <w:r w:rsidRPr="00883B69">
        <w:rPr>
          <w:i/>
        </w:rPr>
        <w:t>Science Communication, 32</w:t>
      </w:r>
      <w:r w:rsidRPr="00883B69">
        <w:t>(1), 118-127. doi:10.1177/1075547009359797</w:t>
      </w:r>
    </w:p>
    <w:p w14:paraId="12DDB237" w14:textId="77777777" w:rsidR="00883B69" w:rsidRPr="00883B69" w:rsidRDefault="00883B69" w:rsidP="00883B69">
      <w:pPr>
        <w:pStyle w:val="EndNoteBibliography"/>
        <w:spacing w:after="0"/>
        <w:ind w:left="720" w:hanging="720"/>
      </w:pPr>
      <w:r w:rsidRPr="00883B69">
        <w:t xml:space="preserve">Miles, M. B., &amp; Huberman, M. A. (1994). </w:t>
      </w:r>
      <w:r w:rsidRPr="00883B69">
        <w:rPr>
          <w:i/>
        </w:rPr>
        <w:t>Qualitative data analysis: an expanded sourcebook</w:t>
      </w:r>
      <w:r w:rsidRPr="00883B69">
        <w:t xml:space="preserve"> (2nd ed.). London: Sage.</w:t>
      </w:r>
    </w:p>
    <w:p w14:paraId="57D375BD" w14:textId="77777777" w:rsidR="00883B69" w:rsidRPr="00883B69" w:rsidRDefault="00883B69" w:rsidP="00883B69">
      <w:pPr>
        <w:pStyle w:val="EndNoteBibliography"/>
        <w:spacing w:after="0"/>
        <w:ind w:left="720" w:hanging="720"/>
      </w:pPr>
      <w:r w:rsidRPr="00883B69">
        <w:t xml:space="preserve">Molas-Gallart, J., &amp; Tang, P. (2011). Tracing ‘ productive interactions’ to identify social impacts: an example from the social sciences. </w:t>
      </w:r>
      <w:r w:rsidRPr="00883B69">
        <w:rPr>
          <w:i/>
        </w:rPr>
        <w:t>Research Evaluation, 20</w:t>
      </w:r>
      <w:r w:rsidRPr="00883B69">
        <w:t>(3), 219-226. doi:10.3152/095820211X12941371876706</w:t>
      </w:r>
    </w:p>
    <w:p w14:paraId="74DF23D5" w14:textId="77777777" w:rsidR="00883B69" w:rsidRPr="00883B69" w:rsidRDefault="00883B69" w:rsidP="00883B69">
      <w:pPr>
        <w:pStyle w:val="EndNoteBibliography"/>
        <w:spacing w:after="0"/>
        <w:ind w:left="720" w:hanging="720"/>
      </w:pPr>
      <w:r w:rsidRPr="00883B69">
        <w:t xml:space="preserve">Moore, R. (2013). </w:t>
      </w:r>
      <w:r w:rsidRPr="00883B69">
        <w:rPr>
          <w:i/>
        </w:rPr>
        <w:t>Basil Bernstein: the thinker and the field</w:t>
      </w:r>
      <w:r w:rsidRPr="00883B69">
        <w:t>. London: Routledge.</w:t>
      </w:r>
    </w:p>
    <w:p w14:paraId="123903D4" w14:textId="77777777" w:rsidR="00883B69" w:rsidRPr="00883B69" w:rsidRDefault="00883B69" w:rsidP="00883B69">
      <w:pPr>
        <w:pStyle w:val="EndNoteBibliography"/>
        <w:spacing w:after="0"/>
        <w:ind w:left="720" w:hanging="720"/>
      </w:pPr>
      <w:r w:rsidRPr="00883B69">
        <w:t xml:space="preserve">Moreno-Casbas, T. (2016). Review: Impact case studies submitted to REF 2014: The hidden impact of nursing research. </w:t>
      </w:r>
      <w:r w:rsidRPr="00883B69">
        <w:rPr>
          <w:i/>
        </w:rPr>
        <w:t>Journal of Research in Nursing, 21</w:t>
      </w:r>
      <w:r w:rsidRPr="00883B69">
        <w:t>(4), 269-270. doi:10.1177/1744987116646248</w:t>
      </w:r>
    </w:p>
    <w:p w14:paraId="4B1D0BF5" w14:textId="77777777" w:rsidR="00883B69" w:rsidRPr="00883B69" w:rsidRDefault="00883B69" w:rsidP="00883B69">
      <w:pPr>
        <w:pStyle w:val="EndNoteBibliography"/>
        <w:spacing w:after="0"/>
        <w:ind w:left="720" w:hanging="720"/>
      </w:pPr>
      <w:r w:rsidRPr="00883B69">
        <w:t xml:space="preserve">Morgan Jones, M., Manville, C., &amp; Chataway, J. (2017). Learning from the UK’s research impact assessment exercise: a case study of a retrospective impact assessment exercise and questions for the future. </w:t>
      </w:r>
      <w:r w:rsidRPr="00883B69">
        <w:rPr>
          <w:i/>
        </w:rPr>
        <w:t>Journal of Technology Transfer</w:t>
      </w:r>
      <w:r w:rsidRPr="00883B69">
        <w:t>, 1-25. doi:10.1007/s10961-017-9608-6</w:t>
      </w:r>
    </w:p>
    <w:p w14:paraId="61EAAC32" w14:textId="77777777" w:rsidR="00883B69" w:rsidRPr="00883B69" w:rsidRDefault="00883B69" w:rsidP="00883B69">
      <w:pPr>
        <w:pStyle w:val="EndNoteBibliography"/>
        <w:spacing w:after="0"/>
        <w:ind w:left="720" w:hanging="720"/>
      </w:pPr>
      <w:r w:rsidRPr="00883B69">
        <w:t xml:space="preserve">Morton, S. (2015a). Creating research impact: the roles of research users in interactive research mobilisation. </w:t>
      </w:r>
      <w:r w:rsidRPr="00883B69">
        <w:rPr>
          <w:i/>
        </w:rPr>
        <w:t>Evidence &amp; Policy, 11</w:t>
      </w:r>
      <w:r w:rsidRPr="00883B69">
        <w:t>(1), 35-55. doi:10.1332/174426514x13976529631798</w:t>
      </w:r>
    </w:p>
    <w:p w14:paraId="6DE8EE95" w14:textId="77777777" w:rsidR="00883B69" w:rsidRPr="00883B69" w:rsidRDefault="00883B69" w:rsidP="00883B69">
      <w:pPr>
        <w:pStyle w:val="EndNoteBibliography"/>
        <w:spacing w:after="0"/>
        <w:ind w:left="720" w:hanging="720"/>
      </w:pPr>
      <w:r w:rsidRPr="00883B69">
        <w:t xml:space="preserve">Morton, S. (2015b). Progressing research impact assessment: A 'contributions' approach. </w:t>
      </w:r>
      <w:r w:rsidRPr="00883B69">
        <w:rPr>
          <w:i/>
        </w:rPr>
        <w:t>Research Evaluation, 24</w:t>
      </w:r>
      <w:r w:rsidRPr="00883B69">
        <w:t>(4), 405-419. doi:10.1093/reseval/rvv016</w:t>
      </w:r>
    </w:p>
    <w:p w14:paraId="1D53C130" w14:textId="77777777" w:rsidR="00883B69" w:rsidRPr="00883B69" w:rsidRDefault="00883B69" w:rsidP="00883B69">
      <w:pPr>
        <w:pStyle w:val="EndNoteBibliography"/>
        <w:spacing w:after="0"/>
        <w:ind w:left="720" w:hanging="720"/>
      </w:pPr>
      <w:r w:rsidRPr="00883B69">
        <w:t xml:space="preserve">Muellerleile, C., &amp; Lewis, N. (2019). Re-assembling knowledge production with(out) the university. </w:t>
      </w:r>
      <w:r w:rsidRPr="00883B69">
        <w:rPr>
          <w:i/>
        </w:rPr>
        <w:t>Globalisation, Societies and Education</w:t>
      </w:r>
      <w:r w:rsidRPr="00883B69">
        <w:t>, 1-10. doi:10.1080/14767724.2019.1602352</w:t>
      </w:r>
    </w:p>
    <w:p w14:paraId="563A66C5" w14:textId="77777777" w:rsidR="00883B69" w:rsidRPr="00883B69" w:rsidRDefault="00883B69" w:rsidP="00883B69">
      <w:pPr>
        <w:pStyle w:val="EndNoteBibliography"/>
        <w:spacing w:after="0"/>
        <w:ind w:left="720" w:hanging="720"/>
      </w:pPr>
      <w:r w:rsidRPr="00883B69">
        <w:t xml:space="preserve">Muller, J. (2004). Introduction: The possibilities of Basil Bernstein. In J. Muller, B. Davies, &amp; A. Morais (Eds.), </w:t>
      </w:r>
      <w:r w:rsidRPr="00883B69">
        <w:rPr>
          <w:i/>
        </w:rPr>
        <w:t>Reading Bernstein, researching Bernstein</w:t>
      </w:r>
      <w:r w:rsidRPr="00883B69">
        <w:t>. London: RoutledgeFalmer.</w:t>
      </w:r>
    </w:p>
    <w:p w14:paraId="2EB3BA48" w14:textId="754FDA2E" w:rsidR="00883B69" w:rsidRPr="00883B69" w:rsidRDefault="00883B69" w:rsidP="00883B69">
      <w:pPr>
        <w:pStyle w:val="EndNoteBibliography"/>
        <w:spacing w:after="0"/>
        <w:ind w:left="720" w:hanging="720"/>
      </w:pPr>
      <w:r w:rsidRPr="00883B69">
        <w:t xml:space="preserve">National Committee of Inquiry into Higher Education. (1997). </w:t>
      </w:r>
      <w:r w:rsidRPr="00883B69">
        <w:rPr>
          <w:i/>
        </w:rPr>
        <w:t>Higher Education in the Learning Society. The Dearing Report</w:t>
      </w:r>
      <w:r w:rsidRPr="00883B69">
        <w:t xml:space="preserve">. London: HMSO Retrieved from </w:t>
      </w:r>
      <w:hyperlink r:id="rId36" w:history="1">
        <w:r w:rsidRPr="00883B69">
          <w:rPr>
            <w:rStyle w:val="Hyperlink"/>
          </w:rPr>
          <w:t>http://www.educationengland.org.uk/documents/dearing1997/dearing1997.html</w:t>
        </w:r>
      </w:hyperlink>
    </w:p>
    <w:p w14:paraId="465271B3" w14:textId="77777777" w:rsidR="00883B69" w:rsidRPr="00883B69" w:rsidRDefault="00883B69" w:rsidP="00883B69">
      <w:pPr>
        <w:pStyle w:val="EndNoteBibliography"/>
        <w:spacing w:after="0"/>
        <w:ind w:left="720" w:hanging="720"/>
      </w:pPr>
      <w:r w:rsidRPr="00883B69">
        <w:t xml:space="preserve">Nelles, J., &amp; Vorley, T. (2011). Entrepreneurial Architecture: A Blueprint for Entrepreneurial Universities. </w:t>
      </w:r>
      <w:r w:rsidRPr="00883B69">
        <w:rPr>
          <w:i/>
        </w:rPr>
        <w:t>Canadian Journal of Administrative Sciences / Revue Canadienne des Sciences de l'Administration, 28</w:t>
      </w:r>
      <w:r w:rsidRPr="00883B69">
        <w:t>(3), 341-353. doi:10.1002/cjas.186</w:t>
      </w:r>
    </w:p>
    <w:p w14:paraId="5AB29440" w14:textId="77777777" w:rsidR="00883B69" w:rsidRPr="00883B69" w:rsidRDefault="00883B69" w:rsidP="00883B69">
      <w:pPr>
        <w:pStyle w:val="EndNoteBibliography"/>
        <w:spacing w:after="0"/>
        <w:ind w:left="720" w:hanging="720"/>
      </w:pPr>
      <w:r w:rsidRPr="00883B69">
        <w:t>Nickolai, D. H., Hoffman, S. G., &amp; Trautner, M. N. (2012). Can a Knowledge Sanctuary also be an Economic Engine? The Marketization of Higher Education as Institutional Boundary Work. In (Vol. 6, pp. 205-218). Oxford, UK.</w:t>
      </w:r>
    </w:p>
    <w:p w14:paraId="41F8B3B3" w14:textId="77777777" w:rsidR="00883B69" w:rsidRPr="00883B69" w:rsidRDefault="00883B69" w:rsidP="00883B69">
      <w:pPr>
        <w:pStyle w:val="EndNoteBibliography"/>
        <w:spacing w:after="0"/>
        <w:ind w:left="720" w:hanging="720"/>
      </w:pPr>
      <w:r w:rsidRPr="00883B69">
        <w:t xml:space="preserve">North, D. C. (1990). </w:t>
      </w:r>
      <w:r w:rsidRPr="00883B69">
        <w:rPr>
          <w:i/>
        </w:rPr>
        <w:t>Institutions, Institutional Change and Economic Performance</w:t>
      </w:r>
      <w:r w:rsidRPr="00883B69">
        <w:t>. Cambridge: Cambridge University Press.</w:t>
      </w:r>
    </w:p>
    <w:p w14:paraId="47BAA312" w14:textId="77777777" w:rsidR="00883B69" w:rsidRPr="00883B69" w:rsidRDefault="00883B69" w:rsidP="00883B69">
      <w:pPr>
        <w:pStyle w:val="EndNoteBibliography"/>
        <w:spacing w:after="0"/>
        <w:ind w:left="720" w:hanging="720"/>
      </w:pPr>
      <w:r w:rsidRPr="00883B69">
        <w:t xml:space="preserve">North, P. (2013). Knowledge exchange, 'impact' and engagement: Exploring low-carbon urban transitions. </w:t>
      </w:r>
      <w:r w:rsidRPr="00883B69">
        <w:rPr>
          <w:i/>
        </w:rPr>
        <w:t>Geographical Journal, 179</w:t>
      </w:r>
      <w:r w:rsidRPr="00883B69">
        <w:t>(3), 211-220. doi:10.1111/j.1475-4959.2012.00488.x</w:t>
      </w:r>
    </w:p>
    <w:p w14:paraId="77954FF8" w14:textId="77777777" w:rsidR="00883B69" w:rsidRPr="00883B69" w:rsidRDefault="00883B69" w:rsidP="00883B69">
      <w:pPr>
        <w:pStyle w:val="EndNoteBibliography"/>
        <w:spacing w:after="0"/>
        <w:ind w:left="720" w:hanging="720"/>
      </w:pPr>
      <w:r w:rsidRPr="00883B69">
        <w:t xml:space="preserve">Novick, G. (2008). Is there a bias against telephone interviews in qualitative research? </w:t>
      </w:r>
      <w:r w:rsidRPr="00883B69">
        <w:rPr>
          <w:i/>
        </w:rPr>
        <w:t>Research in Nursing &amp; Health, 31</w:t>
      </w:r>
      <w:r w:rsidRPr="00883B69">
        <w:t>(4), 391-398. doi:10.1002/nur.20259</w:t>
      </w:r>
    </w:p>
    <w:p w14:paraId="730A766C" w14:textId="77777777" w:rsidR="00883B69" w:rsidRPr="00883B69" w:rsidRDefault="00883B69" w:rsidP="00883B69">
      <w:pPr>
        <w:pStyle w:val="EndNoteBibliography"/>
        <w:spacing w:after="0"/>
        <w:ind w:left="720" w:hanging="720"/>
      </w:pPr>
      <w:r w:rsidRPr="00883B69">
        <w:t xml:space="preserve">Nowotny, H. (2005). The Increase of Complexity and its Reduction. </w:t>
      </w:r>
      <w:r w:rsidRPr="00883B69">
        <w:rPr>
          <w:i/>
        </w:rPr>
        <w:t>Theory, Culture &amp; Society, 22</w:t>
      </w:r>
      <w:r w:rsidRPr="00883B69">
        <w:t>(5), 15-31. doi:10.1177/0263276405057189</w:t>
      </w:r>
    </w:p>
    <w:p w14:paraId="5DA4EEDA" w14:textId="77777777" w:rsidR="00883B69" w:rsidRPr="00883B69" w:rsidRDefault="00883B69" w:rsidP="00883B69">
      <w:pPr>
        <w:pStyle w:val="EndNoteBibliography"/>
        <w:spacing w:after="0"/>
        <w:ind w:left="720" w:hanging="720"/>
      </w:pPr>
      <w:r w:rsidRPr="00883B69">
        <w:t xml:space="preserve">Nowotny, H., Scott, P., &amp; Gibbons, M. (2003). Introduction: 'Mode 2' revisited: the new production of knowledge. </w:t>
      </w:r>
      <w:r w:rsidRPr="00883B69">
        <w:rPr>
          <w:i/>
        </w:rPr>
        <w:t>Minerva, xli</w:t>
      </w:r>
      <w:r w:rsidRPr="00883B69">
        <w:t xml:space="preserve">(3), 179-194. </w:t>
      </w:r>
    </w:p>
    <w:p w14:paraId="7EF5B700" w14:textId="77777777" w:rsidR="00883B69" w:rsidRPr="00883B69" w:rsidRDefault="00883B69" w:rsidP="00883B69">
      <w:pPr>
        <w:pStyle w:val="EndNoteBibliography"/>
        <w:spacing w:after="0"/>
        <w:ind w:left="720" w:hanging="720"/>
      </w:pPr>
      <w:r w:rsidRPr="00883B69">
        <w:t xml:space="preserve">Nyhagen, G., &amp; Baschung, L. (2013). New organisational structures and the transformation of academic work. </w:t>
      </w:r>
      <w:r w:rsidRPr="00883B69">
        <w:rPr>
          <w:i/>
        </w:rPr>
        <w:t>High Educ, 66</w:t>
      </w:r>
      <w:r w:rsidRPr="00883B69">
        <w:t>(4), 409-423. doi:10.1007/s10734-013-9612-1</w:t>
      </w:r>
    </w:p>
    <w:p w14:paraId="0A9CA6F6" w14:textId="77777777" w:rsidR="00883B69" w:rsidRPr="00883B69" w:rsidRDefault="00883B69" w:rsidP="00883B69">
      <w:pPr>
        <w:pStyle w:val="EndNoteBibliography"/>
        <w:spacing w:after="0"/>
        <w:ind w:left="720" w:hanging="720"/>
      </w:pPr>
      <w:r w:rsidRPr="00883B69">
        <w:t xml:space="preserve">Oancea, A., Florez Petour, T., &amp; Atkinson, J. (2017). Qualitative network analysis tools for the configurative articulation of cultural value and impact from research. </w:t>
      </w:r>
      <w:r w:rsidRPr="00883B69">
        <w:rPr>
          <w:i/>
        </w:rPr>
        <w:t>Research Evaluation, 26</w:t>
      </w:r>
      <w:r w:rsidRPr="00883B69">
        <w:t>(4), 302-315. doi:10.1093/reseval/rvx014</w:t>
      </w:r>
    </w:p>
    <w:p w14:paraId="5847EE87" w14:textId="13721A37" w:rsidR="00883B69" w:rsidRPr="00883B69" w:rsidRDefault="00883B69" w:rsidP="00883B69">
      <w:pPr>
        <w:pStyle w:val="EndNoteBibliography"/>
        <w:spacing w:after="0"/>
        <w:ind w:left="720" w:hanging="720"/>
      </w:pPr>
      <w:r w:rsidRPr="00883B69">
        <w:t xml:space="preserve">Office of Science and Technology. (1993). </w:t>
      </w:r>
      <w:r w:rsidRPr="00883B69">
        <w:rPr>
          <w:i/>
        </w:rPr>
        <w:t>Realising our potential: a strategy for science, engineering and technology</w:t>
      </w:r>
      <w:r w:rsidRPr="00883B69">
        <w:t xml:space="preserve">. Retrieved from </w:t>
      </w:r>
      <w:hyperlink r:id="rId37" w:history="1">
        <w:r w:rsidRPr="00883B69">
          <w:rPr>
            <w:rStyle w:val="Hyperlink"/>
          </w:rPr>
          <w:t>https://www.gov.uk/government/publications/realising-our-potential-a-strategy-for-science-engineering-and-technology</w:t>
        </w:r>
      </w:hyperlink>
    </w:p>
    <w:p w14:paraId="44D9D795" w14:textId="77777777" w:rsidR="00883B69" w:rsidRPr="00883B69" w:rsidRDefault="00883B69" w:rsidP="00883B69">
      <w:pPr>
        <w:pStyle w:val="EndNoteBibliography"/>
        <w:spacing w:after="0"/>
        <w:ind w:left="720" w:hanging="720"/>
      </w:pPr>
      <w:r w:rsidRPr="00883B69">
        <w:t xml:space="preserve">Olssen, M. (2011). The strange death of the liberal university: Research assessments and the impact of research. In </w:t>
      </w:r>
      <w:r w:rsidRPr="00883B69">
        <w:rPr>
          <w:i/>
        </w:rPr>
        <w:t>Handbook on Globalization and Higher Education</w:t>
      </w:r>
      <w:r w:rsidRPr="00883B69">
        <w:t xml:space="preserve"> (pp. 360-383).</w:t>
      </w:r>
    </w:p>
    <w:p w14:paraId="6F2F94DE" w14:textId="77777777" w:rsidR="00883B69" w:rsidRPr="00883B69" w:rsidRDefault="00883B69" w:rsidP="00883B69">
      <w:pPr>
        <w:pStyle w:val="EndNoteBibliography"/>
        <w:spacing w:after="0"/>
        <w:ind w:left="720" w:hanging="720"/>
      </w:pPr>
      <w:r w:rsidRPr="00883B69">
        <w:t xml:space="preserve">Ovseiko, P. V., Oancea, A., &amp; Buchan, A. M. (2012). Assessing research impact in academic clinical medicine: a study using Research Excellence Framework pilot impact indicators. </w:t>
      </w:r>
      <w:r w:rsidRPr="00883B69">
        <w:rPr>
          <w:i/>
        </w:rPr>
        <w:t>BMC health services research, 12</w:t>
      </w:r>
      <w:r w:rsidRPr="00883B69">
        <w:t>, 478. doi:10.1186/1472-6963-12-478</w:t>
      </w:r>
    </w:p>
    <w:p w14:paraId="3361A125" w14:textId="77777777" w:rsidR="00883B69" w:rsidRPr="00883B69" w:rsidRDefault="00883B69" w:rsidP="00883B69">
      <w:pPr>
        <w:pStyle w:val="EndNoteBibliography"/>
        <w:spacing w:after="0"/>
        <w:ind w:left="720" w:hanging="720"/>
      </w:pPr>
      <w:r w:rsidRPr="00883B69">
        <w:t xml:space="preserve">O’Connell, C. (2018). Examining differentiation in academic responses to research impact policy: mediating factors in the context of educational research. </w:t>
      </w:r>
      <w:r w:rsidRPr="00883B69">
        <w:rPr>
          <w:i/>
        </w:rPr>
        <w:t>Studies in Higher Education</w:t>
      </w:r>
      <w:r w:rsidRPr="00883B69">
        <w:t>, 1-16. doi:10.1080/03075079.2018.1447556</w:t>
      </w:r>
    </w:p>
    <w:p w14:paraId="32AB1F79" w14:textId="77777777" w:rsidR="00883B69" w:rsidRPr="00883B69" w:rsidRDefault="00883B69" w:rsidP="00883B69">
      <w:pPr>
        <w:pStyle w:val="EndNoteBibliography"/>
        <w:spacing w:after="0"/>
        <w:ind w:left="720" w:hanging="720"/>
      </w:pPr>
      <w:r w:rsidRPr="00883B69">
        <w:t xml:space="preserve">Papatsiba, V. (2013a). Policy Goals of European Integration and Competitiveness in Academic Collaborations: An Examination of Joint Master's and Erasmus Mundus Programmes. </w:t>
      </w:r>
      <w:r w:rsidRPr="00883B69">
        <w:rPr>
          <w:i/>
        </w:rPr>
        <w:t>Higher Education Policy, 27</w:t>
      </w:r>
      <w:r w:rsidRPr="00883B69">
        <w:t>(1), 43-64. doi:10.1057/hep.2013.13</w:t>
      </w:r>
    </w:p>
    <w:p w14:paraId="09681EAB" w14:textId="77777777" w:rsidR="00883B69" w:rsidRPr="00883B69" w:rsidRDefault="00883B69" w:rsidP="00883B69">
      <w:pPr>
        <w:pStyle w:val="EndNoteBibliography"/>
        <w:spacing w:after="0"/>
        <w:ind w:left="720" w:hanging="720"/>
      </w:pPr>
      <w:r w:rsidRPr="00883B69">
        <w:t xml:space="preserve">Papatsiba, V. (2013b). The Idea of Collaboration in the Academy: Its Epistemic and Social Potentials and Risks for Knowledge Generation. </w:t>
      </w:r>
      <w:r w:rsidRPr="00883B69">
        <w:rPr>
          <w:i/>
        </w:rPr>
        <w:t>Policy Futures in Education, 11</w:t>
      </w:r>
      <w:r w:rsidRPr="00883B69">
        <w:t>(4), 436-448. doi:10.2304/pfie.2013.11.4.436</w:t>
      </w:r>
    </w:p>
    <w:p w14:paraId="2B3A7426" w14:textId="77777777" w:rsidR="00883B69" w:rsidRPr="00883B69" w:rsidRDefault="00883B69" w:rsidP="00883B69">
      <w:pPr>
        <w:pStyle w:val="EndNoteBibliography"/>
        <w:spacing w:after="0"/>
        <w:ind w:left="720" w:hanging="720"/>
      </w:pPr>
      <w:r w:rsidRPr="00883B69">
        <w:t xml:space="preserve">Papatsiba, V., &amp; Cohen, E. (2019). Institutional hierarchies and research impact: new academic currencies, capital and position-taking in UK higher education. </w:t>
      </w:r>
      <w:r w:rsidRPr="00883B69">
        <w:rPr>
          <w:i/>
        </w:rPr>
        <w:t>British Journal of Sociology of Education</w:t>
      </w:r>
      <w:r w:rsidRPr="00883B69">
        <w:t>, 1-19. doi:10.1080/01425692.2019.1676700</w:t>
      </w:r>
    </w:p>
    <w:p w14:paraId="40C7CEAB" w14:textId="77777777" w:rsidR="00883B69" w:rsidRPr="00883B69" w:rsidRDefault="00883B69" w:rsidP="00883B69">
      <w:pPr>
        <w:pStyle w:val="EndNoteBibliography"/>
        <w:spacing w:after="0"/>
        <w:ind w:left="720" w:hanging="720"/>
      </w:pPr>
      <w:r w:rsidRPr="00883B69">
        <w:t xml:space="preserve">Parsons, T. (1967). </w:t>
      </w:r>
      <w:r w:rsidRPr="00883B69">
        <w:rPr>
          <w:i/>
        </w:rPr>
        <w:t>Sociological theory and modern society</w:t>
      </w:r>
      <w:r w:rsidRPr="00883B69">
        <w:t>. New York: New York Free Press.</w:t>
      </w:r>
    </w:p>
    <w:p w14:paraId="3FED43FB" w14:textId="77777777" w:rsidR="00883B69" w:rsidRPr="00883B69" w:rsidRDefault="00883B69" w:rsidP="00883B69">
      <w:pPr>
        <w:pStyle w:val="EndNoteBibliography"/>
        <w:spacing w:after="0"/>
        <w:ind w:left="720" w:hanging="720"/>
      </w:pPr>
      <w:r w:rsidRPr="00883B69">
        <w:t xml:space="preserve">Parsons, T., &amp; Platt, G. M. (1973). </w:t>
      </w:r>
      <w:r w:rsidRPr="00883B69">
        <w:rPr>
          <w:i/>
        </w:rPr>
        <w:t>The American university</w:t>
      </w:r>
      <w:r w:rsidRPr="00883B69">
        <w:t>. Cambridge, Mass.: Harvard University Press.</w:t>
      </w:r>
    </w:p>
    <w:p w14:paraId="6464F1FF" w14:textId="77777777" w:rsidR="00883B69" w:rsidRPr="00883B69" w:rsidRDefault="00883B69" w:rsidP="00883B69">
      <w:pPr>
        <w:pStyle w:val="EndNoteBibliography"/>
        <w:spacing w:after="0"/>
        <w:ind w:left="720" w:hanging="720"/>
      </w:pPr>
      <w:r w:rsidRPr="00883B69">
        <w:t xml:space="preserve">Pavitt, K. (1998). The social shaping of the national science base. </w:t>
      </w:r>
      <w:r w:rsidRPr="00883B69">
        <w:rPr>
          <w:i/>
        </w:rPr>
        <w:t>Research Policy, 27</w:t>
      </w:r>
      <w:r w:rsidRPr="00883B69">
        <w:t>(8), 793-805. doi:10.1016/S0048-7333(98)00091-2</w:t>
      </w:r>
    </w:p>
    <w:p w14:paraId="3D3974F4" w14:textId="77777777" w:rsidR="00883B69" w:rsidRPr="00883B69" w:rsidRDefault="00883B69" w:rsidP="00883B69">
      <w:pPr>
        <w:pStyle w:val="EndNoteBibliography"/>
        <w:spacing w:after="0"/>
        <w:ind w:left="720" w:hanging="720"/>
      </w:pPr>
      <w:r w:rsidRPr="00883B69">
        <w:t xml:space="preserve">Pawley, A. L. (2012). Engineering faculty drawing the line: a taxonomy of boundary work in academic engineering. </w:t>
      </w:r>
      <w:r w:rsidRPr="00883B69">
        <w:rPr>
          <w:i/>
        </w:rPr>
        <w:t>Engineering Studies, 4</w:t>
      </w:r>
      <w:r w:rsidRPr="00883B69">
        <w:t>(2), 145-169. doi:10.1080/19378629.2012.687000</w:t>
      </w:r>
    </w:p>
    <w:p w14:paraId="350074AA" w14:textId="77777777" w:rsidR="00883B69" w:rsidRPr="00883B69" w:rsidRDefault="00883B69" w:rsidP="00883B69">
      <w:pPr>
        <w:pStyle w:val="EndNoteBibliography"/>
        <w:spacing w:after="0"/>
        <w:ind w:left="720" w:hanging="720"/>
      </w:pPr>
      <w:r w:rsidRPr="00883B69">
        <w:t xml:space="preserve">Perkin, H. (1984). The Historical Perspective. In B. R. Clark (Ed.), </w:t>
      </w:r>
      <w:r w:rsidRPr="00883B69">
        <w:rPr>
          <w:i/>
        </w:rPr>
        <w:t>Perspectives on higher education: eight disciplinary and comparative views</w:t>
      </w:r>
      <w:r w:rsidRPr="00883B69">
        <w:t>. London: University of California Press.</w:t>
      </w:r>
    </w:p>
    <w:p w14:paraId="17D6371E" w14:textId="77777777" w:rsidR="00883B69" w:rsidRPr="00883B69" w:rsidRDefault="00883B69" w:rsidP="00883B69">
      <w:pPr>
        <w:pStyle w:val="EndNoteBibliography"/>
        <w:spacing w:after="0"/>
        <w:ind w:left="720" w:hanging="720"/>
      </w:pPr>
      <w:r w:rsidRPr="00883B69">
        <w:t xml:space="preserve">Perkin, H. (1987). The Academic Profession in the United Kingdom. In B. R. Clark (Ed.), </w:t>
      </w:r>
      <w:r w:rsidRPr="00883B69">
        <w:rPr>
          <w:i/>
        </w:rPr>
        <w:t>The  Academic Profession : National, Disciplinary, and Institutional Settings</w:t>
      </w:r>
      <w:r w:rsidRPr="00883B69">
        <w:t>. London: University of California Press.</w:t>
      </w:r>
    </w:p>
    <w:p w14:paraId="45C6C644" w14:textId="77777777" w:rsidR="00883B69" w:rsidRPr="00883B69" w:rsidRDefault="00883B69" w:rsidP="00883B69">
      <w:pPr>
        <w:pStyle w:val="EndNoteBibliography"/>
        <w:spacing w:after="0"/>
        <w:ind w:left="720" w:hanging="720"/>
      </w:pPr>
      <w:r w:rsidRPr="00883B69">
        <w:t xml:space="preserve">Perkmann, M., Tartari, V., McKelvey, M., Autio, E., Brostrom, A., D'Este, P., . . . Sobrero, M. (2013). Academic engagement and commercialisation: A review of the literature on university-industry relations. </w:t>
      </w:r>
      <w:r w:rsidRPr="00883B69">
        <w:rPr>
          <w:i/>
        </w:rPr>
        <w:t>Research Policy, 42</w:t>
      </w:r>
      <w:r w:rsidRPr="00883B69">
        <w:t>(2), 423-442. doi:10.1016/j.respol.2012.09.007</w:t>
      </w:r>
    </w:p>
    <w:p w14:paraId="29B9D10A" w14:textId="77777777" w:rsidR="00883B69" w:rsidRPr="00883B69" w:rsidRDefault="00883B69" w:rsidP="00883B69">
      <w:pPr>
        <w:pStyle w:val="EndNoteBibliography"/>
        <w:spacing w:after="0"/>
        <w:ind w:left="720" w:hanging="720"/>
      </w:pPr>
      <w:r w:rsidRPr="00883B69">
        <w:t xml:space="preserve">Pettigrew, A., &amp; Starkey, K. (2016). From the guest editors: The legitimacy and impact of business schools-key issues and a research agenda. </w:t>
      </w:r>
      <w:r w:rsidRPr="00883B69">
        <w:rPr>
          <w:i/>
        </w:rPr>
        <w:t>Academy of Management Learning and Education, 15</w:t>
      </w:r>
      <w:r w:rsidRPr="00883B69">
        <w:t>(4), 649-664. doi:10.5465/amle.2016.0296</w:t>
      </w:r>
    </w:p>
    <w:p w14:paraId="6F929A96" w14:textId="77777777" w:rsidR="00883B69" w:rsidRPr="00883B69" w:rsidRDefault="00883B69" w:rsidP="00883B69">
      <w:pPr>
        <w:pStyle w:val="EndNoteBibliography"/>
        <w:spacing w:after="0"/>
        <w:ind w:left="720" w:hanging="720"/>
      </w:pPr>
      <w:r w:rsidRPr="00883B69">
        <w:t xml:space="preserve">Pinheiro, R., Benneworth, P., &amp; Jones, G. A. (Eds.). (2012). </w:t>
      </w:r>
      <w:r w:rsidRPr="00883B69">
        <w:rPr>
          <w:i/>
        </w:rPr>
        <w:t>Universities and Regional Development: A Critical Assessment of Tensions and Contradictions</w:t>
      </w:r>
      <w:r w:rsidRPr="00883B69">
        <w:t>. Oxon: Taylor &amp; Francis.</w:t>
      </w:r>
    </w:p>
    <w:p w14:paraId="65EB2844" w14:textId="77777777" w:rsidR="00883B69" w:rsidRPr="00883B69" w:rsidRDefault="00883B69" w:rsidP="00883B69">
      <w:pPr>
        <w:pStyle w:val="EndNoteBibliography"/>
        <w:spacing w:after="0"/>
        <w:ind w:left="720" w:hanging="720"/>
      </w:pPr>
      <w:r w:rsidRPr="00883B69">
        <w:t xml:space="preserve">Polanyi, M. (1962). Tacit Knowing. </w:t>
      </w:r>
      <w:r w:rsidRPr="00883B69">
        <w:rPr>
          <w:i/>
        </w:rPr>
        <w:t>Philosophy Today, 6</w:t>
      </w:r>
      <w:r w:rsidRPr="00883B69">
        <w:t>(4), 239. doi:10.5840/philtoday19626427</w:t>
      </w:r>
    </w:p>
    <w:p w14:paraId="59E71BFE" w14:textId="77777777" w:rsidR="00883B69" w:rsidRPr="00883B69" w:rsidRDefault="00883B69" w:rsidP="00883B69">
      <w:pPr>
        <w:pStyle w:val="EndNoteBibliography"/>
        <w:spacing w:after="0"/>
        <w:ind w:left="720" w:hanging="720"/>
      </w:pPr>
      <w:r w:rsidRPr="00883B69">
        <w:t xml:space="preserve">Polanyi, M. (1998). </w:t>
      </w:r>
      <w:r w:rsidRPr="00883B69">
        <w:rPr>
          <w:i/>
        </w:rPr>
        <w:t>Personal knowledge: towards a post-critical philosophy</w:t>
      </w:r>
      <w:r w:rsidRPr="00883B69">
        <w:t>. London: Taylor &amp; Francis.</w:t>
      </w:r>
    </w:p>
    <w:p w14:paraId="68591CBD" w14:textId="77777777" w:rsidR="00883B69" w:rsidRPr="00883B69" w:rsidRDefault="00883B69" w:rsidP="00883B69">
      <w:pPr>
        <w:pStyle w:val="EndNoteBibliography"/>
        <w:spacing w:after="0"/>
        <w:ind w:left="720" w:hanging="720"/>
      </w:pPr>
      <w:r w:rsidRPr="00883B69">
        <w:t xml:space="preserve">Ponomariov, B. (2009). Student Centrality in University- Industry Interactions. </w:t>
      </w:r>
      <w:r w:rsidRPr="00883B69">
        <w:rPr>
          <w:i/>
        </w:rPr>
        <w:t>Industry and Higher Education, 23</w:t>
      </w:r>
      <w:r w:rsidRPr="00883B69">
        <w:t>(1), 50-62. doi:10.1630/0326785041834748</w:t>
      </w:r>
    </w:p>
    <w:p w14:paraId="5FC677D0" w14:textId="77777777" w:rsidR="00883B69" w:rsidRPr="00883B69" w:rsidRDefault="00883B69" w:rsidP="00883B69">
      <w:pPr>
        <w:pStyle w:val="EndNoteBibliography"/>
        <w:spacing w:after="0"/>
        <w:ind w:left="720" w:hanging="720"/>
      </w:pPr>
      <w:r w:rsidRPr="00883B69">
        <w:t xml:space="preserve">Ponomariov, B., &amp; Boardman, C. (2010). Influencing scientists' collaboration and productivity patterns through new institutions: University research centers and scientific and technical human capital. </w:t>
      </w:r>
      <w:r w:rsidRPr="00883B69">
        <w:rPr>
          <w:i/>
        </w:rPr>
        <w:t>Research Policy, 39</w:t>
      </w:r>
      <w:r w:rsidRPr="00883B69">
        <w:t>(5), 613-624. doi:10.1016/j.respol.2010.02.013</w:t>
      </w:r>
    </w:p>
    <w:p w14:paraId="275F93CF" w14:textId="77777777" w:rsidR="00883B69" w:rsidRPr="00883B69" w:rsidRDefault="00883B69" w:rsidP="00883B69">
      <w:pPr>
        <w:pStyle w:val="EndNoteBibliography"/>
        <w:spacing w:after="0"/>
        <w:ind w:left="720" w:hanging="720"/>
      </w:pPr>
      <w:r w:rsidRPr="00883B69">
        <w:t xml:space="preserve">Primeri, E., &amp; Reale, E. (Eds.). (2015). </w:t>
      </w:r>
      <w:r w:rsidRPr="00883B69">
        <w:rPr>
          <w:i/>
        </w:rPr>
        <w:t>The Transformation of University Institutional and Organizational Boundaries: Organizational Boundaries</w:t>
      </w:r>
      <w:r w:rsidRPr="00883B69">
        <w:t>. Rotterdam: Sense Publishers.</w:t>
      </w:r>
    </w:p>
    <w:p w14:paraId="2059C575" w14:textId="77777777" w:rsidR="00883B69" w:rsidRPr="00883B69" w:rsidRDefault="00883B69" w:rsidP="00883B69">
      <w:pPr>
        <w:pStyle w:val="EndNoteBibliography"/>
        <w:spacing w:after="0"/>
        <w:ind w:left="720" w:hanging="720"/>
      </w:pPr>
      <w:r w:rsidRPr="00883B69">
        <w:t xml:space="preserve">Prior, L. (2008). Documents and Action. In P. Alasuutari, L. Bickman, &amp; J. Brannen (Eds.), </w:t>
      </w:r>
      <w:r w:rsidRPr="00883B69">
        <w:rPr>
          <w:i/>
        </w:rPr>
        <w:t>The SAGE Handbook of Social Research Methods</w:t>
      </w:r>
      <w:r w:rsidRPr="00883B69">
        <w:t>. Los Angeles: SAGE.</w:t>
      </w:r>
    </w:p>
    <w:p w14:paraId="36395502" w14:textId="77777777" w:rsidR="00883B69" w:rsidRPr="00883B69" w:rsidRDefault="00883B69" w:rsidP="00883B69">
      <w:pPr>
        <w:pStyle w:val="EndNoteBibliography"/>
        <w:spacing w:after="0"/>
        <w:ind w:left="720" w:hanging="720"/>
      </w:pPr>
      <w:r w:rsidRPr="00883B69">
        <w:t xml:space="preserve">Pusser, B., &amp; Marginson, S. (2013). University Rankings in Critical Perspective. </w:t>
      </w:r>
      <w:r w:rsidRPr="00883B69">
        <w:rPr>
          <w:i/>
        </w:rPr>
        <w:t>J. High. Educ., 84</w:t>
      </w:r>
      <w:r w:rsidRPr="00883B69">
        <w:t xml:space="preserve">(4), 544-568. </w:t>
      </w:r>
    </w:p>
    <w:p w14:paraId="34D091A9" w14:textId="77777777" w:rsidR="00883B69" w:rsidRPr="00883B69" w:rsidRDefault="00883B69" w:rsidP="00883B69">
      <w:pPr>
        <w:pStyle w:val="EndNoteBibliography"/>
        <w:spacing w:after="0"/>
        <w:ind w:left="720" w:hanging="720"/>
      </w:pPr>
      <w:r w:rsidRPr="00883B69">
        <w:t>Reed, M. (2017). The Productive Researcher. In: Kindle for Amazon.</w:t>
      </w:r>
    </w:p>
    <w:p w14:paraId="6A59D74F" w14:textId="77777777" w:rsidR="00883B69" w:rsidRPr="00883B69" w:rsidRDefault="00883B69" w:rsidP="00883B69">
      <w:pPr>
        <w:pStyle w:val="EndNoteBibliography"/>
        <w:spacing w:after="0"/>
        <w:ind w:left="720" w:hanging="720"/>
      </w:pPr>
      <w:r w:rsidRPr="00883B69">
        <w:t xml:space="preserve">Reed, M., Bryce, R., &amp; Machen, R. (2018). Pathways to policy impact: a new approach for planning and evidencing research impact. </w:t>
      </w:r>
      <w:r w:rsidRPr="00883B69">
        <w:rPr>
          <w:i/>
        </w:rPr>
        <w:t>Evidence &amp; policy : a journal of research, debate and practice., 14</w:t>
      </w:r>
      <w:r w:rsidRPr="00883B69">
        <w:t>(3), 431-458. doi:10.1332/174426418X15326967547242</w:t>
      </w:r>
    </w:p>
    <w:p w14:paraId="60469C33" w14:textId="77777777" w:rsidR="00883B69" w:rsidRPr="00883B69" w:rsidRDefault="00883B69" w:rsidP="00883B69">
      <w:pPr>
        <w:pStyle w:val="EndNoteBibliography"/>
        <w:spacing w:after="0"/>
        <w:ind w:left="720" w:hanging="720"/>
        <w:rPr>
          <w:i/>
        </w:rPr>
      </w:pPr>
      <w:r w:rsidRPr="00883B69">
        <w:t xml:space="preserve">Reid, G. (2014). Why should the taxpayer fund science &amp; research? </w:t>
      </w:r>
      <w:r w:rsidRPr="00883B69">
        <w:rPr>
          <w:i/>
        </w:rPr>
        <w:t>National Centre for University and Business </w:t>
      </w:r>
    </w:p>
    <w:p w14:paraId="5B654365" w14:textId="1B645B11" w:rsidR="00883B69" w:rsidRPr="00883B69" w:rsidRDefault="00883B69" w:rsidP="00883B69">
      <w:pPr>
        <w:pStyle w:val="EndNoteBibliography"/>
        <w:spacing w:after="0"/>
        <w:ind w:left="720" w:hanging="720"/>
      </w:pPr>
      <w:r w:rsidRPr="00883B69">
        <w:t xml:space="preserve">Research Councils UK. (2007). </w:t>
      </w:r>
      <w:r w:rsidRPr="00883B69">
        <w:rPr>
          <w:i/>
        </w:rPr>
        <w:t>Increasing the Economic Impact of the Research Councils</w:t>
      </w:r>
      <w:r w:rsidRPr="00883B69">
        <w:t xml:space="preserve">. Retrieved from </w:t>
      </w:r>
      <w:hyperlink r:id="rId38" w:history="1">
        <w:r w:rsidRPr="00883B69">
          <w:rPr>
            <w:rStyle w:val="Hyperlink"/>
          </w:rPr>
          <w:t>http://www.rcuk.ac.uk/Publications/archive/Increasingei/</w:t>
        </w:r>
      </w:hyperlink>
    </w:p>
    <w:p w14:paraId="7FE2551F" w14:textId="77777777" w:rsidR="00883B69" w:rsidRPr="00883B69" w:rsidRDefault="00883B69" w:rsidP="00883B69">
      <w:pPr>
        <w:pStyle w:val="EndNoteBibliography"/>
        <w:spacing w:after="0"/>
        <w:ind w:left="720" w:hanging="720"/>
      </w:pPr>
      <w:r w:rsidRPr="00883B69">
        <w:t xml:space="preserve">Rhoades, G. (2001). Managing productivity in an academic institution: Rethinking the whom, which, what, and whose of productivity. </w:t>
      </w:r>
      <w:r w:rsidRPr="00883B69">
        <w:rPr>
          <w:i/>
        </w:rPr>
        <w:t>Research in higher education, 42</w:t>
      </w:r>
      <w:r w:rsidRPr="00883B69">
        <w:t xml:space="preserve">(5), 619-632. </w:t>
      </w:r>
    </w:p>
    <w:p w14:paraId="7A87000B" w14:textId="77777777" w:rsidR="00883B69" w:rsidRPr="00883B69" w:rsidRDefault="00883B69" w:rsidP="00883B69">
      <w:pPr>
        <w:pStyle w:val="EndNoteBibliography"/>
        <w:spacing w:after="0"/>
        <w:ind w:left="720" w:hanging="720"/>
      </w:pPr>
      <w:r w:rsidRPr="00883B69">
        <w:t xml:space="preserve">Rhoades, G. (2011). A national campaign of academic labor: Reframing the politics of scarcity in higher education. </w:t>
      </w:r>
      <w:r w:rsidRPr="00883B69">
        <w:rPr>
          <w:i/>
        </w:rPr>
        <w:t>New Political Science, 33</w:t>
      </w:r>
      <w:r w:rsidRPr="00883B69">
        <w:t xml:space="preserve">(01), 101-117. </w:t>
      </w:r>
    </w:p>
    <w:p w14:paraId="19DAD4A3" w14:textId="77777777" w:rsidR="00883B69" w:rsidRPr="00883B69" w:rsidRDefault="00883B69" w:rsidP="00883B69">
      <w:pPr>
        <w:pStyle w:val="EndNoteBibliography"/>
        <w:spacing w:after="0"/>
        <w:ind w:left="720" w:hanging="720"/>
      </w:pPr>
      <w:r w:rsidRPr="00883B69">
        <w:t xml:space="preserve">Rhoades, G. (2016). Internationalization to what purposes?: marketing to international students. </w:t>
      </w:r>
      <w:r w:rsidRPr="00883B69">
        <w:rPr>
          <w:i/>
        </w:rPr>
        <w:t>Higher learning research communications: HLRC, 6</w:t>
      </w:r>
      <w:r w:rsidRPr="00883B69">
        <w:t>(2), 10-13. doi:10.18870/hlrc.v6i2.334</w:t>
      </w:r>
    </w:p>
    <w:p w14:paraId="34C586AF" w14:textId="77777777" w:rsidR="00883B69" w:rsidRPr="00883B69" w:rsidRDefault="00883B69" w:rsidP="00883B69">
      <w:pPr>
        <w:pStyle w:val="EndNoteBibliography"/>
        <w:spacing w:after="0"/>
        <w:ind w:left="720" w:hanging="720"/>
      </w:pPr>
      <w:r w:rsidRPr="00883B69">
        <w:t xml:space="preserve">Roberts, J. M. (2014). Critical Realism, Dialectics, and Qualitative Research Methods. </w:t>
      </w:r>
      <w:r w:rsidRPr="00883B69">
        <w:rPr>
          <w:i/>
        </w:rPr>
        <w:t>Journal for the Theory of Social Behaviour, 44</w:t>
      </w:r>
      <w:r w:rsidRPr="00883B69">
        <w:t>(1), 1-23. doi:10.1111/jtsb.12056</w:t>
      </w:r>
    </w:p>
    <w:p w14:paraId="7F929A4B" w14:textId="77777777" w:rsidR="00883B69" w:rsidRPr="00883B69" w:rsidRDefault="00883B69" w:rsidP="00883B69">
      <w:pPr>
        <w:pStyle w:val="EndNoteBibliography"/>
        <w:spacing w:after="0"/>
        <w:ind w:left="720" w:hanging="720"/>
      </w:pPr>
      <w:r w:rsidRPr="00883B69">
        <w:t xml:space="preserve">Robertson, S. L. (2010). Corporatisation, competitiveness, commercialisation: new logics in the globalising of UK higher education. </w:t>
      </w:r>
      <w:r w:rsidRPr="00883B69">
        <w:rPr>
          <w:i/>
        </w:rPr>
        <w:t>Globalisation, Societies and Education, 8</w:t>
      </w:r>
      <w:r w:rsidRPr="00883B69">
        <w:t>(2), 191-203. doi:10.1080/14767721003776320</w:t>
      </w:r>
    </w:p>
    <w:p w14:paraId="5FF2BBCC" w14:textId="77777777" w:rsidR="00883B69" w:rsidRPr="00883B69" w:rsidRDefault="00883B69" w:rsidP="00883B69">
      <w:pPr>
        <w:pStyle w:val="EndNoteBibliography"/>
        <w:spacing w:after="0"/>
        <w:ind w:left="720" w:hanging="720"/>
      </w:pPr>
      <w:r w:rsidRPr="00883B69">
        <w:t xml:space="preserve">Rosinger, K. O., Taylor, B. J., Coco, L., &amp; Slaughter, S. (2016). Organizational Segmentation and the Prestige Economy: Deprofessionalization in High- and Low-Resource Departments. </w:t>
      </w:r>
      <w:r w:rsidRPr="00883B69">
        <w:rPr>
          <w:i/>
        </w:rPr>
        <w:t>The Journal of Higher Education, 87</w:t>
      </w:r>
      <w:r w:rsidRPr="00883B69">
        <w:t>(1), 27-54. doi:10.1080/00221546.2016.11777393</w:t>
      </w:r>
    </w:p>
    <w:p w14:paraId="6CA7B540" w14:textId="74065FA8" w:rsidR="00883B69" w:rsidRPr="00883B69" w:rsidRDefault="00883B69" w:rsidP="00883B69">
      <w:pPr>
        <w:pStyle w:val="EndNoteBibliography"/>
        <w:spacing w:after="0"/>
        <w:ind w:left="720" w:hanging="720"/>
      </w:pPr>
      <w:r w:rsidRPr="00883B69">
        <w:t xml:space="preserve">Royal Society. (2010). </w:t>
      </w:r>
      <w:r w:rsidRPr="00883B69">
        <w:rPr>
          <w:i/>
        </w:rPr>
        <w:t>The Scientific Century: securing our future prosperity</w:t>
      </w:r>
      <w:r w:rsidRPr="00883B69">
        <w:t xml:space="preserve"> (9780854038183). Retrieved from </w:t>
      </w:r>
      <w:hyperlink r:id="rId39" w:history="1">
        <w:r w:rsidRPr="00883B69">
          <w:rPr>
            <w:rStyle w:val="Hyperlink"/>
          </w:rPr>
          <w:t>https://royalsociety.org/~/media/Royal_Society_Content/policy/publications/2010/4294970126.pdf</w:t>
        </w:r>
      </w:hyperlink>
    </w:p>
    <w:p w14:paraId="0AEC7A97" w14:textId="77777777" w:rsidR="00883B69" w:rsidRPr="00883B69" w:rsidRDefault="00883B69" w:rsidP="00883B69">
      <w:pPr>
        <w:pStyle w:val="EndNoteBibliography"/>
        <w:spacing w:after="0"/>
        <w:ind w:left="720" w:hanging="720"/>
      </w:pPr>
      <w:r w:rsidRPr="00883B69">
        <w:t xml:space="preserve">Rödder, S. (2017). The Climate of Science- Art and the Art- Science of the Climate: Meeting Points, Boundary Objects and Boundary Work. </w:t>
      </w:r>
      <w:r w:rsidRPr="00883B69">
        <w:rPr>
          <w:i/>
        </w:rPr>
        <w:t>A Review of Science, Learning and Policy, 55</w:t>
      </w:r>
      <w:r w:rsidRPr="00883B69">
        <w:t>(1), 93-116. doi:10.1007/s11024-016-9312-y</w:t>
      </w:r>
    </w:p>
    <w:p w14:paraId="32C6BCBC" w14:textId="77777777" w:rsidR="00883B69" w:rsidRPr="00883B69" w:rsidRDefault="00883B69" w:rsidP="00883B69">
      <w:pPr>
        <w:pStyle w:val="EndNoteBibliography"/>
        <w:spacing w:after="0"/>
        <w:ind w:left="720" w:hanging="720"/>
      </w:pPr>
      <w:r w:rsidRPr="00883B69">
        <w:t xml:space="preserve">Salaran, M. (2010). Research productivity and social capital in Australian higher education. </w:t>
      </w:r>
      <w:r w:rsidRPr="00883B69">
        <w:rPr>
          <w:i/>
        </w:rPr>
        <w:t>Higher Education Quarterly, 64</w:t>
      </w:r>
      <w:r w:rsidRPr="00883B69">
        <w:t>(2), 133-148. doi:10.1111/j.1468-2273.2009.00448.x</w:t>
      </w:r>
    </w:p>
    <w:p w14:paraId="159EBAF0" w14:textId="77777777" w:rsidR="00883B69" w:rsidRPr="00883B69" w:rsidRDefault="00883B69" w:rsidP="00883B69">
      <w:pPr>
        <w:pStyle w:val="EndNoteBibliography"/>
        <w:spacing w:after="0"/>
        <w:ind w:left="720" w:hanging="720"/>
      </w:pPr>
      <w:r w:rsidRPr="00883B69">
        <w:t xml:space="preserve">Salter, A., D’Este, P., Martin, B., Geuna, A., Scott, A., Pavitt, K., . . . Nightingale, P. (2000). </w:t>
      </w:r>
      <w:r w:rsidRPr="00883B69">
        <w:rPr>
          <w:i/>
        </w:rPr>
        <w:t>Talent, not Technology: Publicly funded research and innovation in the UK</w:t>
      </w:r>
      <w:r w:rsidRPr="00883B69">
        <w:t>: CVCP London.</w:t>
      </w:r>
    </w:p>
    <w:p w14:paraId="269CF96E" w14:textId="77777777" w:rsidR="00883B69" w:rsidRPr="00883B69" w:rsidRDefault="00883B69" w:rsidP="00883B69">
      <w:pPr>
        <w:pStyle w:val="EndNoteBibliography"/>
        <w:spacing w:after="0"/>
        <w:ind w:left="720" w:hanging="720"/>
      </w:pPr>
      <w:r w:rsidRPr="00883B69">
        <w:t xml:space="preserve">Samuel, G. N., &amp; Derrick, G. E. (2015). Societal impact evaluation: Exploring evaluator perceptions of the characterization of impact under the REF2014. </w:t>
      </w:r>
      <w:r w:rsidRPr="00883B69">
        <w:rPr>
          <w:i/>
        </w:rPr>
        <w:t>Research Evaluation, 24</w:t>
      </w:r>
      <w:r w:rsidRPr="00883B69">
        <w:t>(3), 229-241. doi:10.1093/reseval/rvv007</w:t>
      </w:r>
    </w:p>
    <w:p w14:paraId="04476919" w14:textId="77777777" w:rsidR="00883B69" w:rsidRPr="00883B69" w:rsidRDefault="00883B69" w:rsidP="00883B69">
      <w:pPr>
        <w:pStyle w:val="EndNoteBibliography"/>
        <w:spacing w:after="0"/>
        <w:ind w:left="720" w:hanging="720"/>
      </w:pPr>
      <w:r w:rsidRPr="00883B69">
        <w:t xml:space="preserve">Sataøen, H. L. (2018). Transforming the “ Third Mission” in Norwegian Higher Education Institutions: A Boundary Object Theory Approach. </w:t>
      </w:r>
      <w:r w:rsidRPr="00883B69">
        <w:rPr>
          <w:i/>
        </w:rPr>
        <w:t>Scandinavian Journal of Educational Research, 62</w:t>
      </w:r>
      <w:r w:rsidRPr="00883B69">
        <w:t>(1), 52-67. doi:10.1080/00313831.2016.1212253</w:t>
      </w:r>
    </w:p>
    <w:p w14:paraId="5E905382" w14:textId="77777777" w:rsidR="00883B69" w:rsidRPr="00883B69" w:rsidRDefault="00883B69" w:rsidP="00883B69">
      <w:pPr>
        <w:pStyle w:val="EndNoteBibliography"/>
        <w:spacing w:after="0"/>
        <w:ind w:left="720" w:hanging="720"/>
      </w:pPr>
      <w:r w:rsidRPr="00883B69">
        <w:t xml:space="preserve">Sayer, A. (2010). </w:t>
      </w:r>
      <w:r w:rsidRPr="00883B69">
        <w:rPr>
          <w:i/>
        </w:rPr>
        <w:t>Method in social science: a realist approach</w:t>
      </w:r>
      <w:r w:rsidRPr="00883B69">
        <w:t xml:space="preserve"> (2nd ed.). Abingdon: Routledge.</w:t>
      </w:r>
    </w:p>
    <w:p w14:paraId="673033FC" w14:textId="3390B0FC" w:rsidR="00883B69" w:rsidRPr="00883B69" w:rsidRDefault="00883B69" w:rsidP="00883B69">
      <w:pPr>
        <w:pStyle w:val="EndNoteBibliography"/>
        <w:spacing w:after="0"/>
        <w:ind w:left="720" w:hanging="720"/>
      </w:pPr>
      <w:r w:rsidRPr="00883B69">
        <w:t xml:space="preserve">Schafer, L. O. (2016). </w:t>
      </w:r>
      <w:r w:rsidRPr="00883B69">
        <w:rPr>
          <w:i/>
        </w:rPr>
        <w:t>Performance assessment in science and academia: effects of the RAE/REF on academic life. Working paper no. 7</w:t>
      </w:r>
      <w:r w:rsidRPr="00883B69">
        <w:t xml:space="preserve">. Retrieved from </w:t>
      </w:r>
      <w:hyperlink r:id="rId40" w:history="1">
        <w:r w:rsidRPr="00883B69">
          <w:rPr>
            <w:rStyle w:val="Hyperlink"/>
          </w:rPr>
          <w:t>http://www.researchcghe.org/publications/performance-assessment-in-science-and-academia-effects-of-the-raeref-on-academic-life/</w:t>
        </w:r>
      </w:hyperlink>
    </w:p>
    <w:p w14:paraId="2C8FEA73" w14:textId="77777777" w:rsidR="00883B69" w:rsidRPr="00883B69" w:rsidRDefault="00883B69" w:rsidP="00883B69">
      <w:pPr>
        <w:pStyle w:val="EndNoteBibliography"/>
        <w:spacing w:after="0"/>
        <w:ind w:left="720" w:hanging="720"/>
      </w:pPr>
      <w:r w:rsidRPr="00883B69">
        <w:t xml:space="preserve">Schaffer, S. (2013). How disciplines look. In A. Barry &amp; G. Born (Eds.), </w:t>
      </w:r>
      <w:r w:rsidRPr="00883B69">
        <w:rPr>
          <w:i/>
        </w:rPr>
        <w:t>Barry, Andrew  Born, Georgina</w:t>
      </w:r>
      <w:r w:rsidRPr="00883B69">
        <w:t>. London: Routledge.</w:t>
      </w:r>
    </w:p>
    <w:p w14:paraId="0C33579C" w14:textId="77777777" w:rsidR="00883B69" w:rsidRPr="00883B69" w:rsidRDefault="00883B69" w:rsidP="00883B69">
      <w:pPr>
        <w:pStyle w:val="EndNoteBibliography"/>
        <w:spacing w:after="0"/>
        <w:ind w:left="720" w:hanging="720"/>
      </w:pPr>
      <w:r w:rsidRPr="00883B69">
        <w:t xml:space="preserve">Schmidt, J. (2011). Toward an epistemology of nano- technosciences. </w:t>
      </w:r>
      <w:r w:rsidRPr="00883B69">
        <w:rPr>
          <w:i/>
        </w:rPr>
        <w:t>International Journal of Ethics of Science and Technology Assessment, 8</w:t>
      </w:r>
      <w:r w:rsidRPr="00883B69">
        <w:t>(2), 103-124. doi:10.1007/s10202-011-0104-z</w:t>
      </w:r>
    </w:p>
    <w:p w14:paraId="34E70B0A" w14:textId="77777777" w:rsidR="00883B69" w:rsidRPr="00883B69" w:rsidRDefault="00883B69" w:rsidP="00883B69">
      <w:pPr>
        <w:pStyle w:val="EndNoteBibliography"/>
        <w:spacing w:after="0"/>
        <w:ind w:left="720" w:hanging="720"/>
      </w:pPr>
      <w:r w:rsidRPr="00883B69">
        <w:t xml:space="preserve">Schreier, M. (2014). In U. Flick (Ed.), </w:t>
      </w:r>
      <w:r w:rsidRPr="00883B69">
        <w:rPr>
          <w:i/>
        </w:rPr>
        <w:t>The SAGE handbook of qualitative data analysis</w:t>
      </w:r>
      <w:r w:rsidRPr="00883B69">
        <w:t>. London: SAGE.</w:t>
      </w:r>
    </w:p>
    <w:p w14:paraId="7829D30C" w14:textId="77777777" w:rsidR="00883B69" w:rsidRPr="00883B69" w:rsidRDefault="00883B69" w:rsidP="00883B69">
      <w:pPr>
        <w:pStyle w:val="EndNoteBibliography"/>
        <w:spacing w:after="0"/>
        <w:ind w:left="720" w:hanging="720"/>
      </w:pPr>
      <w:r w:rsidRPr="00883B69">
        <w:t xml:space="preserve">Schwartzman, S. (1984). The Focus on Scientific Activity. In B. R. Clark (Ed.), </w:t>
      </w:r>
      <w:r w:rsidRPr="00883B69">
        <w:rPr>
          <w:i/>
        </w:rPr>
        <w:t>Perspectives on higher education: eight disciplinary and comparative views</w:t>
      </w:r>
      <w:r w:rsidRPr="00883B69">
        <w:t>. London: University of California Press.</w:t>
      </w:r>
    </w:p>
    <w:p w14:paraId="7D15BEB1" w14:textId="50E27E40" w:rsidR="00883B69" w:rsidRPr="00883B69" w:rsidRDefault="00883B69" w:rsidP="00883B69">
      <w:pPr>
        <w:pStyle w:val="EndNoteBibliography"/>
        <w:spacing w:after="0"/>
        <w:ind w:left="720" w:hanging="720"/>
      </w:pPr>
      <w:r w:rsidRPr="00883B69">
        <w:t xml:space="preserve">Science and Technology Select Committee. (2013). </w:t>
      </w:r>
      <w:r w:rsidRPr="00883B69">
        <w:rPr>
          <w:i/>
        </w:rPr>
        <w:t>Bridging the valley of death: improving the commercialisation of research</w:t>
      </w:r>
      <w:r w:rsidRPr="00883B69">
        <w:t xml:space="preserve">.  Retrieved from </w:t>
      </w:r>
      <w:hyperlink r:id="rId41" w:history="1">
        <w:r w:rsidRPr="00883B69">
          <w:rPr>
            <w:rStyle w:val="Hyperlink"/>
          </w:rPr>
          <w:t>http://www.publications.parliament.uk/pa/cm201213/cmselect/cmsctech/348/34802.htm</w:t>
        </w:r>
      </w:hyperlink>
    </w:p>
    <w:p w14:paraId="5B8724E2" w14:textId="77777777" w:rsidR="00883B69" w:rsidRPr="00883B69" w:rsidRDefault="00883B69" w:rsidP="00883B69">
      <w:pPr>
        <w:pStyle w:val="EndNoteBibliography"/>
        <w:spacing w:after="0"/>
        <w:ind w:left="720" w:hanging="720"/>
      </w:pPr>
      <w:r w:rsidRPr="00883B69">
        <w:t>Seddon, K. R. (1997). Ionic Liquids for Clean Technology. In (Vol. 68, pp. 351-356). Chichester, UK.</w:t>
      </w:r>
    </w:p>
    <w:p w14:paraId="59EA3E25" w14:textId="77777777" w:rsidR="00883B69" w:rsidRPr="00883B69" w:rsidRDefault="00883B69" w:rsidP="00883B69">
      <w:pPr>
        <w:pStyle w:val="EndNoteBibliography"/>
        <w:spacing w:after="0"/>
        <w:ind w:left="720" w:hanging="720"/>
      </w:pPr>
      <w:r w:rsidRPr="00883B69">
        <w:t xml:space="preserve">Shattock, M. (2014). Can We Still Speak of There Being an Academic Profession? </w:t>
      </w:r>
      <w:r w:rsidRPr="00883B69">
        <w:rPr>
          <w:i/>
        </w:rPr>
        <w:t>History of Education, 43</w:t>
      </w:r>
      <w:r w:rsidRPr="00883B69">
        <w:t>(6), 727-739. doi:10.1080/0046760X.2014.964008</w:t>
      </w:r>
    </w:p>
    <w:p w14:paraId="5B9E10E9" w14:textId="1C123AC3" w:rsidR="00883B69" w:rsidRPr="00883B69" w:rsidRDefault="00883B69" w:rsidP="00883B69">
      <w:pPr>
        <w:pStyle w:val="EndNoteBibliography"/>
        <w:spacing w:after="0"/>
        <w:ind w:left="720" w:hanging="720"/>
      </w:pPr>
      <w:r w:rsidRPr="00883B69">
        <w:t xml:space="preserve">Shattock, M. (2017). </w:t>
      </w:r>
      <w:r w:rsidRPr="00883B69">
        <w:rPr>
          <w:i/>
        </w:rPr>
        <w:t>University governance in flux. The impact of external and internal pressures on the distribution of authority within British universities: a synoptic view. Working Paper 13</w:t>
      </w:r>
      <w:r w:rsidRPr="00883B69">
        <w:t xml:space="preserve">. Retrieved from </w:t>
      </w:r>
      <w:hyperlink r:id="rId42" w:history="1">
        <w:r w:rsidRPr="00883B69">
          <w:rPr>
            <w:rStyle w:val="Hyperlink"/>
          </w:rPr>
          <w:t>http://www.researchcghe.org/publications/university-governance-in-flux-the-impact-of-external-and-internal-pressures-on-the-distribution-of-authority-within-british-universities-a-synoptic-view/</w:t>
        </w:r>
      </w:hyperlink>
    </w:p>
    <w:p w14:paraId="2511787C" w14:textId="77777777" w:rsidR="00883B69" w:rsidRPr="00883B69" w:rsidRDefault="00883B69" w:rsidP="00883B69">
      <w:pPr>
        <w:pStyle w:val="EndNoteBibliography"/>
        <w:spacing w:after="0"/>
        <w:ind w:left="720" w:hanging="720"/>
      </w:pPr>
      <w:r w:rsidRPr="00883B69">
        <w:t xml:space="preserve">Shields, R., &amp; Watermeyer, R. (2018). Competing institutional logics in universities in the United Kingdom: schism in the church of reason. </w:t>
      </w:r>
      <w:r w:rsidRPr="00883B69">
        <w:rPr>
          <w:i/>
        </w:rPr>
        <w:t>Studies in Higher Education</w:t>
      </w:r>
      <w:r w:rsidRPr="00883B69">
        <w:t>, 1-15. doi:10.1080/03075079.2018.1504910</w:t>
      </w:r>
    </w:p>
    <w:p w14:paraId="638D0AF5" w14:textId="77777777" w:rsidR="00883B69" w:rsidRPr="00883B69" w:rsidRDefault="00883B69" w:rsidP="00883B69">
      <w:pPr>
        <w:pStyle w:val="EndNoteBibliography"/>
        <w:spacing w:after="0"/>
        <w:ind w:left="720" w:hanging="720"/>
      </w:pPr>
      <w:r w:rsidRPr="00883B69">
        <w:t xml:space="preserve">Simon, D., &amp; Schiemer, F. (2015). Crossing boundaries: Complex systems, transdisciplinarity and applied impact agendas. </w:t>
      </w:r>
      <w:r w:rsidRPr="00883B69">
        <w:rPr>
          <w:i/>
        </w:rPr>
        <w:t>Current Opinion in Environmental Sustainability, 12</w:t>
      </w:r>
      <w:r w:rsidRPr="00883B69">
        <w:t>, 6-11. doi:10.1016/j.cosust.2014.08.007</w:t>
      </w:r>
    </w:p>
    <w:p w14:paraId="5007DDBC" w14:textId="77777777" w:rsidR="00883B69" w:rsidRPr="00883B69" w:rsidRDefault="00883B69" w:rsidP="00883B69">
      <w:pPr>
        <w:pStyle w:val="EndNoteBibliography"/>
        <w:spacing w:after="0"/>
        <w:ind w:left="720" w:hanging="720"/>
      </w:pPr>
      <w:r w:rsidRPr="00883B69">
        <w:t xml:space="preserve">Slaughter, S., Archerd, C. J., &amp; Campbell, T. I. D. (2004). Boundaries and Quandaries: How Professors Negotiate Market Relations. </w:t>
      </w:r>
      <w:r w:rsidRPr="00883B69">
        <w:rPr>
          <w:i/>
        </w:rPr>
        <w:t>Review of Higher Education, 28</w:t>
      </w:r>
      <w:r w:rsidRPr="00883B69">
        <w:t>(1), 129-165. doi:10.1353/rhe.2004.0032</w:t>
      </w:r>
    </w:p>
    <w:p w14:paraId="77ACEB8F" w14:textId="77777777" w:rsidR="00883B69" w:rsidRPr="00883B69" w:rsidRDefault="00883B69" w:rsidP="00883B69">
      <w:pPr>
        <w:pStyle w:val="EndNoteBibliography"/>
        <w:spacing w:after="0"/>
        <w:ind w:left="720" w:hanging="720"/>
      </w:pPr>
      <w:r w:rsidRPr="00883B69">
        <w:t xml:space="preserve">Slaughter, S., Campbell, T., Holleman, M., &amp; Morgan, E. (2002). The “ Traffic” in Graduate Students: Graduate Students as Tokens of Exchange between Academe and Industry. </w:t>
      </w:r>
      <w:r w:rsidRPr="00883B69">
        <w:rPr>
          <w:i/>
        </w:rPr>
        <w:t>Science, Technology, &amp; Human Values, 27</w:t>
      </w:r>
      <w:r w:rsidRPr="00883B69">
        <w:t>(2), 282-312. doi:10.1177/016224390202700205</w:t>
      </w:r>
    </w:p>
    <w:p w14:paraId="4DB66055" w14:textId="77777777" w:rsidR="00883B69" w:rsidRPr="00883B69" w:rsidRDefault="00883B69" w:rsidP="00883B69">
      <w:pPr>
        <w:pStyle w:val="EndNoteBibliography"/>
        <w:spacing w:after="0"/>
        <w:ind w:left="720" w:hanging="720"/>
      </w:pPr>
      <w:r w:rsidRPr="00883B69">
        <w:t xml:space="preserve">Slaughter, S., &amp; Cantwell, B. (2012). Transatlantic Moves to the Market: The United States and the European Union. </w:t>
      </w:r>
      <w:r w:rsidRPr="00883B69">
        <w:rPr>
          <w:i/>
        </w:rPr>
        <w:t>Higher Education: The International Journal of Higher Education and Educational Planning, 63</w:t>
      </w:r>
      <w:r w:rsidRPr="00883B69">
        <w:t>(5), 583-606. doi:10.1007/s10734-011-9460-9</w:t>
      </w:r>
    </w:p>
    <w:p w14:paraId="2654EF27" w14:textId="77777777" w:rsidR="00883B69" w:rsidRPr="00883B69" w:rsidRDefault="00883B69" w:rsidP="00883B69">
      <w:pPr>
        <w:pStyle w:val="EndNoteBibliography"/>
        <w:spacing w:after="0"/>
        <w:ind w:left="720" w:hanging="720"/>
      </w:pPr>
      <w:r w:rsidRPr="00883B69">
        <w:t xml:space="preserve">Slaughter, S., &amp; Leslie, L. L. (1997). </w:t>
      </w:r>
      <w:r w:rsidRPr="00883B69">
        <w:rPr>
          <w:i/>
        </w:rPr>
        <w:t>Academic Capitalism: Politics, Policies, and the Entrepreneurial University</w:t>
      </w:r>
      <w:r w:rsidRPr="00883B69">
        <w:t>. London: Johns Hopkins University Press.</w:t>
      </w:r>
    </w:p>
    <w:p w14:paraId="53586710" w14:textId="77777777" w:rsidR="00883B69" w:rsidRPr="00883B69" w:rsidRDefault="00883B69" w:rsidP="00883B69">
      <w:pPr>
        <w:pStyle w:val="EndNoteBibliography"/>
        <w:spacing w:after="0"/>
        <w:ind w:left="720" w:hanging="720"/>
      </w:pPr>
      <w:r w:rsidRPr="00883B69">
        <w:t xml:space="preserve">Slaughter, S., &amp; Rhoades, G. (2010). </w:t>
      </w:r>
      <w:r w:rsidRPr="00883B69">
        <w:rPr>
          <w:i/>
        </w:rPr>
        <w:t>Academic capitalism and the new economy: markets, state, and higher education</w:t>
      </w:r>
      <w:r w:rsidRPr="00883B69">
        <w:t>. Baltimore, MD: Johns Hopkins University Press.</w:t>
      </w:r>
    </w:p>
    <w:p w14:paraId="42A1BECE" w14:textId="77777777" w:rsidR="00883B69" w:rsidRPr="00883B69" w:rsidRDefault="00883B69" w:rsidP="00883B69">
      <w:pPr>
        <w:pStyle w:val="EndNoteBibliography"/>
        <w:spacing w:after="0"/>
        <w:ind w:left="720" w:hanging="720"/>
      </w:pPr>
      <w:r w:rsidRPr="00883B69">
        <w:t xml:space="preserve">Smith, C., &amp; Elger, T. (2014). Critical Realism and Interviewing Subjects. In P. Edwards, J. O'Mahoney, &amp; S. Vincent (Eds.), </w:t>
      </w:r>
      <w:r w:rsidRPr="00883B69">
        <w:rPr>
          <w:i/>
        </w:rPr>
        <w:t>Studying Organizations Using Critical Realism: A Practical Guide</w:t>
      </w:r>
      <w:r w:rsidRPr="00883B69">
        <w:t xml:space="preserve"> (First edition. ed.). Oxford: Oxford University Press.</w:t>
      </w:r>
    </w:p>
    <w:p w14:paraId="465A60EA" w14:textId="77777777" w:rsidR="00883B69" w:rsidRPr="00883B69" w:rsidRDefault="00883B69" w:rsidP="00883B69">
      <w:pPr>
        <w:pStyle w:val="EndNoteBibliography"/>
        <w:spacing w:after="0"/>
        <w:ind w:left="720" w:hanging="720"/>
      </w:pPr>
      <w:r w:rsidRPr="00883B69">
        <w:t>Smith, K. E., &amp; Stewart, E. (2017). We Need to Talk about Impact: Why Social Policy Academics need to Engage with the UK's Research Impact Agenda.</w:t>
      </w:r>
      <w:r w:rsidRPr="00883B69">
        <w:rPr>
          <w:i/>
        </w:rPr>
        <w:t xml:space="preserve"> 46</w:t>
      </w:r>
      <w:r w:rsidRPr="00883B69">
        <w:t>(1), 109-127. doi:10.1017/S0047279416000283</w:t>
      </w:r>
    </w:p>
    <w:p w14:paraId="287FEF00" w14:textId="77777777" w:rsidR="00883B69" w:rsidRPr="00883B69" w:rsidRDefault="00883B69" w:rsidP="00883B69">
      <w:pPr>
        <w:pStyle w:val="EndNoteBibliography"/>
        <w:spacing w:after="0"/>
        <w:ind w:left="720" w:hanging="720"/>
      </w:pPr>
      <w:r w:rsidRPr="00883B69">
        <w:t xml:space="preserve">Smith, S., Ward, V., &amp; House, A. (2011). 'Impact' in the proposals for the UK's Research Excellence Framework: Shifting the boundaries of academic autonomy. </w:t>
      </w:r>
      <w:r w:rsidRPr="00883B69">
        <w:rPr>
          <w:i/>
        </w:rPr>
        <w:t>Research Policy, 40</w:t>
      </w:r>
      <w:r w:rsidRPr="00883B69">
        <w:t>(10), 1369-1379. doi:10.1016/j.respol.2011.05.026</w:t>
      </w:r>
    </w:p>
    <w:p w14:paraId="7E8C3361" w14:textId="77777777" w:rsidR="00883B69" w:rsidRPr="00883B69" w:rsidRDefault="00883B69" w:rsidP="00883B69">
      <w:pPr>
        <w:pStyle w:val="EndNoteBibliography"/>
        <w:spacing w:after="0"/>
        <w:ind w:left="720" w:hanging="720"/>
      </w:pPr>
      <w:r w:rsidRPr="00883B69">
        <w:t xml:space="preserve">Sousa-Ginel, E., Franco-Leal, N., &amp; Camelo-Ordaz, C. (2017). The influence of networks on the knowledge conversion capability of academic spin-offs. </w:t>
      </w:r>
      <w:r w:rsidRPr="00883B69">
        <w:rPr>
          <w:i/>
        </w:rPr>
        <w:t>Ind. Corp. Change, 26</w:t>
      </w:r>
      <w:r w:rsidRPr="00883B69">
        <w:t>(6), 1125-1144. doi:10.1093/icc/dtx013</w:t>
      </w:r>
    </w:p>
    <w:p w14:paraId="76C7BE6E" w14:textId="77777777" w:rsidR="00883B69" w:rsidRPr="00883B69" w:rsidRDefault="00883B69" w:rsidP="00883B69">
      <w:pPr>
        <w:pStyle w:val="EndNoteBibliography"/>
        <w:spacing w:after="0"/>
        <w:ind w:left="720" w:hanging="720"/>
      </w:pPr>
      <w:r w:rsidRPr="00883B69">
        <w:t xml:space="preserve">Spaapen, J., &amp; van Drooge, L. (2011). Introducing ‘productive interactions’ in social impact assessment. </w:t>
      </w:r>
      <w:r w:rsidRPr="00883B69">
        <w:rPr>
          <w:i/>
        </w:rPr>
        <w:t>Research Evaluation, 20</w:t>
      </w:r>
      <w:r w:rsidRPr="00883B69">
        <w:t>(3), 211-218. doi:10.3152/095820211X12941371876742</w:t>
      </w:r>
    </w:p>
    <w:p w14:paraId="4C7EF88D" w14:textId="77777777" w:rsidR="00883B69" w:rsidRPr="00883B69" w:rsidRDefault="00883B69" w:rsidP="00883B69">
      <w:pPr>
        <w:pStyle w:val="EndNoteBibliography"/>
        <w:spacing w:after="0"/>
        <w:ind w:left="720" w:hanging="720"/>
      </w:pPr>
      <w:r w:rsidRPr="00883B69">
        <w:t xml:space="preserve">Sporn, B. (1995). Adaptation processes at universities: Organizational implications of a complex environment. </w:t>
      </w:r>
      <w:r w:rsidRPr="00883B69">
        <w:rPr>
          <w:i/>
        </w:rPr>
        <w:t>Tertiary Education and Management, 1</w:t>
      </w:r>
      <w:r w:rsidRPr="00883B69">
        <w:t>(1), 72-75. doi:10.1080/13583883.1995.9966859</w:t>
      </w:r>
    </w:p>
    <w:p w14:paraId="1E1710EA" w14:textId="77777777" w:rsidR="00883B69" w:rsidRPr="00883B69" w:rsidRDefault="00883B69" w:rsidP="00883B69">
      <w:pPr>
        <w:pStyle w:val="EndNoteBibliography"/>
        <w:spacing w:after="0"/>
        <w:ind w:left="720" w:hanging="720"/>
      </w:pPr>
      <w:r w:rsidRPr="00883B69">
        <w:t xml:space="preserve">Star, S. L., &amp; Griesemer, J. R. (1989). Institutional Ecology, `Translations' and Boundary Objects: Amateurs and Professionals in Berkeley's Museum of Vertebrate Zoology, 1907-39. </w:t>
      </w:r>
      <w:r w:rsidRPr="00883B69">
        <w:rPr>
          <w:i/>
        </w:rPr>
        <w:t>Social Studies of Science, 19</w:t>
      </w:r>
      <w:r w:rsidRPr="00883B69">
        <w:t>(3), 387-420. doi:10.1177/030631289019003001</w:t>
      </w:r>
    </w:p>
    <w:p w14:paraId="47B0779B" w14:textId="77777777" w:rsidR="00883B69" w:rsidRPr="00883B69" w:rsidRDefault="00883B69" w:rsidP="00883B69">
      <w:pPr>
        <w:pStyle w:val="EndNoteBibliography"/>
        <w:spacing w:after="0"/>
        <w:ind w:left="720" w:hanging="720"/>
      </w:pPr>
      <w:r w:rsidRPr="00883B69">
        <w:t xml:space="preserve">Stephens, N. (2010). Collecting Data from Elites and Ultra Elites: Telephone and Face-to-Face Interviews with Macroeconomists. In P. Atkinson, S. Delamont, K. S. Delamont, &amp; S. Delamont (Eds.), </w:t>
      </w:r>
      <w:r w:rsidRPr="00883B69">
        <w:rPr>
          <w:i/>
        </w:rPr>
        <w:t>SAGE Qualitative Research Methods</w:t>
      </w:r>
      <w:r w:rsidRPr="00883B69">
        <w:t>. London: SAGE.</w:t>
      </w:r>
    </w:p>
    <w:p w14:paraId="4EE208FB" w14:textId="026518B2" w:rsidR="00883B69" w:rsidRPr="00883B69" w:rsidRDefault="00883B69" w:rsidP="00883B69">
      <w:pPr>
        <w:pStyle w:val="EndNoteBibliography"/>
        <w:spacing w:after="0"/>
        <w:ind w:left="720" w:hanging="720"/>
      </w:pPr>
      <w:r w:rsidRPr="00883B69">
        <w:t xml:space="preserve">Stern, N. (2016). </w:t>
      </w:r>
      <w:r w:rsidRPr="00883B69">
        <w:rPr>
          <w:i/>
        </w:rPr>
        <w:t>Building on Success and Learning from Experience: An Independent Review of the Research Excellence Framework</w:t>
      </w:r>
      <w:r w:rsidRPr="00883B69">
        <w:t xml:space="preserve">. Retrieved from </w:t>
      </w:r>
      <w:hyperlink r:id="rId43" w:history="1">
        <w:r w:rsidRPr="00883B69">
          <w:rPr>
            <w:rStyle w:val="Hyperlink"/>
          </w:rPr>
          <w:t>https://www.gov.uk/government/uploads/system/uploads/attachment_data/file/541338/ind-16-9-ref-stern-review.pdf</w:t>
        </w:r>
      </w:hyperlink>
    </w:p>
    <w:p w14:paraId="4D6C1FDF" w14:textId="77777777" w:rsidR="00883B69" w:rsidRPr="00883B69" w:rsidRDefault="00883B69" w:rsidP="00883B69">
      <w:pPr>
        <w:pStyle w:val="EndNoteBibliography"/>
        <w:spacing w:after="0"/>
        <w:ind w:left="720" w:hanging="720"/>
      </w:pPr>
      <w:r w:rsidRPr="00883B69">
        <w:t xml:space="preserve">Stokes, D. E. (1997). </w:t>
      </w:r>
      <w:r w:rsidRPr="00883B69">
        <w:rPr>
          <w:i/>
        </w:rPr>
        <w:t>Pasteur's quadrant: Basic Science and Technological Innovation</w:t>
      </w:r>
      <w:r w:rsidRPr="00883B69">
        <w:t>. Washington, D.C.: Brookings Institution Press.</w:t>
      </w:r>
    </w:p>
    <w:p w14:paraId="4048F264" w14:textId="7B710D92" w:rsidR="00883B69" w:rsidRPr="00883B69" w:rsidRDefault="00883B69" w:rsidP="00883B69">
      <w:pPr>
        <w:pStyle w:val="EndNoteBibliography"/>
        <w:spacing w:after="0"/>
        <w:ind w:left="720" w:hanging="720"/>
      </w:pPr>
      <w:r w:rsidRPr="00883B69">
        <w:t xml:space="preserve">Sánchez-Barrioluengo, M. (2015, 2015-08-07). Bridging gaps in higher education studies: internal structure and demand conditions mediating university third mission performance.  Retrieved from </w:t>
      </w:r>
      <w:hyperlink r:id="rId44" w:history="1">
        <w:r w:rsidRPr="00883B69">
          <w:rPr>
            <w:rStyle w:val="Hyperlink"/>
          </w:rPr>
          <w:t>https://blogcheps.wordpress.com/2015/08/07/bridging-gaps-in-higher-education-studies-internal-structure-and-demand-conditions-mediating-university-third-mission-performance/</w:t>
        </w:r>
      </w:hyperlink>
    </w:p>
    <w:p w14:paraId="1CF88F63" w14:textId="77777777" w:rsidR="00883B69" w:rsidRPr="00883B69" w:rsidRDefault="00883B69" w:rsidP="00883B69">
      <w:pPr>
        <w:pStyle w:val="EndNoteBibliography"/>
        <w:spacing w:after="0"/>
        <w:ind w:left="720" w:hanging="720"/>
      </w:pPr>
      <w:r w:rsidRPr="00883B69">
        <w:t xml:space="preserve">Taheri, M., &amp; van Geenhuizen, M. (2016). Teams' boundary- spanning capacity at university: Performance of technology projects in commercialization. </w:t>
      </w:r>
      <w:r w:rsidRPr="00883B69">
        <w:rPr>
          <w:i/>
        </w:rPr>
        <w:t>Technological Forecasting &amp; Social Change, 111</w:t>
      </w:r>
      <w:r w:rsidRPr="00883B69">
        <w:t>, 31-43. doi:10.1016/j.techfore.2016.06.003</w:t>
      </w:r>
    </w:p>
    <w:p w14:paraId="1144AC34" w14:textId="77777777" w:rsidR="00883B69" w:rsidRPr="00883B69" w:rsidRDefault="00883B69" w:rsidP="00883B69">
      <w:pPr>
        <w:pStyle w:val="EndNoteBibliography"/>
        <w:spacing w:after="0"/>
        <w:ind w:left="720" w:hanging="720"/>
      </w:pPr>
      <w:r w:rsidRPr="00883B69">
        <w:t xml:space="preserve">Terama, E., Smallman, M., Lock, S., Johnson, C., &amp; Austwick, M. (2016). Beyond academia – interrogating research impact in the Research Excellence Framework. </w:t>
      </w:r>
      <w:r w:rsidRPr="00883B69">
        <w:rPr>
          <w:i/>
        </w:rPr>
        <w:t>PLOS One</w:t>
      </w:r>
      <w:r w:rsidRPr="00883B69">
        <w:t xml:space="preserve">. </w:t>
      </w:r>
    </w:p>
    <w:p w14:paraId="6B60377F" w14:textId="77777777" w:rsidR="00883B69" w:rsidRPr="00883B69" w:rsidRDefault="00883B69" w:rsidP="00883B69">
      <w:pPr>
        <w:pStyle w:val="EndNoteBibliography"/>
        <w:spacing w:after="0"/>
        <w:ind w:left="720" w:hanging="720"/>
      </w:pPr>
      <w:r w:rsidRPr="00883B69">
        <w:t xml:space="preserve">Thune, T. (2010). The Training of "Triple Helix Workers"? Doctoral Students in University-Industry-Government Collaborations. </w:t>
      </w:r>
      <w:r w:rsidRPr="00883B69">
        <w:rPr>
          <w:i/>
        </w:rPr>
        <w:t>Minerva: A Review of Science, Learning and Policy, 48</w:t>
      </w:r>
      <w:r w:rsidRPr="00883B69">
        <w:t>(4), 463-483. doi:10.1007/s11024-010-9158-7</w:t>
      </w:r>
    </w:p>
    <w:p w14:paraId="15BCE1AC" w14:textId="77777777" w:rsidR="00883B69" w:rsidRPr="00883B69" w:rsidRDefault="00883B69" w:rsidP="00883B69">
      <w:pPr>
        <w:pStyle w:val="EndNoteBibliography"/>
        <w:spacing w:after="0"/>
        <w:ind w:left="720" w:hanging="720"/>
      </w:pPr>
      <w:r w:rsidRPr="00883B69">
        <w:t xml:space="preserve">Tilly, C. (1998). </w:t>
      </w:r>
      <w:r w:rsidRPr="00883B69">
        <w:rPr>
          <w:i/>
        </w:rPr>
        <w:t>Durable Inequality</w:t>
      </w:r>
      <w:r w:rsidRPr="00883B69">
        <w:t>. Berkeley: University of California Press.</w:t>
      </w:r>
    </w:p>
    <w:p w14:paraId="64E8ECD0" w14:textId="3B22A0FD" w:rsidR="00883B69" w:rsidRPr="00883B69" w:rsidRDefault="00883B69" w:rsidP="00883B69">
      <w:pPr>
        <w:pStyle w:val="EndNoteBibliography"/>
        <w:spacing w:after="0"/>
        <w:ind w:left="720" w:hanging="720"/>
      </w:pPr>
      <w:r w:rsidRPr="00883B69">
        <w:t xml:space="preserve">Times Higher Education. (2014). Research Excellence Framework 2014: Institutions Ranked by Subject. </w:t>
      </w:r>
      <w:r w:rsidRPr="00883B69">
        <w:rPr>
          <w:i/>
        </w:rPr>
        <w:t>Times Higher Education</w:t>
      </w:r>
      <w:r w:rsidRPr="00883B69">
        <w:t xml:space="preserve">. Retrieved from </w:t>
      </w:r>
      <w:hyperlink r:id="rId45" w:history="1">
        <w:r w:rsidRPr="00883B69">
          <w:rPr>
            <w:rStyle w:val="Hyperlink"/>
          </w:rPr>
          <w:t>https://www.timeshighereducation.com/sites/default/files/Attachments/2014/12/17/g/o/l/sub-14-01.pdf</w:t>
        </w:r>
      </w:hyperlink>
    </w:p>
    <w:p w14:paraId="4B25B95C" w14:textId="77777777" w:rsidR="00883B69" w:rsidRPr="00883B69" w:rsidRDefault="00883B69" w:rsidP="00883B69">
      <w:pPr>
        <w:pStyle w:val="EndNoteBibliography"/>
        <w:spacing w:after="0"/>
        <w:ind w:left="720" w:hanging="720"/>
      </w:pPr>
      <w:r w:rsidRPr="00883B69">
        <w:t xml:space="preserve">Titscher, S. M., Michael, Wodak, R., &amp; Vetter, E. (2000). </w:t>
      </w:r>
      <w:r w:rsidRPr="00883B69">
        <w:rPr>
          <w:i/>
        </w:rPr>
        <w:t>Methods of text and discourse analysis</w:t>
      </w:r>
      <w:r w:rsidRPr="00883B69">
        <w:t>. London: SAGE.</w:t>
      </w:r>
    </w:p>
    <w:p w14:paraId="49329195" w14:textId="77777777" w:rsidR="00883B69" w:rsidRPr="00883B69" w:rsidRDefault="00883B69" w:rsidP="00883B69">
      <w:pPr>
        <w:pStyle w:val="EndNoteBibliography"/>
        <w:spacing w:after="0"/>
        <w:ind w:left="720" w:hanging="720"/>
      </w:pPr>
      <w:r w:rsidRPr="00883B69">
        <w:t xml:space="preserve">Torell, B. (2005). The Role of Narration in High Stakes Decision Making: "Translating Knowing into Telling". In G. Schreyögg &amp; J. Koch (Eds.), </w:t>
      </w:r>
      <w:r w:rsidRPr="00883B69">
        <w:rPr>
          <w:i/>
        </w:rPr>
        <w:t>Knowledge management and narratives: Organizational effectiveness through storytelling</w:t>
      </w:r>
      <w:r w:rsidRPr="00883B69">
        <w:t>. Berlin: Erich Schmidt Verlag.</w:t>
      </w:r>
    </w:p>
    <w:p w14:paraId="13CCF34A" w14:textId="77777777" w:rsidR="00883B69" w:rsidRPr="00883B69" w:rsidRDefault="00883B69" w:rsidP="00883B69">
      <w:pPr>
        <w:pStyle w:val="EndNoteBibliography"/>
        <w:spacing w:after="0"/>
        <w:ind w:left="720" w:hanging="720"/>
      </w:pPr>
      <w:r w:rsidRPr="00883B69">
        <w:t xml:space="preserve">Trowler, P. (2014). Depicting and Researching Disciplines: Strong and Moderate Essentialist Approaches. </w:t>
      </w:r>
      <w:r w:rsidRPr="00883B69">
        <w:rPr>
          <w:i/>
        </w:rPr>
        <w:t>Studies in Higher Education, 39</w:t>
      </w:r>
      <w:r w:rsidRPr="00883B69">
        <w:t>(10), 1720-1731. doi:10.1080/03075079.2013.801431</w:t>
      </w:r>
    </w:p>
    <w:p w14:paraId="4B7D1D83" w14:textId="77777777" w:rsidR="00883B69" w:rsidRPr="00883B69" w:rsidRDefault="00883B69" w:rsidP="00883B69">
      <w:pPr>
        <w:pStyle w:val="EndNoteBibliography"/>
        <w:spacing w:after="0"/>
        <w:ind w:left="720" w:hanging="720"/>
      </w:pPr>
      <w:r w:rsidRPr="00883B69">
        <w:t xml:space="preserve">Trowler, P., Saunders, M., &amp; Bamber, V. (2012). </w:t>
      </w:r>
      <w:r w:rsidRPr="00883B69">
        <w:rPr>
          <w:i/>
        </w:rPr>
        <w:t>Tribes and territories in the 21st century: rethinking the significance of disciplines in higher education</w:t>
      </w:r>
      <w:r w:rsidRPr="00883B69">
        <w:t>. Oxon: Routledge.</w:t>
      </w:r>
    </w:p>
    <w:p w14:paraId="0FA57811" w14:textId="77777777" w:rsidR="00883B69" w:rsidRPr="00883B69" w:rsidRDefault="00883B69" w:rsidP="00883B69">
      <w:pPr>
        <w:pStyle w:val="EndNoteBibliography"/>
        <w:spacing w:after="0"/>
        <w:ind w:left="720" w:hanging="720"/>
      </w:pPr>
      <w:r w:rsidRPr="00883B69">
        <w:t xml:space="preserve">Turnbull, N., &amp; Antalffy, N. (2009). Bourdieu's distinction between philosophical and sociological approaches to Science Studies*. </w:t>
      </w:r>
      <w:r w:rsidRPr="00883B69">
        <w:rPr>
          <w:i/>
        </w:rPr>
        <w:t>Sociological Review, 57</w:t>
      </w:r>
      <w:r w:rsidRPr="00883B69">
        <w:t>(4), 547-566. doi:10.1111/j.1467-954X.2009.01861.x</w:t>
      </w:r>
    </w:p>
    <w:p w14:paraId="30E06FCF" w14:textId="3A86D98F" w:rsidR="00883B69" w:rsidRPr="00883B69" w:rsidRDefault="00883B69" w:rsidP="00883B69">
      <w:pPr>
        <w:pStyle w:val="EndNoteBibliography"/>
        <w:spacing w:after="0"/>
        <w:ind w:left="720" w:hanging="720"/>
      </w:pPr>
      <w:r w:rsidRPr="00883B69">
        <w:t xml:space="preserve">University College London. (n.d.). The UCL Grand Challenges approach.  Retrieved from </w:t>
      </w:r>
      <w:hyperlink r:id="rId46" w:history="1">
        <w:r w:rsidRPr="00883B69">
          <w:rPr>
            <w:rStyle w:val="Hyperlink"/>
          </w:rPr>
          <w:t>https://www.ucl.ac.uk/grand-challenges/the-grand-challenges-approach</w:t>
        </w:r>
      </w:hyperlink>
    </w:p>
    <w:p w14:paraId="406078BD" w14:textId="62552002" w:rsidR="00883B69" w:rsidRPr="00883B69" w:rsidRDefault="00883B69" w:rsidP="00883B69">
      <w:pPr>
        <w:pStyle w:val="EndNoteBibliography"/>
        <w:spacing w:after="0"/>
        <w:ind w:left="720" w:hanging="720"/>
      </w:pPr>
      <w:r w:rsidRPr="00883B69">
        <w:t xml:space="preserve">University of East London. (2014). </w:t>
      </w:r>
      <w:r w:rsidRPr="00883B69">
        <w:rPr>
          <w:i/>
        </w:rPr>
        <w:t>Informing public and policy debate about and improving understanding of the effects of cigarette and e-cigarette smoking (ID 41149)</w:t>
      </w:r>
      <w:r w:rsidRPr="00883B69">
        <w:t xml:space="preserve">. Retrieved from </w:t>
      </w:r>
      <w:hyperlink r:id="rId47" w:history="1">
        <w:r w:rsidRPr="00883B69">
          <w:rPr>
            <w:rStyle w:val="Hyperlink"/>
          </w:rPr>
          <w:t>http://impact.ref.ac.uk/CaseStudies/CaseStudy.aspx?Id=41149</w:t>
        </w:r>
      </w:hyperlink>
    </w:p>
    <w:p w14:paraId="1CB34069" w14:textId="77777777" w:rsidR="00883B69" w:rsidRPr="00883B69" w:rsidRDefault="00883B69" w:rsidP="00883B69">
      <w:pPr>
        <w:pStyle w:val="EndNoteBibliography"/>
        <w:spacing w:after="0"/>
        <w:ind w:left="720" w:hanging="720"/>
      </w:pPr>
      <w:r w:rsidRPr="00883B69">
        <w:t xml:space="preserve">Upton, S., Vallance, P., &amp; Goddard, J. (2014). From outcomes to process: evidence for a new approach to research impact assessment. </w:t>
      </w:r>
      <w:r w:rsidRPr="00883B69">
        <w:rPr>
          <w:i/>
        </w:rPr>
        <w:t>Research Evaluation, 23</w:t>
      </w:r>
      <w:r w:rsidRPr="00883B69">
        <w:t>(4), 352-365. doi:10.1093/reseval/rvu021</w:t>
      </w:r>
    </w:p>
    <w:p w14:paraId="4ECD3774" w14:textId="77777777" w:rsidR="00883B69" w:rsidRPr="00883B69" w:rsidRDefault="00883B69" w:rsidP="00883B69">
      <w:pPr>
        <w:pStyle w:val="EndNoteBibliography"/>
        <w:spacing w:after="0"/>
        <w:ind w:left="720" w:hanging="720"/>
      </w:pPr>
      <w:r w:rsidRPr="00883B69">
        <w:t xml:space="preserve">Vakkuri, J. (2004). Institutional Change of Universities as a Problem of Evolving Boundaries. </w:t>
      </w:r>
      <w:r w:rsidRPr="00883B69">
        <w:rPr>
          <w:i/>
        </w:rPr>
        <w:t>Higher education policy., 17</w:t>
      </w:r>
      <w:r w:rsidRPr="00883B69">
        <w:t>(3), 287-309. doi:10.1057/palgrave.hep.8300056</w:t>
      </w:r>
    </w:p>
    <w:p w14:paraId="2DFD2F9A" w14:textId="76B9DD7E" w:rsidR="00883B69" w:rsidRPr="00883B69" w:rsidRDefault="00883B69" w:rsidP="00883B69">
      <w:pPr>
        <w:pStyle w:val="EndNoteBibliography"/>
        <w:spacing w:after="0"/>
        <w:ind w:left="720" w:hanging="720"/>
      </w:pPr>
      <w:r w:rsidRPr="00883B69">
        <w:t xml:space="preserve">van den Akker, W., &amp; Spaapen, J. (2017). </w:t>
      </w:r>
      <w:r w:rsidRPr="00883B69">
        <w:rPr>
          <w:i/>
        </w:rPr>
        <w:t>Productive interactions: societal impact of academic research in the knowledge society</w:t>
      </w:r>
      <w:r w:rsidRPr="00883B69">
        <w:t xml:space="preserve">. Retrieved from </w:t>
      </w:r>
      <w:hyperlink r:id="rId48" w:history="1">
        <w:r w:rsidRPr="00883B69">
          <w:rPr>
            <w:rStyle w:val="Hyperlink"/>
          </w:rPr>
          <w:t>http://www.leru.org/files/publications/LERU_Position_Paper_Societal_Impact.pdf</w:t>
        </w:r>
      </w:hyperlink>
    </w:p>
    <w:p w14:paraId="6F8FE5D6" w14:textId="77777777" w:rsidR="00883B69" w:rsidRPr="00883B69" w:rsidRDefault="00883B69" w:rsidP="00883B69">
      <w:pPr>
        <w:pStyle w:val="EndNoteBibliography"/>
        <w:spacing w:after="0"/>
        <w:ind w:left="720" w:hanging="720"/>
      </w:pPr>
      <w:r w:rsidRPr="00883B69">
        <w:t xml:space="preserve">Van Wijk, R., Jansen, J., &amp; Lyles, M. (2009). </w:t>
      </w:r>
      <w:r w:rsidRPr="00883B69">
        <w:rPr>
          <w:i/>
        </w:rPr>
        <w:t>Social capital, knowledge transfer and outcomes: Meta-analysis of a moderated mediation model.</w:t>
      </w:r>
      <w:r w:rsidRPr="00883B69">
        <w:t xml:space="preserve"> Paper presented at the Academy of Management 2009 Annual Meeting: Green Management Matters, AOM 2009.</w:t>
      </w:r>
    </w:p>
    <w:p w14:paraId="347CA86F" w14:textId="77777777" w:rsidR="00883B69" w:rsidRPr="00883B69" w:rsidRDefault="00883B69" w:rsidP="00883B69">
      <w:pPr>
        <w:pStyle w:val="EndNoteBibliography"/>
        <w:spacing w:after="0"/>
        <w:ind w:left="720" w:hanging="720"/>
      </w:pPr>
      <w:r w:rsidRPr="00883B69">
        <w:t xml:space="preserve">Variainen, P., &amp; Viiri, A. (2005). Universities and Their Local Partners: The Case of the University of Joensuu. In A. Antikainen (Ed.), </w:t>
      </w:r>
      <w:r w:rsidRPr="00883B69">
        <w:rPr>
          <w:i/>
        </w:rPr>
        <w:t>Transforming a learning society: the case of  Finland</w:t>
      </w:r>
      <w:r w:rsidRPr="00883B69">
        <w:t>. Oxford: Peter Lang.</w:t>
      </w:r>
    </w:p>
    <w:p w14:paraId="23FED756" w14:textId="77777777" w:rsidR="00883B69" w:rsidRPr="00883B69" w:rsidRDefault="00883B69" w:rsidP="00883B69">
      <w:pPr>
        <w:pStyle w:val="EndNoteBibliography"/>
        <w:spacing w:after="0"/>
        <w:ind w:left="720" w:hanging="720"/>
      </w:pPr>
      <w:r w:rsidRPr="00883B69">
        <w:t xml:space="preserve">Warry, P. (2006). </w:t>
      </w:r>
      <w:r w:rsidRPr="00883B69">
        <w:rPr>
          <w:i/>
        </w:rPr>
        <w:t>Increasing the economic impact of Research Councils: Advice to the Director General of Science and Innovation, DTI from the Research Council Economic Impact Group</w:t>
      </w:r>
      <w:r w:rsidRPr="00883B69">
        <w:t>.</w:t>
      </w:r>
    </w:p>
    <w:p w14:paraId="15D6747A" w14:textId="77777777" w:rsidR="00883B69" w:rsidRPr="00883B69" w:rsidRDefault="00883B69" w:rsidP="00883B69">
      <w:pPr>
        <w:pStyle w:val="EndNoteBibliography"/>
        <w:spacing w:after="0"/>
        <w:ind w:left="720" w:hanging="720"/>
      </w:pPr>
      <w:r w:rsidRPr="00883B69">
        <w:t xml:space="preserve">Watermeyer, R. (2011). Challenges for University Engagement in the UK: Towards a Public Academe? </w:t>
      </w:r>
      <w:r w:rsidRPr="00883B69">
        <w:rPr>
          <w:i/>
        </w:rPr>
        <w:t>Higher Education Quarterly, 65</w:t>
      </w:r>
      <w:r w:rsidRPr="00883B69">
        <w:t>(4), 386-410. doi:10.1111/j.1468-2273.2011.00492.x</w:t>
      </w:r>
    </w:p>
    <w:p w14:paraId="55ACFC61" w14:textId="77777777" w:rsidR="00883B69" w:rsidRPr="00883B69" w:rsidRDefault="00883B69" w:rsidP="00883B69">
      <w:pPr>
        <w:pStyle w:val="EndNoteBibliography"/>
        <w:spacing w:after="0"/>
        <w:ind w:left="720" w:hanging="720"/>
      </w:pPr>
      <w:r w:rsidRPr="00883B69">
        <w:t xml:space="preserve">Watermeyer, R. (2012). From engagement to impact? Articulating the public value of academic research. </w:t>
      </w:r>
      <w:r w:rsidRPr="00883B69">
        <w:rPr>
          <w:i/>
        </w:rPr>
        <w:t>Tertiary Education and Management, 18</w:t>
      </w:r>
      <w:r w:rsidRPr="00883B69">
        <w:t xml:space="preserve">(2), 115-130. </w:t>
      </w:r>
    </w:p>
    <w:p w14:paraId="0C02A37D" w14:textId="77777777" w:rsidR="00883B69" w:rsidRPr="00883B69" w:rsidRDefault="00883B69" w:rsidP="00883B69">
      <w:pPr>
        <w:pStyle w:val="EndNoteBibliography"/>
        <w:spacing w:after="0"/>
        <w:ind w:left="720" w:hanging="720"/>
      </w:pPr>
      <w:r w:rsidRPr="00883B69">
        <w:t xml:space="preserve">Watermeyer, R. (2014). Issues in the articulation of ‘impact’: the responses of UK academics to ‘impact’ as a new measure of research assessment. </w:t>
      </w:r>
      <w:r w:rsidRPr="00883B69">
        <w:rPr>
          <w:i/>
        </w:rPr>
        <w:t>Studies in Higher Education, 39</w:t>
      </w:r>
      <w:r w:rsidRPr="00883B69">
        <w:t>(2), 359-377. doi:10.1080/03075079.2012.709490</w:t>
      </w:r>
    </w:p>
    <w:p w14:paraId="42455199" w14:textId="77777777" w:rsidR="00883B69" w:rsidRPr="00883B69" w:rsidRDefault="00883B69" w:rsidP="00883B69">
      <w:pPr>
        <w:pStyle w:val="EndNoteBibliography"/>
        <w:spacing w:after="0"/>
        <w:ind w:left="720" w:hanging="720"/>
      </w:pPr>
      <w:r w:rsidRPr="00883B69">
        <w:t xml:space="preserve">Watermeyer, R. (2015). Lost in the ‘ third space’: the impact of public engagement in higher education on academic identity, research practice and career progression. </w:t>
      </w:r>
      <w:r w:rsidRPr="00883B69">
        <w:rPr>
          <w:i/>
        </w:rPr>
        <w:t>European Journal of Higher Education, 5</w:t>
      </w:r>
      <w:r w:rsidRPr="00883B69">
        <w:t>(3), 1-17. doi:10.1080/21568235.2015.1044546</w:t>
      </w:r>
    </w:p>
    <w:p w14:paraId="5DC26D31" w14:textId="77777777" w:rsidR="00883B69" w:rsidRPr="00883B69" w:rsidRDefault="00883B69" w:rsidP="00883B69">
      <w:pPr>
        <w:pStyle w:val="EndNoteBibliography"/>
        <w:spacing w:after="0"/>
        <w:ind w:left="720" w:hanging="720"/>
      </w:pPr>
      <w:r w:rsidRPr="00883B69">
        <w:t xml:space="preserve">Watermeyer, R. (2016a). Impact in the REF: issues and obstacles. </w:t>
      </w:r>
      <w:r w:rsidRPr="00883B69">
        <w:rPr>
          <w:i/>
        </w:rPr>
        <w:t>Studies in Higher Education, 41</w:t>
      </w:r>
      <w:r w:rsidRPr="00883B69">
        <w:t>(2), 199-214. doi:10.1080/03075079.2014.915303</w:t>
      </w:r>
    </w:p>
    <w:p w14:paraId="6C23E446" w14:textId="77777777" w:rsidR="00883B69" w:rsidRPr="00883B69" w:rsidRDefault="00883B69" w:rsidP="00883B69">
      <w:pPr>
        <w:pStyle w:val="EndNoteBibliography"/>
        <w:spacing w:after="0"/>
        <w:ind w:left="720" w:hanging="720"/>
      </w:pPr>
      <w:r w:rsidRPr="00883B69">
        <w:t xml:space="preserve">Watermeyer, R. (2016b). Public intellectuals vs. new public management: the defeat of public engagement in higher education. </w:t>
      </w:r>
      <w:r w:rsidRPr="00883B69">
        <w:rPr>
          <w:i/>
        </w:rPr>
        <w:t>Studies in Higher Education, 41</w:t>
      </w:r>
      <w:r w:rsidRPr="00883B69">
        <w:t>(12), 2271-2285. doi:10.1080/03075079.2015.1034261</w:t>
      </w:r>
    </w:p>
    <w:p w14:paraId="05C81414" w14:textId="77777777" w:rsidR="00883B69" w:rsidRPr="00883B69" w:rsidRDefault="00883B69" w:rsidP="00883B69">
      <w:pPr>
        <w:pStyle w:val="EndNoteBibliography"/>
        <w:spacing w:after="0"/>
        <w:ind w:left="720" w:hanging="720"/>
      </w:pPr>
      <w:r w:rsidRPr="00883B69">
        <w:t xml:space="preserve">Watermeyer, R., &amp; Chubb, J. (2018). Evaluating ‘impact’ in the UK’s Research Excellence Framework (REF): liminality, looseness and new modalities of scholarly distinction. </w:t>
      </w:r>
      <w:r w:rsidRPr="00883B69">
        <w:rPr>
          <w:i/>
        </w:rPr>
        <w:t>Studies in Higher Education</w:t>
      </w:r>
      <w:r w:rsidRPr="00883B69">
        <w:t>, 1-13. doi:10.1080/03075079.2018.1455082</w:t>
      </w:r>
    </w:p>
    <w:p w14:paraId="671DC5DF" w14:textId="77777777" w:rsidR="00883B69" w:rsidRPr="00883B69" w:rsidRDefault="00883B69" w:rsidP="00883B69">
      <w:pPr>
        <w:pStyle w:val="EndNoteBibliography"/>
        <w:spacing w:after="0"/>
        <w:ind w:left="720" w:hanging="720"/>
      </w:pPr>
      <w:r w:rsidRPr="00883B69">
        <w:t xml:space="preserve">Watermeyer, R., &amp; Hedgecoe, A. (2016). Selling ‘impact’: peer reviewer projections of what is needed and what counts in REF impact case studies. A retrospective analysis. </w:t>
      </w:r>
      <w:r w:rsidRPr="00883B69">
        <w:rPr>
          <w:i/>
        </w:rPr>
        <w:t>Journal of Education Policy, 31</w:t>
      </w:r>
      <w:r w:rsidRPr="00883B69">
        <w:t>(5), 651-665. doi:10.1080/02680939.2016.1170885</w:t>
      </w:r>
    </w:p>
    <w:p w14:paraId="7B7B02F2" w14:textId="77777777" w:rsidR="00883B69" w:rsidRPr="00883B69" w:rsidRDefault="00883B69" w:rsidP="00883B69">
      <w:pPr>
        <w:pStyle w:val="EndNoteBibliography"/>
        <w:spacing w:after="0"/>
        <w:ind w:left="720" w:hanging="720"/>
      </w:pPr>
      <w:r w:rsidRPr="00883B69">
        <w:t xml:space="preserve">Watermeyer, R., &amp; Olssen, M. (2016). ‘Excellence’ and Exclusion: The Individual Costs of Institutional Competitiveness. </w:t>
      </w:r>
      <w:r w:rsidRPr="00883B69">
        <w:rPr>
          <w:i/>
        </w:rPr>
        <w:t>A Review of Science, Learning and Policy, 54</w:t>
      </w:r>
      <w:r w:rsidRPr="00883B69">
        <w:t>(2), 201-218. doi:10.1007/s11024-016-9298-5</w:t>
      </w:r>
    </w:p>
    <w:p w14:paraId="307B1EA5" w14:textId="77777777" w:rsidR="00883B69" w:rsidRPr="00883B69" w:rsidRDefault="00883B69" w:rsidP="00883B69">
      <w:pPr>
        <w:pStyle w:val="EndNoteBibliography"/>
        <w:spacing w:after="0"/>
        <w:ind w:left="720" w:hanging="720"/>
      </w:pPr>
      <w:r w:rsidRPr="00883B69">
        <w:t xml:space="preserve">Westerman, M. A., &amp; Yanchar, S. C. (2011). Changing the terms of the debate: Quantitative methods in explicitly interpretive research. </w:t>
      </w:r>
      <w:r w:rsidRPr="00883B69">
        <w:rPr>
          <w:i/>
        </w:rPr>
        <w:t>Theory &amp; Psychology, 21</w:t>
      </w:r>
      <w:r w:rsidRPr="00883B69">
        <w:t>(2), 139-154. doi:10.1177/0959354310393565</w:t>
      </w:r>
    </w:p>
    <w:p w14:paraId="610C9B01" w14:textId="77777777" w:rsidR="00883B69" w:rsidRPr="00883B69" w:rsidRDefault="00883B69" w:rsidP="00883B69">
      <w:pPr>
        <w:pStyle w:val="EndNoteBibliography"/>
        <w:spacing w:after="0"/>
        <w:ind w:left="720" w:hanging="720"/>
      </w:pPr>
      <w:r w:rsidRPr="00883B69">
        <w:t xml:space="preserve">Whitley, R. (2000). </w:t>
      </w:r>
      <w:r w:rsidRPr="00883B69">
        <w:rPr>
          <w:i/>
        </w:rPr>
        <w:t>The intellectual and social organization of the sciences</w:t>
      </w:r>
      <w:r w:rsidRPr="00883B69">
        <w:t xml:space="preserve"> (2nd ed.). Oxford: Oxford University Press.</w:t>
      </w:r>
    </w:p>
    <w:p w14:paraId="2B062A04" w14:textId="77777777" w:rsidR="00883B69" w:rsidRPr="00883B69" w:rsidRDefault="00883B69" w:rsidP="00883B69">
      <w:pPr>
        <w:pStyle w:val="EndNoteBibliography"/>
        <w:spacing w:after="0"/>
        <w:ind w:left="720" w:hanging="720"/>
      </w:pPr>
      <w:r w:rsidRPr="00883B69">
        <w:t xml:space="preserve">Wilsdon, J., Allen, L., Belfiore, E., Campbell, P., Curry, S., Hill, S., . . . Johnson, B. (2016). </w:t>
      </w:r>
      <w:r w:rsidRPr="00883B69">
        <w:rPr>
          <w:i/>
        </w:rPr>
        <w:t>The Metric Tide: The Independent Review of the Role of Metrics in Research Assessment &amp; Management</w:t>
      </w:r>
      <w:r w:rsidRPr="00883B69">
        <w:t xml:space="preserve"> (Rev. version. ed.). London: SAGE.</w:t>
      </w:r>
    </w:p>
    <w:p w14:paraId="29B5CD91" w14:textId="77777777" w:rsidR="00883B69" w:rsidRPr="00883B69" w:rsidRDefault="00883B69" w:rsidP="00883B69">
      <w:pPr>
        <w:pStyle w:val="EndNoteBibliography"/>
        <w:spacing w:after="0"/>
        <w:ind w:left="720" w:hanging="720"/>
      </w:pPr>
      <w:r w:rsidRPr="00883B69">
        <w:t xml:space="preserve">Wimmer, E. N., Rethlefsen, M. L., Jarvis, C., &amp; Shipman, J. P. (2016). Understanding Research Impact: A Review of Existing and Emerging Tools for Nursing. </w:t>
      </w:r>
      <w:r w:rsidRPr="00883B69">
        <w:rPr>
          <w:i/>
        </w:rPr>
        <w:t>Journal of Professional Nursing</w:t>
      </w:r>
      <w:r w:rsidRPr="00883B69">
        <w:t>. doi:10.1016/j.profnurs.2016.05.005</w:t>
      </w:r>
    </w:p>
    <w:p w14:paraId="5E2EF4D5" w14:textId="77777777" w:rsidR="00883B69" w:rsidRPr="00883B69" w:rsidRDefault="00883B69" w:rsidP="00883B69">
      <w:pPr>
        <w:pStyle w:val="EndNoteBibliography"/>
        <w:spacing w:after="0"/>
        <w:ind w:left="720" w:hanging="720"/>
      </w:pPr>
      <w:r w:rsidRPr="00883B69">
        <w:t xml:space="preserve">Wright, S. (2016). Universities in a knowledge economy or ecology? Policy, contestation and abjection. </w:t>
      </w:r>
      <w:r w:rsidRPr="00883B69">
        <w:rPr>
          <w:i/>
        </w:rPr>
        <w:t>Critical Policy Studies, 10</w:t>
      </w:r>
      <w:r w:rsidRPr="00883B69">
        <w:t>(1), 59-78. doi:10.1080/19460171.2016.1142457</w:t>
      </w:r>
    </w:p>
    <w:p w14:paraId="7D4C3DA9" w14:textId="77777777" w:rsidR="00883B69" w:rsidRPr="00883B69" w:rsidRDefault="00883B69" w:rsidP="00883B69">
      <w:pPr>
        <w:pStyle w:val="EndNoteBibliography"/>
        <w:spacing w:after="0"/>
        <w:ind w:left="720" w:hanging="720"/>
      </w:pPr>
      <w:r w:rsidRPr="00883B69">
        <w:t xml:space="preserve">Ylijoki, O.-H. (2003). Entangled in academic capitalism? A case-study on changing ideals and practices of university research. </w:t>
      </w:r>
      <w:r w:rsidRPr="00883B69">
        <w:rPr>
          <w:i/>
        </w:rPr>
        <w:t>Higher Education, 45</w:t>
      </w:r>
      <w:r w:rsidRPr="00883B69">
        <w:t>(3), 307-335. doi:10.1023/A:1022667923715</w:t>
      </w:r>
    </w:p>
    <w:p w14:paraId="56943C53" w14:textId="77777777" w:rsidR="00883B69" w:rsidRPr="00883B69" w:rsidRDefault="00883B69" w:rsidP="00883B69">
      <w:pPr>
        <w:pStyle w:val="EndNoteBibliography"/>
        <w:spacing w:after="0"/>
        <w:ind w:left="720" w:hanging="720"/>
      </w:pPr>
      <w:r w:rsidRPr="00883B69">
        <w:t xml:space="preserve">Young, M. F. D. (2008). </w:t>
      </w:r>
      <w:r w:rsidRPr="00883B69">
        <w:rPr>
          <w:i/>
        </w:rPr>
        <w:t>Bringing knowledge back in: from social constructivism to social realism in the sociology of education</w:t>
      </w:r>
      <w:r w:rsidRPr="00883B69">
        <w:t>. London: Routledge.</w:t>
      </w:r>
    </w:p>
    <w:p w14:paraId="32B5E782" w14:textId="77777777" w:rsidR="00883B69" w:rsidRPr="00883B69" w:rsidRDefault="00883B69" w:rsidP="00883B69">
      <w:pPr>
        <w:pStyle w:val="EndNoteBibliography"/>
        <w:spacing w:after="0"/>
        <w:ind w:left="720" w:hanging="720"/>
      </w:pPr>
      <w:r w:rsidRPr="00883B69">
        <w:t xml:space="preserve">Youtie, J., &amp; Shapira, P. (2008). Building an innovation hub: A case study of the transformation of university roles in regional technological and economic development. </w:t>
      </w:r>
      <w:r w:rsidRPr="00883B69">
        <w:rPr>
          <w:i/>
        </w:rPr>
        <w:t>Research Policy, 37</w:t>
      </w:r>
      <w:r w:rsidRPr="00883B69">
        <w:t>(8), 1188-1204. doi:10.1016/j.respol.2008.04.012</w:t>
      </w:r>
    </w:p>
    <w:p w14:paraId="5160FB19" w14:textId="77777777" w:rsidR="00883B69" w:rsidRPr="00883B69" w:rsidRDefault="00883B69" w:rsidP="00883B69">
      <w:pPr>
        <w:pStyle w:val="EndNoteBibliography"/>
        <w:spacing w:after="0"/>
        <w:ind w:left="720" w:hanging="720"/>
      </w:pPr>
      <w:r w:rsidRPr="00883B69">
        <w:t xml:space="preserve">Zellner, C. (2002). Evaluating the social economic benefits of publicly funded basic research via scientists' career mobility. </w:t>
      </w:r>
      <w:r w:rsidRPr="00883B69">
        <w:rPr>
          <w:i/>
        </w:rPr>
        <w:t>Research Evaluation, 11</w:t>
      </w:r>
      <w:r w:rsidRPr="00883B69">
        <w:t xml:space="preserve">(1), 27-35. </w:t>
      </w:r>
    </w:p>
    <w:p w14:paraId="29FC3D41" w14:textId="77777777" w:rsidR="00883B69" w:rsidRPr="00883B69" w:rsidRDefault="00883B69" w:rsidP="00883B69">
      <w:pPr>
        <w:pStyle w:val="EndNoteBibliography"/>
        <w:spacing w:after="0"/>
        <w:ind w:left="720" w:hanging="720"/>
      </w:pPr>
      <w:r w:rsidRPr="00883B69">
        <w:t xml:space="preserve">Ziman, J. M. (1984). </w:t>
      </w:r>
      <w:r w:rsidRPr="00883B69">
        <w:rPr>
          <w:i/>
        </w:rPr>
        <w:t>An Introduction to Science Studies: The philosophical and social aspects of science and technology</w:t>
      </w:r>
      <w:r w:rsidRPr="00883B69">
        <w:t>. Cambridge: Cambridge University Press.</w:t>
      </w:r>
    </w:p>
    <w:p w14:paraId="3131F841" w14:textId="77777777" w:rsidR="00883B69" w:rsidRPr="00883B69" w:rsidRDefault="00883B69" w:rsidP="00883B69">
      <w:pPr>
        <w:pStyle w:val="EndNoteBibliography"/>
        <w:spacing w:after="0"/>
        <w:ind w:left="720" w:hanging="720"/>
      </w:pPr>
      <w:r w:rsidRPr="00883B69">
        <w:t xml:space="preserve">Ziman, J. M. (1991). Academic Science as a System of Markets. </w:t>
      </w:r>
      <w:r w:rsidRPr="00883B69">
        <w:rPr>
          <w:i/>
        </w:rPr>
        <w:t>Higher Education Quarterly, 45</w:t>
      </w:r>
      <w:r w:rsidRPr="00883B69">
        <w:t>(1), 41-61. doi:10.1111/j.1468-2273.1991.tb01555.x</w:t>
      </w:r>
    </w:p>
    <w:p w14:paraId="55F1AAC4" w14:textId="77777777" w:rsidR="00883B69" w:rsidRPr="00883B69" w:rsidRDefault="00883B69" w:rsidP="00883B69">
      <w:pPr>
        <w:pStyle w:val="EndNoteBibliography"/>
        <w:spacing w:after="0"/>
        <w:ind w:left="720" w:hanging="720"/>
      </w:pPr>
      <w:r w:rsidRPr="00883B69">
        <w:t xml:space="preserve">Ziman, J. M. (1996a). Postacademic Science: Constructing Knowledge with Networks and Norms. </w:t>
      </w:r>
      <w:r w:rsidRPr="00883B69">
        <w:rPr>
          <w:i/>
        </w:rPr>
        <w:t>Science Studies, 9</w:t>
      </w:r>
      <w:r w:rsidRPr="00883B69">
        <w:t xml:space="preserve">(1), 67-80. </w:t>
      </w:r>
    </w:p>
    <w:p w14:paraId="77EE57D1" w14:textId="77777777" w:rsidR="00883B69" w:rsidRPr="00883B69" w:rsidRDefault="00883B69" w:rsidP="00883B69">
      <w:pPr>
        <w:pStyle w:val="EndNoteBibliography"/>
        <w:spacing w:after="0"/>
        <w:ind w:left="720" w:hanging="720"/>
      </w:pPr>
      <w:r w:rsidRPr="00883B69">
        <w:t>Ziman, J. M. (1996b). Science Studies from Pole to Pole: A Hooker-Restivo Connection? (Book Review).</w:t>
      </w:r>
      <w:r w:rsidRPr="00883B69">
        <w:rPr>
          <w:i/>
        </w:rPr>
        <w:t xml:space="preserve"> 34</w:t>
      </w:r>
      <w:r w:rsidRPr="00883B69">
        <w:t xml:space="preserve">, 309-314. </w:t>
      </w:r>
    </w:p>
    <w:p w14:paraId="17759F95" w14:textId="77777777" w:rsidR="00883B69" w:rsidRPr="00883B69" w:rsidRDefault="00883B69" w:rsidP="00883B69">
      <w:pPr>
        <w:pStyle w:val="EndNoteBibliography"/>
        <w:spacing w:after="0"/>
        <w:ind w:left="720" w:hanging="720"/>
      </w:pPr>
      <w:r w:rsidRPr="00883B69">
        <w:t xml:space="preserve">Ziman, J. M. (2000). </w:t>
      </w:r>
      <w:r w:rsidRPr="00883B69">
        <w:rPr>
          <w:i/>
        </w:rPr>
        <w:t>Real Science: What it is, and what it means</w:t>
      </w:r>
      <w:r w:rsidRPr="00883B69">
        <w:t>. Cambridge: Cambridge University Press.</w:t>
      </w:r>
    </w:p>
    <w:p w14:paraId="3432FBBA" w14:textId="77777777" w:rsidR="00883B69" w:rsidRPr="00883B69" w:rsidRDefault="00883B69" w:rsidP="00883B69">
      <w:pPr>
        <w:pStyle w:val="EndNoteBibliography"/>
        <w:spacing w:after="0"/>
        <w:ind w:left="720" w:hanging="720"/>
      </w:pPr>
      <w:r w:rsidRPr="00883B69">
        <w:t xml:space="preserve">Ziman, J. M. (2005/1994). </w:t>
      </w:r>
      <w:r w:rsidRPr="00883B69">
        <w:rPr>
          <w:i/>
        </w:rPr>
        <w:t>Prometheus bound: science in a dynamic steady state</w:t>
      </w:r>
      <w:r w:rsidRPr="00883B69">
        <w:t>. Cambridge: Cambridge University Press.</w:t>
      </w:r>
    </w:p>
    <w:p w14:paraId="650ABFFA" w14:textId="77777777" w:rsidR="00883B69" w:rsidRPr="00883B69" w:rsidRDefault="00883B69" w:rsidP="00883B69">
      <w:pPr>
        <w:pStyle w:val="EndNoteBibliography"/>
        <w:ind w:left="720" w:hanging="720"/>
      </w:pPr>
      <w:r w:rsidRPr="00883B69">
        <w:t xml:space="preserve">Zomer, A., &amp; Benneworth, P. (2011). The rise of the university’s third mission. In J. Enders, H. F. de Boer, &amp; D. F. Westerheijden (Eds.), </w:t>
      </w:r>
      <w:r w:rsidRPr="00883B69">
        <w:rPr>
          <w:i/>
        </w:rPr>
        <w:t>Reform of Higher Education in Europe</w:t>
      </w:r>
      <w:r w:rsidRPr="00883B69">
        <w:t xml:space="preserve"> (pp. 81-101): Springer.</w:t>
      </w:r>
    </w:p>
    <w:p w14:paraId="4937FAB0" w14:textId="22EFCFFC" w:rsidR="00272012" w:rsidRDefault="00233012" w:rsidP="009555C8">
      <w:pPr>
        <w:spacing w:after="120" w:line="360" w:lineRule="auto"/>
      </w:pPr>
      <w:r>
        <w:fldChar w:fldCharType="end"/>
      </w:r>
    </w:p>
    <w:p w14:paraId="039907BC" w14:textId="77777777" w:rsidR="00272012" w:rsidRDefault="00272012">
      <w:r>
        <w:br w:type="page"/>
      </w:r>
    </w:p>
    <w:p w14:paraId="20CA69F3" w14:textId="3441B716" w:rsidR="00272012" w:rsidRDefault="00272012" w:rsidP="00272012">
      <w:pPr>
        <w:pStyle w:val="Heading1"/>
        <w:spacing w:before="0"/>
      </w:pPr>
      <w:bookmarkStart w:id="234" w:name="_Toc536717985"/>
      <w:bookmarkStart w:id="235" w:name="_Toc31702009"/>
      <w:r>
        <w:t>Appendices</w:t>
      </w:r>
      <w:bookmarkEnd w:id="234"/>
      <w:bookmarkEnd w:id="235"/>
    </w:p>
    <w:p w14:paraId="5E06C28F" w14:textId="7F879FD6" w:rsidR="00272012" w:rsidRDefault="00272012" w:rsidP="00272012">
      <w:pPr>
        <w:pStyle w:val="Heading2"/>
      </w:pPr>
      <w:bookmarkStart w:id="236" w:name="_Toc536717987"/>
      <w:bookmarkStart w:id="237" w:name="_Toc31702010"/>
      <w:r>
        <w:t xml:space="preserve">Appendix </w:t>
      </w:r>
      <w:r w:rsidR="004D3BA5">
        <w:t>A</w:t>
      </w:r>
      <w:r>
        <w:t>. Definitions of REF starred ratings</w:t>
      </w:r>
      <w:bookmarkEnd w:id="236"/>
      <w:bookmarkEnd w:id="237"/>
    </w:p>
    <w:tbl>
      <w:tblPr>
        <w:tblpPr w:leftFromText="180" w:rightFromText="180" w:vertAnchor="text" w:horzAnchor="margin" w:tblpY="134"/>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6"/>
        <w:gridCol w:w="7510"/>
      </w:tblGrid>
      <w:tr w:rsidR="00272012" w:rsidRPr="002F7B3C" w14:paraId="7AF85219" w14:textId="77777777" w:rsidTr="004130A7">
        <w:tc>
          <w:tcPr>
            <w:tcW w:w="1413" w:type="dxa"/>
          </w:tcPr>
          <w:p w14:paraId="4462D99E" w14:textId="77777777" w:rsidR="00272012" w:rsidRPr="002F7B3C" w:rsidRDefault="00272012" w:rsidP="004130A7">
            <w:pPr>
              <w:spacing w:after="0" w:line="240" w:lineRule="auto"/>
              <w:rPr>
                <w:sz w:val="24"/>
                <w:szCs w:val="24"/>
              </w:rPr>
            </w:pPr>
            <w:r w:rsidRPr="418505C0">
              <w:rPr>
                <w:rFonts w:eastAsia="Times New Roman"/>
                <w:sz w:val="24"/>
                <w:szCs w:val="24"/>
              </w:rPr>
              <w:t>4*</w:t>
            </w:r>
          </w:p>
        </w:tc>
        <w:tc>
          <w:tcPr>
            <w:tcW w:w="7513" w:type="dxa"/>
          </w:tcPr>
          <w:p w14:paraId="1F434AEE" w14:textId="77777777" w:rsidR="00272012" w:rsidRPr="002F7B3C" w:rsidRDefault="00272012" w:rsidP="004130A7">
            <w:pPr>
              <w:spacing w:after="0" w:line="240" w:lineRule="auto"/>
              <w:rPr>
                <w:sz w:val="24"/>
                <w:szCs w:val="24"/>
                <w:shd w:val="clear" w:color="auto" w:fill="FFFFFF"/>
              </w:rPr>
            </w:pPr>
            <w:r w:rsidRPr="418505C0">
              <w:rPr>
                <w:rFonts w:eastAsia="Times New Roman"/>
                <w:sz w:val="24"/>
                <w:szCs w:val="24"/>
              </w:rPr>
              <w:t>Impact:</w:t>
            </w:r>
            <w:r w:rsidRPr="418505C0">
              <w:rPr>
                <w:rFonts w:eastAsia="Times New Roman"/>
                <w:sz w:val="24"/>
                <w:szCs w:val="24"/>
                <w:shd w:val="clear" w:color="auto" w:fill="FFFFFF"/>
              </w:rPr>
              <w:t xml:space="preserve"> Outstanding impacts in terms of their reach and significance.</w:t>
            </w:r>
          </w:p>
          <w:p w14:paraId="739E5FB4" w14:textId="77777777" w:rsidR="00272012" w:rsidRPr="002F7B3C" w:rsidRDefault="00272012" w:rsidP="004130A7">
            <w:pPr>
              <w:spacing w:after="0" w:line="240" w:lineRule="auto"/>
              <w:rPr>
                <w:sz w:val="24"/>
                <w:szCs w:val="24"/>
                <w:shd w:val="clear" w:color="auto" w:fill="FFFFFF"/>
              </w:rPr>
            </w:pPr>
            <w:r w:rsidRPr="418505C0">
              <w:rPr>
                <w:rFonts w:eastAsia="Times New Roman"/>
                <w:sz w:val="24"/>
                <w:szCs w:val="24"/>
              </w:rPr>
              <w:t>Environment:</w:t>
            </w:r>
            <w:r w:rsidRPr="418505C0">
              <w:rPr>
                <w:rFonts w:eastAsia="Times New Roman"/>
                <w:sz w:val="24"/>
                <w:szCs w:val="24"/>
                <w:shd w:val="clear" w:color="auto" w:fill="FFFFFF"/>
              </w:rPr>
              <w:t xml:space="preserve"> An environment that is conducive to producing research of world-leading quality, in terms of its vitality and sustainability.</w:t>
            </w:r>
          </w:p>
          <w:p w14:paraId="1DCA7507" w14:textId="77777777" w:rsidR="00272012" w:rsidRPr="002F7B3C" w:rsidRDefault="00272012" w:rsidP="004130A7">
            <w:pPr>
              <w:spacing w:after="0" w:line="240" w:lineRule="auto"/>
              <w:rPr>
                <w:sz w:val="24"/>
                <w:szCs w:val="24"/>
              </w:rPr>
            </w:pPr>
            <w:r w:rsidRPr="418505C0">
              <w:rPr>
                <w:rFonts w:eastAsia="Times New Roman"/>
                <w:sz w:val="24"/>
                <w:szCs w:val="24"/>
              </w:rPr>
              <w:t xml:space="preserve">Output &amp; Overall: </w:t>
            </w:r>
            <w:r w:rsidRPr="418505C0">
              <w:rPr>
                <w:rFonts w:eastAsia="Times New Roman"/>
                <w:sz w:val="24"/>
                <w:szCs w:val="24"/>
                <w:shd w:val="clear" w:color="auto" w:fill="FFFFFF"/>
              </w:rPr>
              <w:t>Quality that is world-leading in terms of originality, significance and rigour.</w:t>
            </w:r>
          </w:p>
        </w:tc>
      </w:tr>
      <w:tr w:rsidR="00272012" w:rsidRPr="002F7B3C" w14:paraId="46170AD8" w14:textId="77777777" w:rsidTr="004130A7">
        <w:trPr>
          <w:trHeight w:val="1566"/>
        </w:trPr>
        <w:tc>
          <w:tcPr>
            <w:tcW w:w="1413" w:type="dxa"/>
          </w:tcPr>
          <w:p w14:paraId="23729101" w14:textId="77777777" w:rsidR="00272012" w:rsidRPr="002F7B3C" w:rsidRDefault="00272012" w:rsidP="004130A7">
            <w:pPr>
              <w:spacing w:after="0" w:line="240" w:lineRule="auto"/>
              <w:rPr>
                <w:sz w:val="24"/>
                <w:szCs w:val="24"/>
              </w:rPr>
            </w:pPr>
            <w:r w:rsidRPr="418505C0">
              <w:rPr>
                <w:rFonts w:eastAsia="Times New Roman"/>
                <w:sz w:val="24"/>
                <w:szCs w:val="24"/>
              </w:rPr>
              <w:t>3*</w:t>
            </w:r>
          </w:p>
        </w:tc>
        <w:tc>
          <w:tcPr>
            <w:tcW w:w="7513" w:type="dxa"/>
          </w:tcPr>
          <w:p w14:paraId="7D319A04" w14:textId="77777777" w:rsidR="00272012" w:rsidRPr="002F7B3C" w:rsidRDefault="00272012" w:rsidP="004130A7">
            <w:pPr>
              <w:spacing w:after="0" w:line="240" w:lineRule="auto"/>
              <w:rPr>
                <w:sz w:val="24"/>
                <w:szCs w:val="24"/>
              </w:rPr>
            </w:pPr>
            <w:r w:rsidRPr="418505C0">
              <w:rPr>
                <w:rFonts w:eastAsia="Times New Roman"/>
                <w:sz w:val="24"/>
                <w:szCs w:val="24"/>
              </w:rPr>
              <w:t>Impact:</w:t>
            </w:r>
            <w:r w:rsidRPr="418505C0">
              <w:rPr>
                <w:rFonts w:eastAsia="Times New Roman"/>
                <w:sz w:val="24"/>
                <w:szCs w:val="24"/>
                <w:shd w:val="clear" w:color="auto" w:fill="FFFFFF"/>
              </w:rPr>
              <w:t xml:space="preserve"> Very considerable impacts in terms of their reach and significance.</w:t>
            </w:r>
            <w:r w:rsidRPr="002F7B3C">
              <w:rPr>
                <w:sz w:val="24"/>
                <w:szCs w:val="24"/>
              </w:rPr>
              <w:br/>
            </w:r>
            <w:r w:rsidRPr="418505C0">
              <w:rPr>
                <w:rFonts w:eastAsia="Times New Roman"/>
                <w:sz w:val="24"/>
                <w:szCs w:val="24"/>
              </w:rPr>
              <w:t>Environment:</w:t>
            </w:r>
            <w:r w:rsidRPr="418505C0">
              <w:rPr>
                <w:rFonts w:eastAsia="Times New Roman"/>
                <w:sz w:val="24"/>
                <w:szCs w:val="24"/>
                <w:shd w:val="clear" w:color="auto" w:fill="FFFFFF"/>
              </w:rPr>
              <w:t xml:space="preserve"> An environment that is conducive to producing research of internationally excellent quality, in terms of its vitality and sustainability.</w:t>
            </w:r>
          </w:p>
          <w:p w14:paraId="72EE96AB" w14:textId="77777777" w:rsidR="00272012" w:rsidRPr="002F7B3C" w:rsidRDefault="00272012" w:rsidP="004130A7">
            <w:pPr>
              <w:spacing w:after="0" w:line="240" w:lineRule="auto"/>
              <w:rPr>
                <w:sz w:val="24"/>
                <w:szCs w:val="24"/>
              </w:rPr>
            </w:pPr>
            <w:r w:rsidRPr="418505C0">
              <w:rPr>
                <w:rFonts w:eastAsia="Times New Roman"/>
                <w:sz w:val="24"/>
                <w:szCs w:val="24"/>
              </w:rPr>
              <w:t xml:space="preserve">Output &amp; Overall: </w:t>
            </w:r>
            <w:r w:rsidRPr="418505C0">
              <w:rPr>
                <w:rFonts w:eastAsia="Times New Roman"/>
                <w:sz w:val="24"/>
                <w:szCs w:val="24"/>
                <w:shd w:val="clear" w:color="auto" w:fill="FFFFFF"/>
              </w:rPr>
              <w:t>Quality that is internationally excellent in terms of originality, significance and rigour but which falls short of the highest standards of excellence.</w:t>
            </w:r>
          </w:p>
        </w:tc>
      </w:tr>
      <w:tr w:rsidR="00272012" w:rsidRPr="002F7B3C" w14:paraId="45C3B352" w14:textId="77777777" w:rsidTr="004130A7">
        <w:trPr>
          <w:trHeight w:val="1478"/>
        </w:trPr>
        <w:tc>
          <w:tcPr>
            <w:tcW w:w="1413" w:type="dxa"/>
          </w:tcPr>
          <w:p w14:paraId="7D07C985" w14:textId="77777777" w:rsidR="00272012" w:rsidRPr="002F7B3C" w:rsidRDefault="00272012" w:rsidP="004130A7">
            <w:pPr>
              <w:spacing w:after="0" w:line="240" w:lineRule="auto"/>
              <w:rPr>
                <w:sz w:val="24"/>
                <w:szCs w:val="24"/>
              </w:rPr>
            </w:pPr>
            <w:r w:rsidRPr="418505C0">
              <w:rPr>
                <w:rFonts w:eastAsia="Times New Roman"/>
                <w:sz w:val="24"/>
                <w:szCs w:val="24"/>
              </w:rPr>
              <w:t>2*</w:t>
            </w:r>
          </w:p>
        </w:tc>
        <w:tc>
          <w:tcPr>
            <w:tcW w:w="7513" w:type="dxa"/>
          </w:tcPr>
          <w:p w14:paraId="2ECAF757" w14:textId="77777777" w:rsidR="00272012" w:rsidRPr="002F7B3C" w:rsidRDefault="00272012" w:rsidP="004130A7">
            <w:pPr>
              <w:spacing w:after="0" w:line="240" w:lineRule="auto"/>
              <w:rPr>
                <w:sz w:val="24"/>
                <w:szCs w:val="24"/>
                <w:shd w:val="clear" w:color="auto" w:fill="FFFFFF"/>
              </w:rPr>
            </w:pPr>
            <w:r w:rsidRPr="418505C0">
              <w:rPr>
                <w:rFonts w:eastAsia="Times New Roman"/>
                <w:sz w:val="24"/>
                <w:szCs w:val="24"/>
              </w:rPr>
              <w:t>Impact:</w:t>
            </w:r>
            <w:r w:rsidRPr="418505C0">
              <w:rPr>
                <w:rFonts w:eastAsia="Times New Roman"/>
                <w:sz w:val="24"/>
                <w:szCs w:val="24"/>
                <w:shd w:val="clear" w:color="auto" w:fill="FFFFFF"/>
              </w:rPr>
              <w:t xml:space="preserve"> Considerable impacts in terms of their reach and significance.</w:t>
            </w:r>
          </w:p>
          <w:p w14:paraId="3B7FA08B" w14:textId="77777777" w:rsidR="00272012" w:rsidRPr="002F7B3C" w:rsidRDefault="00272012" w:rsidP="004130A7">
            <w:pPr>
              <w:spacing w:after="0" w:line="240" w:lineRule="auto"/>
              <w:rPr>
                <w:sz w:val="24"/>
                <w:szCs w:val="24"/>
                <w:shd w:val="clear" w:color="auto" w:fill="FFFFFF"/>
              </w:rPr>
            </w:pPr>
            <w:r w:rsidRPr="418505C0">
              <w:rPr>
                <w:rFonts w:eastAsia="Times New Roman"/>
                <w:sz w:val="24"/>
                <w:szCs w:val="24"/>
              </w:rPr>
              <w:t>Environment:</w:t>
            </w:r>
            <w:r w:rsidRPr="418505C0">
              <w:rPr>
                <w:rFonts w:eastAsia="Times New Roman"/>
                <w:sz w:val="24"/>
                <w:szCs w:val="24"/>
                <w:shd w:val="clear" w:color="auto" w:fill="FFFFFF"/>
              </w:rPr>
              <w:t xml:space="preserve"> An environment that is conducive to producing research of internationally recognised quality, in terms of its vitality and sustainability.</w:t>
            </w:r>
          </w:p>
          <w:p w14:paraId="2A3EC977" w14:textId="77777777" w:rsidR="00272012" w:rsidRPr="002F7B3C" w:rsidRDefault="00272012" w:rsidP="004130A7">
            <w:pPr>
              <w:spacing w:after="0" w:line="240" w:lineRule="auto"/>
              <w:rPr>
                <w:sz w:val="24"/>
                <w:szCs w:val="24"/>
              </w:rPr>
            </w:pPr>
            <w:r w:rsidRPr="418505C0">
              <w:rPr>
                <w:rFonts w:eastAsia="Times New Roman"/>
                <w:sz w:val="24"/>
                <w:szCs w:val="24"/>
              </w:rPr>
              <w:t xml:space="preserve">Output &amp; Overall: </w:t>
            </w:r>
            <w:r w:rsidRPr="418505C0">
              <w:rPr>
                <w:rFonts w:eastAsia="Times New Roman"/>
                <w:sz w:val="24"/>
                <w:szCs w:val="24"/>
                <w:shd w:val="clear" w:color="auto" w:fill="FFFFFF"/>
              </w:rPr>
              <w:t>Quality that is recognised internationally in terms of originality, significance and rigour.</w:t>
            </w:r>
          </w:p>
        </w:tc>
      </w:tr>
      <w:tr w:rsidR="00272012" w:rsidRPr="002F7B3C" w14:paraId="3C4D8E5E" w14:textId="77777777" w:rsidTr="004130A7">
        <w:trPr>
          <w:trHeight w:val="1488"/>
        </w:trPr>
        <w:tc>
          <w:tcPr>
            <w:tcW w:w="1413" w:type="dxa"/>
          </w:tcPr>
          <w:p w14:paraId="7FC32980" w14:textId="77777777" w:rsidR="00272012" w:rsidRPr="002F7B3C" w:rsidRDefault="00272012" w:rsidP="004130A7">
            <w:pPr>
              <w:spacing w:after="0" w:line="240" w:lineRule="auto"/>
              <w:rPr>
                <w:sz w:val="24"/>
                <w:szCs w:val="24"/>
              </w:rPr>
            </w:pPr>
            <w:r w:rsidRPr="418505C0">
              <w:rPr>
                <w:rFonts w:eastAsia="Times New Roman"/>
                <w:sz w:val="24"/>
                <w:szCs w:val="24"/>
              </w:rPr>
              <w:t>1*</w:t>
            </w:r>
          </w:p>
        </w:tc>
        <w:tc>
          <w:tcPr>
            <w:tcW w:w="7513" w:type="dxa"/>
          </w:tcPr>
          <w:p w14:paraId="7D1C1619" w14:textId="77777777" w:rsidR="00272012" w:rsidRPr="002F7B3C" w:rsidRDefault="00272012" w:rsidP="004130A7">
            <w:pPr>
              <w:spacing w:after="0" w:line="240" w:lineRule="auto"/>
              <w:rPr>
                <w:sz w:val="24"/>
                <w:szCs w:val="24"/>
                <w:shd w:val="clear" w:color="auto" w:fill="FFFFFF"/>
              </w:rPr>
            </w:pPr>
            <w:r w:rsidRPr="418505C0">
              <w:rPr>
                <w:rFonts w:eastAsia="Times New Roman"/>
                <w:sz w:val="24"/>
                <w:szCs w:val="24"/>
              </w:rPr>
              <w:t>Impact:</w:t>
            </w:r>
            <w:r w:rsidRPr="418505C0">
              <w:rPr>
                <w:rFonts w:eastAsia="Times New Roman"/>
                <w:sz w:val="24"/>
                <w:szCs w:val="24"/>
                <w:shd w:val="clear" w:color="auto" w:fill="FFFFFF"/>
              </w:rPr>
              <w:t xml:space="preserve"> Recognised but modest impacts in terms of their reach and significance.</w:t>
            </w:r>
          </w:p>
          <w:p w14:paraId="3988AE00" w14:textId="77777777" w:rsidR="00272012" w:rsidRPr="002F7B3C" w:rsidRDefault="00272012" w:rsidP="004130A7">
            <w:pPr>
              <w:spacing w:after="0" w:line="240" w:lineRule="auto"/>
              <w:rPr>
                <w:sz w:val="24"/>
                <w:szCs w:val="24"/>
              </w:rPr>
            </w:pPr>
            <w:r w:rsidRPr="418505C0">
              <w:rPr>
                <w:rFonts w:eastAsia="Times New Roman"/>
                <w:sz w:val="24"/>
                <w:szCs w:val="24"/>
              </w:rPr>
              <w:t>Environment:</w:t>
            </w:r>
            <w:r w:rsidRPr="418505C0">
              <w:rPr>
                <w:rFonts w:eastAsia="Times New Roman"/>
                <w:sz w:val="24"/>
                <w:szCs w:val="24"/>
                <w:shd w:val="clear" w:color="auto" w:fill="FFFFFF"/>
              </w:rPr>
              <w:t xml:space="preserve"> An environment that is conducive to producing research of nationally recognised quality, in terms of its vitality and sustainability.</w:t>
            </w:r>
          </w:p>
          <w:p w14:paraId="4B8805A6" w14:textId="77777777" w:rsidR="00272012" w:rsidRPr="002F7B3C" w:rsidRDefault="00272012" w:rsidP="004130A7">
            <w:pPr>
              <w:spacing w:after="0" w:line="240" w:lineRule="auto"/>
              <w:rPr>
                <w:sz w:val="24"/>
                <w:szCs w:val="24"/>
              </w:rPr>
            </w:pPr>
            <w:r w:rsidRPr="418505C0">
              <w:rPr>
                <w:rFonts w:eastAsia="Times New Roman"/>
                <w:sz w:val="24"/>
                <w:szCs w:val="24"/>
              </w:rPr>
              <w:t xml:space="preserve">Output &amp; Overall: </w:t>
            </w:r>
            <w:r w:rsidRPr="418505C0">
              <w:rPr>
                <w:rFonts w:eastAsia="Times New Roman"/>
                <w:sz w:val="24"/>
                <w:szCs w:val="24"/>
                <w:shd w:val="clear" w:color="auto" w:fill="FFFFFF"/>
              </w:rPr>
              <w:t>Quality that is recognised nationally in terms of originality, significance and rigour.</w:t>
            </w:r>
          </w:p>
        </w:tc>
      </w:tr>
      <w:tr w:rsidR="00272012" w:rsidRPr="002F7B3C" w14:paraId="44AB0F1B" w14:textId="77777777" w:rsidTr="004130A7">
        <w:trPr>
          <w:trHeight w:val="2138"/>
        </w:trPr>
        <w:tc>
          <w:tcPr>
            <w:tcW w:w="1413" w:type="dxa"/>
          </w:tcPr>
          <w:p w14:paraId="065B768E" w14:textId="77777777" w:rsidR="00272012" w:rsidRPr="002F7B3C" w:rsidRDefault="00272012" w:rsidP="004130A7">
            <w:pPr>
              <w:spacing w:after="0" w:line="240" w:lineRule="auto"/>
              <w:rPr>
                <w:sz w:val="24"/>
                <w:szCs w:val="24"/>
              </w:rPr>
            </w:pPr>
            <w:r w:rsidRPr="418505C0">
              <w:rPr>
                <w:rFonts w:eastAsia="Times New Roman"/>
                <w:sz w:val="24"/>
                <w:szCs w:val="24"/>
              </w:rPr>
              <w:t>Unclassified</w:t>
            </w:r>
          </w:p>
        </w:tc>
        <w:tc>
          <w:tcPr>
            <w:tcW w:w="7513" w:type="dxa"/>
          </w:tcPr>
          <w:p w14:paraId="7DDFE738" w14:textId="77777777" w:rsidR="00272012" w:rsidRPr="002F7B3C" w:rsidRDefault="00272012" w:rsidP="004130A7">
            <w:pPr>
              <w:spacing w:after="0" w:line="240" w:lineRule="auto"/>
              <w:rPr>
                <w:sz w:val="24"/>
                <w:szCs w:val="24"/>
                <w:shd w:val="clear" w:color="auto" w:fill="FFFFFF"/>
              </w:rPr>
            </w:pPr>
            <w:r w:rsidRPr="418505C0">
              <w:rPr>
                <w:rFonts w:eastAsia="Times New Roman"/>
                <w:sz w:val="24"/>
                <w:szCs w:val="24"/>
              </w:rPr>
              <w:t>Impact:</w:t>
            </w:r>
            <w:r w:rsidRPr="418505C0">
              <w:rPr>
                <w:rFonts w:eastAsia="Times New Roman"/>
                <w:sz w:val="24"/>
                <w:szCs w:val="24"/>
                <w:shd w:val="clear" w:color="auto" w:fill="FFFFFF"/>
              </w:rPr>
              <w:t xml:space="preserve"> The impact is of little or no reach and significance; or the impact was not eligible; or the impact was not underpinned by excellent research produced by the submitted unit.</w:t>
            </w:r>
          </w:p>
          <w:p w14:paraId="11B6540B" w14:textId="77777777" w:rsidR="00272012" w:rsidRPr="002F7B3C" w:rsidRDefault="00272012" w:rsidP="004130A7">
            <w:pPr>
              <w:spacing w:after="0" w:line="240" w:lineRule="auto"/>
              <w:rPr>
                <w:sz w:val="24"/>
                <w:szCs w:val="24"/>
                <w:shd w:val="clear" w:color="auto" w:fill="FFFFFF"/>
              </w:rPr>
            </w:pPr>
            <w:r w:rsidRPr="418505C0">
              <w:rPr>
                <w:rFonts w:eastAsia="Times New Roman"/>
                <w:sz w:val="24"/>
                <w:szCs w:val="24"/>
              </w:rPr>
              <w:t>Environment:</w:t>
            </w:r>
            <w:r w:rsidRPr="418505C0">
              <w:rPr>
                <w:rFonts w:eastAsia="Times New Roman"/>
                <w:sz w:val="24"/>
                <w:szCs w:val="24"/>
                <w:shd w:val="clear" w:color="auto" w:fill="FFFFFF"/>
              </w:rPr>
              <w:t xml:space="preserve"> An environment that is not conducive to producing research of nationally recognised quality.</w:t>
            </w:r>
          </w:p>
          <w:p w14:paraId="1AC2F7D9" w14:textId="77777777" w:rsidR="00272012" w:rsidRPr="002F7B3C" w:rsidRDefault="00272012" w:rsidP="004130A7">
            <w:pPr>
              <w:keepNext/>
              <w:spacing w:after="0" w:line="240" w:lineRule="auto"/>
              <w:rPr>
                <w:sz w:val="24"/>
                <w:szCs w:val="24"/>
              </w:rPr>
            </w:pPr>
            <w:r w:rsidRPr="418505C0">
              <w:rPr>
                <w:rFonts w:eastAsia="Times New Roman"/>
                <w:sz w:val="24"/>
                <w:szCs w:val="24"/>
              </w:rPr>
              <w:t xml:space="preserve">Output &amp; Overall: </w:t>
            </w:r>
            <w:r w:rsidRPr="418505C0">
              <w:rPr>
                <w:rFonts w:eastAsia="Times New Roman"/>
                <w:sz w:val="24"/>
                <w:szCs w:val="24"/>
                <w:shd w:val="clear" w:color="auto" w:fill="FFFFFF"/>
              </w:rPr>
              <w:t>Quality that falls below the standard of nationally recognised work. Or work which does not meet the published definition of research for the purposes of this assessment.</w:t>
            </w:r>
          </w:p>
        </w:tc>
      </w:tr>
    </w:tbl>
    <w:p w14:paraId="716F5F63" w14:textId="77777777" w:rsidR="00272012" w:rsidRDefault="00272012" w:rsidP="00272012"/>
    <w:p w14:paraId="58AB5E56" w14:textId="77777777" w:rsidR="00272012" w:rsidRPr="00AC72CB" w:rsidRDefault="00272012" w:rsidP="00272012">
      <w:pPr>
        <w:spacing w:after="120" w:line="360" w:lineRule="auto"/>
        <w:rPr>
          <w:rFonts w:eastAsia="Times New Roman"/>
          <w:sz w:val="24"/>
          <w:szCs w:val="24"/>
        </w:rPr>
      </w:pPr>
      <w:r w:rsidRPr="004F6474">
        <w:rPr>
          <w:sz w:val="24"/>
          <w:szCs w:val="24"/>
        </w:rPr>
        <w:br w:type="page"/>
      </w:r>
    </w:p>
    <w:p w14:paraId="414EEF5F" w14:textId="13A67AF5" w:rsidR="00272012" w:rsidRDefault="00272012" w:rsidP="00272012">
      <w:pPr>
        <w:pStyle w:val="Heading2"/>
      </w:pPr>
      <w:bookmarkStart w:id="238" w:name="_Toc536717988"/>
      <w:bookmarkStart w:id="239" w:name="_Toc31702011"/>
      <w:r>
        <w:t xml:space="preserve">Appendix </w:t>
      </w:r>
      <w:r w:rsidR="004D3BA5">
        <w:t>B</w:t>
      </w:r>
      <w:r>
        <w:t>. Methodological details</w:t>
      </w:r>
      <w:bookmarkEnd w:id="238"/>
      <w:bookmarkEnd w:id="239"/>
    </w:p>
    <w:p w14:paraId="6F9442DC" w14:textId="384FA10E" w:rsidR="00015030" w:rsidRPr="00401ACE" w:rsidRDefault="00272012" w:rsidP="00397674">
      <w:pPr>
        <w:pStyle w:val="Heading3"/>
      </w:pPr>
      <w:bookmarkStart w:id="240" w:name="_Toc536717989"/>
      <w:bookmarkStart w:id="241" w:name="_Toc31702012"/>
      <w:r>
        <w:t xml:space="preserve">Appendix </w:t>
      </w:r>
      <w:r w:rsidR="004D3BA5">
        <w:t>B</w:t>
      </w:r>
      <w:r>
        <w:t xml:space="preserve">.1. </w:t>
      </w:r>
      <w:r w:rsidR="00984EE4">
        <w:t>S</w:t>
      </w:r>
      <w:r>
        <w:t>ampling</w:t>
      </w:r>
      <w:bookmarkEnd w:id="240"/>
      <w:bookmarkEnd w:id="241"/>
    </w:p>
    <w:p w14:paraId="6E5ECF1A" w14:textId="590A10A1" w:rsidR="0038749D" w:rsidRPr="0038749D" w:rsidRDefault="003B7790" w:rsidP="00EB6418">
      <w:pPr>
        <w:pStyle w:val="Heading4"/>
      </w:pPr>
      <w:r>
        <w:t>Additional details on selecting Case Studies and underpinning Bodies of Research (BoRs)</w:t>
      </w:r>
      <w:r w:rsidR="00397674">
        <w:t xml:space="preserve"> from sampled departments</w:t>
      </w:r>
    </w:p>
    <w:p w14:paraId="55322F6E" w14:textId="3B6B4D04" w:rsidR="00272012" w:rsidRDefault="003E5E7B" w:rsidP="00272012">
      <w:pPr>
        <w:spacing w:after="120" w:line="360" w:lineRule="auto"/>
        <w:rPr>
          <w:rFonts w:eastAsia="Times New Roman"/>
          <w:sz w:val="24"/>
          <w:szCs w:val="24"/>
        </w:rPr>
      </w:pPr>
      <w:r w:rsidRPr="003E5E7B">
        <w:rPr>
          <w:sz w:val="24"/>
          <w:szCs w:val="24"/>
        </w:rPr>
        <w:fldChar w:fldCharType="begin"/>
      </w:r>
      <w:r w:rsidRPr="003E5E7B">
        <w:rPr>
          <w:sz w:val="24"/>
          <w:szCs w:val="24"/>
        </w:rPr>
        <w:instrText xml:space="preserve"> REF _Ref19784972 \h </w:instrText>
      </w:r>
      <w:r>
        <w:rPr>
          <w:sz w:val="24"/>
          <w:szCs w:val="24"/>
        </w:rPr>
        <w:instrText xml:space="preserve"> \* MERGEFORMAT </w:instrText>
      </w:r>
      <w:r w:rsidRPr="003E5E7B">
        <w:rPr>
          <w:sz w:val="24"/>
          <w:szCs w:val="24"/>
        </w:rPr>
      </w:r>
      <w:r w:rsidRPr="003E5E7B">
        <w:rPr>
          <w:sz w:val="24"/>
          <w:szCs w:val="24"/>
        </w:rPr>
        <w:fldChar w:fldCharType="separate"/>
      </w:r>
      <w:r w:rsidR="0011424E" w:rsidRPr="0011424E">
        <w:rPr>
          <w:sz w:val="24"/>
          <w:szCs w:val="24"/>
        </w:rPr>
        <w:t xml:space="preserve">Table </w:t>
      </w:r>
      <w:r w:rsidR="0011424E" w:rsidRPr="0011424E">
        <w:rPr>
          <w:noProof/>
          <w:sz w:val="24"/>
          <w:szCs w:val="24"/>
        </w:rPr>
        <w:t>38</w:t>
      </w:r>
      <w:r w:rsidRPr="003E5E7B">
        <w:rPr>
          <w:sz w:val="24"/>
          <w:szCs w:val="24"/>
        </w:rPr>
        <w:fldChar w:fldCharType="end"/>
      </w:r>
      <w:r>
        <w:rPr>
          <w:sz w:val="24"/>
          <w:szCs w:val="24"/>
        </w:rPr>
        <w:t xml:space="preserve"> </w:t>
      </w:r>
      <w:r w:rsidR="00272012">
        <w:rPr>
          <w:rFonts w:eastAsia="Times New Roman"/>
          <w:sz w:val="24"/>
          <w:szCs w:val="24"/>
        </w:rPr>
        <w:t>shows the total number of Case Studies in each submission, the total number of sampled case studies, and finally the total number of distinct bodies of research. That is, some of the Case Studies from a given submission are based on closely related bodies of research which, for the purpose of my analysis, I treat as united so as not to duplicate analysis of the same body of research. In effect then, although the Case Studies represent my main source and ‘way in’ to the data, my unit of analysis is better understood to be the underpinning body of research</w:t>
      </w:r>
      <w:r w:rsidR="00044364">
        <w:rPr>
          <w:rFonts w:eastAsia="Times New Roman"/>
          <w:sz w:val="24"/>
          <w:szCs w:val="24"/>
        </w:rPr>
        <w:t xml:space="preserve"> (BoR)</w:t>
      </w:r>
      <w:r w:rsidR="00272012">
        <w:rPr>
          <w:rFonts w:eastAsia="Times New Roman"/>
          <w:sz w:val="24"/>
          <w:szCs w:val="24"/>
        </w:rPr>
        <w:t xml:space="preserve">. </w:t>
      </w:r>
    </w:p>
    <w:tbl>
      <w:tblPr>
        <w:tblW w:w="8804" w:type="dxa"/>
        <w:tblLook w:val="04A0" w:firstRow="1" w:lastRow="0" w:firstColumn="1" w:lastColumn="0" w:noHBand="0" w:noVBand="1"/>
      </w:tblPr>
      <w:tblGrid>
        <w:gridCol w:w="936"/>
        <w:gridCol w:w="2728"/>
        <w:gridCol w:w="1316"/>
        <w:gridCol w:w="1536"/>
        <w:gridCol w:w="2288"/>
      </w:tblGrid>
      <w:tr w:rsidR="00272012" w:rsidRPr="00E21685" w14:paraId="1126CCC0" w14:textId="77777777" w:rsidTr="006A166E">
        <w:trPr>
          <w:trHeight w:val="254"/>
        </w:trPr>
        <w:tc>
          <w:tcPr>
            <w:tcW w:w="9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527445" w14:textId="4143592E" w:rsidR="00272012" w:rsidRPr="00E21685" w:rsidRDefault="00B720FA" w:rsidP="004130A7">
            <w:pPr>
              <w:spacing w:after="0" w:line="240" w:lineRule="auto"/>
              <w:jc w:val="center"/>
              <w:rPr>
                <w:rFonts w:eastAsia="Times New Roman"/>
                <w:b/>
                <w:bCs/>
                <w:color w:val="000000"/>
                <w:lang w:eastAsia="ko-KR"/>
              </w:rPr>
            </w:pPr>
            <w:r>
              <w:rPr>
                <w:rFonts w:eastAsia="Times New Roman"/>
                <w:b/>
                <w:bCs/>
                <w:color w:val="000000"/>
                <w:lang w:eastAsia="ko-KR"/>
              </w:rPr>
              <w:t xml:space="preserve">REF2014 </w:t>
            </w:r>
            <w:r w:rsidR="00272012" w:rsidRPr="00E21685">
              <w:rPr>
                <w:rFonts w:eastAsia="Times New Roman"/>
                <w:b/>
                <w:bCs/>
                <w:color w:val="000000"/>
                <w:lang w:eastAsia="ko-KR"/>
              </w:rPr>
              <w:t>UoA</w:t>
            </w:r>
          </w:p>
        </w:tc>
        <w:tc>
          <w:tcPr>
            <w:tcW w:w="2728" w:type="dxa"/>
            <w:tcBorders>
              <w:top w:val="single" w:sz="4" w:space="0" w:color="auto"/>
              <w:left w:val="nil"/>
              <w:bottom w:val="single" w:sz="4" w:space="0" w:color="auto"/>
              <w:right w:val="single" w:sz="4" w:space="0" w:color="auto"/>
            </w:tcBorders>
            <w:shd w:val="clear" w:color="auto" w:fill="auto"/>
            <w:noWrap/>
            <w:vAlign w:val="center"/>
            <w:hideMark/>
          </w:tcPr>
          <w:p w14:paraId="53431E5B" w14:textId="77777777" w:rsidR="00272012" w:rsidRPr="00E21685" w:rsidRDefault="00272012" w:rsidP="004130A7">
            <w:pPr>
              <w:spacing w:after="0" w:line="240" w:lineRule="auto"/>
              <w:jc w:val="center"/>
              <w:rPr>
                <w:rFonts w:eastAsia="Times New Roman"/>
                <w:b/>
                <w:bCs/>
                <w:color w:val="000000"/>
                <w:lang w:eastAsia="ko-KR"/>
              </w:rPr>
            </w:pPr>
            <w:r w:rsidRPr="00E21685">
              <w:rPr>
                <w:rFonts w:eastAsia="Times New Roman"/>
                <w:b/>
                <w:bCs/>
                <w:color w:val="000000"/>
                <w:lang w:eastAsia="ko-KR"/>
              </w:rPr>
              <w:t>Institution</w:t>
            </w:r>
          </w:p>
        </w:tc>
        <w:tc>
          <w:tcPr>
            <w:tcW w:w="1316" w:type="dxa"/>
            <w:tcBorders>
              <w:top w:val="single" w:sz="4" w:space="0" w:color="auto"/>
              <w:left w:val="nil"/>
              <w:bottom w:val="single" w:sz="4" w:space="0" w:color="auto"/>
              <w:right w:val="single" w:sz="4" w:space="0" w:color="auto"/>
            </w:tcBorders>
            <w:shd w:val="clear" w:color="auto" w:fill="auto"/>
            <w:noWrap/>
            <w:vAlign w:val="center"/>
            <w:hideMark/>
          </w:tcPr>
          <w:p w14:paraId="50F0781A" w14:textId="77777777" w:rsidR="00272012" w:rsidRPr="00E21685" w:rsidRDefault="00272012" w:rsidP="004130A7">
            <w:pPr>
              <w:spacing w:after="0" w:line="240" w:lineRule="auto"/>
              <w:jc w:val="center"/>
              <w:rPr>
                <w:rFonts w:eastAsia="Times New Roman"/>
                <w:b/>
                <w:bCs/>
                <w:color w:val="000000"/>
                <w:lang w:eastAsia="ko-KR"/>
              </w:rPr>
            </w:pPr>
            <w:r w:rsidRPr="00E21685">
              <w:rPr>
                <w:rFonts w:eastAsia="Times New Roman"/>
                <w:b/>
                <w:bCs/>
                <w:color w:val="000000"/>
                <w:lang w:eastAsia="ko-KR"/>
              </w:rPr>
              <w:t>Total Case Studies</w:t>
            </w:r>
          </w:p>
        </w:tc>
        <w:tc>
          <w:tcPr>
            <w:tcW w:w="1536" w:type="dxa"/>
            <w:tcBorders>
              <w:top w:val="single" w:sz="4" w:space="0" w:color="auto"/>
              <w:left w:val="nil"/>
              <w:bottom w:val="single" w:sz="4" w:space="0" w:color="auto"/>
              <w:right w:val="single" w:sz="4" w:space="0" w:color="auto"/>
            </w:tcBorders>
            <w:shd w:val="clear" w:color="auto" w:fill="auto"/>
            <w:noWrap/>
            <w:vAlign w:val="center"/>
            <w:hideMark/>
          </w:tcPr>
          <w:p w14:paraId="343C6A18" w14:textId="77777777" w:rsidR="00272012" w:rsidRPr="00E21685" w:rsidRDefault="00272012" w:rsidP="004130A7">
            <w:pPr>
              <w:spacing w:after="0" w:line="240" w:lineRule="auto"/>
              <w:jc w:val="center"/>
              <w:rPr>
                <w:rFonts w:eastAsia="Times New Roman"/>
                <w:b/>
                <w:bCs/>
                <w:color w:val="000000"/>
                <w:lang w:eastAsia="ko-KR"/>
              </w:rPr>
            </w:pPr>
            <w:r w:rsidRPr="00E21685">
              <w:rPr>
                <w:rFonts w:eastAsia="Times New Roman"/>
                <w:b/>
                <w:bCs/>
                <w:color w:val="000000"/>
                <w:lang w:eastAsia="ko-KR"/>
              </w:rPr>
              <w:t>Sampled Case Studies</w:t>
            </w:r>
          </w:p>
        </w:tc>
        <w:tc>
          <w:tcPr>
            <w:tcW w:w="2288" w:type="dxa"/>
            <w:tcBorders>
              <w:top w:val="single" w:sz="4" w:space="0" w:color="auto"/>
              <w:left w:val="nil"/>
              <w:bottom w:val="single" w:sz="4" w:space="0" w:color="auto"/>
              <w:right w:val="single" w:sz="4" w:space="0" w:color="auto"/>
            </w:tcBorders>
            <w:shd w:val="clear" w:color="auto" w:fill="auto"/>
            <w:vAlign w:val="center"/>
          </w:tcPr>
          <w:p w14:paraId="0CBEDCBC" w14:textId="3016DC78" w:rsidR="00272012" w:rsidRPr="002A514A" w:rsidRDefault="00272012" w:rsidP="004130A7">
            <w:pPr>
              <w:spacing w:after="0" w:line="240" w:lineRule="auto"/>
              <w:jc w:val="center"/>
              <w:rPr>
                <w:rFonts w:eastAsia="Times New Roman"/>
                <w:b/>
                <w:bCs/>
                <w:color w:val="000000"/>
                <w:lang w:eastAsia="ko-KR"/>
              </w:rPr>
            </w:pPr>
            <w:r w:rsidRPr="002A514A">
              <w:rPr>
                <w:rFonts w:eastAsia="Times New Roman"/>
                <w:b/>
                <w:bCs/>
                <w:color w:val="000000"/>
                <w:lang w:eastAsia="ko-KR"/>
              </w:rPr>
              <w:t>Distinct bodies of research</w:t>
            </w:r>
            <w:r w:rsidR="00324D2D">
              <w:rPr>
                <w:rFonts w:eastAsia="Times New Roman"/>
                <w:b/>
                <w:bCs/>
                <w:color w:val="000000"/>
                <w:lang w:eastAsia="ko-KR"/>
              </w:rPr>
              <w:t xml:space="preserve"> underpinning the ‘sampled case studies’</w:t>
            </w:r>
          </w:p>
        </w:tc>
      </w:tr>
      <w:tr w:rsidR="00272012" w:rsidRPr="00E21685" w14:paraId="325FFA7B" w14:textId="77777777" w:rsidTr="006A166E">
        <w:trPr>
          <w:trHeight w:val="254"/>
        </w:trPr>
        <w:tc>
          <w:tcPr>
            <w:tcW w:w="936" w:type="dxa"/>
            <w:tcBorders>
              <w:top w:val="nil"/>
              <w:left w:val="single" w:sz="4" w:space="0" w:color="auto"/>
              <w:bottom w:val="single" w:sz="4" w:space="0" w:color="auto"/>
              <w:right w:val="single" w:sz="4" w:space="0" w:color="auto"/>
            </w:tcBorders>
            <w:shd w:val="clear" w:color="auto" w:fill="auto"/>
            <w:noWrap/>
            <w:vAlign w:val="bottom"/>
            <w:hideMark/>
          </w:tcPr>
          <w:p w14:paraId="18899AEC" w14:textId="77777777" w:rsidR="00272012" w:rsidRPr="00E21685" w:rsidRDefault="00272012" w:rsidP="004130A7">
            <w:pPr>
              <w:spacing w:after="0" w:line="240" w:lineRule="auto"/>
              <w:jc w:val="center"/>
              <w:rPr>
                <w:rFonts w:eastAsia="Times New Roman"/>
                <w:bCs/>
                <w:color w:val="000000"/>
                <w:lang w:eastAsia="ko-KR"/>
              </w:rPr>
            </w:pPr>
            <w:r w:rsidRPr="00E21685">
              <w:rPr>
                <w:rFonts w:eastAsia="Times New Roman"/>
                <w:bCs/>
                <w:color w:val="000000"/>
                <w:lang w:eastAsia="ko-KR"/>
              </w:rPr>
              <w:t>1</w:t>
            </w:r>
          </w:p>
        </w:tc>
        <w:tc>
          <w:tcPr>
            <w:tcW w:w="2728" w:type="dxa"/>
            <w:tcBorders>
              <w:top w:val="nil"/>
              <w:left w:val="nil"/>
              <w:bottom w:val="single" w:sz="4" w:space="0" w:color="auto"/>
              <w:right w:val="single" w:sz="4" w:space="0" w:color="auto"/>
            </w:tcBorders>
            <w:shd w:val="clear" w:color="auto" w:fill="auto"/>
            <w:noWrap/>
            <w:vAlign w:val="bottom"/>
            <w:hideMark/>
          </w:tcPr>
          <w:p w14:paraId="720919E9"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University of Glasgow</w:t>
            </w:r>
          </w:p>
        </w:tc>
        <w:tc>
          <w:tcPr>
            <w:tcW w:w="1316" w:type="dxa"/>
            <w:tcBorders>
              <w:top w:val="nil"/>
              <w:left w:val="nil"/>
              <w:bottom w:val="single" w:sz="4" w:space="0" w:color="auto"/>
              <w:right w:val="single" w:sz="4" w:space="0" w:color="auto"/>
            </w:tcBorders>
            <w:shd w:val="clear" w:color="auto" w:fill="auto"/>
            <w:noWrap/>
            <w:vAlign w:val="bottom"/>
            <w:hideMark/>
          </w:tcPr>
          <w:p w14:paraId="6233F91A"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19</w:t>
            </w:r>
          </w:p>
        </w:tc>
        <w:tc>
          <w:tcPr>
            <w:tcW w:w="1536" w:type="dxa"/>
            <w:tcBorders>
              <w:top w:val="nil"/>
              <w:left w:val="nil"/>
              <w:bottom w:val="single" w:sz="4" w:space="0" w:color="auto"/>
              <w:right w:val="single" w:sz="4" w:space="0" w:color="auto"/>
            </w:tcBorders>
            <w:shd w:val="clear" w:color="auto" w:fill="auto"/>
            <w:noWrap/>
            <w:vAlign w:val="bottom"/>
            <w:hideMark/>
          </w:tcPr>
          <w:p w14:paraId="7EE84537" w14:textId="77777777" w:rsidR="00272012" w:rsidRPr="00E21685" w:rsidRDefault="00272012" w:rsidP="004130A7">
            <w:pPr>
              <w:spacing w:after="0" w:line="240" w:lineRule="auto"/>
              <w:jc w:val="center"/>
              <w:rPr>
                <w:rFonts w:eastAsia="Times New Roman"/>
                <w:color w:val="000000"/>
                <w:lang w:eastAsia="ko-KR"/>
              </w:rPr>
            </w:pPr>
            <w:r>
              <w:rPr>
                <w:rFonts w:eastAsia="Times New Roman"/>
                <w:color w:val="000000"/>
                <w:lang w:eastAsia="ko-KR"/>
              </w:rPr>
              <w:t>5</w:t>
            </w:r>
          </w:p>
        </w:tc>
        <w:tc>
          <w:tcPr>
            <w:tcW w:w="2288" w:type="dxa"/>
            <w:tcBorders>
              <w:top w:val="nil"/>
              <w:left w:val="nil"/>
              <w:bottom w:val="single" w:sz="4" w:space="0" w:color="auto"/>
              <w:right w:val="single" w:sz="4" w:space="0" w:color="auto"/>
            </w:tcBorders>
            <w:shd w:val="clear" w:color="auto" w:fill="auto"/>
          </w:tcPr>
          <w:p w14:paraId="2FB448F7" w14:textId="77777777" w:rsidR="00272012" w:rsidRPr="002A514A" w:rsidRDefault="00272012" w:rsidP="004130A7">
            <w:pPr>
              <w:spacing w:after="0" w:line="240" w:lineRule="auto"/>
              <w:jc w:val="center"/>
              <w:rPr>
                <w:rFonts w:eastAsia="Times New Roman"/>
                <w:color w:val="000000"/>
                <w:lang w:eastAsia="ko-KR"/>
              </w:rPr>
            </w:pPr>
            <w:r w:rsidRPr="002A514A">
              <w:rPr>
                <w:rFonts w:eastAsia="Times New Roman"/>
                <w:color w:val="000000"/>
                <w:lang w:eastAsia="ko-KR"/>
              </w:rPr>
              <w:t>2</w:t>
            </w:r>
          </w:p>
        </w:tc>
      </w:tr>
      <w:tr w:rsidR="00272012" w:rsidRPr="00E21685" w14:paraId="30951CA5" w14:textId="77777777" w:rsidTr="006A166E">
        <w:trPr>
          <w:trHeight w:val="254"/>
        </w:trPr>
        <w:tc>
          <w:tcPr>
            <w:tcW w:w="936" w:type="dxa"/>
            <w:tcBorders>
              <w:top w:val="nil"/>
              <w:left w:val="single" w:sz="4" w:space="0" w:color="auto"/>
              <w:bottom w:val="single" w:sz="4" w:space="0" w:color="auto"/>
              <w:right w:val="single" w:sz="4" w:space="0" w:color="auto"/>
            </w:tcBorders>
            <w:shd w:val="clear" w:color="auto" w:fill="auto"/>
            <w:noWrap/>
            <w:vAlign w:val="bottom"/>
            <w:hideMark/>
          </w:tcPr>
          <w:p w14:paraId="271916DA" w14:textId="77777777" w:rsidR="00272012" w:rsidRPr="00E21685" w:rsidRDefault="00272012" w:rsidP="004130A7">
            <w:pPr>
              <w:spacing w:after="0" w:line="240" w:lineRule="auto"/>
              <w:jc w:val="center"/>
              <w:rPr>
                <w:rFonts w:eastAsia="Times New Roman"/>
                <w:bCs/>
                <w:color w:val="000000"/>
                <w:lang w:eastAsia="ko-KR"/>
              </w:rPr>
            </w:pPr>
            <w:r w:rsidRPr="00E21685">
              <w:rPr>
                <w:rFonts w:eastAsia="Times New Roman"/>
                <w:bCs/>
                <w:color w:val="000000"/>
                <w:lang w:eastAsia="ko-KR"/>
              </w:rPr>
              <w:t>4</w:t>
            </w:r>
          </w:p>
        </w:tc>
        <w:tc>
          <w:tcPr>
            <w:tcW w:w="2728" w:type="dxa"/>
            <w:tcBorders>
              <w:top w:val="nil"/>
              <w:left w:val="nil"/>
              <w:bottom w:val="single" w:sz="4" w:space="0" w:color="auto"/>
              <w:right w:val="single" w:sz="4" w:space="0" w:color="auto"/>
            </w:tcBorders>
            <w:shd w:val="clear" w:color="auto" w:fill="auto"/>
            <w:noWrap/>
            <w:vAlign w:val="bottom"/>
            <w:hideMark/>
          </w:tcPr>
          <w:p w14:paraId="088E7EB1"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University of East London</w:t>
            </w:r>
          </w:p>
        </w:tc>
        <w:tc>
          <w:tcPr>
            <w:tcW w:w="1316" w:type="dxa"/>
            <w:tcBorders>
              <w:top w:val="nil"/>
              <w:left w:val="nil"/>
              <w:bottom w:val="single" w:sz="4" w:space="0" w:color="auto"/>
              <w:right w:val="single" w:sz="4" w:space="0" w:color="auto"/>
            </w:tcBorders>
            <w:shd w:val="clear" w:color="auto" w:fill="auto"/>
            <w:noWrap/>
            <w:vAlign w:val="bottom"/>
            <w:hideMark/>
          </w:tcPr>
          <w:p w14:paraId="5D9F0971"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2</w:t>
            </w:r>
          </w:p>
        </w:tc>
        <w:tc>
          <w:tcPr>
            <w:tcW w:w="1536" w:type="dxa"/>
            <w:tcBorders>
              <w:top w:val="nil"/>
              <w:left w:val="nil"/>
              <w:bottom w:val="single" w:sz="4" w:space="0" w:color="auto"/>
              <w:right w:val="single" w:sz="4" w:space="0" w:color="auto"/>
            </w:tcBorders>
            <w:shd w:val="clear" w:color="auto" w:fill="auto"/>
            <w:noWrap/>
            <w:vAlign w:val="bottom"/>
            <w:hideMark/>
          </w:tcPr>
          <w:p w14:paraId="393A1648"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2</w:t>
            </w:r>
          </w:p>
        </w:tc>
        <w:tc>
          <w:tcPr>
            <w:tcW w:w="2288" w:type="dxa"/>
            <w:tcBorders>
              <w:top w:val="nil"/>
              <w:left w:val="nil"/>
              <w:bottom w:val="single" w:sz="4" w:space="0" w:color="auto"/>
              <w:right w:val="single" w:sz="4" w:space="0" w:color="auto"/>
            </w:tcBorders>
            <w:shd w:val="clear" w:color="auto" w:fill="auto"/>
          </w:tcPr>
          <w:p w14:paraId="0475A705" w14:textId="77777777" w:rsidR="00272012" w:rsidRPr="002A514A" w:rsidRDefault="00272012" w:rsidP="004130A7">
            <w:pPr>
              <w:spacing w:after="0" w:line="240" w:lineRule="auto"/>
              <w:jc w:val="center"/>
              <w:rPr>
                <w:rFonts w:eastAsia="Times New Roman"/>
                <w:color w:val="000000"/>
                <w:lang w:eastAsia="ko-KR"/>
              </w:rPr>
            </w:pPr>
            <w:r w:rsidRPr="002A514A">
              <w:rPr>
                <w:rFonts w:eastAsia="Times New Roman"/>
                <w:color w:val="000000"/>
                <w:lang w:eastAsia="ko-KR"/>
              </w:rPr>
              <w:t>2</w:t>
            </w:r>
          </w:p>
        </w:tc>
      </w:tr>
      <w:tr w:rsidR="00272012" w:rsidRPr="00E21685" w14:paraId="00314A0C" w14:textId="77777777" w:rsidTr="006A166E">
        <w:trPr>
          <w:trHeight w:val="254"/>
        </w:trPr>
        <w:tc>
          <w:tcPr>
            <w:tcW w:w="936" w:type="dxa"/>
            <w:tcBorders>
              <w:top w:val="nil"/>
              <w:left w:val="single" w:sz="4" w:space="0" w:color="auto"/>
              <w:bottom w:val="single" w:sz="4" w:space="0" w:color="auto"/>
              <w:right w:val="single" w:sz="4" w:space="0" w:color="auto"/>
            </w:tcBorders>
            <w:shd w:val="clear" w:color="auto" w:fill="auto"/>
            <w:noWrap/>
            <w:vAlign w:val="bottom"/>
            <w:hideMark/>
          </w:tcPr>
          <w:p w14:paraId="6378B7C3" w14:textId="77777777" w:rsidR="00272012" w:rsidRPr="00E21685" w:rsidRDefault="00272012" w:rsidP="004130A7">
            <w:pPr>
              <w:spacing w:after="0" w:line="240" w:lineRule="auto"/>
              <w:jc w:val="center"/>
              <w:rPr>
                <w:rFonts w:eastAsia="Times New Roman"/>
                <w:bCs/>
                <w:color w:val="000000"/>
                <w:lang w:eastAsia="ko-KR"/>
              </w:rPr>
            </w:pPr>
            <w:r w:rsidRPr="00E21685">
              <w:rPr>
                <w:rFonts w:eastAsia="Times New Roman"/>
                <w:bCs/>
                <w:color w:val="000000"/>
                <w:lang w:eastAsia="ko-KR"/>
              </w:rPr>
              <w:t>5</w:t>
            </w:r>
          </w:p>
        </w:tc>
        <w:tc>
          <w:tcPr>
            <w:tcW w:w="2728" w:type="dxa"/>
            <w:tcBorders>
              <w:top w:val="nil"/>
              <w:left w:val="nil"/>
              <w:bottom w:val="single" w:sz="4" w:space="0" w:color="auto"/>
              <w:right w:val="single" w:sz="4" w:space="0" w:color="auto"/>
            </w:tcBorders>
            <w:shd w:val="clear" w:color="auto" w:fill="auto"/>
            <w:noWrap/>
            <w:vAlign w:val="bottom"/>
            <w:hideMark/>
          </w:tcPr>
          <w:p w14:paraId="292E9B2B"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University of St Andrews</w:t>
            </w:r>
          </w:p>
        </w:tc>
        <w:tc>
          <w:tcPr>
            <w:tcW w:w="1316" w:type="dxa"/>
            <w:tcBorders>
              <w:top w:val="nil"/>
              <w:left w:val="nil"/>
              <w:bottom w:val="single" w:sz="4" w:space="0" w:color="auto"/>
              <w:right w:val="single" w:sz="4" w:space="0" w:color="auto"/>
            </w:tcBorders>
            <w:shd w:val="clear" w:color="auto" w:fill="auto"/>
            <w:noWrap/>
            <w:vAlign w:val="bottom"/>
            <w:hideMark/>
          </w:tcPr>
          <w:p w14:paraId="7C03869A"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6</w:t>
            </w:r>
          </w:p>
        </w:tc>
        <w:tc>
          <w:tcPr>
            <w:tcW w:w="1536" w:type="dxa"/>
            <w:tcBorders>
              <w:top w:val="nil"/>
              <w:left w:val="nil"/>
              <w:bottom w:val="single" w:sz="4" w:space="0" w:color="auto"/>
              <w:right w:val="single" w:sz="4" w:space="0" w:color="auto"/>
            </w:tcBorders>
            <w:shd w:val="clear" w:color="auto" w:fill="auto"/>
            <w:noWrap/>
            <w:vAlign w:val="bottom"/>
            <w:hideMark/>
          </w:tcPr>
          <w:p w14:paraId="2E4FB4D0"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4</w:t>
            </w:r>
          </w:p>
        </w:tc>
        <w:tc>
          <w:tcPr>
            <w:tcW w:w="2288" w:type="dxa"/>
            <w:tcBorders>
              <w:top w:val="nil"/>
              <w:left w:val="nil"/>
              <w:bottom w:val="single" w:sz="4" w:space="0" w:color="auto"/>
              <w:right w:val="single" w:sz="4" w:space="0" w:color="auto"/>
            </w:tcBorders>
            <w:shd w:val="clear" w:color="auto" w:fill="auto"/>
          </w:tcPr>
          <w:p w14:paraId="42D85492" w14:textId="77777777" w:rsidR="00272012" w:rsidRPr="002A514A" w:rsidRDefault="00272012" w:rsidP="004130A7">
            <w:pPr>
              <w:spacing w:after="0" w:line="240" w:lineRule="auto"/>
              <w:jc w:val="center"/>
              <w:rPr>
                <w:rFonts w:eastAsia="Times New Roman"/>
                <w:color w:val="000000"/>
                <w:lang w:eastAsia="ko-KR"/>
              </w:rPr>
            </w:pPr>
            <w:r w:rsidRPr="002A514A">
              <w:rPr>
                <w:rFonts w:eastAsia="Times New Roman"/>
                <w:color w:val="000000"/>
                <w:lang w:eastAsia="ko-KR"/>
              </w:rPr>
              <w:t>1</w:t>
            </w:r>
          </w:p>
        </w:tc>
      </w:tr>
      <w:tr w:rsidR="00272012" w:rsidRPr="00E21685" w14:paraId="46EDFA2A" w14:textId="77777777" w:rsidTr="006A166E">
        <w:trPr>
          <w:trHeight w:val="254"/>
        </w:trPr>
        <w:tc>
          <w:tcPr>
            <w:tcW w:w="936" w:type="dxa"/>
            <w:tcBorders>
              <w:top w:val="nil"/>
              <w:left w:val="single" w:sz="4" w:space="0" w:color="auto"/>
              <w:bottom w:val="single" w:sz="4" w:space="0" w:color="auto"/>
              <w:right w:val="single" w:sz="4" w:space="0" w:color="auto"/>
            </w:tcBorders>
            <w:shd w:val="clear" w:color="auto" w:fill="auto"/>
            <w:noWrap/>
            <w:vAlign w:val="bottom"/>
            <w:hideMark/>
          </w:tcPr>
          <w:p w14:paraId="7DF25C23" w14:textId="77777777" w:rsidR="00272012" w:rsidRPr="00E21685" w:rsidRDefault="00272012" w:rsidP="004130A7">
            <w:pPr>
              <w:spacing w:after="0" w:line="240" w:lineRule="auto"/>
              <w:jc w:val="center"/>
              <w:rPr>
                <w:rFonts w:eastAsia="Times New Roman"/>
                <w:bCs/>
                <w:color w:val="000000"/>
                <w:lang w:eastAsia="ko-KR"/>
              </w:rPr>
            </w:pPr>
            <w:r w:rsidRPr="00E21685">
              <w:rPr>
                <w:rFonts w:eastAsia="Times New Roman"/>
                <w:bCs/>
                <w:color w:val="000000"/>
                <w:lang w:eastAsia="ko-KR"/>
              </w:rPr>
              <w:t>7</w:t>
            </w:r>
          </w:p>
        </w:tc>
        <w:tc>
          <w:tcPr>
            <w:tcW w:w="2728" w:type="dxa"/>
            <w:tcBorders>
              <w:top w:val="nil"/>
              <w:left w:val="nil"/>
              <w:bottom w:val="single" w:sz="4" w:space="0" w:color="auto"/>
              <w:right w:val="single" w:sz="4" w:space="0" w:color="auto"/>
            </w:tcBorders>
            <w:shd w:val="clear" w:color="auto" w:fill="auto"/>
            <w:noWrap/>
            <w:vAlign w:val="bottom"/>
            <w:hideMark/>
          </w:tcPr>
          <w:p w14:paraId="55C5AA3E"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Edinburgh Napier University</w:t>
            </w:r>
          </w:p>
        </w:tc>
        <w:tc>
          <w:tcPr>
            <w:tcW w:w="1316" w:type="dxa"/>
            <w:tcBorders>
              <w:top w:val="nil"/>
              <w:left w:val="nil"/>
              <w:bottom w:val="single" w:sz="4" w:space="0" w:color="auto"/>
              <w:right w:val="single" w:sz="4" w:space="0" w:color="auto"/>
            </w:tcBorders>
            <w:shd w:val="clear" w:color="auto" w:fill="auto"/>
            <w:noWrap/>
            <w:vAlign w:val="bottom"/>
            <w:hideMark/>
          </w:tcPr>
          <w:p w14:paraId="1B20FA98"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2</w:t>
            </w:r>
          </w:p>
        </w:tc>
        <w:tc>
          <w:tcPr>
            <w:tcW w:w="1536" w:type="dxa"/>
            <w:tcBorders>
              <w:top w:val="nil"/>
              <w:left w:val="nil"/>
              <w:bottom w:val="single" w:sz="4" w:space="0" w:color="auto"/>
              <w:right w:val="single" w:sz="4" w:space="0" w:color="auto"/>
            </w:tcBorders>
            <w:shd w:val="clear" w:color="auto" w:fill="auto"/>
            <w:noWrap/>
            <w:vAlign w:val="bottom"/>
            <w:hideMark/>
          </w:tcPr>
          <w:p w14:paraId="5B3A6C8A"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2</w:t>
            </w:r>
          </w:p>
        </w:tc>
        <w:tc>
          <w:tcPr>
            <w:tcW w:w="2288" w:type="dxa"/>
            <w:tcBorders>
              <w:top w:val="nil"/>
              <w:left w:val="nil"/>
              <w:bottom w:val="single" w:sz="4" w:space="0" w:color="auto"/>
              <w:right w:val="single" w:sz="4" w:space="0" w:color="auto"/>
            </w:tcBorders>
            <w:shd w:val="clear" w:color="auto" w:fill="auto"/>
          </w:tcPr>
          <w:p w14:paraId="6B62C35F" w14:textId="77777777" w:rsidR="00272012" w:rsidRPr="002A514A" w:rsidRDefault="00272012" w:rsidP="004130A7">
            <w:pPr>
              <w:spacing w:after="0" w:line="240" w:lineRule="auto"/>
              <w:jc w:val="center"/>
              <w:rPr>
                <w:rFonts w:eastAsia="Times New Roman"/>
                <w:color w:val="000000"/>
                <w:lang w:eastAsia="ko-KR"/>
              </w:rPr>
            </w:pPr>
            <w:r w:rsidRPr="002A514A">
              <w:rPr>
                <w:rFonts w:eastAsia="Times New Roman"/>
                <w:color w:val="000000"/>
                <w:lang w:eastAsia="ko-KR"/>
              </w:rPr>
              <w:t>2</w:t>
            </w:r>
          </w:p>
        </w:tc>
      </w:tr>
      <w:tr w:rsidR="00272012" w:rsidRPr="00E21685" w14:paraId="39533656" w14:textId="77777777" w:rsidTr="006A166E">
        <w:trPr>
          <w:trHeight w:val="254"/>
        </w:trPr>
        <w:tc>
          <w:tcPr>
            <w:tcW w:w="936" w:type="dxa"/>
            <w:tcBorders>
              <w:top w:val="nil"/>
              <w:left w:val="single" w:sz="4" w:space="0" w:color="auto"/>
              <w:bottom w:val="single" w:sz="4" w:space="0" w:color="auto"/>
              <w:right w:val="single" w:sz="4" w:space="0" w:color="auto"/>
            </w:tcBorders>
            <w:shd w:val="clear" w:color="auto" w:fill="auto"/>
            <w:noWrap/>
            <w:vAlign w:val="bottom"/>
            <w:hideMark/>
          </w:tcPr>
          <w:p w14:paraId="32A2F167" w14:textId="77777777" w:rsidR="00272012" w:rsidRPr="00E21685" w:rsidRDefault="00272012" w:rsidP="004130A7">
            <w:pPr>
              <w:spacing w:after="0" w:line="240" w:lineRule="auto"/>
              <w:jc w:val="center"/>
              <w:rPr>
                <w:rFonts w:eastAsia="Times New Roman"/>
                <w:bCs/>
                <w:color w:val="000000"/>
                <w:lang w:eastAsia="ko-KR"/>
              </w:rPr>
            </w:pPr>
            <w:r w:rsidRPr="00E21685">
              <w:rPr>
                <w:rFonts w:eastAsia="Times New Roman"/>
                <w:bCs/>
                <w:color w:val="000000"/>
                <w:lang w:eastAsia="ko-KR"/>
              </w:rPr>
              <w:t>8</w:t>
            </w:r>
          </w:p>
        </w:tc>
        <w:tc>
          <w:tcPr>
            <w:tcW w:w="2728" w:type="dxa"/>
            <w:tcBorders>
              <w:top w:val="nil"/>
              <w:left w:val="nil"/>
              <w:bottom w:val="single" w:sz="4" w:space="0" w:color="auto"/>
              <w:right w:val="single" w:sz="4" w:space="0" w:color="auto"/>
            </w:tcBorders>
            <w:shd w:val="clear" w:color="auto" w:fill="auto"/>
            <w:noWrap/>
            <w:vAlign w:val="bottom"/>
            <w:hideMark/>
          </w:tcPr>
          <w:p w14:paraId="3013D595"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Queen's University Belfast</w:t>
            </w:r>
          </w:p>
        </w:tc>
        <w:tc>
          <w:tcPr>
            <w:tcW w:w="1316" w:type="dxa"/>
            <w:tcBorders>
              <w:top w:val="nil"/>
              <w:left w:val="nil"/>
              <w:bottom w:val="single" w:sz="4" w:space="0" w:color="auto"/>
              <w:right w:val="single" w:sz="4" w:space="0" w:color="auto"/>
            </w:tcBorders>
            <w:shd w:val="clear" w:color="auto" w:fill="auto"/>
            <w:noWrap/>
            <w:vAlign w:val="bottom"/>
            <w:hideMark/>
          </w:tcPr>
          <w:p w14:paraId="03F594D1"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4</w:t>
            </w:r>
          </w:p>
        </w:tc>
        <w:tc>
          <w:tcPr>
            <w:tcW w:w="1536" w:type="dxa"/>
            <w:tcBorders>
              <w:top w:val="nil"/>
              <w:left w:val="nil"/>
              <w:bottom w:val="single" w:sz="4" w:space="0" w:color="auto"/>
              <w:right w:val="single" w:sz="4" w:space="0" w:color="auto"/>
            </w:tcBorders>
            <w:shd w:val="clear" w:color="auto" w:fill="auto"/>
            <w:noWrap/>
            <w:vAlign w:val="bottom"/>
            <w:hideMark/>
          </w:tcPr>
          <w:p w14:paraId="7F5AC7AD" w14:textId="77777777" w:rsidR="00272012" w:rsidRPr="00E21685" w:rsidRDefault="00272012" w:rsidP="004130A7">
            <w:pPr>
              <w:spacing w:after="0" w:line="240" w:lineRule="auto"/>
              <w:jc w:val="center"/>
              <w:rPr>
                <w:rFonts w:eastAsia="Times New Roman"/>
                <w:color w:val="000000"/>
                <w:lang w:eastAsia="ko-KR"/>
              </w:rPr>
            </w:pPr>
            <w:r>
              <w:rPr>
                <w:rFonts w:eastAsia="Times New Roman"/>
                <w:color w:val="000000"/>
                <w:lang w:eastAsia="ko-KR"/>
              </w:rPr>
              <w:t>3</w:t>
            </w:r>
          </w:p>
        </w:tc>
        <w:tc>
          <w:tcPr>
            <w:tcW w:w="2288" w:type="dxa"/>
            <w:tcBorders>
              <w:top w:val="nil"/>
              <w:left w:val="nil"/>
              <w:bottom w:val="single" w:sz="4" w:space="0" w:color="auto"/>
              <w:right w:val="single" w:sz="4" w:space="0" w:color="auto"/>
            </w:tcBorders>
            <w:shd w:val="clear" w:color="auto" w:fill="auto"/>
          </w:tcPr>
          <w:p w14:paraId="58AB2910" w14:textId="77777777" w:rsidR="00272012" w:rsidRPr="002A514A" w:rsidRDefault="00272012" w:rsidP="004130A7">
            <w:pPr>
              <w:spacing w:after="0" w:line="240" w:lineRule="auto"/>
              <w:jc w:val="center"/>
              <w:rPr>
                <w:rFonts w:eastAsia="Times New Roman"/>
                <w:color w:val="000000"/>
                <w:lang w:eastAsia="ko-KR"/>
              </w:rPr>
            </w:pPr>
            <w:r w:rsidRPr="002A514A">
              <w:rPr>
                <w:rFonts w:eastAsia="Times New Roman"/>
                <w:color w:val="000000"/>
                <w:lang w:eastAsia="ko-KR"/>
              </w:rPr>
              <w:t>3</w:t>
            </w:r>
          </w:p>
        </w:tc>
      </w:tr>
      <w:tr w:rsidR="00272012" w:rsidRPr="00E21685" w14:paraId="68A050E0" w14:textId="77777777" w:rsidTr="006A166E">
        <w:trPr>
          <w:trHeight w:val="254"/>
        </w:trPr>
        <w:tc>
          <w:tcPr>
            <w:tcW w:w="936" w:type="dxa"/>
            <w:tcBorders>
              <w:top w:val="nil"/>
              <w:left w:val="single" w:sz="4" w:space="0" w:color="auto"/>
              <w:bottom w:val="single" w:sz="4" w:space="0" w:color="auto"/>
              <w:right w:val="single" w:sz="4" w:space="0" w:color="auto"/>
            </w:tcBorders>
            <w:shd w:val="clear" w:color="auto" w:fill="auto"/>
            <w:noWrap/>
            <w:vAlign w:val="bottom"/>
            <w:hideMark/>
          </w:tcPr>
          <w:p w14:paraId="48584DD2" w14:textId="77777777" w:rsidR="00272012" w:rsidRPr="00E21685" w:rsidRDefault="00272012" w:rsidP="004130A7">
            <w:pPr>
              <w:spacing w:after="0" w:line="240" w:lineRule="auto"/>
              <w:jc w:val="center"/>
              <w:rPr>
                <w:rFonts w:eastAsia="Times New Roman"/>
                <w:bCs/>
                <w:color w:val="000000"/>
                <w:lang w:eastAsia="ko-KR"/>
              </w:rPr>
            </w:pPr>
            <w:r w:rsidRPr="00E21685">
              <w:rPr>
                <w:rFonts w:eastAsia="Times New Roman"/>
                <w:bCs/>
                <w:color w:val="000000"/>
                <w:lang w:eastAsia="ko-KR"/>
              </w:rPr>
              <w:t>9</w:t>
            </w:r>
          </w:p>
        </w:tc>
        <w:tc>
          <w:tcPr>
            <w:tcW w:w="2728" w:type="dxa"/>
            <w:tcBorders>
              <w:top w:val="nil"/>
              <w:left w:val="nil"/>
              <w:bottom w:val="single" w:sz="4" w:space="0" w:color="auto"/>
              <w:right w:val="single" w:sz="4" w:space="0" w:color="auto"/>
            </w:tcBorders>
            <w:shd w:val="clear" w:color="auto" w:fill="auto"/>
            <w:noWrap/>
            <w:vAlign w:val="bottom"/>
            <w:hideMark/>
          </w:tcPr>
          <w:p w14:paraId="7EAE3D30"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Cardiff University</w:t>
            </w:r>
          </w:p>
        </w:tc>
        <w:tc>
          <w:tcPr>
            <w:tcW w:w="1316" w:type="dxa"/>
            <w:tcBorders>
              <w:top w:val="nil"/>
              <w:left w:val="nil"/>
              <w:bottom w:val="single" w:sz="4" w:space="0" w:color="auto"/>
              <w:right w:val="single" w:sz="4" w:space="0" w:color="auto"/>
            </w:tcBorders>
            <w:shd w:val="clear" w:color="auto" w:fill="auto"/>
            <w:noWrap/>
            <w:vAlign w:val="bottom"/>
            <w:hideMark/>
          </w:tcPr>
          <w:p w14:paraId="7D6E5AB6"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3</w:t>
            </w:r>
          </w:p>
        </w:tc>
        <w:tc>
          <w:tcPr>
            <w:tcW w:w="1536" w:type="dxa"/>
            <w:tcBorders>
              <w:top w:val="nil"/>
              <w:left w:val="nil"/>
              <w:bottom w:val="single" w:sz="4" w:space="0" w:color="auto"/>
              <w:right w:val="single" w:sz="4" w:space="0" w:color="auto"/>
            </w:tcBorders>
            <w:shd w:val="clear" w:color="auto" w:fill="auto"/>
            <w:noWrap/>
            <w:vAlign w:val="bottom"/>
            <w:hideMark/>
          </w:tcPr>
          <w:p w14:paraId="0D9AF720"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2</w:t>
            </w:r>
          </w:p>
        </w:tc>
        <w:tc>
          <w:tcPr>
            <w:tcW w:w="2288" w:type="dxa"/>
            <w:tcBorders>
              <w:top w:val="nil"/>
              <w:left w:val="nil"/>
              <w:bottom w:val="single" w:sz="4" w:space="0" w:color="auto"/>
              <w:right w:val="single" w:sz="4" w:space="0" w:color="auto"/>
            </w:tcBorders>
            <w:shd w:val="clear" w:color="auto" w:fill="auto"/>
          </w:tcPr>
          <w:p w14:paraId="0D07359C" w14:textId="77777777" w:rsidR="00272012" w:rsidRPr="002A514A" w:rsidRDefault="00272012" w:rsidP="004130A7">
            <w:pPr>
              <w:spacing w:after="0" w:line="240" w:lineRule="auto"/>
              <w:jc w:val="center"/>
              <w:rPr>
                <w:rFonts w:eastAsia="Times New Roman"/>
                <w:color w:val="000000"/>
                <w:lang w:eastAsia="ko-KR"/>
              </w:rPr>
            </w:pPr>
            <w:r w:rsidRPr="002A514A">
              <w:rPr>
                <w:rFonts w:eastAsia="Times New Roman"/>
                <w:color w:val="000000"/>
                <w:lang w:eastAsia="ko-KR"/>
              </w:rPr>
              <w:t>1</w:t>
            </w:r>
          </w:p>
        </w:tc>
      </w:tr>
      <w:tr w:rsidR="00272012" w:rsidRPr="00E21685" w14:paraId="45C97027" w14:textId="77777777" w:rsidTr="006A166E">
        <w:trPr>
          <w:trHeight w:val="254"/>
        </w:trPr>
        <w:tc>
          <w:tcPr>
            <w:tcW w:w="936" w:type="dxa"/>
            <w:tcBorders>
              <w:top w:val="nil"/>
              <w:left w:val="single" w:sz="4" w:space="0" w:color="auto"/>
              <w:bottom w:val="single" w:sz="4" w:space="0" w:color="auto"/>
              <w:right w:val="single" w:sz="4" w:space="0" w:color="auto"/>
            </w:tcBorders>
            <w:shd w:val="clear" w:color="auto" w:fill="auto"/>
            <w:noWrap/>
            <w:vAlign w:val="bottom"/>
            <w:hideMark/>
          </w:tcPr>
          <w:p w14:paraId="694B8BD9" w14:textId="77777777" w:rsidR="00272012" w:rsidRPr="00E21685" w:rsidRDefault="00272012" w:rsidP="004130A7">
            <w:pPr>
              <w:spacing w:after="0" w:line="240" w:lineRule="auto"/>
              <w:jc w:val="center"/>
              <w:rPr>
                <w:rFonts w:eastAsia="Times New Roman"/>
                <w:bCs/>
                <w:color w:val="000000"/>
                <w:lang w:eastAsia="ko-KR"/>
              </w:rPr>
            </w:pPr>
            <w:r w:rsidRPr="00E21685">
              <w:rPr>
                <w:rFonts w:eastAsia="Times New Roman"/>
                <w:bCs/>
                <w:color w:val="000000"/>
                <w:lang w:eastAsia="ko-KR"/>
              </w:rPr>
              <w:t>10</w:t>
            </w:r>
          </w:p>
        </w:tc>
        <w:tc>
          <w:tcPr>
            <w:tcW w:w="2728" w:type="dxa"/>
            <w:tcBorders>
              <w:top w:val="nil"/>
              <w:left w:val="nil"/>
              <w:bottom w:val="single" w:sz="4" w:space="0" w:color="auto"/>
              <w:right w:val="single" w:sz="4" w:space="0" w:color="auto"/>
            </w:tcBorders>
            <w:shd w:val="clear" w:color="auto" w:fill="auto"/>
            <w:noWrap/>
            <w:vAlign w:val="bottom"/>
            <w:hideMark/>
          </w:tcPr>
          <w:p w14:paraId="1240E1F2"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University of Glasgow</w:t>
            </w:r>
          </w:p>
        </w:tc>
        <w:tc>
          <w:tcPr>
            <w:tcW w:w="1316" w:type="dxa"/>
            <w:tcBorders>
              <w:top w:val="nil"/>
              <w:left w:val="nil"/>
              <w:bottom w:val="single" w:sz="4" w:space="0" w:color="auto"/>
              <w:right w:val="single" w:sz="4" w:space="0" w:color="auto"/>
            </w:tcBorders>
            <w:shd w:val="clear" w:color="auto" w:fill="auto"/>
            <w:noWrap/>
            <w:vAlign w:val="bottom"/>
            <w:hideMark/>
          </w:tcPr>
          <w:p w14:paraId="5E28B9C8"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5</w:t>
            </w:r>
          </w:p>
        </w:tc>
        <w:tc>
          <w:tcPr>
            <w:tcW w:w="1536" w:type="dxa"/>
            <w:tcBorders>
              <w:top w:val="nil"/>
              <w:left w:val="nil"/>
              <w:bottom w:val="single" w:sz="4" w:space="0" w:color="auto"/>
              <w:right w:val="single" w:sz="4" w:space="0" w:color="auto"/>
            </w:tcBorders>
            <w:shd w:val="clear" w:color="auto" w:fill="auto"/>
            <w:noWrap/>
            <w:vAlign w:val="bottom"/>
            <w:hideMark/>
          </w:tcPr>
          <w:p w14:paraId="5B6C28B0" w14:textId="77777777" w:rsidR="00272012" w:rsidRPr="00E21685" w:rsidRDefault="00272012" w:rsidP="004130A7">
            <w:pPr>
              <w:spacing w:after="0" w:line="240" w:lineRule="auto"/>
              <w:jc w:val="center"/>
              <w:rPr>
                <w:rFonts w:eastAsia="Times New Roman"/>
                <w:color w:val="000000"/>
                <w:lang w:eastAsia="ko-KR"/>
              </w:rPr>
            </w:pPr>
            <w:r>
              <w:rPr>
                <w:rFonts w:eastAsia="Times New Roman"/>
                <w:color w:val="000000"/>
                <w:lang w:eastAsia="ko-KR"/>
              </w:rPr>
              <w:t>2</w:t>
            </w:r>
          </w:p>
        </w:tc>
        <w:tc>
          <w:tcPr>
            <w:tcW w:w="2288" w:type="dxa"/>
            <w:tcBorders>
              <w:top w:val="nil"/>
              <w:left w:val="nil"/>
              <w:bottom w:val="single" w:sz="4" w:space="0" w:color="auto"/>
              <w:right w:val="single" w:sz="4" w:space="0" w:color="auto"/>
            </w:tcBorders>
            <w:shd w:val="clear" w:color="auto" w:fill="auto"/>
          </w:tcPr>
          <w:p w14:paraId="5F61CB84" w14:textId="77777777" w:rsidR="00272012" w:rsidRPr="002A514A" w:rsidRDefault="00272012" w:rsidP="004130A7">
            <w:pPr>
              <w:spacing w:after="0" w:line="240" w:lineRule="auto"/>
              <w:jc w:val="center"/>
              <w:rPr>
                <w:rFonts w:eastAsia="Times New Roman"/>
                <w:color w:val="000000"/>
                <w:lang w:eastAsia="ko-KR"/>
              </w:rPr>
            </w:pPr>
            <w:r w:rsidRPr="002A514A">
              <w:rPr>
                <w:rFonts w:eastAsia="Times New Roman"/>
                <w:color w:val="000000"/>
                <w:lang w:eastAsia="ko-KR"/>
              </w:rPr>
              <w:t>2</w:t>
            </w:r>
          </w:p>
        </w:tc>
      </w:tr>
      <w:tr w:rsidR="00272012" w:rsidRPr="00E21685" w14:paraId="38374BCF" w14:textId="77777777" w:rsidTr="006A166E">
        <w:trPr>
          <w:trHeight w:val="254"/>
        </w:trPr>
        <w:tc>
          <w:tcPr>
            <w:tcW w:w="936" w:type="dxa"/>
            <w:tcBorders>
              <w:top w:val="nil"/>
              <w:left w:val="single" w:sz="4" w:space="0" w:color="auto"/>
              <w:bottom w:val="single" w:sz="4" w:space="0" w:color="auto"/>
              <w:right w:val="single" w:sz="4" w:space="0" w:color="auto"/>
            </w:tcBorders>
            <w:shd w:val="clear" w:color="auto" w:fill="auto"/>
            <w:noWrap/>
            <w:vAlign w:val="bottom"/>
            <w:hideMark/>
          </w:tcPr>
          <w:p w14:paraId="5BE062E8" w14:textId="77777777" w:rsidR="00272012" w:rsidRPr="00E21685" w:rsidRDefault="00272012" w:rsidP="004130A7">
            <w:pPr>
              <w:spacing w:after="0" w:line="240" w:lineRule="auto"/>
              <w:jc w:val="center"/>
              <w:rPr>
                <w:rFonts w:eastAsia="Times New Roman"/>
                <w:bCs/>
                <w:color w:val="000000"/>
                <w:lang w:eastAsia="ko-KR"/>
              </w:rPr>
            </w:pPr>
            <w:r w:rsidRPr="00E21685">
              <w:rPr>
                <w:rFonts w:eastAsia="Times New Roman"/>
                <w:bCs/>
                <w:color w:val="000000"/>
                <w:lang w:eastAsia="ko-KR"/>
              </w:rPr>
              <w:t>11</w:t>
            </w:r>
          </w:p>
        </w:tc>
        <w:tc>
          <w:tcPr>
            <w:tcW w:w="2728" w:type="dxa"/>
            <w:tcBorders>
              <w:top w:val="nil"/>
              <w:left w:val="nil"/>
              <w:bottom w:val="single" w:sz="4" w:space="0" w:color="auto"/>
              <w:right w:val="single" w:sz="4" w:space="0" w:color="auto"/>
            </w:tcBorders>
            <w:shd w:val="clear" w:color="auto" w:fill="auto"/>
            <w:noWrap/>
            <w:vAlign w:val="bottom"/>
            <w:hideMark/>
          </w:tcPr>
          <w:p w14:paraId="4A3F36D9"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University of Portsmouth</w:t>
            </w:r>
          </w:p>
        </w:tc>
        <w:tc>
          <w:tcPr>
            <w:tcW w:w="1316" w:type="dxa"/>
            <w:tcBorders>
              <w:top w:val="nil"/>
              <w:left w:val="nil"/>
              <w:bottom w:val="single" w:sz="4" w:space="0" w:color="auto"/>
              <w:right w:val="single" w:sz="4" w:space="0" w:color="auto"/>
            </w:tcBorders>
            <w:shd w:val="clear" w:color="auto" w:fill="auto"/>
            <w:noWrap/>
            <w:vAlign w:val="bottom"/>
            <w:hideMark/>
          </w:tcPr>
          <w:p w14:paraId="7627F121"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2</w:t>
            </w:r>
          </w:p>
        </w:tc>
        <w:tc>
          <w:tcPr>
            <w:tcW w:w="1536" w:type="dxa"/>
            <w:tcBorders>
              <w:top w:val="nil"/>
              <w:left w:val="nil"/>
              <w:bottom w:val="single" w:sz="4" w:space="0" w:color="auto"/>
              <w:right w:val="single" w:sz="4" w:space="0" w:color="auto"/>
            </w:tcBorders>
            <w:shd w:val="clear" w:color="auto" w:fill="auto"/>
            <w:noWrap/>
            <w:vAlign w:val="bottom"/>
            <w:hideMark/>
          </w:tcPr>
          <w:p w14:paraId="755A7812"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2</w:t>
            </w:r>
          </w:p>
        </w:tc>
        <w:tc>
          <w:tcPr>
            <w:tcW w:w="2288" w:type="dxa"/>
            <w:tcBorders>
              <w:top w:val="nil"/>
              <w:left w:val="nil"/>
              <w:bottom w:val="single" w:sz="4" w:space="0" w:color="auto"/>
              <w:right w:val="single" w:sz="4" w:space="0" w:color="auto"/>
            </w:tcBorders>
            <w:shd w:val="clear" w:color="auto" w:fill="auto"/>
          </w:tcPr>
          <w:p w14:paraId="2ABD38C3" w14:textId="77777777" w:rsidR="00272012" w:rsidRPr="002A514A" w:rsidRDefault="00272012" w:rsidP="004130A7">
            <w:pPr>
              <w:spacing w:after="0" w:line="240" w:lineRule="auto"/>
              <w:jc w:val="center"/>
              <w:rPr>
                <w:rFonts w:eastAsia="Times New Roman"/>
                <w:color w:val="000000"/>
                <w:lang w:eastAsia="ko-KR"/>
              </w:rPr>
            </w:pPr>
            <w:r w:rsidRPr="002A514A">
              <w:rPr>
                <w:rFonts w:eastAsia="Times New Roman"/>
                <w:color w:val="000000"/>
                <w:lang w:eastAsia="ko-KR"/>
              </w:rPr>
              <w:t>2</w:t>
            </w:r>
          </w:p>
        </w:tc>
      </w:tr>
      <w:tr w:rsidR="00272012" w:rsidRPr="00E21685" w14:paraId="2EEA9F1B" w14:textId="77777777" w:rsidTr="006A166E">
        <w:trPr>
          <w:trHeight w:val="254"/>
        </w:trPr>
        <w:tc>
          <w:tcPr>
            <w:tcW w:w="936" w:type="dxa"/>
            <w:tcBorders>
              <w:top w:val="nil"/>
              <w:left w:val="single" w:sz="4" w:space="0" w:color="auto"/>
              <w:bottom w:val="single" w:sz="4" w:space="0" w:color="auto"/>
              <w:right w:val="single" w:sz="4" w:space="0" w:color="auto"/>
            </w:tcBorders>
            <w:shd w:val="clear" w:color="auto" w:fill="auto"/>
            <w:noWrap/>
            <w:vAlign w:val="bottom"/>
            <w:hideMark/>
          </w:tcPr>
          <w:p w14:paraId="3C641C2A" w14:textId="77777777" w:rsidR="00272012" w:rsidRPr="00E21685" w:rsidRDefault="00272012" w:rsidP="004130A7">
            <w:pPr>
              <w:spacing w:after="0" w:line="240" w:lineRule="auto"/>
              <w:jc w:val="center"/>
              <w:rPr>
                <w:rFonts w:eastAsia="Times New Roman"/>
                <w:bCs/>
                <w:color w:val="000000"/>
                <w:lang w:eastAsia="ko-KR"/>
              </w:rPr>
            </w:pPr>
            <w:r w:rsidRPr="00E21685">
              <w:rPr>
                <w:rFonts w:eastAsia="Times New Roman"/>
                <w:bCs/>
                <w:color w:val="000000"/>
                <w:lang w:eastAsia="ko-KR"/>
              </w:rPr>
              <w:t>13</w:t>
            </w:r>
          </w:p>
        </w:tc>
        <w:tc>
          <w:tcPr>
            <w:tcW w:w="2728" w:type="dxa"/>
            <w:tcBorders>
              <w:top w:val="nil"/>
              <w:left w:val="nil"/>
              <w:bottom w:val="single" w:sz="4" w:space="0" w:color="auto"/>
              <w:right w:val="single" w:sz="4" w:space="0" w:color="auto"/>
            </w:tcBorders>
            <w:shd w:val="clear" w:color="auto" w:fill="auto"/>
            <w:noWrap/>
            <w:vAlign w:val="bottom"/>
            <w:hideMark/>
          </w:tcPr>
          <w:p w14:paraId="67995A89"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University of Cambridge</w:t>
            </w:r>
          </w:p>
        </w:tc>
        <w:tc>
          <w:tcPr>
            <w:tcW w:w="1316" w:type="dxa"/>
            <w:tcBorders>
              <w:top w:val="nil"/>
              <w:left w:val="nil"/>
              <w:bottom w:val="single" w:sz="4" w:space="0" w:color="auto"/>
              <w:right w:val="single" w:sz="4" w:space="0" w:color="auto"/>
            </w:tcBorders>
            <w:shd w:val="clear" w:color="auto" w:fill="auto"/>
            <w:noWrap/>
            <w:vAlign w:val="bottom"/>
            <w:hideMark/>
          </w:tcPr>
          <w:p w14:paraId="01332D77"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4</w:t>
            </w:r>
          </w:p>
        </w:tc>
        <w:tc>
          <w:tcPr>
            <w:tcW w:w="1536" w:type="dxa"/>
            <w:tcBorders>
              <w:top w:val="nil"/>
              <w:left w:val="nil"/>
              <w:bottom w:val="single" w:sz="4" w:space="0" w:color="auto"/>
              <w:right w:val="single" w:sz="4" w:space="0" w:color="auto"/>
            </w:tcBorders>
            <w:shd w:val="clear" w:color="auto" w:fill="auto"/>
            <w:noWrap/>
            <w:vAlign w:val="bottom"/>
            <w:hideMark/>
          </w:tcPr>
          <w:p w14:paraId="2363CCBA"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2</w:t>
            </w:r>
          </w:p>
        </w:tc>
        <w:tc>
          <w:tcPr>
            <w:tcW w:w="2288" w:type="dxa"/>
            <w:tcBorders>
              <w:top w:val="nil"/>
              <w:left w:val="nil"/>
              <w:bottom w:val="single" w:sz="4" w:space="0" w:color="auto"/>
              <w:right w:val="single" w:sz="4" w:space="0" w:color="auto"/>
            </w:tcBorders>
            <w:shd w:val="clear" w:color="auto" w:fill="auto"/>
          </w:tcPr>
          <w:p w14:paraId="46B1D2A3" w14:textId="77777777" w:rsidR="00272012" w:rsidRPr="002A514A" w:rsidRDefault="00272012" w:rsidP="004130A7">
            <w:pPr>
              <w:spacing w:after="0" w:line="240" w:lineRule="auto"/>
              <w:jc w:val="center"/>
              <w:rPr>
                <w:rFonts w:eastAsia="Times New Roman"/>
                <w:color w:val="000000"/>
                <w:lang w:eastAsia="ko-KR"/>
              </w:rPr>
            </w:pPr>
            <w:r w:rsidRPr="002A514A">
              <w:rPr>
                <w:rFonts w:eastAsia="Times New Roman"/>
                <w:color w:val="000000"/>
                <w:lang w:eastAsia="ko-KR"/>
              </w:rPr>
              <w:t>2</w:t>
            </w:r>
          </w:p>
        </w:tc>
      </w:tr>
      <w:tr w:rsidR="00272012" w:rsidRPr="00E21685" w14:paraId="280EC13B" w14:textId="77777777" w:rsidTr="006A166E">
        <w:trPr>
          <w:trHeight w:val="254"/>
        </w:trPr>
        <w:tc>
          <w:tcPr>
            <w:tcW w:w="936" w:type="dxa"/>
            <w:tcBorders>
              <w:top w:val="nil"/>
              <w:left w:val="single" w:sz="4" w:space="0" w:color="auto"/>
              <w:bottom w:val="single" w:sz="4" w:space="0" w:color="auto"/>
              <w:right w:val="single" w:sz="4" w:space="0" w:color="auto"/>
            </w:tcBorders>
            <w:shd w:val="clear" w:color="auto" w:fill="auto"/>
            <w:noWrap/>
            <w:vAlign w:val="bottom"/>
            <w:hideMark/>
          </w:tcPr>
          <w:p w14:paraId="79E68F8B" w14:textId="77777777" w:rsidR="00272012" w:rsidRPr="00E21685" w:rsidRDefault="00272012" w:rsidP="004130A7">
            <w:pPr>
              <w:spacing w:after="0" w:line="240" w:lineRule="auto"/>
              <w:jc w:val="center"/>
              <w:rPr>
                <w:rFonts w:eastAsia="Times New Roman"/>
                <w:bCs/>
                <w:color w:val="000000"/>
                <w:lang w:eastAsia="ko-KR"/>
              </w:rPr>
            </w:pPr>
            <w:r w:rsidRPr="00E21685">
              <w:rPr>
                <w:rFonts w:eastAsia="Times New Roman"/>
                <w:bCs/>
                <w:color w:val="000000"/>
                <w:lang w:eastAsia="ko-KR"/>
              </w:rPr>
              <w:t>14</w:t>
            </w:r>
          </w:p>
        </w:tc>
        <w:tc>
          <w:tcPr>
            <w:tcW w:w="2728" w:type="dxa"/>
            <w:tcBorders>
              <w:top w:val="nil"/>
              <w:left w:val="nil"/>
              <w:bottom w:val="single" w:sz="4" w:space="0" w:color="auto"/>
              <w:right w:val="single" w:sz="4" w:space="0" w:color="auto"/>
            </w:tcBorders>
            <w:shd w:val="clear" w:color="auto" w:fill="auto"/>
            <w:noWrap/>
            <w:vAlign w:val="bottom"/>
            <w:hideMark/>
          </w:tcPr>
          <w:p w14:paraId="1D1DC54E"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University of Sheffield</w:t>
            </w:r>
          </w:p>
        </w:tc>
        <w:tc>
          <w:tcPr>
            <w:tcW w:w="1316" w:type="dxa"/>
            <w:tcBorders>
              <w:top w:val="nil"/>
              <w:left w:val="nil"/>
              <w:bottom w:val="single" w:sz="4" w:space="0" w:color="auto"/>
              <w:right w:val="single" w:sz="4" w:space="0" w:color="auto"/>
            </w:tcBorders>
            <w:shd w:val="clear" w:color="auto" w:fill="auto"/>
            <w:noWrap/>
            <w:vAlign w:val="bottom"/>
            <w:hideMark/>
          </w:tcPr>
          <w:p w14:paraId="1A26F3EA"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4</w:t>
            </w:r>
          </w:p>
        </w:tc>
        <w:tc>
          <w:tcPr>
            <w:tcW w:w="1536" w:type="dxa"/>
            <w:tcBorders>
              <w:top w:val="nil"/>
              <w:left w:val="nil"/>
              <w:bottom w:val="single" w:sz="4" w:space="0" w:color="auto"/>
              <w:right w:val="single" w:sz="4" w:space="0" w:color="auto"/>
            </w:tcBorders>
            <w:shd w:val="clear" w:color="auto" w:fill="auto"/>
            <w:noWrap/>
            <w:vAlign w:val="bottom"/>
            <w:hideMark/>
          </w:tcPr>
          <w:p w14:paraId="636822C9" w14:textId="77777777" w:rsidR="00272012" w:rsidRPr="00E21685" w:rsidRDefault="00272012" w:rsidP="004130A7">
            <w:pPr>
              <w:spacing w:after="0" w:line="240" w:lineRule="auto"/>
              <w:jc w:val="center"/>
              <w:rPr>
                <w:rFonts w:eastAsia="Times New Roman"/>
                <w:color w:val="000000"/>
                <w:lang w:eastAsia="ko-KR"/>
              </w:rPr>
            </w:pPr>
            <w:r w:rsidRPr="00E21685">
              <w:rPr>
                <w:rFonts w:eastAsia="Times New Roman"/>
                <w:color w:val="000000"/>
                <w:lang w:eastAsia="ko-KR"/>
              </w:rPr>
              <w:t>2</w:t>
            </w:r>
          </w:p>
        </w:tc>
        <w:tc>
          <w:tcPr>
            <w:tcW w:w="2288" w:type="dxa"/>
            <w:tcBorders>
              <w:top w:val="nil"/>
              <w:left w:val="nil"/>
              <w:bottom w:val="single" w:sz="4" w:space="0" w:color="auto"/>
              <w:right w:val="single" w:sz="4" w:space="0" w:color="auto"/>
            </w:tcBorders>
            <w:shd w:val="clear" w:color="auto" w:fill="auto"/>
          </w:tcPr>
          <w:p w14:paraId="2D0B5D80" w14:textId="77777777" w:rsidR="00272012" w:rsidRPr="002A514A" w:rsidRDefault="00272012" w:rsidP="004130A7">
            <w:pPr>
              <w:spacing w:after="0" w:line="240" w:lineRule="auto"/>
              <w:jc w:val="center"/>
              <w:rPr>
                <w:rFonts w:eastAsia="Times New Roman"/>
                <w:color w:val="000000"/>
                <w:lang w:eastAsia="ko-KR"/>
              </w:rPr>
            </w:pPr>
            <w:r w:rsidRPr="002A514A">
              <w:rPr>
                <w:rFonts w:eastAsia="Times New Roman"/>
                <w:color w:val="000000"/>
                <w:lang w:eastAsia="ko-KR"/>
              </w:rPr>
              <w:t>2</w:t>
            </w:r>
          </w:p>
        </w:tc>
      </w:tr>
      <w:tr w:rsidR="00272012" w:rsidRPr="00E21685" w14:paraId="67125588" w14:textId="77777777" w:rsidTr="006A166E">
        <w:trPr>
          <w:trHeight w:val="254"/>
        </w:trPr>
        <w:tc>
          <w:tcPr>
            <w:tcW w:w="366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917C415" w14:textId="77777777" w:rsidR="00272012" w:rsidRPr="00E21685" w:rsidRDefault="00272012" w:rsidP="004130A7">
            <w:pPr>
              <w:spacing w:after="0" w:line="240" w:lineRule="auto"/>
              <w:jc w:val="center"/>
              <w:rPr>
                <w:rFonts w:eastAsia="Times New Roman"/>
                <w:b/>
                <w:bCs/>
                <w:color w:val="000000"/>
                <w:lang w:eastAsia="ko-KR"/>
              </w:rPr>
            </w:pPr>
            <w:r w:rsidRPr="00E21685">
              <w:rPr>
                <w:rFonts w:eastAsia="Times New Roman"/>
                <w:b/>
                <w:bCs/>
                <w:color w:val="000000"/>
                <w:lang w:eastAsia="ko-KR"/>
              </w:rPr>
              <w:t>Total</w:t>
            </w:r>
          </w:p>
        </w:tc>
        <w:tc>
          <w:tcPr>
            <w:tcW w:w="1316" w:type="dxa"/>
            <w:tcBorders>
              <w:top w:val="nil"/>
              <w:left w:val="nil"/>
              <w:bottom w:val="single" w:sz="4" w:space="0" w:color="auto"/>
              <w:right w:val="single" w:sz="4" w:space="0" w:color="auto"/>
            </w:tcBorders>
            <w:shd w:val="clear" w:color="auto" w:fill="auto"/>
            <w:noWrap/>
            <w:vAlign w:val="bottom"/>
            <w:hideMark/>
          </w:tcPr>
          <w:p w14:paraId="7FCA36B0" w14:textId="77777777" w:rsidR="00272012" w:rsidRPr="00E21685" w:rsidRDefault="00272012" w:rsidP="004130A7">
            <w:pPr>
              <w:spacing w:after="0" w:line="240" w:lineRule="auto"/>
              <w:jc w:val="center"/>
              <w:rPr>
                <w:rFonts w:eastAsia="Times New Roman"/>
                <w:b/>
                <w:bCs/>
                <w:color w:val="000000"/>
                <w:lang w:eastAsia="ko-KR"/>
              </w:rPr>
            </w:pPr>
            <w:r w:rsidRPr="00E21685">
              <w:rPr>
                <w:rFonts w:eastAsia="Times New Roman"/>
                <w:b/>
                <w:bCs/>
                <w:color w:val="000000"/>
                <w:lang w:eastAsia="ko-KR"/>
              </w:rPr>
              <w:t>51</w:t>
            </w:r>
          </w:p>
        </w:tc>
        <w:tc>
          <w:tcPr>
            <w:tcW w:w="1536" w:type="dxa"/>
            <w:tcBorders>
              <w:top w:val="nil"/>
              <w:left w:val="nil"/>
              <w:bottom w:val="single" w:sz="4" w:space="0" w:color="auto"/>
              <w:right w:val="single" w:sz="4" w:space="0" w:color="auto"/>
            </w:tcBorders>
            <w:shd w:val="clear" w:color="auto" w:fill="auto"/>
            <w:noWrap/>
            <w:vAlign w:val="bottom"/>
            <w:hideMark/>
          </w:tcPr>
          <w:p w14:paraId="0BA0EEB5" w14:textId="77777777" w:rsidR="00272012" w:rsidRPr="00E21685" w:rsidRDefault="00272012" w:rsidP="004130A7">
            <w:pPr>
              <w:keepNext/>
              <w:spacing w:after="0" w:line="240" w:lineRule="auto"/>
              <w:jc w:val="center"/>
              <w:rPr>
                <w:rFonts w:eastAsia="Times New Roman"/>
                <w:b/>
                <w:bCs/>
                <w:color w:val="000000"/>
                <w:lang w:eastAsia="ko-KR"/>
              </w:rPr>
            </w:pPr>
            <w:r w:rsidRPr="00E21685">
              <w:rPr>
                <w:rFonts w:eastAsia="Times New Roman"/>
                <w:b/>
                <w:bCs/>
                <w:color w:val="000000"/>
                <w:lang w:eastAsia="ko-KR"/>
              </w:rPr>
              <w:t>2</w:t>
            </w:r>
            <w:r>
              <w:rPr>
                <w:rFonts w:eastAsia="Times New Roman"/>
                <w:b/>
                <w:bCs/>
                <w:color w:val="000000"/>
                <w:lang w:eastAsia="ko-KR"/>
              </w:rPr>
              <w:t>6</w:t>
            </w:r>
          </w:p>
        </w:tc>
        <w:tc>
          <w:tcPr>
            <w:tcW w:w="2288" w:type="dxa"/>
            <w:tcBorders>
              <w:top w:val="nil"/>
              <w:left w:val="nil"/>
              <w:bottom w:val="single" w:sz="4" w:space="0" w:color="auto"/>
              <w:right w:val="single" w:sz="4" w:space="0" w:color="auto"/>
            </w:tcBorders>
            <w:shd w:val="clear" w:color="auto" w:fill="auto"/>
          </w:tcPr>
          <w:p w14:paraId="37F25778" w14:textId="77777777" w:rsidR="00272012" w:rsidRPr="002A514A" w:rsidRDefault="00272012" w:rsidP="003E5E7B">
            <w:pPr>
              <w:keepNext/>
              <w:spacing w:after="0" w:line="240" w:lineRule="auto"/>
              <w:jc w:val="center"/>
              <w:rPr>
                <w:rFonts w:eastAsia="Times New Roman"/>
                <w:b/>
                <w:bCs/>
                <w:color w:val="000000"/>
                <w:lang w:eastAsia="ko-KR"/>
              </w:rPr>
            </w:pPr>
            <w:r w:rsidRPr="002A514A">
              <w:rPr>
                <w:rFonts w:eastAsia="Times New Roman"/>
                <w:b/>
                <w:bCs/>
                <w:color w:val="000000"/>
                <w:lang w:eastAsia="ko-KR"/>
              </w:rPr>
              <w:t>19</w:t>
            </w:r>
          </w:p>
        </w:tc>
      </w:tr>
    </w:tbl>
    <w:p w14:paraId="5885FC8D" w14:textId="6BC530FD" w:rsidR="003E5E7B" w:rsidRDefault="003E5E7B" w:rsidP="003E5E7B">
      <w:pPr>
        <w:pStyle w:val="Caption"/>
        <w:rPr>
          <w:rFonts w:eastAsia="Times New Roman"/>
          <w:sz w:val="24"/>
          <w:szCs w:val="24"/>
        </w:rPr>
      </w:pPr>
      <w:bookmarkStart w:id="242" w:name="_Ref19784972"/>
      <w:bookmarkStart w:id="243" w:name="_Toc31702067"/>
      <w:r>
        <w:t xml:space="preserve">Table </w:t>
      </w:r>
      <w:r w:rsidR="00A56355">
        <w:fldChar w:fldCharType="begin"/>
      </w:r>
      <w:r w:rsidR="00A56355">
        <w:instrText xml:space="preserve"> SEQ Table \* ARABIC </w:instrText>
      </w:r>
      <w:r w:rsidR="00A56355">
        <w:fldChar w:fldCharType="separate"/>
      </w:r>
      <w:r w:rsidR="0011424E">
        <w:rPr>
          <w:noProof/>
        </w:rPr>
        <w:t>38</w:t>
      </w:r>
      <w:r w:rsidR="00A56355">
        <w:rPr>
          <w:noProof/>
        </w:rPr>
        <w:fldChar w:fldCharType="end"/>
      </w:r>
      <w:bookmarkEnd w:id="242"/>
      <w:r>
        <w:t xml:space="preserve">. </w:t>
      </w:r>
      <w:r w:rsidRPr="005E33DE">
        <w:t>Total Case Studies and Sampled Case Studies from the ten submissions</w:t>
      </w:r>
      <w:bookmarkEnd w:id="243"/>
    </w:p>
    <w:p w14:paraId="49634847" w14:textId="39AB0A1A" w:rsidR="00272012" w:rsidRDefault="00272012" w:rsidP="00272012">
      <w:pPr>
        <w:spacing w:after="120" w:line="360" w:lineRule="auto"/>
        <w:rPr>
          <w:rFonts w:eastAsia="Times New Roman"/>
          <w:sz w:val="24"/>
          <w:szCs w:val="24"/>
        </w:rPr>
      </w:pPr>
      <w:r>
        <w:rPr>
          <w:rFonts w:eastAsia="Times New Roman"/>
          <w:sz w:val="24"/>
          <w:szCs w:val="24"/>
        </w:rPr>
        <w:t xml:space="preserve">My sample of Case Studies incorporates just over half of all the selected submissions Impact Case Studies (26/51 Case Studies). </w:t>
      </w:r>
      <w:r w:rsidR="003E5E7B" w:rsidRPr="003E5E7B">
        <w:rPr>
          <w:rFonts w:eastAsia="Times New Roman"/>
          <w:sz w:val="24"/>
          <w:szCs w:val="24"/>
        </w:rPr>
        <w:fldChar w:fldCharType="begin"/>
      </w:r>
      <w:r w:rsidR="003E5E7B" w:rsidRPr="003E5E7B">
        <w:rPr>
          <w:rFonts w:eastAsia="Times New Roman"/>
          <w:sz w:val="24"/>
          <w:szCs w:val="24"/>
        </w:rPr>
        <w:instrText xml:space="preserve"> REF _Ref19785021 \h  \* MERGEFORMAT </w:instrText>
      </w:r>
      <w:r w:rsidR="003E5E7B" w:rsidRPr="003E5E7B">
        <w:rPr>
          <w:rFonts w:eastAsia="Times New Roman"/>
          <w:sz w:val="24"/>
          <w:szCs w:val="24"/>
        </w:rPr>
      </w:r>
      <w:r w:rsidR="003E5E7B" w:rsidRPr="003E5E7B">
        <w:rPr>
          <w:rFonts w:eastAsia="Times New Roman"/>
          <w:sz w:val="24"/>
          <w:szCs w:val="24"/>
        </w:rPr>
        <w:fldChar w:fldCharType="separate"/>
      </w:r>
      <w:r w:rsidR="0011424E" w:rsidRPr="0011424E">
        <w:rPr>
          <w:sz w:val="24"/>
          <w:szCs w:val="24"/>
        </w:rPr>
        <w:t xml:space="preserve">Table </w:t>
      </w:r>
      <w:r w:rsidR="0011424E" w:rsidRPr="0011424E">
        <w:rPr>
          <w:noProof/>
          <w:sz w:val="24"/>
          <w:szCs w:val="24"/>
        </w:rPr>
        <w:t>39</w:t>
      </w:r>
      <w:r w:rsidR="003E5E7B" w:rsidRPr="003E5E7B">
        <w:rPr>
          <w:rFonts w:eastAsia="Times New Roman"/>
          <w:sz w:val="24"/>
          <w:szCs w:val="24"/>
        </w:rPr>
        <w:fldChar w:fldCharType="end"/>
      </w:r>
      <w:r w:rsidR="003E5E7B" w:rsidRPr="003E5E7B">
        <w:rPr>
          <w:rFonts w:eastAsia="Times New Roman"/>
          <w:sz w:val="24"/>
          <w:szCs w:val="24"/>
        </w:rPr>
        <w:t xml:space="preserve"> </w:t>
      </w:r>
      <w:r w:rsidRPr="003E5E7B">
        <w:rPr>
          <w:rFonts w:eastAsia="Times New Roman"/>
          <w:sz w:val="24"/>
          <w:szCs w:val="24"/>
        </w:rPr>
        <w:t>shows</w:t>
      </w:r>
      <w:r>
        <w:rPr>
          <w:rFonts w:eastAsia="Times New Roman"/>
          <w:sz w:val="24"/>
          <w:szCs w:val="24"/>
        </w:rPr>
        <w:t xml:space="preserve"> that my sample comes very close to achieving a minimum of half of all Case Studies associated with each of the </w:t>
      </w:r>
      <w:r w:rsidR="00FE6208">
        <w:rPr>
          <w:rFonts w:eastAsia="Times New Roman"/>
          <w:sz w:val="24"/>
          <w:szCs w:val="24"/>
        </w:rPr>
        <w:t>different dimensions</w:t>
      </w:r>
      <w:r>
        <w:rPr>
          <w:rFonts w:eastAsia="Times New Roman"/>
          <w:sz w:val="24"/>
          <w:szCs w:val="24"/>
        </w:rPr>
        <w:t>’ categories. Of twelve categories,</w:t>
      </w:r>
      <w:r w:rsidR="00B9116C">
        <w:rPr>
          <w:rFonts w:eastAsia="Times New Roman"/>
          <w:sz w:val="24"/>
          <w:szCs w:val="24"/>
        </w:rPr>
        <w:t xml:space="preserve"> eight are represented above a level of 50%, with the lowest being 38</w:t>
      </w:r>
      <w:r>
        <w:rPr>
          <w:rFonts w:eastAsia="Times New Roman"/>
          <w:sz w:val="24"/>
          <w:szCs w:val="24"/>
        </w:rPr>
        <w:t xml:space="preserve">%. </w:t>
      </w:r>
      <w:r w:rsidR="00FB74DF">
        <w:rPr>
          <w:rFonts w:eastAsia="Times New Roman"/>
          <w:sz w:val="24"/>
          <w:szCs w:val="24"/>
        </w:rPr>
        <w:t>A</w:t>
      </w:r>
      <w:r>
        <w:rPr>
          <w:rFonts w:eastAsia="Times New Roman"/>
          <w:sz w:val="24"/>
          <w:szCs w:val="24"/>
        </w:rPr>
        <w:t>ll four instances</w:t>
      </w:r>
      <w:r w:rsidR="00FB74DF">
        <w:rPr>
          <w:rFonts w:eastAsia="Times New Roman"/>
          <w:sz w:val="24"/>
          <w:szCs w:val="24"/>
        </w:rPr>
        <w:t xml:space="preserve"> of representation lower than 50% </w:t>
      </w:r>
      <w:r w:rsidR="00B9116C">
        <w:rPr>
          <w:rFonts w:eastAsia="Times New Roman"/>
          <w:sz w:val="24"/>
          <w:szCs w:val="24"/>
        </w:rPr>
        <w:t>are</w:t>
      </w:r>
      <w:r>
        <w:rPr>
          <w:rFonts w:eastAsia="Times New Roman"/>
          <w:sz w:val="24"/>
          <w:szCs w:val="24"/>
        </w:rPr>
        <w:t xml:space="preserve"> due to the inclusion in that category of Glasgow’s very large UoA1 submission, which somewhat skews the percentage of sampled Case Studies</w:t>
      </w:r>
      <w:r w:rsidR="004E5454">
        <w:rPr>
          <w:rFonts w:eastAsia="Times New Roman"/>
          <w:sz w:val="24"/>
          <w:szCs w:val="24"/>
        </w:rPr>
        <w:t xml:space="preserve"> from this submission</w:t>
      </w:r>
      <w:r>
        <w:rPr>
          <w:rFonts w:eastAsia="Times New Roman"/>
          <w:sz w:val="24"/>
          <w:szCs w:val="24"/>
        </w:rPr>
        <w:t xml:space="preserve"> downwards. Overall, I believe that my sampling strategy captures a sufficient proportion of all parameters to allow me to make reasonable inferences about the range of boundary processes associated with each of them.</w:t>
      </w:r>
    </w:p>
    <w:p w14:paraId="45710792" w14:textId="1C3C467B" w:rsidR="00BC5D88" w:rsidRDefault="00BC5D88" w:rsidP="00272012">
      <w:pPr>
        <w:spacing w:after="120" w:line="360" w:lineRule="auto"/>
        <w:rPr>
          <w:rFonts w:eastAsia="Times New Roman"/>
          <w:sz w:val="24"/>
          <w:szCs w:val="24"/>
        </w:rPr>
      </w:pPr>
    </w:p>
    <w:p w14:paraId="4F689960" w14:textId="7AD0D6A8" w:rsidR="00BC5D88" w:rsidRDefault="00BC5D88" w:rsidP="00272012">
      <w:pPr>
        <w:spacing w:after="120" w:line="360" w:lineRule="auto"/>
        <w:rPr>
          <w:rFonts w:eastAsia="Times New Roman"/>
          <w:sz w:val="24"/>
          <w:szCs w:val="24"/>
        </w:rPr>
      </w:pPr>
    </w:p>
    <w:p w14:paraId="38C7E29E" w14:textId="674D9D57" w:rsidR="00BC5D88" w:rsidRDefault="00BC5D88" w:rsidP="00272012">
      <w:pPr>
        <w:spacing w:after="120" w:line="360" w:lineRule="auto"/>
        <w:rPr>
          <w:rFonts w:eastAsia="Times New Roman"/>
          <w:sz w:val="24"/>
          <w:szCs w:val="24"/>
        </w:rPr>
      </w:pPr>
    </w:p>
    <w:p w14:paraId="2799F98F" w14:textId="77777777" w:rsidR="00BC5D88" w:rsidRDefault="00BC5D88" w:rsidP="00272012">
      <w:pPr>
        <w:spacing w:after="120" w:line="360" w:lineRule="auto"/>
        <w:rPr>
          <w:rFonts w:eastAsia="Times New Roman"/>
          <w:sz w:val="24"/>
          <w:szCs w:val="24"/>
        </w:rPr>
      </w:pPr>
    </w:p>
    <w:tbl>
      <w:tblPr>
        <w:tblW w:w="8908"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08"/>
        <w:gridCol w:w="1273"/>
        <w:gridCol w:w="1556"/>
        <w:gridCol w:w="1698"/>
        <w:gridCol w:w="1273"/>
      </w:tblGrid>
      <w:tr w:rsidR="00272012" w:rsidRPr="00785940" w14:paraId="0DC94663" w14:textId="77777777" w:rsidTr="004130A7">
        <w:trPr>
          <w:trHeight w:val="502"/>
          <w:jc w:val="right"/>
        </w:trPr>
        <w:tc>
          <w:tcPr>
            <w:tcW w:w="3108" w:type="dxa"/>
            <w:shd w:val="clear" w:color="auto" w:fill="auto"/>
            <w:noWrap/>
            <w:vAlign w:val="center"/>
            <w:hideMark/>
          </w:tcPr>
          <w:p w14:paraId="00D8ACFB" w14:textId="77777777" w:rsidR="00272012" w:rsidRPr="005F1703" w:rsidRDefault="00272012" w:rsidP="004130A7">
            <w:pPr>
              <w:spacing w:after="0" w:line="240" w:lineRule="auto"/>
              <w:jc w:val="center"/>
              <w:rPr>
                <w:rFonts w:eastAsia="Times New Roman"/>
                <w:b/>
                <w:bCs/>
                <w:color w:val="000000"/>
                <w:lang w:eastAsia="ko-KR"/>
              </w:rPr>
            </w:pPr>
            <w:r>
              <w:rPr>
                <w:rFonts w:eastAsia="Times New Roman"/>
                <w:b/>
                <w:bCs/>
                <w:color w:val="000000"/>
                <w:lang w:eastAsia="ko-KR"/>
              </w:rPr>
              <w:t>Parameters and Categories (no. of submissions)</w:t>
            </w:r>
          </w:p>
        </w:tc>
        <w:tc>
          <w:tcPr>
            <w:tcW w:w="1273" w:type="dxa"/>
            <w:shd w:val="clear" w:color="auto" w:fill="auto"/>
            <w:noWrap/>
            <w:vAlign w:val="center"/>
            <w:hideMark/>
          </w:tcPr>
          <w:p w14:paraId="1370BCDA" w14:textId="77777777" w:rsidR="00272012" w:rsidRPr="005F1703" w:rsidRDefault="00272012" w:rsidP="004130A7">
            <w:pPr>
              <w:spacing w:after="0" w:line="240" w:lineRule="auto"/>
              <w:jc w:val="center"/>
              <w:rPr>
                <w:rFonts w:eastAsia="Times New Roman"/>
                <w:b/>
                <w:bCs/>
                <w:color w:val="000000"/>
                <w:lang w:eastAsia="ko-KR"/>
              </w:rPr>
            </w:pPr>
            <w:r w:rsidRPr="005F1703">
              <w:rPr>
                <w:rFonts w:eastAsia="Times New Roman"/>
                <w:b/>
                <w:bCs/>
                <w:color w:val="000000"/>
                <w:lang w:eastAsia="ko-KR"/>
              </w:rPr>
              <w:t xml:space="preserve">Total </w:t>
            </w:r>
            <w:r>
              <w:rPr>
                <w:rFonts w:eastAsia="Times New Roman"/>
                <w:b/>
                <w:bCs/>
                <w:color w:val="000000"/>
                <w:lang w:eastAsia="ko-KR"/>
              </w:rPr>
              <w:t>Case Studies</w:t>
            </w:r>
          </w:p>
        </w:tc>
        <w:tc>
          <w:tcPr>
            <w:tcW w:w="1556" w:type="dxa"/>
            <w:shd w:val="clear" w:color="auto" w:fill="auto"/>
            <w:noWrap/>
            <w:vAlign w:val="center"/>
            <w:hideMark/>
          </w:tcPr>
          <w:p w14:paraId="6709BC5A" w14:textId="77777777" w:rsidR="00272012" w:rsidRDefault="00272012" w:rsidP="004130A7">
            <w:pPr>
              <w:spacing w:after="0" w:line="240" w:lineRule="auto"/>
              <w:jc w:val="center"/>
              <w:rPr>
                <w:rFonts w:eastAsia="Times New Roman"/>
                <w:b/>
                <w:bCs/>
                <w:color w:val="000000"/>
                <w:lang w:eastAsia="ko-KR"/>
              </w:rPr>
            </w:pPr>
            <w:r w:rsidRPr="005F1703">
              <w:rPr>
                <w:rFonts w:eastAsia="Times New Roman"/>
                <w:b/>
                <w:bCs/>
                <w:color w:val="000000"/>
                <w:lang w:eastAsia="ko-KR"/>
              </w:rPr>
              <w:t xml:space="preserve">Sampled </w:t>
            </w:r>
          </w:p>
          <w:p w14:paraId="7B8BC722" w14:textId="77777777" w:rsidR="00272012" w:rsidRPr="005F1703" w:rsidRDefault="00272012" w:rsidP="004130A7">
            <w:pPr>
              <w:spacing w:after="0" w:line="240" w:lineRule="auto"/>
              <w:jc w:val="center"/>
              <w:rPr>
                <w:rFonts w:eastAsia="Times New Roman"/>
                <w:b/>
                <w:bCs/>
                <w:color w:val="000000"/>
                <w:lang w:eastAsia="ko-KR"/>
              </w:rPr>
            </w:pPr>
            <w:r>
              <w:rPr>
                <w:rFonts w:eastAsia="Times New Roman"/>
                <w:b/>
                <w:bCs/>
                <w:color w:val="000000"/>
                <w:lang w:eastAsia="ko-KR"/>
              </w:rPr>
              <w:t>Case Studies</w:t>
            </w:r>
          </w:p>
        </w:tc>
        <w:tc>
          <w:tcPr>
            <w:tcW w:w="1698" w:type="dxa"/>
            <w:vAlign w:val="center"/>
          </w:tcPr>
          <w:p w14:paraId="3C63643B" w14:textId="77777777" w:rsidR="00272012" w:rsidRPr="00942AFB" w:rsidRDefault="00272012" w:rsidP="004130A7">
            <w:pPr>
              <w:spacing w:after="0" w:line="240" w:lineRule="auto"/>
              <w:jc w:val="center"/>
              <w:rPr>
                <w:rFonts w:eastAsia="Times New Roman"/>
                <w:b/>
                <w:bCs/>
                <w:color w:val="000000"/>
                <w:lang w:eastAsia="ko-KR"/>
              </w:rPr>
            </w:pPr>
            <w:r>
              <w:rPr>
                <w:rFonts w:eastAsia="Times New Roman"/>
                <w:b/>
                <w:bCs/>
                <w:color w:val="000000"/>
                <w:lang w:eastAsia="ko-KR"/>
              </w:rPr>
              <w:t>% of Case Studies sampled</w:t>
            </w:r>
          </w:p>
        </w:tc>
        <w:tc>
          <w:tcPr>
            <w:tcW w:w="1273" w:type="dxa"/>
          </w:tcPr>
          <w:p w14:paraId="4C08EF18" w14:textId="77777777" w:rsidR="00272012" w:rsidRDefault="00272012" w:rsidP="004130A7">
            <w:pPr>
              <w:spacing w:after="0" w:line="240" w:lineRule="auto"/>
              <w:jc w:val="center"/>
              <w:rPr>
                <w:rFonts w:eastAsia="Times New Roman"/>
                <w:b/>
                <w:bCs/>
                <w:color w:val="000000"/>
                <w:lang w:eastAsia="ko-KR"/>
              </w:rPr>
            </w:pPr>
            <w:r>
              <w:rPr>
                <w:rFonts w:eastAsia="Times New Roman"/>
                <w:b/>
                <w:bCs/>
                <w:color w:val="000000"/>
                <w:lang w:eastAsia="ko-KR"/>
              </w:rPr>
              <w:t>Distinct bodies of research</w:t>
            </w:r>
          </w:p>
        </w:tc>
      </w:tr>
      <w:tr w:rsidR="00272012" w:rsidRPr="00785940" w14:paraId="6E2E44E8" w14:textId="77777777" w:rsidTr="004130A7">
        <w:trPr>
          <w:trHeight w:val="184"/>
          <w:jc w:val="right"/>
        </w:trPr>
        <w:tc>
          <w:tcPr>
            <w:tcW w:w="3108" w:type="dxa"/>
            <w:shd w:val="clear" w:color="auto" w:fill="auto"/>
            <w:noWrap/>
            <w:vAlign w:val="center"/>
          </w:tcPr>
          <w:p w14:paraId="7D9DEF32" w14:textId="1D6FC4B8" w:rsidR="00272012" w:rsidRPr="005F1703" w:rsidRDefault="00B916DC" w:rsidP="004130A7">
            <w:pPr>
              <w:spacing w:after="0" w:line="240" w:lineRule="auto"/>
              <w:jc w:val="center"/>
              <w:rPr>
                <w:rFonts w:eastAsia="Times New Roman"/>
                <w:b/>
                <w:bCs/>
                <w:color w:val="000000"/>
                <w:lang w:eastAsia="ko-KR"/>
              </w:rPr>
            </w:pPr>
            <w:r>
              <w:rPr>
                <w:rFonts w:eastAsia="Times New Roman"/>
                <w:b/>
                <w:bCs/>
                <w:color w:val="000000"/>
                <w:lang w:eastAsia="ko-KR"/>
              </w:rPr>
              <w:t>Tier</w:t>
            </w:r>
          </w:p>
        </w:tc>
        <w:tc>
          <w:tcPr>
            <w:tcW w:w="1273" w:type="dxa"/>
            <w:shd w:val="clear" w:color="auto" w:fill="auto"/>
            <w:noWrap/>
            <w:vAlign w:val="center"/>
          </w:tcPr>
          <w:p w14:paraId="2EEE49F3" w14:textId="77777777" w:rsidR="00272012" w:rsidRPr="005F1703" w:rsidRDefault="00272012" w:rsidP="004130A7">
            <w:pPr>
              <w:spacing w:after="0" w:line="240" w:lineRule="auto"/>
              <w:jc w:val="center"/>
              <w:rPr>
                <w:rFonts w:eastAsia="Times New Roman"/>
                <w:b/>
                <w:bCs/>
                <w:color w:val="000000"/>
                <w:lang w:eastAsia="ko-KR"/>
              </w:rPr>
            </w:pPr>
          </w:p>
        </w:tc>
        <w:tc>
          <w:tcPr>
            <w:tcW w:w="1556" w:type="dxa"/>
            <w:shd w:val="clear" w:color="auto" w:fill="auto"/>
            <w:noWrap/>
            <w:vAlign w:val="center"/>
          </w:tcPr>
          <w:p w14:paraId="0697C1A1" w14:textId="77777777" w:rsidR="00272012" w:rsidRPr="005F1703" w:rsidRDefault="00272012" w:rsidP="004130A7">
            <w:pPr>
              <w:spacing w:after="0" w:line="240" w:lineRule="auto"/>
              <w:jc w:val="center"/>
              <w:rPr>
                <w:rFonts w:eastAsia="Times New Roman"/>
                <w:b/>
                <w:bCs/>
                <w:color w:val="000000"/>
                <w:lang w:eastAsia="ko-KR"/>
              </w:rPr>
            </w:pPr>
          </w:p>
        </w:tc>
        <w:tc>
          <w:tcPr>
            <w:tcW w:w="1698" w:type="dxa"/>
            <w:vAlign w:val="center"/>
          </w:tcPr>
          <w:p w14:paraId="06EBE282" w14:textId="77777777" w:rsidR="00272012" w:rsidRDefault="00272012" w:rsidP="004130A7">
            <w:pPr>
              <w:spacing w:after="0" w:line="240" w:lineRule="auto"/>
              <w:jc w:val="center"/>
              <w:rPr>
                <w:rFonts w:eastAsia="Times New Roman"/>
                <w:b/>
                <w:bCs/>
                <w:color w:val="000000"/>
                <w:lang w:eastAsia="ko-KR"/>
              </w:rPr>
            </w:pPr>
          </w:p>
        </w:tc>
        <w:tc>
          <w:tcPr>
            <w:tcW w:w="1273" w:type="dxa"/>
          </w:tcPr>
          <w:p w14:paraId="225D3E5D" w14:textId="77777777" w:rsidR="00272012" w:rsidRDefault="00272012" w:rsidP="004130A7">
            <w:pPr>
              <w:spacing w:after="0" w:line="240" w:lineRule="auto"/>
              <w:jc w:val="center"/>
              <w:rPr>
                <w:rFonts w:eastAsia="Times New Roman"/>
                <w:b/>
                <w:bCs/>
                <w:color w:val="000000"/>
                <w:lang w:eastAsia="ko-KR"/>
              </w:rPr>
            </w:pPr>
          </w:p>
        </w:tc>
      </w:tr>
      <w:tr w:rsidR="00272012" w:rsidRPr="00785940" w14:paraId="75D34BE7" w14:textId="77777777" w:rsidTr="004130A7">
        <w:trPr>
          <w:trHeight w:val="184"/>
          <w:jc w:val="right"/>
        </w:trPr>
        <w:tc>
          <w:tcPr>
            <w:tcW w:w="3108" w:type="dxa"/>
            <w:shd w:val="clear" w:color="auto" w:fill="auto"/>
            <w:noWrap/>
            <w:vAlign w:val="center"/>
            <w:hideMark/>
          </w:tcPr>
          <w:p w14:paraId="0016714B" w14:textId="7893F5E4" w:rsidR="00272012" w:rsidRPr="005F1703" w:rsidRDefault="00AA1FC0" w:rsidP="004130A7">
            <w:pPr>
              <w:spacing w:after="0" w:line="240" w:lineRule="auto"/>
              <w:jc w:val="center"/>
              <w:rPr>
                <w:rFonts w:eastAsia="Times New Roman"/>
                <w:color w:val="000000"/>
                <w:lang w:eastAsia="ko-KR"/>
              </w:rPr>
            </w:pPr>
            <w:r>
              <w:rPr>
                <w:rFonts w:eastAsia="Times New Roman"/>
                <w:color w:val="000000"/>
                <w:lang w:eastAsia="ko-KR"/>
              </w:rPr>
              <w:t>Tier 1</w:t>
            </w:r>
            <w:r w:rsidR="00272012" w:rsidRPr="005F1703">
              <w:rPr>
                <w:rFonts w:eastAsia="Times New Roman"/>
                <w:color w:val="000000"/>
                <w:lang w:eastAsia="ko-KR"/>
              </w:rPr>
              <w:t xml:space="preserve"> (1)</w:t>
            </w:r>
          </w:p>
        </w:tc>
        <w:tc>
          <w:tcPr>
            <w:tcW w:w="1273" w:type="dxa"/>
            <w:shd w:val="clear" w:color="auto" w:fill="auto"/>
            <w:noWrap/>
            <w:vAlign w:val="center"/>
            <w:hideMark/>
          </w:tcPr>
          <w:p w14:paraId="78050B35"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4</w:t>
            </w:r>
          </w:p>
        </w:tc>
        <w:tc>
          <w:tcPr>
            <w:tcW w:w="1556" w:type="dxa"/>
            <w:shd w:val="clear" w:color="auto" w:fill="auto"/>
            <w:noWrap/>
            <w:vAlign w:val="center"/>
            <w:hideMark/>
          </w:tcPr>
          <w:p w14:paraId="748BDC99"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2</w:t>
            </w:r>
          </w:p>
        </w:tc>
        <w:tc>
          <w:tcPr>
            <w:tcW w:w="1698" w:type="dxa"/>
            <w:vAlign w:val="bottom"/>
          </w:tcPr>
          <w:p w14:paraId="349ADA3C" w14:textId="77777777" w:rsidR="00272012" w:rsidRPr="006B0AC6" w:rsidRDefault="00272012" w:rsidP="004130A7">
            <w:pPr>
              <w:spacing w:after="0" w:line="240" w:lineRule="auto"/>
              <w:jc w:val="center"/>
              <w:rPr>
                <w:bCs/>
                <w:color w:val="000000"/>
              </w:rPr>
            </w:pPr>
            <w:r w:rsidRPr="006B0AC6">
              <w:rPr>
                <w:bCs/>
                <w:color w:val="000000"/>
              </w:rPr>
              <w:t>50</w:t>
            </w:r>
            <w:r>
              <w:rPr>
                <w:bCs/>
                <w:color w:val="000000"/>
              </w:rPr>
              <w:t>%</w:t>
            </w:r>
          </w:p>
        </w:tc>
        <w:tc>
          <w:tcPr>
            <w:tcW w:w="1273" w:type="dxa"/>
          </w:tcPr>
          <w:p w14:paraId="33B304FE" w14:textId="77777777" w:rsidR="00272012" w:rsidRPr="006B0AC6" w:rsidRDefault="00272012" w:rsidP="004130A7">
            <w:pPr>
              <w:spacing w:after="0" w:line="240" w:lineRule="auto"/>
              <w:jc w:val="center"/>
              <w:rPr>
                <w:bCs/>
                <w:color w:val="000000"/>
              </w:rPr>
            </w:pPr>
            <w:r>
              <w:rPr>
                <w:bCs/>
                <w:color w:val="000000"/>
              </w:rPr>
              <w:t>2</w:t>
            </w:r>
          </w:p>
        </w:tc>
      </w:tr>
      <w:tr w:rsidR="00272012" w:rsidRPr="00785940" w14:paraId="1EA77710" w14:textId="77777777" w:rsidTr="004130A7">
        <w:trPr>
          <w:trHeight w:val="184"/>
          <w:jc w:val="right"/>
        </w:trPr>
        <w:tc>
          <w:tcPr>
            <w:tcW w:w="3108" w:type="dxa"/>
            <w:shd w:val="clear" w:color="auto" w:fill="auto"/>
            <w:noWrap/>
            <w:vAlign w:val="center"/>
            <w:hideMark/>
          </w:tcPr>
          <w:p w14:paraId="4613CFA2" w14:textId="29E79C27" w:rsidR="00272012" w:rsidRPr="005F1703" w:rsidRDefault="00AA1FC0" w:rsidP="004130A7">
            <w:pPr>
              <w:spacing w:after="0" w:line="240" w:lineRule="auto"/>
              <w:jc w:val="center"/>
              <w:rPr>
                <w:rFonts w:eastAsia="Times New Roman"/>
                <w:color w:val="000000"/>
                <w:lang w:eastAsia="ko-KR"/>
              </w:rPr>
            </w:pPr>
            <w:r>
              <w:rPr>
                <w:rFonts w:eastAsia="Times New Roman"/>
                <w:color w:val="000000"/>
                <w:lang w:eastAsia="ko-KR"/>
              </w:rPr>
              <w:t>Tier 2</w:t>
            </w:r>
            <w:r w:rsidR="00272012" w:rsidRPr="005F1703">
              <w:rPr>
                <w:rFonts w:eastAsia="Times New Roman"/>
                <w:color w:val="000000"/>
                <w:lang w:eastAsia="ko-KR"/>
              </w:rPr>
              <w:t xml:space="preserve"> (6)</w:t>
            </w:r>
          </w:p>
        </w:tc>
        <w:tc>
          <w:tcPr>
            <w:tcW w:w="1273" w:type="dxa"/>
            <w:shd w:val="clear" w:color="auto" w:fill="auto"/>
            <w:noWrap/>
            <w:vAlign w:val="center"/>
            <w:hideMark/>
          </w:tcPr>
          <w:p w14:paraId="0111574B"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41</w:t>
            </w:r>
          </w:p>
        </w:tc>
        <w:tc>
          <w:tcPr>
            <w:tcW w:w="1556" w:type="dxa"/>
            <w:shd w:val="clear" w:color="auto" w:fill="auto"/>
            <w:noWrap/>
            <w:vAlign w:val="center"/>
            <w:hideMark/>
          </w:tcPr>
          <w:p w14:paraId="114E78C5"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18</w:t>
            </w:r>
          </w:p>
        </w:tc>
        <w:tc>
          <w:tcPr>
            <w:tcW w:w="1698" w:type="dxa"/>
            <w:vAlign w:val="bottom"/>
          </w:tcPr>
          <w:p w14:paraId="0A7BCA9A" w14:textId="77777777" w:rsidR="00272012" w:rsidRPr="006B0AC6" w:rsidRDefault="00272012" w:rsidP="004130A7">
            <w:pPr>
              <w:spacing w:after="0" w:line="240" w:lineRule="auto"/>
              <w:jc w:val="center"/>
              <w:rPr>
                <w:rFonts w:eastAsia="Times New Roman"/>
                <w:color w:val="000000"/>
                <w:lang w:eastAsia="ko-KR"/>
              </w:rPr>
            </w:pPr>
            <w:r w:rsidRPr="006B0AC6">
              <w:rPr>
                <w:bCs/>
                <w:color w:val="000000"/>
              </w:rPr>
              <w:t>44</w:t>
            </w:r>
            <w:r>
              <w:rPr>
                <w:bCs/>
                <w:color w:val="000000"/>
              </w:rPr>
              <w:t>%</w:t>
            </w:r>
          </w:p>
        </w:tc>
        <w:tc>
          <w:tcPr>
            <w:tcW w:w="1273" w:type="dxa"/>
          </w:tcPr>
          <w:p w14:paraId="4A183B4B" w14:textId="77777777" w:rsidR="00272012" w:rsidRPr="006B0AC6" w:rsidRDefault="00272012" w:rsidP="004130A7">
            <w:pPr>
              <w:spacing w:after="0" w:line="240" w:lineRule="auto"/>
              <w:jc w:val="center"/>
              <w:rPr>
                <w:bCs/>
                <w:color w:val="000000"/>
              </w:rPr>
            </w:pPr>
            <w:r>
              <w:rPr>
                <w:bCs/>
                <w:color w:val="000000"/>
              </w:rPr>
              <w:t>12</w:t>
            </w:r>
          </w:p>
        </w:tc>
      </w:tr>
      <w:tr w:rsidR="00272012" w:rsidRPr="00785940" w14:paraId="3701A2E1" w14:textId="77777777" w:rsidTr="004130A7">
        <w:trPr>
          <w:trHeight w:val="184"/>
          <w:jc w:val="right"/>
        </w:trPr>
        <w:tc>
          <w:tcPr>
            <w:tcW w:w="3108" w:type="dxa"/>
            <w:shd w:val="clear" w:color="auto" w:fill="auto"/>
            <w:noWrap/>
            <w:vAlign w:val="center"/>
            <w:hideMark/>
          </w:tcPr>
          <w:p w14:paraId="198F75A2" w14:textId="2BA407B3" w:rsidR="00272012" w:rsidRPr="005F1703" w:rsidRDefault="00AA1FC0" w:rsidP="004130A7">
            <w:pPr>
              <w:spacing w:after="0" w:line="240" w:lineRule="auto"/>
              <w:jc w:val="center"/>
              <w:rPr>
                <w:rFonts w:eastAsia="Times New Roman"/>
                <w:color w:val="000000"/>
                <w:lang w:eastAsia="ko-KR"/>
              </w:rPr>
            </w:pPr>
            <w:r>
              <w:rPr>
                <w:rFonts w:eastAsia="Times New Roman"/>
                <w:color w:val="000000"/>
                <w:lang w:eastAsia="ko-KR"/>
              </w:rPr>
              <w:t xml:space="preserve">Tier </w:t>
            </w:r>
            <w:r w:rsidR="00272012" w:rsidRPr="005F1703">
              <w:rPr>
                <w:rFonts w:eastAsia="Times New Roman"/>
                <w:color w:val="000000"/>
                <w:lang w:eastAsia="ko-KR"/>
              </w:rPr>
              <w:t>3 (2)</w:t>
            </w:r>
          </w:p>
        </w:tc>
        <w:tc>
          <w:tcPr>
            <w:tcW w:w="1273" w:type="dxa"/>
            <w:shd w:val="clear" w:color="auto" w:fill="auto"/>
            <w:noWrap/>
            <w:vAlign w:val="center"/>
            <w:hideMark/>
          </w:tcPr>
          <w:p w14:paraId="2FA09302"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4</w:t>
            </w:r>
          </w:p>
        </w:tc>
        <w:tc>
          <w:tcPr>
            <w:tcW w:w="1556" w:type="dxa"/>
            <w:shd w:val="clear" w:color="auto" w:fill="auto"/>
            <w:noWrap/>
            <w:vAlign w:val="center"/>
            <w:hideMark/>
          </w:tcPr>
          <w:p w14:paraId="3E346E52"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4</w:t>
            </w:r>
          </w:p>
        </w:tc>
        <w:tc>
          <w:tcPr>
            <w:tcW w:w="1698" w:type="dxa"/>
            <w:vAlign w:val="bottom"/>
          </w:tcPr>
          <w:p w14:paraId="7C791B46" w14:textId="77777777" w:rsidR="00272012" w:rsidRPr="006B0AC6" w:rsidRDefault="00272012" w:rsidP="004130A7">
            <w:pPr>
              <w:spacing w:after="0" w:line="240" w:lineRule="auto"/>
              <w:jc w:val="center"/>
              <w:rPr>
                <w:rFonts w:eastAsia="Times New Roman"/>
                <w:color w:val="000000"/>
                <w:lang w:eastAsia="ko-KR"/>
              </w:rPr>
            </w:pPr>
            <w:r w:rsidRPr="006B0AC6">
              <w:rPr>
                <w:bCs/>
                <w:color w:val="000000"/>
              </w:rPr>
              <w:t>100</w:t>
            </w:r>
            <w:r>
              <w:rPr>
                <w:bCs/>
                <w:color w:val="000000"/>
              </w:rPr>
              <w:t>%</w:t>
            </w:r>
          </w:p>
        </w:tc>
        <w:tc>
          <w:tcPr>
            <w:tcW w:w="1273" w:type="dxa"/>
          </w:tcPr>
          <w:p w14:paraId="4D184451" w14:textId="77777777" w:rsidR="00272012" w:rsidRPr="006B0AC6" w:rsidRDefault="00272012" w:rsidP="004130A7">
            <w:pPr>
              <w:spacing w:after="0" w:line="240" w:lineRule="auto"/>
              <w:jc w:val="center"/>
              <w:rPr>
                <w:bCs/>
                <w:color w:val="000000"/>
              </w:rPr>
            </w:pPr>
            <w:r>
              <w:rPr>
                <w:bCs/>
                <w:color w:val="000000"/>
              </w:rPr>
              <w:t>4</w:t>
            </w:r>
          </w:p>
        </w:tc>
      </w:tr>
      <w:tr w:rsidR="00272012" w:rsidRPr="00785940" w14:paraId="63C87A3B" w14:textId="77777777" w:rsidTr="004130A7">
        <w:trPr>
          <w:trHeight w:val="184"/>
          <w:jc w:val="right"/>
        </w:trPr>
        <w:tc>
          <w:tcPr>
            <w:tcW w:w="3108" w:type="dxa"/>
            <w:shd w:val="clear" w:color="auto" w:fill="auto"/>
            <w:noWrap/>
            <w:vAlign w:val="center"/>
            <w:hideMark/>
          </w:tcPr>
          <w:p w14:paraId="54D26834" w14:textId="31CD41A4" w:rsidR="00272012" w:rsidRPr="005F1703" w:rsidRDefault="00AA1FC0" w:rsidP="004130A7">
            <w:pPr>
              <w:spacing w:after="0" w:line="240" w:lineRule="auto"/>
              <w:jc w:val="center"/>
              <w:rPr>
                <w:rFonts w:eastAsia="Times New Roman"/>
                <w:color w:val="000000"/>
                <w:lang w:eastAsia="ko-KR"/>
              </w:rPr>
            </w:pPr>
            <w:r>
              <w:rPr>
                <w:rFonts w:eastAsia="Times New Roman"/>
                <w:color w:val="000000"/>
                <w:lang w:eastAsia="ko-KR"/>
              </w:rPr>
              <w:t xml:space="preserve">Tier </w:t>
            </w:r>
            <w:r w:rsidR="00272012" w:rsidRPr="005F1703">
              <w:rPr>
                <w:rFonts w:eastAsia="Times New Roman"/>
                <w:color w:val="000000"/>
                <w:lang w:eastAsia="ko-KR"/>
              </w:rPr>
              <w:t>4 (1)</w:t>
            </w:r>
          </w:p>
        </w:tc>
        <w:tc>
          <w:tcPr>
            <w:tcW w:w="1273" w:type="dxa"/>
            <w:shd w:val="clear" w:color="auto" w:fill="auto"/>
            <w:noWrap/>
            <w:vAlign w:val="center"/>
            <w:hideMark/>
          </w:tcPr>
          <w:p w14:paraId="26F48442"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2</w:t>
            </w:r>
          </w:p>
        </w:tc>
        <w:tc>
          <w:tcPr>
            <w:tcW w:w="1556" w:type="dxa"/>
            <w:shd w:val="clear" w:color="auto" w:fill="auto"/>
            <w:noWrap/>
            <w:vAlign w:val="center"/>
            <w:hideMark/>
          </w:tcPr>
          <w:p w14:paraId="0D82AB00"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2</w:t>
            </w:r>
          </w:p>
        </w:tc>
        <w:tc>
          <w:tcPr>
            <w:tcW w:w="1698" w:type="dxa"/>
            <w:vAlign w:val="bottom"/>
          </w:tcPr>
          <w:p w14:paraId="68E6DC5D" w14:textId="77777777" w:rsidR="00272012" w:rsidRPr="006B0AC6" w:rsidRDefault="00272012" w:rsidP="004130A7">
            <w:pPr>
              <w:spacing w:after="0" w:line="240" w:lineRule="auto"/>
              <w:jc w:val="center"/>
              <w:rPr>
                <w:rFonts w:eastAsia="Times New Roman"/>
                <w:color w:val="000000"/>
                <w:lang w:eastAsia="ko-KR"/>
              </w:rPr>
            </w:pPr>
            <w:r w:rsidRPr="006B0AC6">
              <w:rPr>
                <w:bCs/>
                <w:color w:val="000000"/>
              </w:rPr>
              <w:t>100</w:t>
            </w:r>
            <w:r>
              <w:rPr>
                <w:bCs/>
                <w:color w:val="000000"/>
              </w:rPr>
              <w:t>%</w:t>
            </w:r>
          </w:p>
        </w:tc>
        <w:tc>
          <w:tcPr>
            <w:tcW w:w="1273" w:type="dxa"/>
          </w:tcPr>
          <w:p w14:paraId="7BA0D2EB" w14:textId="77777777" w:rsidR="00272012" w:rsidRPr="006B0AC6" w:rsidRDefault="00272012" w:rsidP="004130A7">
            <w:pPr>
              <w:spacing w:after="0" w:line="240" w:lineRule="auto"/>
              <w:jc w:val="center"/>
              <w:rPr>
                <w:bCs/>
                <w:color w:val="000000"/>
              </w:rPr>
            </w:pPr>
            <w:r>
              <w:rPr>
                <w:bCs/>
                <w:color w:val="000000"/>
              </w:rPr>
              <w:t>2</w:t>
            </w:r>
          </w:p>
        </w:tc>
      </w:tr>
      <w:tr w:rsidR="00272012" w:rsidRPr="00785940" w14:paraId="7382D35E" w14:textId="77777777" w:rsidTr="004130A7">
        <w:trPr>
          <w:trHeight w:val="184"/>
          <w:jc w:val="right"/>
        </w:trPr>
        <w:tc>
          <w:tcPr>
            <w:tcW w:w="3108" w:type="dxa"/>
            <w:shd w:val="clear" w:color="auto" w:fill="auto"/>
            <w:noWrap/>
            <w:vAlign w:val="center"/>
            <w:hideMark/>
          </w:tcPr>
          <w:p w14:paraId="1D0602D3" w14:textId="77777777" w:rsidR="00272012" w:rsidRPr="005F1703" w:rsidRDefault="00272012" w:rsidP="004130A7">
            <w:pPr>
              <w:spacing w:after="0" w:line="240" w:lineRule="auto"/>
              <w:jc w:val="center"/>
              <w:rPr>
                <w:rFonts w:eastAsia="Times New Roman"/>
                <w:b/>
                <w:bCs/>
                <w:color w:val="000000"/>
                <w:lang w:eastAsia="ko-KR"/>
              </w:rPr>
            </w:pPr>
            <w:r w:rsidRPr="005F1703">
              <w:rPr>
                <w:rFonts w:eastAsia="Times New Roman"/>
                <w:b/>
                <w:bCs/>
                <w:color w:val="000000"/>
                <w:lang w:eastAsia="ko-KR"/>
              </w:rPr>
              <w:t xml:space="preserve">Aim/Orientation </w:t>
            </w:r>
          </w:p>
        </w:tc>
        <w:tc>
          <w:tcPr>
            <w:tcW w:w="1273" w:type="dxa"/>
            <w:shd w:val="clear" w:color="auto" w:fill="auto"/>
            <w:noWrap/>
            <w:vAlign w:val="center"/>
            <w:hideMark/>
          </w:tcPr>
          <w:p w14:paraId="0AA726E2" w14:textId="77777777" w:rsidR="00272012" w:rsidRPr="005F1703" w:rsidRDefault="00272012" w:rsidP="004130A7">
            <w:pPr>
              <w:spacing w:after="0" w:line="240" w:lineRule="auto"/>
              <w:rPr>
                <w:rFonts w:eastAsia="Times New Roman"/>
                <w:b/>
                <w:bCs/>
                <w:color w:val="000000"/>
                <w:lang w:eastAsia="ko-KR"/>
              </w:rPr>
            </w:pPr>
          </w:p>
        </w:tc>
        <w:tc>
          <w:tcPr>
            <w:tcW w:w="1556" w:type="dxa"/>
            <w:shd w:val="clear" w:color="auto" w:fill="auto"/>
            <w:noWrap/>
            <w:vAlign w:val="center"/>
            <w:hideMark/>
          </w:tcPr>
          <w:p w14:paraId="498B517E" w14:textId="77777777" w:rsidR="00272012" w:rsidRPr="005F1703" w:rsidRDefault="00272012" w:rsidP="004130A7">
            <w:pPr>
              <w:spacing w:after="0" w:line="240" w:lineRule="auto"/>
              <w:rPr>
                <w:rFonts w:eastAsia="Times New Roman"/>
                <w:lang w:eastAsia="ko-KR"/>
              </w:rPr>
            </w:pPr>
          </w:p>
        </w:tc>
        <w:tc>
          <w:tcPr>
            <w:tcW w:w="1698" w:type="dxa"/>
            <w:vAlign w:val="center"/>
          </w:tcPr>
          <w:p w14:paraId="00C21AC1" w14:textId="77777777" w:rsidR="00272012" w:rsidRPr="006B0AC6" w:rsidRDefault="00272012" w:rsidP="004130A7">
            <w:pPr>
              <w:spacing w:after="0" w:line="240" w:lineRule="auto"/>
              <w:rPr>
                <w:rFonts w:eastAsia="Times New Roman"/>
                <w:lang w:eastAsia="ko-KR"/>
              </w:rPr>
            </w:pPr>
          </w:p>
        </w:tc>
        <w:tc>
          <w:tcPr>
            <w:tcW w:w="1273" w:type="dxa"/>
          </w:tcPr>
          <w:p w14:paraId="318918A2" w14:textId="77777777" w:rsidR="00272012" w:rsidRPr="006B0AC6" w:rsidRDefault="00272012" w:rsidP="004130A7">
            <w:pPr>
              <w:spacing w:after="0" w:line="240" w:lineRule="auto"/>
              <w:rPr>
                <w:rFonts w:eastAsia="Times New Roman"/>
                <w:lang w:eastAsia="ko-KR"/>
              </w:rPr>
            </w:pPr>
          </w:p>
        </w:tc>
      </w:tr>
      <w:tr w:rsidR="00272012" w:rsidRPr="00785940" w14:paraId="377227B4" w14:textId="77777777" w:rsidTr="004130A7">
        <w:trPr>
          <w:trHeight w:val="184"/>
          <w:jc w:val="right"/>
        </w:trPr>
        <w:tc>
          <w:tcPr>
            <w:tcW w:w="3108" w:type="dxa"/>
            <w:shd w:val="clear" w:color="auto" w:fill="auto"/>
            <w:noWrap/>
            <w:vAlign w:val="center"/>
            <w:hideMark/>
          </w:tcPr>
          <w:p w14:paraId="7CF3C4A7"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Basic (4)</w:t>
            </w:r>
          </w:p>
        </w:tc>
        <w:tc>
          <w:tcPr>
            <w:tcW w:w="1273" w:type="dxa"/>
            <w:shd w:val="clear" w:color="auto" w:fill="auto"/>
            <w:noWrap/>
            <w:vAlign w:val="center"/>
            <w:hideMark/>
          </w:tcPr>
          <w:p w14:paraId="2ECC3ADF"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22</w:t>
            </w:r>
          </w:p>
        </w:tc>
        <w:tc>
          <w:tcPr>
            <w:tcW w:w="1556" w:type="dxa"/>
            <w:shd w:val="clear" w:color="auto" w:fill="auto"/>
            <w:noWrap/>
            <w:vAlign w:val="center"/>
            <w:hideMark/>
          </w:tcPr>
          <w:p w14:paraId="6BFB4EC2"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15</w:t>
            </w:r>
          </w:p>
        </w:tc>
        <w:tc>
          <w:tcPr>
            <w:tcW w:w="1698" w:type="dxa"/>
            <w:vAlign w:val="center"/>
          </w:tcPr>
          <w:p w14:paraId="230948D6" w14:textId="77777777" w:rsidR="00272012" w:rsidRPr="006B0AC6" w:rsidRDefault="00272012" w:rsidP="004130A7">
            <w:pPr>
              <w:spacing w:after="0" w:line="240" w:lineRule="auto"/>
              <w:jc w:val="center"/>
              <w:rPr>
                <w:rFonts w:eastAsia="Times New Roman"/>
                <w:color w:val="000000"/>
                <w:lang w:eastAsia="ko-KR"/>
              </w:rPr>
            </w:pPr>
            <w:r>
              <w:rPr>
                <w:rFonts w:eastAsia="Times New Roman"/>
                <w:color w:val="000000"/>
                <w:lang w:eastAsia="ko-KR"/>
              </w:rPr>
              <w:t>68%</w:t>
            </w:r>
          </w:p>
        </w:tc>
        <w:tc>
          <w:tcPr>
            <w:tcW w:w="1273" w:type="dxa"/>
          </w:tcPr>
          <w:p w14:paraId="363C03FF" w14:textId="77777777" w:rsidR="00272012" w:rsidRDefault="00272012" w:rsidP="004130A7">
            <w:pPr>
              <w:spacing w:after="0" w:line="240" w:lineRule="auto"/>
              <w:jc w:val="center"/>
              <w:rPr>
                <w:rFonts w:eastAsia="Times New Roman"/>
                <w:color w:val="000000"/>
                <w:lang w:eastAsia="ko-KR"/>
              </w:rPr>
            </w:pPr>
            <w:r>
              <w:rPr>
                <w:rFonts w:eastAsia="Times New Roman"/>
                <w:color w:val="000000"/>
                <w:lang w:eastAsia="ko-KR"/>
              </w:rPr>
              <w:t>11</w:t>
            </w:r>
          </w:p>
        </w:tc>
      </w:tr>
      <w:tr w:rsidR="00272012" w:rsidRPr="00785940" w14:paraId="01AC43A1" w14:textId="77777777" w:rsidTr="004130A7">
        <w:trPr>
          <w:trHeight w:val="184"/>
          <w:jc w:val="right"/>
        </w:trPr>
        <w:tc>
          <w:tcPr>
            <w:tcW w:w="3108" w:type="dxa"/>
            <w:shd w:val="clear" w:color="auto" w:fill="auto"/>
            <w:noWrap/>
            <w:vAlign w:val="center"/>
            <w:hideMark/>
          </w:tcPr>
          <w:p w14:paraId="3169E49B"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Applied (4)</w:t>
            </w:r>
          </w:p>
        </w:tc>
        <w:tc>
          <w:tcPr>
            <w:tcW w:w="1273" w:type="dxa"/>
            <w:shd w:val="clear" w:color="auto" w:fill="auto"/>
            <w:noWrap/>
            <w:vAlign w:val="center"/>
            <w:hideMark/>
          </w:tcPr>
          <w:p w14:paraId="4673DB56"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33</w:t>
            </w:r>
          </w:p>
        </w:tc>
        <w:tc>
          <w:tcPr>
            <w:tcW w:w="1556" w:type="dxa"/>
            <w:shd w:val="clear" w:color="auto" w:fill="auto"/>
            <w:noWrap/>
            <w:vAlign w:val="center"/>
            <w:hideMark/>
          </w:tcPr>
          <w:p w14:paraId="65B24197"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14</w:t>
            </w:r>
          </w:p>
        </w:tc>
        <w:tc>
          <w:tcPr>
            <w:tcW w:w="1698" w:type="dxa"/>
            <w:vAlign w:val="center"/>
          </w:tcPr>
          <w:p w14:paraId="028B2569" w14:textId="77777777" w:rsidR="00272012" w:rsidRPr="006B0AC6" w:rsidRDefault="00272012" w:rsidP="004130A7">
            <w:pPr>
              <w:spacing w:after="0" w:line="240" w:lineRule="auto"/>
              <w:jc w:val="center"/>
              <w:rPr>
                <w:rFonts w:eastAsia="Times New Roman"/>
                <w:color w:val="000000"/>
                <w:lang w:eastAsia="ko-KR"/>
              </w:rPr>
            </w:pPr>
            <w:r w:rsidRPr="006B0AC6">
              <w:rPr>
                <w:rFonts w:eastAsia="Times New Roman"/>
                <w:color w:val="000000"/>
                <w:lang w:eastAsia="ko-KR"/>
              </w:rPr>
              <w:t>4</w:t>
            </w:r>
            <w:r>
              <w:rPr>
                <w:rFonts w:eastAsia="Times New Roman"/>
                <w:color w:val="000000"/>
                <w:lang w:eastAsia="ko-KR"/>
              </w:rPr>
              <w:t>2%</w:t>
            </w:r>
          </w:p>
        </w:tc>
        <w:tc>
          <w:tcPr>
            <w:tcW w:w="1273" w:type="dxa"/>
          </w:tcPr>
          <w:p w14:paraId="2F26E1AC" w14:textId="77777777" w:rsidR="00272012" w:rsidRPr="006B0AC6" w:rsidRDefault="00272012" w:rsidP="004130A7">
            <w:pPr>
              <w:spacing w:after="0" w:line="240" w:lineRule="auto"/>
              <w:jc w:val="center"/>
              <w:rPr>
                <w:rFonts w:eastAsia="Times New Roman"/>
                <w:color w:val="000000"/>
                <w:lang w:eastAsia="ko-KR"/>
              </w:rPr>
            </w:pPr>
            <w:r>
              <w:rPr>
                <w:rFonts w:eastAsia="Times New Roman"/>
                <w:color w:val="000000"/>
                <w:lang w:eastAsia="ko-KR"/>
              </w:rPr>
              <w:t>12</w:t>
            </w:r>
          </w:p>
        </w:tc>
      </w:tr>
      <w:tr w:rsidR="00272012" w:rsidRPr="00785940" w14:paraId="5FF38AE6" w14:textId="77777777" w:rsidTr="004130A7">
        <w:trPr>
          <w:trHeight w:val="184"/>
          <w:jc w:val="right"/>
        </w:trPr>
        <w:tc>
          <w:tcPr>
            <w:tcW w:w="3108" w:type="dxa"/>
            <w:shd w:val="clear" w:color="auto" w:fill="auto"/>
            <w:noWrap/>
            <w:vAlign w:val="center"/>
            <w:hideMark/>
          </w:tcPr>
          <w:p w14:paraId="48AB2E30" w14:textId="77777777" w:rsidR="00272012" w:rsidRPr="005F1703" w:rsidRDefault="00272012" w:rsidP="004130A7">
            <w:pPr>
              <w:spacing w:after="0" w:line="240" w:lineRule="auto"/>
              <w:jc w:val="center"/>
              <w:rPr>
                <w:rFonts w:eastAsia="Times New Roman"/>
                <w:b/>
                <w:bCs/>
                <w:color w:val="000000"/>
                <w:lang w:eastAsia="ko-KR"/>
              </w:rPr>
            </w:pPr>
            <w:r w:rsidRPr="005F1703">
              <w:rPr>
                <w:rFonts w:eastAsia="Times New Roman"/>
                <w:b/>
                <w:bCs/>
                <w:color w:val="000000"/>
                <w:lang w:eastAsia="ko-KR"/>
              </w:rPr>
              <w:t xml:space="preserve">Branch of science </w:t>
            </w:r>
          </w:p>
        </w:tc>
        <w:tc>
          <w:tcPr>
            <w:tcW w:w="1273" w:type="dxa"/>
            <w:shd w:val="clear" w:color="auto" w:fill="auto"/>
            <w:noWrap/>
            <w:vAlign w:val="center"/>
            <w:hideMark/>
          </w:tcPr>
          <w:p w14:paraId="6A17B1D7" w14:textId="77777777" w:rsidR="00272012" w:rsidRPr="005F1703" w:rsidRDefault="00272012" w:rsidP="004130A7">
            <w:pPr>
              <w:spacing w:after="0" w:line="240" w:lineRule="auto"/>
              <w:jc w:val="center"/>
              <w:rPr>
                <w:rFonts w:eastAsia="Times New Roman"/>
                <w:b/>
                <w:bCs/>
                <w:color w:val="000000"/>
                <w:lang w:eastAsia="ko-KR"/>
              </w:rPr>
            </w:pPr>
          </w:p>
        </w:tc>
        <w:tc>
          <w:tcPr>
            <w:tcW w:w="1556" w:type="dxa"/>
            <w:shd w:val="clear" w:color="auto" w:fill="auto"/>
            <w:noWrap/>
            <w:vAlign w:val="center"/>
            <w:hideMark/>
          </w:tcPr>
          <w:p w14:paraId="2A0E841C" w14:textId="77777777" w:rsidR="00272012" w:rsidRPr="005F1703" w:rsidRDefault="00272012" w:rsidP="004130A7">
            <w:pPr>
              <w:spacing w:after="0" w:line="240" w:lineRule="auto"/>
              <w:jc w:val="center"/>
              <w:rPr>
                <w:rFonts w:eastAsia="Times New Roman"/>
                <w:lang w:eastAsia="ko-KR"/>
              </w:rPr>
            </w:pPr>
          </w:p>
        </w:tc>
        <w:tc>
          <w:tcPr>
            <w:tcW w:w="1698" w:type="dxa"/>
            <w:vAlign w:val="center"/>
          </w:tcPr>
          <w:p w14:paraId="09EEFB72" w14:textId="77777777" w:rsidR="00272012" w:rsidRPr="00785940" w:rsidRDefault="00272012" w:rsidP="004130A7">
            <w:pPr>
              <w:spacing w:after="0" w:line="240" w:lineRule="auto"/>
              <w:jc w:val="center"/>
              <w:rPr>
                <w:rFonts w:eastAsia="Times New Roman"/>
                <w:lang w:eastAsia="ko-KR"/>
              </w:rPr>
            </w:pPr>
          </w:p>
        </w:tc>
        <w:tc>
          <w:tcPr>
            <w:tcW w:w="1273" w:type="dxa"/>
          </w:tcPr>
          <w:p w14:paraId="3030ECA7" w14:textId="77777777" w:rsidR="00272012" w:rsidRPr="00785940" w:rsidRDefault="00272012" w:rsidP="004130A7">
            <w:pPr>
              <w:spacing w:after="0" w:line="240" w:lineRule="auto"/>
              <w:jc w:val="center"/>
              <w:rPr>
                <w:rFonts w:eastAsia="Times New Roman"/>
                <w:lang w:eastAsia="ko-KR"/>
              </w:rPr>
            </w:pPr>
          </w:p>
        </w:tc>
      </w:tr>
      <w:tr w:rsidR="00272012" w:rsidRPr="00785940" w14:paraId="65448CA4" w14:textId="77777777" w:rsidTr="004130A7">
        <w:trPr>
          <w:trHeight w:val="184"/>
          <w:jc w:val="right"/>
        </w:trPr>
        <w:tc>
          <w:tcPr>
            <w:tcW w:w="3108" w:type="dxa"/>
            <w:shd w:val="clear" w:color="auto" w:fill="auto"/>
            <w:noWrap/>
            <w:vAlign w:val="center"/>
            <w:hideMark/>
          </w:tcPr>
          <w:p w14:paraId="1D24774B"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Life (3)</w:t>
            </w:r>
          </w:p>
        </w:tc>
        <w:tc>
          <w:tcPr>
            <w:tcW w:w="1273" w:type="dxa"/>
            <w:shd w:val="clear" w:color="auto" w:fill="auto"/>
            <w:noWrap/>
            <w:vAlign w:val="center"/>
            <w:hideMark/>
          </w:tcPr>
          <w:p w14:paraId="1B0134A4"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2</w:t>
            </w:r>
            <w:r>
              <w:rPr>
                <w:rFonts w:eastAsia="Times New Roman"/>
                <w:color w:val="000000"/>
                <w:lang w:eastAsia="ko-KR"/>
              </w:rPr>
              <w:t>9</w:t>
            </w:r>
          </w:p>
        </w:tc>
        <w:tc>
          <w:tcPr>
            <w:tcW w:w="1556" w:type="dxa"/>
            <w:shd w:val="clear" w:color="auto" w:fill="auto"/>
            <w:noWrap/>
            <w:vAlign w:val="center"/>
            <w:hideMark/>
          </w:tcPr>
          <w:p w14:paraId="184D3A7E"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1</w:t>
            </w:r>
            <w:r>
              <w:rPr>
                <w:rFonts w:eastAsia="Times New Roman"/>
                <w:color w:val="000000"/>
                <w:lang w:eastAsia="ko-KR"/>
              </w:rPr>
              <w:t>2</w:t>
            </w:r>
          </w:p>
        </w:tc>
        <w:tc>
          <w:tcPr>
            <w:tcW w:w="1698" w:type="dxa"/>
            <w:vAlign w:val="center"/>
          </w:tcPr>
          <w:p w14:paraId="65C9AF1D" w14:textId="77777777" w:rsidR="00272012" w:rsidRPr="00785940" w:rsidRDefault="00272012" w:rsidP="004130A7">
            <w:pPr>
              <w:spacing w:after="0" w:line="240" w:lineRule="auto"/>
              <w:jc w:val="center"/>
              <w:rPr>
                <w:rFonts w:eastAsia="Times New Roman"/>
                <w:color w:val="000000"/>
                <w:lang w:eastAsia="ko-KR"/>
              </w:rPr>
            </w:pPr>
            <w:r>
              <w:rPr>
                <w:rFonts w:eastAsia="Times New Roman"/>
                <w:color w:val="000000"/>
                <w:lang w:eastAsia="ko-KR"/>
              </w:rPr>
              <w:t>41%</w:t>
            </w:r>
          </w:p>
        </w:tc>
        <w:tc>
          <w:tcPr>
            <w:tcW w:w="1273" w:type="dxa"/>
          </w:tcPr>
          <w:p w14:paraId="054FE659" w14:textId="77777777" w:rsidR="00272012" w:rsidRDefault="00272012" w:rsidP="004130A7">
            <w:pPr>
              <w:spacing w:after="0" w:line="240" w:lineRule="auto"/>
              <w:jc w:val="center"/>
              <w:rPr>
                <w:rFonts w:eastAsia="Times New Roman"/>
                <w:color w:val="000000"/>
                <w:lang w:eastAsia="ko-KR"/>
              </w:rPr>
            </w:pPr>
            <w:r>
              <w:rPr>
                <w:rFonts w:eastAsia="Times New Roman"/>
                <w:color w:val="000000"/>
                <w:lang w:eastAsia="ko-KR"/>
              </w:rPr>
              <w:t>5</w:t>
            </w:r>
          </w:p>
        </w:tc>
      </w:tr>
      <w:tr w:rsidR="00272012" w:rsidRPr="00785940" w14:paraId="7A553471" w14:textId="77777777" w:rsidTr="004130A7">
        <w:trPr>
          <w:trHeight w:val="184"/>
          <w:jc w:val="right"/>
        </w:trPr>
        <w:tc>
          <w:tcPr>
            <w:tcW w:w="3108" w:type="dxa"/>
            <w:shd w:val="clear" w:color="auto" w:fill="auto"/>
            <w:noWrap/>
            <w:vAlign w:val="center"/>
            <w:hideMark/>
          </w:tcPr>
          <w:p w14:paraId="11D46525"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Natural (2)</w:t>
            </w:r>
          </w:p>
        </w:tc>
        <w:tc>
          <w:tcPr>
            <w:tcW w:w="1273" w:type="dxa"/>
            <w:shd w:val="clear" w:color="auto" w:fill="auto"/>
            <w:noWrap/>
            <w:vAlign w:val="center"/>
            <w:hideMark/>
          </w:tcPr>
          <w:p w14:paraId="1C38EFB2"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13</w:t>
            </w:r>
          </w:p>
        </w:tc>
        <w:tc>
          <w:tcPr>
            <w:tcW w:w="1556" w:type="dxa"/>
            <w:shd w:val="clear" w:color="auto" w:fill="auto"/>
            <w:noWrap/>
            <w:vAlign w:val="center"/>
            <w:hideMark/>
          </w:tcPr>
          <w:p w14:paraId="4F503C6E"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9</w:t>
            </w:r>
          </w:p>
        </w:tc>
        <w:tc>
          <w:tcPr>
            <w:tcW w:w="1698" w:type="dxa"/>
            <w:vAlign w:val="center"/>
          </w:tcPr>
          <w:p w14:paraId="542B2DB6" w14:textId="77777777" w:rsidR="00272012" w:rsidRPr="00785940" w:rsidRDefault="00272012" w:rsidP="004130A7">
            <w:pPr>
              <w:spacing w:after="0" w:line="240" w:lineRule="auto"/>
              <w:jc w:val="center"/>
              <w:rPr>
                <w:rFonts w:eastAsia="Times New Roman"/>
                <w:color w:val="000000"/>
                <w:lang w:eastAsia="ko-KR"/>
              </w:rPr>
            </w:pPr>
            <w:r>
              <w:rPr>
                <w:rFonts w:eastAsia="Times New Roman"/>
                <w:color w:val="000000"/>
                <w:lang w:eastAsia="ko-KR"/>
              </w:rPr>
              <w:t>69%</w:t>
            </w:r>
          </w:p>
        </w:tc>
        <w:tc>
          <w:tcPr>
            <w:tcW w:w="1273" w:type="dxa"/>
          </w:tcPr>
          <w:p w14:paraId="17859296" w14:textId="77777777" w:rsidR="00272012" w:rsidRDefault="00272012" w:rsidP="004130A7">
            <w:pPr>
              <w:spacing w:after="0" w:line="240" w:lineRule="auto"/>
              <w:jc w:val="center"/>
              <w:rPr>
                <w:rFonts w:eastAsia="Times New Roman"/>
                <w:color w:val="000000"/>
                <w:lang w:eastAsia="ko-KR"/>
              </w:rPr>
            </w:pPr>
            <w:r>
              <w:rPr>
                <w:rFonts w:eastAsia="Times New Roman"/>
                <w:color w:val="000000"/>
                <w:lang w:eastAsia="ko-KR"/>
              </w:rPr>
              <w:t>4</w:t>
            </w:r>
          </w:p>
        </w:tc>
      </w:tr>
      <w:tr w:rsidR="00272012" w:rsidRPr="00785940" w14:paraId="7D4B6F71" w14:textId="77777777" w:rsidTr="004130A7">
        <w:trPr>
          <w:trHeight w:val="184"/>
          <w:jc w:val="right"/>
        </w:trPr>
        <w:tc>
          <w:tcPr>
            <w:tcW w:w="3108" w:type="dxa"/>
            <w:shd w:val="clear" w:color="auto" w:fill="auto"/>
            <w:noWrap/>
            <w:vAlign w:val="center"/>
            <w:hideMark/>
          </w:tcPr>
          <w:p w14:paraId="31C9DCD8"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Formal (3)</w:t>
            </w:r>
          </w:p>
        </w:tc>
        <w:tc>
          <w:tcPr>
            <w:tcW w:w="1273" w:type="dxa"/>
            <w:shd w:val="clear" w:color="auto" w:fill="auto"/>
            <w:noWrap/>
            <w:vAlign w:val="center"/>
            <w:hideMark/>
          </w:tcPr>
          <w:p w14:paraId="282A25CF"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1</w:t>
            </w:r>
            <w:r>
              <w:rPr>
                <w:rFonts w:eastAsia="Times New Roman"/>
                <w:color w:val="000000"/>
                <w:lang w:eastAsia="ko-KR"/>
              </w:rPr>
              <w:t>5</w:t>
            </w:r>
          </w:p>
        </w:tc>
        <w:tc>
          <w:tcPr>
            <w:tcW w:w="1556" w:type="dxa"/>
            <w:shd w:val="clear" w:color="auto" w:fill="auto"/>
            <w:noWrap/>
            <w:vAlign w:val="center"/>
            <w:hideMark/>
          </w:tcPr>
          <w:p w14:paraId="73F939C8"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8</w:t>
            </w:r>
          </w:p>
        </w:tc>
        <w:tc>
          <w:tcPr>
            <w:tcW w:w="1698" w:type="dxa"/>
            <w:vAlign w:val="center"/>
          </w:tcPr>
          <w:p w14:paraId="3B2AA7B7" w14:textId="77777777" w:rsidR="00272012" w:rsidRPr="00785940" w:rsidRDefault="00272012" w:rsidP="004130A7">
            <w:pPr>
              <w:spacing w:after="0" w:line="240" w:lineRule="auto"/>
              <w:jc w:val="center"/>
              <w:rPr>
                <w:rFonts w:eastAsia="Times New Roman"/>
                <w:color w:val="000000"/>
                <w:lang w:eastAsia="ko-KR"/>
              </w:rPr>
            </w:pPr>
            <w:r>
              <w:rPr>
                <w:rFonts w:eastAsia="Times New Roman"/>
                <w:color w:val="000000"/>
                <w:lang w:eastAsia="ko-KR"/>
              </w:rPr>
              <w:t>53%</w:t>
            </w:r>
          </w:p>
        </w:tc>
        <w:tc>
          <w:tcPr>
            <w:tcW w:w="1273" w:type="dxa"/>
          </w:tcPr>
          <w:p w14:paraId="6E70ED45" w14:textId="77777777" w:rsidR="00272012" w:rsidRDefault="00272012" w:rsidP="004130A7">
            <w:pPr>
              <w:spacing w:after="0" w:line="240" w:lineRule="auto"/>
              <w:jc w:val="center"/>
              <w:rPr>
                <w:rFonts w:eastAsia="Times New Roman"/>
                <w:color w:val="000000"/>
                <w:lang w:eastAsia="ko-KR"/>
              </w:rPr>
            </w:pPr>
            <w:r>
              <w:rPr>
                <w:rFonts w:eastAsia="Times New Roman"/>
                <w:color w:val="000000"/>
                <w:lang w:eastAsia="ko-KR"/>
              </w:rPr>
              <w:t>8</w:t>
            </w:r>
          </w:p>
        </w:tc>
      </w:tr>
      <w:tr w:rsidR="00272012" w:rsidRPr="00785940" w14:paraId="3FFEA4A7" w14:textId="77777777" w:rsidTr="004130A7">
        <w:trPr>
          <w:trHeight w:val="184"/>
          <w:jc w:val="right"/>
        </w:trPr>
        <w:tc>
          <w:tcPr>
            <w:tcW w:w="3108" w:type="dxa"/>
            <w:shd w:val="clear" w:color="auto" w:fill="auto"/>
            <w:noWrap/>
            <w:vAlign w:val="center"/>
            <w:hideMark/>
          </w:tcPr>
          <w:p w14:paraId="51FF3A29" w14:textId="77777777" w:rsidR="00272012" w:rsidRPr="005F1703" w:rsidRDefault="00272012" w:rsidP="004130A7">
            <w:pPr>
              <w:spacing w:after="0" w:line="240" w:lineRule="auto"/>
              <w:jc w:val="center"/>
              <w:rPr>
                <w:rFonts w:eastAsia="Times New Roman"/>
                <w:b/>
                <w:bCs/>
                <w:color w:val="000000"/>
                <w:lang w:eastAsia="ko-KR"/>
              </w:rPr>
            </w:pPr>
            <w:r w:rsidRPr="005F1703">
              <w:rPr>
                <w:rFonts w:eastAsia="Times New Roman"/>
                <w:b/>
                <w:bCs/>
                <w:color w:val="000000"/>
                <w:lang w:eastAsia="ko-KR"/>
              </w:rPr>
              <w:t>Departmental rating</w:t>
            </w:r>
          </w:p>
        </w:tc>
        <w:tc>
          <w:tcPr>
            <w:tcW w:w="1273" w:type="dxa"/>
            <w:shd w:val="clear" w:color="auto" w:fill="auto"/>
            <w:noWrap/>
            <w:vAlign w:val="center"/>
            <w:hideMark/>
          </w:tcPr>
          <w:p w14:paraId="47671754" w14:textId="77777777" w:rsidR="00272012" w:rsidRPr="005F1703" w:rsidRDefault="00272012" w:rsidP="004130A7">
            <w:pPr>
              <w:spacing w:after="0" w:line="240" w:lineRule="auto"/>
              <w:jc w:val="center"/>
              <w:rPr>
                <w:rFonts w:eastAsia="Times New Roman"/>
                <w:b/>
                <w:bCs/>
                <w:color w:val="000000"/>
                <w:lang w:eastAsia="ko-KR"/>
              </w:rPr>
            </w:pPr>
          </w:p>
        </w:tc>
        <w:tc>
          <w:tcPr>
            <w:tcW w:w="1556" w:type="dxa"/>
            <w:shd w:val="clear" w:color="auto" w:fill="auto"/>
            <w:noWrap/>
            <w:vAlign w:val="center"/>
            <w:hideMark/>
          </w:tcPr>
          <w:p w14:paraId="58F6C296" w14:textId="77777777" w:rsidR="00272012" w:rsidRPr="005F1703" w:rsidRDefault="00272012" w:rsidP="004130A7">
            <w:pPr>
              <w:spacing w:after="0" w:line="240" w:lineRule="auto"/>
              <w:jc w:val="center"/>
              <w:rPr>
                <w:rFonts w:eastAsia="Times New Roman"/>
                <w:lang w:eastAsia="ko-KR"/>
              </w:rPr>
            </w:pPr>
          </w:p>
        </w:tc>
        <w:tc>
          <w:tcPr>
            <w:tcW w:w="1698" w:type="dxa"/>
            <w:vAlign w:val="center"/>
          </w:tcPr>
          <w:p w14:paraId="0D93E2DD" w14:textId="77777777" w:rsidR="00272012" w:rsidRPr="00785940" w:rsidRDefault="00272012" w:rsidP="004130A7">
            <w:pPr>
              <w:spacing w:after="0" w:line="240" w:lineRule="auto"/>
              <w:jc w:val="center"/>
              <w:rPr>
                <w:rFonts w:eastAsia="Times New Roman"/>
                <w:lang w:eastAsia="ko-KR"/>
              </w:rPr>
            </w:pPr>
          </w:p>
        </w:tc>
        <w:tc>
          <w:tcPr>
            <w:tcW w:w="1273" w:type="dxa"/>
          </w:tcPr>
          <w:p w14:paraId="7D73011D" w14:textId="77777777" w:rsidR="00272012" w:rsidRPr="00785940" w:rsidRDefault="00272012" w:rsidP="004130A7">
            <w:pPr>
              <w:spacing w:after="0" w:line="240" w:lineRule="auto"/>
              <w:jc w:val="center"/>
              <w:rPr>
                <w:rFonts w:eastAsia="Times New Roman"/>
                <w:lang w:eastAsia="ko-KR"/>
              </w:rPr>
            </w:pPr>
          </w:p>
        </w:tc>
      </w:tr>
      <w:tr w:rsidR="00272012" w:rsidRPr="00785940" w14:paraId="10787765" w14:textId="77777777" w:rsidTr="004130A7">
        <w:trPr>
          <w:trHeight w:val="184"/>
          <w:jc w:val="right"/>
        </w:trPr>
        <w:tc>
          <w:tcPr>
            <w:tcW w:w="3108" w:type="dxa"/>
            <w:shd w:val="clear" w:color="auto" w:fill="auto"/>
            <w:noWrap/>
            <w:vAlign w:val="center"/>
            <w:hideMark/>
          </w:tcPr>
          <w:p w14:paraId="26FF82E5"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High (3)</w:t>
            </w:r>
          </w:p>
        </w:tc>
        <w:tc>
          <w:tcPr>
            <w:tcW w:w="1273" w:type="dxa"/>
            <w:shd w:val="clear" w:color="auto" w:fill="auto"/>
            <w:noWrap/>
            <w:vAlign w:val="center"/>
            <w:hideMark/>
          </w:tcPr>
          <w:p w14:paraId="334D5812"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11</w:t>
            </w:r>
          </w:p>
        </w:tc>
        <w:tc>
          <w:tcPr>
            <w:tcW w:w="1556" w:type="dxa"/>
            <w:shd w:val="clear" w:color="auto" w:fill="auto"/>
            <w:noWrap/>
            <w:vAlign w:val="center"/>
            <w:hideMark/>
          </w:tcPr>
          <w:p w14:paraId="39386BF4"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6</w:t>
            </w:r>
          </w:p>
        </w:tc>
        <w:tc>
          <w:tcPr>
            <w:tcW w:w="1698" w:type="dxa"/>
            <w:vAlign w:val="center"/>
          </w:tcPr>
          <w:p w14:paraId="44923912" w14:textId="77777777" w:rsidR="00272012" w:rsidRPr="00785940" w:rsidRDefault="00272012" w:rsidP="004130A7">
            <w:pPr>
              <w:spacing w:after="0" w:line="240" w:lineRule="auto"/>
              <w:jc w:val="center"/>
              <w:rPr>
                <w:rFonts w:eastAsia="Times New Roman"/>
                <w:color w:val="000000"/>
                <w:lang w:eastAsia="ko-KR"/>
              </w:rPr>
            </w:pPr>
            <w:r>
              <w:rPr>
                <w:rFonts w:eastAsia="Times New Roman"/>
                <w:color w:val="000000"/>
                <w:lang w:eastAsia="ko-KR"/>
              </w:rPr>
              <w:t>55%</w:t>
            </w:r>
          </w:p>
        </w:tc>
        <w:tc>
          <w:tcPr>
            <w:tcW w:w="1273" w:type="dxa"/>
          </w:tcPr>
          <w:p w14:paraId="38A441AE" w14:textId="77777777" w:rsidR="00272012" w:rsidRDefault="00272012" w:rsidP="004130A7">
            <w:pPr>
              <w:spacing w:after="0" w:line="240" w:lineRule="auto"/>
              <w:jc w:val="center"/>
              <w:rPr>
                <w:rFonts w:eastAsia="Times New Roman"/>
                <w:color w:val="000000"/>
                <w:lang w:eastAsia="ko-KR"/>
              </w:rPr>
            </w:pPr>
            <w:r>
              <w:rPr>
                <w:rFonts w:eastAsia="Times New Roman"/>
                <w:color w:val="000000"/>
                <w:lang w:eastAsia="ko-KR"/>
              </w:rPr>
              <w:t>5</w:t>
            </w:r>
          </w:p>
        </w:tc>
      </w:tr>
      <w:tr w:rsidR="00272012" w:rsidRPr="00785940" w14:paraId="15552D0F" w14:textId="77777777" w:rsidTr="004130A7">
        <w:trPr>
          <w:trHeight w:val="184"/>
          <w:jc w:val="right"/>
        </w:trPr>
        <w:tc>
          <w:tcPr>
            <w:tcW w:w="3108" w:type="dxa"/>
            <w:shd w:val="clear" w:color="auto" w:fill="auto"/>
            <w:noWrap/>
            <w:vAlign w:val="center"/>
            <w:hideMark/>
          </w:tcPr>
          <w:p w14:paraId="78892698"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Medium (4)</w:t>
            </w:r>
          </w:p>
        </w:tc>
        <w:tc>
          <w:tcPr>
            <w:tcW w:w="1273" w:type="dxa"/>
            <w:shd w:val="clear" w:color="auto" w:fill="auto"/>
            <w:noWrap/>
            <w:vAlign w:val="center"/>
            <w:hideMark/>
          </w:tcPr>
          <w:p w14:paraId="409A8B4E"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34</w:t>
            </w:r>
          </w:p>
        </w:tc>
        <w:tc>
          <w:tcPr>
            <w:tcW w:w="1556" w:type="dxa"/>
            <w:shd w:val="clear" w:color="auto" w:fill="auto"/>
            <w:noWrap/>
            <w:vAlign w:val="center"/>
            <w:hideMark/>
          </w:tcPr>
          <w:p w14:paraId="03DF135F"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13</w:t>
            </w:r>
          </w:p>
        </w:tc>
        <w:tc>
          <w:tcPr>
            <w:tcW w:w="1698" w:type="dxa"/>
            <w:vAlign w:val="center"/>
          </w:tcPr>
          <w:p w14:paraId="1FF6C36F" w14:textId="77777777" w:rsidR="00272012" w:rsidRPr="00785940" w:rsidRDefault="00272012" w:rsidP="004130A7">
            <w:pPr>
              <w:spacing w:after="0" w:line="240" w:lineRule="auto"/>
              <w:jc w:val="center"/>
              <w:rPr>
                <w:rFonts w:eastAsia="Times New Roman"/>
                <w:color w:val="000000"/>
                <w:lang w:eastAsia="ko-KR"/>
              </w:rPr>
            </w:pPr>
            <w:r>
              <w:rPr>
                <w:rFonts w:eastAsia="Times New Roman"/>
                <w:color w:val="000000"/>
                <w:lang w:eastAsia="ko-KR"/>
              </w:rPr>
              <w:t>38%</w:t>
            </w:r>
          </w:p>
        </w:tc>
        <w:tc>
          <w:tcPr>
            <w:tcW w:w="1273" w:type="dxa"/>
          </w:tcPr>
          <w:p w14:paraId="58B43B56" w14:textId="77777777" w:rsidR="00272012" w:rsidRDefault="00272012" w:rsidP="004130A7">
            <w:pPr>
              <w:spacing w:after="0" w:line="240" w:lineRule="auto"/>
              <w:jc w:val="center"/>
              <w:rPr>
                <w:rFonts w:eastAsia="Times New Roman"/>
                <w:color w:val="000000"/>
                <w:lang w:eastAsia="ko-KR"/>
              </w:rPr>
            </w:pPr>
            <w:r>
              <w:rPr>
                <w:rFonts w:eastAsia="Times New Roman"/>
                <w:color w:val="000000"/>
                <w:lang w:eastAsia="ko-KR"/>
              </w:rPr>
              <w:t>8</w:t>
            </w:r>
          </w:p>
        </w:tc>
      </w:tr>
      <w:tr w:rsidR="00272012" w:rsidRPr="00785940" w14:paraId="5E84C8B5" w14:textId="77777777" w:rsidTr="004130A7">
        <w:trPr>
          <w:trHeight w:val="184"/>
          <w:jc w:val="right"/>
        </w:trPr>
        <w:tc>
          <w:tcPr>
            <w:tcW w:w="3108" w:type="dxa"/>
            <w:shd w:val="clear" w:color="auto" w:fill="auto"/>
            <w:noWrap/>
            <w:vAlign w:val="center"/>
            <w:hideMark/>
          </w:tcPr>
          <w:p w14:paraId="7FAE519E"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Low (3)</w:t>
            </w:r>
          </w:p>
        </w:tc>
        <w:tc>
          <w:tcPr>
            <w:tcW w:w="1273" w:type="dxa"/>
            <w:shd w:val="clear" w:color="auto" w:fill="auto"/>
            <w:noWrap/>
            <w:vAlign w:val="center"/>
            <w:hideMark/>
          </w:tcPr>
          <w:p w14:paraId="5D7E0AF0"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6</w:t>
            </w:r>
          </w:p>
        </w:tc>
        <w:tc>
          <w:tcPr>
            <w:tcW w:w="1556" w:type="dxa"/>
            <w:shd w:val="clear" w:color="auto" w:fill="auto"/>
            <w:noWrap/>
            <w:vAlign w:val="center"/>
            <w:hideMark/>
          </w:tcPr>
          <w:p w14:paraId="477692CC"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6</w:t>
            </w:r>
          </w:p>
        </w:tc>
        <w:tc>
          <w:tcPr>
            <w:tcW w:w="1698" w:type="dxa"/>
            <w:vAlign w:val="center"/>
          </w:tcPr>
          <w:p w14:paraId="2AEA6E62" w14:textId="77777777" w:rsidR="00272012" w:rsidRPr="00785940" w:rsidRDefault="00272012" w:rsidP="004130A7">
            <w:pPr>
              <w:keepNext/>
              <w:spacing w:after="0" w:line="240" w:lineRule="auto"/>
              <w:jc w:val="center"/>
              <w:rPr>
                <w:rFonts w:eastAsia="Times New Roman"/>
                <w:color w:val="000000"/>
                <w:lang w:eastAsia="ko-KR"/>
              </w:rPr>
            </w:pPr>
            <w:r>
              <w:rPr>
                <w:rFonts w:eastAsia="Times New Roman"/>
                <w:color w:val="000000"/>
                <w:lang w:eastAsia="ko-KR"/>
              </w:rPr>
              <w:t>100%</w:t>
            </w:r>
          </w:p>
        </w:tc>
        <w:tc>
          <w:tcPr>
            <w:tcW w:w="1273" w:type="dxa"/>
          </w:tcPr>
          <w:p w14:paraId="7E996A02" w14:textId="77777777" w:rsidR="00272012" w:rsidRDefault="00272012" w:rsidP="003E5E7B">
            <w:pPr>
              <w:keepNext/>
              <w:spacing w:after="0" w:line="240" w:lineRule="auto"/>
              <w:jc w:val="center"/>
              <w:rPr>
                <w:rFonts w:eastAsia="Times New Roman"/>
                <w:color w:val="000000"/>
                <w:lang w:eastAsia="ko-KR"/>
              </w:rPr>
            </w:pPr>
            <w:r>
              <w:rPr>
                <w:rFonts w:eastAsia="Times New Roman"/>
                <w:color w:val="000000"/>
                <w:lang w:eastAsia="ko-KR"/>
              </w:rPr>
              <w:t>6</w:t>
            </w:r>
          </w:p>
        </w:tc>
      </w:tr>
    </w:tbl>
    <w:p w14:paraId="7616CDED" w14:textId="09071F2B" w:rsidR="003E5E7B" w:rsidRDefault="003E5E7B">
      <w:pPr>
        <w:pStyle w:val="Caption"/>
      </w:pPr>
      <w:bookmarkStart w:id="244" w:name="_Ref19785021"/>
      <w:bookmarkStart w:id="245" w:name="_Toc31702068"/>
      <w:r>
        <w:t xml:space="preserve">Table </w:t>
      </w:r>
      <w:r w:rsidR="00A56355">
        <w:fldChar w:fldCharType="begin"/>
      </w:r>
      <w:r w:rsidR="00A56355">
        <w:instrText xml:space="preserve"> SEQ Table \* ARABIC </w:instrText>
      </w:r>
      <w:r w:rsidR="00A56355">
        <w:fldChar w:fldCharType="separate"/>
      </w:r>
      <w:r w:rsidR="0011424E">
        <w:rPr>
          <w:noProof/>
        </w:rPr>
        <w:t>39</w:t>
      </w:r>
      <w:r w:rsidR="00A56355">
        <w:rPr>
          <w:noProof/>
        </w:rPr>
        <w:fldChar w:fldCharType="end"/>
      </w:r>
      <w:bookmarkEnd w:id="244"/>
      <w:r>
        <w:t xml:space="preserve">. </w:t>
      </w:r>
      <w:r w:rsidRPr="008F0812">
        <w:t>Relative representation (%) of each parameter/category in sampled Case Studies</w:t>
      </w:r>
      <w:bookmarkEnd w:id="245"/>
    </w:p>
    <w:p w14:paraId="4D68044F" w14:textId="74D9030E" w:rsidR="008D1E76" w:rsidRDefault="008D1E76" w:rsidP="00EB6418">
      <w:pPr>
        <w:pStyle w:val="Heading4"/>
      </w:pPr>
      <w:r>
        <w:t>Additional details on recruiting interview participants</w:t>
      </w:r>
    </w:p>
    <w:p w14:paraId="619E66D0" w14:textId="1DF842DE" w:rsidR="00272012" w:rsidRDefault="00272012" w:rsidP="00272012">
      <w:pPr>
        <w:spacing w:after="120" w:line="360" w:lineRule="auto"/>
        <w:rPr>
          <w:rFonts w:eastAsia="Times New Roman"/>
          <w:sz w:val="24"/>
          <w:szCs w:val="24"/>
        </w:rPr>
      </w:pPr>
      <w:r>
        <w:rPr>
          <w:rFonts w:eastAsia="Times New Roman"/>
          <w:sz w:val="24"/>
          <w:szCs w:val="24"/>
        </w:rPr>
        <w:t xml:space="preserve">As noted, I also contacted key researchers from each of the selected Case Studies for interview. </w:t>
      </w:r>
      <w:r w:rsidR="00C34ABB">
        <w:rPr>
          <w:rFonts w:eastAsia="Times New Roman"/>
          <w:sz w:val="24"/>
          <w:szCs w:val="24"/>
        </w:rPr>
        <w:t>I</w:t>
      </w:r>
      <w:r>
        <w:rPr>
          <w:rFonts w:eastAsia="Times New Roman"/>
          <w:sz w:val="24"/>
          <w:szCs w:val="24"/>
        </w:rPr>
        <w:t xml:space="preserve"> was able to arrange and conduct interviews with ten respondents out of thirty-nine invitations sent (see Limitations section for a detailed discussion of response rates). Each of my ten interview respondents had been key researchers in at least one of the Impact Case Studies of their institution’s submission, and in </w:t>
      </w:r>
      <w:r w:rsidR="00C10206">
        <w:rPr>
          <w:rFonts w:eastAsia="Times New Roman"/>
          <w:sz w:val="24"/>
          <w:szCs w:val="24"/>
        </w:rPr>
        <w:t>some</w:t>
      </w:r>
      <w:r>
        <w:rPr>
          <w:rFonts w:eastAsia="Times New Roman"/>
          <w:sz w:val="24"/>
          <w:szCs w:val="24"/>
        </w:rPr>
        <w:t xml:space="preserve"> cases more than one. In total, my ten respondents were involved in nineteen of the twenty-six Case Studies in the sample</w:t>
      </w:r>
      <w:r w:rsidR="002E7859">
        <w:rPr>
          <w:rFonts w:eastAsia="Times New Roman"/>
          <w:sz w:val="24"/>
          <w:szCs w:val="24"/>
        </w:rPr>
        <w:t xml:space="preserve"> and fourteen of the nineteen BoRs</w:t>
      </w:r>
      <w:r>
        <w:rPr>
          <w:rFonts w:eastAsia="Times New Roman"/>
          <w:sz w:val="24"/>
          <w:szCs w:val="24"/>
        </w:rPr>
        <w:t xml:space="preserve">. </w:t>
      </w:r>
      <w:r w:rsidR="007C4F7B" w:rsidRPr="007C4F7B">
        <w:rPr>
          <w:sz w:val="24"/>
          <w:szCs w:val="24"/>
        </w:rPr>
        <w:fldChar w:fldCharType="begin"/>
      </w:r>
      <w:r w:rsidR="007C4F7B" w:rsidRPr="007C4F7B">
        <w:rPr>
          <w:rFonts w:eastAsia="Times New Roman"/>
          <w:sz w:val="24"/>
          <w:szCs w:val="24"/>
        </w:rPr>
        <w:instrText xml:space="preserve"> REF _Ref19785077 \h </w:instrText>
      </w:r>
      <w:r w:rsidR="007C4F7B">
        <w:rPr>
          <w:sz w:val="24"/>
          <w:szCs w:val="24"/>
        </w:rPr>
        <w:instrText xml:space="preserve"> \* MERGEFORMAT </w:instrText>
      </w:r>
      <w:r w:rsidR="007C4F7B" w:rsidRPr="007C4F7B">
        <w:rPr>
          <w:sz w:val="24"/>
          <w:szCs w:val="24"/>
        </w:rPr>
      </w:r>
      <w:r w:rsidR="007C4F7B" w:rsidRPr="007C4F7B">
        <w:rPr>
          <w:sz w:val="24"/>
          <w:szCs w:val="24"/>
        </w:rPr>
        <w:fldChar w:fldCharType="separate"/>
      </w:r>
      <w:r w:rsidR="0011424E" w:rsidRPr="0011424E">
        <w:rPr>
          <w:sz w:val="24"/>
          <w:szCs w:val="24"/>
        </w:rPr>
        <w:t xml:space="preserve">Table </w:t>
      </w:r>
      <w:r w:rsidR="0011424E" w:rsidRPr="0011424E">
        <w:rPr>
          <w:noProof/>
          <w:sz w:val="24"/>
          <w:szCs w:val="24"/>
        </w:rPr>
        <w:t>40</w:t>
      </w:r>
      <w:r w:rsidR="007C4F7B" w:rsidRPr="007C4F7B">
        <w:rPr>
          <w:sz w:val="24"/>
          <w:szCs w:val="24"/>
        </w:rPr>
        <w:fldChar w:fldCharType="end"/>
      </w:r>
      <w:r w:rsidR="007C4F7B">
        <w:rPr>
          <w:sz w:val="24"/>
          <w:szCs w:val="24"/>
        </w:rPr>
        <w:t xml:space="preserve"> </w:t>
      </w:r>
      <w:r>
        <w:rPr>
          <w:rFonts w:eastAsia="Times New Roman"/>
          <w:sz w:val="24"/>
          <w:szCs w:val="24"/>
        </w:rPr>
        <w:t xml:space="preserve">shows the proportion of Case Studies in each of the categories whose researchers were interviewed. Although there were inevitably some categories with less representation than others, no category went unrepresented in the sample of interview respondents. </w:t>
      </w:r>
    </w:p>
    <w:tbl>
      <w:tblPr>
        <w:tblW w:w="853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47"/>
        <w:gridCol w:w="813"/>
        <w:gridCol w:w="1080"/>
        <w:gridCol w:w="1305"/>
        <w:gridCol w:w="2087"/>
      </w:tblGrid>
      <w:tr w:rsidR="00272012" w:rsidRPr="00785940" w14:paraId="26049F8A" w14:textId="77777777" w:rsidTr="004130A7">
        <w:trPr>
          <w:trHeight w:val="638"/>
        </w:trPr>
        <w:tc>
          <w:tcPr>
            <w:tcW w:w="3247" w:type="dxa"/>
            <w:shd w:val="clear" w:color="auto" w:fill="auto"/>
            <w:noWrap/>
            <w:vAlign w:val="center"/>
            <w:hideMark/>
          </w:tcPr>
          <w:p w14:paraId="14DB356C" w14:textId="77777777" w:rsidR="00272012" w:rsidRPr="005F1703" w:rsidRDefault="00272012" w:rsidP="004130A7">
            <w:pPr>
              <w:spacing w:after="0" w:line="240" w:lineRule="auto"/>
              <w:jc w:val="center"/>
              <w:rPr>
                <w:rFonts w:eastAsia="Times New Roman"/>
                <w:b/>
                <w:bCs/>
                <w:color w:val="000000"/>
                <w:lang w:eastAsia="ko-KR"/>
              </w:rPr>
            </w:pPr>
            <w:r>
              <w:rPr>
                <w:rFonts w:eastAsia="Times New Roman"/>
                <w:b/>
                <w:bCs/>
                <w:color w:val="000000"/>
                <w:lang w:eastAsia="ko-KR"/>
              </w:rPr>
              <w:t xml:space="preserve">Parameters and Categories </w:t>
            </w:r>
            <w:r>
              <w:rPr>
                <w:rFonts w:eastAsia="Times New Roman"/>
                <w:b/>
                <w:bCs/>
                <w:color w:val="000000"/>
                <w:lang w:eastAsia="ko-KR"/>
              </w:rPr>
              <w:br/>
              <w:t>(no. of submissions)</w:t>
            </w:r>
          </w:p>
        </w:tc>
        <w:tc>
          <w:tcPr>
            <w:tcW w:w="813" w:type="dxa"/>
            <w:shd w:val="clear" w:color="auto" w:fill="auto"/>
            <w:noWrap/>
            <w:vAlign w:val="center"/>
            <w:hideMark/>
          </w:tcPr>
          <w:p w14:paraId="389D2D60" w14:textId="77777777" w:rsidR="00272012" w:rsidRPr="005F1703" w:rsidRDefault="00272012" w:rsidP="004130A7">
            <w:pPr>
              <w:spacing w:after="0" w:line="240" w:lineRule="auto"/>
              <w:jc w:val="center"/>
              <w:rPr>
                <w:rFonts w:eastAsia="Times New Roman"/>
                <w:b/>
                <w:bCs/>
                <w:color w:val="000000"/>
                <w:lang w:eastAsia="ko-KR"/>
              </w:rPr>
            </w:pPr>
            <w:r w:rsidRPr="005F1703">
              <w:rPr>
                <w:rFonts w:eastAsia="Times New Roman"/>
                <w:b/>
                <w:bCs/>
                <w:color w:val="000000"/>
                <w:lang w:eastAsia="ko-KR"/>
              </w:rPr>
              <w:t>Total Case</w:t>
            </w:r>
            <w:r>
              <w:rPr>
                <w:rFonts w:eastAsia="Times New Roman"/>
                <w:b/>
                <w:bCs/>
                <w:color w:val="000000"/>
                <w:lang w:eastAsia="ko-KR"/>
              </w:rPr>
              <w:t>s</w:t>
            </w:r>
          </w:p>
        </w:tc>
        <w:tc>
          <w:tcPr>
            <w:tcW w:w="1080" w:type="dxa"/>
            <w:vAlign w:val="center"/>
          </w:tcPr>
          <w:p w14:paraId="00E29E1C" w14:textId="77777777" w:rsidR="00272012" w:rsidRDefault="00272012" w:rsidP="004130A7">
            <w:pPr>
              <w:spacing w:after="0" w:line="240" w:lineRule="auto"/>
              <w:jc w:val="center"/>
              <w:rPr>
                <w:rFonts w:eastAsia="Times New Roman"/>
                <w:b/>
                <w:bCs/>
                <w:color w:val="000000"/>
                <w:lang w:eastAsia="ko-KR"/>
              </w:rPr>
            </w:pPr>
            <w:r w:rsidRPr="005F1703">
              <w:rPr>
                <w:rFonts w:eastAsia="Times New Roman"/>
                <w:b/>
                <w:bCs/>
                <w:color w:val="000000"/>
                <w:lang w:eastAsia="ko-KR"/>
              </w:rPr>
              <w:t xml:space="preserve">Sampled </w:t>
            </w:r>
          </w:p>
          <w:p w14:paraId="10D850AC" w14:textId="77777777" w:rsidR="00272012" w:rsidRDefault="00272012" w:rsidP="004130A7">
            <w:pPr>
              <w:spacing w:after="0" w:line="240" w:lineRule="auto"/>
              <w:jc w:val="center"/>
              <w:rPr>
                <w:rFonts w:eastAsia="Times New Roman"/>
                <w:b/>
                <w:bCs/>
                <w:color w:val="000000"/>
                <w:lang w:eastAsia="ko-KR"/>
              </w:rPr>
            </w:pPr>
            <w:r>
              <w:rPr>
                <w:rFonts w:eastAsia="Times New Roman"/>
                <w:b/>
                <w:bCs/>
                <w:color w:val="000000"/>
                <w:lang w:eastAsia="ko-KR"/>
              </w:rPr>
              <w:t>Case Studies</w:t>
            </w:r>
          </w:p>
        </w:tc>
        <w:tc>
          <w:tcPr>
            <w:tcW w:w="1305" w:type="dxa"/>
            <w:shd w:val="clear" w:color="auto" w:fill="auto"/>
            <w:noWrap/>
            <w:vAlign w:val="center"/>
            <w:hideMark/>
          </w:tcPr>
          <w:p w14:paraId="559B8850" w14:textId="77777777" w:rsidR="00272012" w:rsidRPr="005F1703" w:rsidRDefault="00272012" w:rsidP="004130A7">
            <w:pPr>
              <w:spacing w:after="0" w:line="240" w:lineRule="auto"/>
              <w:jc w:val="center"/>
              <w:rPr>
                <w:rFonts w:eastAsia="Times New Roman"/>
                <w:b/>
                <w:bCs/>
                <w:color w:val="000000"/>
                <w:lang w:eastAsia="ko-KR"/>
              </w:rPr>
            </w:pPr>
            <w:r>
              <w:rPr>
                <w:rFonts w:eastAsia="Times New Roman"/>
                <w:b/>
                <w:bCs/>
                <w:color w:val="000000"/>
                <w:lang w:eastAsia="ko-KR"/>
              </w:rPr>
              <w:t>Cases with interviewee involvement</w:t>
            </w:r>
          </w:p>
        </w:tc>
        <w:tc>
          <w:tcPr>
            <w:tcW w:w="2087" w:type="dxa"/>
            <w:vAlign w:val="center"/>
          </w:tcPr>
          <w:p w14:paraId="4AC94263" w14:textId="77777777" w:rsidR="00272012" w:rsidRPr="00942AFB" w:rsidRDefault="00272012" w:rsidP="004130A7">
            <w:pPr>
              <w:spacing w:after="0" w:line="240" w:lineRule="auto"/>
              <w:jc w:val="center"/>
              <w:rPr>
                <w:rFonts w:eastAsia="Times New Roman"/>
                <w:b/>
                <w:bCs/>
                <w:color w:val="000000"/>
                <w:lang w:eastAsia="ko-KR"/>
              </w:rPr>
            </w:pPr>
            <w:r>
              <w:rPr>
                <w:rFonts w:eastAsia="Times New Roman"/>
                <w:b/>
                <w:bCs/>
                <w:color w:val="000000"/>
                <w:lang w:eastAsia="ko-KR"/>
              </w:rPr>
              <w:t>Proportion of Cases with interviewee involvement</w:t>
            </w:r>
          </w:p>
        </w:tc>
      </w:tr>
      <w:tr w:rsidR="00272012" w:rsidRPr="00785940" w14:paraId="2E2A2847" w14:textId="77777777" w:rsidTr="004130A7">
        <w:trPr>
          <w:trHeight w:val="234"/>
        </w:trPr>
        <w:tc>
          <w:tcPr>
            <w:tcW w:w="3247" w:type="dxa"/>
            <w:shd w:val="clear" w:color="auto" w:fill="auto"/>
            <w:noWrap/>
            <w:vAlign w:val="center"/>
          </w:tcPr>
          <w:p w14:paraId="1A69473A" w14:textId="14B18F4A" w:rsidR="00272012" w:rsidRPr="005F1703" w:rsidRDefault="00AA1FC0" w:rsidP="004130A7">
            <w:pPr>
              <w:spacing w:after="0" w:line="240" w:lineRule="auto"/>
              <w:jc w:val="center"/>
              <w:rPr>
                <w:rFonts w:eastAsia="Times New Roman"/>
                <w:b/>
                <w:bCs/>
                <w:color w:val="000000"/>
                <w:lang w:eastAsia="ko-KR"/>
              </w:rPr>
            </w:pPr>
            <w:r>
              <w:rPr>
                <w:rFonts w:eastAsia="Times New Roman"/>
                <w:b/>
                <w:bCs/>
                <w:color w:val="000000"/>
                <w:lang w:eastAsia="ko-KR"/>
              </w:rPr>
              <w:t>Tier</w:t>
            </w:r>
          </w:p>
        </w:tc>
        <w:tc>
          <w:tcPr>
            <w:tcW w:w="813" w:type="dxa"/>
            <w:shd w:val="clear" w:color="auto" w:fill="auto"/>
            <w:noWrap/>
            <w:vAlign w:val="center"/>
          </w:tcPr>
          <w:p w14:paraId="53DE4A98" w14:textId="77777777" w:rsidR="00272012" w:rsidRPr="005F1703" w:rsidRDefault="00272012" w:rsidP="004130A7">
            <w:pPr>
              <w:spacing w:after="0" w:line="240" w:lineRule="auto"/>
              <w:jc w:val="center"/>
              <w:rPr>
                <w:rFonts w:eastAsia="Times New Roman"/>
                <w:b/>
                <w:bCs/>
                <w:color w:val="000000"/>
                <w:lang w:eastAsia="ko-KR"/>
              </w:rPr>
            </w:pPr>
          </w:p>
        </w:tc>
        <w:tc>
          <w:tcPr>
            <w:tcW w:w="1080" w:type="dxa"/>
            <w:vAlign w:val="center"/>
          </w:tcPr>
          <w:p w14:paraId="11E090D9" w14:textId="77777777" w:rsidR="00272012" w:rsidRPr="005F1703" w:rsidRDefault="00272012" w:rsidP="004130A7">
            <w:pPr>
              <w:spacing w:after="0" w:line="240" w:lineRule="auto"/>
              <w:jc w:val="center"/>
              <w:rPr>
                <w:rFonts w:eastAsia="Times New Roman"/>
                <w:b/>
                <w:bCs/>
                <w:color w:val="000000"/>
                <w:lang w:eastAsia="ko-KR"/>
              </w:rPr>
            </w:pPr>
          </w:p>
        </w:tc>
        <w:tc>
          <w:tcPr>
            <w:tcW w:w="1305" w:type="dxa"/>
            <w:shd w:val="clear" w:color="auto" w:fill="auto"/>
            <w:noWrap/>
            <w:vAlign w:val="center"/>
          </w:tcPr>
          <w:p w14:paraId="6F219053" w14:textId="77777777" w:rsidR="00272012" w:rsidRPr="005F1703" w:rsidRDefault="00272012" w:rsidP="004130A7">
            <w:pPr>
              <w:spacing w:after="0" w:line="240" w:lineRule="auto"/>
              <w:jc w:val="center"/>
              <w:rPr>
                <w:rFonts w:eastAsia="Times New Roman"/>
                <w:b/>
                <w:bCs/>
                <w:color w:val="000000"/>
                <w:lang w:eastAsia="ko-KR"/>
              </w:rPr>
            </w:pPr>
          </w:p>
        </w:tc>
        <w:tc>
          <w:tcPr>
            <w:tcW w:w="2087" w:type="dxa"/>
            <w:vAlign w:val="center"/>
          </w:tcPr>
          <w:p w14:paraId="75AAA288" w14:textId="77777777" w:rsidR="00272012" w:rsidRDefault="00272012" w:rsidP="004130A7">
            <w:pPr>
              <w:spacing w:after="0" w:line="240" w:lineRule="auto"/>
              <w:jc w:val="center"/>
              <w:rPr>
                <w:rFonts w:eastAsia="Times New Roman"/>
                <w:b/>
                <w:bCs/>
                <w:color w:val="000000"/>
                <w:lang w:eastAsia="ko-KR"/>
              </w:rPr>
            </w:pPr>
          </w:p>
        </w:tc>
      </w:tr>
      <w:tr w:rsidR="00272012" w:rsidRPr="00785940" w14:paraId="03EA358A" w14:textId="77777777" w:rsidTr="004130A7">
        <w:trPr>
          <w:trHeight w:val="234"/>
        </w:trPr>
        <w:tc>
          <w:tcPr>
            <w:tcW w:w="3247" w:type="dxa"/>
            <w:shd w:val="clear" w:color="auto" w:fill="auto"/>
            <w:noWrap/>
            <w:vAlign w:val="center"/>
            <w:hideMark/>
          </w:tcPr>
          <w:p w14:paraId="225802C9" w14:textId="67B90A40" w:rsidR="00272012" w:rsidRPr="005F1703" w:rsidRDefault="00AA1FC0" w:rsidP="004130A7">
            <w:pPr>
              <w:spacing w:after="0" w:line="240" w:lineRule="auto"/>
              <w:jc w:val="center"/>
              <w:rPr>
                <w:rFonts w:eastAsia="Times New Roman"/>
                <w:color w:val="000000"/>
                <w:lang w:eastAsia="ko-KR"/>
              </w:rPr>
            </w:pPr>
            <w:r>
              <w:rPr>
                <w:rFonts w:eastAsia="Times New Roman"/>
                <w:color w:val="000000"/>
                <w:lang w:eastAsia="ko-KR"/>
              </w:rPr>
              <w:t xml:space="preserve">Tier </w:t>
            </w:r>
            <w:r w:rsidR="00272012" w:rsidRPr="005F1703">
              <w:rPr>
                <w:rFonts w:eastAsia="Times New Roman"/>
                <w:color w:val="000000"/>
                <w:lang w:eastAsia="ko-KR"/>
              </w:rPr>
              <w:t>1 (1)</w:t>
            </w:r>
          </w:p>
        </w:tc>
        <w:tc>
          <w:tcPr>
            <w:tcW w:w="813" w:type="dxa"/>
            <w:shd w:val="clear" w:color="auto" w:fill="auto"/>
            <w:noWrap/>
            <w:vAlign w:val="center"/>
            <w:hideMark/>
          </w:tcPr>
          <w:p w14:paraId="256FAE71"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4</w:t>
            </w:r>
          </w:p>
        </w:tc>
        <w:tc>
          <w:tcPr>
            <w:tcW w:w="1080" w:type="dxa"/>
            <w:vAlign w:val="center"/>
          </w:tcPr>
          <w:p w14:paraId="4883DB39" w14:textId="77777777" w:rsidR="00272012"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2</w:t>
            </w:r>
          </w:p>
        </w:tc>
        <w:tc>
          <w:tcPr>
            <w:tcW w:w="1305" w:type="dxa"/>
            <w:shd w:val="clear" w:color="auto" w:fill="auto"/>
            <w:noWrap/>
            <w:vAlign w:val="center"/>
          </w:tcPr>
          <w:p w14:paraId="057E0010"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1</w:t>
            </w:r>
          </w:p>
        </w:tc>
        <w:tc>
          <w:tcPr>
            <w:tcW w:w="2087" w:type="dxa"/>
            <w:vAlign w:val="bottom"/>
          </w:tcPr>
          <w:p w14:paraId="4DD51DEF" w14:textId="77777777" w:rsidR="00272012" w:rsidRPr="006B0AC6" w:rsidRDefault="00272012" w:rsidP="004130A7">
            <w:pPr>
              <w:spacing w:after="0" w:line="240" w:lineRule="auto"/>
              <w:jc w:val="center"/>
              <w:rPr>
                <w:bCs/>
                <w:color w:val="000000"/>
              </w:rPr>
            </w:pPr>
            <w:r>
              <w:rPr>
                <w:bCs/>
                <w:color w:val="000000"/>
              </w:rPr>
              <w:t>25%</w:t>
            </w:r>
          </w:p>
        </w:tc>
      </w:tr>
      <w:tr w:rsidR="00272012" w:rsidRPr="00785940" w14:paraId="1A4B619A" w14:textId="77777777" w:rsidTr="004130A7">
        <w:trPr>
          <w:trHeight w:val="234"/>
        </w:trPr>
        <w:tc>
          <w:tcPr>
            <w:tcW w:w="3247" w:type="dxa"/>
            <w:shd w:val="clear" w:color="auto" w:fill="auto"/>
            <w:noWrap/>
            <w:vAlign w:val="center"/>
            <w:hideMark/>
          </w:tcPr>
          <w:p w14:paraId="4B14AF32" w14:textId="072D4B04" w:rsidR="00272012" w:rsidRPr="005F1703" w:rsidRDefault="00AA1FC0" w:rsidP="004130A7">
            <w:pPr>
              <w:spacing w:after="0" w:line="240" w:lineRule="auto"/>
              <w:jc w:val="center"/>
              <w:rPr>
                <w:rFonts w:eastAsia="Times New Roman"/>
                <w:color w:val="000000"/>
                <w:lang w:eastAsia="ko-KR"/>
              </w:rPr>
            </w:pPr>
            <w:r>
              <w:rPr>
                <w:rFonts w:eastAsia="Times New Roman"/>
                <w:color w:val="000000"/>
                <w:lang w:eastAsia="ko-KR"/>
              </w:rPr>
              <w:t xml:space="preserve">Tier </w:t>
            </w:r>
            <w:r w:rsidR="00272012" w:rsidRPr="005F1703">
              <w:rPr>
                <w:rFonts w:eastAsia="Times New Roman"/>
                <w:color w:val="000000"/>
                <w:lang w:eastAsia="ko-KR"/>
              </w:rPr>
              <w:t>2 (6)</w:t>
            </w:r>
          </w:p>
        </w:tc>
        <w:tc>
          <w:tcPr>
            <w:tcW w:w="813" w:type="dxa"/>
            <w:shd w:val="clear" w:color="auto" w:fill="auto"/>
            <w:noWrap/>
            <w:vAlign w:val="center"/>
            <w:hideMark/>
          </w:tcPr>
          <w:p w14:paraId="7391F69D"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41</w:t>
            </w:r>
          </w:p>
        </w:tc>
        <w:tc>
          <w:tcPr>
            <w:tcW w:w="1080" w:type="dxa"/>
            <w:vAlign w:val="center"/>
          </w:tcPr>
          <w:p w14:paraId="41AEE2FD" w14:textId="77777777" w:rsidR="00272012" w:rsidRDefault="00272012" w:rsidP="004130A7">
            <w:pPr>
              <w:spacing w:after="0" w:line="240" w:lineRule="auto"/>
              <w:jc w:val="center"/>
              <w:rPr>
                <w:rFonts w:eastAsia="Times New Roman"/>
                <w:color w:val="000000"/>
                <w:lang w:eastAsia="ko-KR"/>
              </w:rPr>
            </w:pPr>
            <w:r>
              <w:rPr>
                <w:rFonts w:eastAsia="Times New Roman"/>
                <w:color w:val="000000"/>
                <w:lang w:eastAsia="ko-KR"/>
              </w:rPr>
              <w:t>17/</w:t>
            </w:r>
            <w:r w:rsidRPr="005F1703">
              <w:rPr>
                <w:rFonts w:eastAsia="Times New Roman"/>
                <w:color w:val="000000"/>
                <w:lang w:eastAsia="ko-KR"/>
              </w:rPr>
              <w:t>18</w:t>
            </w:r>
          </w:p>
        </w:tc>
        <w:tc>
          <w:tcPr>
            <w:tcW w:w="1305" w:type="dxa"/>
            <w:shd w:val="clear" w:color="auto" w:fill="auto"/>
            <w:noWrap/>
            <w:vAlign w:val="center"/>
          </w:tcPr>
          <w:p w14:paraId="6D46EAC9"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13</w:t>
            </w:r>
          </w:p>
        </w:tc>
        <w:tc>
          <w:tcPr>
            <w:tcW w:w="2087" w:type="dxa"/>
            <w:vAlign w:val="bottom"/>
          </w:tcPr>
          <w:p w14:paraId="54AA09EB" w14:textId="77777777" w:rsidR="00272012" w:rsidRPr="006B0AC6" w:rsidRDefault="00272012" w:rsidP="004130A7">
            <w:pPr>
              <w:spacing w:after="0" w:line="240" w:lineRule="auto"/>
              <w:jc w:val="center"/>
              <w:rPr>
                <w:rFonts w:eastAsia="Times New Roman"/>
                <w:color w:val="000000"/>
                <w:lang w:eastAsia="ko-KR"/>
              </w:rPr>
            </w:pPr>
            <w:r>
              <w:rPr>
                <w:rFonts w:eastAsia="Times New Roman"/>
                <w:color w:val="000000"/>
                <w:lang w:eastAsia="ko-KR"/>
              </w:rPr>
              <w:t>32%</w:t>
            </w:r>
          </w:p>
        </w:tc>
      </w:tr>
      <w:tr w:rsidR="00272012" w:rsidRPr="00785940" w14:paraId="599A6AFF" w14:textId="77777777" w:rsidTr="004130A7">
        <w:trPr>
          <w:trHeight w:val="234"/>
        </w:trPr>
        <w:tc>
          <w:tcPr>
            <w:tcW w:w="3247" w:type="dxa"/>
            <w:shd w:val="clear" w:color="auto" w:fill="auto"/>
            <w:noWrap/>
            <w:vAlign w:val="center"/>
            <w:hideMark/>
          </w:tcPr>
          <w:p w14:paraId="58EC13A1" w14:textId="4590CE5E" w:rsidR="00272012" w:rsidRPr="005F1703" w:rsidRDefault="00AA1FC0" w:rsidP="004130A7">
            <w:pPr>
              <w:spacing w:after="0" w:line="240" w:lineRule="auto"/>
              <w:jc w:val="center"/>
              <w:rPr>
                <w:rFonts w:eastAsia="Times New Roman"/>
                <w:color w:val="000000"/>
                <w:lang w:eastAsia="ko-KR"/>
              </w:rPr>
            </w:pPr>
            <w:r>
              <w:rPr>
                <w:rFonts w:eastAsia="Times New Roman"/>
                <w:color w:val="000000"/>
                <w:lang w:eastAsia="ko-KR"/>
              </w:rPr>
              <w:t xml:space="preserve">Tier </w:t>
            </w:r>
            <w:r w:rsidR="00272012" w:rsidRPr="005F1703">
              <w:rPr>
                <w:rFonts w:eastAsia="Times New Roman"/>
                <w:color w:val="000000"/>
                <w:lang w:eastAsia="ko-KR"/>
              </w:rPr>
              <w:t>3 (2)</w:t>
            </w:r>
          </w:p>
        </w:tc>
        <w:tc>
          <w:tcPr>
            <w:tcW w:w="813" w:type="dxa"/>
            <w:shd w:val="clear" w:color="auto" w:fill="auto"/>
            <w:noWrap/>
            <w:vAlign w:val="center"/>
            <w:hideMark/>
          </w:tcPr>
          <w:p w14:paraId="73B9FAA6"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4</w:t>
            </w:r>
          </w:p>
        </w:tc>
        <w:tc>
          <w:tcPr>
            <w:tcW w:w="1080" w:type="dxa"/>
            <w:vAlign w:val="center"/>
          </w:tcPr>
          <w:p w14:paraId="40D1B97A" w14:textId="77777777" w:rsidR="00272012"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4</w:t>
            </w:r>
          </w:p>
        </w:tc>
        <w:tc>
          <w:tcPr>
            <w:tcW w:w="1305" w:type="dxa"/>
            <w:shd w:val="clear" w:color="auto" w:fill="auto"/>
            <w:noWrap/>
            <w:vAlign w:val="center"/>
          </w:tcPr>
          <w:p w14:paraId="48C54ADF"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3</w:t>
            </w:r>
          </w:p>
        </w:tc>
        <w:tc>
          <w:tcPr>
            <w:tcW w:w="2087" w:type="dxa"/>
            <w:vAlign w:val="bottom"/>
          </w:tcPr>
          <w:p w14:paraId="53D626C6" w14:textId="77777777" w:rsidR="00272012" w:rsidRPr="006B0AC6" w:rsidRDefault="00272012" w:rsidP="004130A7">
            <w:pPr>
              <w:spacing w:after="0" w:line="240" w:lineRule="auto"/>
              <w:jc w:val="center"/>
              <w:rPr>
                <w:rFonts w:eastAsia="Times New Roman"/>
                <w:color w:val="000000"/>
                <w:lang w:eastAsia="ko-KR"/>
              </w:rPr>
            </w:pPr>
            <w:r>
              <w:rPr>
                <w:rFonts w:eastAsia="Times New Roman"/>
                <w:color w:val="000000"/>
                <w:lang w:eastAsia="ko-KR"/>
              </w:rPr>
              <w:t>75%</w:t>
            </w:r>
          </w:p>
        </w:tc>
      </w:tr>
      <w:tr w:rsidR="00272012" w:rsidRPr="00785940" w14:paraId="5FE16EA9" w14:textId="77777777" w:rsidTr="004130A7">
        <w:trPr>
          <w:trHeight w:val="234"/>
        </w:trPr>
        <w:tc>
          <w:tcPr>
            <w:tcW w:w="3247" w:type="dxa"/>
            <w:shd w:val="clear" w:color="auto" w:fill="auto"/>
            <w:noWrap/>
            <w:vAlign w:val="center"/>
            <w:hideMark/>
          </w:tcPr>
          <w:p w14:paraId="14079626" w14:textId="4C2DD1DD" w:rsidR="00272012" w:rsidRPr="005F1703" w:rsidRDefault="00AA1FC0" w:rsidP="004130A7">
            <w:pPr>
              <w:spacing w:after="0" w:line="240" w:lineRule="auto"/>
              <w:jc w:val="center"/>
              <w:rPr>
                <w:rFonts w:eastAsia="Times New Roman"/>
                <w:color w:val="000000"/>
                <w:lang w:eastAsia="ko-KR"/>
              </w:rPr>
            </w:pPr>
            <w:r>
              <w:rPr>
                <w:rFonts w:eastAsia="Times New Roman"/>
                <w:color w:val="000000"/>
                <w:lang w:eastAsia="ko-KR"/>
              </w:rPr>
              <w:t xml:space="preserve">Tier </w:t>
            </w:r>
            <w:r w:rsidR="00272012" w:rsidRPr="005F1703">
              <w:rPr>
                <w:rFonts w:eastAsia="Times New Roman"/>
                <w:color w:val="000000"/>
                <w:lang w:eastAsia="ko-KR"/>
              </w:rPr>
              <w:t>4 (1)</w:t>
            </w:r>
          </w:p>
        </w:tc>
        <w:tc>
          <w:tcPr>
            <w:tcW w:w="813" w:type="dxa"/>
            <w:shd w:val="clear" w:color="auto" w:fill="auto"/>
            <w:noWrap/>
            <w:vAlign w:val="center"/>
            <w:hideMark/>
          </w:tcPr>
          <w:p w14:paraId="0217FDA9"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2</w:t>
            </w:r>
          </w:p>
        </w:tc>
        <w:tc>
          <w:tcPr>
            <w:tcW w:w="1080" w:type="dxa"/>
            <w:vAlign w:val="center"/>
          </w:tcPr>
          <w:p w14:paraId="6D6AE54E" w14:textId="77777777" w:rsidR="00272012"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2</w:t>
            </w:r>
          </w:p>
        </w:tc>
        <w:tc>
          <w:tcPr>
            <w:tcW w:w="1305" w:type="dxa"/>
            <w:shd w:val="clear" w:color="auto" w:fill="auto"/>
            <w:noWrap/>
            <w:vAlign w:val="center"/>
          </w:tcPr>
          <w:p w14:paraId="38EBC1EC"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2</w:t>
            </w:r>
          </w:p>
        </w:tc>
        <w:tc>
          <w:tcPr>
            <w:tcW w:w="2087" w:type="dxa"/>
            <w:vAlign w:val="bottom"/>
          </w:tcPr>
          <w:p w14:paraId="477B4A62" w14:textId="77777777" w:rsidR="00272012" w:rsidRPr="006B0AC6" w:rsidRDefault="00272012" w:rsidP="004130A7">
            <w:pPr>
              <w:spacing w:after="0" w:line="240" w:lineRule="auto"/>
              <w:jc w:val="center"/>
              <w:rPr>
                <w:rFonts w:eastAsia="Times New Roman"/>
                <w:color w:val="000000"/>
                <w:lang w:eastAsia="ko-KR"/>
              </w:rPr>
            </w:pPr>
            <w:r>
              <w:rPr>
                <w:rFonts w:eastAsia="Times New Roman"/>
                <w:color w:val="000000"/>
                <w:lang w:eastAsia="ko-KR"/>
              </w:rPr>
              <w:t>100%</w:t>
            </w:r>
          </w:p>
        </w:tc>
      </w:tr>
      <w:tr w:rsidR="00272012" w:rsidRPr="00785940" w14:paraId="289A06F7" w14:textId="77777777" w:rsidTr="004130A7">
        <w:trPr>
          <w:trHeight w:val="234"/>
        </w:trPr>
        <w:tc>
          <w:tcPr>
            <w:tcW w:w="3247" w:type="dxa"/>
            <w:shd w:val="clear" w:color="auto" w:fill="auto"/>
            <w:noWrap/>
            <w:vAlign w:val="center"/>
            <w:hideMark/>
          </w:tcPr>
          <w:p w14:paraId="665F3A29" w14:textId="77777777" w:rsidR="00272012" w:rsidRPr="005F1703" w:rsidRDefault="00272012" w:rsidP="004130A7">
            <w:pPr>
              <w:spacing w:after="0" w:line="240" w:lineRule="auto"/>
              <w:jc w:val="center"/>
              <w:rPr>
                <w:rFonts w:eastAsia="Times New Roman"/>
                <w:b/>
                <w:bCs/>
                <w:color w:val="000000"/>
                <w:lang w:eastAsia="ko-KR"/>
              </w:rPr>
            </w:pPr>
            <w:r w:rsidRPr="005F1703">
              <w:rPr>
                <w:rFonts w:eastAsia="Times New Roman"/>
                <w:b/>
                <w:bCs/>
                <w:color w:val="000000"/>
                <w:lang w:eastAsia="ko-KR"/>
              </w:rPr>
              <w:t xml:space="preserve">Aim/Orientation </w:t>
            </w:r>
          </w:p>
        </w:tc>
        <w:tc>
          <w:tcPr>
            <w:tcW w:w="813" w:type="dxa"/>
            <w:shd w:val="clear" w:color="auto" w:fill="auto"/>
            <w:noWrap/>
            <w:vAlign w:val="center"/>
            <w:hideMark/>
          </w:tcPr>
          <w:p w14:paraId="6E471EE4" w14:textId="77777777" w:rsidR="00272012" w:rsidRPr="005F1703" w:rsidRDefault="00272012" w:rsidP="004130A7">
            <w:pPr>
              <w:spacing w:after="0" w:line="240" w:lineRule="auto"/>
              <w:rPr>
                <w:rFonts w:eastAsia="Times New Roman"/>
                <w:b/>
                <w:bCs/>
                <w:color w:val="000000"/>
                <w:lang w:eastAsia="ko-KR"/>
              </w:rPr>
            </w:pPr>
          </w:p>
        </w:tc>
        <w:tc>
          <w:tcPr>
            <w:tcW w:w="1080" w:type="dxa"/>
            <w:vAlign w:val="center"/>
          </w:tcPr>
          <w:p w14:paraId="39791587" w14:textId="77777777" w:rsidR="00272012" w:rsidRPr="005F1703" w:rsidRDefault="00272012" w:rsidP="004130A7">
            <w:pPr>
              <w:spacing w:after="0" w:line="240" w:lineRule="auto"/>
              <w:rPr>
                <w:rFonts w:eastAsia="Times New Roman"/>
                <w:lang w:eastAsia="ko-KR"/>
              </w:rPr>
            </w:pPr>
          </w:p>
        </w:tc>
        <w:tc>
          <w:tcPr>
            <w:tcW w:w="1305" w:type="dxa"/>
            <w:shd w:val="clear" w:color="auto" w:fill="auto"/>
            <w:noWrap/>
            <w:vAlign w:val="center"/>
            <w:hideMark/>
          </w:tcPr>
          <w:p w14:paraId="753BA9E4" w14:textId="77777777" w:rsidR="00272012" w:rsidRPr="005F1703" w:rsidRDefault="00272012" w:rsidP="004130A7">
            <w:pPr>
              <w:spacing w:after="0" w:line="240" w:lineRule="auto"/>
              <w:rPr>
                <w:rFonts w:eastAsia="Times New Roman"/>
                <w:lang w:eastAsia="ko-KR"/>
              </w:rPr>
            </w:pPr>
          </w:p>
        </w:tc>
        <w:tc>
          <w:tcPr>
            <w:tcW w:w="2087" w:type="dxa"/>
            <w:vAlign w:val="center"/>
          </w:tcPr>
          <w:p w14:paraId="0CF18578" w14:textId="77777777" w:rsidR="00272012" w:rsidRPr="006B0AC6" w:rsidRDefault="00272012" w:rsidP="004130A7">
            <w:pPr>
              <w:spacing w:after="0" w:line="240" w:lineRule="auto"/>
              <w:rPr>
                <w:rFonts w:eastAsia="Times New Roman"/>
                <w:lang w:eastAsia="ko-KR"/>
              </w:rPr>
            </w:pPr>
          </w:p>
        </w:tc>
      </w:tr>
      <w:tr w:rsidR="00272012" w:rsidRPr="00785940" w14:paraId="5FBAB836" w14:textId="77777777" w:rsidTr="004130A7">
        <w:trPr>
          <w:trHeight w:val="234"/>
        </w:trPr>
        <w:tc>
          <w:tcPr>
            <w:tcW w:w="3247" w:type="dxa"/>
            <w:shd w:val="clear" w:color="auto" w:fill="auto"/>
            <w:noWrap/>
            <w:vAlign w:val="center"/>
            <w:hideMark/>
          </w:tcPr>
          <w:p w14:paraId="3809F850"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Basic (4)</w:t>
            </w:r>
          </w:p>
        </w:tc>
        <w:tc>
          <w:tcPr>
            <w:tcW w:w="813" w:type="dxa"/>
            <w:shd w:val="clear" w:color="auto" w:fill="auto"/>
            <w:noWrap/>
            <w:vAlign w:val="center"/>
            <w:hideMark/>
          </w:tcPr>
          <w:p w14:paraId="7187F2F2"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22</w:t>
            </w:r>
          </w:p>
        </w:tc>
        <w:tc>
          <w:tcPr>
            <w:tcW w:w="1080" w:type="dxa"/>
            <w:vAlign w:val="center"/>
          </w:tcPr>
          <w:p w14:paraId="07801E9C" w14:textId="77777777" w:rsidR="00272012" w:rsidRDefault="00272012" w:rsidP="004130A7">
            <w:pPr>
              <w:spacing w:after="0" w:line="240" w:lineRule="auto"/>
              <w:jc w:val="center"/>
              <w:rPr>
                <w:rFonts w:eastAsia="Times New Roman"/>
                <w:color w:val="000000"/>
                <w:lang w:eastAsia="ko-KR"/>
              </w:rPr>
            </w:pPr>
            <w:r>
              <w:rPr>
                <w:rFonts w:eastAsia="Times New Roman"/>
                <w:color w:val="000000"/>
                <w:lang w:eastAsia="ko-KR"/>
              </w:rPr>
              <w:t>15/16</w:t>
            </w:r>
          </w:p>
        </w:tc>
        <w:tc>
          <w:tcPr>
            <w:tcW w:w="1305" w:type="dxa"/>
            <w:shd w:val="clear" w:color="auto" w:fill="auto"/>
            <w:noWrap/>
            <w:vAlign w:val="center"/>
          </w:tcPr>
          <w:p w14:paraId="59230157"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11</w:t>
            </w:r>
          </w:p>
        </w:tc>
        <w:tc>
          <w:tcPr>
            <w:tcW w:w="2087" w:type="dxa"/>
            <w:vAlign w:val="center"/>
          </w:tcPr>
          <w:p w14:paraId="2EF74910" w14:textId="77777777" w:rsidR="00272012" w:rsidRPr="006B0AC6" w:rsidRDefault="00272012" w:rsidP="004130A7">
            <w:pPr>
              <w:spacing w:after="0" w:line="240" w:lineRule="auto"/>
              <w:jc w:val="center"/>
              <w:rPr>
                <w:rFonts w:eastAsia="Times New Roman"/>
                <w:color w:val="000000"/>
                <w:lang w:eastAsia="ko-KR"/>
              </w:rPr>
            </w:pPr>
            <w:r>
              <w:rPr>
                <w:rFonts w:eastAsia="Times New Roman"/>
                <w:color w:val="000000"/>
                <w:lang w:eastAsia="ko-KR"/>
              </w:rPr>
              <w:t>50%</w:t>
            </w:r>
          </w:p>
        </w:tc>
      </w:tr>
      <w:tr w:rsidR="00272012" w:rsidRPr="00785940" w14:paraId="342652EA" w14:textId="77777777" w:rsidTr="004130A7">
        <w:trPr>
          <w:trHeight w:val="234"/>
        </w:trPr>
        <w:tc>
          <w:tcPr>
            <w:tcW w:w="3247" w:type="dxa"/>
            <w:shd w:val="clear" w:color="auto" w:fill="auto"/>
            <w:noWrap/>
            <w:vAlign w:val="center"/>
            <w:hideMark/>
          </w:tcPr>
          <w:p w14:paraId="1939E1D0"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Applied (4)</w:t>
            </w:r>
          </w:p>
        </w:tc>
        <w:tc>
          <w:tcPr>
            <w:tcW w:w="813" w:type="dxa"/>
            <w:shd w:val="clear" w:color="auto" w:fill="auto"/>
            <w:noWrap/>
            <w:vAlign w:val="center"/>
            <w:hideMark/>
          </w:tcPr>
          <w:p w14:paraId="5C989525"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33</w:t>
            </w:r>
          </w:p>
        </w:tc>
        <w:tc>
          <w:tcPr>
            <w:tcW w:w="1080" w:type="dxa"/>
            <w:vAlign w:val="center"/>
          </w:tcPr>
          <w:p w14:paraId="649E8933" w14:textId="77777777" w:rsidR="00272012" w:rsidRDefault="00272012" w:rsidP="004130A7">
            <w:pPr>
              <w:spacing w:after="0" w:line="240" w:lineRule="auto"/>
              <w:jc w:val="center"/>
              <w:rPr>
                <w:rFonts w:eastAsia="Times New Roman"/>
                <w:color w:val="000000"/>
                <w:lang w:eastAsia="ko-KR"/>
              </w:rPr>
            </w:pPr>
            <w:r>
              <w:rPr>
                <w:rFonts w:eastAsia="Times New Roman"/>
                <w:color w:val="000000"/>
                <w:lang w:eastAsia="ko-KR"/>
              </w:rPr>
              <w:t>14</w:t>
            </w:r>
          </w:p>
        </w:tc>
        <w:tc>
          <w:tcPr>
            <w:tcW w:w="1305" w:type="dxa"/>
            <w:shd w:val="clear" w:color="auto" w:fill="auto"/>
            <w:noWrap/>
            <w:vAlign w:val="center"/>
          </w:tcPr>
          <w:p w14:paraId="310264C9"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12</w:t>
            </w:r>
          </w:p>
        </w:tc>
        <w:tc>
          <w:tcPr>
            <w:tcW w:w="2087" w:type="dxa"/>
            <w:vAlign w:val="center"/>
          </w:tcPr>
          <w:p w14:paraId="43E14524" w14:textId="77777777" w:rsidR="00272012" w:rsidRPr="006B0AC6" w:rsidRDefault="00272012" w:rsidP="004130A7">
            <w:pPr>
              <w:spacing w:after="0" w:line="240" w:lineRule="auto"/>
              <w:jc w:val="center"/>
              <w:rPr>
                <w:rFonts w:eastAsia="Times New Roman"/>
                <w:color w:val="000000"/>
                <w:lang w:eastAsia="ko-KR"/>
              </w:rPr>
            </w:pPr>
            <w:r>
              <w:rPr>
                <w:rFonts w:eastAsia="Times New Roman"/>
                <w:color w:val="000000"/>
                <w:lang w:eastAsia="ko-KR"/>
              </w:rPr>
              <w:t>36%</w:t>
            </w:r>
          </w:p>
        </w:tc>
      </w:tr>
      <w:tr w:rsidR="00272012" w:rsidRPr="00785940" w14:paraId="6C4744AB" w14:textId="77777777" w:rsidTr="004130A7">
        <w:trPr>
          <w:trHeight w:val="234"/>
        </w:trPr>
        <w:tc>
          <w:tcPr>
            <w:tcW w:w="3247" w:type="dxa"/>
            <w:shd w:val="clear" w:color="auto" w:fill="auto"/>
            <w:noWrap/>
            <w:vAlign w:val="center"/>
            <w:hideMark/>
          </w:tcPr>
          <w:p w14:paraId="3D47B6DF" w14:textId="77777777" w:rsidR="00272012" w:rsidRPr="005F1703" w:rsidRDefault="00272012" w:rsidP="004130A7">
            <w:pPr>
              <w:spacing w:after="0" w:line="240" w:lineRule="auto"/>
              <w:jc w:val="center"/>
              <w:rPr>
                <w:rFonts w:eastAsia="Times New Roman"/>
                <w:b/>
                <w:bCs/>
                <w:color w:val="000000"/>
                <w:lang w:eastAsia="ko-KR"/>
              </w:rPr>
            </w:pPr>
            <w:r w:rsidRPr="005F1703">
              <w:rPr>
                <w:rFonts w:eastAsia="Times New Roman"/>
                <w:b/>
                <w:bCs/>
                <w:color w:val="000000"/>
                <w:lang w:eastAsia="ko-KR"/>
              </w:rPr>
              <w:t xml:space="preserve">Branch of science </w:t>
            </w:r>
          </w:p>
        </w:tc>
        <w:tc>
          <w:tcPr>
            <w:tcW w:w="813" w:type="dxa"/>
            <w:shd w:val="clear" w:color="auto" w:fill="auto"/>
            <w:noWrap/>
            <w:vAlign w:val="center"/>
            <w:hideMark/>
          </w:tcPr>
          <w:p w14:paraId="033F5704" w14:textId="77777777" w:rsidR="00272012" w:rsidRPr="005F1703" w:rsidRDefault="00272012" w:rsidP="004130A7">
            <w:pPr>
              <w:spacing w:after="0" w:line="240" w:lineRule="auto"/>
              <w:jc w:val="center"/>
              <w:rPr>
                <w:rFonts w:eastAsia="Times New Roman"/>
                <w:b/>
                <w:bCs/>
                <w:color w:val="000000"/>
                <w:lang w:eastAsia="ko-KR"/>
              </w:rPr>
            </w:pPr>
          </w:p>
        </w:tc>
        <w:tc>
          <w:tcPr>
            <w:tcW w:w="1080" w:type="dxa"/>
            <w:vAlign w:val="center"/>
          </w:tcPr>
          <w:p w14:paraId="2FF9EB4D" w14:textId="77777777" w:rsidR="00272012" w:rsidRPr="005F1703" w:rsidRDefault="00272012" w:rsidP="004130A7">
            <w:pPr>
              <w:spacing w:after="0" w:line="240" w:lineRule="auto"/>
              <w:jc w:val="center"/>
              <w:rPr>
                <w:rFonts w:eastAsia="Times New Roman"/>
                <w:lang w:eastAsia="ko-KR"/>
              </w:rPr>
            </w:pPr>
          </w:p>
        </w:tc>
        <w:tc>
          <w:tcPr>
            <w:tcW w:w="1305" w:type="dxa"/>
            <w:shd w:val="clear" w:color="auto" w:fill="auto"/>
            <w:noWrap/>
            <w:vAlign w:val="center"/>
          </w:tcPr>
          <w:p w14:paraId="21C4C151" w14:textId="77777777" w:rsidR="00272012" w:rsidRPr="005F1703" w:rsidRDefault="00272012" w:rsidP="004130A7">
            <w:pPr>
              <w:spacing w:after="0" w:line="240" w:lineRule="auto"/>
              <w:jc w:val="center"/>
              <w:rPr>
                <w:rFonts w:eastAsia="Times New Roman"/>
                <w:lang w:eastAsia="ko-KR"/>
              </w:rPr>
            </w:pPr>
          </w:p>
        </w:tc>
        <w:tc>
          <w:tcPr>
            <w:tcW w:w="2087" w:type="dxa"/>
            <w:vAlign w:val="center"/>
          </w:tcPr>
          <w:p w14:paraId="143910D4" w14:textId="77777777" w:rsidR="00272012" w:rsidRPr="00785940" w:rsidRDefault="00272012" w:rsidP="004130A7">
            <w:pPr>
              <w:spacing w:after="0" w:line="240" w:lineRule="auto"/>
              <w:jc w:val="center"/>
              <w:rPr>
                <w:rFonts w:eastAsia="Times New Roman"/>
                <w:lang w:eastAsia="ko-KR"/>
              </w:rPr>
            </w:pPr>
          </w:p>
        </w:tc>
      </w:tr>
      <w:tr w:rsidR="00272012" w:rsidRPr="00785940" w14:paraId="3CA40C0B" w14:textId="77777777" w:rsidTr="004130A7">
        <w:trPr>
          <w:trHeight w:val="234"/>
        </w:trPr>
        <w:tc>
          <w:tcPr>
            <w:tcW w:w="3247" w:type="dxa"/>
            <w:shd w:val="clear" w:color="auto" w:fill="auto"/>
            <w:noWrap/>
            <w:vAlign w:val="center"/>
            <w:hideMark/>
          </w:tcPr>
          <w:p w14:paraId="0522420B"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Life (3)</w:t>
            </w:r>
          </w:p>
        </w:tc>
        <w:tc>
          <w:tcPr>
            <w:tcW w:w="813" w:type="dxa"/>
            <w:shd w:val="clear" w:color="auto" w:fill="auto"/>
            <w:noWrap/>
            <w:vAlign w:val="center"/>
            <w:hideMark/>
          </w:tcPr>
          <w:p w14:paraId="0E4C6575"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2</w:t>
            </w:r>
            <w:r>
              <w:rPr>
                <w:rFonts w:eastAsia="Times New Roman"/>
                <w:color w:val="000000"/>
                <w:lang w:eastAsia="ko-KR"/>
              </w:rPr>
              <w:t>9</w:t>
            </w:r>
          </w:p>
        </w:tc>
        <w:tc>
          <w:tcPr>
            <w:tcW w:w="1080" w:type="dxa"/>
            <w:vAlign w:val="center"/>
          </w:tcPr>
          <w:p w14:paraId="23DCFB98" w14:textId="77777777" w:rsidR="00272012"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1</w:t>
            </w:r>
            <w:r>
              <w:rPr>
                <w:rFonts w:eastAsia="Times New Roman"/>
                <w:color w:val="000000"/>
                <w:lang w:eastAsia="ko-KR"/>
              </w:rPr>
              <w:t>2</w:t>
            </w:r>
          </w:p>
        </w:tc>
        <w:tc>
          <w:tcPr>
            <w:tcW w:w="1305" w:type="dxa"/>
            <w:shd w:val="clear" w:color="auto" w:fill="auto"/>
            <w:noWrap/>
            <w:vAlign w:val="center"/>
          </w:tcPr>
          <w:p w14:paraId="6FACB1A2"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13</w:t>
            </w:r>
          </w:p>
        </w:tc>
        <w:tc>
          <w:tcPr>
            <w:tcW w:w="2087" w:type="dxa"/>
            <w:vAlign w:val="center"/>
          </w:tcPr>
          <w:p w14:paraId="4F2795A0" w14:textId="77777777" w:rsidR="00272012" w:rsidRPr="00785940" w:rsidRDefault="00272012" w:rsidP="004130A7">
            <w:pPr>
              <w:spacing w:after="0" w:line="240" w:lineRule="auto"/>
              <w:jc w:val="center"/>
              <w:rPr>
                <w:rFonts w:eastAsia="Times New Roman"/>
                <w:color w:val="000000"/>
                <w:lang w:eastAsia="ko-KR"/>
              </w:rPr>
            </w:pPr>
            <w:r>
              <w:rPr>
                <w:rFonts w:eastAsia="Times New Roman"/>
                <w:color w:val="000000"/>
                <w:lang w:eastAsia="ko-KR"/>
              </w:rPr>
              <w:t>45%</w:t>
            </w:r>
          </w:p>
        </w:tc>
      </w:tr>
      <w:tr w:rsidR="00272012" w:rsidRPr="00785940" w14:paraId="7F752423" w14:textId="77777777" w:rsidTr="004130A7">
        <w:trPr>
          <w:trHeight w:val="234"/>
        </w:trPr>
        <w:tc>
          <w:tcPr>
            <w:tcW w:w="3247" w:type="dxa"/>
            <w:shd w:val="clear" w:color="auto" w:fill="auto"/>
            <w:noWrap/>
            <w:vAlign w:val="center"/>
            <w:hideMark/>
          </w:tcPr>
          <w:p w14:paraId="7C6ED191"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Natural (2)</w:t>
            </w:r>
          </w:p>
        </w:tc>
        <w:tc>
          <w:tcPr>
            <w:tcW w:w="813" w:type="dxa"/>
            <w:shd w:val="clear" w:color="auto" w:fill="auto"/>
            <w:noWrap/>
            <w:vAlign w:val="center"/>
            <w:hideMark/>
          </w:tcPr>
          <w:p w14:paraId="426AA422"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13</w:t>
            </w:r>
          </w:p>
        </w:tc>
        <w:tc>
          <w:tcPr>
            <w:tcW w:w="1080" w:type="dxa"/>
            <w:vAlign w:val="center"/>
          </w:tcPr>
          <w:p w14:paraId="10277AF4" w14:textId="77777777" w:rsidR="00272012" w:rsidRDefault="00272012" w:rsidP="004130A7">
            <w:pPr>
              <w:spacing w:after="0" w:line="240" w:lineRule="auto"/>
              <w:jc w:val="center"/>
              <w:rPr>
                <w:rFonts w:eastAsia="Times New Roman"/>
                <w:color w:val="000000"/>
                <w:lang w:eastAsia="ko-KR"/>
              </w:rPr>
            </w:pPr>
            <w:r>
              <w:rPr>
                <w:rFonts w:eastAsia="Times New Roman"/>
                <w:color w:val="000000"/>
                <w:lang w:eastAsia="ko-KR"/>
              </w:rPr>
              <w:t>9</w:t>
            </w:r>
          </w:p>
        </w:tc>
        <w:tc>
          <w:tcPr>
            <w:tcW w:w="1305" w:type="dxa"/>
            <w:shd w:val="clear" w:color="auto" w:fill="auto"/>
            <w:noWrap/>
            <w:vAlign w:val="center"/>
          </w:tcPr>
          <w:p w14:paraId="55A4AADF"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5</w:t>
            </w:r>
          </w:p>
        </w:tc>
        <w:tc>
          <w:tcPr>
            <w:tcW w:w="2087" w:type="dxa"/>
            <w:vAlign w:val="center"/>
          </w:tcPr>
          <w:p w14:paraId="293C0AC0" w14:textId="77777777" w:rsidR="00272012" w:rsidRPr="00785940" w:rsidRDefault="00272012" w:rsidP="004130A7">
            <w:pPr>
              <w:spacing w:after="0" w:line="240" w:lineRule="auto"/>
              <w:jc w:val="center"/>
              <w:rPr>
                <w:rFonts w:eastAsia="Times New Roman"/>
                <w:color w:val="000000"/>
                <w:lang w:eastAsia="ko-KR"/>
              </w:rPr>
            </w:pPr>
            <w:r>
              <w:rPr>
                <w:rFonts w:eastAsia="Times New Roman"/>
                <w:color w:val="000000"/>
                <w:lang w:eastAsia="ko-KR"/>
              </w:rPr>
              <w:t>38%</w:t>
            </w:r>
          </w:p>
        </w:tc>
      </w:tr>
      <w:tr w:rsidR="00272012" w:rsidRPr="00785940" w14:paraId="5ECA11A9" w14:textId="77777777" w:rsidTr="004130A7">
        <w:trPr>
          <w:trHeight w:val="234"/>
        </w:trPr>
        <w:tc>
          <w:tcPr>
            <w:tcW w:w="3247" w:type="dxa"/>
            <w:shd w:val="clear" w:color="auto" w:fill="auto"/>
            <w:noWrap/>
            <w:vAlign w:val="center"/>
            <w:hideMark/>
          </w:tcPr>
          <w:p w14:paraId="4BF8625A"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Formal (3)</w:t>
            </w:r>
          </w:p>
        </w:tc>
        <w:tc>
          <w:tcPr>
            <w:tcW w:w="813" w:type="dxa"/>
            <w:shd w:val="clear" w:color="auto" w:fill="auto"/>
            <w:noWrap/>
            <w:vAlign w:val="center"/>
            <w:hideMark/>
          </w:tcPr>
          <w:p w14:paraId="12E1F87B"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1</w:t>
            </w:r>
            <w:r>
              <w:rPr>
                <w:rFonts w:eastAsia="Times New Roman"/>
                <w:color w:val="000000"/>
                <w:lang w:eastAsia="ko-KR"/>
              </w:rPr>
              <w:t>5</w:t>
            </w:r>
          </w:p>
        </w:tc>
        <w:tc>
          <w:tcPr>
            <w:tcW w:w="1080" w:type="dxa"/>
            <w:vAlign w:val="center"/>
          </w:tcPr>
          <w:p w14:paraId="02063BBD" w14:textId="77777777" w:rsidR="00272012" w:rsidRDefault="00272012" w:rsidP="004130A7">
            <w:pPr>
              <w:spacing w:after="0" w:line="240" w:lineRule="auto"/>
              <w:jc w:val="center"/>
              <w:rPr>
                <w:rFonts w:eastAsia="Times New Roman"/>
                <w:color w:val="000000"/>
                <w:lang w:eastAsia="ko-KR"/>
              </w:rPr>
            </w:pPr>
            <w:r>
              <w:rPr>
                <w:rFonts w:eastAsia="Times New Roman"/>
                <w:color w:val="000000"/>
                <w:lang w:eastAsia="ko-KR"/>
              </w:rPr>
              <w:t>8/9</w:t>
            </w:r>
          </w:p>
        </w:tc>
        <w:tc>
          <w:tcPr>
            <w:tcW w:w="1305" w:type="dxa"/>
            <w:shd w:val="clear" w:color="auto" w:fill="auto"/>
            <w:noWrap/>
            <w:vAlign w:val="center"/>
          </w:tcPr>
          <w:p w14:paraId="442E65DA"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4</w:t>
            </w:r>
          </w:p>
        </w:tc>
        <w:tc>
          <w:tcPr>
            <w:tcW w:w="2087" w:type="dxa"/>
            <w:vAlign w:val="center"/>
          </w:tcPr>
          <w:p w14:paraId="43062BC6" w14:textId="77777777" w:rsidR="00272012" w:rsidRPr="00785940" w:rsidRDefault="00272012" w:rsidP="004130A7">
            <w:pPr>
              <w:spacing w:after="0" w:line="240" w:lineRule="auto"/>
              <w:jc w:val="center"/>
              <w:rPr>
                <w:rFonts w:eastAsia="Times New Roman"/>
                <w:color w:val="000000"/>
                <w:lang w:eastAsia="ko-KR"/>
              </w:rPr>
            </w:pPr>
            <w:r>
              <w:rPr>
                <w:rFonts w:eastAsia="Times New Roman"/>
                <w:color w:val="000000"/>
                <w:lang w:eastAsia="ko-KR"/>
              </w:rPr>
              <w:t>27%</w:t>
            </w:r>
          </w:p>
        </w:tc>
      </w:tr>
      <w:tr w:rsidR="00272012" w:rsidRPr="00785940" w14:paraId="1664B1FE" w14:textId="77777777" w:rsidTr="004130A7">
        <w:trPr>
          <w:trHeight w:val="234"/>
        </w:trPr>
        <w:tc>
          <w:tcPr>
            <w:tcW w:w="3247" w:type="dxa"/>
            <w:shd w:val="clear" w:color="auto" w:fill="auto"/>
            <w:noWrap/>
            <w:vAlign w:val="center"/>
            <w:hideMark/>
          </w:tcPr>
          <w:p w14:paraId="09146C38" w14:textId="77777777" w:rsidR="00272012" w:rsidRPr="005F1703" w:rsidRDefault="00272012" w:rsidP="004130A7">
            <w:pPr>
              <w:spacing w:after="0" w:line="240" w:lineRule="auto"/>
              <w:jc w:val="center"/>
              <w:rPr>
                <w:rFonts w:eastAsia="Times New Roman"/>
                <w:b/>
                <w:bCs/>
                <w:color w:val="000000"/>
                <w:lang w:eastAsia="ko-KR"/>
              </w:rPr>
            </w:pPr>
            <w:r w:rsidRPr="005F1703">
              <w:rPr>
                <w:rFonts w:eastAsia="Times New Roman"/>
                <w:b/>
                <w:bCs/>
                <w:color w:val="000000"/>
                <w:lang w:eastAsia="ko-KR"/>
              </w:rPr>
              <w:t>Departmental rating</w:t>
            </w:r>
          </w:p>
        </w:tc>
        <w:tc>
          <w:tcPr>
            <w:tcW w:w="813" w:type="dxa"/>
            <w:shd w:val="clear" w:color="auto" w:fill="auto"/>
            <w:noWrap/>
            <w:vAlign w:val="center"/>
            <w:hideMark/>
          </w:tcPr>
          <w:p w14:paraId="6F88626E" w14:textId="77777777" w:rsidR="00272012" w:rsidRPr="005F1703" w:rsidRDefault="00272012" w:rsidP="004130A7">
            <w:pPr>
              <w:spacing w:after="0" w:line="240" w:lineRule="auto"/>
              <w:jc w:val="center"/>
              <w:rPr>
                <w:rFonts w:eastAsia="Times New Roman"/>
                <w:b/>
                <w:bCs/>
                <w:color w:val="000000"/>
                <w:lang w:eastAsia="ko-KR"/>
              </w:rPr>
            </w:pPr>
          </w:p>
        </w:tc>
        <w:tc>
          <w:tcPr>
            <w:tcW w:w="1080" w:type="dxa"/>
            <w:vAlign w:val="center"/>
          </w:tcPr>
          <w:p w14:paraId="5E34F7BE" w14:textId="77777777" w:rsidR="00272012" w:rsidRPr="005F1703" w:rsidRDefault="00272012" w:rsidP="004130A7">
            <w:pPr>
              <w:spacing w:after="0" w:line="240" w:lineRule="auto"/>
              <w:jc w:val="center"/>
              <w:rPr>
                <w:rFonts w:eastAsia="Times New Roman"/>
                <w:lang w:eastAsia="ko-KR"/>
              </w:rPr>
            </w:pPr>
          </w:p>
        </w:tc>
        <w:tc>
          <w:tcPr>
            <w:tcW w:w="1305" w:type="dxa"/>
            <w:shd w:val="clear" w:color="auto" w:fill="auto"/>
            <w:noWrap/>
            <w:vAlign w:val="center"/>
          </w:tcPr>
          <w:p w14:paraId="31110F83" w14:textId="77777777" w:rsidR="00272012" w:rsidRPr="005F1703" w:rsidRDefault="00272012" w:rsidP="004130A7">
            <w:pPr>
              <w:spacing w:after="0" w:line="240" w:lineRule="auto"/>
              <w:jc w:val="center"/>
              <w:rPr>
                <w:rFonts w:eastAsia="Times New Roman"/>
                <w:lang w:eastAsia="ko-KR"/>
              </w:rPr>
            </w:pPr>
          </w:p>
        </w:tc>
        <w:tc>
          <w:tcPr>
            <w:tcW w:w="2087" w:type="dxa"/>
            <w:vAlign w:val="center"/>
          </w:tcPr>
          <w:p w14:paraId="768CE61C" w14:textId="77777777" w:rsidR="00272012" w:rsidRPr="00785940" w:rsidRDefault="00272012" w:rsidP="004130A7">
            <w:pPr>
              <w:spacing w:after="0" w:line="240" w:lineRule="auto"/>
              <w:jc w:val="center"/>
              <w:rPr>
                <w:rFonts w:eastAsia="Times New Roman"/>
                <w:lang w:eastAsia="ko-KR"/>
              </w:rPr>
            </w:pPr>
          </w:p>
        </w:tc>
      </w:tr>
      <w:tr w:rsidR="00272012" w:rsidRPr="00785940" w14:paraId="10F46C3B" w14:textId="77777777" w:rsidTr="004130A7">
        <w:trPr>
          <w:trHeight w:val="234"/>
        </w:trPr>
        <w:tc>
          <w:tcPr>
            <w:tcW w:w="3247" w:type="dxa"/>
            <w:shd w:val="clear" w:color="auto" w:fill="auto"/>
            <w:noWrap/>
            <w:vAlign w:val="center"/>
            <w:hideMark/>
          </w:tcPr>
          <w:p w14:paraId="300D0D74"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High (3)</w:t>
            </w:r>
          </w:p>
        </w:tc>
        <w:tc>
          <w:tcPr>
            <w:tcW w:w="813" w:type="dxa"/>
            <w:shd w:val="clear" w:color="auto" w:fill="auto"/>
            <w:noWrap/>
            <w:vAlign w:val="center"/>
            <w:hideMark/>
          </w:tcPr>
          <w:p w14:paraId="7FC9ED1C"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11</w:t>
            </w:r>
          </w:p>
        </w:tc>
        <w:tc>
          <w:tcPr>
            <w:tcW w:w="1080" w:type="dxa"/>
            <w:vAlign w:val="center"/>
          </w:tcPr>
          <w:p w14:paraId="009A4070" w14:textId="77777777" w:rsidR="00272012"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6</w:t>
            </w:r>
          </w:p>
        </w:tc>
        <w:tc>
          <w:tcPr>
            <w:tcW w:w="1305" w:type="dxa"/>
            <w:shd w:val="clear" w:color="auto" w:fill="auto"/>
            <w:noWrap/>
            <w:vAlign w:val="center"/>
          </w:tcPr>
          <w:p w14:paraId="38A6C681"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4</w:t>
            </w:r>
          </w:p>
        </w:tc>
        <w:tc>
          <w:tcPr>
            <w:tcW w:w="2087" w:type="dxa"/>
            <w:vAlign w:val="center"/>
          </w:tcPr>
          <w:p w14:paraId="711A1715" w14:textId="77777777" w:rsidR="00272012" w:rsidRPr="00785940" w:rsidRDefault="00272012" w:rsidP="004130A7">
            <w:pPr>
              <w:spacing w:after="0" w:line="240" w:lineRule="auto"/>
              <w:jc w:val="center"/>
              <w:rPr>
                <w:rFonts w:eastAsia="Times New Roman"/>
                <w:color w:val="000000"/>
                <w:lang w:eastAsia="ko-KR"/>
              </w:rPr>
            </w:pPr>
            <w:r>
              <w:rPr>
                <w:rFonts w:eastAsia="Times New Roman"/>
                <w:color w:val="000000"/>
                <w:lang w:eastAsia="ko-KR"/>
              </w:rPr>
              <w:t>36%</w:t>
            </w:r>
          </w:p>
        </w:tc>
      </w:tr>
      <w:tr w:rsidR="00272012" w:rsidRPr="00785940" w14:paraId="5E05AC76" w14:textId="77777777" w:rsidTr="004130A7">
        <w:trPr>
          <w:trHeight w:val="234"/>
        </w:trPr>
        <w:tc>
          <w:tcPr>
            <w:tcW w:w="3247" w:type="dxa"/>
            <w:shd w:val="clear" w:color="auto" w:fill="auto"/>
            <w:noWrap/>
            <w:vAlign w:val="center"/>
            <w:hideMark/>
          </w:tcPr>
          <w:p w14:paraId="0BE8C09E"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Medium (4)</w:t>
            </w:r>
          </w:p>
        </w:tc>
        <w:tc>
          <w:tcPr>
            <w:tcW w:w="813" w:type="dxa"/>
            <w:shd w:val="clear" w:color="auto" w:fill="auto"/>
            <w:noWrap/>
            <w:vAlign w:val="center"/>
            <w:hideMark/>
          </w:tcPr>
          <w:p w14:paraId="7B32352D"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34</w:t>
            </w:r>
          </w:p>
        </w:tc>
        <w:tc>
          <w:tcPr>
            <w:tcW w:w="1080" w:type="dxa"/>
            <w:vAlign w:val="center"/>
          </w:tcPr>
          <w:p w14:paraId="502F0000" w14:textId="77777777" w:rsidR="00272012" w:rsidRDefault="00272012" w:rsidP="004130A7">
            <w:pPr>
              <w:spacing w:after="0" w:line="240" w:lineRule="auto"/>
              <w:jc w:val="center"/>
              <w:rPr>
                <w:rFonts w:eastAsia="Times New Roman"/>
                <w:color w:val="000000"/>
                <w:lang w:eastAsia="ko-KR"/>
              </w:rPr>
            </w:pPr>
            <w:r>
              <w:rPr>
                <w:rFonts w:eastAsia="Times New Roman"/>
                <w:color w:val="000000"/>
                <w:lang w:eastAsia="ko-KR"/>
              </w:rPr>
              <w:t>13/</w:t>
            </w:r>
            <w:r w:rsidRPr="005F1703">
              <w:rPr>
                <w:rFonts w:eastAsia="Times New Roman"/>
                <w:color w:val="000000"/>
                <w:lang w:eastAsia="ko-KR"/>
              </w:rPr>
              <w:t>14</w:t>
            </w:r>
          </w:p>
        </w:tc>
        <w:tc>
          <w:tcPr>
            <w:tcW w:w="1305" w:type="dxa"/>
            <w:shd w:val="clear" w:color="auto" w:fill="auto"/>
            <w:noWrap/>
            <w:vAlign w:val="center"/>
          </w:tcPr>
          <w:p w14:paraId="361FD532"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10</w:t>
            </w:r>
          </w:p>
        </w:tc>
        <w:tc>
          <w:tcPr>
            <w:tcW w:w="2087" w:type="dxa"/>
            <w:vAlign w:val="center"/>
          </w:tcPr>
          <w:p w14:paraId="7E42A6CB" w14:textId="77777777" w:rsidR="00272012" w:rsidRPr="00785940" w:rsidRDefault="00272012" w:rsidP="004130A7">
            <w:pPr>
              <w:spacing w:after="0" w:line="240" w:lineRule="auto"/>
              <w:jc w:val="center"/>
              <w:rPr>
                <w:rFonts w:eastAsia="Times New Roman"/>
                <w:color w:val="000000"/>
                <w:lang w:eastAsia="ko-KR"/>
              </w:rPr>
            </w:pPr>
            <w:r>
              <w:rPr>
                <w:rFonts w:eastAsia="Times New Roman"/>
                <w:color w:val="000000"/>
                <w:lang w:eastAsia="ko-KR"/>
              </w:rPr>
              <w:t>29%</w:t>
            </w:r>
          </w:p>
        </w:tc>
      </w:tr>
      <w:tr w:rsidR="00272012" w:rsidRPr="00785940" w14:paraId="7E85C814" w14:textId="77777777" w:rsidTr="004130A7">
        <w:trPr>
          <w:trHeight w:val="234"/>
        </w:trPr>
        <w:tc>
          <w:tcPr>
            <w:tcW w:w="3247" w:type="dxa"/>
            <w:shd w:val="clear" w:color="auto" w:fill="auto"/>
            <w:noWrap/>
            <w:vAlign w:val="center"/>
            <w:hideMark/>
          </w:tcPr>
          <w:p w14:paraId="1AB6084E"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Low (3)</w:t>
            </w:r>
          </w:p>
        </w:tc>
        <w:tc>
          <w:tcPr>
            <w:tcW w:w="813" w:type="dxa"/>
            <w:shd w:val="clear" w:color="auto" w:fill="auto"/>
            <w:noWrap/>
            <w:vAlign w:val="center"/>
            <w:hideMark/>
          </w:tcPr>
          <w:p w14:paraId="54695F38" w14:textId="77777777" w:rsidR="00272012" w:rsidRPr="005F1703"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6</w:t>
            </w:r>
          </w:p>
        </w:tc>
        <w:tc>
          <w:tcPr>
            <w:tcW w:w="1080" w:type="dxa"/>
            <w:vAlign w:val="center"/>
          </w:tcPr>
          <w:p w14:paraId="6976BABD" w14:textId="77777777" w:rsidR="00272012" w:rsidRDefault="00272012" w:rsidP="004130A7">
            <w:pPr>
              <w:spacing w:after="0" w:line="240" w:lineRule="auto"/>
              <w:jc w:val="center"/>
              <w:rPr>
                <w:rFonts w:eastAsia="Times New Roman"/>
                <w:color w:val="000000"/>
                <w:lang w:eastAsia="ko-KR"/>
              </w:rPr>
            </w:pPr>
            <w:r w:rsidRPr="005F1703">
              <w:rPr>
                <w:rFonts w:eastAsia="Times New Roman"/>
                <w:color w:val="000000"/>
                <w:lang w:eastAsia="ko-KR"/>
              </w:rPr>
              <w:t>6</w:t>
            </w:r>
          </w:p>
        </w:tc>
        <w:tc>
          <w:tcPr>
            <w:tcW w:w="1305" w:type="dxa"/>
            <w:shd w:val="clear" w:color="auto" w:fill="auto"/>
            <w:noWrap/>
            <w:vAlign w:val="center"/>
          </w:tcPr>
          <w:p w14:paraId="0AE6C4DF" w14:textId="77777777" w:rsidR="00272012" w:rsidRPr="005F1703" w:rsidRDefault="00272012" w:rsidP="004130A7">
            <w:pPr>
              <w:spacing w:after="0" w:line="240" w:lineRule="auto"/>
              <w:jc w:val="center"/>
              <w:rPr>
                <w:rFonts w:eastAsia="Times New Roman"/>
                <w:color w:val="000000"/>
                <w:lang w:eastAsia="ko-KR"/>
              </w:rPr>
            </w:pPr>
            <w:r>
              <w:rPr>
                <w:rFonts w:eastAsia="Times New Roman"/>
                <w:color w:val="000000"/>
                <w:lang w:eastAsia="ko-KR"/>
              </w:rPr>
              <w:t>5</w:t>
            </w:r>
          </w:p>
        </w:tc>
        <w:tc>
          <w:tcPr>
            <w:tcW w:w="2087" w:type="dxa"/>
            <w:vAlign w:val="center"/>
          </w:tcPr>
          <w:p w14:paraId="521B5B2E" w14:textId="77777777" w:rsidR="00272012" w:rsidRPr="00785940" w:rsidRDefault="00272012" w:rsidP="004130A7">
            <w:pPr>
              <w:keepNext/>
              <w:spacing w:after="0" w:line="240" w:lineRule="auto"/>
              <w:jc w:val="center"/>
              <w:rPr>
                <w:rFonts w:eastAsia="Times New Roman"/>
                <w:color w:val="000000"/>
                <w:lang w:eastAsia="ko-KR"/>
              </w:rPr>
            </w:pPr>
            <w:r>
              <w:rPr>
                <w:rFonts w:eastAsia="Times New Roman"/>
                <w:color w:val="000000"/>
                <w:lang w:eastAsia="ko-KR"/>
              </w:rPr>
              <w:t>83%</w:t>
            </w:r>
          </w:p>
        </w:tc>
      </w:tr>
    </w:tbl>
    <w:p w14:paraId="20C2D7A4" w14:textId="52DECCA5" w:rsidR="00272012" w:rsidRDefault="007C4F7B" w:rsidP="007C4F7B">
      <w:pPr>
        <w:pStyle w:val="Caption"/>
        <w:rPr>
          <w:rFonts w:eastAsiaTheme="majorEastAsia" w:cstheme="majorBidi"/>
          <w:color w:val="2F5496" w:themeColor="accent1" w:themeShade="BF"/>
          <w:sz w:val="28"/>
          <w:szCs w:val="26"/>
        </w:rPr>
      </w:pPr>
      <w:bookmarkStart w:id="246" w:name="_Ref19785077"/>
      <w:bookmarkStart w:id="247" w:name="_Toc31702069"/>
      <w:r>
        <w:t xml:space="preserve">Table </w:t>
      </w:r>
      <w:r w:rsidR="00A56355">
        <w:fldChar w:fldCharType="begin"/>
      </w:r>
      <w:r w:rsidR="00A56355">
        <w:instrText xml:space="preserve"> SEQ Table \* ARABIC </w:instrText>
      </w:r>
      <w:r w:rsidR="00A56355">
        <w:fldChar w:fldCharType="separate"/>
      </w:r>
      <w:r w:rsidR="0011424E">
        <w:rPr>
          <w:noProof/>
        </w:rPr>
        <w:t>40</w:t>
      </w:r>
      <w:r w:rsidR="00A56355">
        <w:rPr>
          <w:noProof/>
        </w:rPr>
        <w:fldChar w:fldCharType="end"/>
      </w:r>
      <w:bookmarkEnd w:id="246"/>
      <w:r>
        <w:t xml:space="preserve">. </w:t>
      </w:r>
      <w:r w:rsidRPr="00A7261D">
        <w:t>Relative representation (%) of each parameter/category among sampled interviewees</w:t>
      </w:r>
      <w:bookmarkEnd w:id="247"/>
      <w:r w:rsidR="00272012">
        <w:br w:type="page"/>
      </w:r>
    </w:p>
    <w:p w14:paraId="6DD7687F" w14:textId="49462B45" w:rsidR="00272012" w:rsidRDefault="00272012" w:rsidP="00272012">
      <w:pPr>
        <w:pStyle w:val="Heading3"/>
      </w:pPr>
      <w:bookmarkStart w:id="248" w:name="_Toc536717990"/>
      <w:bookmarkStart w:id="249" w:name="_Toc31702013"/>
      <w:r>
        <w:t xml:space="preserve">Appendix </w:t>
      </w:r>
      <w:r w:rsidR="004D3BA5">
        <w:t>B</w:t>
      </w:r>
      <w:r>
        <w:t>.2. Letter to potential interview participants</w:t>
      </w:r>
      <w:bookmarkEnd w:id="248"/>
      <w:bookmarkEnd w:id="249"/>
    </w:p>
    <w:p w14:paraId="7BD0B9A2" w14:textId="77777777" w:rsidR="00272012" w:rsidRPr="000669E3" w:rsidRDefault="00272012" w:rsidP="00272012">
      <w:pPr>
        <w:spacing w:after="120" w:line="360" w:lineRule="auto"/>
        <w:jc w:val="right"/>
        <w:rPr>
          <w:sz w:val="26"/>
          <w:szCs w:val="26"/>
        </w:rPr>
      </w:pPr>
      <w:r w:rsidRPr="000669E3">
        <w:rPr>
          <w:sz w:val="26"/>
          <w:szCs w:val="26"/>
        </w:rPr>
        <w:t>Mr. Eliel Cohen</w:t>
      </w:r>
    </w:p>
    <w:p w14:paraId="116E7277" w14:textId="77777777" w:rsidR="00272012" w:rsidRPr="000669E3" w:rsidRDefault="00272012" w:rsidP="00272012">
      <w:pPr>
        <w:spacing w:after="120" w:line="360" w:lineRule="auto"/>
        <w:jc w:val="right"/>
        <w:rPr>
          <w:sz w:val="26"/>
          <w:szCs w:val="26"/>
        </w:rPr>
      </w:pPr>
      <w:r w:rsidRPr="000669E3">
        <w:rPr>
          <w:sz w:val="26"/>
          <w:szCs w:val="26"/>
        </w:rPr>
        <w:t>The School of Education</w:t>
      </w:r>
    </w:p>
    <w:p w14:paraId="552A0763" w14:textId="77777777" w:rsidR="00272012" w:rsidRPr="000669E3" w:rsidRDefault="00272012" w:rsidP="00272012">
      <w:pPr>
        <w:spacing w:after="120" w:line="360" w:lineRule="auto"/>
        <w:jc w:val="right"/>
        <w:rPr>
          <w:sz w:val="26"/>
          <w:szCs w:val="26"/>
        </w:rPr>
      </w:pPr>
      <w:r w:rsidRPr="000669E3">
        <w:rPr>
          <w:sz w:val="26"/>
          <w:szCs w:val="26"/>
        </w:rPr>
        <w:t>The University of Sheffield</w:t>
      </w:r>
    </w:p>
    <w:p w14:paraId="486A37BB" w14:textId="77777777" w:rsidR="00272012" w:rsidRPr="000669E3" w:rsidRDefault="00272012" w:rsidP="00272012">
      <w:pPr>
        <w:spacing w:after="120" w:line="360" w:lineRule="auto"/>
        <w:jc w:val="right"/>
        <w:rPr>
          <w:sz w:val="26"/>
          <w:szCs w:val="26"/>
        </w:rPr>
      </w:pPr>
      <w:r w:rsidRPr="000669E3">
        <w:rPr>
          <w:sz w:val="26"/>
          <w:szCs w:val="26"/>
        </w:rPr>
        <w:t>241 Glossop Road</w:t>
      </w:r>
    </w:p>
    <w:p w14:paraId="2DE8E7D0" w14:textId="77777777" w:rsidR="00272012" w:rsidRPr="000669E3" w:rsidRDefault="00272012" w:rsidP="00272012">
      <w:pPr>
        <w:spacing w:after="120" w:line="360" w:lineRule="auto"/>
        <w:jc w:val="right"/>
        <w:rPr>
          <w:sz w:val="26"/>
          <w:szCs w:val="26"/>
        </w:rPr>
      </w:pPr>
      <w:r w:rsidRPr="000669E3">
        <w:rPr>
          <w:sz w:val="26"/>
          <w:szCs w:val="26"/>
        </w:rPr>
        <w:t>Sheffield</w:t>
      </w:r>
    </w:p>
    <w:p w14:paraId="5B11D919" w14:textId="77777777" w:rsidR="00272012" w:rsidRDefault="00272012" w:rsidP="00272012">
      <w:pPr>
        <w:spacing w:after="120" w:line="360" w:lineRule="auto"/>
        <w:jc w:val="right"/>
        <w:rPr>
          <w:sz w:val="26"/>
          <w:szCs w:val="26"/>
        </w:rPr>
      </w:pPr>
      <w:r w:rsidRPr="000669E3">
        <w:rPr>
          <w:sz w:val="26"/>
          <w:szCs w:val="26"/>
        </w:rPr>
        <w:t>S10 2GW</w:t>
      </w:r>
    </w:p>
    <w:p w14:paraId="56C2794F" w14:textId="5829EFEA" w:rsidR="00272012" w:rsidRDefault="00A56355" w:rsidP="00272012">
      <w:pPr>
        <w:spacing w:after="120" w:line="360" w:lineRule="auto"/>
        <w:jc w:val="right"/>
        <w:rPr>
          <w:sz w:val="26"/>
          <w:szCs w:val="26"/>
        </w:rPr>
      </w:pPr>
      <w:hyperlink r:id="rId49" w:history="1">
        <w:r w:rsidR="00272012" w:rsidRPr="004143E5">
          <w:rPr>
            <w:rStyle w:val="Hyperlink"/>
            <w:sz w:val="26"/>
            <w:szCs w:val="26"/>
          </w:rPr>
          <w:t>ECOHEN1@SHEFFIELD.AC.UK</w:t>
        </w:r>
      </w:hyperlink>
    </w:p>
    <w:p w14:paraId="7DB4B4BF" w14:textId="77777777" w:rsidR="00272012" w:rsidRPr="000669E3" w:rsidRDefault="00272012" w:rsidP="00272012">
      <w:pPr>
        <w:spacing w:after="120" w:line="360" w:lineRule="auto"/>
        <w:jc w:val="right"/>
        <w:rPr>
          <w:sz w:val="26"/>
          <w:szCs w:val="26"/>
        </w:rPr>
      </w:pPr>
      <w:r>
        <w:rPr>
          <w:sz w:val="26"/>
          <w:szCs w:val="26"/>
        </w:rPr>
        <w:t>[Date]</w:t>
      </w:r>
    </w:p>
    <w:p w14:paraId="1886F68E" w14:textId="77777777" w:rsidR="00272012" w:rsidRPr="000669E3" w:rsidRDefault="00272012" w:rsidP="00272012">
      <w:pPr>
        <w:spacing w:after="120" w:line="360" w:lineRule="auto"/>
        <w:rPr>
          <w:sz w:val="26"/>
          <w:szCs w:val="26"/>
        </w:rPr>
      </w:pPr>
    </w:p>
    <w:p w14:paraId="0CAD601C" w14:textId="77777777" w:rsidR="00272012" w:rsidRPr="000669E3" w:rsidRDefault="00272012" w:rsidP="00272012">
      <w:pPr>
        <w:spacing w:after="120" w:line="360" w:lineRule="auto"/>
        <w:rPr>
          <w:sz w:val="26"/>
          <w:szCs w:val="26"/>
        </w:rPr>
      </w:pPr>
      <w:r w:rsidRPr="000669E3">
        <w:rPr>
          <w:sz w:val="26"/>
          <w:szCs w:val="26"/>
        </w:rPr>
        <w:t xml:space="preserve">Dear </w:t>
      </w:r>
      <w:r>
        <w:rPr>
          <w:sz w:val="26"/>
          <w:szCs w:val="26"/>
        </w:rPr>
        <w:t>[Participant name]</w:t>
      </w:r>
    </w:p>
    <w:p w14:paraId="724CC053" w14:textId="77777777" w:rsidR="00272012" w:rsidRPr="000669E3" w:rsidRDefault="00272012" w:rsidP="00272012">
      <w:pPr>
        <w:spacing w:after="120" w:line="360" w:lineRule="auto"/>
        <w:rPr>
          <w:sz w:val="26"/>
          <w:szCs w:val="26"/>
        </w:rPr>
      </w:pPr>
      <w:r w:rsidRPr="000669E3">
        <w:rPr>
          <w:sz w:val="26"/>
          <w:szCs w:val="26"/>
        </w:rPr>
        <w:t xml:space="preserve">This is an invitation to participate in an interview for my study conducted as part of a Faculty-funded doctorate at the University of Sheffield, School of Education. I have contacted you because your work and experience are of special relevance to my research. </w:t>
      </w:r>
    </w:p>
    <w:p w14:paraId="057B2C2A" w14:textId="77777777" w:rsidR="00272012" w:rsidRPr="000669E3" w:rsidRDefault="00272012" w:rsidP="00272012">
      <w:pPr>
        <w:spacing w:after="120" w:line="360" w:lineRule="auto"/>
        <w:rPr>
          <w:sz w:val="26"/>
          <w:szCs w:val="26"/>
        </w:rPr>
      </w:pPr>
      <w:r w:rsidRPr="000669E3">
        <w:rPr>
          <w:sz w:val="26"/>
          <w:szCs w:val="26"/>
        </w:rPr>
        <w:t xml:space="preserve">I research the ways that universities engage with wider society. The aim is not to measure or evaluate such activities, but rather to better understand the organisational structures and collaborative arrangements which underpin them. </w:t>
      </w:r>
    </w:p>
    <w:p w14:paraId="6159EC0C" w14:textId="77777777" w:rsidR="00272012" w:rsidRPr="000669E3" w:rsidRDefault="00272012" w:rsidP="00272012">
      <w:pPr>
        <w:spacing w:after="120" w:line="360" w:lineRule="auto"/>
        <w:rPr>
          <w:sz w:val="26"/>
          <w:szCs w:val="26"/>
        </w:rPr>
      </w:pPr>
      <w:r w:rsidRPr="000669E3">
        <w:rPr>
          <w:sz w:val="26"/>
          <w:szCs w:val="26"/>
        </w:rPr>
        <w:t xml:space="preserve">In order to identify examples of universities interacting with wider society, I have drawn on a selection of submissions to the Impact element of the Research Excellence Framework 2014. One of the submissions included in my study is </w:t>
      </w:r>
      <w:r>
        <w:rPr>
          <w:sz w:val="26"/>
          <w:szCs w:val="26"/>
        </w:rPr>
        <w:t xml:space="preserve">[Institution Name]’s </w:t>
      </w:r>
      <w:r w:rsidRPr="000669E3">
        <w:rPr>
          <w:sz w:val="26"/>
          <w:szCs w:val="26"/>
        </w:rPr>
        <w:t xml:space="preserve">submission to </w:t>
      </w:r>
      <w:r>
        <w:rPr>
          <w:sz w:val="26"/>
          <w:szCs w:val="26"/>
        </w:rPr>
        <w:t>[</w:t>
      </w:r>
      <w:r w:rsidRPr="000669E3">
        <w:rPr>
          <w:sz w:val="26"/>
          <w:szCs w:val="26"/>
        </w:rPr>
        <w:t xml:space="preserve">Unit of Assessment </w:t>
      </w:r>
      <w:r>
        <w:rPr>
          <w:sz w:val="26"/>
          <w:szCs w:val="26"/>
        </w:rPr>
        <w:t xml:space="preserve">No.] ([Unit of Assessment Name]) </w:t>
      </w:r>
      <w:r w:rsidRPr="000669E3">
        <w:rPr>
          <w:sz w:val="26"/>
          <w:szCs w:val="26"/>
        </w:rPr>
        <w:t>– this is how I have come across your work. I have already conducted desk-based research (described in the Information Sheet, enclosed) of these Impact submissions and their underpinning research. I now hope to conduct interviews with key researchers</w:t>
      </w:r>
      <w:r>
        <w:rPr>
          <w:sz w:val="26"/>
          <w:szCs w:val="26"/>
        </w:rPr>
        <w:t xml:space="preserve"> (one researcher per selected Impact Case Study)</w:t>
      </w:r>
      <w:r w:rsidRPr="000669E3">
        <w:rPr>
          <w:sz w:val="26"/>
          <w:szCs w:val="26"/>
        </w:rPr>
        <w:t>.</w:t>
      </w:r>
    </w:p>
    <w:p w14:paraId="51C16951" w14:textId="77777777" w:rsidR="00272012" w:rsidRPr="000669E3" w:rsidRDefault="00272012" w:rsidP="00272012">
      <w:pPr>
        <w:spacing w:after="120" w:line="360" w:lineRule="auto"/>
        <w:rPr>
          <w:sz w:val="26"/>
          <w:szCs w:val="26"/>
        </w:rPr>
      </w:pPr>
      <w:r w:rsidRPr="000669E3">
        <w:rPr>
          <w:sz w:val="26"/>
          <w:szCs w:val="26"/>
        </w:rPr>
        <w:t>The proposed interview will focus on your work</w:t>
      </w:r>
      <w:r>
        <w:rPr>
          <w:sz w:val="26"/>
          <w:szCs w:val="26"/>
        </w:rPr>
        <w:t xml:space="preserve"> on</w:t>
      </w:r>
      <w:r w:rsidRPr="000669E3">
        <w:rPr>
          <w:sz w:val="26"/>
          <w:szCs w:val="26"/>
        </w:rPr>
        <w:t xml:space="preserve"> </w:t>
      </w:r>
      <w:r>
        <w:rPr>
          <w:sz w:val="26"/>
          <w:szCs w:val="26"/>
        </w:rPr>
        <w:t>[detail of research],</w:t>
      </w:r>
      <w:r w:rsidRPr="000669E3">
        <w:rPr>
          <w:sz w:val="26"/>
          <w:szCs w:val="26"/>
        </w:rPr>
        <w:t xml:space="preserve"> as well as touch on some more general issues related to your experiences as a researcher. The Information Sheet enclosed provides further details about the study and what will happen if you agree to participate. </w:t>
      </w:r>
    </w:p>
    <w:p w14:paraId="03F223EB" w14:textId="77777777" w:rsidR="00272012" w:rsidRPr="000669E3" w:rsidRDefault="00272012" w:rsidP="00272012">
      <w:pPr>
        <w:spacing w:after="120" w:line="360" w:lineRule="auto"/>
        <w:rPr>
          <w:sz w:val="26"/>
          <w:szCs w:val="26"/>
        </w:rPr>
      </w:pPr>
      <w:r w:rsidRPr="000669E3">
        <w:rPr>
          <w:sz w:val="26"/>
          <w:szCs w:val="26"/>
        </w:rPr>
        <w:t xml:space="preserve">In order to make responding more convenient for you, I will follow up this letter with a brief e-mail. My e-mail address is also included at the top of this letter should you wish to contact me sooner with a response. </w:t>
      </w:r>
      <w:r w:rsidRPr="000669E3">
        <w:rPr>
          <w:sz w:val="26"/>
          <w:szCs w:val="26"/>
        </w:rPr>
        <w:br/>
      </w:r>
    </w:p>
    <w:p w14:paraId="7B589987" w14:textId="77777777" w:rsidR="00272012" w:rsidRDefault="00272012" w:rsidP="00272012">
      <w:pPr>
        <w:spacing w:after="120" w:line="360" w:lineRule="auto"/>
        <w:rPr>
          <w:sz w:val="26"/>
          <w:szCs w:val="26"/>
        </w:rPr>
      </w:pPr>
      <w:r w:rsidRPr="000669E3">
        <w:rPr>
          <w:sz w:val="26"/>
          <w:szCs w:val="26"/>
        </w:rPr>
        <w:t>Yours sincerely</w:t>
      </w:r>
    </w:p>
    <w:p w14:paraId="1106C1DD" w14:textId="77777777" w:rsidR="00272012" w:rsidRDefault="00272012" w:rsidP="00272012">
      <w:pPr>
        <w:spacing w:after="120" w:line="360" w:lineRule="auto"/>
        <w:rPr>
          <w:sz w:val="26"/>
          <w:szCs w:val="26"/>
        </w:rPr>
      </w:pPr>
    </w:p>
    <w:p w14:paraId="4B47EB77" w14:textId="77777777" w:rsidR="00272012" w:rsidRDefault="00272012" w:rsidP="00272012">
      <w:pPr>
        <w:spacing w:after="120" w:line="360" w:lineRule="auto"/>
        <w:rPr>
          <w:sz w:val="26"/>
          <w:szCs w:val="26"/>
        </w:rPr>
      </w:pPr>
    </w:p>
    <w:p w14:paraId="21210634" w14:textId="77777777" w:rsidR="00272012" w:rsidRPr="000669E3" w:rsidRDefault="00272012" w:rsidP="00272012">
      <w:pPr>
        <w:spacing w:after="120" w:line="360" w:lineRule="auto"/>
        <w:rPr>
          <w:sz w:val="26"/>
          <w:szCs w:val="26"/>
        </w:rPr>
      </w:pPr>
      <w:r w:rsidRPr="000669E3">
        <w:rPr>
          <w:sz w:val="26"/>
          <w:szCs w:val="26"/>
        </w:rPr>
        <w:t>Eliel Cohen</w:t>
      </w:r>
    </w:p>
    <w:p w14:paraId="0AF7C7CB" w14:textId="77777777" w:rsidR="00272012" w:rsidRDefault="00272012" w:rsidP="00272012">
      <w:pPr>
        <w:spacing w:after="120" w:line="360" w:lineRule="auto"/>
        <w:rPr>
          <w:sz w:val="26"/>
          <w:szCs w:val="26"/>
        </w:rPr>
      </w:pPr>
      <w:r w:rsidRPr="000669E3">
        <w:rPr>
          <w:sz w:val="26"/>
          <w:szCs w:val="26"/>
        </w:rPr>
        <w:t>PhD Researcher, University of Sheffield</w:t>
      </w:r>
    </w:p>
    <w:p w14:paraId="5EB8747C" w14:textId="77777777" w:rsidR="00272012" w:rsidRDefault="00272012" w:rsidP="00272012">
      <w:pPr>
        <w:spacing w:after="120" w:line="360" w:lineRule="auto"/>
        <w:rPr>
          <w:rFonts w:eastAsiaTheme="majorEastAsia" w:cstheme="majorBidi"/>
          <w:color w:val="2F5496" w:themeColor="accent1" w:themeShade="BF"/>
          <w:sz w:val="28"/>
          <w:szCs w:val="26"/>
        </w:rPr>
      </w:pPr>
      <w:r>
        <w:br w:type="page"/>
      </w:r>
    </w:p>
    <w:p w14:paraId="6559ACA9" w14:textId="1546154C" w:rsidR="00272012" w:rsidRDefault="00272012" w:rsidP="00AE5853">
      <w:pPr>
        <w:pStyle w:val="Heading3"/>
      </w:pPr>
      <w:bookmarkStart w:id="250" w:name="_Toc536717991"/>
      <w:bookmarkStart w:id="251" w:name="_Toc31702014"/>
      <w:r>
        <w:t xml:space="preserve">Appendix </w:t>
      </w:r>
      <w:r w:rsidR="004D3BA5">
        <w:t>B</w:t>
      </w:r>
      <w:r>
        <w:t>.3. Information Sheet</w:t>
      </w:r>
      <w:bookmarkEnd w:id="250"/>
      <w:bookmarkEnd w:id="251"/>
    </w:p>
    <w:p w14:paraId="3C41B3A6" w14:textId="77777777" w:rsidR="00272012" w:rsidRDefault="00272012" w:rsidP="00272012">
      <w:pPr>
        <w:spacing w:after="120" w:line="360" w:lineRule="auto"/>
      </w:pPr>
      <w:r>
        <w:t>You are invited to take part in a research project. Before you decide it is important for you to understand why the research is being done and what it will involve. Please take time to read the following information carefully and discuss it with others if you wish. Please feel free to ask for further information or clarification.</w:t>
      </w:r>
    </w:p>
    <w:p w14:paraId="3F95C27E" w14:textId="77777777" w:rsidR="00272012" w:rsidRPr="00C61D74" w:rsidRDefault="00272012" w:rsidP="00272012">
      <w:pPr>
        <w:spacing w:after="120" w:line="360" w:lineRule="auto"/>
        <w:rPr>
          <w:b/>
          <w:i/>
        </w:rPr>
      </w:pPr>
      <w:r w:rsidRPr="00C61D74">
        <w:rPr>
          <w:b/>
          <w:i/>
        </w:rPr>
        <w:t>The Research</w:t>
      </w:r>
    </w:p>
    <w:p w14:paraId="6F5337C8" w14:textId="77777777" w:rsidR="00272012" w:rsidRDefault="00272012" w:rsidP="00272012">
      <w:pPr>
        <w:spacing w:after="120" w:line="360" w:lineRule="auto"/>
      </w:pPr>
      <w:r>
        <w:t>This project studies universities’ engagement with non-academic sectors of society. In order to identify examples of such engagement, I have drawn on universities’ submissions to the Impact element of the Research Excellence Framework (REF) 2014.</w:t>
      </w:r>
      <w:r w:rsidRPr="007A1FE5">
        <w:t xml:space="preserve"> </w:t>
      </w:r>
      <w:r>
        <w:t>The research has two main phases of data collection. You are being asked to participate in Phase 2.</w:t>
      </w:r>
    </w:p>
    <w:p w14:paraId="668FF5F4" w14:textId="77777777" w:rsidR="00272012" w:rsidRPr="0066021B" w:rsidRDefault="00272012" w:rsidP="00272012">
      <w:pPr>
        <w:spacing w:after="120" w:line="360" w:lineRule="auto"/>
        <w:rPr>
          <w:u w:val="single"/>
        </w:rPr>
      </w:pPr>
      <w:r>
        <w:rPr>
          <w:u w:val="single"/>
        </w:rPr>
        <w:t>Phase 1: Documents related to REF 2014 submissions</w:t>
      </w:r>
    </w:p>
    <w:p w14:paraId="3BDB8D0C" w14:textId="77777777" w:rsidR="00272012" w:rsidRDefault="00272012" w:rsidP="00272012">
      <w:pPr>
        <w:pStyle w:val="ListParagraph"/>
        <w:spacing w:after="120" w:line="360" w:lineRule="auto"/>
        <w:ind w:left="0"/>
        <w:contextualSpacing w:val="0"/>
      </w:pPr>
      <w:r>
        <w:t xml:space="preserve">Information is collected from: (a) Impact and Environment Templates, (b) Impact Case Studies (c) academic outputs cited under the ‘References to the Research’ section of each selected Impact Case Study, (d) web pages of the relevant researchers, departments and schools and (e) web pages of other organisations described in the Impact Case Study as being important in the process of the research. </w:t>
      </w:r>
    </w:p>
    <w:p w14:paraId="70BEE56A" w14:textId="77777777" w:rsidR="00272012" w:rsidRDefault="00272012" w:rsidP="00272012">
      <w:pPr>
        <w:spacing w:after="120" w:line="360" w:lineRule="auto"/>
      </w:pPr>
      <w:r>
        <w:rPr>
          <w:u w:val="single"/>
        </w:rPr>
        <w:t xml:space="preserve">Phase 2: </w:t>
      </w:r>
      <w:r w:rsidRPr="0066021B">
        <w:rPr>
          <w:u w:val="single"/>
        </w:rPr>
        <w:t>Interview</w:t>
      </w:r>
      <w:r>
        <w:rPr>
          <w:u w:val="single"/>
        </w:rPr>
        <w:t>s with researchers</w:t>
      </w:r>
    </w:p>
    <w:p w14:paraId="66740E77" w14:textId="77777777" w:rsidR="00272012" w:rsidRDefault="00272012" w:rsidP="00272012">
      <w:pPr>
        <w:spacing w:after="120" w:line="360" w:lineRule="auto"/>
      </w:pPr>
      <w:r>
        <w:t xml:space="preserve">This involves interviews with researchers associated with the Impact Case Studies (one researcher per Case Study). Interviews will focus on the research described in the Impact Case Study, particularly on the relationships and collaborations which underpinned the research. Some questions may also touch on more general experiences of being an academic researcher. </w:t>
      </w:r>
    </w:p>
    <w:p w14:paraId="0D5BC7EC" w14:textId="77777777" w:rsidR="00272012" w:rsidRPr="00C1746D" w:rsidRDefault="00272012" w:rsidP="00272012">
      <w:pPr>
        <w:spacing w:after="120" w:line="360" w:lineRule="auto"/>
        <w:rPr>
          <w:b/>
          <w:i/>
        </w:rPr>
      </w:pPr>
      <w:r w:rsidRPr="00C1746D">
        <w:rPr>
          <w:b/>
          <w:i/>
        </w:rPr>
        <w:t xml:space="preserve">Why have I been chosen? </w:t>
      </w:r>
    </w:p>
    <w:p w14:paraId="1511504D" w14:textId="77777777" w:rsidR="00272012" w:rsidRDefault="00272012" w:rsidP="00272012">
      <w:pPr>
        <w:spacing w:after="120" w:line="360" w:lineRule="auto"/>
      </w:pPr>
      <w:r>
        <w:t xml:space="preserve">You have been identified as having been a key researcher underpinning one of the selected Impact Case Studies. As such, your experiences are of special relevance to my research. </w:t>
      </w:r>
    </w:p>
    <w:p w14:paraId="544249DA" w14:textId="77777777" w:rsidR="00272012" w:rsidRPr="00D8728F" w:rsidRDefault="00272012" w:rsidP="00272012">
      <w:pPr>
        <w:spacing w:after="120" w:line="360" w:lineRule="auto"/>
        <w:rPr>
          <w:b/>
          <w:i/>
        </w:rPr>
      </w:pPr>
      <w:r w:rsidRPr="00D8728F">
        <w:rPr>
          <w:b/>
          <w:i/>
        </w:rPr>
        <w:t xml:space="preserve">Do I have to take part? </w:t>
      </w:r>
    </w:p>
    <w:p w14:paraId="0E180CA9" w14:textId="77777777" w:rsidR="00272012" w:rsidRDefault="00272012" w:rsidP="00272012">
      <w:pPr>
        <w:spacing w:after="120" w:line="360" w:lineRule="auto"/>
      </w:pPr>
      <w:r>
        <w:t>It is up to you to decide whether or not to take part. After having decided to participate, you can still withdraw at any time without giving a reason.</w:t>
      </w:r>
    </w:p>
    <w:p w14:paraId="4BAA686A" w14:textId="77777777" w:rsidR="00272012" w:rsidRPr="00D8728F" w:rsidRDefault="00272012" w:rsidP="00272012">
      <w:pPr>
        <w:spacing w:after="120" w:line="360" w:lineRule="auto"/>
        <w:rPr>
          <w:b/>
          <w:i/>
        </w:rPr>
      </w:pPr>
      <w:r w:rsidRPr="00D8728F">
        <w:rPr>
          <w:b/>
          <w:i/>
        </w:rPr>
        <w:t xml:space="preserve">What will happen to me if I take part? </w:t>
      </w:r>
    </w:p>
    <w:p w14:paraId="63748D1D" w14:textId="77777777" w:rsidR="00272012" w:rsidRDefault="00272012" w:rsidP="00272012">
      <w:pPr>
        <w:spacing w:after="120" w:line="360" w:lineRule="auto"/>
      </w:pPr>
      <w:r>
        <w:t>We will arrange an interview to take place at a time that is convenient for you, either in person or via a video calling programme (such as Skype). It should last up to approximately one hour. However, any time you can give for the interview will be much appreciated.</w:t>
      </w:r>
    </w:p>
    <w:p w14:paraId="09566CE0" w14:textId="77777777" w:rsidR="00272012" w:rsidRDefault="00272012" w:rsidP="00272012">
      <w:pPr>
        <w:spacing w:after="120" w:line="360" w:lineRule="auto"/>
      </w:pPr>
      <w:r>
        <w:t xml:space="preserve">Prior to the interview, you will be asked to sign a Consent Form stating that you have been provided with this Information Sheet and have had the opportunity to ask any questions, and that you understand your right to withdraw from the study at any time without giving a reason. </w:t>
      </w:r>
    </w:p>
    <w:p w14:paraId="539B90F6" w14:textId="77777777" w:rsidR="00272012" w:rsidRDefault="00272012" w:rsidP="00272012">
      <w:pPr>
        <w:spacing w:after="120" w:line="360" w:lineRule="auto"/>
      </w:pPr>
      <w:r>
        <w:rPr>
          <w:b/>
          <w:i/>
        </w:rPr>
        <w:t>Will the universities be identified in the study?</w:t>
      </w:r>
    </w:p>
    <w:p w14:paraId="12150111" w14:textId="77777777" w:rsidR="00272012" w:rsidRDefault="00272012" w:rsidP="00272012">
      <w:pPr>
        <w:spacing w:after="120" w:line="360" w:lineRule="auto"/>
      </w:pPr>
      <w:r>
        <w:t xml:space="preserve">My study’s aims require that some details of the research underpinning the Impact Case Studies be provided in the report. Therefore, the universities whose Impact submissions have been selected </w:t>
      </w:r>
      <w:r w:rsidRPr="00AC6B02">
        <w:t>will be identified</w:t>
      </w:r>
      <w:r>
        <w:t xml:space="preserve"> in the research. However, my discussion of these will be based on documentary sources which are publicly available. </w:t>
      </w:r>
    </w:p>
    <w:p w14:paraId="4AD69888" w14:textId="77777777" w:rsidR="00272012" w:rsidRPr="00291514" w:rsidRDefault="00272012" w:rsidP="00272012">
      <w:pPr>
        <w:spacing w:after="120" w:line="360" w:lineRule="auto"/>
      </w:pPr>
      <w:r>
        <w:t>The aim of my research is not to evaluate institutions, departments or staff, nor to make any arguments that may negatively affect their reputation</w:t>
      </w:r>
      <w:r w:rsidRPr="005D12EE">
        <w:t>; indeed, the Impact Case Studies have all been selected precisely because they achieved a relatively high rating in the REF</w:t>
      </w:r>
      <w:r>
        <w:t xml:space="preserve">. </w:t>
      </w:r>
    </w:p>
    <w:p w14:paraId="25A66B74" w14:textId="77777777" w:rsidR="00272012" w:rsidRPr="00117FD0" w:rsidRDefault="00272012" w:rsidP="00272012">
      <w:pPr>
        <w:spacing w:after="120" w:line="360" w:lineRule="auto"/>
        <w:rPr>
          <w:b/>
          <w:i/>
        </w:rPr>
      </w:pPr>
      <w:r w:rsidRPr="00117FD0">
        <w:rPr>
          <w:b/>
          <w:i/>
        </w:rPr>
        <w:t>Will my taking part in this project be kept confidential?</w:t>
      </w:r>
      <w:r>
        <w:rPr>
          <w:b/>
          <w:i/>
        </w:rPr>
        <w:t xml:space="preserve"> </w:t>
      </w:r>
    </w:p>
    <w:p w14:paraId="7C751701" w14:textId="77777777" w:rsidR="00272012" w:rsidRDefault="00272012" w:rsidP="00272012">
      <w:pPr>
        <w:spacing w:after="120" w:line="360" w:lineRule="auto"/>
      </w:pPr>
      <w:r>
        <w:t xml:space="preserve">Yes, your participation and information will be kept confidential. In order to ensure your anonymity in the report, discussion of interview data will be aggregated and separated from discussion of specific Impact Case Studies in the thesis. If you are concerned about being identified, you may request to see the relevant section of the thesis prior to submission. </w:t>
      </w:r>
    </w:p>
    <w:p w14:paraId="330087B6" w14:textId="77777777" w:rsidR="00272012" w:rsidRPr="00B35391" w:rsidRDefault="00272012" w:rsidP="00272012">
      <w:pPr>
        <w:spacing w:after="120" w:line="360" w:lineRule="auto"/>
        <w:rPr>
          <w:b/>
          <w:i/>
        </w:rPr>
      </w:pPr>
      <w:r w:rsidRPr="00B35391">
        <w:rPr>
          <w:b/>
          <w:i/>
        </w:rPr>
        <w:t>Will I be recorded</w:t>
      </w:r>
      <w:r>
        <w:rPr>
          <w:b/>
          <w:i/>
        </w:rPr>
        <w:t>? H</w:t>
      </w:r>
      <w:r w:rsidRPr="00B35391">
        <w:rPr>
          <w:b/>
          <w:i/>
        </w:rPr>
        <w:t xml:space="preserve">ow will the recorded media be used? </w:t>
      </w:r>
    </w:p>
    <w:p w14:paraId="36631ED2" w14:textId="77777777" w:rsidR="00272012" w:rsidRDefault="00272012" w:rsidP="00272012">
      <w:pPr>
        <w:spacing w:after="120" w:line="360" w:lineRule="auto"/>
      </w:pPr>
      <w:r>
        <w:t xml:space="preserve">Yes, I intend to audio record the interview, which will be transcribed for analysis. Quotes used in any publications or presentations will not be attributed to you, and will be subject to the principles for safeguarding your anonymity as explained above. No other use will be made of them without your written permission, and no one outside the project will be allowed access to the data. </w:t>
      </w:r>
    </w:p>
    <w:p w14:paraId="13A21FA1" w14:textId="77777777" w:rsidR="00272012" w:rsidRDefault="00272012" w:rsidP="00272012">
      <w:pPr>
        <w:spacing w:after="120" w:line="360" w:lineRule="auto"/>
        <w:rPr>
          <w:b/>
          <w:i/>
        </w:rPr>
      </w:pPr>
      <w:r>
        <w:rPr>
          <w:b/>
          <w:i/>
        </w:rPr>
        <w:t>What are the benefits of participating?</w:t>
      </w:r>
    </w:p>
    <w:p w14:paraId="4DA425F3" w14:textId="77777777" w:rsidR="00272012" w:rsidRDefault="00272012" w:rsidP="00272012">
      <w:pPr>
        <w:spacing w:after="120" w:line="360" w:lineRule="auto"/>
      </w:pPr>
      <w:r>
        <w:t>There are no immediate benefits of participating. However, by deepening understanding of universities’ relationship with external organisations, the findings may be useful for those who work in or with the sector.</w:t>
      </w:r>
    </w:p>
    <w:p w14:paraId="2D50B98A" w14:textId="77777777" w:rsidR="00272012" w:rsidRDefault="00272012" w:rsidP="00272012">
      <w:pPr>
        <w:spacing w:after="120" w:line="360" w:lineRule="auto"/>
        <w:rPr>
          <w:b/>
          <w:i/>
        </w:rPr>
      </w:pPr>
      <w:r>
        <w:rPr>
          <w:b/>
          <w:i/>
        </w:rPr>
        <w:t>What are the disadvantages of participating?</w:t>
      </w:r>
    </w:p>
    <w:p w14:paraId="0CEAA9F2" w14:textId="77777777" w:rsidR="00272012" w:rsidRDefault="00272012" w:rsidP="00272012">
      <w:pPr>
        <w:spacing w:after="120" w:line="360" w:lineRule="auto"/>
      </w:pPr>
      <w:r>
        <w:t xml:space="preserve">There are no expected disadvantages beyond any inconvenience associated with the actual interview, which I will of course aim to minimise by conducting it at a time to suit you.  </w:t>
      </w:r>
    </w:p>
    <w:p w14:paraId="21864EFB" w14:textId="77777777" w:rsidR="00272012" w:rsidRPr="00173A2D" w:rsidRDefault="00272012" w:rsidP="00272012">
      <w:pPr>
        <w:spacing w:after="120" w:line="360" w:lineRule="auto"/>
        <w:rPr>
          <w:b/>
          <w:i/>
        </w:rPr>
      </w:pPr>
      <w:r w:rsidRPr="00173A2D">
        <w:rPr>
          <w:b/>
          <w:i/>
        </w:rPr>
        <w:t xml:space="preserve">What if something goes wrong? </w:t>
      </w:r>
    </w:p>
    <w:p w14:paraId="3890B126" w14:textId="77777777" w:rsidR="00272012" w:rsidRDefault="00272012" w:rsidP="00272012">
      <w:pPr>
        <w:spacing w:after="120" w:line="360" w:lineRule="auto"/>
      </w:pPr>
      <w:r>
        <w:t xml:space="preserve">If there is anything that you are concerned about or would like to complain about, regarding the interview or any other aspect or outcome of your participation or the research, you can contact myself, my supervisor, or my Head of Department.  All contact details are included on this form. </w:t>
      </w:r>
    </w:p>
    <w:p w14:paraId="21E8E0F7" w14:textId="77777777" w:rsidR="00272012" w:rsidRPr="00BE6DE8" w:rsidRDefault="00272012" w:rsidP="00272012">
      <w:pPr>
        <w:spacing w:after="120" w:line="360" w:lineRule="auto"/>
        <w:rPr>
          <w:b/>
          <w:i/>
        </w:rPr>
      </w:pPr>
      <w:r w:rsidRPr="00BE6DE8">
        <w:rPr>
          <w:b/>
          <w:i/>
        </w:rPr>
        <w:t xml:space="preserve">What will happen to the results of the research project? </w:t>
      </w:r>
    </w:p>
    <w:p w14:paraId="7E0B1541" w14:textId="77777777" w:rsidR="00272012" w:rsidRDefault="00272012" w:rsidP="00272012">
      <w:pPr>
        <w:spacing w:after="120" w:line="360" w:lineRule="auto"/>
      </w:pPr>
      <w:r>
        <w:t>The results will be published in my doctoral thesis, with a hard and soft copy available via the University of Sheffield. The results may also be used in future publications, such as journals.</w:t>
      </w:r>
    </w:p>
    <w:p w14:paraId="0A3B614B" w14:textId="77777777" w:rsidR="00272012" w:rsidRPr="00B275EE" w:rsidRDefault="00272012" w:rsidP="00272012">
      <w:pPr>
        <w:spacing w:after="120" w:line="360" w:lineRule="auto"/>
        <w:rPr>
          <w:b/>
          <w:i/>
        </w:rPr>
      </w:pPr>
      <w:r w:rsidRPr="00B275EE">
        <w:rPr>
          <w:b/>
          <w:i/>
        </w:rPr>
        <w:t>Who has ethically reviewed the project</w:t>
      </w:r>
      <w:r>
        <w:rPr>
          <w:b/>
          <w:i/>
        </w:rPr>
        <w:t>?</w:t>
      </w:r>
    </w:p>
    <w:p w14:paraId="23102555" w14:textId="77777777" w:rsidR="00272012" w:rsidRDefault="00272012" w:rsidP="00272012">
      <w:pPr>
        <w:spacing w:after="120" w:line="360" w:lineRule="auto"/>
      </w:pPr>
      <w:r>
        <w:t xml:space="preserve">This project has been ethically approved via the School of Education’s ethics review procedure. The School of Education is part of the Faculty of Social Science, which funds the research. The University’s Research Ethics Committee monitors the application and delivery of the University’s Ethics Review Procedure across the University. </w:t>
      </w:r>
    </w:p>
    <w:p w14:paraId="3D74F25D" w14:textId="77777777" w:rsidR="00272012" w:rsidRPr="00F4373A" w:rsidRDefault="00272012" w:rsidP="00272012">
      <w:pPr>
        <w:spacing w:after="120" w:line="360" w:lineRule="auto"/>
        <w:rPr>
          <w:b/>
          <w:i/>
        </w:rPr>
      </w:pPr>
      <w:r>
        <w:rPr>
          <w:b/>
          <w:i/>
        </w:rPr>
        <w:t>Contact details</w:t>
      </w:r>
      <w:r w:rsidRPr="00F4373A">
        <w:rPr>
          <w:b/>
          <w:i/>
        </w:rPr>
        <w:t xml:space="preserve"> </w:t>
      </w:r>
    </w:p>
    <w:p w14:paraId="4A82B460" w14:textId="5BE5BB1C" w:rsidR="00272012" w:rsidRDefault="00272012" w:rsidP="00272012">
      <w:pPr>
        <w:spacing w:after="120" w:line="360" w:lineRule="auto"/>
      </w:pPr>
      <w:r>
        <w:t xml:space="preserve">As the researcher I, Eliel Cohen, would be the main contact: </w:t>
      </w:r>
      <w:hyperlink r:id="rId50" w:history="1">
        <w:r w:rsidRPr="004143E5">
          <w:rPr>
            <w:rStyle w:val="Hyperlink"/>
          </w:rPr>
          <w:t>ECOHEN1@SHEFFIELD.AC.UK</w:t>
        </w:r>
      </w:hyperlink>
    </w:p>
    <w:p w14:paraId="134E9182" w14:textId="17481444" w:rsidR="00272012" w:rsidRDefault="00272012" w:rsidP="00272012">
      <w:pPr>
        <w:spacing w:after="120" w:line="360" w:lineRule="auto"/>
      </w:pPr>
      <w:r>
        <w:t xml:space="preserve">My doctoral supervisor is Dr Vassiliki Papatsiba: </w:t>
      </w:r>
      <w:hyperlink r:id="rId51" w:history="1">
        <w:r w:rsidRPr="004143E5">
          <w:rPr>
            <w:rStyle w:val="Hyperlink"/>
          </w:rPr>
          <w:t>V.PAPATSIBA@SHEFFIELD.AC.UK</w:t>
        </w:r>
      </w:hyperlink>
    </w:p>
    <w:p w14:paraId="4830D868" w14:textId="433E282E" w:rsidR="00272012" w:rsidRDefault="00272012" w:rsidP="00272012">
      <w:pPr>
        <w:spacing w:after="120" w:line="360" w:lineRule="auto"/>
      </w:pPr>
      <w:r>
        <w:t xml:space="preserve">The Head of School (Education) is Professor Elizabeth Wood: </w:t>
      </w:r>
      <w:hyperlink r:id="rId52" w:history="1">
        <w:r w:rsidRPr="004143E5">
          <w:rPr>
            <w:rStyle w:val="Hyperlink"/>
          </w:rPr>
          <w:t>E.A.WOOD@SHEFFIELD.AC.UK</w:t>
        </w:r>
      </w:hyperlink>
    </w:p>
    <w:p w14:paraId="14EADFC1" w14:textId="77777777" w:rsidR="00272012" w:rsidRDefault="00272012" w:rsidP="00272012">
      <w:pPr>
        <w:spacing w:after="120" w:line="360" w:lineRule="auto"/>
        <w:rPr>
          <w:rFonts w:eastAsiaTheme="majorEastAsia" w:cstheme="majorBidi"/>
          <w:color w:val="2F5496" w:themeColor="accent1" w:themeShade="BF"/>
          <w:sz w:val="28"/>
          <w:szCs w:val="26"/>
        </w:rPr>
      </w:pPr>
      <w:r>
        <w:br w:type="page"/>
      </w:r>
    </w:p>
    <w:p w14:paraId="1196BE04" w14:textId="6C77CBB5" w:rsidR="00272012" w:rsidRDefault="00272012" w:rsidP="007A3B97">
      <w:pPr>
        <w:pStyle w:val="Heading3"/>
      </w:pPr>
      <w:bookmarkStart w:id="252" w:name="_Toc536717992"/>
      <w:bookmarkStart w:id="253" w:name="_Toc31702015"/>
      <w:r>
        <w:t xml:space="preserve">Appendix </w:t>
      </w:r>
      <w:r w:rsidR="004D3BA5">
        <w:t>B</w:t>
      </w:r>
      <w:r>
        <w:t>.4. Consent Form</w:t>
      </w:r>
      <w:bookmarkEnd w:id="252"/>
      <w:bookmarkEnd w:id="253"/>
    </w:p>
    <w:p w14:paraId="5F045D31" w14:textId="77777777" w:rsidR="00272012" w:rsidRPr="00C17C74" w:rsidRDefault="00272012" w:rsidP="00272012">
      <w:pPr>
        <w:spacing w:after="120" w:line="360" w:lineRule="auto"/>
        <w:rPr>
          <w:rFonts w:ascii="TUOS Blake" w:hAnsi="TUOS Blake" w:cs="Arial"/>
        </w:rPr>
      </w:pPr>
      <w:r w:rsidRPr="00C17C74">
        <w:rPr>
          <w:rFonts w:ascii="TUOS Blake" w:hAnsi="TUOS Blake" w:cs="Arial"/>
        </w:rPr>
        <w:t>Name of Researcher: Eliel Cohen</w:t>
      </w:r>
    </w:p>
    <w:p w14:paraId="4578146A" w14:textId="77777777" w:rsidR="00272012" w:rsidRDefault="00272012" w:rsidP="00272012">
      <w:pPr>
        <w:pStyle w:val="BodyText2"/>
        <w:spacing w:after="120" w:line="360" w:lineRule="auto"/>
        <w:rPr>
          <w:rFonts w:ascii="TUOS Blake" w:hAnsi="TUOS Blake" w:cs="Arial"/>
        </w:rPr>
      </w:pPr>
      <w:r w:rsidRPr="00187B3F">
        <w:rPr>
          <w:rFonts w:ascii="TUOS Blake" w:hAnsi="TUOS Blake"/>
        </w:rPr>
        <w:t>Participant Identification Number for this project:</w:t>
      </w:r>
      <w:r>
        <w:rPr>
          <w:rFonts w:ascii="TUOS Blake" w:hAnsi="TUOS Blake" w:cs="Arial"/>
        </w:rPr>
        <w:tab/>
        <w:t xml:space="preserve">                                           </w:t>
      </w:r>
      <w:r w:rsidRPr="00187B3F">
        <w:rPr>
          <w:rFonts w:ascii="TUOS Blake" w:hAnsi="TUOS Blake" w:cs="Arial"/>
        </w:rPr>
        <w:t>Please initial box</w:t>
      </w:r>
    </w:p>
    <w:p w14:paraId="2AB40AC3" w14:textId="77777777" w:rsidR="00272012" w:rsidRPr="00187B3F" w:rsidRDefault="00272012" w:rsidP="00272012">
      <w:pPr>
        <w:pStyle w:val="BodyText2"/>
        <w:spacing w:after="120" w:line="360" w:lineRule="auto"/>
        <w:rPr>
          <w:rFonts w:ascii="TUOS Blake" w:hAnsi="TUOS Blake" w:cs="Arial"/>
        </w:rPr>
      </w:pPr>
    </w:p>
    <w:p w14:paraId="580DB607" w14:textId="6EB134A4" w:rsidR="00272012" w:rsidRPr="00E502F7" w:rsidRDefault="00106F64" w:rsidP="00E502F7">
      <w:pPr>
        <w:numPr>
          <w:ilvl w:val="0"/>
          <w:numId w:val="1"/>
        </w:numPr>
        <w:tabs>
          <w:tab w:val="clear" w:pos="720"/>
          <w:tab w:val="num" w:pos="360"/>
        </w:tabs>
        <w:spacing w:after="120" w:line="360" w:lineRule="auto"/>
        <w:ind w:left="360"/>
        <w:rPr>
          <w:rFonts w:ascii="TUOS Blake" w:hAnsi="TUOS Blake" w:cs="Arial"/>
        </w:rPr>
      </w:pPr>
      <w:r>
        <w:rPr>
          <w:rFonts w:ascii="TUOS Blake" w:hAnsi="TUOS Blake" w:cs="Arial"/>
          <w:noProof/>
          <w:lang w:eastAsia="zh-CN"/>
        </w:rPr>
        <mc:AlternateContent>
          <mc:Choice Requires="wps">
            <w:drawing>
              <wp:anchor distT="0" distB="0" distL="114300" distR="114300" simplePos="0" relativeHeight="251659264" behindDoc="0" locked="0" layoutInCell="1" allowOverlap="1" wp14:anchorId="159A7D0D" wp14:editId="6A24EA48">
                <wp:simplePos x="0" y="0"/>
                <wp:positionH relativeFrom="column">
                  <wp:posOffset>5143500</wp:posOffset>
                </wp:positionH>
                <wp:positionV relativeFrom="paragraph">
                  <wp:posOffset>34925</wp:posOffset>
                </wp:positionV>
                <wp:extent cx="457200" cy="342900"/>
                <wp:effectExtent l="0" t="0" r="0" b="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1B9816" id="Rectangle 26" o:spid="_x0000_s1026" style="position:absolute;margin-left:405pt;margin-top:2.75pt;width:36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"/>
            </w:pict>
          </mc:Fallback>
        </mc:AlternateContent>
      </w:r>
      <w:r w:rsidR="00272012" w:rsidRPr="00187B3F">
        <w:rPr>
          <w:rFonts w:ascii="TUOS Blake" w:hAnsi="TUOS Blake" w:cs="Arial"/>
        </w:rPr>
        <w:t>I confirm that I have read and understand the information sheet</w:t>
      </w:r>
      <w:r w:rsidR="00272012">
        <w:rPr>
          <w:rFonts w:ascii="TUOS Blake" w:hAnsi="TUOS Blake" w:cs="Arial"/>
        </w:rPr>
        <w:t xml:space="preserve">, </w:t>
      </w:r>
      <w:r w:rsidR="00272012" w:rsidRPr="00187B3F">
        <w:rPr>
          <w:rFonts w:ascii="TUOS Blake" w:hAnsi="TUOS Blake" w:cs="Arial"/>
        </w:rPr>
        <w:t>dated</w:t>
      </w:r>
      <w:r w:rsidR="00272012">
        <w:rPr>
          <w:rFonts w:ascii="TUOS Blake" w:hAnsi="TUOS Blake" w:cs="Arial"/>
        </w:rPr>
        <w:t xml:space="preserve"> </w:t>
      </w:r>
      <w:r w:rsidR="00272012" w:rsidRPr="008748AB">
        <w:rPr>
          <w:rFonts w:ascii="TUOS Blake" w:hAnsi="TUOS Blake" w:cs="Arial"/>
        </w:rPr>
        <w:t>29.12.17</w:t>
      </w:r>
      <w:r w:rsidR="00272012">
        <w:rPr>
          <w:rFonts w:ascii="TUOS Blake" w:hAnsi="TUOS Blake" w:cs="Arial"/>
        </w:rPr>
        <w:t xml:space="preserve">, </w:t>
      </w:r>
      <w:r w:rsidR="00272012" w:rsidRPr="004B335E">
        <w:rPr>
          <w:rFonts w:ascii="TUOS Blake" w:hAnsi="TUOS Blake" w:cs="Arial"/>
        </w:rPr>
        <w:t>explaining</w:t>
      </w:r>
      <w:r w:rsidR="00272012">
        <w:rPr>
          <w:rFonts w:ascii="TUOS Blake" w:hAnsi="TUOS Blake" w:cs="Arial"/>
        </w:rPr>
        <w:t xml:space="preserve">  </w:t>
      </w:r>
      <w:r w:rsidR="00E502F7">
        <w:rPr>
          <w:rFonts w:ascii="TUOS Blake" w:hAnsi="TUOS Blake" w:cs="Arial"/>
        </w:rPr>
        <w:t xml:space="preserve">                                                         </w:t>
      </w:r>
      <w:r w:rsidR="00272012" w:rsidRPr="00E502F7">
        <w:rPr>
          <w:rFonts w:ascii="TUOS Blake" w:hAnsi="TUOS Blake" w:cs="Arial"/>
        </w:rPr>
        <w:t xml:space="preserve"> the above research project and that I have had the opportunity to ask questions about the</w:t>
      </w:r>
      <w:r w:rsidR="00E502F7">
        <w:rPr>
          <w:rFonts w:ascii="TUOS Blake" w:hAnsi="TUOS Blake" w:cs="Arial"/>
        </w:rPr>
        <w:t xml:space="preserve"> </w:t>
      </w:r>
      <w:r w:rsidR="00272012" w:rsidRPr="00E502F7">
        <w:rPr>
          <w:rFonts w:ascii="TUOS Blake" w:hAnsi="TUOS Blake" w:cs="Arial"/>
        </w:rPr>
        <w:t xml:space="preserve">                                 project.</w:t>
      </w:r>
    </w:p>
    <w:p w14:paraId="210D068F" w14:textId="77777777" w:rsidR="00272012" w:rsidRPr="00187B3F" w:rsidRDefault="00272012" w:rsidP="00272012">
      <w:pPr>
        <w:spacing w:after="120" w:line="360" w:lineRule="auto"/>
        <w:rPr>
          <w:rFonts w:ascii="TUOS Blake" w:hAnsi="TUOS Blake" w:cs="Arial"/>
        </w:rPr>
      </w:pPr>
    </w:p>
    <w:p w14:paraId="0BC15187" w14:textId="31E93A65" w:rsidR="00272012" w:rsidRPr="00187B3F" w:rsidRDefault="00106F64" w:rsidP="00A17598">
      <w:pPr>
        <w:numPr>
          <w:ilvl w:val="0"/>
          <w:numId w:val="1"/>
        </w:numPr>
        <w:tabs>
          <w:tab w:val="clear" w:pos="720"/>
          <w:tab w:val="num" w:pos="360"/>
        </w:tabs>
        <w:spacing w:after="120" w:line="360" w:lineRule="auto"/>
        <w:ind w:left="360"/>
        <w:rPr>
          <w:rFonts w:ascii="TUOS Blake" w:hAnsi="TUOS Blake" w:cs="Arial"/>
        </w:rPr>
      </w:pPr>
      <w:r>
        <w:rPr>
          <w:rFonts w:ascii="TUOS Blake" w:hAnsi="TUOS Blake" w:cs="Arial"/>
          <w:noProof/>
          <w:lang w:eastAsia="zh-CN"/>
        </w:rPr>
        <mc:AlternateContent>
          <mc:Choice Requires="wps">
            <w:drawing>
              <wp:anchor distT="0" distB="0" distL="114300" distR="114300" simplePos="0" relativeHeight="251660288" behindDoc="0" locked="0" layoutInCell="1" allowOverlap="1" wp14:anchorId="62BC1EC8" wp14:editId="1102C26B">
                <wp:simplePos x="0" y="0"/>
                <wp:positionH relativeFrom="column">
                  <wp:posOffset>5143500</wp:posOffset>
                </wp:positionH>
                <wp:positionV relativeFrom="paragraph">
                  <wp:posOffset>60325</wp:posOffset>
                </wp:positionV>
                <wp:extent cx="457200" cy="342900"/>
                <wp:effectExtent l="0" t="0" r="0" b="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444478" id="Rectangle 27" o:spid="_x0000_s1026" style="position:absolute;margin-left:405pt;margin-top:4.75pt;width:36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"/>
            </w:pict>
          </mc:Fallback>
        </mc:AlternateContent>
      </w:r>
      <w:r w:rsidR="00272012" w:rsidRPr="00187B3F">
        <w:rPr>
          <w:rFonts w:ascii="TUOS Blake" w:hAnsi="TUOS Blake" w:cs="Arial"/>
        </w:rPr>
        <w:t>I understand that my participation is voluntary and that I am free to withdraw</w:t>
      </w:r>
      <w:r w:rsidR="00272012" w:rsidRPr="00187B3F">
        <w:rPr>
          <w:rFonts w:ascii="TUOS Blake" w:hAnsi="TUOS Blake" w:cs="Arial"/>
        </w:rPr>
        <w:br/>
        <w:t>at any time without giving any reason and without there being any negative</w:t>
      </w:r>
      <w:r w:rsidR="00272012" w:rsidRPr="00187B3F">
        <w:rPr>
          <w:rFonts w:ascii="TUOS Blake" w:hAnsi="TUOS Blake" w:cs="Arial"/>
        </w:rPr>
        <w:br/>
        <w:t>consequences. In addition, should I not wish to answer any particular</w:t>
      </w:r>
      <w:r w:rsidR="00272012" w:rsidRPr="00187B3F">
        <w:rPr>
          <w:rFonts w:ascii="TUOS Blake" w:hAnsi="TUOS Blake" w:cs="Arial"/>
        </w:rPr>
        <w:br/>
        <w:t xml:space="preserve">question or questions, I am free to decline. </w:t>
      </w:r>
    </w:p>
    <w:p w14:paraId="126156A7" w14:textId="77777777" w:rsidR="00272012" w:rsidRPr="00187B3F" w:rsidRDefault="00272012" w:rsidP="00272012">
      <w:pPr>
        <w:tabs>
          <w:tab w:val="left" w:pos="360"/>
        </w:tabs>
        <w:spacing w:after="120" w:line="360" w:lineRule="auto"/>
        <w:ind w:left="360"/>
        <w:rPr>
          <w:rFonts w:ascii="TUOS Blake" w:hAnsi="TUOS Blake" w:cs="Arial"/>
        </w:rPr>
      </w:pPr>
    </w:p>
    <w:p w14:paraId="3B45F765" w14:textId="09BB8BF8" w:rsidR="00272012" w:rsidRPr="00187B3F" w:rsidRDefault="00106F64" w:rsidP="00A17598">
      <w:pPr>
        <w:numPr>
          <w:ilvl w:val="0"/>
          <w:numId w:val="1"/>
        </w:numPr>
        <w:tabs>
          <w:tab w:val="left" w:pos="360"/>
        </w:tabs>
        <w:spacing w:after="120" w:line="360" w:lineRule="auto"/>
        <w:ind w:left="360"/>
        <w:rPr>
          <w:rFonts w:ascii="TUOS Blake" w:hAnsi="TUOS Blake" w:cs="Arial"/>
        </w:rPr>
      </w:pPr>
      <w:r>
        <w:rPr>
          <w:rFonts w:ascii="TUOS Blake" w:hAnsi="TUOS Blake" w:cs="Arial"/>
          <w:noProof/>
          <w:lang w:eastAsia="zh-CN"/>
        </w:rPr>
        <mc:AlternateContent>
          <mc:Choice Requires="wps">
            <w:drawing>
              <wp:anchor distT="0" distB="0" distL="114300" distR="114300" simplePos="0" relativeHeight="251661312" behindDoc="0" locked="0" layoutInCell="1" allowOverlap="1" wp14:anchorId="65F5CE4C" wp14:editId="488DF9F8">
                <wp:simplePos x="0" y="0"/>
                <wp:positionH relativeFrom="column">
                  <wp:posOffset>5143500</wp:posOffset>
                </wp:positionH>
                <wp:positionV relativeFrom="paragraph">
                  <wp:posOffset>36830</wp:posOffset>
                </wp:positionV>
                <wp:extent cx="457200" cy="342900"/>
                <wp:effectExtent l="0" t="0" r="0" b="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B5D111" id="Rectangle 28" o:spid="_x0000_s1026" style="position:absolute;margin-left:405pt;margin-top:2.9pt;width:36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"/>
            </w:pict>
          </mc:Fallback>
        </mc:AlternateContent>
      </w:r>
      <w:r w:rsidR="00272012" w:rsidRPr="00187B3F">
        <w:rPr>
          <w:rFonts w:ascii="TUOS Blake" w:hAnsi="TUOS Blake" w:cs="Arial"/>
        </w:rPr>
        <w:t>I understand that my responses will be kept strictly confidential.</w:t>
      </w:r>
      <w:r w:rsidR="00272012" w:rsidRPr="00187B3F">
        <w:rPr>
          <w:rFonts w:ascii="TUOS Blake" w:hAnsi="TUOS Blake" w:cs="Arial"/>
        </w:rPr>
        <w:br/>
        <w:t>I give permission for members of the research team to have access to my</w:t>
      </w:r>
      <w:r w:rsidR="00272012" w:rsidRPr="00187B3F">
        <w:rPr>
          <w:rFonts w:ascii="TUOS Blake" w:hAnsi="TUOS Blake" w:cs="Arial"/>
        </w:rPr>
        <w:br/>
        <w:t>responses. I understand that my name will not be linked with</w:t>
      </w:r>
      <w:r w:rsidR="00272012" w:rsidRPr="00187B3F">
        <w:rPr>
          <w:rFonts w:ascii="TUOS Blake" w:hAnsi="TUOS Blake" w:cs="Arial"/>
        </w:rPr>
        <w:br/>
        <w:t>the research materials, and I will not be identified or identifiable in the</w:t>
      </w:r>
      <w:r w:rsidR="00272012" w:rsidRPr="00187B3F">
        <w:rPr>
          <w:rFonts w:ascii="TUOS Blake" w:hAnsi="TUOS Blake" w:cs="Arial"/>
        </w:rPr>
        <w:br/>
        <w:t xml:space="preserve">report or reports that result from the research.  </w:t>
      </w:r>
    </w:p>
    <w:p w14:paraId="0630B669" w14:textId="18A0DA67" w:rsidR="00272012" w:rsidRPr="00187B3F" w:rsidRDefault="00106F64" w:rsidP="00272012">
      <w:pPr>
        <w:tabs>
          <w:tab w:val="left" w:pos="360"/>
        </w:tabs>
        <w:spacing w:after="120" w:line="360" w:lineRule="auto"/>
        <w:rPr>
          <w:rFonts w:ascii="TUOS Blake" w:hAnsi="TUOS Blake" w:cs="Arial"/>
        </w:rPr>
      </w:pPr>
      <w:r>
        <w:rPr>
          <w:rFonts w:ascii="TUOS Blake" w:hAnsi="TUOS Blake" w:cs="Arial"/>
          <w:noProof/>
          <w:lang w:eastAsia="zh-CN"/>
        </w:rPr>
        <mc:AlternateContent>
          <mc:Choice Requires="wps">
            <w:drawing>
              <wp:anchor distT="0" distB="0" distL="114300" distR="114300" simplePos="0" relativeHeight="251662336" behindDoc="0" locked="0" layoutInCell="1" allowOverlap="1" wp14:anchorId="21F82C2D" wp14:editId="303FBF76">
                <wp:simplePos x="0" y="0"/>
                <wp:positionH relativeFrom="column">
                  <wp:posOffset>5137785</wp:posOffset>
                </wp:positionH>
                <wp:positionV relativeFrom="paragraph">
                  <wp:posOffset>105410</wp:posOffset>
                </wp:positionV>
                <wp:extent cx="457200" cy="342900"/>
                <wp:effectExtent l="0" t="0" r="0" b="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91D176" id="Rectangle 29" o:spid="_x0000_s1026" style="position:absolute;margin-left:404.55pt;margin-top:8.3pt;width:36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"/>
            </w:pict>
          </mc:Fallback>
        </mc:AlternateContent>
      </w:r>
    </w:p>
    <w:p w14:paraId="15D29005" w14:textId="77777777" w:rsidR="00272012" w:rsidRDefault="00272012" w:rsidP="00272012">
      <w:pPr>
        <w:tabs>
          <w:tab w:val="left" w:pos="360"/>
        </w:tabs>
        <w:spacing w:after="120" w:line="360" w:lineRule="auto"/>
        <w:rPr>
          <w:rFonts w:ascii="TUOS Blake" w:hAnsi="TUOS Blake" w:cs="Arial"/>
        </w:rPr>
      </w:pPr>
      <w:r w:rsidRPr="00187B3F">
        <w:rPr>
          <w:rFonts w:ascii="TUOS Blake" w:hAnsi="TUOS Blake" w:cs="Arial"/>
        </w:rPr>
        <w:t xml:space="preserve">4.     I agree </w:t>
      </w:r>
      <w:r>
        <w:rPr>
          <w:rFonts w:ascii="TUOS Blake" w:hAnsi="TUOS Blake" w:cs="Arial"/>
        </w:rPr>
        <w:t>to take part in the above research project.</w:t>
      </w:r>
    </w:p>
    <w:p w14:paraId="49EBDA4B" w14:textId="77777777" w:rsidR="00272012" w:rsidRDefault="00272012" w:rsidP="00272012">
      <w:pPr>
        <w:tabs>
          <w:tab w:val="left" w:pos="3600"/>
          <w:tab w:val="left" w:pos="6480"/>
        </w:tabs>
        <w:spacing w:after="120" w:line="360" w:lineRule="auto"/>
        <w:rPr>
          <w:rFonts w:ascii="TUOS Blake" w:hAnsi="TUOS Blake" w:cs="Arial"/>
        </w:rPr>
      </w:pPr>
    </w:p>
    <w:p w14:paraId="78225E36" w14:textId="77777777" w:rsidR="00272012" w:rsidRPr="00187B3F" w:rsidRDefault="00272012" w:rsidP="00272012">
      <w:pPr>
        <w:tabs>
          <w:tab w:val="left" w:pos="3600"/>
          <w:tab w:val="left" w:pos="6480"/>
        </w:tabs>
        <w:spacing w:after="120" w:line="360" w:lineRule="auto"/>
        <w:rPr>
          <w:rFonts w:ascii="TUOS Blake" w:hAnsi="TUOS Blake" w:cs="Arial"/>
        </w:rPr>
      </w:pPr>
      <w:r w:rsidRPr="00187B3F">
        <w:rPr>
          <w:rFonts w:ascii="TUOS Blake" w:hAnsi="TUOS Blake" w:cs="Arial"/>
        </w:rPr>
        <w:t>________________________</w:t>
      </w:r>
      <w:r w:rsidRPr="00187B3F">
        <w:rPr>
          <w:rFonts w:ascii="TUOS Blake" w:hAnsi="TUOS Blake" w:cs="Arial"/>
        </w:rPr>
        <w:tab/>
        <w:t>________________         ____________________</w:t>
      </w:r>
    </w:p>
    <w:p w14:paraId="59853E31" w14:textId="77777777" w:rsidR="00272012" w:rsidRPr="00187B3F" w:rsidRDefault="00272012" w:rsidP="00272012">
      <w:pPr>
        <w:tabs>
          <w:tab w:val="left" w:pos="3600"/>
          <w:tab w:val="left" w:pos="6480"/>
        </w:tabs>
        <w:spacing w:after="120" w:line="360" w:lineRule="auto"/>
        <w:rPr>
          <w:rFonts w:ascii="TUOS Blake" w:hAnsi="TUOS Blake" w:cs="Arial"/>
        </w:rPr>
      </w:pPr>
      <w:r w:rsidRPr="00187B3F">
        <w:rPr>
          <w:rFonts w:ascii="TUOS Blake" w:hAnsi="TUOS Blake" w:cs="Arial"/>
        </w:rPr>
        <w:t>Name of Participant</w:t>
      </w:r>
      <w:r w:rsidRPr="00187B3F">
        <w:rPr>
          <w:rFonts w:ascii="TUOS Blake" w:hAnsi="TUOS Blake" w:cs="Arial"/>
        </w:rPr>
        <w:tab/>
        <w:t>Date</w:t>
      </w:r>
      <w:r w:rsidRPr="00187B3F">
        <w:rPr>
          <w:rFonts w:ascii="TUOS Blake" w:hAnsi="TUOS Blake" w:cs="Arial"/>
        </w:rPr>
        <w:tab/>
        <w:t>Signature</w:t>
      </w:r>
    </w:p>
    <w:p w14:paraId="67AFD250" w14:textId="77777777" w:rsidR="00272012" w:rsidRPr="00187B3F" w:rsidRDefault="00272012" w:rsidP="00272012">
      <w:pPr>
        <w:pStyle w:val="Header"/>
        <w:spacing w:after="120" w:line="360" w:lineRule="auto"/>
        <w:rPr>
          <w:rFonts w:ascii="TUOS Blake" w:hAnsi="TUOS Blake" w:cs="Arial"/>
        </w:rPr>
      </w:pPr>
    </w:p>
    <w:p w14:paraId="5F243235" w14:textId="77777777" w:rsidR="00272012" w:rsidRPr="00187B3F" w:rsidRDefault="00272012" w:rsidP="00272012">
      <w:pPr>
        <w:pStyle w:val="Header"/>
        <w:tabs>
          <w:tab w:val="left" w:pos="3600"/>
          <w:tab w:val="left" w:pos="6480"/>
        </w:tabs>
        <w:spacing w:after="120" w:line="360" w:lineRule="auto"/>
        <w:rPr>
          <w:rFonts w:ascii="TUOS Blake" w:hAnsi="TUOS Blake" w:cs="Arial"/>
        </w:rPr>
      </w:pPr>
      <w:r w:rsidRPr="00187B3F">
        <w:rPr>
          <w:rFonts w:ascii="TUOS Blake" w:hAnsi="TUOS Blake" w:cs="Arial"/>
        </w:rPr>
        <w:t>_________________________</w:t>
      </w:r>
      <w:r w:rsidRPr="00187B3F">
        <w:rPr>
          <w:rFonts w:ascii="TUOS Blake" w:hAnsi="TUOS Blake" w:cs="Arial"/>
        </w:rPr>
        <w:tab/>
        <w:t>________________         ____________________</w:t>
      </w:r>
    </w:p>
    <w:p w14:paraId="0AA711B8" w14:textId="77777777" w:rsidR="00272012" w:rsidRPr="00187B3F" w:rsidRDefault="00272012" w:rsidP="00272012">
      <w:pPr>
        <w:tabs>
          <w:tab w:val="left" w:pos="3600"/>
          <w:tab w:val="left" w:pos="6480"/>
        </w:tabs>
        <w:spacing w:after="120" w:line="360" w:lineRule="auto"/>
        <w:rPr>
          <w:rFonts w:ascii="TUOS Blake" w:hAnsi="TUOS Blake" w:cs="Arial"/>
        </w:rPr>
      </w:pPr>
      <w:r w:rsidRPr="00187B3F">
        <w:rPr>
          <w:rFonts w:ascii="TUOS Blake" w:hAnsi="TUOS Blake" w:cs="Arial"/>
        </w:rPr>
        <w:t xml:space="preserve"> Lead Researcher</w:t>
      </w:r>
      <w:r w:rsidRPr="00187B3F">
        <w:rPr>
          <w:rFonts w:ascii="TUOS Blake" w:hAnsi="TUOS Blake" w:cs="Arial"/>
        </w:rPr>
        <w:tab/>
        <w:t>Date</w:t>
      </w:r>
      <w:r w:rsidRPr="00187B3F">
        <w:rPr>
          <w:rFonts w:ascii="TUOS Blake" w:hAnsi="TUOS Blake" w:cs="Arial"/>
        </w:rPr>
        <w:tab/>
        <w:t>Signature</w:t>
      </w:r>
    </w:p>
    <w:p w14:paraId="465F79FD" w14:textId="77777777" w:rsidR="00272012" w:rsidRPr="00187B3F" w:rsidRDefault="00272012" w:rsidP="00272012">
      <w:pPr>
        <w:spacing w:after="120" w:line="360" w:lineRule="auto"/>
        <w:rPr>
          <w:rFonts w:ascii="TUOS Blake" w:hAnsi="TUOS Blake" w:cs="Arial"/>
          <w:i/>
          <w:iCs/>
        </w:rPr>
      </w:pPr>
      <w:r w:rsidRPr="00187B3F">
        <w:rPr>
          <w:rFonts w:ascii="TUOS Blake" w:hAnsi="TUOS Blake" w:cs="Arial"/>
          <w:i/>
          <w:iCs/>
        </w:rPr>
        <w:t>To be signed and dated in presence of the participant</w:t>
      </w:r>
    </w:p>
    <w:p w14:paraId="57D7B6F3" w14:textId="77777777" w:rsidR="00272012" w:rsidRPr="00187B3F" w:rsidRDefault="00272012" w:rsidP="00272012">
      <w:pPr>
        <w:pStyle w:val="Header"/>
        <w:spacing w:after="120" w:line="360" w:lineRule="auto"/>
        <w:rPr>
          <w:rFonts w:ascii="TUOS Blake" w:hAnsi="TUOS Blake" w:cs="Arial"/>
        </w:rPr>
      </w:pPr>
      <w:r w:rsidRPr="00187B3F">
        <w:rPr>
          <w:rFonts w:ascii="TUOS Blake" w:hAnsi="TUOS Blake" w:cs="Arial"/>
        </w:rPr>
        <w:t>Copies:</w:t>
      </w:r>
    </w:p>
    <w:p w14:paraId="52406E3F" w14:textId="6381EC03" w:rsidR="00272012" w:rsidRDefault="00272012" w:rsidP="00AA00A5">
      <w:pPr>
        <w:spacing w:after="120" w:line="360" w:lineRule="auto"/>
      </w:pPr>
      <w:r w:rsidRPr="00187B3F">
        <w:rPr>
          <w:rFonts w:ascii="TUOS Blake" w:hAnsi="TUOS Blake" w:cs="Arial"/>
          <w:i/>
          <w:iCs/>
        </w:rPr>
        <w:t xml:space="preserve">Once this has been signed by all parties the participant should receive a copy of the signed and dated participant consent form, the letter/pre-written script/information sheet and any other written information provided to the participants. A copy of the signed and dated consent form should be placed in the project’s main record (e.g. a site file), which must be kept in a secure location. </w:t>
      </w:r>
    </w:p>
    <w:p w14:paraId="0CD2527D" w14:textId="77777777" w:rsidR="00272012" w:rsidRDefault="00272012" w:rsidP="00272012">
      <w:pPr>
        <w:rPr>
          <w:rFonts w:asciiTheme="majorHAnsi" w:eastAsiaTheme="majorEastAsia" w:hAnsiTheme="majorHAnsi" w:cstheme="majorBidi"/>
          <w:color w:val="1F3763" w:themeColor="accent1" w:themeShade="7F"/>
          <w:sz w:val="24"/>
          <w:szCs w:val="24"/>
        </w:rPr>
      </w:pPr>
      <w:r>
        <w:br w:type="page"/>
      </w:r>
    </w:p>
    <w:p w14:paraId="7BB33297" w14:textId="256E4B3D" w:rsidR="00272012" w:rsidRDefault="00272012" w:rsidP="007A3B97">
      <w:pPr>
        <w:pStyle w:val="Heading3"/>
      </w:pPr>
      <w:bookmarkStart w:id="254" w:name="_Toc536717993"/>
      <w:bookmarkStart w:id="255" w:name="_Toc31702016"/>
      <w:r>
        <w:t xml:space="preserve">Appendix </w:t>
      </w:r>
      <w:r w:rsidR="004D3BA5">
        <w:t>B</w:t>
      </w:r>
      <w:r>
        <w:t>.5 Ethics approval letter</w:t>
      </w:r>
      <w:bookmarkEnd w:id="254"/>
      <w:bookmarkEnd w:id="255"/>
    </w:p>
    <w:p w14:paraId="24A8B901" w14:textId="77777777" w:rsidR="00272012" w:rsidRDefault="00272012" w:rsidP="00272012">
      <w:pPr>
        <w:pStyle w:val="BodyText"/>
        <w:ind w:left="106"/>
        <w:rPr>
          <w:b/>
          <w:sz w:val="20"/>
        </w:rPr>
      </w:pPr>
      <w:r>
        <w:rPr>
          <w:b/>
          <w:noProof/>
          <w:sz w:val="20"/>
          <w:lang w:eastAsia="en-GB"/>
        </w:rPr>
        <w:drawing>
          <wp:inline distT="0" distB="0" distL="0" distR="0" wp14:anchorId="48C389C5" wp14:editId="10893917">
            <wp:extent cx="1899277" cy="762761"/>
            <wp:effectExtent l="0" t="0" r="0" b="0"/>
            <wp:docPr id="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53" cstate="print"/>
                    <a:stretch>
                      <a:fillRect/>
                    </a:stretch>
                  </pic:blipFill>
                  <pic:spPr>
                    <a:xfrm>
                      <a:off x="0" y="0"/>
                      <a:ext cx="1899277" cy="762761"/>
                    </a:xfrm>
                    <a:prstGeom prst="rect">
                      <a:avLst/>
                    </a:prstGeom>
                  </pic:spPr>
                </pic:pic>
              </a:graphicData>
            </a:graphic>
          </wp:inline>
        </w:drawing>
      </w:r>
    </w:p>
    <w:p w14:paraId="77CE0F6F" w14:textId="77777777" w:rsidR="00272012" w:rsidRPr="00184C98" w:rsidRDefault="00272012" w:rsidP="00272012">
      <w:pPr>
        <w:pStyle w:val="BodyText"/>
        <w:ind w:left="106"/>
        <w:rPr>
          <w:b/>
          <w:sz w:val="20"/>
        </w:rPr>
      </w:pPr>
      <w:r>
        <w:rPr>
          <w:w w:val="95"/>
        </w:rPr>
        <w:t xml:space="preserve">Downloaded: 18/12/2018 </w:t>
      </w:r>
      <w:r>
        <w:t>Approved: 20/11/2017</w:t>
      </w:r>
    </w:p>
    <w:p w14:paraId="37331EBE" w14:textId="77777777" w:rsidR="00272012" w:rsidRDefault="00272012" w:rsidP="00272012">
      <w:pPr>
        <w:pStyle w:val="BodyText"/>
        <w:ind w:left="106"/>
      </w:pPr>
      <w:r>
        <w:t>Eliel Cohen</w:t>
      </w:r>
    </w:p>
    <w:p w14:paraId="3F2F3DF5" w14:textId="77777777" w:rsidR="00272012" w:rsidRDefault="00272012" w:rsidP="00272012">
      <w:pPr>
        <w:pStyle w:val="BodyText"/>
        <w:spacing w:before="21" w:line="266" w:lineRule="auto"/>
        <w:ind w:left="106" w:right="8049"/>
      </w:pPr>
      <w:r>
        <w:rPr>
          <w:w w:val="95"/>
        </w:rPr>
        <w:t xml:space="preserve">Registration number: 150215538 </w:t>
      </w:r>
      <w:r>
        <w:t>School of Education Programme: PhD in Education</w:t>
      </w:r>
    </w:p>
    <w:p w14:paraId="1268BF2A" w14:textId="77777777" w:rsidR="00272012" w:rsidRDefault="00272012" w:rsidP="00272012">
      <w:pPr>
        <w:pStyle w:val="BodyText"/>
        <w:spacing w:before="1"/>
        <w:rPr>
          <w:sz w:val="15"/>
        </w:rPr>
      </w:pPr>
    </w:p>
    <w:p w14:paraId="577A7BF5" w14:textId="77777777" w:rsidR="00272012" w:rsidRDefault="00272012" w:rsidP="00272012">
      <w:pPr>
        <w:pStyle w:val="BodyText"/>
        <w:ind w:left="106"/>
      </w:pPr>
      <w:r>
        <w:t>Dear Eliel</w:t>
      </w:r>
    </w:p>
    <w:p w14:paraId="10F24DB5" w14:textId="77777777" w:rsidR="00272012" w:rsidRDefault="00272012" w:rsidP="00272012">
      <w:pPr>
        <w:pStyle w:val="BodyText"/>
        <w:tabs>
          <w:tab w:val="left" w:pos="1503"/>
        </w:tabs>
      </w:pPr>
      <w:r>
        <w:rPr>
          <w:sz w:val="16"/>
        </w:rPr>
        <w:tab/>
      </w:r>
    </w:p>
    <w:p w14:paraId="3A9BDB37" w14:textId="77777777" w:rsidR="00272012" w:rsidRDefault="00272012" w:rsidP="00272012">
      <w:pPr>
        <w:pStyle w:val="BodyText"/>
        <w:ind w:left="106"/>
      </w:pPr>
      <w:r>
        <w:t>PROJECT TITLE: Academic Structure and the Impact of Academic Research: A Sociological Analysis</w:t>
      </w:r>
    </w:p>
    <w:p w14:paraId="0835AB3E" w14:textId="77777777" w:rsidR="00272012" w:rsidRDefault="00272012" w:rsidP="00272012">
      <w:pPr>
        <w:pStyle w:val="BodyText"/>
        <w:spacing w:before="33"/>
        <w:ind w:left="106"/>
      </w:pPr>
      <w:r>
        <w:t>APPLICATION: Reference Number 015962</w:t>
      </w:r>
    </w:p>
    <w:p w14:paraId="0DF73056" w14:textId="77777777" w:rsidR="00272012" w:rsidRDefault="00272012" w:rsidP="00272012">
      <w:pPr>
        <w:pStyle w:val="BodyText"/>
        <w:spacing w:before="5"/>
      </w:pPr>
    </w:p>
    <w:p w14:paraId="5F05F94E" w14:textId="77777777" w:rsidR="00272012" w:rsidRDefault="00272012" w:rsidP="00272012">
      <w:pPr>
        <w:pStyle w:val="BodyText"/>
        <w:spacing w:line="266" w:lineRule="auto"/>
        <w:ind w:left="106"/>
      </w:pPr>
      <w:r>
        <w:t>On</w:t>
      </w:r>
      <w:r>
        <w:rPr>
          <w:spacing w:val="-29"/>
        </w:rPr>
        <w:t xml:space="preserve"> </w:t>
      </w:r>
      <w:r>
        <w:t>behalf</w:t>
      </w:r>
      <w:r>
        <w:rPr>
          <w:spacing w:val="-28"/>
        </w:rPr>
        <w:t xml:space="preserve"> </w:t>
      </w:r>
      <w:r>
        <w:t>of</w:t>
      </w:r>
      <w:r>
        <w:rPr>
          <w:spacing w:val="-28"/>
        </w:rPr>
        <w:t xml:space="preserve"> </w:t>
      </w:r>
      <w:r>
        <w:t>the</w:t>
      </w:r>
      <w:r>
        <w:rPr>
          <w:spacing w:val="-28"/>
        </w:rPr>
        <w:t xml:space="preserve"> </w:t>
      </w:r>
      <w:r>
        <w:t>University</w:t>
      </w:r>
      <w:r>
        <w:rPr>
          <w:spacing w:val="-28"/>
        </w:rPr>
        <w:t xml:space="preserve"> </w:t>
      </w:r>
      <w:r>
        <w:t>ethics</w:t>
      </w:r>
      <w:r>
        <w:rPr>
          <w:spacing w:val="-29"/>
        </w:rPr>
        <w:t xml:space="preserve"> </w:t>
      </w:r>
      <w:r>
        <w:t>reviewers</w:t>
      </w:r>
      <w:r>
        <w:rPr>
          <w:spacing w:val="-28"/>
        </w:rPr>
        <w:t xml:space="preserve"> </w:t>
      </w:r>
      <w:r>
        <w:t>who</w:t>
      </w:r>
      <w:r>
        <w:rPr>
          <w:spacing w:val="-28"/>
        </w:rPr>
        <w:t xml:space="preserve"> </w:t>
      </w:r>
      <w:r>
        <w:t>reviewed</w:t>
      </w:r>
      <w:r>
        <w:rPr>
          <w:spacing w:val="-28"/>
        </w:rPr>
        <w:t xml:space="preserve"> </w:t>
      </w:r>
      <w:r>
        <w:t>your</w:t>
      </w:r>
      <w:r>
        <w:rPr>
          <w:spacing w:val="-28"/>
        </w:rPr>
        <w:t xml:space="preserve"> </w:t>
      </w:r>
      <w:r>
        <w:t>project,</w:t>
      </w:r>
      <w:r>
        <w:rPr>
          <w:spacing w:val="-29"/>
        </w:rPr>
        <w:t xml:space="preserve"> </w:t>
      </w:r>
      <w:r>
        <w:t>I</w:t>
      </w:r>
      <w:r>
        <w:rPr>
          <w:spacing w:val="-28"/>
        </w:rPr>
        <w:t xml:space="preserve"> </w:t>
      </w:r>
      <w:r>
        <w:t>am</w:t>
      </w:r>
      <w:r>
        <w:rPr>
          <w:spacing w:val="-28"/>
        </w:rPr>
        <w:t xml:space="preserve"> </w:t>
      </w:r>
      <w:r>
        <w:t>pleased</w:t>
      </w:r>
      <w:r>
        <w:rPr>
          <w:spacing w:val="-28"/>
        </w:rPr>
        <w:t xml:space="preserve"> </w:t>
      </w:r>
      <w:r>
        <w:t>to</w:t>
      </w:r>
      <w:r>
        <w:rPr>
          <w:spacing w:val="-28"/>
        </w:rPr>
        <w:t xml:space="preserve"> </w:t>
      </w:r>
      <w:r>
        <w:t>inform</w:t>
      </w:r>
      <w:r>
        <w:rPr>
          <w:spacing w:val="-29"/>
        </w:rPr>
        <w:t xml:space="preserve"> </w:t>
      </w:r>
      <w:r>
        <w:t>you</w:t>
      </w:r>
      <w:r>
        <w:rPr>
          <w:spacing w:val="-28"/>
        </w:rPr>
        <w:t xml:space="preserve"> </w:t>
      </w:r>
      <w:r>
        <w:t>that</w:t>
      </w:r>
      <w:r>
        <w:rPr>
          <w:spacing w:val="-28"/>
        </w:rPr>
        <w:t xml:space="preserve"> </w:t>
      </w:r>
      <w:r>
        <w:t>on</w:t>
      </w:r>
      <w:r>
        <w:rPr>
          <w:spacing w:val="-28"/>
        </w:rPr>
        <w:t xml:space="preserve"> </w:t>
      </w:r>
      <w:r>
        <w:t>20/11/2017</w:t>
      </w:r>
      <w:r>
        <w:rPr>
          <w:spacing w:val="-28"/>
        </w:rPr>
        <w:t xml:space="preserve"> </w:t>
      </w:r>
      <w:r>
        <w:t>the</w:t>
      </w:r>
      <w:r>
        <w:rPr>
          <w:spacing w:val="-29"/>
        </w:rPr>
        <w:t xml:space="preserve"> </w:t>
      </w:r>
      <w:r>
        <w:t xml:space="preserve">above-named </w:t>
      </w:r>
      <w:r>
        <w:rPr>
          <w:w w:val="95"/>
        </w:rPr>
        <w:t>project</w:t>
      </w:r>
      <w:r>
        <w:rPr>
          <w:spacing w:val="-22"/>
          <w:w w:val="95"/>
        </w:rPr>
        <w:t xml:space="preserve"> </w:t>
      </w:r>
      <w:r>
        <w:rPr>
          <w:w w:val="95"/>
        </w:rPr>
        <w:t>was</w:t>
      </w:r>
      <w:r>
        <w:rPr>
          <w:spacing w:val="-20"/>
          <w:w w:val="95"/>
        </w:rPr>
        <w:t xml:space="preserve"> </w:t>
      </w:r>
      <w:r>
        <w:rPr>
          <w:w w:val="95"/>
        </w:rPr>
        <w:t>approved</w:t>
      </w:r>
      <w:r>
        <w:rPr>
          <w:spacing w:val="-21"/>
          <w:w w:val="95"/>
        </w:rPr>
        <w:t xml:space="preserve"> </w:t>
      </w:r>
      <w:r>
        <w:rPr>
          <w:w w:val="95"/>
        </w:rPr>
        <w:t>on</w:t>
      </w:r>
      <w:r>
        <w:rPr>
          <w:spacing w:val="-22"/>
          <w:w w:val="95"/>
        </w:rPr>
        <w:t xml:space="preserve"> </w:t>
      </w:r>
      <w:r>
        <w:rPr>
          <w:w w:val="95"/>
        </w:rPr>
        <w:t>ethics</w:t>
      </w:r>
      <w:r>
        <w:rPr>
          <w:spacing w:val="-22"/>
          <w:w w:val="95"/>
        </w:rPr>
        <w:t xml:space="preserve"> </w:t>
      </w:r>
      <w:r>
        <w:rPr>
          <w:w w:val="95"/>
        </w:rPr>
        <w:t>grounds,</w:t>
      </w:r>
      <w:r>
        <w:rPr>
          <w:spacing w:val="-21"/>
          <w:w w:val="95"/>
        </w:rPr>
        <w:t xml:space="preserve"> </w:t>
      </w:r>
      <w:r>
        <w:rPr>
          <w:w w:val="95"/>
        </w:rPr>
        <w:t>on</w:t>
      </w:r>
      <w:r>
        <w:rPr>
          <w:spacing w:val="-22"/>
          <w:w w:val="95"/>
        </w:rPr>
        <w:t xml:space="preserve"> </w:t>
      </w:r>
      <w:r>
        <w:rPr>
          <w:w w:val="95"/>
        </w:rPr>
        <w:t>the</w:t>
      </w:r>
      <w:r>
        <w:rPr>
          <w:spacing w:val="-22"/>
          <w:w w:val="95"/>
        </w:rPr>
        <w:t xml:space="preserve"> </w:t>
      </w:r>
      <w:r>
        <w:rPr>
          <w:w w:val="95"/>
        </w:rPr>
        <w:t>basis</w:t>
      </w:r>
      <w:r>
        <w:rPr>
          <w:spacing w:val="-21"/>
          <w:w w:val="95"/>
        </w:rPr>
        <w:t xml:space="preserve"> </w:t>
      </w:r>
      <w:r>
        <w:rPr>
          <w:w w:val="95"/>
        </w:rPr>
        <w:t>that</w:t>
      </w:r>
      <w:r>
        <w:rPr>
          <w:spacing w:val="-22"/>
          <w:w w:val="95"/>
        </w:rPr>
        <w:t xml:space="preserve"> </w:t>
      </w:r>
      <w:r>
        <w:rPr>
          <w:w w:val="95"/>
        </w:rPr>
        <w:t>you</w:t>
      </w:r>
      <w:r>
        <w:rPr>
          <w:spacing w:val="-22"/>
          <w:w w:val="95"/>
        </w:rPr>
        <w:t xml:space="preserve"> </w:t>
      </w:r>
      <w:r>
        <w:rPr>
          <w:w w:val="95"/>
        </w:rPr>
        <w:t>will</w:t>
      </w:r>
      <w:r>
        <w:rPr>
          <w:spacing w:val="-21"/>
          <w:w w:val="95"/>
        </w:rPr>
        <w:t xml:space="preserve"> </w:t>
      </w:r>
      <w:r>
        <w:rPr>
          <w:w w:val="95"/>
        </w:rPr>
        <w:t>adhere</w:t>
      </w:r>
      <w:r>
        <w:rPr>
          <w:spacing w:val="-22"/>
          <w:w w:val="95"/>
        </w:rPr>
        <w:t xml:space="preserve"> </w:t>
      </w:r>
      <w:r>
        <w:rPr>
          <w:w w:val="95"/>
        </w:rPr>
        <w:t>to</w:t>
      </w:r>
      <w:r>
        <w:rPr>
          <w:spacing w:val="-21"/>
          <w:w w:val="95"/>
        </w:rPr>
        <w:t xml:space="preserve"> </w:t>
      </w:r>
      <w:r>
        <w:rPr>
          <w:w w:val="95"/>
        </w:rPr>
        <w:t>the</w:t>
      </w:r>
      <w:r>
        <w:rPr>
          <w:spacing w:val="-22"/>
          <w:w w:val="95"/>
        </w:rPr>
        <w:t xml:space="preserve"> </w:t>
      </w:r>
      <w:r>
        <w:rPr>
          <w:w w:val="95"/>
        </w:rPr>
        <w:t>following</w:t>
      </w:r>
      <w:r>
        <w:rPr>
          <w:spacing w:val="-22"/>
          <w:w w:val="95"/>
        </w:rPr>
        <w:t xml:space="preserve"> </w:t>
      </w:r>
      <w:r>
        <w:rPr>
          <w:w w:val="95"/>
        </w:rPr>
        <w:t>documentation</w:t>
      </w:r>
      <w:r>
        <w:rPr>
          <w:spacing w:val="-21"/>
          <w:w w:val="95"/>
        </w:rPr>
        <w:t xml:space="preserve"> </w:t>
      </w:r>
      <w:r>
        <w:rPr>
          <w:w w:val="95"/>
        </w:rPr>
        <w:t>that</w:t>
      </w:r>
      <w:r>
        <w:rPr>
          <w:spacing w:val="-22"/>
          <w:w w:val="95"/>
        </w:rPr>
        <w:t xml:space="preserve"> </w:t>
      </w:r>
      <w:r>
        <w:rPr>
          <w:w w:val="95"/>
        </w:rPr>
        <w:t>you</w:t>
      </w:r>
      <w:r>
        <w:rPr>
          <w:spacing w:val="-22"/>
          <w:w w:val="95"/>
        </w:rPr>
        <w:t xml:space="preserve"> </w:t>
      </w:r>
      <w:r>
        <w:rPr>
          <w:w w:val="95"/>
        </w:rPr>
        <w:t>submitted</w:t>
      </w:r>
      <w:r>
        <w:rPr>
          <w:spacing w:val="-21"/>
          <w:w w:val="95"/>
        </w:rPr>
        <w:t xml:space="preserve"> </w:t>
      </w:r>
      <w:r>
        <w:rPr>
          <w:w w:val="95"/>
        </w:rPr>
        <w:t>for</w:t>
      </w:r>
      <w:r>
        <w:rPr>
          <w:spacing w:val="-22"/>
          <w:w w:val="95"/>
        </w:rPr>
        <w:t xml:space="preserve"> </w:t>
      </w:r>
      <w:r>
        <w:rPr>
          <w:w w:val="95"/>
        </w:rPr>
        <w:t>ethics</w:t>
      </w:r>
      <w:r>
        <w:rPr>
          <w:spacing w:val="-22"/>
          <w:w w:val="95"/>
        </w:rPr>
        <w:t xml:space="preserve"> </w:t>
      </w:r>
      <w:r>
        <w:rPr>
          <w:w w:val="95"/>
        </w:rPr>
        <w:t>review:</w:t>
      </w:r>
    </w:p>
    <w:p w14:paraId="033A09AB" w14:textId="77777777" w:rsidR="00272012" w:rsidRDefault="00272012" w:rsidP="00272012">
      <w:pPr>
        <w:pStyle w:val="BodyText"/>
        <w:spacing w:before="4"/>
        <w:rPr>
          <w:sz w:val="9"/>
        </w:rPr>
      </w:pPr>
    </w:p>
    <w:p w14:paraId="6491A0E9" w14:textId="2301DB26" w:rsidR="00272012" w:rsidRDefault="00106F64" w:rsidP="00272012">
      <w:pPr>
        <w:pStyle w:val="BodyText"/>
        <w:spacing w:before="71" w:line="266" w:lineRule="auto"/>
        <w:ind w:left="586" w:right="4088"/>
      </w:pPr>
      <w:r>
        <w:rPr>
          <w:noProof/>
        </w:rPr>
        <mc:AlternateContent>
          <mc:Choice Requires="wpg">
            <w:drawing>
              <wp:anchor distT="0" distB="0" distL="114300" distR="114300" simplePos="0" relativeHeight="251671552" behindDoc="0" locked="0" layoutInCell="1" allowOverlap="1" wp14:anchorId="7B5FD7C1" wp14:editId="6EB4A3EE">
                <wp:simplePos x="0" y="0"/>
                <wp:positionH relativeFrom="page">
                  <wp:posOffset>601980</wp:posOffset>
                </wp:positionH>
                <wp:positionV relativeFrom="paragraph">
                  <wp:posOffset>88900</wp:posOffset>
                </wp:positionV>
                <wp:extent cx="46355" cy="46355"/>
                <wp:effectExtent l="0" t="0" r="0" b="0"/>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355" cy="46355"/>
                          <a:chOff x="948" y="140"/>
                          <a:chExt cx="73" cy="73"/>
                        </a:xfrm>
                      </wpg:grpSpPr>
                      <wps:wsp>
                        <wps:cNvPr id="21" name="Freeform 3"/>
                        <wps:cNvSpPr>
                          <a:spLocks/>
                        </wps:cNvSpPr>
                        <wps:spPr bwMode="auto">
                          <a:xfrm>
                            <a:off x="954" y="146"/>
                            <a:ext cx="61" cy="61"/>
                          </a:xfrm>
                          <a:custGeom>
                            <a:avLst/>
                            <a:gdLst>
                              <a:gd name="T0" fmla="+- 0 984 954"/>
                              <a:gd name="T1" fmla="*/ T0 w 61"/>
                              <a:gd name="T2" fmla="+- 0 206 146"/>
                              <a:gd name="T3" fmla="*/ 206 h 61"/>
                              <a:gd name="T4" fmla="+- 0 972 954"/>
                              <a:gd name="T5" fmla="*/ T4 w 61"/>
                              <a:gd name="T6" fmla="+- 0 204 146"/>
                              <a:gd name="T7" fmla="*/ 204 h 61"/>
                              <a:gd name="T8" fmla="+- 0 963 954"/>
                              <a:gd name="T9" fmla="*/ T8 w 61"/>
                              <a:gd name="T10" fmla="+- 0 198 146"/>
                              <a:gd name="T11" fmla="*/ 198 h 61"/>
                              <a:gd name="T12" fmla="+- 0 956 954"/>
                              <a:gd name="T13" fmla="*/ T12 w 61"/>
                              <a:gd name="T14" fmla="+- 0 188 146"/>
                              <a:gd name="T15" fmla="*/ 188 h 61"/>
                              <a:gd name="T16" fmla="+- 0 954 954"/>
                              <a:gd name="T17" fmla="*/ T16 w 61"/>
                              <a:gd name="T18" fmla="+- 0 176 146"/>
                              <a:gd name="T19" fmla="*/ 176 h 61"/>
                              <a:gd name="T20" fmla="+- 0 956 954"/>
                              <a:gd name="T21" fmla="*/ T20 w 61"/>
                              <a:gd name="T22" fmla="+- 0 165 146"/>
                              <a:gd name="T23" fmla="*/ 165 h 61"/>
                              <a:gd name="T24" fmla="+- 0 963 954"/>
                              <a:gd name="T25" fmla="*/ T24 w 61"/>
                              <a:gd name="T26" fmla="+- 0 155 146"/>
                              <a:gd name="T27" fmla="*/ 155 h 61"/>
                              <a:gd name="T28" fmla="+- 0 972 954"/>
                              <a:gd name="T29" fmla="*/ T28 w 61"/>
                              <a:gd name="T30" fmla="+- 0 149 146"/>
                              <a:gd name="T31" fmla="*/ 149 h 61"/>
                              <a:gd name="T32" fmla="+- 0 984 954"/>
                              <a:gd name="T33" fmla="*/ T32 w 61"/>
                              <a:gd name="T34" fmla="+- 0 146 146"/>
                              <a:gd name="T35" fmla="*/ 146 h 61"/>
                              <a:gd name="T36" fmla="+- 0 996 954"/>
                              <a:gd name="T37" fmla="*/ T36 w 61"/>
                              <a:gd name="T38" fmla="+- 0 149 146"/>
                              <a:gd name="T39" fmla="*/ 149 h 61"/>
                              <a:gd name="T40" fmla="+- 0 1005 954"/>
                              <a:gd name="T41" fmla="*/ T40 w 61"/>
                              <a:gd name="T42" fmla="+- 0 155 146"/>
                              <a:gd name="T43" fmla="*/ 155 h 61"/>
                              <a:gd name="T44" fmla="+- 0 1012 954"/>
                              <a:gd name="T45" fmla="*/ T44 w 61"/>
                              <a:gd name="T46" fmla="+- 0 165 146"/>
                              <a:gd name="T47" fmla="*/ 165 h 61"/>
                              <a:gd name="T48" fmla="+- 0 1014 954"/>
                              <a:gd name="T49" fmla="*/ T48 w 61"/>
                              <a:gd name="T50" fmla="+- 0 176 146"/>
                              <a:gd name="T51" fmla="*/ 176 h 61"/>
                              <a:gd name="T52" fmla="+- 0 1012 954"/>
                              <a:gd name="T53" fmla="*/ T52 w 61"/>
                              <a:gd name="T54" fmla="+- 0 188 146"/>
                              <a:gd name="T55" fmla="*/ 188 h 61"/>
                              <a:gd name="T56" fmla="+- 0 1005 954"/>
                              <a:gd name="T57" fmla="*/ T56 w 61"/>
                              <a:gd name="T58" fmla="+- 0 198 146"/>
                              <a:gd name="T59" fmla="*/ 198 h 61"/>
                              <a:gd name="T60" fmla="+- 0 996 954"/>
                              <a:gd name="T61" fmla="*/ T60 w 61"/>
                              <a:gd name="T62" fmla="+- 0 204 146"/>
                              <a:gd name="T63" fmla="*/ 204 h 61"/>
                              <a:gd name="T64" fmla="+- 0 984 954"/>
                              <a:gd name="T65" fmla="*/ T64 w 61"/>
                              <a:gd name="T66" fmla="+- 0 206 146"/>
                              <a:gd name="T67" fmla="*/ 20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1" h="61">
                                <a:moveTo>
                                  <a:pt x="30" y="60"/>
                                </a:moveTo>
                                <a:lnTo>
                                  <a:pt x="18" y="58"/>
                                </a:lnTo>
                                <a:lnTo>
                                  <a:pt x="9" y="52"/>
                                </a:lnTo>
                                <a:lnTo>
                                  <a:pt x="2" y="42"/>
                                </a:lnTo>
                                <a:lnTo>
                                  <a:pt x="0" y="30"/>
                                </a:lnTo>
                                <a:lnTo>
                                  <a:pt x="2" y="19"/>
                                </a:lnTo>
                                <a:lnTo>
                                  <a:pt x="9" y="9"/>
                                </a:lnTo>
                                <a:lnTo>
                                  <a:pt x="18" y="3"/>
                                </a:lnTo>
                                <a:lnTo>
                                  <a:pt x="30" y="0"/>
                                </a:lnTo>
                                <a:lnTo>
                                  <a:pt x="42" y="3"/>
                                </a:lnTo>
                                <a:lnTo>
                                  <a:pt x="51" y="9"/>
                                </a:lnTo>
                                <a:lnTo>
                                  <a:pt x="58" y="19"/>
                                </a:lnTo>
                                <a:lnTo>
                                  <a:pt x="60" y="30"/>
                                </a:lnTo>
                                <a:lnTo>
                                  <a:pt x="58" y="42"/>
                                </a:lnTo>
                                <a:lnTo>
                                  <a:pt x="51" y="52"/>
                                </a:lnTo>
                                <a:lnTo>
                                  <a:pt x="42" y="58"/>
                                </a:lnTo>
                                <a:lnTo>
                                  <a:pt x="30"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Freeform 4"/>
                        <wps:cNvSpPr>
                          <a:spLocks/>
                        </wps:cNvSpPr>
                        <wps:spPr bwMode="auto">
                          <a:xfrm>
                            <a:off x="954" y="146"/>
                            <a:ext cx="61" cy="61"/>
                          </a:xfrm>
                          <a:custGeom>
                            <a:avLst/>
                            <a:gdLst>
                              <a:gd name="T0" fmla="+- 0 1014 954"/>
                              <a:gd name="T1" fmla="*/ T0 w 61"/>
                              <a:gd name="T2" fmla="+- 0 176 146"/>
                              <a:gd name="T3" fmla="*/ 176 h 61"/>
                              <a:gd name="T4" fmla="+- 0 1012 954"/>
                              <a:gd name="T5" fmla="*/ T4 w 61"/>
                              <a:gd name="T6" fmla="+- 0 188 146"/>
                              <a:gd name="T7" fmla="*/ 188 h 61"/>
                              <a:gd name="T8" fmla="+- 0 1005 954"/>
                              <a:gd name="T9" fmla="*/ T8 w 61"/>
                              <a:gd name="T10" fmla="+- 0 198 146"/>
                              <a:gd name="T11" fmla="*/ 198 h 61"/>
                              <a:gd name="T12" fmla="+- 0 996 954"/>
                              <a:gd name="T13" fmla="*/ T12 w 61"/>
                              <a:gd name="T14" fmla="+- 0 204 146"/>
                              <a:gd name="T15" fmla="*/ 204 h 61"/>
                              <a:gd name="T16" fmla="+- 0 984 954"/>
                              <a:gd name="T17" fmla="*/ T16 w 61"/>
                              <a:gd name="T18" fmla="+- 0 206 146"/>
                              <a:gd name="T19" fmla="*/ 206 h 61"/>
                              <a:gd name="T20" fmla="+- 0 972 954"/>
                              <a:gd name="T21" fmla="*/ T20 w 61"/>
                              <a:gd name="T22" fmla="+- 0 204 146"/>
                              <a:gd name="T23" fmla="*/ 204 h 61"/>
                              <a:gd name="T24" fmla="+- 0 963 954"/>
                              <a:gd name="T25" fmla="*/ T24 w 61"/>
                              <a:gd name="T26" fmla="+- 0 198 146"/>
                              <a:gd name="T27" fmla="*/ 198 h 61"/>
                              <a:gd name="T28" fmla="+- 0 956 954"/>
                              <a:gd name="T29" fmla="*/ T28 w 61"/>
                              <a:gd name="T30" fmla="+- 0 188 146"/>
                              <a:gd name="T31" fmla="*/ 188 h 61"/>
                              <a:gd name="T32" fmla="+- 0 954 954"/>
                              <a:gd name="T33" fmla="*/ T32 w 61"/>
                              <a:gd name="T34" fmla="+- 0 176 146"/>
                              <a:gd name="T35" fmla="*/ 176 h 61"/>
                              <a:gd name="T36" fmla="+- 0 956 954"/>
                              <a:gd name="T37" fmla="*/ T36 w 61"/>
                              <a:gd name="T38" fmla="+- 0 165 146"/>
                              <a:gd name="T39" fmla="*/ 165 h 61"/>
                              <a:gd name="T40" fmla="+- 0 963 954"/>
                              <a:gd name="T41" fmla="*/ T40 w 61"/>
                              <a:gd name="T42" fmla="+- 0 155 146"/>
                              <a:gd name="T43" fmla="*/ 155 h 61"/>
                              <a:gd name="T44" fmla="+- 0 972 954"/>
                              <a:gd name="T45" fmla="*/ T44 w 61"/>
                              <a:gd name="T46" fmla="+- 0 149 146"/>
                              <a:gd name="T47" fmla="*/ 149 h 61"/>
                              <a:gd name="T48" fmla="+- 0 984 954"/>
                              <a:gd name="T49" fmla="*/ T48 w 61"/>
                              <a:gd name="T50" fmla="+- 0 146 146"/>
                              <a:gd name="T51" fmla="*/ 146 h 61"/>
                              <a:gd name="T52" fmla="+- 0 996 954"/>
                              <a:gd name="T53" fmla="*/ T52 w 61"/>
                              <a:gd name="T54" fmla="+- 0 149 146"/>
                              <a:gd name="T55" fmla="*/ 149 h 61"/>
                              <a:gd name="T56" fmla="+- 0 1005 954"/>
                              <a:gd name="T57" fmla="*/ T56 w 61"/>
                              <a:gd name="T58" fmla="+- 0 155 146"/>
                              <a:gd name="T59" fmla="*/ 155 h 61"/>
                              <a:gd name="T60" fmla="+- 0 1012 954"/>
                              <a:gd name="T61" fmla="*/ T60 w 61"/>
                              <a:gd name="T62" fmla="+- 0 165 146"/>
                              <a:gd name="T63" fmla="*/ 165 h 61"/>
                              <a:gd name="T64" fmla="+- 0 1014 954"/>
                              <a:gd name="T65" fmla="*/ T64 w 61"/>
                              <a:gd name="T66" fmla="+- 0 176 146"/>
                              <a:gd name="T67" fmla="*/ 17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1" h="61">
                                <a:moveTo>
                                  <a:pt x="60" y="30"/>
                                </a:moveTo>
                                <a:lnTo>
                                  <a:pt x="58" y="42"/>
                                </a:lnTo>
                                <a:lnTo>
                                  <a:pt x="51" y="52"/>
                                </a:lnTo>
                                <a:lnTo>
                                  <a:pt x="42" y="58"/>
                                </a:lnTo>
                                <a:lnTo>
                                  <a:pt x="30" y="60"/>
                                </a:lnTo>
                                <a:lnTo>
                                  <a:pt x="18" y="58"/>
                                </a:lnTo>
                                <a:lnTo>
                                  <a:pt x="9" y="52"/>
                                </a:lnTo>
                                <a:lnTo>
                                  <a:pt x="2" y="42"/>
                                </a:lnTo>
                                <a:lnTo>
                                  <a:pt x="0" y="30"/>
                                </a:lnTo>
                                <a:lnTo>
                                  <a:pt x="2" y="19"/>
                                </a:lnTo>
                                <a:lnTo>
                                  <a:pt x="9" y="9"/>
                                </a:lnTo>
                                <a:lnTo>
                                  <a:pt x="18" y="3"/>
                                </a:lnTo>
                                <a:lnTo>
                                  <a:pt x="30" y="0"/>
                                </a:lnTo>
                                <a:lnTo>
                                  <a:pt x="42" y="3"/>
                                </a:lnTo>
                                <a:lnTo>
                                  <a:pt x="51" y="9"/>
                                </a:lnTo>
                                <a:lnTo>
                                  <a:pt x="58" y="19"/>
                                </a:lnTo>
                                <a:lnTo>
                                  <a:pt x="60" y="30"/>
                                </a:lnTo>
                                <a:close/>
                              </a:path>
                            </a:pathLst>
                          </a:custGeom>
                          <a:noFill/>
                          <a:ln w="762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9DDB1E" id="Group 20" o:spid="_x0000_s1026" style="position:absolute;margin-left:47.4pt;margin-top:7pt;width:3.65pt;height:3.65pt;z-index:251671552;mso-position-horizontal-relative:page" coordorigin="948,140" coordsize="7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">
                <v:shape id="Freeform 3" o:spid="_x0000_s1027" style="position:absolute;left:954;top:146;width:61;height:61;visibility:visible;mso-wrap-style:square;v-text-anchor:top" coordsize="6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" path="m30,60l18,58,9,52,2,42,,30,2,19,9,9,18,3,30,,42,3r9,6l58,19r2,11l58,42,51,52r-9,6l30,60xe" fillcolor="black" stroked="f">
                  <v:path arrowok="t" o:connecttype="custom" o:connectlocs="30,206;18,204;9,198;2,188;0,176;2,165;9,155;18,149;30,146;42,149;51,155;58,165;60,176;58,188;51,198;42,204;30,206" o:connectangles="0,0,0,0,0,0,0,0,0,0,0,0,0,0,0,0,0"/>
                </v:shape>
                <v:shape id="Freeform 4" o:spid="_x0000_s1028" style="position:absolute;left:954;top:146;width:61;height:61;visibility:visible;mso-wrap-style:square;v-text-anchor:top" coordsize="6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" path="m60,30l58,42,51,52r-9,6l30,60,18,58,9,52,2,42,,30,2,19,9,9,18,3,30,,42,3r9,6l58,19r2,11xe" filled="f" strokeweight=".21172mm">
                  <v:path arrowok="t" o:connecttype="custom" o:connectlocs="60,176;58,188;51,198;42,204;30,206;18,204;9,198;2,188;0,176;2,165;9,155;18,149;30,146;42,149;51,155;58,165;60,176" o:connectangles="0,0,0,0,0,0,0,0,0,0,0,0,0,0,0,0,0"/>
                </v:shape>
                <w10:wrap anchorx="page"/>
              </v:group>
            </w:pict>
          </mc:Fallback>
        </mc:AlternateContent>
      </w:r>
      <w:r>
        <w:rPr>
          <w:noProof/>
        </w:rPr>
        <mc:AlternateContent>
          <mc:Choice Requires="wpg">
            <w:drawing>
              <wp:anchor distT="0" distB="0" distL="114300" distR="114300" simplePos="0" relativeHeight="251672576" behindDoc="0" locked="0" layoutInCell="1" allowOverlap="1" wp14:anchorId="26E5145B" wp14:editId="57AA6E15">
                <wp:simplePos x="0" y="0"/>
                <wp:positionH relativeFrom="page">
                  <wp:posOffset>601980</wp:posOffset>
                </wp:positionH>
                <wp:positionV relativeFrom="paragraph">
                  <wp:posOffset>226060</wp:posOffset>
                </wp:positionV>
                <wp:extent cx="46355" cy="46355"/>
                <wp:effectExtent l="0" t="0" r="0" b="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355" cy="46355"/>
                          <a:chOff x="948" y="356"/>
                          <a:chExt cx="73" cy="73"/>
                        </a:xfrm>
                      </wpg:grpSpPr>
                      <wps:wsp>
                        <wps:cNvPr id="18" name="Freeform 6"/>
                        <wps:cNvSpPr>
                          <a:spLocks/>
                        </wps:cNvSpPr>
                        <wps:spPr bwMode="auto">
                          <a:xfrm>
                            <a:off x="954" y="362"/>
                            <a:ext cx="61" cy="61"/>
                          </a:xfrm>
                          <a:custGeom>
                            <a:avLst/>
                            <a:gdLst>
                              <a:gd name="T0" fmla="+- 0 984 954"/>
                              <a:gd name="T1" fmla="*/ T0 w 61"/>
                              <a:gd name="T2" fmla="+- 0 423 362"/>
                              <a:gd name="T3" fmla="*/ 423 h 61"/>
                              <a:gd name="T4" fmla="+- 0 972 954"/>
                              <a:gd name="T5" fmla="*/ T4 w 61"/>
                              <a:gd name="T6" fmla="+- 0 420 362"/>
                              <a:gd name="T7" fmla="*/ 420 h 61"/>
                              <a:gd name="T8" fmla="+- 0 963 954"/>
                              <a:gd name="T9" fmla="*/ T8 w 61"/>
                              <a:gd name="T10" fmla="+- 0 414 362"/>
                              <a:gd name="T11" fmla="*/ 414 h 61"/>
                              <a:gd name="T12" fmla="+- 0 956 954"/>
                              <a:gd name="T13" fmla="*/ T12 w 61"/>
                              <a:gd name="T14" fmla="+- 0 404 362"/>
                              <a:gd name="T15" fmla="*/ 404 h 61"/>
                              <a:gd name="T16" fmla="+- 0 954 954"/>
                              <a:gd name="T17" fmla="*/ T16 w 61"/>
                              <a:gd name="T18" fmla="+- 0 393 362"/>
                              <a:gd name="T19" fmla="*/ 393 h 61"/>
                              <a:gd name="T20" fmla="+- 0 956 954"/>
                              <a:gd name="T21" fmla="*/ T20 w 61"/>
                              <a:gd name="T22" fmla="+- 0 381 362"/>
                              <a:gd name="T23" fmla="*/ 381 h 61"/>
                              <a:gd name="T24" fmla="+- 0 963 954"/>
                              <a:gd name="T25" fmla="*/ T24 w 61"/>
                              <a:gd name="T26" fmla="+- 0 371 362"/>
                              <a:gd name="T27" fmla="*/ 371 h 61"/>
                              <a:gd name="T28" fmla="+- 0 972 954"/>
                              <a:gd name="T29" fmla="*/ T28 w 61"/>
                              <a:gd name="T30" fmla="+- 0 365 362"/>
                              <a:gd name="T31" fmla="*/ 365 h 61"/>
                              <a:gd name="T32" fmla="+- 0 984 954"/>
                              <a:gd name="T33" fmla="*/ T32 w 61"/>
                              <a:gd name="T34" fmla="+- 0 362 362"/>
                              <a:gd name="T35" fmla="*/ 362 h 61"/>
                              <a:gd name="T36" fmla="+- 0 996 954"/>
                              <a:gd name="T37" fmla="*/ T36 w 61"/>
                              <a:gd name="T38" fmla="+- 0 365 362"/>
                              <a:gd name="T39" fmla="*/ 365 h 61"/>
                              <a:gd name="T40" fmla="+- 0 1005 954"/>
                              <a:gd name="T41" fmla="*/ T40 w 61"/>
                              <a:gd name="T42" fmla="+- 0 371 362"/>
                              <a:gd name="T43" fmla="*/ 371 h 61"/>
                              <a:gd name="T44" fmla="+- 0 1012 954"/>
                              <a:gd name="T45" fmla="*/ T44 w 61"/>
                              <a:gd name="T46" fmla="+- 0 381 362"/>
                              <a:gd name="T47" fmla="*/ 381 h 61"/>
                              <a:gd name="T48" fmla="+- 0 1014 954"/>
                              <a:gd name="T49" fmla="*/ T48 w 61"/>
                              <a:gd name="T50" fmla="+- 0 393 362"/>
                              <a:gd name="T51" fmla="*/ 393 h 61"/>
                              <a:gd name="T52" fmla="+- 0 1012 954"/>
                              <a:gd name="T53" fmla="*/ T52 w 61"/>
                              <a:gd name="T54" fmla="+- 0 404 362"/>
                              <a:gd name="T55" fmla="*/ 404 h 61"/>
                              <a:gd name="T56" fmla="+- 0 1005 954"/>
                              <a:gd name="T57" fmla="*/ T56 w 61"/>
                              <a:gd name="T58" fmla="+- 0 414 362"/>
                              <a:gd name="T59" fmla="*/ 414 h 61"/>
                              <a:gd name="T60" fmla="+- 0 996 954"/>
                              <a:gd name="T61" fmla="*/ T60 w 61"/>
                              <a:gd name="T62" fmla="+- 0 420 362"/>
                              <a:gd name="T63" fmla="*/ 420 h 61"/>
                              <a:gd name="T64" fmla="+- 0 984 954"/>
                              <a:gd name="T65" fmla="*/ T64 w 61"/>
                              <a:gd name="T66" fmla="+- 0 423 362"/>
                              <a:gd name="T67" fmla="*/ 423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1" h="61">
                                <a:moveTo>
                                  <a:pt x="30" y="61"/>
                                </a:moveTo>
                                <a:lnTo>
                                  <a:pt x="18" y="58"/>
                                </a:lnTo>
                                <a:lnTo>
                                  <a:pt x="9" y="52"/>
                                </a:lnTo>
                                <a:lnTo>
                                  <a:pt x="2" y="42"/>
                                </a:lnTo>
                                <a:lnTo>
                                  <a:pt x="0" y="31"/>
                                </a:lnTo>
                                <a:lnTo>
                                  <a:pt x="2" y="19"/>
                                </a:lnTo>
                                <a:lnTo>
                                  <a:pt x="9" y="9"/>
                                </a:lnTo>
                                <a:lnTo>
                                  <a:pt x="18" y="3"/>
                                </a:lnTo>
                                <a:lnTo>
                                  <a:pt x="30" y="0"/>
                                </a:lnTo>
                                <a:lnTo>
                                  <a:pt x="42" y="3"/>
                                </a:lnTo>
                                <a:lnTo>
                                  <a:pt x="51" y="9"/>
                                </a:lnTo>
                                <a:lnTo>
                                  <a:pt x="58" y="19"/>
                                </a:lnTo>
                                <a:lnTo>
                                  <a:pt x="60" y="31"/>
                                </a:lnTo>
                                <a:lnTo>
                                  <a:pt x="58" y="42"/>
                                </a:lnTo>
                                <a:lnTo>
                                  <a:pt x="51" y="52"/>
                                </a:lnTo>
                                <a:lnTo>
                                  <a:pt x="42" y="58"/>
                                </a:lnTo>
                                <a:lnTo>
                                  <a:pt x="30"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Freeform 7"/>
                        <wps:cNvSpPr>
                          <a:spLocks/>
                        </wps:cNvSpPr>
                        <wps:spPr bwMode="auto">
                          <a:xfrm>
                            <a:off x="954" y="362"/>
                            <a:ext cx="61" cy="61"/>
                          </a:xfrm>
                          <a:custGeom>
                            <a:avLst/>
                            <a:gdLst>
                              <a:gd name="T0" fmla="+- 0 1014 954"/>
                              <a:gd name="T1" fmla="*/ T0 w 61"/>
                              <a:gd name="T2" fmla="+- 0 393 362"/>
                              <a:gd name="T3" fmla="*/ 393 h 61"/>
                              <a:gd name="T4" fmla="+- 0 1012 954"/>
                              <a:gd name="T5" fmla="*/ T4 w 61"/>
                              <a:gd name="T6" fmla="+- 0 404 362"/>
                              <a:gd name="T7" fmla="*/ 404 h 61"/>
                              <a:gd name="T8" fmla="+- 0 1005 954"/>
                              <a:gd name="T9" fmla="*/ T8 w 61"/>
                              <a:gd name="T10" fmla="+- 0 414 362"/>
                              <a:gd name="T11" fmla="*/ 414 h 61"/>
                              <a:gd name="T12" fmla="+- 0 996 954"/>
                              <a:gd name="T13" fmla="*/ T12 w 61"/>
                              <a:gd name="T14" fmla="+- 0 420 362"/>
                              <a:gd name="T15" fmla="*/ 420 h 61"/>
                              <a:gd name="T16" fmla="+- 0 984 954"/>
                              <a:gd name="T17" fmla="*/ T16 w 61"/>
                              <a:gd name="T18" fmla="+- 0 423 362"/>
                              <a:gd name="T19" fmla="*/ 423 h 61"/>
                              <a:gd name="T20" fmla="+- 0 972 954"/>
                              <a:gd name="T21" fmla="*/ T20 w 61"/>
                              <a:gd name="T22" fmla="+- 0 420 362"/>
                              <a:gd name="T23" fmla="*/ 420 h 61"/>
                              <a:gd name="T24" fmla="+- 0 963 954"/>
                              <a:gd name="T25" fmla="*/ T24 w 61"/>
                              <a:gd name="T26" fmla="+- 0 414 362"/>
                              <a:gd name="T27" fmla="*/ 414 h 61"/>
                              <a:gd name="T28" fmla="+- 0 956 954"/>
                              <a:gd name="T29" fmla="*/ T28 w 61"/>
                              <a:gd name="T30" fmla="+- 0 404 362"/>
                              <a:gd name="T31" fmla="*/ 404 h 61"/>
                              <a:gd name="T32" fmla="+- 0 954 954"/>
                              <a:gd name="T33" fmla="*/ T32 w 61"/>
                              <a:gd name="T34" fmla="+- 0 393 362"/>
                              <a:gd name="T35" fmla="*/ 393 h 61"/>
                              <a:gd name="T36" fmla="+- 0 956 954"/>
                              <a:gd name="T37" fmla="*/ T36 w 61"/>
                              <a:gd name="T38" fmla="+- 0 381 362"/>
                              <a:gd name="T39" fmla="*/ 381 h 61"/>
                              <a:gd name="T40" fmla="+- 0 963 954"/>
                              <a:gd name="T41" fmla="*/ T40 w 61"/>
                              <a:gd name="T42" fmla="+- 0 371 362"/>
                              <a:gd name="T43" fmla="*/ 371 h 61"/>
                              <a:gd name="T44" fmla="+- 0 972 954"/>
                              <a:gd name="T45" fmla="*/ T44 w 61"/>
                              <a:gd name="T46" fmla="+- 0 365 362"/>
                              <a:gd name="T47" fmla="*/ 365 h 61"/>
                              <a:gd name="T48" fmla="+- 0 984 954"/>
                              <a:gd name="T49" fmla="*/ T48 w 61"/>
                              <a:gd name="T50" fmla="+- 0 362 362"/>
                              <a:gd name="T51" fmla="*/ 362 h 61"/>
                              <a:gd name="T52" fmla="+- 0 996 954"/>
                              <a:gd name="T53" fmla="*/ T52 w 61"/>
                              <a:gd name="T54" fmla="+- 0 365 362"/>
                              <a:gd name="T55" fmla="*/ 365 h 61"/>
                              <a:gd name="T56" fmla="+- 0 1005 954"/>
                              <a:gd name="T57" fmla="*/ T56 w 61"/>
                              <a:gd name="T58" fmla="+- 0 371 362"/>
                              <a:gd name="T59" fmla="*/ 371 h 61"/>
                              <a:gd name="T60" fmla="+- 0 1012 954"/>
                              <a:gd name="T61" fmla="*/ T60 w 61"/>
                              <a:gd name="T62" fmla="+- 0 381 362"/>
                              <a:gd name="T63" fmla="*/ 381 h 61"/>
                              <a:gd name="T64" fmla="+- 0 1014 954"/>
                              <a:gd name="T65" fmla="*/ T64 w 61"/>
                              <a:gd name="T66" fmla="+- 0 393 362"/>
                              <a:gd name="T67" fmla="*/ 393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1" h="61">
                                <a:moveTo>
                                  <a:pt x="60" y="31"/>
                                </a:moveTo>
                                <a:lnTo>
                                  <a:pt x="58" y="42"/>
                                </a:lnTo>
                                <a:lnTo>
                                  <a:pt x="51" y="52"/>
                                </a:lnTo>
                                <a:lnTo>
                                  <a:pt x="42" y="58"/>
                                </a:lnTo>
                                <a:lnTo>
                                  <a:pt x="30" y="61"/>
                                </a:lnTo>
                                <a:lnTo>
                                  <a:pt x="18" y="58"/>
                                </a:lnTo>
                                <a:lnTo>
                                  <a:pt x="9" y="52"/>
                                </a:lnTo>
                                <a:lnTo>
                                  <a:pt x="2" y="42"/>
                                </a:lnTo>
                                <a:lnTo>
                                  <a:pt x="0" y="31"/>
                                </a:lnTo>
                                <a:lnTo>
                                  <a:pt x="2" y="19"/>
                                </a:lnTo>
                                <a:lnTo>
                                  <a:pt x="9" y="9"/>
                                </a:lnTo>
                                <a:lnTo>
                                  <a:pt x="18" y="3"/>
                                </a:lnTo>
                                <a:lnTo>
                                  <a:pt x="30" y="0"/>
                                </a:lnTo>
                                <a:lnTo>
                                  <a:pt x="42" y="3"/>
                                </a:lnTo>
                                <a:lnTo>
                                  <a:pt x="51" y="9"/>
                                </a:lnTo>
                                <a:lnTo>
                                  <a:pt x="58" y="19"/>
                                </a:lnTo>
                                <a:lnTo>
                                  <a:pt x="60" y="31"/>
                                </a:lnTo>
                                <a:close/>
                              </a:path>
                            </a:pathLst>
                          </a:custGeom>
                          <a:noFill/>
                          <a:ln w="762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CCF6054" id="Group 17" o:spid="_x0000_s1026" style="position:absolute;margin-left:47.4pt;margin-top:17.8pt;width:3.65pt;height:3.65pt;z-index:251672576;mso-position-horizontal-relative:page" coordorigin="948,356" coordsize="7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">
                <v:shape id="Freeform 6" o:spid="_x0000_s1027" style="position:absolute;left:954;top:362;width:61;height:61;visibility:visible;mso-wrap-style:square;v-text-anchor:top" coordsize="6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" path="m30,61l18,58,9,52,2,42,,31,2,19,9,9,18,3,30,,42,3r9,6l58,19r2,12l58,42,51,52r-9,6l30,61xe" fillcolor="black" stroked="f">
                  <v:path arrowok="t" o:connecttype="custom" o:connectlocs="30,423;18,420;9,414;2,404;0,393;2,381;9,371;18,365;30,362;42,365;51,371;58,381;60,393;58,404;51,414;42,420;30,423" o:connectangles="0,0,0,0,0,0,0,0,0,0,0,0,0,0,0,0,0"/>
                </v:shape>
                <v:shape id="Freeform 7" o:spid="_x0000_s1028" style="position:absolute;left:954;top:362;width:61;height:61;visibility:visible;mso-wrap-style:square;v-text-anchor:top" coordsize="6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" path="m60,31l58,42,51,52r-9,6l30,61,18,58,9,52,2,42,,31,2,19,9,9,18,3,30,,42,3r9,6l58,19r2,12xe" filled="f" strokeweight=".21172mm">
                  <v:path arrowok="t" o:connecttype="custom" o:connectlocs="60,393;58,404;51,414;42,420;30,423;18,420;9,414;2,404;0,393;2,381;9,371;18,365;30,362;42,365;51,371;58,381;60,393" o:connectangles="0,0,0,0,0,0,0,0,0,0,0,0,0,0,0,0,0"/>
                </v:shape>
                <w10:wrap anchorx="page"/>
              </v:group>
            </w:pict>
          </mc:Fallback>
        </mc:AlternateContent>
      </w:r>
      <w:r w:rsidR="00272012">
        <w:rPr>
          <w:w w:val="95"/>
        </w:rPr>
        <w:t>University</w:t>
      </w:r>
      <w:r w:rsidR="00272012">
        <w:rPr>
          <w:spacing w:val="-19"/>
          <w:w w:val="95"/>
        </w:rPr>
        <w:t xml:space="preserve"> </w:t>
      </w:r>
      <w:r w:rsidR="00272012">
        <w:rPr>
          <w:w w:val="95"/>
        </w:rPr>
        <w:t>research</w:t>
      </w:r>
      <w:r w:rsidR="00272012">
        <w:rPr>
          <w:spacing w:val="-18"/>
          <w:w w:val="95"/>
        </w:rPr>
        <w:t xml:space="preserve"> </w:t>
      </w:r>
      <w:r w:rsidR="00272012">
        <w:rPr>
          <w:w w:val="95"/>
        </w:rPr>
        <w:t>ethics</w:t>
      </w:r>
      <w:r w:rsidR="00272012">
        <w:rPr>
          <w:spacing w:val="-19"/>
          <w:w w:val="95"/>
        </w:rPr>
        <w:t xml:space="preserve"> </w:t>
      </w:r>
      <w:r w:rsidR="00272012">
        <w:rPr>
          <w:w w:val="95"/>
        </w:rPr>
        <w:t>application</w:t>
      </w:r>
      <w:r w:rsidR="00272012">
        <w:rPr>
          <w:spacing w:val="-18"/>
          <w:w w:val="95"/>
        </w:rPr>
        <w:t xml:space="preserve"> </w:t>
      </w:r>
      <w:r w:rsidR="00272012">
        <w:rPr>
          <w:w w:val="95"/>
        </w:rPr>
        <w:t>form</w:t>
      </w:r>
      <w:r w:rsidR="00272012">
        <w:rPr>
          <w:spacing w:val="-19"/>
          <w:w w:val="95"/>
        </w:rPr>
        <w:t xml:space="preserve"> </w:t>
      </w:r>
      <w:r w:rsidR="00272012">
        <w:rPr>
          <w:w w:val="95"/>
        </w:rPr>
        <w:t>015962</w:t>
      </w:r>
      <w:r w:rsidR="00272012">
        <w:rPr>
          <w:spacing w:val="-18"/>
          <w:w w:val="95"/>
        </w:rPr>
        <w:t xml:space="preserve"> </w:t>
      </w:r>
      <w:r w:rsidR="00272012">
        <w:rPr>
          <w:w w:val="95"/>
        </w:rPr>
        <w:t>(dated</w:t>
      </w:r>
      <w:r w:rsidR="00272012">
        <w:rPr>
          <w:spacing w:val="-19"/>
          <w:w w:val="95"/>
        </w:rPr>
        <w:t xml:space="preserve"> </w:t>
      </w:r>
      <w:r w:rsidR="00272012">
        <w:rPr>
          <w:w w:val="95"/>
        </w:rPr>
        <w:t xml:space="preserve">15/10/2017). </w:t>
      </w:r>
      <w:r w:rsidR="00272012">
        <w:t>Participant</w:t>
      </w:r>
      <w:r w:rsidR="00272012">
        <w:rPr>
          <w:spacing w:val="-18"/>
        </w:rPr>
        <w:t xml:space="preserve"> </w:t>
      </w:r>
      <w:r w:rsidR="00272012">
        <w:t>information</w:t>
      </w:r>
      <w:r w:rsidR="00272012">
        <w:rPr>
          <w:spacing w:val="-17"/>
        </w:rPr>
        <w:t xml:space="preserve"> </w:t>
      </w:r>
      <w:r w:rsidR="00272012">
        <w:t>sheet</w:t>
      </w:r>
      <w:r w:rsidR="00272012">
        <w:rPr>
          <w:spacing w:val="-17"/>
        </w:rPr>
        <w:t xml:space="preserve"> </w:t>
      </w:r>
      <w:r w:rsidR="00272012">
        <w:t>1036115</w:t>
      </w:r>
      <w:r w:rsidR="00272012">
        <w:rPr>
          <w:spacing w:val="-17"/>
        </w:rPr>
        <w:t xml:space="preserve"> </w:t>
      </w:r>
      <w:r w:rsidR="00272012">
        <w:t>version</w:t>
      </w:r>
      <w:r w:rsidR="00272012">
        <w:rPr>
          <w:spacing w:val="-17"/>
        </w:rPr>
        <w:t xml:space="preserve"> </w:t>
      </w:r>
      <w:r w:rsidR="00272012">
        <w:t>1</w:t>
      </w:r>
      <w:r w:rsidR="00272012">
        <w:rPr>
          <w:spacing w:val="-18"/>
        </w:rPr>
        <w:t xml:space="preserve"> </w:t>
      </w:r>
      <w:r w:rsidR="00272012">
        <w:t>(10/10/2017).</w:t>
      </w:r>
    </w:p>
    <w:p w14:paraId="41D708E7" w14:textId="22D3856A" w:rsidR="00272012" w:rsidRDefault="00106F64" w:rsidP="00272012">
      <w:pPr>
        <w:pStyle w:val="BodyText"/>
        <w:spacing w:line="194" w:lineRule="exact"/>
        <w:ind w:left="586"/>
      </w:pPr>
      <w:r>
        <w:rPr>
          <w:noProof/>
        </w:rPr>
        <mc:AlternateContent>
          <mc:Choice Requires="wpg">
            <w:drawing>
              <wp:anchor distT="0" distB="0" distL="114300" distR="114300" simplePos="0" relativeHeight="251673600" behindDoc="0" locked="0" layoutInCell="1" allowOverlap="1" wp14:anchorId="3D4AA9AC" wp14:editId="65A5C06A">
                <wp:simplePos x="0" y="0"/>
                <wp:positionH relativeFrom="page">
                  <wp:posOffset>601980</wp:posOffset>
                </wp:positionH>
                <wp:positionV relativeFrom="paragraph">
                  <wp:posOffset>43180</wp:posOffset>
                </wp:positionV>
                <wp:extent cx="46355" cy="46355"/>
                <wp:effectExtent l="0" t="0" r="0" b="0"/>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355" cy="46355"/>
                          <a:chOff x="948" y="68"/>
                          <a:chExt cx="73" cy="73"/>
                        </a:xfrm>
                      </wpg:grpSpPr>
                      <wps:wsp>
                        <wps:cNvPr id="15" name="Freeform 9"/>
                        <wps:cNvSpPr>
                          <a:spLocks/>
                        </wps:cNvSpPr>
                        <wps:spPr bwMode="auto">
                          <a:xfrm>
                            <a:off x="954" y="73"/>
                            <a:ext cx="61" cy="61"/>
                          </a:xfrm>
                          <a:custGeom>
                            <a:avLst/>
                            <a:gdLst>
                              <a:gd name="T0" fmla="+- 0 984 954"/>
                              <a:gd name="T1" fmla="*/ T0 w 61"/>
                              <a:gd name="T2" fmla="+- 0 134 74"/>
                              <a:gd name="T3" fmla="*/ 134 h 61"/>
                              <a:gd name="T4" fmla="+- 0 972 954"/>
                              <a:gd name="T5" fmla="*/ T4 w 61"/>
                              <a:gd name="T6" fmla="+- 0 131 74"/>
                              <a:gd name="T7" fmla="*/ 131 h 61"/>
                              <a:gd name="T8" fmla="+- 0 963 954"/>
                              <a:gd name="T9" fmla="*/ T8 w 61"/>
                              <a:gd name="T10" fmla="+- 0 125 74"/>
                              <a:gd name="T11" fmla="*/ 125 h 61"/>
                              <a:gd name="T12" fmla="+- 0 956 954"/>
                              <a:gd name="T13" fmla="*/ T12 w 61"/>
                              <a:gd name="T14" fmla="+- 0 115 74"/>
                              <a:gd name="T15" fmla="*/ 115 h 61"/>
                              <a:gd name="T16" fmla="+- 0 954 954"/>
                              <a:gd name="T17" fmla="*/ T16 w 61"/>
                              <a:gd name="T18" fmla="+- 0 104 74"/>
                              <a:gd name="T19" fmla="*/ 104 h 61"/>
                              <a:gd name="T20" fmla="+- 0 956 954"/>
                              <a:gd name="T21" fmla="*/ T20 w 61"/>
                              <a:gd name="T22" fmla="+- 0 92 74"/>
                              <a:gd name="T23" fmla="*/ 92 h 61"/>
                              <a:gd name="T24" fmla="+- 0 963 954"/>
                              <a:gd name="T25" fmla="*/ T24 w 61"/>
                              <a:gd name="T26" fmla="+- 0 82 74"/>
                              <a:gd name="T27" fmla="*/ 82 h 61"/>
                              <a:gd name="T28" fmla="+- 0 972 954"/>
                              <a:gd name="T29" fmla="*/ T28 w 61"/>
                              <a:gd name="T30" fmla="+- 0 76 74"/>
                              <a:gd name="T31" fmla="*/ 76 h 61"/>
                              <a:gd name="T32" fmla="+- 0 984 954"/>
                              <a:gd name="T33" fmla="*/ T32 w 61"/>
                              <a:gd name="T34" fmla="+- 0 74 74"/>
                              <a:gd name="T35" fmla="*/ 74 h 61"/>
                              <a:gd name="T36" fmla="+- 0 996 954"/>
                              <a:gd name="T37" fmla="*/ T36 w 61"/>
                              <a:gd name="T38" fmla="+- 0 76 74"/>
                              <a:gd name="T39" fmla="*/ 76 h 61"/>
                              <a:gd name="T40" fmla="+- 0 1005 954"/>
                              <a:gd name="T41" fmla="*/ T40 w 61"/>
                              <a:gd name="T42" fmla="+- 0 82 74"/>
                              <a:gd name="T43" fmla="*/ 82 h 61"/>
                              <a:gd name="T44" fmla="+- 0 1012 954"/>
                              <a:gd name="T45" fmla="*/ T44 w 61"/>
                              <a:gd name="T46" fmla="+- 0 92 74"/>
                              <a:gd name="T47" fmla="*/ 92 h 61"/>
                              <a:gd name="T48" fmla="+- 0 1014 954"/>
                              <a:gd name="T49" fmla="*/ T48 w 61"/>
                              <a:gd name="T50" fmla="+- 0 104 74"/>
                              <a:gd name="T51" fmla="*/ 104 h 61"/>
                              <a:gd name="T52" fmla="+- 0 1012 954"/>
                              <a:gd name="T53" fmla="*/ T52 w 61"/>
                              <a:gd name="T54" fmla="+- 0 115 74"/>
                              <a:gd name="T55" fmla="*/ 115 h 61"/>
                              <a:gd name="T56" fmla="+- 0 1005 954"/>
                              <a:gd name="T57" fmla="*/ T56 w 61"/>
                              <a:gd name="T58" fmla="+- 0 125 74"/>
                              <a:gd name="T59" fmla="*/ 125 h 61"/>
                              <a:gd name="T60" fmla="+- 0 996 954"/>
                              <a:gd name="T61" fmla="*/ T60 w 61"/>
                              <a:gd name="T62" fmla="+- 0 131 74"/>
                              <a:gd name="T63" fmla="*/ 131 h 61"/>
                              <a:gd name="T64" fmla="+- 0 984 954"/>
                              <a:gd name="T65" fmla="*/ T64 w 61"/>
                              <a:gd name="T66" fmla="+- 0 134 74"/>
                              <a:gd name="T67" fmla="*/ 134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1" h="61">
                                <a:moveTo>
                                  <a:pt x="30" y="60"/>
                                </a:moveTo>
                                <a:lnTo>
                                  <a:pt x="18" y="57"/>
                                </a:lnTo>
                                <a:lnTo>
                                  <a:pt x="9" y="51"/>
                                </a:lnTo>
                                <a:lnTo>
                                  <a:pt x="2" y="41"/>
                                </a:lnTo>
                                <a:lnTo>
                                  <a:pt x="0" y="30"/>
                                </a:lnTo>
                                <a:lnTo>
                                  <a:pt x="2" y="18"/>
                                </a:lnTo>
                                <a:lnTo>
                                  <a:pt x="9" y="8"/>
                                </a:lnTo>
                                <a:lnTo>
                                  <a:pt x="18" y="2"/>
                                </a:lnTo>
                                <a:lnTo>
                                  <a:pt x="30" y="0"/>
                                </a:lnTo>
                                <a:lnTo>
                                  <a:pt x="42" y="2"/>
                                </a:lnTo>
                                <a:lnTo>
                                  <a:pt x="51" y="8"/>
                                </a:lnTo>
                                <a:lnTo>
                                  <a:pt x="58" y="18"/>
                                </a:lnTo>
                                <a:lnTo>
                                  <a:pt x="60" y="30"/>
                                </a:lnTo>
                                <a:lnTo>
                                  <a:pt x="58" y="41"/>
                                </a:lnTo>
                                <a:lnTo>
                                  <a:pt x="51" y="51"/>
                                </a:lnTo>
                                <a:lnTo>
                                  <a:pt x="42" y="57"/>
                                </a:lnTo>
                                <a:lnTo>
                                  <a:pt x="30"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Freeform 10"/>
                        <wps:cNvSpPr>
                          <a:spLocks/>
                        </wps:cNvSpPr>
                        <wps:spPr bwMode="auto">
                          <a:xfrm>
                            <a:off x="954" y="73"/>
                            <a:ext cx="61" cy="61"/>
                          </a:xfrm>
                          <a:custGeom>
                            <a:avLst/>
                            <a:gdLst>
                              <a:gd name="T0" fmla="+- 0 1014 954"/>
                              <a:gd name="T1" fmla="*/ T0 w 61"/>
                              <a:gd name="T2" fmla="+- 0 104 74"/>
                              <a:gd name="T3" fmla="*/ 104 h 61"/>
                              <a:gd name="T4" fmla="+- 0 1012 954"/>
                              <a:gd name="T5" fmla="*/ T4 w 61"/>
                              <a:gd name="T6" fmla="+- 0 115 74"/>
                              <a:gd name="T7" fmla="*/ 115 h 61"/>
                              <a:gd name="T8" fmla="+- 0 1005 954"/>
                              <a:gd name="T9" fmla="*/ T8 w 61"/>
                              <a:gd name="T10" fmla="+- 0 125 74"/>
                              <a:gd name="T11" fmla="*/ 125 h 61"/>
                              <a:gd name="T12" fmla="+- 0 996 954"/>
                              <a:gd name="T13" fmla="*/ T12 w 61"/>
                              <a:gd name="T14" fmla="+- 0 131 74"/>
                              <a:gd name="T15" fmla="*/ 131 h 61"/>
                              <a:gd name="T16" fmla="+- 0 984 954"/>
                              <a:gd name="T17" fmla="*/ T16 w 61"/>
                              <a:gd name="T18" fmla="+- 0 134 74"/>
                              <a:gd name="T19" fmla="*/ 134 h 61"/>
                              <a:gd name="T20" fmla="+- 0 972 954"/>
                              <a:gd name="T21" fmla="*/ T20 w 61"/>
                              <a:gd name="T22" fmla="+- 0 131 74"/>
                              <a:gd name="T23" fmla="*/ 131 h 61"/>
                              <a:gd name="T24" fmla="+- 0 963 954"/>
                              <a:gd name="T25" fmla="*/ T24 w 61"/>
                              <a:gd name="T26" fmla="+- 0 125 74"/>
                              <a:gd name="T27" fmla="*/ 125 h 61"/>
                              <a:gd name="T28" fmla="+- 0 956 954"/>
                              <a:gd name="T29" fmla="*/ T28 w 61"/>
                              <a:gd name="T30" fmla="+- 0 115 74"/>
                              <a:gd name="T31" fmla="*/ 115 h 61"/>
                              <a:gd name="T32" fmla="+- 0 954 954"/>
                              <a:gd name="T33" fmla="*/ T32 w 61"/>
                              <a:gd name="T34" fmla="+- 0 104 74"/>
                              <a:gd name="T35" fmla="*/ 104 h 61"/>
                              <a:gd name="T36" fmla="+- 0 956 954"/>
                              <a:gd name="T37" fmla="*/ T36 w 61"/>
                              <a:gd name="T38" fmla="+- 0 92 74"/>
                              <a:gd name="T39" fmla="*/ 92 h 61"/>
                              <a:gd name="T40" fmla="+- 0 963 954"/>
                              <a:gd name="T41" fmla="*/ T40 w 61"/>
                              <a:gd name="T42" fmla="+- 0 82 74"/>
                              <a:gd name="T43" fmla="*/ 82 h 61"/>
                              <a:gd name="T44" fmla="+- 0 972 954"/>
                              <a:gd name="T45" fmla="*/ T44 w 61"/>
                              <a:gd name="T46" fmla="+- 0 76 74"/>
                              <a:gd name="T47" fmla="*/ 76 h 61"/>
                              <a:gd name="T48" fmla="+- 0 984 954"/>
                              <a:gd name="T49" fmla="*/ T48 w 61"/>
                              <a:gd name="T50" fmla="+- 0 74 74"/>
                              <a:gd name="T51" fmla="*/ 74 h 61"/>
                              <a:gd name="T52" fmla="+- 0 996 954"/>
                              <a:gd name="T53" fmla="*/ T52 w 61"/>
                              <a:gd name="T54" fmla="+- 0 76 74"/>
                              <a:gd name="T55" fmla="*/ 76 h 61"/>
                              <a:gd name="T56" fmla="+- 0 1005 954"/>
                              <a:gd name="T57" fmla="*/ T56 w 61"/>
                              <a:gd name="T58" fmla="+- 0 82 74"/>
                              <a:gd name="T59" fmla="*/ 82 h 61"/>
                              <a:gd name="T60" fmla="+- 0 1012 954"/>
                              <a:gd name="T61" fmla="*/ T60 w 61"/>
                              <a:gd name="T62" fmla="+- 0 92 74"/>
                              <a:gd name="T63" fmla="*/ 92 h 61"/>
                              <a:gd name="T64" fmla="+- 0 1014 954"/>
                              <a:gd name="T65" fmla="*/ T64 w 61"/>
                              <a:gd name="T66" fmla="+- 0 104 74"/>
                              <a:gd name="T67" fmla="*/ 104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1" h="61">
                                <a:moveTo>
                                  <a:pt x="60" y="30"/>
                                </a:moveTo>
                                <a:lnTo>
                                  <a:pt x="58" y="41"/>
                                </a:lnTo>
                                <a:lnTo>
                                  <a:pt x="51" y="51"/>
                                </a:lnTo>
                                <a:lnTo>
                                  <a:pt x="42" y="57"/>
                                </a:lnTo>
                                <a:lnTo>
                                  <a:pt x="30" y="60"/>
                                </a:lnTo>
                                <a:lnTo>
                                  <a:pt x="18" y="57"/>
                                </a:lnTo>
                                <a:lnTo>
                                  <a:pt x="9" y="51"/>
                                </a:lnTo>
                                <a:lnTo>
                                  <a:pt x="2" y="41"/>
                                </a:lnTo>
                                <a:lnTo>
                                  <a:pt x="0" y="30"/>
                                </a:lnTo>
                                <a:lnTo>
                                  <a:pt x="2" y="18"/>
                                </a:lnTo>
                                <a:lnTo>
                                  <a:pt x="9" y="8"/>
                                </a:lnTo>
                                <a:lnTo>
                                  <a:pt x="18" y="2"/>
                                </a:lnTo>
                                <a:lnTo>
                                  <a:pt x="30" y="0"/>
                                </a:lnTo>
                                <a:lnTo>
                                  <a:pt x="42" y="2"/>
                                </a:lnTo>
                                <a:lnTo>
                                  <a:pt x="51" y="8"/>
                                </a:lnTo>
                                <a:lnTo>
                                  <a:pt x="58" y="18"/>
                                </a:lnTo>
                                <a:lnTo>
                                  <a:pt x="60" y="30"/>
                                </a:lnTo>
                                <a:close/>
                              </a:path>
                            </a:pathLst>
                          </a:custGeom>
                          <a:noFill/>
                          <a:ln w="762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ECE18A1" id="Group 14" o:spid="_x0000_s1026" style="position:absolute;margin-left:47.4pt;margin-top:3.4pt;width:3.65pt;height:3.65pt;z-index:251673600;mso-position-horizontal-relative:page" coordorigin="948,68" coordsize="7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">
                <v:shape id="Freeform 9" o:spid="_x0000_s1027" style="position:absolute;left:954;top:73;width:61;height:61;visibility:visible;mso-wrap-style:square;v-text-anchor:top" coordsize="6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" path="m30,60l18,57,9,51,2,41,,30,2,18,9,8,18,2,30,,42,2r9,6l58,18r2,12l58,41,51,51r-9,6l30,60xe" fillcolor="black" stroked="f">
                  <v:path arrowok="t" o:connecttype="custom" o:connectlocs="30,134;18,131;9,125;2,115;0,104;2,92;9,82;18,76;30,74;42,76;51,82;58,92;60,104;58,115;51,125;42,131;30,134" o:connectangles="0,0,0,0,0,0,0,0,0,0,0,0,0,0,0,0,0"/>
                </v:shape>
                <v:shape id="Freeform 10" o:spid="_x0000_s1028" style="position:absolute;left:954;top:73;width:61;height:61;visibility:visible;mso-wrap-style:square;v-text-anchor:top" coordsize="6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" path="m60,30l58,41,51,51r-9,6l30,60,18,57,9,51,2,41,,30,2,18,9,8,18,2,30,,42,2r9,6l58,18r2,12xe" filled="f" strokeweight=".21172mm">
                  <v:path arrowok="t" o:connecttype="custom" o:connectlocs="60,104;58,115;51,125;42,131;30,134;18,131;9,125;2,115;0,104;2,92;9,82;18,76;30,74;42,76;51,82;58,92;60,104" o:connectangles="0,0,0,0,0,0,0,0,0,0,0,0,0,0,0,0,0"/>
                </v:shape>
                <w10:wrap anchorx="page"/>
              </v:group>
            </w:pict>
          </mc:Fallback>
        </mc:AlternateContent>
      </w:r>
      <w:r w:rsidR="00272012">
        <w:t>Participant consent form 1036108 version 1 (10/10/2017).</w:t>
      </w:r>
    </w:p>
    <w:p w14:paraId="717D52DE" w14:textId="77777777" w:rsidR="00272012" w:rsidRDefault="00272012" w:rsidP="00272012">
      <w:pPr>
        <w:pStyle w:val="BodyText"/>
        <w:spacing w:before="4"/>
        <w:rPr>
          <w:sz w:val="16"/>
        </w:rPr>
      </w:pPr>
    </w:p>
    <w:p w14:paraId="6FE0FD64" w14:textId="42983E62" w:rsidR="00272012" w:rsidRDefault="00272012" w:rsidP="00272012">
      <w:pPr>
        <w:pStyle w:val="BodyText"/>
        <w:spacing w:line="266" w:lineRule="auto"/>
        <w:ind w:left="106"/>
      </w:pPr>
      <w:r>
        <w:rPr>
          <w:w w:val="95"/>
        </w:rPr>
        <w:t>If</w:t>
      </w:r>
      <w:r>
        <w:rPr>
          <w:spacing w:val="-24"/>
          <w:w w:val="95"/>
        </w:rPr>
        <w:t xml:space="preserve"> </w:t>
      </w:r>
      <w:r>
        <w:rPr>
          <w:w w:val="95"/>
        </w:rPr>
        <w:t>during</w:t>
      </w:r>
      <w:r>
        <w:rPr>
          <w:spacing w:val="-24"/>
          <w:w w:val="95"/>
        </w:rPr>
        <w:t xml:space="preserve"> </w:t>
      </w:r>
      <w:r>
        <w:rPr>
          <w:w w:val="95"/>
        </w:rPr>
        <w:t>the</w:t>
      </w:r>
      <w:r>
        <w:rPr>
          <w:spacing w:val="-24"/>
          <w:w w:val="95"/>
        </w:rPr>
        <w:t xml:space="preserve"> </w:t>
      </w:r>
      <w:r>
        <w:rPr>
          <w:w w:val="95"/>
        </w:rPr>
        <w:t>course</w:t>
      </w:r>
      <w:r>
        <w:rPr>
          <w:spacing w:val="-24"/>
          <w:w w:val="95"/>
        </w:rPr>
        <w:t xml:space="preserve"> </w:t>
      </w:r>
      <w:r>
        <w:rPr>
          <w:w w:val="95"/>
        </w:rPr>
        <w:t>of</w:t>
      </w:r>
      <w:r>
        <w:rPr>
          <w:spacing w:val="-24"/>
          <w:w w:val="95"/>
        </w:rPr>
        <w:t xml:space="preserve"> </w:t>
      </w:r>
      <w:r>
        <w:rPr>
          <w:w w:val="95"/>
        </w:rPr>
        <w:t>the</w:t>
      </w:r>
      <w:r>
        <w:rPr>
          <w:spacing w:val="-24"/>
          <w:w w:val="95"/>
        </w:rPr>
        <w:t xml:space="preserve"> </w:t>
      </w:r>
      <w:r>
        <w:rPr>
          <w:w w:val="95"/>
        </w:rPr>
        <w:t>project</w:t>
      </w:r>
      <w:r>
        <w:rPr>
          <w:spacing w:val="-24"/>
          <w:w w:val="95"/>
        </w:rPr>
        <w:t xml:space="preserve"> </w:t>
      </w:r>
      <w:r>
        <w:rPr>
          <w:w w:val="95"/>
        </w:rPr>
        <w:t>you</w:t>
      </w:r>
      <w:r>
        <w:rPr>
          <w:spacing w:val="-24"/>
          <w:w w:val="95"/>
        </w:rPr>
        <w:t xml:space="preserve"> </w:t>
      </w:r>
      <w:r>
        <w:rPr>
          <w:w w:val="95"/>
        </w:rPr>
        <w:t>need</w:t>
      </w:r>
      <w:r>
        <w:rPr>
          <w:spacing w:val="-24"/>
          <w:w w:val="95"/>
        </w:rPr>
        <w:t xml:space="preserve"> </w:t>
      </w:r>
      <w:r>
        <w:rPr>
          <w:w w:val="95"/>
        </w:rPr>
        <w:t>to</w:t>
      </w:r>
      <w:r>
        <w:rPr>
          <w:spacing w:val="-26"/>
          <w:w w:val="95"/>
        </w:rPr>
        <w:t xml:space="preserve"> </w:t>
      </w:r>
      <w:hyperlink r:id="rId54">
        <w:r>
          <w:rPr>
            <w:color w:val="0000ED"/>
            <w:w w:val="95"/>
            <w:u w:val="single" w:color="0000ED"/>
          </w:rPr>
          <w:t>deviate</w:t>
        </w:r>
        <w:r>
          <w:rPr>
            <w:color w:val="0000ED"/>
            <w:spacing w:val="-24"/>
            <w:w w:val="95"/>
            <w:u w:val="single" w:color="0000ED"/>
          </w:rPr>
          <w:t xml:space="preserve"> </w:t>
        </w:r>
        <w:r>
          <w:rPr>
            <w:color w:val="0000ED"/>
            <w:w w:val="95"/>
            <w:u w:val="single" w:color="0000ED"/>
          </w:rPr>
          <w:t>significantly</w:t>
        </w:r>
        <w:r>
          <w:rPr>
            <w:color w:val="0000ED"/>
            <w:spacing w:val="-24"/>
            <w:w w:val="95"/>
            <w:u w:val="single" w:color="0000ED"/>
          </w:rPr>
          <w:t xml:space="preserve"> </w:t>
        </w:r>
        <w:r>
          <w:rPr>
            <w:color w:val="0000ED"/>
            <w:w w:val="95"/>
            <w:u w:val="single" w:color="0000ED"/>
          </w:rPr>
          <w:t>from</w:t>
        </w:r>
        <w:r>
          <w:rPr>
            <w:color w:val="0000ED"/>
            <w:spacing w:val="-24"/>
            <w:w w:val="95"/>
            <w:u w:val="single" w:color="0000ED"/>
          </w:rPr>
          <w:t xml:space="preserve"> </w:t>
        </w:r>
        <w:r>
          <w:rPr>
            <w:color w:val="0000ED"/>
            <w:w w:val="95"/>
            <w:u w:val="single" w:color="0000ED"/>
          </w:rPr>
          <w:t>the</w:t>
        </w:r>
        <w:r>
          <w:rPr>
            <w:color w:val="0000ED"/>
            <w:spacing w:val="-24"/>
            <w:w w:val="95"/>
            <w:u w:val="single" w:color="0000ED"/>
          </w:rPr>
          <w:t xml:space="preserve"> </w:t>
        </w:r>
        <w:r>
          <w:rPr>
            <w:color w:val="0000ED"/>
            <w:w w:val="95"/>
            <w:u w:val="single" w:color="0000ED"/>
          </w:rPr>
          <w:t>above-approved</w:t>
        </w:r>
        <w:r>
          <w:rPr>
            <w:color w:val="0000ED"/>
            <w:spacing w:val="-24"/>
            <w:w w:val="95"/>
            <w:u w:val="single" w:color="0000ED"/>
          </w:rPr>
          <w:t xml:space="preserve"> </w:t>
        </w:r>
        <w:r>
          <w:rPr>
            <w:color w:val="0000ED"/>
            <w:w w:val="95"/>
            <w:u w:val="single" w:color="0000ED"/>
          </w:rPr>
          <w:t>documentation</w:t>
        </w:r>
        <w:r>
          <w:rPr>
            <w:color w:val="0000ED"/>
            <w:spacing w:val="-24"/>
            <w:w w:val="95"/>
          </w:rPr>
          <w:t xml:space="preserve"> </w:t>
        </w:r>
      </w:hyperlink>
      <w:r>
        <w:rPr>
          <w:w w:val="95"/>
        </w:rPr>
        <w:t>please</w:t>
      </w:r>
      <w:r>
        <w:rPr>
          <w:spacing w:val="-24"/>
          <w:w w:val="95"/>
        </w:rPr>
        <w:t xml:space="preserve"> </w:t>
      </w:r>
      <w:r>
        <w:rPr>
          <w:w w:val="95"/>
        </w:rPr>
        <w:t>inform</w:t>
      </w:r>
      <w:r>
        <w:rPr>
          <w:spacing w:val="-24"/>
          <w:w w:val="95"/>
        </w:rPr>
        <w:t xml:space="preserve"> </w:t>
      </w:r>
      <w:r>
        <w:rPr>
          <w:w w:val="95"/>
        </w:rPr>
        <w:t>me</w:t>
      </w:r>
      <w:r>
        <w:rPr>
          <w:spacing w:val="-24"/>
          <w:w w:val="95"/>
        </w:rPr>
        <w:t xml:space="preserve"> </w:t>
      </w:r>
      <w:r>
        <w:rPr>
          <w:w w:val="95"/>
        </w:rPr>
        <w:t>since</w:t>
      </w:r>
      <w:r>
        <w:rPr>
          <w:spacing w:val="-24"/>
          <w:w w:val="95"/>
        </w:rPr>
        <w:t xml:space="preserve"> </w:t>
      </w:r>
      <w:r>
        <w:rPr>
          <w:w w:val="95"/>
        </w:rPr>
        <w:t xml:space="preserve">written </w:t>
      </w:r>
      <w:r>
        <w:t>approval will be</w:t>
      </w:r>
      <w:r>
        <w:rPr>
          <w:spacing w:val="-7"/>
        </w:rPr>
        <w:t xml:space="preserve"> </w:t>
      </w:r>
      <w:r>
        <w:t>required.</w:t>
      </w:r>
    </w:p>
    <w:p w14:paraId="2565D127" w14:textId="77777777" w:rsidR="00272012" w:rsidRDefault="00272012" w:rsidP="00272012">
      <w:pPr>
        <w:pStyle w:val="BodyText"/>
        <w:spacing w:before="5"/>
        <w:rPr>
          <w:sz w:val="14"/>
        </w:rPr>
      </w:pPr>
    </w:p>
    <w:p w14:paraId="4E158754" w14:textId="77777777" w:rsidR="00272012" w:rsidRDefault="00272012" w:rsidP="00272012">
      <w:pPr>
        <w:pStyle w:val="BodyText"/>
        <w:ind w:left="106"/>
        <w:rPr>
          <w:sz w:val="19"/>
        </w:rPr>
      </w:pPr>
      <w:r>
        <w:t>Yours sincerely</w:t>
      </w:r>
    </w:p>
    <w:p w14:paraId="2AF58A44" w14:textId="77777777" w:rsidR="00272012" w:rsidRDefault="00272012" w:rsidP="00272012">
      <w:pPr>
        <w:pStyle w:val="BodyText"/>
        <w:spacing w:before="1"/>
        <w:ind w:left="106"/>
      </w:pPr>
      <w:r>
        <w:t xml:space="preserve">David Hyatt </w:t>
      </w:r>
    </w:p>
    <w:p w14:paraId="28C629FF" w14:textId="77777777" w:rsidR="00272012" w:rsidRDefault="00272012" w:rsidP="00272012">
      <w:pPr>
        <w:pStyle w:val="BodyText"/>
        <w:spacing w:before="1"/>
        <w:ind w:left="106"/>
      </w:pPr>
      <w:r>
        <w:rPr>
          <w:w w:val="90"/>
        </w:rPr>
        <w:t>Ethics Administrator School of Education</w:t>
      </w:r>
    </w:p>
    <w:p w14:paraId="5545E690" w14:textId="77777777" w:rsidR="00272012" w:rsidRDefault="00272012" w:rsidP="00272012">
      <w:pPr>
        <w:rPr>
          <w:rFonts w:eastAsiaTheme="majorEastAsia" w:cstheme="majorBidi"/>
          <w:color w:val="2F5496" w:themeColor="accent1" w:themeShade="BF"/>
          <w:sz w:val="28"/>
          <w:szCs w:val="26"/>
        </w:rPr>
      </w:pPr>
      <w:r>
        <w:br w:type="page"/>
      </w:r>
    </w:p>
    <w:p w14:paraId="75AB14BA" w14:textId="0BC3C871" w:rsidR="00272012" w:rsidRDefault="00272012" w:rsidP="00272012">
      <w:pPr>
        <w:pStyle w:val="Heading2"/>
      </w:pPr>
      <w:bookmarkStart w:id="256" w:name="_Toc536717994"/>
      <w:bookmarkStart w:id="257" w:name="_Toc31702017"/>
      <w:r>
        <w:t xml:space="preserve">Appendix </w:t>
      </w:r>
      <w:r w:rsidR="004D3BA5">
        <w:t>C</w:t>
      </w:r>
      <w:r>
        <w:t xml:space="preserve">. </w:t>
      </w:r>
      <w:bookmarkEnd w:id="256"/>
      <w:r w:rsidR="00FE0120" w:rsidRPr="007C78FA">
        <w:t>Document and webpage database</w:t>
      </w:r>
      <w:bookmarkEnd w:id="257"/>
    </w:p>
    <w:tbl>
      <w:tblPr>
        <w:tblW w:w="9776" w:type="dxa"/>
        <w:tblLook w:val="04A0" w:firstRow="1" w:lastRow="0" w:firstColumn="1" w:lastColumn="0" w:noHBand="0" w:noVBand="1"/>
      </w:tblPr>
      <w:tblGrid>
        <w:gridCol w:w="551"/>
        <w:gridCol w:w="9225"/>
      </w:tblGrid>
      <w:tr w:rsidR="008B4713" w:rsidRPr="007C3701" w14:paraId="00A011C5"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FB868FA" w14:textId="77777777" w:rsidR="008B4713" w:rsidRPr="007C3701" w:rsidRDefault="008B4713" w:rsidP="004E0087">
            <w:pPr>
              <w:spacing w:after="0" w:line="240" w:lineRule="auto"/>
              <w:jc w:val="center"/>
              <w:rPr>
                <w:rFonts w:ascii="Calibri" w:eastAsia="Times New Roman" w:hAnsi="Calibri" w:cs="Calibri"/>
                <w:b/>
                <w:bCs/>
                <w:color w:val="000000"/>
                <w:lang w:eastAsia="en-GB"/>
              </w:rPr>
            </w:pPr>
            <w:r w:rsidRPr="007C3701">
              <w:rPr>
                <w:rFonts w:ascii="Calibri" w:eastAsia="Times New Roman" w:hAnsi="Calibri" w:cs="Calibri"/>
                <w:b/>
                <w:bCs/>
                <w:color w:val="000000"/>
                <w:lang w:eastAsia="en-GB"/>
              </w:rPr>
              <w:t>Unit of Assessment 1</w:t>
            </w:r>
          </w:p>
        </w:tc>
      </w:tr>
      <w:tr w:rsidR="008B4713" w:rsidRPr="007C3701" w14:paraId="7C6FF7BF"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17D668F8"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w:t>
            </w:r>
          </w:p>
        </w:tc>
        <w:tc>
          <w:tcPr>
            <w:tcW w:w="9225" w:type="dxa"/>
            <w:tcBorders>
              <w:top w:val="nil"/>
              <w:left w:val="single" w:sz="4" w:space="0" w:color="auto"/>
              <w:bottom w:val="nil"/>
              <w:right w:val="single" w:sz="4" w:space="0" w:color="auto"/>
            </w:tcBorders>
            <w:shd w:val="clear" w:color="auto" w:fill="auto"/>
            <w:vAlign w:val="center"/>
            <w:hideMark/>
          </w:tcPr>
          <w:p w14:paraId="1785A0A1" w14:textId="659E0EFD" w:rsidR="008B4713" w:rsidRPr="007C3701" w:rsidRDefault="00851004"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Glasgow (2014). </w:t>
            </w:r>
            <w:r w:rsidR="008B4713" w:rsidRPr="007C3701">
              <w:rPr>
                <w:rFonts w:ascii="Calibri" w:eastAsia="Times New Roman" w:hAnsi="Calibri" w:cs="Calibri"/>
                <w:color w:val="000000"/>
                <w:lang w:eastAsia="en-GB"/>
              </w:rPr>
              <w:t>REF2014 Impact Template</w:t>
            </w:r>
            <w:r w:rsidR="008D44A7">
              <w:rPr>
                <w:rFonts w:ascii="Calibri" w:eastAsia="Times New Roman" w:hAnsi="Calibri" w:cs="Calibri"/>
                <w:color w:val="000000"/>
                <w:lang w:eastAsia="en-GB"/>
              </w:rPr>
              <w:t>.</w:t>
            </w:r>
            <w:r>
              <w:rPr>
                <w:rFonts w:ascii="Calibri" w:eastAsia="Times New Roman" w:hAnsi="Calibri" w:cs="Calibri"/>
                <w:color w:val="000000"/>
                <w:lang w:eastAsia="en-GB"/>
              </w:rPr>
              <w:t xml:space="preserve"> </w:t>
            </w:r>
            <w:hyperlink r:id="rId55" w:history="1">
              <w:r>
                <w:rPr>
                  <w:rStyle w:val="Hyperlink"/>
                </w:rPr>
                <w:t>https://results.ref.ac.uk/(S(5mhsdcrlek45dkop3v4uw5gx))/Submissions/Impact/394</w:t>
              </w:r>
            </w:hyperlink>
          </w:p>
        </w:tc>
      </w:tr>
      <w:tr w:rsidR="008B4713" w:rsidRPr="007C3701" w14:paraId="4A1D198B"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6E8045D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w:t>
            </w:r>
          </w:p>
        </w:tc>
        <w:tc>
          <w:tcPr>
            <w:tcW w:w="9225" w:type="dxa"/>
            <w:tcBorders>
              <w:top w:val="nil"/>
              <w:left w:val="single" w:sz="4" w:space="0" w:color="auto"/>
              <w:bottom w:val="nil"/>
              <w:right w:val="single" w:sz="4" w:space="0" w:color="auto"/>
            </w:tcBorders>
            <w:shd w:val="clear" w:color="auto" w:fill="auto"/>
            <w:vAlign w:val="center"/>
            <w:hideMark/>
          </w:tcPr>
          <w:p w14:paraId="4A055866" w14:textId="7BB1F47F" w:rsidR="008B4713" w:rsidRPr="007C3701" w:rsidRDefault="00851004"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Glasgow (2014). </w:t>
            </w:r>
            <w:r w:rsidR="008B4713" w:rsidRPr="007C3701">
              <w:rPr>
                <w:rFonts w:ascii="Calibri" w:eastAsia="Times New Roman" w:hAnsi="Calibri" w:cs="Calibri"/>
                <w:color w:val="000000"/>
                <w:lang w:eastAsia="en-GB"/>
              </w:rPr>
              <w:t>REF2014 Environment Template</w:t>
            </w:r>
            <w:r w:rsidR="008D44A7">
              <w:rPr>
                <w:rFonts w:ascii="Calibri" w:eastAsia="Times New Roman" w:hAnsi="Calibri" w:cs="Calibri"/>
                <w:color w:val="000000"/>
                <w:lang w:eastAsia="en-GB"/>
              </w:rPr>
              <w:t xml:space="preserve">. </w:t>
            </w:r>
            <w:hyperlink r:id="rId56" w:history="1">
              <w:r w:rsidR="008D44A7" w:rsidRPr="000562AF">
                <w:rPr>
                  <w:rStyle w:val="Hyperlink"/>
                </w:rPr>
                <w:t>https://results.ref.ac.uk/(S(5mhsdcrlek45dkop3v4uw5gx))/Submissions/Environment/394</w:t>
              </w:r>
            </w:hyperlink>
          </w:p>
        </w:tc>
      </w:tr>
      <w:tr w:rsidR="008B4713" w:rsidRPr="007C3701" w14:paraId="4C7149A4"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5969D731" w14:textId="77777777" w:rsidR="008B4713" w:rsidRPr="007C3701" w:rsidRDefault="008B4713" w:rsidP="004E0087">
            <w:pPr>
              <w:spacing w:after="0" w:line="240" w:lineRule="auto"/>
              <w:jc w:val="center"/>
              <w:rPr>
                <w:rFonts w:ascii="Calibri" w:eastAsia="Times New Roman" w:hAnsi="Calibri" w:cs="Calibri"/>
                <w:b/>
                <w:bCs/>
                <w:i/>
                <w:iCs/>
                <w:color w:val="000000"/>
                <w:lang w:eastAsia="en-GB"/>
              </w:rPr>
            </w:pPr>
            <w:r w:rsidRPr="007C3701">
              <w:rPr>
                <w:rFonts w:ascii="Calibri" w:eastAsia="Times New Roman" w:hAnsi="Calibri" w:cs="Calibri"/>
                <w:b/>
                <w:bCs/>
                <w:i/>
                <w:iCs/>
                <w:color w:val="000000"/>
                <w:lang w:eastAsia="en-GB"/>
              </w:rPr>
              <w:t>Body of Research 1.1</w:t>
            </w:r>
          </w:p>
        </w:tc>
      </w:tr>
      <w:tr w:rsidR="008B4713" w:rsidRPr="007C3701" w14:paraId="2F8352B2"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3123066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w:t>
            </w:r>
          </w:p>
        </w:tc>
        <w:tc>
          <w:tcPr>
            <w:tcW w:w="9225" w:type="dxa"/>
            <w:tcBorders>
              <w:top w:val="nil"/>
              <w:left w:val="single" w:sz="4" w:space="0" w:color="auto"/>
              <w:bottom w:val="nil"/>
              <w:right w:val="single" w:sz="4" w:space="0" w:color="auto"/>
            </w:tcBorders>
            <w:shd w:val="clear" w:color="auto" w:fill="auto"/>
            <w:vAlign w:val="center"/>
            <w:hideMark/>
          </w:tcPr>
          <w:p w14:paraId="27BA4204" w14:textId="74FD9E40" w:rsidR="008B4713" w:rsidRPr="007C3701" w:rsidRDefault="00851004"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Glasgow (2014). </w:t>
            </w:r>
            <w:r w:rsidR="008B4713" w:rsidRPr="007C3701">
              <w:rPr>
                <w:rFonts w:ascii="Calibri" w:eastAsia="Times New Roman" w:hAnsi="Calibri" w:cs="Calibri"/>
                <w:color w:val="000000"/>
                <w:lang w:eastAsia="en-GB"/>
              </w:rPr>
              <w:t>REF Impact Case Study no. 41138</w:t>
            </w:r>
            <w:r w:rsidR="008D44A7">
              <w:rPr>
                <w:rFonts w:ascii="Calibri" w:eastAsia="Times New Roman" w:hAnsi="Calibri" w:cs="Calibri"/>
                <w:color w:val="000000"/>
                <w:lang w:eastAsia="en-GB"/>
              </w:rPr>
              <w:t>.</w:t>
            </w:r>
            <w:r>
              <w:rPr>
                <w:rFonts w:ascii="Calibri" w:eastAsia="Times New Roman" w:hAnsi="Calibri" w:cs="Calibri"/>
                <w:color w:val="000000"/>
                <w:lang w:eastAsia="en-GB"/>
              </w:rPr>
              <w:t xml:space="preserve"> </w:t>
            </w:r>
            <w:hyperlink r:id="rId57" w:history="1">
              <w:r>
                <w:rPr>
                  <w:rStyle w:val="Hyperlink"/>
                </w:rPr>
                <w:t>https://results.ref.ac.uk/(S(5mhsdcrlek45dkop3v4uw5gx))/Submissions/Impact/394</w:t>
              </w:r>
            </w:hyperlink>
          </w:p>
        </w:tc>
      </w:tr>
      <w:tr w:rsidR="008B4713" w:rsidRPr="007C3701" w14:paraId="771EBE14"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5C0835D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4</w:t>
            </w:r>
          </w:p>
        </w:tc>
        <w:tc>
          <w:tcPr>
            <w:tcW w:w="9225" w:type="dxa"/>
            <w:tcBorders>
              <w:top w:val="nil"/>
              <w:left w:val="single" w:sz="4" w:space="0" w:color="auto"/>
              <w:bottom w:val="nil"/>
              <w:right w:val="single" w:sz="4" w:space="0" w:color="auto"/>
            </w:tcBorders>
            <w:shd w:val="clear" w:color="auto" w:fill="auto"/>
            <w:vAlign w:val="center"/>
            <w:hideMark/>
          </w:tcPr>
          <w:p w14:paraId="4205E493" w14:textId="40ACEFAA" w:rsidR="008B4713" w:rsidRPr="007C3701" w:rsidRDefault="00851004"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Glasgow (2014). </w:t>
            </w:r>
            <w:r w:rsidR="008B4713" w:rsidRPr="007C3701">
              <w:rPr>
                <w:rFonts w:ascii="Calibri" w:eastAsia="Times New Roman" w:hAnsi="Calibri" w:cs="Calibri"/>
                <w:color w:val="000000"/>
                <w:lang w:eastAsia="en-GB"/>
              </w:rPr>
              <w:t>REF Impact Case Study no. 41144</w:t>
            </w:r>
            <w:r w:rsidR="008D44A7">
              <w:rPr>
                <w:rFonts w:ascii="Calibri" w:eastAsia="Times New Roman" w:hAnsi="Calibri" w:cs="Calibri"/>
                <w:color w:val="000000"/>
                <w:lang w:eastAsia="en-GB"/>
              </w:rPr>
              <w:t>.</w:t>
            </w:r>
            <w:r>
              <w:rPr>
                <w:rFonts w:ascii="Calibri" w:eastAsia="Times New Roman" w:hAnsi="Calibri" w:cs="Calibri"/>
                <w:color w:val="000000"/>
                <w:lang w:eastAsia="en-GB"/>
              </w:rPr>
              <w:t xml:space="preserve"> </w:t>
            </w:r>
            <w:hyperlink r:id="rId58" w:history="1">
              <w:r>
                <w:rPr>
                  <w:rStyle w:val="Hyperlink"/>
                </w:rPr>
                <w:t>https://results.ref.ac.uk/(S(5mhsdcrlek45dkop3v4uw5gx))/Submissions/Impact/394</w:t>
              </w:r>
            </w:hyperlink>
          </w:p>
        </w:tc>
      </w:tr>
      <w:tr w:rsidR="008B4713" w:rsidRPr="007C3701" w14:paraId="76A62DCF"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716F0DE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5</w:t>
            </w:r>
          </w:p>
        </w:tc>
        <w:tc>
          <w:tcPr>
            <w:tcW w:w="9225" w:type="dxa"/>
            <w:tcBorders>
              <w:top w:val="nil"/>
              <w:left w:val="single" w:sz="4" w:space="0" w:color="auto"/>
              <w:bottom w:val="nil"/>
              <w:right w:val="single" w:sz="4" w:space="0" w:color="auto"/>
            </w:tcBorders>
            <w:shd w:val="clear" w:color="auto" w:fill="auto"/>
            <w:vAlign w:val="center"/>
            <w:hideMark/>
          </w:tcPr>
          <w:p w14:paraId="4C766FA7" w14:textId="457334AF" w:rsidR="008B4713" w:rsidRPr="007C3701" w:rsidRDefault="00851004"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Glasgow (2014). </w:t>
            </w:r>
            <w:r w:rsidR="008B4713" w:rsidRPr="007C3701">
              <w:rPr>
                <w:rFonts w:ascii="Calibri" w:eastAsia="Times New Roman" w:hAnsi="Calibri" w:cs="Calibri"/>
                <w:color w:val="000000"/>
                <w:lang w:eastAsia="en-GB"/>
              </w:rPr>
              <w:t>REF Impact Case Study no. 41155</w:t>
            </w:r>
            <w:r w:rsidR="008D44A7">
              <w:rPr>
                <w:rFonts w:ascii="Calibri" w:eastAsia="Times New Roman" w:hAnsi="Calibri" w:cs="Calibri"/>
                <w:color w:val="000000"/>
                <w:lang w:eastAsia="en-GB"/>
              </w:rPr>
              <w:t>.</w:t>
            </w:r>
            <w:r>
              <w:rPr>
                <w:rFonts w:ascii="Calibri" w:eastAsia="Times New Roman" w:hAnsi="Calibri" w:cs="Calibri"/>
                <w:color w:val="000000"/>
                <w:lang w:eastAsia="en-GB"/>
              </w:rPr>
              <w:t xml:space="preserve"> </w:t>
            </w:r>
            <w:hyperlink r:id="rId59" w:history="1">
              <w:r>
                <w:rPr>
                  <w:rStyle w:val="Hyperlink"/>
                </w:rPr>
                <w:t>https://results.ref.ac.uk/(S(5mhsdcrlek45dkop3v4uw5gx))/Submissions/Impact/394</w:t>
              </w:r>
            </w:hyperlink>
          </w:p>
        </w:tc>
      </w:tr>
      <w:tr w:rsidR="008B4713" w:rsidRPr="007C3701" w14:paraId="112DBD79"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60385DB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6</w:t>
            </w:r>
          </w:p>
        </w:tc>
        <w:tc>
          <w:tcPr>
            <w:tcW w:w="9225" w:type="dxa"/>
            <w:tcBorders>
              <w:top w:val="nil"/>
              <w:left w:val="single" w:sz="4" w:space="0" w:color="auto"/>
              <w:bottom w:val="nil"/>
              <w:right w:val="single" w:sz="4" w:space="0" w:color="auto"/>
            </w:tcBorders>
            <w:shd w:val="clear" w:color="auto" w:fill="auto"/>
            <w:vAlign w:val="center"/>
            <w:hideMark/>
          </w:tcPr>
          <w:p w14:paraId="6D708867" w14:textId="3EA56DB9"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Macfarlane PW. Age, sex and the ST amplitude in health and disease. J Electrocardiol</w:t>
            </w:r>
            <w:r w:rsidR="00D32E77">
              <w:rPr>
                <w:rFonts w:ascii="Calibri" w:eastAsia="Times New Roman" w:hAnsi="Calibri" w:cs="Calibri"/>
                <w:color w:val="000000"/>
                <w:lang w:eastAsia="en-GB"/>
              </w:rPr>
              <w:t>.</w:t>
            </w:r>
            <w:r w:rsidRPr="007C3701">
              <w:rPr>
                <w:rFonts w:ascii="Calibri" w:eastAsia="Times New Roman" w:hAnsi="Calibri" w:cs="Calibri"/>
                <w:color w:val="000000"/>
                <w:lang w:eastAsia="en-GB"/>
              </w:rPr>
              <w:t xml:space="preserve"> 2001; 34 (suppl):235-41. doi: 10.1054/jelc.2001.28906</w:t>
            </w:r>
          </w:p>
        </w:tc>
      </w:tr>
      <w:tr w:rsidR="008B4713" w:rsidRPr="007C3701" w14:paraId="061726BA" w14:textId="77777777" w:rsidTr="00250B22">
        <w:trPr>
          <w:trHeight w:val="638"/>
        </w:trPr>
        <w:tc>
          <w:tcPr>
            <w:tcW w:w="551" w:type="dxa"/>
            <w:tcBorders>
              <w:top w:val="nil"/>
              <w:left w:val="single" w:sz="4" w:space="0" w:color="auto"/>
              <w:bottom w:val="nil"/>
              <w:right w:val="nil"/>
            </w:tcBorders>
            <w:shd w:val="clear" w:color="auto" w:fill="auto"/>
            <w:noWrap/>
            <w:vAlign w:val="center"/>
            <w:hideMark/>
          </w:tcPr>
          <w:p w14:paraId="22CA8DB8"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7</w:t>
            </w:r>
          </w:p>
        </w:tc>
        <w:tc>
          <w:tcPr>
            <w:tcW w:w="9225" w:type="dxa"/>
            <w:tcBorders>
              <w:top w:val="nil"/>
              <w:left w:val="single" w:sz="4" w:space="0" w:color="auto"/>
              <w:bottom w:val="nil"/>
              <w:right w:val="single" w:sz="4" w:space="0" w:color="auto"/>
            </w:tcBorders>
            <w:shd w:val="clear" w:color="auto" w:fill="auto"/>
            <w:vAlign w:val="center"/>
            <w:hideMark/>
          </w:tcPr>
          <w:p w14:paraId="4FAB9F9D" w14:textId="6B6F1724"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Macfarlane PW, Browne D, Devine B, Clark E, Miller E, Seyal J, Hampton D. Modification of ACC/ESC criteria for acute myocardial infarction. J Electrocardiol</w:t>
            </w:r>
            <w:r w:rsidR="00D32E77">
              <w:rPr>
                <w:rFonts w:ascii="Calibri" w:eastAsia="Times New Roman" w:hAnsi="Calibri" w:cs="Calibri"/>
                <w:color w:val="000000"/>
                <w:lang w:eastAsia="en-GB"/>
              </w:rPr>
              <w:t>.</w:t>
            </w:r>
            <w:r w:rsidRPr="007C3701">
              <w:rPr>
                <w:rFonts w:ascii="Calibri" w:eastAsia="Times New Roman" w:hAnsi="Calibri" w:cs="Calibri"/>
                <w:color w:val="000000"/>
                <w:lang w:eastAsia="en-GB"/>
              </w:rPr>
              <w:t xml:space="preserve"> 2004; 37 (suppl</w:t>
            </w:r>
            <w:r w:rsidR="00AD0AB4">
              <w:rPr>
                <w:rFonts w:ascii="Calibri" w:eastAsia="Times New Roman" w:hAnsi="Calibri" w:cs="Calibri"/>
                <w:color w:val="000000"/>
                <w:lang w:eastAsia="en-GB"/>
              </w:rPr>
              <w:t>.</w:t>
            </w:r>
            <w:r w:rsidRPr="007C3701">
              <w:rPr>
                <w:rFonts w:ascii="Calibri" w:eastAsia="Times New Roman" w:hAnsi="Calibri" w:cs="Calibri"/>
                <w:color w:val="000000"/>
                <w:lang w:eastAsia="en-GB"/>
              </w:rPr>
              <w:t>):98-103. doi: 10.1016/j.jelectrocard.2004.08.032</w:t>
            </w:r>
          </w:p>
        </w:tc>
      </w:tr>
      <w:tr w:rsidR="008B4713" w:rsidRPr="007C3701" w14:paraId="179BD6AF" w14:textId="77777777" w:rsidTr="00250B22">
        <w:trPr>
          <w:trHeight w:val="706"/>
        </w:trPr>
        <w:tc>
          <w:tcPr>
            <w:tcW w:w="551" w:type="dxa"/>
            <w:tcBorders>
              <w:top w:val="nil"/>
              <w:left w:val="single" w:sz="4" w:space="0" w:color="auto"/>
              <w:bottom w:val="nil"/>
              <w:right w:val="nil"/>
            </w:tcBorders>
            <w:shd w:val="clear" w:color="auto" w:fill="auto"/>
            <w:noWrap/>
            <w:vAlign w:val="center"/>
            <w:hideMark/>
          </w:tcPr>
          <w:p w14:paraId="41355522"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8</w:t>
            </w:r>
          </w:p>
        </w:tc>
        <w:tc>
          <w:tcPr>
            <w:tcW w:w="9225" w:type="dxa"/>
            <w:tcBorders>
              <w:top w:val="nil"/>
              <w:left w:val="single" w:sz="4" w:space="0" w:color="auto"/>
              <w:bottom w:val="nil"/>
              <w:right w:val="single" w:sz="4" w:space="0" w:color="auto"/>
            </w:tcBorders>
            <w:shd w:val="clear" w:color="auto" w:fill="auto"/>
            <w:vAlign w:val="center"/>
            <w:hideMark/>
          </w:tcPr>
          <w:p w14:paraId="360FCF98"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Clark EN, Sejersten M, Clemmensen P, Macfarlane PW. Automated electrocardiogram interpretation programs versus cardiologists’ triage decision making based on teletransmitted data in patients with suspected acute coronary syndrome. Am J Cardiol. 2010; 106(12):1696-702. doi: 10.1016/j.amjcard.2010.07.047.</w:t>
            </w:r>
          </w:p>
        </w:tc>
      </w:tr>
      <w:tr w:rsidR="008B4713" w:rsidRPr="007C3701" w14:paraId="79B00EFD"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5087B098"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9</w:t>
            </w:r>
          </w:p>
        </w:tc>
        <w:tc>
          <w:tcPr>
            <w:tcW w:w="9225" w:type="dxa"/>
            <w:tcBorders>
              <w:top w:val="nil"/>
              <w:left w:val="single" w:sz="4" w:space="0" w:color="auto"/>
              <w:bottom w:val="nil"/>
              <w:right w:val="single" w:sz="4" w:space="0" w:color="auto"/>
            </w:tcBorders>
            <w:shd w:val="clear" w:color="auto" w:fill="auto"/>
            <w:vAlign w:val="center"/>
            <w:hideMark/>
          </w:tcPr>
          <w:p w14:paraId="008E99D4"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Macfarlane PW, McLaughlin SC, Devine B, Yang TF. Effects of age, sex, and race on ECG interval measurements. J Electrocardiol. 1994;27 Suppl:14-19</w:t>
            </w:r>
          </w:p>
        </w:tc>
      </w:tr>
      <w:tr w:rsidR="008B4713" w:rsidRPr="007C3701" w14:paraId="0BB2DF47"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723BE9D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0</w:t>
            </w:r>
          </w:p>
        </w:tc>
        <w:tc>
          <w:tcPr>
            <w:tcW w:w="9225" w:type="dxa"/>
            <w:tcBorders>
              <w:top w:val="nil"/>
              <w:left w:val="single" w:sz="4" w:space="0" w:color="auto"/>
              <w:bottom w:val="nil"/>
              <w:right w:val="single" w:sz="4" w:space="0" w:color="auto"/>
            </w:tcBorders>
            <w:shd w:val="clear" w:color="auto" w:fill="auto"/>
            <w:vAlign w:val="center"/>
            <w:hideMark/>
          </w:tcPr>
          <w:p w14:paraId="7F877C27"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Shepherd J, Cobbe SM, Ford I, Isles CG, Lorimer AR, MacFarlane PW, McKillop JH, Packard CJ. Prevention of coronary heart disease with pravastatin in men with hypercholesterolemia. West of Scotland Coronary Prevention Study Group. N Engl J Med. 1995; 333(20):1301-7. doi: 10.1056/NEJM199511163332001</w:t>
            </w:r>
          </w:p>
        </w:tc>
      </w:tr>
      <w:tr w:rsidR="008B4713" w:rsidRPr="007C3701" w14:paraId="0F640590"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682C6B0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1</w:t>
            </w:r>
          </w:p>
        </w:tc>
        <w:tc>
          <w:tcPr>
            <w:tcW w:w="9225" w:type="dxa"/>
            <w:tcBorders>
              <w:top w:val="nil"/>
              <w:left w:val="single" w:sz="4" w:space="0" w:color="auto"/>
              <w:bottom w:val="nil"/>
              <w:right w:val="single" w:sz="4" w:space="0" w:color="auto"/>
            </w:tcBorders>
            <w:shd w:val="clear" w:color="auto" w:fill="auto"/>
            <w:vAlign w:val="center"/>
            <w:hideMark/>
          </w:tcPr>
          <w:p w14:paraId="0B13BDC6"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Emerging Risk Factors Collaboration et al. Major lipids, apolipoproteins, and risk of vascular disease. JAMA 2009; 11;302(18):1993-2000. doi: 10.1001/jama.2009.1619</w:t>
            </w:r>
          </w:p>
        </w:tc>
      </w:tr>
      <w:tr w:rsidR="008B4713" w:rsidRPr="007C3701" w14:paraId="1A16BDEE"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0B36145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2</w:t>
            </w:r>
          </w:p>
        </w:tc>
        <w:tc>
          <w:tcPr>
            <w:tcW w:w="9225" w:type="dxa"/>
            <w:tcBorders>
              <w:top w:val="nil"/>
              <w:left w:val="single" w:sz="4" w:space="0" w:color="auto"/>
              <w:bottom w:val="nil"/>
              <w:right w:val="single" w:sz="4" w:space="0" w:color="auto"/>
            </w:tcBorders>
            <w:shd w:val="clear" w:color="auto" w:fill="auto"/>
            <w:vAlign w:val="center"/>
            <w:hideMark/>
          </w:tcPr>
          <w:p w14:paraId="34B836B0"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McCarey DW, et al. Trial of Atorvastatin in Rheumatoid Arthritis (TARA): double-blind, randomised placebo-controlled trial. Lancet 2004; 19;363(9426):2015-21. doi:10.1016/S0140-6736(04)16449-0</w:t>
            </w:r>
          </w:p>
        </w:tc>
      </w:tr>
      <w:tr w:rsidR="008B4713" w:rsidRPr="007C3701" w14:paraId="6C5FD488"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75810B9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3</w:t>
            </w:r>
          </w:p>
        </w:tc>
        <w:tc>
          <w:tcPr>
            <w:tcW w:w="9225" w:type="dxa"/>
            <w:tcBorders>
              <w:top w:val="nil"/>
              <w:left w:val="single" w:sz="4" w:space="0" w:color="auto"/>
              <w:bottom w:val="nil"/>
              <w:right w:val="single" w:sz="4" w:space="0" w:color="auto"/>
            </w:tcBorders>
            <w:shd w:val="clear" w:color="auto" w:fill="auto"/>
            <w:vAlign w:val="center"/>
            <w:hideMark/>
          </w:tcPr>
          <w:p w14:paraId="72A62ED7"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Sattar N, et al. Statins and risk of incident diabetes: a collaborative meta-analysis of randomised statin trials. Lancet 2010; 27;375(9716):735-42. doi:10.1016/S0140-6736(09)61965-6</w:t>
            </w:r>
          </w:p>
        </w:tc>
      </w:tr>
      <w:tr w:rsidR="008B4713" w:rsidRPr="007C3701" w14:paraId="05151F28"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33694AE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4</w:t>
            </w:r>
          </w:p>
        </w:tc>
        <w:tc>
          <w:tcPr>
            <w:tcW w:w="9225" w:type="dxa"/>
            <w:tcBorders>
              <w:top w:val="nil"/>
              <w:left w:val="single" w:sz="4" w:space="0" w:color="auto"/>
              <w:bottom w:val="nil"/>
              <w:right w:val="single" w:sz="4" w:space="0" w:color="auto"/>
            </w:tcBorders>
            <w:shd w:val="clear" w:color="auto" w:fill="auto"/>
            <w:vAlign w:val="center"/>
            <w:hideMark/>
          </w:tcPr>
          <w:p w14:paraId="696C9175"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Preiss D, et al. Risk of incident diabetes with intensive-dose compared with moderate-dose statin therapy: a meta-analysis. JAMA 2011; 22;305(24):2556-64. doi: 10.1001/jama.2011.860.</w:t>
            </w:r>
          </w:p>
        </w:tc>
      </w:tr>
      <w:tr w:rsidR="008B4713" w:rsidRPr="007C3701" w14:paraId="6101631A"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1658F95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5</w:t>
            </w:r>
          </w:p>
        </w:tc>
        <w:tc>
          <w:tcPr>
            <w:tcW w:w="9225" w:type="dxa"/>
            <w:tcBorders>
              <w:top w:val="nil"/>
              <w:left w:val="single" w:sz="4" w:space="0" w:color="auto"/>
              <w:bottom w:val="nil"/>
              <w:right w:val="single" w:sz="4" w:space="0" w:color="auto"/>
            </w:tcBorders>
            <w:shd w:val="clear" w:color="auto" w:fill="auto"/>
            <w:vAlign w:val="center"/>
            <w:hideMark/>
          </w:tcPr>
          <w:p w14:paraId="6E62D7E5"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Ford I et al., for the WOSCOPS Group. Long-term follow-up of the West of Scotland Coronary Prevention Study. N Engl J Med. 2007; 357: 1477–1486 doi: 10.1056/NEJMoa065994.</w:t>
            </w:r>
          </w:p>
        </w:tc>
      </w:tr>
      <w:tr w:rsidR="008B4713" w:rsidRPr="007C3701" w14:paraId="4071D252"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0D43C07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6</w:t>
            </w:r>
          </w:p>
        </w:tc>
        <w:tc>
          <w:tcPr>
            <w:tcW w:w="9225" w:type="dxa"/>
            <w:tcBorders>
              <w:top w:val="nil"/>
              <w:left w:val="single" w:sz="4" w:space="0" w:color="auto"/>
              <w:bottom w:val="nil"/>
              <w:right w:val="single" w:sz="4" w:space="0" w:color="auto"/>
            </w:tcBorders>
            <w:shd w:val="clear" w:color="auto" w:fill="auto"/>
            <w:vAlign w:val="center"/>
            <w:hideMark/>
          </w:tcPr>
          <w:p w14:paraId="7B3BCE9A"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PROSPER Study Group. PROspective Study of Pravastatin in the Elderly at Risk. Pravastatin in elderly individuals at risk of vascular disease (PROSPER): a randomised controlled trial. Lancet 2002; 360: 1623–1630 doi: 10.1016/S0140-6736(02)11600-X.</w:t>
            </w:r>
          </w:p>
        </w:tc>
      </w:tr>
      <w:tr w:rsidR="008B4713" w:rsidRPr="007C3701" w14:paraId="322147C1"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699E6EA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7</w:t>
            </w:r>
          </w:p>
        </w:tc>
        <w:tc>
          <w:tcPr>
            <w:tcW w:w="9225" w:type="dxa"/>
            <w:tcBorders>
              <w:top w:val="nil"/>
              <w:left w:val="single" w:sz="4" w:space="0" w:color="auto"/>
              <w:bottom w:val="nil"/>
              <w:right w:val="single" w:sz="4" w:space="0" w:color="auto"/>
            </w:tcBorders>
            <w:shd w:val="clear" w:color="auto" w:fill="auto"/>
            <w:vAlign w:val="center"/>
            <w:hideMark/>
          </w:tcPr>
          <w:p w14:paraId="7E08C959"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McConnachie A et al. Long-term impact on healthcare resource utilization of statin treatment, and its cost effectiveness in the primary prevention of cardiovascular disease: a record linkage study. Eur Heart J. 2013 (published online Jul 9) doi:10.1093/eurheartj/eht232.</w:t>
            </w:r>
          </w:p>
        </w:tc>
      </w:tr>
      <w:tr w:rsidR="008B4713" w:rsidRPr="007C3701" w14:paraId="45D5C1A3" w14:textId="77777777" w:rsidTr="004E0087">
        <w:trPr>
          <w:trHeight w:val="1200"/>
        </w:trPr>
        <w:tc>
          <w:tcPr>
            <w:tcW w:w="551" w:type="dxa"/>
            <w:tcBorders>
              <w:top w:val="nil"/>
              <w:left w:val="single" w:sz="4" w:space="0" w:color="auto"/>
              <w:bottom w:val="nil"/>
              <w:right w:val="nil"/>
            </w:tcBorders>
            <w:shd w:val="clear" w:color="auto" w:fill="auto"/>
            <w:noWrap/>
            <w:vAlign w:val="center"/>
            <w:hideMark/>
          </w:tcPr>
          <w:p w14:paraId="41CA8AA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8</w:t>
            </w:r>
          </w:p>
        </w:tc>
        <w:tc>
          <w:tcPr>
            <w:tcW w:w="9225" w:type="dxa"/>
            <w:tcBorders>
              <w:top w:val="nil"/>
              <w:left w:val="single" w:sz="4" w:space="0" w:color="auto"/>
              <w:bottom w:val="nil"/>
              <w:right w:val="single" w:sz="4" w:space="0" w:color="auto"/>
            </w:tcBorders>
            <w:shd w:val="clear" w:color="auto" w:fill="auto"/>
            <w:vAlign w:val="center"/>
            <w:hideMark/>
          </w:tcPr>
          <w:p w14:paraId="12363D2E"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Sever PS et al. Prevention of coronary and stroke events with atorvastatin in hypertensive patients who have average or lower-than-average cholesterol concentrations, in the Anglo-Scandinavian Cardiac Outcomes Trial-Lipid Lowering Arm (ASCOT-LLA): a multicentre randomised controlled trial. Lancet. 2003; 361:1149–1158 doi:10.1016/S0140-6736(03)12948-0.</w:t>
            </w:r>
          </w:p>
        </w:tc>
      </w:tr>
      <w:tr w:rsidR="008B4713" w:rsidRPr="007C3701" w14:paraId="40A162C1" w14:textId="77777777" w:rsidTr="004E0087">
        <w:trPr>
          <w:trHeight w:val="600"/>
        </w:trPr>
        <w:tc>
          <w:tcPr>
            <w:tcW w:w="551" w:type="dxa"/>
            <w:tcBorders>
              <w:top w:val="nil"/>
              <w:left w:val="single" w:sz="4" w:space="0" w:color="auto"/>
              <w:bottom w:val="single" w:sz="4" w:space="0" w:color="auto"/>
              <w:right w:val="nil"/>
            </w:tcBorders>
            <w:shd w:val="clear" w:color="auto" w:fill="auto"/>
            <w:noWrap/>
            <w:vAlign w:val="center"/>
            <w:hideMark/>
          </w:tcPr>
          <w:p w14:paraId="34725F56"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9</w:t>
            </w:r>
          </w:p>
        </w:tc>
        <w:tc>
          <w:tcPr>
            <w:tcW w:w="9225" w:type="dxa"/>
            <w:tcBorders>
              <w:top w:val="nil"/>
              <w:left w:val="single" w:sz="4" w:space="0" w:color="auto"/>
              <w:bottom w:val="single" w:sz="4" w:space="0" w:color="auto"/>
              <w:right w:val="single" w:sz="4" w:space="0" w:color="auto"/>
            </w:tcBorders>
            <w:shd w:val="clear" w:color="auto" w:fill="auto"/>
            <w:vAlign w:val="center"/>
            <w:hideMark/>
          </w:tcPr>
          <w:p w14:paraId="22C026E8"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Ridker PM et al., for the JUPITER Study Group. Rosuvastatin to prevent vascular events in men and women with elevated C-reactive protein. N Engl J Med. 2008; 359: 2195-2207 doi: 10.1056/NEJMoa0807646.</w:t>
            </w:r>
          </w:p>
        </w:tc>
      </w:tr>
      <w:tr w:rsidR="008B4713" w:rsidRPr="007C3701" w14:paraId="2F249FE2"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A56631A" w14:textId="77777777" w:rsidR="008B4713" w:rsidRPr="007C3701" w:rsidRDefault="008B4713" w:rsidP="004E0087">
            <w:pPr>
              <w:spacing w:after="0" w:line="240" w:lineRule="auto"/>
              <w:jc w:val="center"/>
              <w:rPr>
                <w:rFonts w:ascii="Calibri" w:eastAsia="Times New Roman" w:hAnsi="Calibri" w:cs="Calibri"/>
                <w:b/>
                <w:bCs/>
                <w:i/>
                <w:iCs/>
                <w:color w:val="000000"/>
                <w:lang w:eastAsia="en-GB"/>
              </w:rPr>
            </w:pPr>
            <w:r w:rsidRPr="007C3701">
              <w:rPr>
                <w:rFonts w:ascii="Calibri" w:eastAsia="Times New Roman" w:hAnsi="Calibri" w:cs="Calibri"/>
                <w:b/>
                <w:bCs/>
                <w:i/>
                <w:iCs/>
                <w:color w:val="000000"/>
                <w:lang w:eastAsia="en-GB"/>
              </w:rPr>
              <w:t>Body of Research 1.2</w:t>
            </w:r>
          </w:p>
        </w:tc>
      </w:tr>
      <w:tr w:rsidR="008B4713" w:rsidRPr="007C3701" w14:paraId="40572666"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2B1666D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0</w:t>
            </w:r>
          </w:p>
        </w:tc>
        <w:tc>
          <w:tcPr>
            <w:tcW w:w="9225" w:type="dxa"/>
            <w:tcBorders>
              <w:top w:val="nil"/>
              <w:left w:val="single" w:sz="4" w:space="0" w:color="auto"/>
              <w:bottom w:val="nil"/>
              <w:right w:val="single" w:sz="4" w:space="0" w:color="auto"/>
            </w:tcBorders>
            <w:shd w:val="clear" w:color="auto" w:fill="auto"/>
            <w:vAlign w:val="center"/>
            <w:hideMark/>
          </w:tcPr>
          <w:p w14:paraId="1574E3E3" w14:textId="6FB8F4F0" w:rsidR="008B4713" w:rsidRPr="007C3701" w:rsidRDefault="006140DB"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niversity of Glasgow (2014)</w:t>
            </w:r>
            <w:r w:rsidR="000C0AA0">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008B4713" w:rsidRPr="007C3701">
              <w:rPr>
                <w:rFonts w:ascii="Calibri" w:eastAsia="Times New Roman" w:hAnsi="Calibri" w:cs="Calibri"/>
                <w:color w:val="000000"/>
                <w:lang w:eastAsia="en-GB"/>
              </w:rPr>
              <w:t>REF Impact Case Study no. 41153</w:t>
            </w:r>
            <w:r>
              <w:rPr>
                <w:rFonts w:ascii="Calibri" w:eastAsia="Times New Roman" w:hAnsi="Calibri" w:cs="Calibri"/>
                <w:color w:val="000000"/>
                <w:lang w:eastAsia="en-GB"/>
              </w:rPr>
              <w:t xml:space="preserve">. </w:t>
            </w:r>
            <w:hyperlink r:id="rId60" w:history="1">
              <w:r>
                <w:rPr>
                  <w:rStyle w:val="Hyperlink"/>
                </w:rPr>
                <w:t>https://results.ref.ac.uk/(S(5mhsdcrlek45dkop3v4uw5gx))/Submissions/Impact/394</w:t>
              </w:r>
            </w:hyperlink>
          </w:p>
        </w:tc>
      </w:tr>
      <w:tr w:rsidR="008B4713" w:rsidRPr="007C3701" w14:paraId="3934B731"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6A68F3F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1</w:t>
            </w:r>
          </w:p>
        </w:tc>
        <w:tc>
          <w:tcPr>
            <w:tcW w:w="9225" w:type="dxa"/>
            <w:tcBorders>
              <w:top w:val="nil"/>
              <w:left w:val="single" w:sz="4" w:space="0" w:color="auto"/>
              <w:bottom w:val="nil"/>
              <w:right w:val="single" w:sz="4" w:space="0" w:color="auto"/>
            </w:tcBorders>
            <w:shd w:val="clear" w:color="auto" w:fill="auto"/>
            <w:vAlign w:val="center"/>
            <w:hideMark/>
          </w:tcPr>
          <w:p w14:paraId="57642D8F" w14:textId="25999373" w:rsidR="008B4713" w:rsidRPr="007C3701" w:rsidRDefault="006140DB"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niversity of Glasgow (2014)</w:t>
            </w:r>
            <w:r w:rsidR="000C0AA0">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008B4713" w:rsidRPr="007C3701">
              <w:rPr>
                <w:rFonts w:ascii="Calibri" w:eastAsia="Times New Roman" w:hAnsi="Calibri" w:cs="Calibri"/>
                <w:color w:val="000000"/>
                <w:lang w:eastAsia="en-GB"/>
              </w:rPr>
              <w:t>REF Impact Case Study no. 41156</w:t>
            </w:r>
            <w:r w:rsidR="008D44A7">
              <w:rPr>
                <w:rFonts w:ascii="Calibri" w:eastAsia="Times New Roman" w:hAnsi="Calibri" w:cs="Calibri"/>
                <w:color w:val="000000"/>
                <w:lang w:eastAsia="en-GB"/>
              </w:rPr>
              <w:t>.</w:t>
            </w:r>
            <w:r>
              <w:rPr>
                <w:rFonts w:ascii="Calibri" w:eastAsia="Times New Roman" w:hAnsi="Calibri" w:cs="Calibri"/>
                <w:color w:val="000000"/>
                <w:lang w:eastAsia="en-GB"/>
              </w:rPr>
              <w:t xml:space="preserve"> </w:t>
            </w:r>
            <w:hyperlink r:id="rId61" w:history="1">
              <w:r>
                <w:rPr>
                  <w:rStyle w:val="Hyperlink"/>
                </w:rPr>
                <w:t>https://results.ref.ac.uk/(S(5mhsdcrlek45dkop3v4uw5gx))/Submissions/Impact/394</w:t>
              </w:r>
            </w:hyperlink>
          </w:p>
        </w:tc>
      </w:tr>
      <w:tr w:rsidR="008B4713" w:rsidRPr="007C3701" w14:paraId="6A71DC2C"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3664B06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2</w:t>
            </w:r>
          </w:p>
        </w:tc>
        <w:tc>
          <w:tcPr>
            <w:tcW w:w="9225" w:type="dxa"/>
            <w:tcBorders>
              <w:top w:val="nil"/>
              <w:left w:val="single" w:sz="4" w:space="0" w:color="auto"/>
              <w:bottom w:val="nil"/>
              <w:right w:val="single" w:sz="4" w:space="0" w:color="auto"/>
            </w:tcBorders>
            <w:shd w:val="clear" w:color="auto" w:fill="auto"/>
            <w:vAlign w:val="center"/>
            <w:hideMark/>
          </w:tcPr>
          <w:p w14:paraId="4FCF9AC8"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CIBIS-2 Investigators and Committees. The Cardiac Insufficiency Bisoprolol Study II (CIBIS-II): a randomised trial. Lancet 1999; 353: 9–13. doi: 10.1016/S0140-6736(98)11181-9.</w:t>
            </w:r>
          </w:p>
        </w:tc>
      </w:tr>
      <w:tr w:rsidR="008B4713" w:rsidRPr="007C3701" w14:paraId="46C94A28"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2D1864F1"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3</w:t>
            </w:r>
          </w:p>
        </w:tc>
        <w:tc>
          <w:tcPr>
            <w:tcW w:w="9225" w:type="dxa"/>
            <w:tcBorders>
              <w:top w:val="nil"/>
              <w:left w:val="single" w:sz="4" w:space="0" w:color="auto"/>
              <w:bottom w:val="nil"/>
              <w:right w:val="single" w:sz="4" w:space="0" w:color="auto"/>
            </w:tcBorders>
            <w:shd w:val="clear" w:color="auto" w:fill="auto"/>
            <w:vAlign w:val="center"/>
            <w:hideMark/>
          </w:tcPr>
          <w:p w14:paraId="1BE54D0A"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ATLAS Study Group. Comparative effects of low and high doses of the angiotensin-converting enzyme inhibitor, lisinopril, on morbidity and mortality in chronic heart failure. Circulation 1999; 100: 2312–2318. doi: 10.1161/01.CIR.100.23.2312</w:t>
            </w:r>
          </w:p>
        </w:tc>
      </w:tr>
      <w:tr w:rsidR="008B4713" w:rsidRPr="007C3701" w14:paraId="382E9975"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332EABF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4</w:t>
            </w:r>
          </w:p>
        </w:tc>
        <w:tc>
          <w:tcPr>
            <w:tcW w:w="9225" w:type="dxa"/>
            <w:tcBorders>
              <w:top w:val="nil"/>
              <w:left w:val="single" w:sz="4" w:space="0" w:color="auto"/>
              <w:bottom w:val="nil"/>
              <w:right w:val="single" w:sz="4" w:space="0" w:color="auto"/>
            </w:tcBorders>
            <w:shd w:val="clear" w:color="auto" w:fill="auto"/>
            <w:vAlign w:val="center"/>
            <w:hideMark/>
          </w:tcPr>
          <w:p w14:paraId="2088B904"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CHARM Investigators and Committees. Effects of candesartan in patients with chronic heart failure and reduced left-ventricular systolic function taking angiotensin-converting-enzyme inhibitors: the CHARM-Added trial. Lancet 2003; 362:767–771. doi: 10.1016/S0140-6736(03)14283.</w:t>
            </w:r>
          </w:p>
        </w:tc>
      </w:tr>
      <w:tr w:rsidR="008B4713" w:rsidRPr="007C3701" w14:paraId="0F5C14FF"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6EC1F086"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5</w:t>
            </w:r>
          </w:p>
        </w:tc>
        <w:tc>
          <w:tcPr>
            <w:tcW w:w="9225" w:type="dxa"/>
            <w:tcBorders>
              <w:top w:val="nil"/>
              <w:left w:val="single" w:sz="4" w:space="0" w:color="auto"/>
              <w:bottom w:val="nil"/>
              <w:right w:val="single" w:sz="4" w:space="0" w:color="auto"/>
            </w:tcBorders>
            <w:shd w:val="clear" w:color="auto" w:fill="auto"/>
            <w:vAlign w:val="center"/>
            <w:hideMark/>
          </w:tcPr>
          <w:p w14:paraId="21352869"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Valsartan in Acute Myocardial Infarction Trial (VALIANT) Investigators. Valsartan, captopril, or both in myocardial infarction complicated by heart failure, left ventricular dysfunction, or both. N Engl J Med 2003; 349:1893–1906. doi: 10.1056/NEJMoa032292.</w:t>
            </w:r>
          </w:p>
        </w:tc>
      </w:tr>
      <w:tr w:rsidR="008B4713" w:rsidRPr="007C3701" w14:paraId="15551931"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5A9E2DB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6</w:t>
            </w:r>
          </w:p>
        </w:tc>
        <w:tc>
          <w:tcPr>
            <w:tcW w:w="9225" w:type="dxa"/>
            <w:tcBorders>
              <w:top w:val="nil"/>
              <w:left w:val="single" w:sz="4" w:space="0" w:color="auto"/>
              <w:bottom w:val="nil"/>
              <w:right w:val="single" w:sz="4" w:space="0" w:color="auto"/>
            </w:tcBorders>
            <w:shd w:val="clear" w:color="auto" w:fill="auto"/>
            <w:vAlign w:val="center"/>
            <w:hideMark/>
          </w:tcPr>
          <w:p w14:paraId="014D80DC"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EMPHASIS-HF Study Group. Eplerenone in patients with systolic heart failure and mild symptoms. N Engl J Med 2011; 364:11–21. doi: 10.1056/NEJMoa1009492.</w:t>
            </w:r>
          </w:p>
        </w:tc>
      </w:tr>
      <w:tr w:rsidR="008B4713" w:rsidRPr="007C3701" w14:paraId="3819DF82"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7CB4392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7</w:t>
            </w:r>
          </w:p>
        </w:tc>
        <w:tc>
          <w:tcPr>
            <w:tcW w:w="9225" w:type="dxa"/>
            <w:tcBorders>
              <w:top w:val="nil"/>
              <w:left w:val="single" w:sz="4" w:space="0" w:color="auto"/>
              <w:bottom w:val="nil"/>
              <w:right w:val="single" w:sz="4" w:space="0" w:color="auto"/>
            </w:tcBorders>
            <w:shd w:val="clear" w:color="auto" w:fill="auto"/>
            <w:vAlign w:val="center"/>
            <w:hideMark/>
          </w:tcPr>
          <w:p w14:paraId="29017608"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McDonagh TA, et al. Biochemical detection of left-ventricular systolic dysfunction. Lancet 1998; 351: 9–13. doi: 10.1016/S0140-6736(97)03034-1</w:t>
            </w:r>
          </w:p>
        </w:tc>
      </w:tr>
      <w:tr w:rsidR="008B4713" w:rsidRPr="007C3701" w14:paraId="2ECA0AEB"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53A0467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8</w:t>
            </w:r>
          </w:p>
        </w:tc>
        <w:tc>
          <w:tcPr>
            <w:tcW w:w="9225" w:type="dxa"/>
            <w:tcBorders>
              <w:top w:val="nil"/>
              <w:left w:val="single" w:sz="4" w:space="0" w:color="auto"/>
              <w:bottom w:val="nil"/>
              <w:right w:val="single" w:sz="4" w:space="0" w:color="auto"/>
            </w:tcBorders>
            <w:shd w:val="clear" w:color="auto" w:fill="auto"/>
            <w:vAlign w:val="center"/>
            <w:hideMark/>
          </w:tcPr>
          <w:p w14:paraId="46BBD43D"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Blue L, et al. Randomised controlled trial of specialist nurse intervention in heart failure. BMJ 2001; 323715-718. doi:10.1136/bmj.323.7315.715</w:t>
            </w:r>
          </w:p>
        </w:tc>
      </w:tr>
      <w:tr w:rsidR="008B4713" w:rsidRPr="007C3701" w14:paraId="40288DBB"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18119C4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9</w:t>
            </w:r>
          </w:p>
        </w:tc>
        <w:tc>
          <w:tcPr>
            <w:tcW w:w="9225" w:type="dxa"/>
            <w:tcBorders>
              <w:top w:val="nil"/>
              <w:left w:val="single" w:sz="4" w:space="0" w:color="auto"/>
              <w:bottom w:val="nil"/>
              <w:right w:val="single" w:sz="4" w:space="0" w:color="auto"/>
            </w:tcBorders>
            <w:shd w:val="clear" w:color="auto" w:fill="auto"/>
            <w:vAlign w:val="center"/>
            <w:hideMark/>
          </w:tcPr>
          <w:p w14:paraId="76A557DC"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McMurray J et al. Antiarrhythmic effect of carvedilol after acute myocardial infarction: results of the Carvedilol Post-Infarct Survival Control in Left Ventricular Dysfunction (CAPRICORN) trial. J Am Coll Cardiol 2005; 45: 525–530 doi:10.1016/j.jacc.2004.09.076.</w:t>
            </w:r>
          </w:p>
        </w:tc>
      </w:tr>
      <w:tr w:rsidR="008B4713" w:rsidRPr="007C3701" w14:paraId="0E18F6AB"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6ED20DA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0</w:t>
            </w:r>
          </w:p>
        </w:tc>
        <w:tc>
          <w:tcPr>
            <w:tcW w:w="9225" w:type="dxa"/>
            <w:tcBorders>
              <w:top w:val="nil"/>
              <w:left w:val="single" w:sz="4" w:space="0" w:color="auto"/>
              <w:bottom w:val="nil"/>
              <w:right w:val="single" w:sz="4" w:space="0" w:color="auto"/>
            </w:tcBorders>
            <w:shd w:val="clear" w:color="auto" w:fill="auto"/>
            <w:vAlign w:val="center"/>
            <w:hideMark/>
          </w:tcPr>
          <w:p w14:paraId="0B63C8BF"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Ducharme A et al. Prevention of atrial fibrillation in patients with symptomatic chronic heart failure by candesartan in the Candesartan in Heart failure: assessment of Reduction in Mortality and morbidity (CHARM) program. Am Heart J 2006; 151: 985–991 doi:10.1016/j.ahj.2005.06.036.</w:t>
            </w:r>
          </w:p>
        </w:tc>
      </w:tr>
      <w:tr w:rsidR="008B4713" w:rsidRPr="007C3701" w14:paraId="081C3EA4"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6EBBC932"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1</w:t>
            </w:r>
          </w:p>
        </w:tc>
        <w:tc>
          <w:tcPr>
            <w:tcW w:w="9225" w:type="dxa"/>
            <w:tcBorders>
              <w:top w:val="nil"/>
              <w:left w:val="single" w:sz="4" w:space="0" w:color="auto"/>
              <w:bottom w:val="nil"/>
              <w:right w:val="single" w:sz="4" w:space="0" w:color="auto"/>
            </w:tcBorders>
            <w:shd w:val="clear" w:color="auto" w:fill="auto"/>
            <w:vAlign w:val="center"/>
            <w:hideMark/>
          </w:tcPr>
          <w:p w14:paraId="35228384"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Khand AU et al. Carvedilol alone or in combination with digoxin for the management of atrial fibrillation in patients with heart failure? J Am Coll Cardiol 2003; 42: 1944–1951 doi:10.1016/j.jacc.2003.07.020.</w:t>
            </w:r>
          </w:p>
        </w:tc>
      </w:tr>
      <w:tr w:rsidR="008B4713" w:rsidRPr="007C3701" w14:paraId="5FAA5F61"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3E9BCB5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2</w:t>
            </w:r>
          </w:p>
        </w:tc>
        <w:tc>
          <w:tcPr>
            <w:tcW w:w="9225" w:type="dxa"/>
            <w:tcBorders>
              <w:top w:val="nil"/>
              <w:left w:val="single" w:sz="4" w:space="0" w:color="auto"/>
              <w:bottom w:val="nil"/>
              <w:right w:val="single" w:sz="4" w:space="0" w:color="auto"/>
            </w:tcBorders>
            <w:shd w:val="clear" w:color="auto" w:fill="auto"/>
            <w:vAlign w:val="center"/>
            <w:hideMark/>
          </w:tcPr>
          <w:p w14:paraId="79D446BB"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MacDonald MR et al. Radiofrequency ablation for persistent atrial fibrillation in patients with advanced heart failure and severe left ventricular systolic dysfunction: a randomised controlled trial. Heart 2011; 97: 740–747 doi:10.1136/hrt.2010.207340.</w:t>
            </w:r>
          </w:p>
        </w:tc>
      </w:tr>
      <w:tr w:rsidR="008B4713" w:rsidRPr="007C3701" w14:paraId="070FE3E7"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2619F85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3</w:t>
            </w:r>
          </w:p>
        </w:tc>
        <w:tc>
          <w:tcPr>
            <w:tcW w:w="9225" w:type="dxa"/>
            <w:tcBorders>
              <w:top w:val="nil"/>
              <w:left w:val="single" w:sz="4" w:space="0" w:color="auto"/>
              <w:bottom w:val="nil"/>
              <w:right w:val="single" w:sz="4" w:space="0" w:color="auto"/>
            </w:tcBorders>
            <w:shd w:val="clear" w:color="auto" w:fill="auto"/>
            <w:vAlign w:val="center"/>
            <w:hideMark/>
          </w:tcPr>
          <w:p w14:paraId="4D59BF62"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Køber L et al. Increased mortality after dronedarone therapy for severe heart failure. N Engl J Med 2008; 358: 2678–2687 doi:10.1056/NEJMoa0800456.</w:t>
            </w:r>
          </w:p>
        </w:tc>
      </w:tr>
      <w:tr w:rsidR="008B4713" w:rsidRPr="007C3701" w14:paraId="1F5C6AB2"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07A6CB78"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4</w:t>
            </w:r>
          </w:p>
        </w:tc>
        <w:tc>
          <w:tcPr>
            <w:tcW w:w="9225" w:type="dxa"/>
            <w:tcBorders>
              <w:top w:val="nil"/>
              <w:left w:val="single" w:sz="4" w:space="0" w:color="auto"/>
              <w:bottom w:val="nil"/>
              <w:right w:val="single" w:sz="4" w:space="0" w:color="auto"/>
            </w:tcBorders>
            <w:shd w:val="clear" w:color="auto" w:fill="auto"/>
            <w:vAlign w:val="center"/>
            <w:hideMark/>
          </w:tcPr>
          <w:p w14:paraId="24D87710"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Granger CB et al. Apixaban versus warfarin in patients with atrial fibrillation. N Engl J Med 2011; 365: 981–992 doi:10.1056/NEJMoa1107039.</w:t>
            </w:r>
          </w:p>
        </w:tc>
      </w:tr>
      <w:tr w:rsidR="008B4713" w:rsidRPr="007C3701" w14:paraId="5FF45DAC" w14:textId="77777777" w:rsidTr="00047667">
        <w:trPr>
          <w:trHeight w:val="300"/>
        </w:trPr>
        <w:tc>
          <w:tcPr>
            <w:tcW w:w="551" w:type="dxa"/>
            <w:tcBorders>
              <w:top w:val="nil"/>
              <w:left w:val="single" w:sz="4" w:space="0" w:color="auto"/>
              <w:bottom w:val="nil"/>
              <w:right w:val="nil"/>
            </w:tcBorders>
            <w:shd w:val="clear" w:color="auto" w:fill="auto"/>
            <w:noWrap/>
            <w:vAlign w:val="center"/>
            <w:hideMark/>
          </w:tcPr>
          <w:p w14:paraId="3775E5E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5</w:t>
            </w:r>
          </w:p>
        </w:tc>
        <w:tc>
          <w:tcPr>
            <w:tcW w:w="9225" w:type="dxa"/>
            <w:tcBorders>
              <w:top w:val="nil"/>
              <w:left w:val="single" w:sz="4" w:space="0" w:color="auto"/>
              <w:bottom w:val="nil"/>
              <w:right w:val="single" w:sz="4" w:space="0" w:color="auto"/>
            </w:tcBorders>
            <w:shd w:val="clear" w:color="auto" w:fill="auto"/>
            <w:vAlign w:val="center"/>
            <w:hideMark/>
          </w:tcPr>
          <w:p w14:paraId="41010A49" w14:textId="0FBA6AC9" w:rsidR="008B4713" w:rsidRPr="007C3701" w:rsidRDefault="00A56355" w:rsidP="004E0087">
            <w:pPr>
              <w:spacing w:after="0" w:line="240" w:lineRule="auto"/>
              <w:rPr>
                <w:rFonts w:ascii="Calibri" w:eastAsia="Times New Roman" w:hAnsi="Calibri" w:cs="Calibri"/>
                <w:color w:val="000000"/>
                <w:lang w:eastAsia="en-GB"/>
              </w:rPr>
            </w:pPr>
            <w:hyperlink r:id="rId62" w:history="1">
              <w:r w:rsidR="00047667" w:rsidRPr="000562AF">
                <w:rPr>
                  <w:rStyle w:val="Hyperlink"/>
                  <w:rFonts w:ascii="Calibri" w:eastAsia="Times New Roman" w:hAnsi="Calibri" w:cs="Calibri"/>
                  <w:lang w:eastAsia="en-GB"/>
                </w:rPr>
                <w:t>https://www.linkedin.com/in/marc-henis-a171b716/</w:t>
              </w:r>
            </w:hyperlink>
            <w:r w:rsidR="00047667">
              <w:rPr>
                <w:rFonts w:ascii="Calibri" w:eastAsia="Times New Roman" w:hAnsi="Calibri" w:cs="Calibri"/>
                <w:color w:val="000000"/>
                <w:lang w:eastAsia="en-GB"/>
              </w:rPr>
              <w:t xml:space="preserve"> (accessed 4 September 2019)</w:t>
            </w:r>
          </w:p>
        </w:tc>
      </w:tr>
      <w:tr w:rsidR="008B4713" w:rsidRPr="007C3701" w14:paraId="4401D1A8" w14:textId="77777777" w:rsidTr="00047667">
        <w:trPr>
          <w:trHeight w:val="300"/>
        </w:trPr>
        <w:tc>
          <w:tcPr>
            <w:tcW w:w="551" w:type="dxa"/>
            <w:tcBorders>
              <w:top w:val="nil"/>
              <w:left w:val="single" w:sz="4" w:space="0" w:color="auto"/>
              <w:bottom w:val="nil"/>
              <w:right w:val="nil"/>
            </w:tcBorders>
            <w:shd w:val="clear" w:color="auto" w:fill="auto"/>
            <w:noWrap/>
            <w:vAlign w:val="center"/>
            <w:hideMark/>
          </w:tcPr>
          <w:p w14:paraId="3CBA7071"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6</w:t>
            </w:r>
          </w:p>
        </w:tc>
        <w:tc>
          <w:tcPr>
            <w:tcW w:w="9225" w:type="dxa"/>
            <w:tcBorders>
              <w:top w:val="nil"/>
              <w:left w:val="single" w:sz="4" w:space="0" w:color="auto"/>
              <w:bottom w:val="nil"/>
              <w:right w:val="single" w:sz="4" w:space="0" w:color="auto"/>
            </w:tcBorders>
            <w:shd w:val="clear" w:color="auto" w:fill="auto"/>
            <w:vAlign w:val="center"/>
            <w:hideMark/>
          </w:tcPr>
          <w:p w14:paraId="57787A8A" w14:textId="7D9F69D9" w:rsidR="008B4713" w:rsidRPr="007C3701" w:rsidRDefault="00A56355" w:rsidP="004E0087">
            <w:pPr>
              <w:spacing w:after="0" w:line="240" w:lineRule="auto"/>
              <w:rPr>
                <w:rFonts w:ascii="Calibri" w:eastAsia="Times New Roman" w:hAnsi="Calibri" w:cs="Calibri"/>
                <w:color w:val="000000"/>
                <w:lang w:eastAsia="en-GB"/>
              </w:rPr>
            </w:pPr>
            <w:hyperlink r:id="rId63" w:history="1">
              <w:r w:rsidR="00047667" w:rsidRPr="000562AF">
                <w:rPr>
                  <w:rStyle w:val="Hyperlink"/>
                  <w:rFonts w:ascii="Calibri" w:eastAsia="Times New Roman" w:hAnsi="Calibri" w:cs="Calibri"/>
                  <w:lang w:eastAsia="en-GB"/>
                </w:rPr>
                <w:t>http://www.uniqure.com/about/about-management-team-steve-zelenkofske.php</w:t>
              </w:r>
            </w:hyperlink>
            <w:r w:rsidR="00047667">
              <w:rPr>
                <w:rFonts w:ascii="Calibri" w:eastAsia="Times New Roman" w:hAnsi="Calibri" w:cs="Calibri"/>
                <w:color w:val="000000"/>
                <w:lang w:eastAsia="en-GB"/>
              </w:rPr>
              <w:t xml:space="preserve"> (accessed 4 September 2019)</w:t>
            </w:r>
          </w:p>
        </w:tc>
      </w:tr>
      <w:tr w:rsidR="008B4713" w:rsidRPr="007C3701" w14:paraId="02A53EF6" w14:textId="77777777" w:rsidTr="00047667">
        <w:trPr>
          <w:trHeight w:val="600"/>
        </w:trPr>
        <w:tc>
          <w:tcPr>
            <w:tcW w:w="551" w:type="dxa"/>
            <w:tcBorders>
              <w:top w:val="nil"/>
              <w:left w:val="single" w:sz="4" w:space="0" w:color="auto"/>
              <w:bottom w:val="nil"/>
              <w:right w:val="nil"/>
            </w:tcBorders>
            <w:shd w:val="clear" w:color="auto" w:fill="auto"/>
            <w:noWrap/>
            <w:vAlign w:val="center"/>
            <w:hideMark/>
          </w:tcPr>
          <w:p w14:paraId="14D4E57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7</w:t>
            </w:r>
          </w:p>
        </w:tc>
        <w:tc>
          <w:tcPr>
            <w:tcW w:w="9225" w:type="dxa"/>
            <w:tcBorders>
              <w:top w:val="nil"/>
              <w:left w:val="single" w:sz="4" w:space="0" w:color="auto"/>
              <w:bottom w:val="nil"/>
              <w:right w:val="single" w:sz="4" w:space="0" w:color="auto"/>
            </w:tcBorders>
            <w:shd w:val="clear" w:color="auto" w:fill="auto"/>
            <w:vAlign w:val="center"/>
            <w:hideMark/>
          </w:tcPr>
          <w:p w14:paraId="46749C84" w14:textId="67AC98F3" w:rsidR="008B4713" w:rsidRPr="007C3701" w:rsidRDefault="00A56355" w:rsidP="004E0087">
            <w:pPr>
              <w:spacing w:after="0" w:line="240" w:lineRule="auto"/>
              <w:rPr>
                <w:rFonts w:ascii="Calibri" w:eastAsia="Times New Roman" w:hAnsi="Calibri" w:cs="Calibri"/>
                <w:color w:val="0563C1"/>
                <w:u w:val="single"/>
                <w:lang w:eastAsia="en-GB"/>
              </w:rPr>
            </w:pPr>
            <w:hyperlink r:id="rId64" w:history="1">
              <w:r w:rsidR="008B4713" w:rsidRPr="007C3701">
                <w:rPr>
                  <w:rFonts w:ascii="Calibri" w:eastAsia="Times New Roman" w:hAnsi="Calibri" w:cs="Calibri"/>
                  <w:color w:val="0563C1"/>
                  <w:u w:val="single"/>
                  <w:lang w:eastAsia="en-GB"/>
                </w:rPr>
                <w:t>https://globenewswire.com/news-release/2017/06/06/1008503/0/en/uniQure-Announces-Appointment-of-Steven-L-Zelenkofske-as-Chief-Medical-Officer.html</w:t>
              </w:r>
            </w:hyperlink>
            <w:r w:rsidR="00047667">
              <w:rPr>
                <w:rFonts w:ascii="Calibri" w:eastAsia="Times New Roman" w:hAnsi="Calibri" w:cs="Calibri"/>
                <w:color w:val="0563C1"/>
                <w:u w:val="single"/>
                <w:lang w:eastAsia="en-GB"/>
              </w:rPr>
              <w:t xml:space="preserve"> </w:t>
            </w:r>
            <w:r w:rsidR="00047667">
              <w:rPr>
                <w:rFonts w:ascii="Calibri" w:eastAsia="Times New Roman" w:hAnsi="Calibri" w:cs="Calibri"/>
                <w:color w:val="000000"/>
                <w:lang w:eastAsia="en-GB"/>
              </w:rPr>
              <w:t>(accessed 4 September 2019)</w:t>
            </w:r>
          </w:p>
        </w:tc>
      </w:tr>
      <w:tr w:rsidR="008B4713" w:rsidRPr="007C3701" w14:paraId="1D79676C" w14:textId="77777777" w:rsidTr="00047667">
        <w:trPr>
          <w:trHeight w:val="600"/>
        </w:trPr>
        <w:tc>
          <w:tcPr>
            <w:tcW w:w="551" w:type="dxa"/>
            <w:tcBorders>
              <w:top w:val="nil"/>
              <w:left w:val="single" w:sz="4" w:space="0" w:color="auto"/>
              <w:bottom w:val="nil"/>
              <w:right w:val="nil"/>
            </w:tcBorders>
            <w:shd w:val="clear" w:color="auto" w:fill="auto"/>
            <w:noWrap/>
            <w:vAlign w:val="center"/>
            <w:hideMark/>
          </w:tcPr>
          <w:p w14:paraId="186D100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8</w:t>
            </w:r>
          </w:p>
        </w:tc>
        <w:tc>
          <w:tcPr>
            <w:tcW w:w="9225" w:type="dxa"/>
            <w:tcBorders>
              <w:top w:val="nil"/>
              <w:left w:val="single" w:sz="4" w:space="0" w:color="auto"/>
              <w:bottom w:val="nil"/>
              <w:right w:val="single" w:sz="4" w:space="0" w:color="auto"/>
            </w:tcBorders>
            <w:shd w:val="clear" w:color="auto" w:fill="auto"/>
            <w:vAlign w:val="center"/>
            <w:hideMark/>
          </w:tcPr>
          <w:p w14:paraId="2B0C99EA" w14:textId="63748A80" w:rsidR="008B4713" w:rsidRPr="007C3701" w:rsidRDefault="00A56355" w:rsidP="004E0087">
            <w:pPr>
              <w:spacing w:after="0" w:line="240" w:lineRule="auto"/>
              <w:rPr>
                <w:rFonts w:ascii="Calibri" w:eastAsia="Times New Roman" w:hAnsi="Calibri" w:cs="Calibri"/>
                <w:color w:val="0563C1"/>
                <w:u w:val="single"/>
                <w:lang w:eastAsia="en-GB"/>
              </w:rPr>
            </w:pPr>
            <w:hyperlink r:id="rId65" w:history="1">
              <w:r w:rsidR="008B4713" w:rsidRPr="007C3701">
                <w:rPr>
                  <w:rFonts w:ascii="Calibri" w:eastAsia="Times New Roman" w:hAnsi="Calibri" w:cs="Calibri"/>
                  <w:color w:val="0563C1"/>
                  <w:u w:val="single"/>
                  <w:lang w:eastAsia="en-GB"/>
                </w:rPr>
                <w:t>http://theconferenceforum.org/conferences/chief-medical-officer-summit/speakers/steven-zelenkofske-do-facc/</w:t>
              </w:r>
            </w:hyperlink>
          </w:p>
        </w:tc>
      </w:tr>
      <w:tr w:rsidR="008B4713" w:rsidRPr="007C3701" w14:paraId="2E1B20BD" w14:textId="77777777" w:rsidTr="00047667">
        <w:trPr>
          <w:trHeight w:val="300"/>
        </w:trPr>
        <w:tc>
          <w:tcPr>
            <w:tcW w:w="551" w:type="dxa"/>
            <w:tcBorders>
              <w:top w:val="nil"/>
              <w:left w:val="single" w:sz="4" w:space="0" w:color="auto"/>
              <w:bottom w:val="nil"/>
              <w:right w:val="nil"/>
            </w:tcBorders>
            <w:shd w:val="clear" w:color="auto" w:fill="auto"/>
            <w:noWrap/>
            <w:vAlign w:val="center"/>
            <w:hideMark/>
          </w:tcPr>
          <w:p w14:paraId="558163A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9</w:t>
            </w:r>
          </w:p>
        </w:tc>
        <w:tc>
          <w:tcPr>
            <w:tcW w:w="9225" w:type="dxa"/>
            <w:tcBorders>
              <w:top w:val="nil"/>
              <w:left w:val="single" w:sz="4" w:space="0" w:color="auto"/>
              <w:bottom w:val="nil"/>
              <w:right w:val="single" w:sz="4" w:space="0" w:color="auto"/>
            </w:tcBorders>
            <w:shd w:val="clear" w:color="auto" w:fill="auto"/>
            <w:vAlign w:val="center"/>
            <w:hideMark/>
          </w:tcPr>
          <w:p w14:paraId="5FD94AE5" w14:textId="08F243BE" w:rsidR="008B4713" w:rsidRPr="007C3701" w:rsidRDefault="00A56355" w:rsidP="004E0087">
            <w:pPr>
              <w:spacing w:after="0" w:line="240" w:lineRule="auto"/>
              <w:rPr>
                <w:rFonts w:ascii="Calibri" w:eastAsia="Times New Roman" w:hAnsi="Calibri" w:cs="Calibri"/>
                <w:color w:val="000000"/>
                <w:lang w:eastAsia="en-GB"/>
              </w:rPr>
            </w:pPr>
            <w:hyperlink r:id="rId66" w:history="1">
              <w:r w:rsidR="00047667" w:rsidRPr="000562AF">
                <w:rPr>
                  <w:rStyle w:val="Hyperlink"/>
                  <w:rFonts w:ascii="Calibri" w:eastAsia="Times New Roman" w:hAnsi="Calibri" w:cs="Calibri"/>
                  <w:lang w:eastAsia="en-GB"/>
                </w:rPr>
                <w:t>https://www.linkedin.com/in/susan-watkins-34613323/</w:t>
              </w:r>
            </w:hyperlink>
            <w:r w:rsidR="00047667">
              <w:rPr>
                <w:rFonts w:ascii="Calibri" w:eastAsia="Times New Roman" w:hAnsi="Calibri" w:cs="Calibri"/>
                <w:color w:val="000000"/>
                <w:lang w:eastAsia="en-GB"/>
              </w:rPr>
              <w:t xml:space="preserve"> (accessed 4 September 2019)</w:t>
            </w:r>
          </w:p>
        </w:tc>
      </w:tr>
      <w:tr w:rsidR="008B4713" w:rsidRPr="007C3701" w14:paraId="5FE12215" w14:textId="77777777" w:rsidTr="00047667">
        <w:trPr>
          <w:trHeight w:val="300"/>
        </w:trPr>
        <w:tc>
          <w:tcPr>
            <w:tcW w:w="551" w:type="dxa"/>
            <w:tcBorders>
              <w:top w:val="nil"/>
              <w:left w:val="single" w:sz="4" w:space="0" w:color="auto"/>
              <w:bottom w:val="nil"/>
              <w:right w:val="nil"/>
            </w:tcBorders>
            <w:shd w:val="clear" w:color="auto" w:fill="auto"/>
            <w:noWrap/>
            <w:vAlign w:val="center"/>
            <w:hideMark/>
          </w:tcPr>
          <w:p w14:paraId="61C3BB9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40</w:t>
            </w:r>
          </w:p>
        </w:tc>
        <w:tc>
          <w:tcPr>
            <w:tcW w:w="9225" w:type="dxa"/>
            <w:tcBorders>
              <w:top w:val="nil"/>
              <w:left w:val="single" w:sz="4" w:space="0" w:color="auto"/>
              <w:bottom w:val="nil"/>
              <w:right w:val="single" w:sz="4" w:space="0" w:color="auto"/>
            </w:tcBorders>
            <w:shd w:val="clear" w:color="auto" w:fill="auto"/>
            <w:vAlign w:val="center"/>
            <w:hideMark/>
          </w:tcPr>
          <w:p w14:paraId="2CFF7967" w14:textId="511D916F" w:rsidR="008B4713" w:rsidRPr="007C3701" w:rsidRDefault="00A56355" w:rsidP="004E0087">
            <w:pPr>
              <w:spacing w:after="0" w:line="240" w:lineRule="auto"/>
              <w:rPr>
                <w:rFonts w:ascii="Calibri" w:eastAsia="Times New Roman" w:hAnsi="Calibri" w:cs="Calibri"/>
                <w:color w:val="000000"/>
                <w:lang w:eastAsia="en-GB"/>
              </w:rPr>
            </w:pPr>
            <w:hyperlink r:id="rId67" w:history="1">
              <w:r w:rsidR="00047667" w:rsidRPr="000562AF">
                <w:rPr>
                  <w:rStyle w:val="Hyperlink"/>
                  <w:rFonts w:ascii="Calibri" w:eastAsia="Times New Roman" w:hAnsi="Calibri" w:cs="Calibri"/>
                  <w:lang w:eastAsia="en-GB"/>
                </w:rPr>
                <w:t>https://clinicaltrials.gov/ct2/show/NCT00412984</w:t>
              </w:r>
            </w:hyperlink>
            <w:r w:rsidR="00047667">
              <w:rPr>
                <w:rFonts w:ascii="Calibri" w:eastAsia="Times New Roman" w:hAnsi="Calibri" w:cs="Calibri"/>
                <w:color w:val="000000"/>
                <w:lang w:eastAsia="en-GB"/>
              </w:rPr>
              <w:t xml:space="preserve"> (accessed 4 September 2019)</w:t>
            </w:r>
          </w:p>
        </w:tc>
      </w:tr>
      <w:tr w:rsidR="008B4713" w:rsidRPr="007C3701" w14:paraId="2E77A1CE"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AE56C46" w14:textId="77777777" w:rsidR="008B4713" w:rsidRPr="007C3701" w:rsidRDefault="008B4713" w:rsidP="004E0087">
            <w:pPr>
              <w:spacing w:after="0" w:line="240" w:lineRule="auto"/>
              <w:jc w:val="center"/>
              <w:rPr>
                <w:rFonts w:ascii="Calibri" w:eastAsia="Times New Roman" w:hAnsi="Calibri" w:cs="Calibri"/>
                <w:b/>
                <w:bCs/>
                <w:color w:val="000000"/>
                <w:lang w:eastAsia="en-GB"/>
              </w:rPr>
            </w:pPr>
            <w:r w:rsidRPr="007C3701">
              <w:rPr>
                <w:rFonts w:ascii="Calibri" w:eastAsia="Times New Roman" w:hAnsi="Calibri" w:cs="Calibri"/>
                <w:b/>
                <w:bCs/>
                <w:color w:val="000000"/>
                <w:lang w:eastAsia="en-GB"/>
              </w:rPr>
              <w:t>Unit of Assessment 4</w:t>
            </w:r>
          </w:p>
        </w:tc>
      </w:tr>
      <w:tr w:rsidR="008B4713" w:rsidRPr="007C3701" w14:paraId="4744CB49"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3E8736A6"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41</w:t>
            </w:r>
          </w:p>
        </w:tc>
        <w:tc>
          <w:tcPr>
            <w:tcW w:w="9225" w:type="dxa"/>
            <w:tcBorders>
              <w:top w:val="nil"/>
              <w:left w:val="single" w:sz="4" w:space="0" w:color="auto"/>
              <w:bottom w:val="nil"/>
              <w:right w:val="single" w:sz="4" w:space="0" w:color="auto"/>
            </w:tcBorders>
            <w:shd w:val="clear" w:color="auto" w:fill="auto"/>
            <w:vAlign w:val="center"/>
            <w:hideMark/>
          </w:tcPr>
          <w:p w14:paraId="64485DD6" w14:textId="76613F1D" w:rsidR="008B4713" w:rsidRPr="007C3701" w:rsidRDefault="000C0AA0"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niversity of East London (2014)</w:t>
            </w:r>
            <w:r w:rsidR="00DC30F6">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008B4713" w:rsidRPr="007C3701">
              <w:rPr>
                <w:rFonts w:ascii="Calibri" w:eastAsia="Times New Roman" w:hAnsi="Calibri" w:cs="Calibri"/>
                <w:color w:val="000000"/>
                <w:lang w:eastAsia="en-GB"/>
              </w:rPr>
              <w:t>REF2014 Impact Template</w:t>
            </w:r>
            <w:r w:rsidR="008D44A7">
              <w:rPr>
                <w:rFonts w:ascii="Calibri" w:eastAsia="Times New Roman" w:hAnsi="Calibri" w:cs="Calibri"/>
                <w:color w:val="000000"/>
                <w:lang w:eastAsia="en-GB"/>
              </w:rPr>
              <w:t xml:space="preserve">. </w:t>
            </w:r>
            <w:hyperlink r:id="rId68" w:history="1">
              <w:r w:rsidR="008D44A7">
                <w:rPr>
                  <w:rStyle w:val="Hyperlink"/>
                </w:rPr>
                <w:t>https://results.ref.ac.uk/(S(5mhsdcrlek45dkop3v4uw5gx))/Submissions/Impact/752</w:t>
              </w:r>
            </w:hyperlink>
          </w:p>
        </w:tc>
      </w:tr>
      <w:tr w:rsidR="008B4713" w:rsidRPr="007C3701" w14:paraId="21BB17F3"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3537829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42</w:t>
            </w:r>
          </w:p>
        </w:tc>
        <w:tc>
          <w:tcPr>
            <w:tcW w:w="9225" w:type="dxa"/>
            <w:tcBorders>
              <w:top w:val="nil"/>
              <w:left w:val="single" w:sz="4" w:space="0" w:color="auto"/>
              <w:bottom w:val="nil"/>
              <w:right w:val="single" w:sz="4" w:space="0" w:color="auto"/>
            </w:tcBorders>
            <w:shd w:val="clear" w:color="auto" w:fill="auto"/>
            <w:vAlign w:val="center"/>
            <w:hideMark/>
          </w:tcPr>
          <w:p w14:paraId="2D9AABBC" w14:textId="0BBF3C0A" w:rsidR="008B4713" w:rsidRPr="007C3701" w:rsidRDefault="00DC30F6"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East London (2014). </w:t>
            </w:r>
            <w:r w:rsidR="008B4713" w:rsidRPr="007C3701">
              <w:rPr>
                <w:rFonts w:ascii="Calibri" w:eastAsia="Times New Roman" w:hAnsi="Calibri" w:cs="Calibri"/>
                <w:color w:val="000000"/>
                <w:lang w:eastAsia="en-GB"/>
              </w:rPr>
              <w:t>REF2014 Environment Template</w:t>
            </w:r>
            <w:r w:rsidR="008D44A7">
              <w:rPr>
                <w:rFonts w:ascii="Calibri" w:eastAsia="Times New Roman" w:hAnsi="Calibri" w:cs="Calibri"/>
                <w:color w:val="000000"/>
                <w:lang w:eastAsia="en-GB"/>
              </w:rPr>
              <w:t xml:space="preserve">. </w:t>
            </w:r>
            <w:hyperlink r:id="rId69" w:history="1">
              <w:r w:rsidR="008D44A7">
                <w:rPr>
                  <w:rStyle w:val="Hyperlink"/>
                </w:rPr>
                <w:t>https://results.ref.ac.uk/(S(5mhsdcrlek45dkop3v4uw5gx))/Submissions/Environment/752</w:t>
              </w:r>
            </w:hyperlink>
          </w:p>
        </w:tc>
      </w:tr>
      <w:tr w:rsidR="008B4713" w:rsidRPr="007C3701" w14:paraId="2F3A2999" w14:textId="77777777" w:rsidTr="00F07276">
        <w:trPr>
          <w:trHeight w:val="426"/>
        </w:trPr>
        <w:tc>
          <w:tcPr>
            <w:tcW w:w="551" w:type="dxa"/>
            <w:tcBorders>
              <w:top w:val="nil"/>
              <w:left w:val="single" w:sz="4" w:space="0" w:color="auto"/>
              <w:bottom w:val="nil"/>
              <w:right w:val="nil"/>
            </w:tcBorders>
            <w:shd w:val="clear" w:color="auto" w:fill="auto"/>
            <w:noWrap/>
            <w:vAlign w:val="center"/>
            <w:hideMark/>
          </w:tcPr>
          <w:p w14:paraId="21929826"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43</w:t>
            </w:r>
          </w:p>
        </w:tc>
        <w:tc>
          <w:tcPr>
            <w:tcW w:w="9225" w:type="dxa"/>
            <w:tcBorders>
              <w:top w:val="nil"/>
              <w:left w:val="single" w:sz="4" w:space="0" w:color="auto"/>
              <w:bottom w:val="nil"/>
              <w:right w:val="single" w:sz="4" w:space="0" w:color="auto"/>
            </w:tcBorders>
            <w:shd w:val="clear" w:color="auto" w:fill="auto"/>
            <w:vAlign w:val="center"/>
            <w:hideMark/>
          </w:tcPr>
          <w:p w14:paraId="0FE3BF9A" w14:textId="426F12E4" w:rsidR="008B4713" w:rsidRPr="00FD2D99" w:rsidRDefault="00AB47D6" w:rsidP="004E0087">
            <w:pPr>
              <w:spacing w:after="0" w:line="240" w:lineRule="auto"/>
              <w:rPr>
                <w:rFonts w:ascii="Calibri" w:eastAsia="Times New Roman" w:hAnsi="Calibri" w:cs="Calibri"/>
                <w:color w:val="000000"/>
                <w:lang w:eastAsia="en-GB"/>
              </w:rPr>
            </w:pPr>
            <w:r w:rsidRPr="00FD2D99">
              <w:rPr>
                <w:rFonts w:ascii="Calibri" w:eastAsia="Times New Roman" w:hAnsi="Calibri" w:cs="Calibri"/>
                <w:color w:val="000000"/>
                <w:lang w:eastAsia="en-GB"/>
              </w:rPr>
              <w:t xml:space="preserve">University of East London. Drugs and Addictive Behaviour Research Group. </w:t>
            </w:r>
            <w:hyperlink r:id="rId70" w:history="1">
              <w:r w:rsidRPr="00FD2D99">
                <w:rPr>
                  <w:rStyle w:val="Hyperlink"/>
                </w:rPr>
                <w:t>https://www.uel.ac.uk/research/drugs-and-addictive-behaviour</w:t>
              </w:r>
            </w:hyperlink>
            <w:r w:rsidR="00F07276">
              <w:t xml:space="preserve"> </w:t>
            </w:r>
            <w:r w:rsidR="00F07276">
              <w:rPr>
                <w:rFonts w:ascii="Calibri" w:eastAsia="Times New Roman" w:hAnsi="Calibri" w:cs="Calibri"/>
                <w:color w:val="000000"/>
                <w:lang w:eastAsia="en-GB"/>
              </w:rPr>
              <w:t>(accessed 4 September 2019)</w:t>
            </w:r>
          </w:p>
        </w:tc>
      </w:tr>
      <w:tr w:rsidR="008B4713" w:rsidRPr="007C3701" w14:paraId="1630FD7B" w14:textId="77777777" w:rsidTr="00F07276">
        <w:trPr>
          <w:trHeight w:val="300"/>
        </w:trPr>
        <w:tc>
          <w:tcPr>
            <w:tcW w:w="551" w:type="dxa"/>
            <w:tcBorders>
              <w:top w:val="nil"/>
              <w:left w:val="single" w:sz="4" w:space="0" w:color="auto"/>
              <w:bottom w:val="nil"/>
              <w:right w:val="nil"/>
            </w:tcBorders>
            <w:shd w:val="clear" w:color="auto" w:fill="auto"/>
            <w:noWrap/>
            <w:vAlign w:val="center"/>
            <w:hideMark/>
          </w:tcPr>
          <w:p w14:paraId="655AA45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44</w:t>
            </w:r>
          </w:p>
        </w:tc>
        <w:tc>
          <w:tcPr>
            <w:tcW w:w="9225" w:type="dxa"/>
            <w:tcBorders>
              <w:top w:val="nil"/>
              <w:left w:val="single" w:sz="4" w:space="0" w:color="auto"/>
              <w:bottom w:val="nil"/>
              <w:right w:val="single" w:sz="4" w:space="0" w:color="auto"/>
            </w:tcBorders>
            <w:shd w:val="clear" w:color="auto" w:fill="auto"/>
            <w:vAlign w:val="center"/>
            <w:hideMark/>
          </w:tcPr>
          <w:p w14:paraId="615F0ADF" w14:textId="3A3484B4" w:rsidR="008B4713" w:rsidRPr="00FD2D99" w:rsidRDefault="00AB47D6" w:rsidP="004E0087">
            <w:pPr>
              <w:spacing w:after="0" w:line="240" w:lineRule="auto"/>
              <w:rPr>
                <w:rFonts w:ascii="Calibri" w:eastAsia="Times New Roman" w:hAnsi="Calibri" w:cs="Calibri"/>
                <w:color w:val="000000"/>
                <w:lang w:eastAsia="en-GB"/>
              </w:rPr>
            </w:pPr>
            <w:r w:rsidRPr="00FD2D99">
              <w:rPr>
                <w:rFonts w:ascii="Calibri" w:eastAsia="Times New Roman" w:hAnsi="Calibri" w:cs="Calibri"/>
                <w:color w:val="000000"/>
                <w:lang w:eastAsia="en-GB"/>
              </w:rPr>
              <w:t xml:space="preserve">Substance Use and Misuse Network. </w:t>
            </w:r>
            <w:hyperlink r:id="rId71" w:history="1">
              <w:r w:rsidRPr="00FD2D99">
                <w:rPr>
                  <w:rStyle w:val="Hyperlink"/>
                </w:rPr>
                <w:t>https://sumresearchuel.wordpress.com/</w:t>
              </w:r>
            </w:hyperlink>
            <w:r w:rsidR="00F07276">
              <w:t xml:space="preserve"> </w:t>
            </w:r>
            <w:r w:rsidR="00F07276">
              <w:rPr>
                <w:rFonts w:ascii="Calibri" w:eastAsia="Times New Roman" w:hAnsi="Calibri" w:cs="Calibri"/>
                <w:color w:val="000000"/>
                <w:lang w:eastAsia="en-GB"/>
              </w:rPr>
              <w:t>(accessed 4 September 2019)</w:t>
            </w:r>
          </w:p>
        </w:tc>
      </w:tr>
      <w:tr w:rsidR="008B4713" w:rsidRPr="007C3701" w14:paraId="5B30AB2B" w14:textId="77777777" w:rsidTr="00F07276">
        <w:trPr>
          <w:trHeight w:val="300"/>
        </w:trPr>
        <w:tc>
          <w:tcPr>
            <w:tcW w:w="551" w:type="dxa"/>
            <w:tcBorders>
              <w:top w:val="nil"/>
              <w:left w:val="single" w:sz="4" w:space="0" w:color="auto"/>
              <w:bottom w:val="nil"/>
              <w:right w:val="nil"/>
            </w:tcBorders>
            <w:shd w:val="clear" w:color="auto" w:fill="auto"/>
            <w:noWrap/>
            <w:vAlign w:val="center"/>
            <w:hideMark/>
          </w:tcPr>
          <w:p w14:paraId="707923C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45</w:t>
            </w:r>
          </w:p>
        </w:tc>
        <w:tc>
          <w:tcPr>
            <w:tcW w:w="9225" w:type="dxa"/>
            <w:tcBorders>
              <w:top w:val="nil"/>
              <w:left w:val="single" w:sz="4" w:space="0" w:color="auto"/>
              <w:bottom w:val="nil"/>
              <w:right w:val="single" w:sz="4" w:space="0" w:color="auto"/>
            </w:tcBorders>
            <w:shd w:val="clear" w:color="auto" w:fill="auto"/>
            <w:vAlign w:val="center"/>
            <w:hideMark/>
          </w:tcPr>
          <w:p w14:paraId="725FAB04" w14:textId="0BD3B8FF" w:rsidR="008B4713" w:rsidRPr="00FD2D99" w:rsidRDefault="00A81F15" w:rsidP="004E0087">
            <w:pPr>
              <w:spacing w:after="0" w:line="240" w:lineRule="auto"/>
              <w:rPr>
                <w:rFonts w:ascii="Calibri" w:eastAsia="Times New Roman" w:hAnsi="Calibri" w:cs="Calibri"/>
                <w:color w:val="000000"/>
                <w:lang w:eastAsia="en-GB"/>
              </w:rPr>
            </w:pPr>
            <w:r w:rsidRPr="00FD2D99">
              <w:rPr>
                <w:rFonts w:ascii="Calibri" w:eastAsia="Times New Roman" w:hAnsi="Calibri" w:cs="Calibri"/>
                <w:color w:val="000000"/>
                <w:lang w:eastAsia="en-GB"/>
              </w:rPr>
              <w:t>National Institute on Drug Abuse. Research and Activities</w:t>
            </w:r>
            <w:r w:rsidR="00AB1C4D" w:rsidRPr="00FD2D99">
              <w:rPr>
                <w:rFonts w:ascii="Calibri" w:eastAsia="Times New Roman" w:hAnsi="Calibri" w:cs="Calibri"/>
                <w:color w:val="000000"/>
                <w:lang w:eastAsia="en-GB"/>
              </w:rPr>
              <w:t xml:space="preserve"> – Neuroscience and behavior</w:t>
            </w:r>
            <w:r w:rsidRPr="00FD2D99">
              <w:rPr>
                <w:rFonts w:ascii="Calibri" w:eastAsia="Times New Roman" w:hAnsi="Calibri" w:cs="Calibri"/>
                <w:color w:val="000000"/>
                <w:lang w:eastAsia="en-GB"/>
              </w:rPr>
              <w:t xml:space="preserve">. </w:t>
            </w:r>
            <w:hyperlink r:id="rId72" w:history="1">
              <w:r w:rsidR="00AB1C4D" w:rsidRPr="00FD2D99">
                <w:rPr>
                  <w:rStyle w:val="Hyperlink"/>
                </w:rPr>
                <w:t>https://www.drugabuse.gov/about-nida/organization/divisions/division-neuroscience-behavior-dnb</w:t>
              </w:r>
            </w:hyperlink>
            <w:r w:rsidR="00F07276">
              <w:t xml:space="preserve"> </w:t>
            </w:r>
            <w:r w:rsidR="00F07276">
              <w:rPr>
                <w:rFonts w:ascii="Calibri" w:eastAsia="Times New Roman" w:hAnsi="Calibri" w:cs="Calibri"/>
                <w:color w:val="000000"/>
                <w:lang w:eastAsia="en-GB"/>
              </w:rPr>
              <w:t>(accessed 4 September 2019)</w:t>
            </w:r>
          </w:p>
        </w:tc>
      </w:tr>
      <w:tr w:rsidR="008B4713" w:rsidRPr="007C3701" w14:paraId="5D7A1C6C" w14:textId="77777777" w:rsidTr="00F07276">
        <w:trPr>
          <w:trHeight w:val="300"/>
        </w:trPr>
        <w:tc>
          <w:tcPr>
            <w:tcW w:w="551" w:type="dxa"/>
            <w:tcBorders>
              <w:top w:val="nil"/>
              <w:left w:val="single" w:sz="4" w:space="0" w:color="auto"/>
              <w:bottom w:val="single" w:sz="4" w:space="0" w:color="auto"/>
              <w:right w:val="nil"/>
            </w:tcBorders>
            <w:shd w:val="clear" w:color="auto" w:fill="auto"/>
            <w:noWrap/>
            <w:vAlign w:val="center"/>
            <w:hideMark/>
          </w:tcPr>
          <w:p w14:paraId="75236E0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46</w:t>
            </w:r>
          </w:p>
        </w:tc>
        <w:tc>
          <w:tcPr>
            <w:tcW w:w="9225" w:type="dxa"/>
            <w:tcBorders>
              <w:top w:val="nil"/>
              <w:left w:val="single" w:sz="4" w:space="0" w:color="auto"/>
              <w:bottom w:val="single" w:sz="4" w:space="0" w:color="auto"/>
              <w:right w:val="single" w:sz="4" w:space="0" w:color="auto"/>
            </w:tcBorders>
            <w:shd w:val="clear" w:color="auto" w:fill="auto"/>
            <w:vAlign w:val="center"/>
            <w:hideMark/>
          </w:tcPr>
          <w:p w14:paraId="6B41FC54" w14:textId="546CCCAD" w:rsidR="008B4713" w:rsidRPr="00FD2D99" w:rsidRDefault="008B4713" w:rsidP="004E0087">
            <w:pPr>
              <w:spacing w:after="0" w:line="240" w:lineRule="auto"/>
              <w:rPr>
                <w:rFonts w:ascii="Calibri" w:eastAsia="Times New Roman" w:hAnsi="Calibri" w:cs="Calibri"/>
                <w:color w:val="000000"/>
                <w:lang w:eastAsia="en-GB"/>
              </w:rPr>
            </w:pPr>
            <w:r w:rsidRPr="00FD2D99">
              <w:rPr>
                <w:rFonts w:ascii="Calibri" w:eastAsia="Times New Roman" w:hAnsi="Calibri" w:cs="Calibri"/>
                <w:color w:val="000000"/>
                <w:lang w:eastAsia="en-GB"/>
              </w:rPr>
              <w:t>Journal of Psychopharmacology</w:t>
            </w:r>
            <w:r w:rsidR="00B4274E">
              <w:rPr>
                <w:rFonts w:ascii="Calibri" w:eastAsia="Times New Roman" w:hAnsi="Calibri" w:cs="Calibri"/>
                <w:color w:val="000000"/>
                <w:lang w:eastAsia="en-GB"/>
              </w:rPr>
              <w:t xml:space="preserve">. </w:t>
            </w:r>
            <w:hyperlink r:id="rId73" w:anchor="description" w:history="1">
              <w:r w:rsidR="00B4274E">
                <w:rPr>
                  <w:rStyle w:val="Hyperlink"/>
                </w:rPr>
                <w:t>https://us.sagepub.com/en-us/nam/journal/journal-psychopharmacology#description</w:t>
              </w:r>
            </w:hyperlink>
            <w:r w:rsidR="00F07276">
              <w:t xml:space="preserve"> </w:t>
            </w:r>
            <w:r w:rsidR="00F07276">
              <w:rPr>
                <w:rFonts w:ascii="Calibri" w:eastAsia="Times New Roman" w:hAnsi="Calibri" w:cs="Calibri"/>
                <w:color w:val="000000"/>
                <w:lang w:eastAsia="en-GB"/>
              </w:rPr>
              <w:t>(accessed 4 September 2019)</w:t>
            </w:r>
          </w:p>
        </w:tc>
      </w:tr>
      <w:tr w:rsidR="008B4713" w:rsidRPr="007C3701" w14:paraId="368BC866" w14:textId="77777777" w:rsidTr="00E44E9B">
        <w:trPr>
          <w:trHeight w:val="300"/>
        </w:trPr>
        <w:tc>
          <w:tcPr>
            <w:tcW w:w="977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A14975" w14:textId="77777777" w:rsidR="008B4713" w:rsidRPr="007C3701" w:rsidRDefault="008B4713" w:rsidP="004E0087">
            <w:pPr>
              <w:spacing w:after="0" w:line="240" w:lineRule="auto"/>
              <w:jc w:val="center"/>
              <w:rPr>
                <w:rFonts w:ascii="Calibri" w:eastAsia="Times New Roman" w:hAnsi="Calibri" w:cs="Calibri"/>
                <w:b/>
                <w:bCs/>
                <w:i/>
                <w:iCs/>
                <w:color w:val="000000"/>
                <w:lang w:eastAsia="en-GB"/>
              </w:rPr>
            </w:pPr>
            <w:r w:rsidRPr="007C3701">
              <w:rPr>
                <w:rFonts w:ascii="Calibri" w:eastAsia="Times New Roman" w:hAnsi="Calibri" w:cs="Calibri"/>
                <w:b/>
                <w:bCs/>
                <w:i/>
                <w:iCs/>
                <w:color w:val="000000"/>
                <w:lang w:eastAsia="en-GB"/>
              </w:rPr>
              <w:t>Body of Research 4.1</w:t>
            </w:r>
          </w:p>
        </w:tc>
      </w:tr>
      <w:tr w:rsidR="008B4713" w:rsidRPr="007C3701" w14:paraId="2F101C94" w14:textId="77777777" w:rsidTr="00E44E9B">
        <w:trPr>
          <w:trHeight w:val="300"/>
        </w:trPr>
        <w:tc>
          <w:tcPr>
            <w:tcW w:w="551" w:type="dxa"/>
            <w:tcBorders>
              <w:top w:val="single" w:sz="4" w:space="0" w:color="auto"/>
              <w:left w:val="single" w:sz="4" w:space="0" w:color="auto"/>
              <w:bottom w:val="nil"/>
              <w:right w:val="nil"/>
            </w:tcBorders>
            <w:shd w:val="clear" w:color="auto" w:fill="auto"/>
            <w:noWrap/>
            <w:vAlign w:val="center"/>
            <w:hideMark/>
          </w:tcPr>
          <w:p w14:paraId="2B93C20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47</w:t>
            </w:r>
          </w:p>
        </w:tc>
        <w:tc>
          <w:tcPr>
            <w:tcW w:w="9225" w:type="dxa"/>
            <w:tcBorders>
              <w:top w:val="single" w:sz="4" w:space="0" w:color="auto"/>
              <w:left w:val="single" w:sz="4" w:space="0" w:color="auto"/>
              <w:bottom w:val="nil"/>
              <w:right w:val="single" w:sz="4" w:space="0" w:color="auto"/>
            </w:tcBorders>
            <w:shd w:val="clear" w:color="auto" w:fill="auto"/>
            <w:vAlign w:val="center"/>
            <w:hideMark/>
          </w:tcPr>
          <w:p w14:paraId="5E88541F" w14:textId="6CF4F1F8" w:rsidR="008B4713" w:rsidRPr="007C3701" w:rsidRDefault="00DC30F6"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East London (2014). </w:t>
            </w:r>
            <w:r w:rsidR="008B4713" w:rsidRPr="007C3701">
              <w:rPr>
                <w:rFonts w:ascii="Calibri" w:eastAsia="Times New Roman" w:hAnsi="Calibri" w:cs="Calibri"/>
                <w:color w:val="000000"/>
                <w:lang w:eastAsia="en-GB"/>
              </w:rPr>
              <w:t>REF Impact Case Study no. 41149</w:t>
            </w:r>
            <w:r w:rsidR="008D44A7">
              <w:rPr>
                <w:rFonts w:ascii="Calibri" w:eastAsia="Times New Roman" w:hAnsi="Calibri" w:cs="Calibri"/>
                <w:color w:val="000000"/>
                <w:lang w:eastAsia="en-GB"/>
              </w:rPr>
              <w:t xml:space="preserve">. </w:t>
            </w:r>
            <w:hyperlink r:id="rId74" w:history="1">
              <w:r w:rsidR="00BE22B2">
                <w:rPr>
                  <w:rStyle w:val="Hyperlink"/>
                </w:rPr>
                <w:t>https://results.ref.ac.uk/(S(5mhsdcrlek45dkop3v4uw5gx))/Submissions/Impact/752</w:t>
              </w:r>
            </w:hyperlink>
          </w:p>
        </w:tc>
      </w:tr>
      <w:tr w:rsidR="008B4713" w:rsidRPr="007C3701" w14:paraId="6BB2200C"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18252226"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48</w:t>
            </w:r>
          </w:p>
        </w:tc>
        <w:tc>
          <w:tcPr>
            <w:tcW w:w="9225" w:type="dxa"/>
            <w:tcBorders>
              <w:top w:val="nil"/>
              <w:left w:val="single" w:sz="4" w:space="0" w:color="auto"/>
              <w:bottom w:val="nil"/>
              <w:right w:val="single" w:sz="4" w:space="0" w:color="auto"/>
            </w:tcBorders>
            <w:shd w:val="clear" w:color="auto" w:fill="auto"/>
            <w:vAlign w:val="center"/>
            <w:hideMark/>
          </w:tcPr>
          <w:p w14:paraId="639BD11D"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Parrott AC, Garnham NJ, Wesnes K, Pincock C (1996). Cigarette smoking and abstinence: comparative effects upon cognitive task performance and mood state over 24 hours. Human Psychopharmacology, 11: 391-400. http://bit.ly/17zMKJM</w:t>
            </w:r>
          </w:p>
        </w:tc>
      </w:tr>
      <w:tr w:rsidR="008B4713" w:rsidRPr="007C3701" w14:paraId="12FC8A2C" w14:textId="77777777" w:rsidTr="004E0087">
        <w:trPr>
          <w:trHeight w:val="1200"/>
        </w:trPr>
        <w:tc>
          <w:tcPr>
            <w:tcW w:w="551" w:type="dxa"/>
            <w:tcBorders>
              <w:top w:val="nil"/>
              <w:left w:val="single" w:sz="4" w:space="0" w:color="auto"/>
              <w:bottom w:val="nil"/>
              <w:right w:val="nil"/>
            </w:tcBorders>
            <w:shd w:val="clear" w:color="auto" w:fill="auto"/>
            <w:noWrap/>
            <w:vAlign w:val="center"/>
            <w:hideMark/>
          </w:tcPr>
          <w:p w14:paraId="2B845662"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49</w:t>
            </w:r>
          </w:p>
        </w:tc>
        <w:tc>
          <w:tcPr>
            <w:tcW w:w="9225" w:type="dxa"/>
            <w:tcBorders>
              <w:top w:val="nil"/>
              <w:left w:val="single" w:sz="4" w:space="0" w:color="auto"/>
              <w:bottom w:val="nil"/>
              <w:right w:val="single" w:sz="4" w:space="0" w:color="auto"/>
            </w:tcBorders>
            <w:shd w:val="clear" w:color="auto" w:fill="auto"/>
            <w:vAlign w:val="center"/>
            <w:hideMark/>
          </w:tcPr>
          <w:p w14:paraId="0EF2C858"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Dawkins, L., Powell, J.H., West, R., Powell, J. &amp; Pickering, A. (2007). A double-blind placebo controlled experimental study of nicotine: II effects on response inhibition and executive functioning. Psychopharmacology, 190 (4): 457-467. doi:10.1007/s00213-006-0634-6 Submitted to RAE2008 submission, which rated 97.9% of Dawkins’ outputs at 2* or above.</w:t>
            </w:r>
          </w:p>
        </w:tc>
      </w:tr>
      <w:tr w:rsidR="008B4713" w:rsidRPr="007C3701" w14:paraId="10F1B162"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7D4D8848"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50</w:t>
            </w:r>
          </w:p>
        </w:tc>
        <w:tc>
          <w:tcPr>
            <w:tcW w:w="9225" w:type="dxa"/>
            <w:tcBorders>
              <w:top w:val="nil"/>
              <w:left w:val="single" w:sz="4" w:space="0" w:color="auto"/>
              <w:bottom w:val="nil"/>
              <w:right w:val="single" w:sz="4" w:space="0" w:color="auto"/>
            </w:tcBorders>
            <w:shd w:val="clear" w:color="auto" w:fill="auto"/>
            <w:vAlign w:val="center"/>
            <w:hideMark/>
          </w:tcPr>
          <w:p w14:paraId="22722B3E"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Dawkins, L., Powell, J.H., Pickering, A., Powell, J. &amp; West, R. (2009). Patterns of change in withdrawal symptoms, desire to smoke, reward motivation, and response inhibition across three months of smoking abstinence. Addiction, 104 (3): 850-858. doi:10.1111/j.1360-0443.2009.02522.x</w:t>
            </w:r>
          </w:p>
        </w:tc>
      </w:tr>
      <w:tr w:rsidR="008B4713" w:rsidRPr="007C3701" w14:paraId="55A283C0"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232EB77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51</w:t>
            </w:r>
          </w:p>
        </w:tc>
        <w:tc>
          <w:tcPr>
            <w:tcW w:w="9225" w:type="dxa"/>
            <w:tcBorders>
              <w:top w:val="nil"/>
              <w:left w:val="single" w:sz="4" w:space="0" w:color="auto"/>
              <w:bottom w:val="nil"/>
              <w:right w:val="single" w:sz="4" w:space="0" w:color="auto"/>
            </w:tcBorders>
            <w:shd w:val="clear" w:color="auto" w:fill="auto"/>
            <w:vAlign w:val="center"/>
            <w:hideMark/>
          </w:tcPr>
          <w:p w14:paraId="52425422"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Powell, J., Dawkins, L., West, R., Powell, J. &amp; Pickering (2010). Relapse to smoking during unaided cessation: Clinical, cognitive, and motivational predictors. Psychopharmacology, 212(4): 537-49. doi:10.1007/s00213-010-1975-8</w:t>
            </w:r>
          </w:p>
        </w:tc>
      </w:tr>
      <w:tr w:rsidR="008B4713" w:rsidRPr="007C3701" w14:paraId="7A078741"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56A5501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52</w:t>
            </w:r>
          </w:p>
        </w:tc>
        <w:tc>
          <w:tcPr>
            <w:tcW w:w="9225" w:type="dxa"/>
            <w:tcBorders>
              <w:top w:val="nil"/>
              <w:left w:val="single" w:sz="4" w:space="0" w:color="auto"/>
              <w:bottom w:val="nil"/>
              <w:right w:val="single" w:sz="4" w:space="0" w:color="auto"/>
            </w:tcBorders>
            <w:shd w:val="clear" w:color="auto" w:fill="auto"/>
            <w:vAlign w:val="center"/>
            <w:hideMark/>
          </w:tcPr>
          <w:p w14:paraId="1EFD648F"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Dawkins, L., Turner, J., Hasna, S. &amp; Soar, K. (2012). The electronic-cigarette: Effects on desire to smoke, mood and cognition. Addictive Behaviours, 37: 970-973. doi:10.1016/j.addbeh.2012.03.004</w:t>
            </w:r>
          </w:p>
        </w:tc>
      </w:tr>
      <w:tr w:rsidR="008B4713" w:rsidRPr="007C3701" w14:paraId="01D93EFE"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0DDCC97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53</w:t>
            </w:r>
          </w:p>
        </w:tc>
        <w:tc>
          <w:tcPr>
            <w:tcW w:w="9225" w:type="dxa"/>
            <w:tcBorders>
              <w:top w:val="nil"/>
              <w:left w:val="single" w:sz="4" w:space="0" w:color="auto"/>
              <w:bottom w:val="nil"/>
              <w:right w:val="single" w:sz="4" w:space="0" w:color="auto"/>
            </w:tcBorders>
            <w:shd w:val="clear" w:color="auto" w:fill="auto"/>
            <w:vAlign w:val="center"/>
            <w:hideMark/>
          </w:tcPr>
          <w:p w14:paraId="6A2AAA6E"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Dawkins L, Turner J, Crowe E. (2013) Nicotine derived from the electronic cigarette improves time-based prospective memory in abstinent smokers. Psychopharmacology 227(3): 377-84. doi: 10.1007/s00213-013-2983-2</w:t>
            </w:r>
          </w:p>
        </w:tc>
      </w:tr>
      <w:tr w:rsidR="008B4713" w:rsidRPr="007C3701" w14:paraId="70E1CBA4"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0652418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54</w:t>
            </w:r>
          </w:p>
        </w:tc>
        <w:tc>
          <w:tcPr>
            <w:tcW w:w="9225" w:type="dxa"/>
            <w:tcBorders>
              <w:top w:val="nil"/>
              <w:left w:val="single" w:sz="4" w:space="0" w:color="auto"/>
              <w:bottom w:val="nil"/>
              <w:right w:val="single" w:sz="4" w:space="0" w:color="auto"/>
            </w:tcBorders>
            <w:shd w:val="clear" w:color="auto" w:fill="auto"/>
            <w:vAlign w:val="center"/>
            <w:hideMark/>
          </w:tcPr>
          <w:p w14:paraId="1CA7EAA7"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Dawkins, L., Turner, J., Roberts, A. &amp; Soar, K. (2013). Vaping profiles and preferences: An online survey of electronic cigarette users. Addiction, 108 (6)” 1115-1125. doi:10.1111/add.12150</w:t>
            </w:r>
          </w:p>
        </w:tc>
      </w:tr>
      <w:tr w:rsidR="008B4713" w:rsidRPr="007C3701" w14:paraId="1C275D72" w14:textId="77777777" w:rsidTr="00D347FF">
        <w:trPr>
          <w:trHeight w:val="300"/>
        </w:trPr>
        <w:tc>
          <w:tcPr>
            <w:tcW w:w="551" w:type="dxa"/>
            <w:tcBorders>
              <w:top w:val="nil"/>
              <w:left w:val="single" w:sz="4" w:space="0" w:color="auto"/>
              <w:bottom w:val="nil"/>
              <w:right w:val="nil"/>
            </w:tcBorders>
            <w:shd w:val="clear" w:color="auto" w:fill="auto"/>
            <w:noWrap/>
            <w:vAlign w:val="center"/>
            <w:hideMark/>
          </w:tcPr>
          <w:p w14:paraId="214E525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55</w:t>
            </w:r>
          </w:p>
        </w:tc>
        <w:tc>
          <w:tcPr>
            <w:tcW w:w="9225" w:type="dxa"/>
            <w:tcBorders>
              <w:top w:val="nil"/>
              <w:left w:val="single" w:sz="4" w:space="0" w:color="auto"/>
              <w:bottom w:val="nil"/>
              <w:right w:val="single" w:sz="4" w:space="0" w:color="auto"/>
            </w:tcBorders>
            <w:shd w:val="clear" w:color="auto" w:fill="auto"/>
            <w:vAlign w:val="center"/>
            <w:hideMark/>
          </w:tcPr>
          <w:p w14:paraId="54BAC513" w14:textId="0ABE97DE" w:rsidR="008B4713" w:rsidRPr="007C3701" w:rsidRDefault="004913B0"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Department of Health (2008). Consultation on the Future of </w:t>
            </w:r>
            <w:r w:rsidR="008B4713" w:rsidRPr="007C3701">
              <w:rPr>
                <w:rFonts w:ascii="Calibri" w:eastAsia="Times New Roman" w:hAnsi="Calibri" w:cs="Calibri"/>
                <w:color w:val="000000"/>
                <w:lang w:eastAsia="en-GB"/>
              </w:rPr>
              <w:t>Tobacco Contro</w:t>
            </w:r>
            <w:r>
              <w:rPr>
                <w:rFonts w:ascii="Calibri" w:eastAsia="Times New Roman" w:hAnsi="Calibri" w:cs="Calibri"/>
                <w:color w:val="000000"/>
                <w:lang w:eastAsia="en-GB"/>
              </w:rPr>
              <w:t>l. Consultation Report: December 2008.</w:t>
            </w:r>
          </w:p>
        </w:tc>
      </w:tr>
      <w:tr w:rsidR="008B4713" w:rsidRPr="007C3701" w14:paraId="38B773DC" w14:textId="77777777" w:rsidTr="00D347FF">
        <w:trPr>
          <w:trHeight w:val="300"/>
        </w:trPr>
        <w:tc>
          <w:tcPr>
            <w:tcW w:w="551" w:type="dxa"/>
            <w:tcBorders>
              <w:top w:val="nil"/>
              <w:left w:val="single" w:sz="4" w:space="0" w:color="auto"/>
              <w:bottom w:val="nil"/>
              <w:right w:val="nil"/>
            </w:tcBorders>
            <w:shd w:val="clear" w:color="auto" w:fill="auto"/>
            <w:noWrap/>
            <w:vAlign w:val="center"/>
            <w:hideMark/>
          </w:tcPr>
          <w:p w14:paraId="2D38955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56</w:t>
            </w:r>
          </w:p>
        </w:tc>
        <w:tc>
          <w:tcPr>
            <w:tcW w:w="9225" w:type="dxa"/>
            <w:tcBorders>
              <w:top w:val="nil"/>
              <w:left w:val="single" w:sz="4" w:space="0" w:color="auto"/>
              <w:bottom w:val="nil"/>
              <w:right w:val="single" w:sz="4" w:space="0" w:color="auto"/>
            </w:tcBorders>
            <w:shd w:val="clear" w:color="auto" w:fill="auto"/>
            <w:vAlign w:val="center"/>
            <w:hideMark/>
          </w:tcPr>
          <w:p w14:paraId="6EC5E38C" w14:textId="36EC58BE"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Tobacco Control Consultation</w:t>
            </w:r>
            <w:r w:rsidR="004913B0">
              <w:rPr>
                <w:rFonts w:ascii="Calibri" w:eastAsia="Times New Roman" w:hAnsi="Calibri" w:cs="Calibri"/>
                <w:color w:val="000000"/>
                <w:lang w:eastAsia="en-GB"/>
              </w:rPr>
              <w:t xml:space="preserve"> (2008). Consultation on the Future of </w:t>
            </w:r>
            <w:r w:rsidR="004913B0" w:rsidRPr="007C3701">
              <w:rPr>
                <w:rFonts w:ascii="Calibri" w:eastAsia="Times New Roman" w:hAnsi="Calibri" w:cs="Calibri"/>
                <w:color w:val="000000"/>
                <w:lang w:eastAsia="en-GB"/>
              </w:rPr>
              <w:t>Tobacco Contro</w:t>
            </w:r>
            <w:r w:rsidR="004913B0">
              <w:rPr>
                <w:rFonts w:ascii="Calibri" w:eastAsia="Times New Roman" w:hAnsi="Calibri" w:cs="Calibri"/>
                <w:color w:val="000000"/>
                <w:lang w:eastAsia="en-GB"/>
              </w:rPr>
              <w:t>l</w:t>
            </w:r>
            <w:r w:rsidR="00D0098F">
              <w:rPr>
                <w:rFonts w:ascii="Calibri" w:eastAsia="Times New Roman" w:hAnsi="Calibri" w:cs="Calibri"/>
                <w:color w:val="000000"/>
                <w:lang w:eastAsia="en-GB"/>
              </w:rPr>
              <w:t>: May 2008.</w:t>
            </w:r>
          </w:p>
        </w:tc>
      </w:tr>
      <w:tr w:rsidR="008B4713" w:rsidRPr="007C3701" w14:paraId="437CE4D2" w14:textId="77777777" w:rsidTr="00D347FF">
        <w:trPr>
          <w:trHeight w:val="300"/>
        </w:trPr>
        <w:tc>
          <w:tcPr>
            <w:tcW w:w="551" w:type="dxa"/>
            <w:tcBorders>
              <w:top w:val="nil"/>
              <w:left w:val="single" w:sz="4" w:space="0" w:color="auto"/>
              <w:bottom w:val="nil"/>
              <w:right w:val="nil"/>
            </w:tcBorders>
            <w:shd w:val="clear" w:color="auto" w:fill="auto"/>
            <w:noWrap/>
            <w:vAlign w:val="center"/>
            <w:hideMark/>
          </w:tcPr>
          <w:p w14:paraId="70E49E7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57</w:t>
            </w:r>
          </w:p>
        </w:tc>
        <w:tc>
          <w:tcPr>
            <w:tcW w:w="9225" w:type="dxa"/>
            <w:tcBorders>
              <w:top w:val="nil"/>
              <w:left w:val="single" w:sz="4" w:space="0" w:color="auto"/>
              <w:bottom w:val="nil"/>
              <w:right w:val="single" w:sz="4" w:space="0" w:color="auto"/>
            </w:tcBorders>
            <w:shd w:val="clear" w:color="auto" w:fill="auto"/>
            <w:vAlign w:val="center"/>
            <w:hideMark/>
          </w:tcPr>
          <w:p w14:paraId="0D9FB8B0" w14:textId="74C1FC50"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B</w:t>
            </w:r>
            <w:r w:rsidR="00D0098F">
              <w:rPr>
                <w:rFonts w:ascii="Calibri" w:eastAsia="Times New Roman" w:hAnsi="Calibri" w:cs="Calibri"/>
                <w:color w:val="000000"/>
                <w:lang w:eastAsia="en-GB"/>
              </w:rPr>
              <w:t>ritish Psychological Society (2008).</w:t>
            </w:r>
            <w:r w:rsidRPr="007C3701">
              <w:rPr>
                <w:rFonts w:ascii="Calibri" w:eastAsia="Times New Roman" w:hAnsi="Calibri" w:cs="Calibri"/>
                <w:color w:val="000000"/>
                <w:lang w:eastAsia="en-GB"/>
              </w:rPr>
              <w:t xml:space="preserve"> Response to</w:t>
            </w:r>
            <w:r w:rsidR="00D0098F">
              <w:rPr>
                <w:rFonts w:ascii="Calibri" w:eastAsia="Times New Roman" w:hAnsi="Calibri" w:cs="Calibri"/>
                <w:color w:val="000000"/>
                <w:lang w:eastAsia="en-GB"/>
              </w:rPr>
              <w:t xml:space="preserve"> the Department of Health Consultation: Consultation on the Future</w:t>
            </w:r>
            <w:r w:rsidRPr="007C3701">
              <w:rPr>
                <w:rFonts w:ascii="Calibri" w:eastAsia="Times New Roman" w:hAnsi="Calibri" w:cs="Calibri"/>
                <w:color w:val="000000"/>
                <w:lang w:eastAsia="en-GB"/>
              </w:rPr>
              <w:t xml:space="preserve"> Tobacco </w:t>
            </w:r>
            <w:r w:rsidR="00D0098F">
              <w:rPr>
                <w:rFonts w:ascii="Calibri" w:eastAsia="Times New Roman" w:hAnsi="Calibri" w:cs="Calibri"/>
                <w:color w:val="000000"/>
                <w:lang w:eastAsia="en-GB"/>
              </w:rPr>
              <w:t>Control.</w:t>
            </w:r>
          </w:p>
        </w:tc>
      </w:tr>
      <w:tr w:rsidR="008B4713" w:rsidRPr="007C3701" w14:paraId="1DAB12D4"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29631E9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58</w:t>
            </w:r>
          </w:p>
        </w:tc>
        <w:tc>
          <w:tcPr>
            <w:tcW w:w="9225" w:type="dxa"/>
            <w:tcBorders>
              <w:top w:val="nil"/>
              <w:left w:val="single" w:sz="4" w:space="0" w:color="auto"/>
              <w:bottom w:val="nil"/>
              <w:right w:val="single" w:sz="4" w:space="0" w:color="auto"/>
            </w:tcBorders>
            <w:shd w:val="clear" w:color="auto" w:fill="auto"/>
            <w:vAlign w:val="center"/>
            <w:hideMark/>
          </w:tcPr>
          <w:p w14:paraId="5A983EB9"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PARROTT AC* and N. J. GARNHAM, Comparative Mood States and Cognitive Skills of</w:t>
            </w:r>
            <w:r w:rsidRPr="007C3701">
              <w:rPr>
                <w:rFonts w:ascii="Calibri" w:eastAsia="Times New Roman" w:hAnsi="Calibri" w:cs="Calibri"/>
                <w:color w:val="000000"/>
                <w:lang w:eastAsia="en-GB"/>
              </w:rPr>
              <w:br/>
              <w:t>Cigarette Smokers, Deprived Smokers and Nonsmokers. Hum. Psychopharmacol. Clin. Exp. 13, 367±376 (1998)</w:t>
            </w:r>
          </w:p>
        </w:tc>
      </w:tr>
      <w:tr w:rsidR="008B4713" w:rsidRPr="007C3701" w14:paraId="1DC8BE60"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6FE1DC4" w14:textId="77777777" w:rsidR="008B4713" w:rsidRPr="007C3701" w:rsidRDefault="008B4713" w:rsidP="004E0087">
            <w:pPr>
              <w:spacing w:after="0" w:line="240" w:lineRule="auto"/>
              <w:jc w:val="center"/>
              <w:rPr>
                <w:rFonts w:ascii="Calibri" w:eastAsia="Times New Roman" w:hAnsi="Calibri" w:cs="Calibri"/>
                <w:b/>
                <w:bCs/>
                <w:i/>
                <w:iCs/>
                <w:color w:val="000000"/>
                <w:lang w:eastAsia="en-GB"/>
              </w:rPr>
            </w:pPr>
            <w:r w:rsidRPr="007C3701">
              <w:rPr>
                <w:rFonts w:ascii="Calibri" w:eastAsia="Times New Roman" w:hAnsi="Calibri" w:cs="Calibri"/>
                <w:b/>
                <w:bCs/>
                <w:i/>
                <w:iCs/>
                <w:color w:val="000000"/>
                <w:lang w:eastAsia="en-GB"/>
              </w:rPr>
              <w:t>Body of Research 4.2</w:t>
            </w:r>
          </w:p>
        </w:tc>
      </w:tr>
      <w:tr w:rsidR="008B4713" w:rsidRPr="007C3701" w14:paraId="142743E2"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393C1801"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59</w:t>
            </w:r>
          </w:p>
        </w:tc>
        <w:tc>
          <w:tcPr>
            <w:tcW w:w="9225" w:type="dxa"/>
            <w:tcBorders>
              <w:top w:val="nil"/>
              <w:left w:val="single" w:sz="4" w:space="0" w:color="auto"/>
              <w:bottom w:val="nil"/>
              <w:right w:val="single" w:sz="4" w:space="0" w:color="auto"/>
            </w:tcBorders>
            <w:shd w:val="clear" w:color="auto" w:fill="auto"/>
            <w:vAlign w:val="center"/>
            <w:hideMark/>
          </w:tcPr>
          <w:p w14:paraId="5171C1DE" w14:textId="0BF3B13B" w:rsidR="008B4713" w:rsidRPr="007C3701" w:rsidRDefault="00F70DD0"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East London (2014). </w:t>
            </w:r>
            <w:r w:rsidR="008B4713" w:rsidRPr="007C3701">
              <w:rPr>
                <w:rFonts w:ascii="Calibri" w:eastAsia="Times New Roman" w:hAnsi="Calibri" w:cs="Calibri"/>
                <w:color w:val="000000"/>
                <w:lang w:eastAsia="en-GB"/>
              </w:rPr>
              <w:t>REF Impact Case Study no. 44507</w:t>
            </w:r>
            <w:r w:rsidR="00BE22B2">
              <w:rPr>
                <w:rFonts w:ascii="Calibri" w:eastAsia="Times New Roman" w:hAnsi="Calibri" w:cs="Calibri"/>
                <w:color w:val="000000"/>
                <w:lang w:eastAsia="en-GB"/>
              </w:rPr>
              <w:t xml:space="preserve">. </w:t>
            </w:r>
            <w:hyperlink r:id="rId75" w:history="1">
              <w:r w:rsidR="00BE22B2">
                <w:rPr>
                  <w:rStyle w:val="Hyperlink"/>
                </w:rPr>
                <w:t>https://results.ref.ac.uk/(S(5mhsdcrlek45dkop3v4uw5gx))/Submissions/Impact/752</w:t>
              </w:r>
            </w:hyperlink>
          </w:p>
        </w:tc>
      </w:tr>
      <w:tr w:rsidR="008B4713" w:rsidRPr="007C3701" w14:paraId="36D523C1"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4163ED9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60</w:t>
            </w:r>
          </w:p>
        </w:tc>
        <w:tc>
          <w:tcPr>
            <w:tcW w:w="9225" w:type="dxa"/>
            <w:tcBorders>
              <w:top w:val="nil"/>
              <w:left w:val="single" w:sz="4" w:space="0" w:color="auto"/>
              <w:bottom w:val="nil"/>
              <w:right w:val="single" w:sz="4" w:space="0" w:color="auto"/>
            </w:tcBorders>
            <w:shd w:val="clear" w:color="auto" w:fill="auto"/>
            <w:vAlign w:val="center"/>
            <w:hideMark/>
          </w:tcPr>
          <w:p w14:paraId="319EDEC6"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Parrott, A.C. &amp; Lasky, J. (1998). Ecstasy (MDMA) effects upon mood and cognition: before, during, and after a Saturday night dance. Psychopharmacology, 139, 261-268. http://bit.ly/1hzK3cx</w:t>
            </w:r>
          </w:p>
        </w:tc>
      </w:tr>
      <w:tr w:rsidR="008B4713" w:rsidRPr="007C3701" w14:paraId="610278C0"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29C9641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61</w:t>
            </w:r>
          </w:p>
        </w:tc>
        <w:tc>
          <w:tcPr>
            <w:tcW w:w="9225" w:type="dxa"/>
            <w:tcBorders>
              <w:top w:val="nil"/>
              <w:left w:val="single" w:sz="4" w:space="0" w:color="auto"/>
              <w:bottom w:val="nil"/>
              <w:right w:val="single" w:sz="4" w:space="0" w:color="auto"/>
            </w:tcBorders>
            <w:shd w:val="clear" w:color="auto" w:fill="auto"/>
            <w:vAlign w:val="center"/>
            <w:hideMark/>
          </w:tcPr>
          <w:p w14:paraId="2E111940"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Parrott, A.C. (2002). Recreational Ecstasy/MDMA, the serotonin syndrome, and serotonergic neurotoxicity. Pharmacology, Biochemistry and Behavior, 71, 837–844. http://bit.ly/17BUCIt</w:t>
            </w:r>
          </w:p>
        </w:tc>
      </w:tr>
      <w:tr w:rsidR="008B4713" w:rsidRPr="007C3701" w14:paraId="01E10DF6"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36DF490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62</w:t>
            </w:r>
          </w:p>
        </w:tc>
        <w:tc>
          <w:tcPr>
            <w:tcW w:w="9225" w:type="dxa"/>
            <w:tcBorders>
              <w:top w:val="nil"/>
              <w:left w:val="single" w:sz="4" w:space="0" w:color="auto"/>
              <w:bottom w:val="nil"/>
              <w:right w:val="single" w:sz="4" w:space="0" w:color="auto"/>
            </w:tcBorders>
            <w:shd w:val="clear" w:color="auto" w:fill="auto"/>
            <w:vAlign w:val="center"/>
            <w:hideMark/>
          </w:tcPr>
          <w:p w14:paraId="2F022F65"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Parrott, A.C., Buchanan, T., Scholey, A.B., Heffernan, T., Ling, J. &amp; Rodgers, J. (2002). Ecstasy/MDMA attributed problems reported by novice, moderate and heavy recreational users. Human Psychopharmacology: Clinical and Experimental, 17(6), 309–312. http://bit.ly/17xzOUu</w:t>
            </w:r>
          </w:p>
        </w:tc>
      </w:tr>
      <w:tr w:rsidR="008B4713" w:rsidRPr="007C3701" w14:paraId="1B8A4C01" w14:textId="77777777" w:rsidTr="001B45BE">
        <w:trPr>
          <w:trHeight w:val="993"/>
        </w:trPr>
        <w:tc>
          <w:tcPr>
            <w:tcW w:w="551" w:type="dxa"/>
            <w:tcBorders>
              <w:top w:val="nil"/>
              <w:left w:val="single" w:sz="4" w:space="0" w:color="auto"/>
              <w:bottom w:val="nil"/>
              <w:right w:val="nil"/>
            </w:tcBorders>
            <w:shd w:val="clear" w:color="auto" w:fill="auto"/>
            <w:noWrap/>
            <w:vAlign w:val="center"/>
            <w:hideMark/>
          </w:tcPr>
          <w:p w14:paraId="31E148C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63</w:t>
            </w:r>
          </w:p>
        </w:tc>
        <w:tc>
          <w:tcPr>
            <w:tcW w:w="9225" w:type="dxa"/>
            <w:tcBorders>
              <w:top w:val="nil"/>
              <w:left w:val="single" w:sz="4" w:space="0" w:color="auto"/>
              <w:bottom w:val="nil"/>
              <w:right w:val="single" w:sz="4" w:space="0" w:color="auto"/>
            </w:tcBorders>
            <w:shd w:val="clear" w:color="auto" w:fill="auto"/>
            <w:vAlign w:val="center"/>
            <w:hideMark/>
          </w:tcPr>
          <w:p w14:paraId="2AB276F5"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Moore, D.G., Turner, J.J.T., Parrott, A.C, Goodwin, J.E., Fulton, S.E. Min, M.O., Fox, H.C., Braddick, F.M.B., Toplis, A., Axelsson, E.L., Lynch, S., Ribeiro, H., Frostick, C.J. &amp; Singer L.T. (2010). During pregnancy, recreational drug-using women stop taking ecstasy (MDMA) and reduce alcohol consumption but continue to smoke tobacco and cannabis. Journal of Psychopharmacology, 24(9), 1403–1410. http://bit.ly/1dyjSAq</w:t>
            </w:r>
          </w:p>
        </w:tc>
      </w:tr>
      <w:tr w:rsidR="008B4713" w:rsidRPr="007C3701" w14:paraId="04E47789" w14:textId="77777777" w:rsidTr="001B45BE">
        <w:trPr>
          <w:trHeight w:val="655"/>
        </w:trPr>
        <w:tc>
          <w:tcPr>
            <w:tcW w:w="551" w:type="dxa"/>
            <w:tcBorders>
              <w:top w:val="nil"/>
              <w:left w:val="single" w:sz="4" w:space="0" w:color="auto"/>
              <w:bottom w:val="nil"/>
              <w:right w:val="nil"/>
            </w:tcBorders>
            <w:shd w:val="clear" w:color="auto" w:fill="auto"/>
            <w:noWrap/>
            <w:vAlign w:val="center"/>
            <w:hideMark/>
          </w:tcPr>
          <w:p w14:paraId="2392824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64</w:t>
            </w:r>
          </w:p>
        </w:tc>
        <w:tc>
          <w:tcPr>
            <w:tcW w:w="9225" w:type="dxa"/>
            <w:tcBorders>
              <w:top w:val="nil"/>
              <w:left w:val="single" w:sz="4" w:space="0" w:color="auto"/>
              <w:bottom w:val="nil"/>
              <w:right w:val="single" w:sz="4" w:space="0" w:color="auto"/>
            </w:tcBorders>
            <w:shd w:val="clear" w:color="auto" w:fill="auto"/>
            <w:vAlign w:val="center"/>
            <w:hideMark/>
          </w:tcPr>
          <w:p w14:paraId="469CB54F"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Singer, L.T., Moore, D.G., Fulton, S., Goodwin, J.E., Turner, J.J.D., Min, M.O. &amp; Parrott, A.C. (2012). Neurobehavioral outcomes of infants exposed to MDMA (Ecstasy) and other recreational drugs during pregnancy. Neurotoxicology and Teratology, 34(3), 303–310. http://1.usa.gov/16SZ2XH</w:t>
            </w:r>
          </w:p>
        </w:tc>
      </w:tr>
      <w:tr w:rsidR="008B4713" w:rsidRPr="007C3701" w14:paraId="7BEE5383" w14:textId="77777777" w:rsidTr="001B45BE">
        <w:trPr>
          <w:trHeight w:val="441"/>
        </w:trPr>
        <w:tc>
          <w:tcPr>
            <w:tcW w:w="551" w:type="dxa"/>
            <w:tcBorders>
              <w:top w:val="nil"/>
              <w:left w:val="single" w:sz="4" w:space="0" w:color="auto"/>
              <w:bottom w:val="nil"/>
              <w:right w:val="nil"/>
            </w:tcBorders>
            <w:shd w:val="clear" w:color="auto" w:fill="auto"/>
            <w:noWrap/>
            <w:vAlign w:val="center"/>
            <w:hideMark/>
          </w:tcPr>
          <w:p w14:paraId="4BCA827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65</w:t>
            </w:r>
          </w:p>
        </w:tc>
        <w:tc>
          <w:tcPr>
            <w:tcW w:w="9225" w:type="dxa"/>
            <w:tcBorders>
              <w:top w:val="nil"/>
              <w:left w:val="single" w:sz="4" w:space="0" w:color="auto"/>
              <w:bottom w:val="nil"/>
              <w:right w:val="single" w:sz="4" w:space="0" w:color="auto"/>
            </w:tcBorders>
            <w:shd w:val="clear" w:color="auto" w:fill="auto"/>
            <w:vAlign w:val="center"/>
            <w:hideMark/>
          </w:tcPr>
          <w:p w14:paraId="32FBAB7B"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Singer, L.T., Moore, D.G., Min, M.O., Goodwin, J.E., Turner, J.J.D., Fulton, S. &amp; Parrott, A.C. (2012). One-Year Outcomes of Prenatal Exposure to MDMA and Other Recreational Drugs. Pediatrics, 130(3), 407–413. DOI 10.1542/peds.2012-0666</w:t>
            </w:r>
          </w:p>
        </w:tc>
      </w:tr>
      <w:tr w:rsidR="008B4713" w:rsidRPr="007C3701" w14:paraId="2D932AF4" w14:textId="77777777" w:rsidTr="00F07276">
        <w:trPr>
          <w:trHeight w:val="74"/>
        </w:trPr>
        <w:tc>
          <w:tcPr>
            <w:tcW w:w="551" w:type="dxa"/>
            <w:tcBorders>
              <w:top w:val="nil"/>
              <w:left w:val="single" w:sz="4" w:space="0" w:color="auto"/>
              <w:bottom w:val="nil"/>
              <w:right w:val="nil"/>
            </w:tcBorders>
            <w:shd w:val="clear" w:color="auto" w:fill="auto"/>
            <w:noWrap/>
            <w:vAlign w:val="center"/>
            <w:hideMark/>
          </w:tcPr>
          <w:p w14:paraId="0106D3E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66</w:t>
            </w:r>
          </w:p>
        </w:tc>
        <w:tc>
          <w:tcPr>
            <w:tcW w:w="9225" w:type="dxa"/>
            <w:tcBorders>
              <w:top w:val="nil"/>
              <w:left w:val="single" w:sz="4" w:space="0" w:color="auto"/>
              <w:bottom w:val="nil"/>
              <w:right w:val="single" w:sz="4" w:space="0" w:color="auto"/>
            </w:tcBorders>
            <w:shd w:val="clear" w:color="auto" w:fill="auto"/>
            <w:vAlign w:val="center"/>
            <w:hideMark/>
          </w:tcPr>
          <w:p w14:paraId="7DFB5259" w14:textId="218D10A5" w:rsidR="008B4713" w:rsidRPr="007C3701" w:rsidRDefault="008B4713" w:rsidP="004E0087">
            <w:pPr>
              <w:spacing w:after="0" w:line="240" w:lineRule="auto"/>
              <w:rPr>
                <w:rFonts w:ascii="Calibri" w:eastAsia="Times New Roman" w:hAnsi="Calibri" w:cs="Calibri"/>
                <w:lang w:eastAsia="en-GB"/>
              </w:rPr>
            </w:pPr>
            <w:r w:rsidRPr="007C3701">
              <w:rPr>
                <w:rFonts w:ascii="Calibri" w:eastAsia="Times New Roman" w:hAnsi="Calibri" w:cs="Calibri"/>
                <w:lang w:eastAsia="en-GB"/>
              </w:rPr>
              <w:t xml:space="preserve">Parrott, AC. 2001. Human psychopharmacology of Ecstasy (MDMA): a review of 15 years of empirical research. Human Psychopharmacology. 2001; 16: 557-577. DOI: 10.1002/hup.351   </w:t>
            </w:r>
          </w:p>
        </w:tc>
      </w:tr>
      <w:tr w:rsidR="008B4713" w:rsidRPr="007C3701" w14:paraId="092E25A1"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01E39302"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67</w:t>
            </w:r>
          </w:p>
        </w:tc>
        <w:tc>
          <w:tcPr>
            <w:tcW w:w="9225" w:type="dxa"/>
            <w:tcBorders>
              <w:top w:val="nil"/>
              <w:left w:val="single" w:sz="4" w:space="0" w:color="auto"/>
              <w:bottom w:val="nil"/>
              <w:right w:val="single" w:sz="4" w:space="0" w:color="auto"/>
            </w:tcBorders>
            <w:shd w:val="clear" w:color="auto" w:fill="auto"/>
            <w:vAlign w:val="center"/>
            <w:hideMark/>
          </w:tcPr>
          <w:p w14:paraId="128B6854"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Advisory Council on the Misuse of Drugs. Home Office report: MDMA ('ecstasy'): A review of its harms and classification under the Misuse of Drugs Act 1971. 2008</w:t>
            </w:r>
          </w:p>
        </w:tc>
      </w:tr>
      <w:tr w:rsidR="008B4713" w:rsidRPr="007C3701" w14:paraId="5D07171E" w14:textId="77777777" w:rsidTr="00F07276">
        <w:trPr>
          <w:trHeight w:val="600"/>
        </w:trPr>
        <w:tc>
          <w:tcPr>
            <w:tcW w:w="551" w:type="dxa"/>
            <w:tcBorders>
              <w:top w:val="nil"/>
              <w:left w:val="single" w:sz="4" w:space="0" w:color="auto"/>
              <w:bottom w:val="nil"/>
              <w:right w:val="nil"/>
            </w:tcBorders>
            <w:shd w:val="clear" w:color="auto" w:fill="auto"/>
            <w:noWrap/>
            <w:vAlign w:val="center"/>
            <w:hideMark/>
          </w:tcPr>
          <w:p w14:paraId="4A664411"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68</w:t>
            </w:r>
          </w:p>
        </w:tc>
        <w:tc>
          <w:tcPr>
            <w:tcW w:w="9225" w:type="dxa"/>
            <w:tcBorders>
              <w:top w:val="nil"/>
              <w:left w:val="single" w:sz="4" w:space="0" w:color="auto"/>
              <w:bottom w:val="nil"/>
              <w:right w:val="single" w:sz="4" w:space="0" w:color="auto"/>
            </w:tcBorders>
            <w:shd w:val="clear" w:color="auto" w:fill="auto"/>
            <w:vAlign w:val="center"/>
            <w:hideMark/>
          </w:tcPr>
          <w:p w14:paraId="504E0AF4" w14:textId="77777777" w:rsidR="008B4713" w:rsidRPr="007C3701" w:rsidRDefault="008B4713" w:rsidP="004E0087">
            <w:pPr>
              <w:spacing w:after="0" w:line="240" w:lineRule="auto"/>
              <w:rPr>
                <w:rFonts w:ascii="Calibri" w:eastAsia="Times New Roman" w:hAnsi="Calibri" w:cs="Calibri"/>
                <w:lang w:eastAsia="en-GB"/>
              </w:rPr>
            </w:pPr>
            <w:r w:rsidRPr="007C3701">
              <w:rPr>
                <w:rFonts w:ascii="Calibri" w:eastAsia="Times New Roman" w:hAnsi="Calibri" w:cs="Calibri"/>
                <w:lang w:eastAsia="en-GB"/>
              </w:rPr>
              <w:t>Parrott, AC. 2013. MDMA, serotonergic neurotoxicity, and the diverse functional deficits of</w:t>
            </w:r>
            <w:r w:rsidRPr="007C3701">
              <w:rPr>
                <w:rFonts w:ascii="Calibri" w:eastAsia="Times New Roman" w:hAnsi="Calibri" w:cs="Calibri"/>
                <w:lang w:eastAsia="en-GB"/>
              </w:rPr>
              <w:br/>
              <w:t>recreational ‘Ecstasy’ users. Neuroscience and Biobehavioral Reviews 37 (2013) 1466–1484</w:t>
            </w:r>
          </w:p>
        </w:tc>
      </w:tr>
      <w:tr w:rsidR="008B4713" w:rsidRPr="007C3701" w14:paraId="7667E4EB"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40EC9FD" w14:textId="77777777" w:rsidR="008B4713" w:rsidRPr="007C3701" w:rsidRDefault="008B4713" w:rsidP="004E0087">
            <w:pPr>
              <w:spacing w:after="0" w:line="240" w:lineRule="auto"/>
              <w:jc w:val="center"/>
              <w:rPr>
                <w:rFonts w:ascii="Calibri" w:eastAsia="Times New Roman" w:hAnsi="Calibri" w:cs="Calibri"/>
                <w:b/>
                <w:bCs/>
                <w:lang w:eastAsia="en-GB"/>
              </w:rPr>
            </w:pPr>
            <w:r w:rsidRPr="007C3701">
              <w:rPr>
                <w:rFonts w:ascii="Calibri" w:eastAsia="Times New Roman" w:hAnsi="Calibri" w:cs="Calibri"/>
                <w:b/>
                <w:bCs/>
                <w:lang w:eastAsia="en-GB"/>
              </w:rPr>
              <w:t>Unit of Assessment 5</w:t>
            </w:r>
          </w:p>
        </w:tc>
      </w:tr>
      <w:tr w:rsidR="008B4713" w:rsidRPr="007C3701" w14:paraId="6B355275"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AC60EE0" w14:textId="77777777" w:rsidR="008B4713" w:rsidRPr="007C3701" w:rsidRDefault="008B4713" w:rsidP="004E0087">
            <w:pPr>
              <w:spacing w:after="0" w:line="240" w:lineRule="auto"/>
              <w:jc w:val="center"/>
              <w:rPr>
                <w:rFonts w:ascii="Calibri" w:eastAsia="Times New Roman" w:hAnsi="Calibri" w:cs="Calibri"/>
                <w:b/>
                <w:bCs/>
                <w:i/>
                <w:iCs/>
                <w:lang w:eastAsia="en-GB"/>
              </w:rPr>
            </w:pPr>
            <w:r w:rsidRPr="007C3701">
              <w:rPr>
                <w:rFonts w:ascii="Calibri" w:eastAsia="Times New Roman" w:hAnsi="Calibri" w:cs="Calibri"/>
                <w:b/>
                <w:bCs/>
                <w:i/>
                <w:iCs/>
                <w:lang w:eastAsia="en-GB"/>
              </w:rPr>
              <w:t>Body of Research 5</w:t>
            </w:r>
          </w:p>
        </w:tc>
      </w:tr>
      <w:tr w:rsidR="008B4713" w:rsidRPr="007C3701" w14:paraId="4582FAF7"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77A93D5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69</w:t>
            </w:r>
          </w:p>
        </w:tc>
        <w:tc>
          <w:tcPr>
            <w:tcW w:w="9225" w:type="dxa"/>
            <w:tcBorders>
              <w:top w:val="nil"/>
              <w:left w:val="single" w:sz="4" w:space="0" w:color="auto"/>
              <w:bottom w:val="nil"/>
              <w:right w:val="single" w:sz="4" w:space="0" w:color="auto"/>
            </w:tcBorders>
            <w:shd w:val="clear" w:color="auto" w:fill="auto"/>
            <w:vAlign w:val="center"/>
            <w:hideMark/>
          </w:tcPr>
          <w:p w14:paraId="32A3806F" w14:textId="1EE2DAE9" w:rsidR="008B4713" w:rsidRPr="007C3701" w:rsidRDefault="00BC184D"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St Andrews University (2014). </w:t>
            </w:r>
            <w:r w:rsidR="008B4713" w:rsidRPr="007C3701">
              <w:rPr>
                <w:rFonts w:ascii="Calibri" w:eastAsia="Times New Roman" w:hAnsi="Calibri" w:cs="Calibri"/>
                <w:color w:val="000000"/>
                <w:lang w:eastAsia="en-GB"/>
              </w:rPr>
              <w:t>REF2014 Impact Template</w:t>
            </w:r>
            <w:r>
              <w:rPr>
                <w:rFonts w:ascii="Calibri" w:eastAsia="Times New Roman" w:hAnsi="Calibri" w:cs="Calibri"/>
                <w:color w:val="000000"/>
                <w:lang w:eastAsia="en-GB"/>
              </w:rPr>
              <w:t xml:space="preserve">. </w:t>
            </w:r>
            <w:hyperlink r:id="rId76" w:history="1">
              <w:r w:rsidR="002E608D">
                <w:rPr>
                  <w:rStyle w:val="Hyperlink"/>
                </w:rPr>
                <w:t>https://results.ref.ac.uk/(S(5mhsdcrlek45dkop3v4uw5gx))/Submissions/Impact/1642</w:t>
              </w:r>
            </w:hyperlink>
          </w:p>
        </w:tc>
      </w:tr>
      <w:tr w:rsidR="008B4713" w:rsidRPr="007C3701" w14:paraId="2095F52E"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4CE2AB0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70</w:t>
            </w:r>
          </w:p>
        </w:tc>
        <w:tc>
          <w:tcPr>
            <w:tcW w:w="9225" w:type="dxa"/>
            <w:tcBorders>
              <w:top w:val="nil"/>
              <w:left w:val="single" w:sz="4" w:space="0" w:color="auto"/>
              <w:bottom w:val="nil"/>
              <w:right w:val="single" w:sz="4" w:space="0" w:color="auto"/>
            </w:tcBorders>
            <w:shd w:val="clear" w:color="auto" w:fill="auto"/>
            <w:vAlign w:val="center"/>
            <w:hideMark/>
          </w:tcPr>
          <w:p w14:paraId="2EC6ED9A" w14:textId="7FF4D224" w:rsidR="008B4713" w:rsidRPr="007C3701" w:rsidRDefault="00F70DD0"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t Andrews University</w:t>
            </w:r>
            <w:r w:rsidR="00BC184D">
              <w:rPr>
                <w:rFonts w:ascii="Calibri" w:eastAsia="Times New Roman" w:hAnsi="Calibri" w:cs="Calibri"/>
                <w:color w:val="000000"/>
                <w:lang w:eastAsia="en-GB"/>
              </w:rPr>
              <w:t xml:space="preserve"> (2014)</w:t>
            </w:r>
            <w:r>
              <w:rPr>
                <w:rFonts w:ascii="Calibri" w:eastAsia="Times New Roman" w:hAnsi="Calibri" w:cs="Calibri"/>
                <w:color w:val="000000"/>
                <w:lang w:eastAsia="en-GB"/>
              </w:rPr>
              <w:t xml:space="preserve">. </w:t>
            </w:r>
            <w:r w:rsidR="008B4713" w:rsidRPr="007C3701">
              <w:rPr>
                <w:rFonts w:ascii="Calibri" w:eastAsia="Times New Roman" w:hAnsi="Calibri" w:cs="Calibri"/>
                <w:color w:val="000000"/>
                <w:lang w:eastAsia="en-GB"/>
              </w:rPr>
              <w:t>REF2014 Environment Template</w:t>
            </w:r>
            <w:r>
              <w:rPr>
                <w:rFonts w:ascii="Calibri" w:eastAsia="Times New Roman" w:hAnsi="Calibri" w:cs="Calibri"/>
                <w:color w:val="000000"/>
                <w:lang w:eastAsia="en-GB"/>
              </w:rPr>
              <w:t xml:space="preserve">. </w:t>
            </w:r>
            <w:hyperlink r:id="rId77" w:history="1">
              <w:r>
                <w:rPr>
                  <w:rStyle w:val="Hyperlink"/>
                </w:rPr>
                <w:t>https://results.ref.ac.uk/(S(5mhsdcrlek45dkop3v4uw5gx))/Submissions/Environment/1642</w:t>
              </w:r>
            </w:hyperlink>
          </w:p>
        </w:tc>
      </w:tr>
      <w:tr w:rsidR="008B4713" w:rsidRPr="007C3701" w14:paraId="2B05C5E1"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33EB9D16"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71</w:t>
            </w:r>
          </w:p>
        </w:tc>
        <w:tc>
          <w:tcPr>
            <w:tcW w:w="9225" w:type="dxa"/>
            <w:tcBorders>
              <w:top w:val="nil"/>
              <w:left w:val="single" w:sz="4" w:space="0" w:color="auto"/>
              <w:bottom w:val="nil"/>
              <w:right w:val="single" w:sz="4" w:space="0" w:color="auto"/>
            </w:tcBorders>
            <w:shd w:val="clear" w:color="auto" w:fill="auto"/>
            <w:vAlign w:val="center"/>
            <w:hideMark/>
          </w:tcPr>
          <w:p w14:paraId="70F61162" w14:textId="6E2EA370" w:rsidR="008B4713" w:rsidRPr="00C81829" w:rsidRDefault="00F07276" w:rsidP="004E0087">
            <w:pPr>
              <w:spacing w:after="0" w:line="240" w:lineRule="auto"/>
              <w:rPr>
                <w:rFonts w:ascii="Calibri" w:eastAsia="Times New Roman" w:hAnsi="Calibri" w:cs="Calibri"/>
                <w:color w:val="000000"/>
                <w:highlight w:val="red"/>
                <w:lang w:eastAsia="en-GB"/>
              </w:rPr>
            </w:pPr>
            <w:r>
              <w:rPr>
                <w:rFonts w:ascii="Calibri" w:eastAsia="Times New Roman" w:hAnsi="Calibri" w:cs="Calibri"/>
                <w:color w:val="000000"/>
                <w:lang w:eastAsia="en-GB"/>
              </w:rPr>
              <w:t xml:space="preserve">St Andrews University. Sea Mammals Research Unit (SMRU). </w:t>
            </w:r>
            <w:hyperlink r:id="rId78" w:history="1">
              <w:r w:rsidRPr="000562AF">
                <w:rPr>
                  <w:rStyle w:val="Hyperlink"/>
                </w:rPr>
                <w:t>http://www.smru.st-andrews.ac.uk/</w:t>
              </w:r>
            </w:hyperlink>
            <w:r>
              <w:t xml:space="preserve"> </w:t>
            </w:r>
            <w:r>
              <w:rPr>
                <w:rFonts w:ascii="Calibri" w:eastAsia="Times New Roman" w:hAnsi="Calibri" w:cs="Calibri"/>
                <w:color w:val="000000"/>
                <w:lang w:eastAsia="en-GB"/>
              </w:rPr>
              <w:t>(accessed 4 September 2019)</w:t>
            </w:r>
          </w:p>
        </w:tc>
      </w:tr>
      <w:tr w:rsidR="008B4713" w:rsidRPr="007C3701" w14:paraId="64A40777"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1785042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72</w:t>
            </w:r>
          </w:p>
        </w:tc>
        <w:tc>
          <w:tcPr>
            <w:tcW w:w="9225" w:type="dxa"/>
            <w:tcBorders>
              <w:top w:val="nil"/>
              <w:left w:val="single" w:sz="4" w:space="0" w:color="auto"/>
              <w:bottom w:val="nil"/>
              <w:right w:val="single" w:sz="4" w:space="0" w:color="auto"/>
            </w:tcBorders>
            <w:shd w:val="clear" w:color="auto" w:fill="auto"/>
            <w:vAlign w:val="center"/>
            <w:hideMark/>
          </w:tcPr>
          <w:p w14:paraId="64FD4DF1" w14:textId="0E410357" w:rsidR="008B4713" w:rsidRPr="00C81829" w:rsidRDefault="00F07276" w:rsidP="004E0087">
            <w:pPr>
              <w:spacing w:after="0" w:line="240" w:lineRule="auto"/>
              <w:rPr>
                <w:rFonts w:ascii="Calibri" w:eastAsia="Times New Roman" w:hAnsi="Calibri" w:cs="Calibri"/>
                <w:color w:val="000000"/>
                <w:highlight w:val="red"/>
                <w:lang w:eastAsia="en-GB"/>
              </w:rPr>
            </w:pPr>
            <w:r>
              <w:rPr>
                <w:rFonts w:ascii="Calibri" w:eastAsia="Times New Roman" w:hAnsi="Calibri" w:cs="Calibri"/>
                <w:color w:val="000000"/>
                <w:lang w:eastAsia="en-GB"/>
              </w:rPr>
              <w:t xml:space="preserve">SMRU Consulting. </w:t>
            </w:r>
            <w:hyperlink r:id="rId79" w:history="1">
              <w:r w:rsidRPr="000562AF">
                <w:rPr>
                  <w:rStyle w:val="Hyperlink"/>
                </w:rPr>
                <w:t>https://risweb.st-andrews.ac.uk/portal/en/organisations/smru-consulting(01e7e9bd-c04f-4e6d-bd8d-7dd5023f404e).html</w:t>
              </w:r>
            </w:hyperlink>
            <w:r>
              <w:t xml:space="preserve"> </w:t>
            </w:r>
            <w:r>
              <w:rPr>
                <w:rFonts w:ascii="Calibri" w:eastAsia="Times New Roman" w:hAnsi="Calibri" w:cs="Calibri"/>
                <w:color w:val="000000"/>
                <w:lang w:eastAsia="en-GB"/>
              </w:rPr>
              <w:t>(accessed 4 September 2019)</w:t>
            </w:r>
          </w:p>
        </w:tc>
      </w:tr>
      <w:tr w:rsidR="008B4713" w:rsidRPr="007C3701" w14:paraId="2B6B8C02"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03BF562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73</w:t>
            </w:r>
          </w:p>
        </w:tc>
        <w:tc>
          <w:tcPr>
            <w:tcW w:w="9225" w:type="dxa"/>
            <w:tcBorders>
              <w:top w:val="nil"/>
              <w:left w:val="single" w:sz="4" w:space="0" w:color="auto"/>
              <w:bottom w:val="nil"/>
              <w:right w:val="single" w:sz="4" w:space="0" w:color="auto"/>
            </w:tcBorders>
            <w:shd w:val="clear" w:color="auto" w:fill="auto"/>
            <w:vAlign w:val="center"/>
            <w:hideMark/>
          </w:tcPr>
          <w:p w14:paraId="5E5985B6" w14:textId="6F29D9A0" w:rsidR="008B4713" w:rsidRPr="00C81829" w:rsidRDefault="00F07276" w:rsidP="004E0087">
            <w:pPr>
              <w:spacing w:after="0" w:line="240" w:lineRule="auto"/>
              <w:rPr>
                <w:rFonts w:ascii="Calibri" w:eastAsia="Times New Roman" w:hAnsi="Calibri" w:cs="Calibri"/>
                <w:color w:val="000000"/>
                <w:highlight w:val="red"/>
                <w:lang w:eastAsia="en-GB"/>
              </w:rPr>
            </w:pPr>
            <w:r>
              <w:rPr>
                <w:rFonts w:ascii="Calibri" w:eastAsia="Times New Roman" w:hAnsi="Calibri" w:cs="Calibri"/>
                <w:color w:val="000000"/>
                <w:lang w:eastAsia="en-GB"/>
              </w:rPr>
              <w:t xml:space="preserve">SMRU Instrumentation. </w:t>
            </w:r>
            <w:hyperlink r:id="rId80" w:history="1">
              <w:r w:rsidRPr="000562AF">
                <w:rPr>
                  <w:rStyle w:val="Hyperlink"/>
                </w:rPr>
                <w:t>http://www.smru.st-andrews.ac.uk/Instrumentation/Overview/</w:t>
              </w:r>
            </w:hyperlink>
            <w:r>
              <w:t xml:space="preserve"> </w:t>
            </w:r>
            <w:r>
              <w:rPr>
                <w:rFonts w:ascii="Calibri" w:eastAsia="Times New Roman" w:hAnsi="Calibri" w:cs="Calibri"/>
                <w:color w:val="000000"/>
                <w:lang w:eastAsia="en-GB"/>
              </w:rPr>
              <w:t>(accessed 4 September 2019)</w:t>
            </w:r>
          </w:p>
        </w:tc>
      </w:tr>
      <w:tr w:rsidR="008B4713" w:rsidRPr="007C3701" w14:paraId="5C11F195" w14:textId="77777777" w:rsidTr="00F07276">
        <w:trPr>
          <w:trHeight w:val="300"/>
        </w:trPr>
        <w:tc>
          <w:tcPr>
            <w:tcW w:w="551" w:type="dxa"/>
            <w:tcBorders>
              <w:top w:val="nil"/>
              <w:left w:val="single" w:sz="4" w:space="0" w:color="auto"/>
              <w:bottom w:val="nil"/>
              <w:right w:val="nil"/>
            </w:tcBorders>
            <w:shd w:val="clear" w:color="auto" w:fill="auto"/>
            <w:noWrap/>
            <w:vAlign w:val="center"/>
            <w:hideMark/>
          </w:tcPr>
          <w:p w14:paraId="57E6E9F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74</w:t>
            </w:r>
          </w:p>
        </w:tc>
        <w:tc>
          <w:tcPr>
            <w:tcW w:w="9225" w:type="dxa"/>
            <w:tcBorders>
              <w:top w:val="nil"/>
              <w:left w:val="single" w:sz="4" w:space="0" w:color="auto"/>
              <w:bottom w:val="nil"/>
              <w:right w:val="single" w:sz="4" w:space="0" w:color="auto"/>
            </w:tcBorders>
            <w:shd w:val="clear" w:color="auto" w:fill="auto"/>
            <w:vAlign w:val="center"/>
            <w:hideMark/>
          </w:tcPr>
          <w:p w14:paraId="50AB70C4" w14:textId="338EB1BB"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University of St Andrews, Scottish Oceans Institute</w:t>
            </w:r>
            <w:r w:rsidR="005B5059">
              <w:rPr>
                <w:rFonts w:ascii="Calibri" w:eastAsia="Times New Roman" w:hAnsi="Calibri" w:cs="Calibri"/>
                <w:color w:val="000000"/>
                <w:lang w:eastAsia="en-GB"/>
              </w:rPr>
              <w:t xml:space="preserve"> (SOI). </w:t>
            </w:r>
            <w:hyperlink r:id="rId81" w:history="1">
              <w:r w:rsidR="005B5059">
                <w:rPr>
                  <w:rStyle w:val="Hyperlink"/>
                </w:rPr>
                <w:t>https://synergy.st-andrews.ac.uk/soi/files/2017/07/SOIbrochure.pdf</w:t>
              </w:r>
            </w:hyperlink>
            <w:r w:rsidR="00F07276">
              <w:t xml:space="preserve"> </w:t>
            </w:r>
            <w:r w:rsidR="00F07276">
              <w:rPr>
                <w:rFonts w:ascii="Calibri" w:eastAsia="Times New Roman" w:hAnsi="Calibri" w:cs="Calibri"/>
                <w:color w:val="000000"/>
                <w:lang w:eastAsia="en-GB"/>
              </w:rPr>
              <w:t>(accessed 4 September 2019)</w:t>
            </w:r>
          </w:p>
        </w:tc>
      </w:tr>
      <w:tr w:rsidR="008B4713" w:rsidRPr="007C3701" w14:paraId="30A417EE" w14:textId="77777777" w:rsidTr="00F07276">
        <w:trPr>
          <w:trHeight w:val="300"/>
        </w:trPr>
        <w:tc>
          <w:tcPr>
            <w:tcW w:w="551" w:type="dxa"/>
            <w:tcBorders>
              <w:top w:val="nil"/>
              <w:left w:val="single" w:sz="4" w:space="0" w:color="auto"/>
              <w:bottom w:val="nil"/>
              <w:right w:val="nil"/>
            </w:tcBorders>
            <w:shd w:val="clear" w:color="auto" w:fill="auto"/>
            <w:noWrap/>
            <w:vAlign w:val="center"/>
            <w:hideMark/>
          </w:tcPr>
          <w:p w14:paraId="376DCDE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75</w:t>
            </w:r>
          </w:p>
        </w:tc>
        <w:tc>
          <w:tcPr>
            <w:tcW w:w="9225" w:type="dxa"/>
            <w:tcBorders>
              <w:top w:val="nil"/>
              <w:left w:val="single" w:sz="4" w:space="0" w:color="auto"/>
              <w:bottom w:val="nil"/>
              <w:right w:val="single" w:sz="4" w:space="0" w:color="auto"/>
            </w:tcBorders>
            <w:shd w:val="clear" w:color="auto" w:fill="auto"/>
            <w:vAlign w:val="center"/>
            <w:hideMark/>
          </w:tcPr>
          <w:p w14:paraId="0A81CD0D" w14:textId="04452E46" w:rsidR="008B4713" w:rsidRPr="007C3701" w:rsidRDefault="008B4713" w:rsidP="004E0087">
            <w:pPr>
              <w:spacing w:after="0" w:line="240" w:lineRule="auto"/>
              <w:rPr>
                <w:rFonts w:ascii="Calibri" w:eastAsia="Times New Roman" w:hAnsi="Calibri" w:cs="Calibri"/>
                <w:lang w:eastAsia="en-GB"/>
              </w:rPr>
            </w:pPr>
            <w:r w:rsidRPr="007C3701">
              <w:rPr>
                <w:rFonts w:ascii="Calibri" w:eastAsia="Times New Roman" w:hAnsi="Calibri" w:cs="Calibri"/>
                <w:lang w:eastAsia="en-GB"/>
              </w:rPr>
              <w:t>SO</w:t>
            </w:r>
            <w:r w:rsidR="005B5059">
              <w:rPr>
                <w:rFonts w:ascii="Calibri" w:eastAsia="Times New Roman" w:hAnsi="Calibri" w:cs="Calibri"/>
                <w:lang w:eastAsia="en-GB"/>
              </w:rPr>
              <w:t xml:space="preserve">I. </w:t>
            </w:r>
            <w:hyperlink r:id="rId82" w:history="1">
              <w:r w:rsidR="005B5059">
                <w:rPr>
                  <w:rStyle w:val="Hyperlink"/>
                </w:rPr>
                <w:t>https://soi.st-andrews.ac.uk/about/</w:t>
              </w:r>
            </w:hyperlink>
            <w:r w:rsidR="00F07276">
              <w:t xml:space="preserve"> </w:t>
            </w:r>
            <w:r w:rsidR="00F07276">
              <w:rPr>
                <w:rFonts w:ascii="Calibri" w:eastAsia="Times New Roman" w:hAnsi="Calibri" w:cs="Calibri"/>
                <w:color w:val="000000"/>
                <w:lang w:eastAsia="en-GB"/>
              </w:rPr>
              <w:t>(accessed 4 September 2019)</w:t>
            </w:r>
          </w:p>
        </w:tc>
      </w:tr>
      <w:tr w:rsidR="008B4713" w:rsidRPr="007C3701" w14:paraId="5CE04BED"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2236E5B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76</w:t>
            </w:r>
          </w:p>
        </w:tc>
        <w:tc>
          <w:tcPr>
            <w:tcW w:w="9225" w:type="dxa"/>
            <w:tcBorders>
              <w:top w:val="nil"/>
              <w:left w:val="single" w:sz="4" w:space="0" w:color="auto"/>
              <w:bottom w:val="nil"/>
              <w:right w:val="single" w:sz="4" w:space="0" w:color="auto"/>
            </w:tcBorders>
            <w:shd w:val="clear" w:color="auto" w:fill="auto"/>
            <w:vAlign w:val="center"/>
            <w:hideMark/>
          </w:tcPr>
          <w:p w14:paraId="2F189386" w14:textId="6D0CF703" w:rsidR="008B4713" w:rsidRPr="007C3701" w:rsidRDefault="002E608D"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St Andrews University (2014). </w:t>
            </w:r>
            <w:r w:rsidR="008B4713" w:rsidRPr="007C3701">
              <w:rPr>
                <w:rFonts w:ascii="Calibri" w:eastAsia="Times New Roman" w:hAnsi="Calibri" w:cs="Calibri"/>
                <w:color w:val="000000"/>
                <w:lang w:eastAsia="en-GB"/>
              </w:rPr>
              <w:t>REF Impact Case Study no. 35247</w:t>
            </w:r>
            <w:r>
              <w:rPr>
                <w:rFonts w:ascii="Calibri" w:eastAsia="Times New Roman" w:hAnsi="Calibri" w:cs="Calibri"/>
                <w:color w:val="000000"/>
                <w:lang w:eastAsia="en-GB"/>
              </w:rPr>
              <w:t xml:space="preserve">. </w:t>
            </w:r>
            <w:hyperlink r:id="rId83" w:history="1">
              <w:r>
                <w:rPr>
                  <w:rStyle w:val="Hyperlink"/>
                </w:rPr>
                <w:t>https://results.ref.ac.uk/(S(5mhsdcrlek45dkop3v4uw5gx))/Submissions/Impact/1642</w:t>
              </w:r>
            </w:hyperlink>
          </w:p>
        </w:tc>
      </w:tr>
      <w:tr w:rsidR="008B4713" w:rsidRPr="007C3701" w14:paraId="7BD5B53E"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23CDB18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77</w:t>
            </w:r>
          </w:p>
        </w:tc>
        <w:tc>
          <w:tcPr>
            <w:tcW w:w="9225" w:type="dxa"/>
            <w:tcBorders>
              <w:top w:val="nil"/>
              <w:left w:val="single" w:sz="4" w:space="0" w:color="auto"/>
              <w:bottom w:val="nil"/>
              <w:right w:val="single" w:sz="4" w:space="0" w:color="auto"/>
            </w:tcBorders>
            <w:shd w:val="clear" w:color="auto" w:fill="auto"/>
            <w:vAlign w:val="center"/>
            <w:hideMark/>
          </w:tcPr>
          <w:p w14:paraId="2520F14C" w14:textId="256D2826" w:rsidR="008B4713" w:rsidRPr="007C3701" w:rsidRDefault="002E608D"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St Andrews University (2014). </w:t>
            </w:r>
            <w:r w:rsidR="008B4713" w:rsidRPr="007C3701">
              <w:rPr>
                <w:rFonts w:ascii="Calibri" w:eastAsia="Times New Roman" w:hAnsi="Calibri" w:cs="Calibri"/>
                <w:color w:val="000000"/>
                <w:lang w:eastAsia="en-GB"/>
              </w:rPr>
              <w:t>REF Impact Case Study no. 35248</w:t>
            </w:r>
            <w:r>
              <w:rPr>
                <w:rFonts w:ascii="Calibri" w:eastAsia="Times New Roman" w:hAnsi="Calibri" w:cs="Calibri"/>
                <w:color w:val="000000"/>
                <w:lang w:eastAsia="en-GB"/>
              </w:rPr>
              <w:t xml:space="preserve">. </w:t>
            </w:r>
            <w:hyperlink r:id="rId84" w:history="1">
              <w:r>
                <w:rPr>
                  <w:rStyle w:val="Hyperlink"/>
                </w:rPr>
                <w:t>https://results.ref.ac.uk/(S(5mhsdcrlek45dkop3v4uw5gx))/Submissions/Impact/1642</w:t>
              </w:r>
            </w:hyperlink>
          </w:p>
        </w:tc>
      </w:tr>
      <w:tr w:rsidR="008B4713" w:rsidRPr="007C3701" w14:paraId="62F33E55"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5096F40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78</w:t>
            </w:r>
          </w:p>
        </w:tc>
        <w:tc>
          <w:tcPr>
            <w:tcW w:w="9225" w:type="dxa"/>
            <w:tcBorders>
              <w:top w:val="nil"/>
              <w:left w:val="single" w:sz="4" w:space="0" w:color="auto"/>
              <w:bottom w:val="nil"/>
              <w:right w:val="single" w:sz="4" w:space="0" w:color="auto"/>
            </w:tcBorders>
            <w:shd w:val="clear" w:color="auto" w:fill="auto"/>
            <w:vAlign w:val="center"/>
            <w:hideMark/>
          </w:tcPr>
          <w:p w14:paraId="4A1D592F" w14:textId="67AA0F98" w:rsidR="008B4713" w:rsidRPr="007C3701" w:rsidRDefault="002E608D"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St Andrews University (2014). </w:t>
            </w:r>
            <w:r w:rsidR="008B4713" w:rsidRPr="007C3701">
              <w:rPr>
                <w:rFonts w:ascii="Calibri" w:eastAsia="Times New Roman" w:hAnsi="Calibri" w:cs="Calibri"/>
                <w:color w:val="000000"/>
                <w:lang w:eastAsia="en-GB"/>
              </w:rPr>
              <w:t>REF Impact Case Study no. 35249</w:t>
            </w:r>
            <w:r>
              <w:rPr>
                <w:rFonts w:ascii="Calibri" w:eastAsia="Times New Roman" w:hAnsi="Calibri" w:cs="Calibri"/>
                <w:color w:val="000000"/>
                <w:lang w:eastAsia="en-GB"/>
              </w:rPr>
              <w:t xml:space="preserve">. </w:t>
            </w:r>
            <w:hyperlink r:id="rId85" w:history="1">
              <w:r>
                <w:rPr>
                  <w:rStyle w:val="Hyperlink"/>
                </w:rPr>
                <w:t>https://results.ref.ac.uk/(S(5mhsdcrlek45dkop3v4uw5gx))/Submissions/Impact/1642</w:t>
              </w:r>
            </w:hyperlink>
          </w:p>
        </w:tc>
      </w:tr>
      <w:tr w:rsidR="008B4713" w:rsidRPr="007C3701" w14:paraId="40A0A922"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28AB300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79</w:t>
            </w:r>
          </w:p>
        </w:tc>
        <w:tc>
          <w:tcPr>
            <w:tcW w:w="9225" w:type="dxa"/>
            <w:tcBorders>
              <w:top w:val="nil"/>
              <w:left w:val="single" w:sz="4" w:space="0" w:color="auto"/>
              <w:bottom w:val="nil"/>
              <w:right w:val="single" w:sz="4" w:space="0" w:color="auto"/>
            </w:tcBorders>
            <w:shd w:val="clear" w:color="auto" w:fill="auto"/>
            <w:vAlign w:val="center"/>
            <w:hideMark/>
          </w:tcPr>
          <w:p w14:paraId="4A5F2F26" w14:textId="0225399A" w:rsidR="008B4713" w:rsidRPr="007C3701" w:rsidRDefault="002E608D"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St Andrews University (2014). </w:t>
            </w:r>
            <w:r w:rsidR="008B4713" w:rsidRPr="007C3701">
              <w:rPr>
                <w:rFonts w:ascii="Calibri" w:eastAsia="Times New Roman" w:hAnsi="Calibri" w:cs="Calibri"/>
                <w:color w:val="000000"/>
                <w:lang w:eastAsia="en-GB"/>
              </w:rPr>
              <w:t>REF Impact Case Study no. 35250</w:t>
            </w:r>
            <w:r>
              <w:rPr>
                <w:rFonts w:ascii="Calibri" w:eastAsia="Times New Roman" w:hAnsi="Calibri" w:cs="Calibri"/>
                <w:color w:val="000000"/>
                <w:lang w:eastAsia="en-GB"/>
              </w:rPr>
              <w:t xml:space="preserve">. </w:t>
            </w:r>
            <w:hyperlink r:id="rId86" w:history="1">
              <w:r>
                <w:rPr>
                  <w:rStyle w:val="Hyperlink"/>
                </w:rPr>
                <w:t>https://results.ref.ac.uk/(S(5mhsdcrlek45dkop3v4uw5gx))/Submissions/Impact/1642</w:t>
              </w:r>
            </w:hyperlink>
          </w:p>
        </w:tc>
      </w:tr>
      <w:tr w:rsidR="008B4713" w:rsidRPr="007C3701" w14:paraId="60FC1949"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6E855F81"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80</w:t>
            </w:r>
          </w:p>
        </w:tc>
        <w:tc>
          <w:tcPr>
            <w:tcW w:w="9225" w:type="dxa"/>
            <w:tcBorders>
              <w:top w:val="nil"/>
              <w:left w:val="single" w:sz="4" w:space="0" w:color="auto"/>
              <w:bottom w:val="nil"/>
              <w:right w:val="single" w:sz="4" w:space="0" w:color="auto"/>
            </w:tcBorders>
            <w:shd w:val="clear" w:color="auto" w:fill="auto"/>
            <w:vAlign w:val="center"/>
            <w:hideMark/>
          </w:tcPr>
          <w:p w14:paraId="0DADD61F" w14:textId="52BE55E4"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McConnell, BJ, Fedak, MA, Lovell, P, Hammond, PS (1999) Movements and foraging areas of grey seals in the North Sea. J. Appl. Ecol. 36: 573-590 DOI: 10.1046/j.1365-2664.1999.00429.x. </w:t>
            </w:r>
          </w:p>
        </w:tc>
      </w:tr>
      <w:tr w:rsidR="008B4713" w:rsidRPr="007C3701" w14:paraId="36C6FC30" w14:textId="77777777" w:rsidTr="00202CCB">
        <w:trPr>
          <w:trHeight w:val="617"/>
        </w:trPr>
        <w:tc>
          <w:tcPr>
            <w:tcW w:w="551" w:type="dxa"/>
            <w:tcBorders>
              <w:top w:val="nil"/>
              <w:left w:val="single" w:sz="4" w:space="0" w:color="auto"/>
              <w:bottom w:val="nil"/>
              <w:right w:val="nil"/>
            </w:tcBorders>
            <w:shd w:val="clear" w:color="auto" w:fill="auto"/>
            <w:noWrap/>
            <w:vAlign w:val="center"/>
            <w:hideMark/>
          </w:tcPr>
          <w:p w14:paraId="4262DDE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81</w:t>
            </w:r>
          </w:p>
        </w:tc>
        <w:tc>
          <w:tcPr>
            <w:tcW w:w="9225" w:type="dxa"/>
            <w:tcBorders>
              <w:top w:val="nil"/>
              <w:left w:val="single" w:sz="4" w:space="0" w:color="auto"/>
              <w:bottom w:val="nil"/>
              <w:right w:val="single" w:sz="4" w:space="0" w:color="auto"/>
            </w:tcBorders>
            <w:shd w:val="clear" w:color="auto" w:fill="auto"/>
            <w:vAlign w:val="center"/>
            <w:hideMark/>
          </w:tcPr>
          <w:p w14:paraId="65E9008D" w14:textId="6AF1FBEB"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Fedak, MA, Lovell, P, McConnell, B, Hunter, C (2002) Overcoming the constraints of long range radio telemetry from animals: Getting more useful data from smaller packages. Int. Comp. Biol. 42: 3-10 DOI: 10.1093/icb/42.1.3. </w:t>
            </w:r>
          </w:p>
        </w:tc>
      </w:tr>
      <w:tr w:rsidR="008B4713" w:rsidRPr="007C3701" w14:paraId="3BDD55F4" w14:textId="77777777" w:rsidTr="00202CCB">
        <w:trPr>
          <w:trHeight w:val="431"/>
        </w:trPr>
        <w:tc>
          <w:tcPr>
            <w:tcW w:w="551" w:type="dxa"/>
            <w:tcBorders>
              <w:top w:val="nil"/>
              <w:left w:val="single" w:sz="4" w:space="0" w:color="auto"/>
              <w:bottom w:val="nil"/>
              <w:right w:val="nil"/>
            </w:tcBorders>
            <w:shd w:val="clear" w:color="auto" w:fill="auto"/>
            <w:noWrap/>
            <w:vAlign w:val="center"/>
            <w:hideMark/>
          </w:tcPr>
          <w:p w14:paraId="0AC5848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82</w:t>
            </w:r>
          </w:p>
        </w:tc>
        <w:tc>
          <w:tcPr>
            <w:tcW w:w="9225" w:type="dxa"/>
            <w:tcBorders>
              <w:top w:val="nil"/>
              <w:left w:val="single" w:sz="4" w:space="0" w:color="auto"/>
              <w:bottom w:val="nil"/>
              <w:right w:val="single" w:sz="4" w:space="0" w:color="auto"/>
            </w:tcBorders>
            <w:shd w:val="clear" w:color="auto" w:fill="auto"/>
            <w:vAlign w:val="center"/>
            <w:hideMark/>
          </w:tcPr>
          <w:p w14:paraId="567AB0CC" w14:textId="605A5C62"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Vincent C, McConnell BJ, Ridoux V, Fedak MA (2002) Assessment of Argos location accuracy from satellite tags deployed on captive gray seals Marine Mammal Science 18, 156-166. DOI: 10.1111/j.1748-7692.2002.tb01025.x </w:t>
            </w:r>
          </w:p>
        </w:tc>
      </w:tr>
      <w:tr w:rsidR="008B4713" w:rsidRPr="007C3701" w14:paraId="16C5CF21"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3537554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83</w:t>
            </w:r>
          </w:p>
        </w:tc>
        <w:tc>
          <w:tcPr>
            <w:tcW w:w="9225" w:type="dxa"/>
            <w:tcBorders>
              <w:top w:val="nil"/>
              <w:left w:val="single" w:sz="4" w:space="0" w:color="auto"/>
              <w:bottom w:val="nil"/>
              <w:right w:val="single" w:sz="4" w:space="0" w:color="auto"/>
            </w:tcBorders>
            <w:shd w:val="clear" w:color="auto" w:fill="auto"/>
            <w:vAlign w:val="center"/>
            <w:hideMark/>
          </w:tcPr>
          <w:p w14:paraId="26D00E6A" w14:textId="0BD13C09"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Biuw, M, McConnell, B, Bradshaw, CJA., Burton, H &amp; Fedak, MA Blubber and buoyancy: monitoring the body condition of free-ranging seals using simple dive characteristics. J. Exp. Biol. 206, 3405-3423 (2003). DOI: 10.1242/jeb.00583</w:t>
            </w:r>
          </w:p>
        </w:tc>
      </w:tr>
      <w:tr w:rsidR="008B4713" w:rsidRPr="007C3701" w14:paraId="51E9669E" w14:textId="77777777" w:rsidTr="00202CCB">
        <w:trPr>
          <w:trHeight w:val="1070"/>
        </w:trPr>
        <w:tc>
          <w:tcPr>
            <w:tcW w:w="551" w:type="dxa"/>
            <w:tcBorders>
              <w:top w:val="nil"/>
              <w:left w:val="single" w:sz="4" w:space="0" w:color="auto"/>
              <w:bottom w:val="nil"/>
              <w:right w:val="nil"/>
            </w:tcBorders>
            <w:shd w:val="clear" w:color="auto" w:fill="auto"/>
            <w:noWrap/>
            <w:vAlign w:val="center"/>
            <w:hideMark/>
          </w:tcPr>
          <w:p w14:paraId="3DA7D791"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84</w:t>
            </w:r>
          </w:p>
        </w:tc>
        <w:tc>
          <w:tcPr>
            <w:tcW w:w="9225" w:type="dxa"/>
            <w:tcBorders>
              <w:top w:val="nil"/>
              <w:left w:val="single" w:sz="4" w:space="0" w:color="auto"/>
              <w:bottom w:val="nil"/>
              <w:right w:val="single" w:sz="4" w:space="0" w:color="auto"/>
            </w:tcBorders>
            <w:shd w:val="clear" w:color="auto" w:fill="auto"/>
            <w:vAlign w:val="center"/>
            <w:hideMark/>
          </w:tcPr>
          <w:p w14:paraId="6B05A074" w14:textId="74F8E2C8"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Biuw, M., Boehme, L., Guinet, C., Hindell, M., Costa, D.; Charrasin, J.-B., Roquet, F., Bailleul, F., Meredith, M., Thorpe, S., Tremblay, Y., McDonald, B., Park, Y.-H., Rintoul, S.R., Bindoff, N., Goebel, M., Crocker, D., Lovell, P., Nicholson, J., Monks, F., Fedak, M.A. (2007) Variations in behaviour and condition of a Southern Ocean top predator in relation to in situ oceanographic conditions. Proc Natl Acad Sci USA, 104 (34). 13705-13710. DOI: 10.1073/pnas.0701121104 </w:t>
            </w:r>
          </w:p>
        </w:tc>
      </w:tr>
      <w:tr w:rsidR="008B4713" w:rsidRPr="007C3701" w14:paraId="16140631"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0212AB92"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85</w:t>
            </w:r>
          </w:p>
        </w:tc>
        <w:tc>
          <w:tcPr>
            <w:tcW w:w="9225" w:type="dxa"/>
            <w:tcBorders>
              <w:top w:val="nil"/>
              <w:left w:val="single" w:sz="4" w:space="0" w:color="auto"/>
              <w:bottom w:val="nil"/>
              <w:right w:val="single" w:sz="4" w:space="0" w:color="auto"/>
            </w:tcBorders>
            <w:shd w:val="clear" w:color="auto" w:fill="auto"/>
            <w:vAlign w:val="center"/>
            <w:hideMark/>
          </w:tcPr>
          <w:p w14:paraId="1571B789" w14:textId="60D6C90C" w:rsidR="00223FB5" w:rsidRPr="00223FB5" w:rsidRDefault="008B4713" w:rsidP="00223FB5">
            <w:pPr>
              <w:spacing w:after="0" w:line="240" w:lineRule="auto"/>
              <w:rPr>
                <w:rFonts w:ascii="Calibri" w:hAnsi="Calibri" w:cs="Calibri"/>
                <w:color w:val="0000FF"/>
              </w:rPr>
            </w:pPr>
            <w:r w:rsidRPr="007C3701">
              <w:rPr>
                <w:rFonts w:ascii="Calibri" w:eastAsia="Times New Roman" w:hAnsi="Calibri" w:cs="Calibri"/>
                <w:color w:val="000000"/>
                <w:lang w:eastAsia="en-GB"/>
              </w:rPr>
              <w:t>Aarts, G, MacKenzie, M, McConnell, B, Fedak, MA, Matthioupoulos, J (2008). Estimating space-use and habitat preference from wildlife</w:t>
            </w:r>
            <w:r w:rsidR="00223FB5">
              <w:rPr>
                <w:rFonts w:ascii="Calibri" w:eastAsia="Times New Roman" w:hAnsi="Calibri" w:cs="Calibri"/>
                <w:color w:val="000000"/>
                <w:lang w:eastAsia="en-GB"/>
              </w:rPr>
              <w:t xml:space="preserve">. </w:t>
            </w:r>
            <w:r w:rsidR="00223FB5" w:rsidRPr="00223FB5">
              <w:rPr>
                <w:rFonts w:ascii="Calibri" w:hAnsi="Calibri" w:cs="Calibri"/>
              </w:rPr>
              <w:t xml:space="preserve">Ecography 31: 140-160 DOI: </w:t>
            </w:r>
            <w:r w:rsidR="00223FB5" w:rsidRPr="00223FB5">
              <w:rPr>
                <w:rFonts w:ascii="Calibri" w:hAnsi="Calibri" w:cs="Calibri"/>
                <w:color w:val="0000FF"/>
              </w:rPr>
              <w:t xml:space="preserve">10.1111/j.2007.0906-7590.05236.x </w:t>
            </w:r>
          </w:p>
          <w:p w14:paraId="214CB04C" w14:textId="218EA075" w:rsidR="008B4713" w:rsidRPr="007C3701" w:rsidRDefault="008B4713" w:rsidP="004E0087">
            <w:pPr>
              <w:spacing w:after="0" w:line="240" w:lineRule="auto"/>
              <w:rPr>
                <w:rFonts w:ascii="Calibri" w:eastAsia="Times New Roman" w:hAnsi="Calibri" w:cs="Calibri"/>
                <w:color w:val="000000"/>
                <w:lang w:eastAsia="en-GB"/>
              </w:rPr>
            </w:pPr>
          </w:p>
        </w:tc>
      </w:tr>
      <w:tr w:rsidR="008B4713" w:rsidRPr="007C3701" w14:paraId="6019C907"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193E413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86</w:t>
            </w:r>
          </w:p>
        </w:tc>
        <w:tc>
          <w:tcPr>
            <w:tcW w:w="9225" w:type="dxa"/>
            <w:tcBorders>
              <w:top w:val="nil"/>
              <w:left w:val="single" w:sz="4" w:space="0" w:color="auto"/>
              <w:bottom w:val="nil"/>
              <w:right w:val="single" w:sz="4" w:space="0" w:color="auto"/>
            </w:tcBorders>
            <w:shd w:val="clear" w:color="auto" w:fill="auto"/>
            <w:vAlign w:val="center"/>
            <w:hideMark/>
          </w:tcPr>
          <w:p w14:paraId="0458DCC3" w14:textId="07E40C73"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Harwood, J. (2000) Risk assessment and decision analysis in conservation. Biological Conservation 95: 219-226 DOI: 10.1016/S0006-3207(00)00036-7</w:t>
            </w:r>
            <w:r w:rsidR="00C43140">
              <w:rPr>
                <w:rFonts w:ascii="Calibri" w:eastAsia="Times New Roman" w:hAnsi="Calibri" w:cs="Calibri"/>
                <w:color w:val="000000"/>
                <w:lang w:eastAsia="en-GB"/>
              </w:rPr>
              <w:t>.</w:t>
            </w:r>
          </w:p>
        </w:tc>
      </w:tr>
      <w:tr w:rsidR="008B4713" w:rsidRPr="007C3701" w14:paraId="5DA0D3D1" w14:textId="77777777" w:rsidTr="004E0087">
        <w:trPr>
          <w:trHeight w:val="1200"/>
        </w:trPr>
        <w:tc>
          <w:tcPr>
            <w:tcW w:w="551" w:type="dxa"/>
            <w:tcBorders>
              <w:top w:val="nil"/>
              <w:left w:val="single" w:sz="4" w:space="0" w:color="auto"/>
              <w:bottom w:val="nil"/>
              <w:right w:val="nil"/>
            </w:tcBorders>
            <w:shd w:val="clear" w:color="auto" w:fill="auto"/>
            <w:noWrap/>
            <w:vAlign w:val="center"/>
            <w:hideMark/>
          </w:tcPr>
          <w:p w14:paraId="5842077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87</w:t>
            </w:r>
          </w:p>
        </w:tc>
        <w:tc>
          <w:tcPr>
            <w:tcW w:w="9225" w:type="dxa"/>
            <w:tcBorders>
              <w:top w:val="nil"/>
              <w:left w:val="single" w:sz="4" w:space="0" w:color="auto"/>
              <w:bottom w:val="nil"/>
              <w:right w:val="single" w:sz="4" w:space="0" w:color="auto"/>
            </w:tcBorders>
            <w:shd w:val="clear" w:color="auto" w:fill="auto"/>
            <w:vAlign w:val="center"/>
            <w:hideMark/>
          </w:tcPr>
          <w:p w14:paraId="7825CFC6" w14:textId="0B2117BC"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Hammond, PS, Berggren, P, Benke, H, Borchers, DL, Collet, A, Heide-Jørgensen, MP, Heimlich, S, Hiby, AR, Leopold, MF &amp; Øien, N (2002). Abundance of harbour porpoises and other cetaceans in the North Sea and adjacent waters. Journal of Applied Ecology 39: 361-376. DOI: 10.1046/j.1365-2664.2002.00713.x </w:t>
            </w:r>
          </w:p>
        </w:tc>
      </w:tr>
      <w:tr w:rsidR="008B4713" w:rsidRPr="007C3701" w14:paraId="67A6D8CB" w14:textId="77777777" w:rsidTr="00C43140">
        <w:trPr>
          <w:trHeight w:val="513"/>
        </w:trPr>
        <w:tc>
          <w:tcPr>
            <w:tcW w:w="551" w:type="dxa"/>
            <w:tcBorders>
              <w:top w:val="nil"/>
              <w:left w:val="single" w:sz="4" w:space="0" w:color="auto"/>
              <w:bottom w:val="nil"/>
              <w:right w:val="nil"/>
            </w:tcBorders>
            <w:shd w:val="clear" w:color="auto" w:fill="auto"/>
            <w:noWrap/>
            <w:vAlign w:val="center"/>
            <w:hideMark/>
          </w:tcPr>
          <w:p w14:paraId="7DEAE08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88</w:t>
            </w:r>
          </w:p>
        </w:tc>
        <w:tc>
          <w:tcPr>
            <w:tcW w:w="9225" w:type="dxa"/>
            <w:tcBorders>
              <w:top w:val="nil"/>
              <w:left w:val="single" w:sz="4" w:space="0" w:color="auto"/>
              <w:bottom w:val="nil"/>
              <w:right w:val="single" w:sz="4" w:space="0" w:color="auto"/>
            </w:tcBorders>
            <w:shd w:val="clear" w:color="auto" w:fill="auto"/>
            <w:vAlign w:val="center"/>
            <w:hideMark/>
          </w:tcPr>
          <w:p w14:paraId="36B56314" w14:textId="1EFDCFEA"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Marques TA, Thomas L, Ward J, DiMarzio N, Tyack PL. (2009) Estimating cetacean population density using fixed passive acoustic sensors: An example with Blainville’s beaked whales. Journal of the Acoustical Society of America 125:1982-1994. DOI: 10.1121/1.3089590</w:t>
            </w:r>
          </w:p>
        </w:tc>
      </w:tr>
      <w:tr w:rsidR="008B4713" w:rsidRPr="007C3701" w14:paraId="77D9BBA5" w14:textId="77777777" w:rsidTr="00C43140">
        <w:trPr>
          <w:trHeight w:val="692"/>
        </w:trPr>
        <w:tc>
          <w:tcPr>
            <w:tcW w:w="551" w:type="dxa"/>
            <w:tcBorders>
              <w:top w:val="nil"/>
              <w:left w:val="single" w:sz="4" w:space="0" w:color="auto"/>
              <w:bottom w:val="nil"/>
              <w:right w:val="nil"/>
            </w:tcBorders>
            <w:shd w:val="clear" w:color="auto" w:fill="auto"/>
            <w:noWrap/>
            <w:vAlign w:val="center"/>
            <w:hideMark/>
          </w:tcPr>
          <w:p w14:paraId="06D7DE7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89</w:t>
            </w:r>
          </w:p>
        </w:tc>
        <w:tc>
          <w:tcPr>
            <w:tcW w:w="9225" w:type="dxa"/>
            <w:tcBorders>
              <w:top w:val="nil"/>
              <w:left w:val="single" w:sz="4" w:space="0" w:color="auto"/>
              <w:bottom w:val="nil"/>
              <w:right w:val="single" w:sz="4" w:space="0" w:color="auto"/>
            </w:tcBorders>
            <w:shd w:val="clear" w:color="auto" w:fill="auto"/>
            <w:vAlign w:val="center"/>
            <w:hideMark/>
          </w:tcPr>
          <w:p w14:paraId="227EDC64" w14:textId="02080B2E"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Tyack P, Gordon J, Thompson D. (2004) Controlled exposure experiments to determine the effects of noise on large marine mammals. Marine Technology Society Journal 37(4):41-53 DOI: 10.4031/002533203787537087</w:t>
            </w:r>
          </w:p>
        </w:tc>
      </w:tr>
      <w:tr w:rsidR="008B4713" w:rsidRPr="007C3701" w14:paraId="3BA43CBF"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7700A88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90</w:t>
            </w:r>
          </w:p>
        </w:tc>
        <w:tc>
          <w:tcPr>
            <w:tcW w:w="9225" w:type="dxa"/>
            <w:tcBorders>
              <w:top w:val="nil"/>
              <w:left w:val="single" w:sz="4" w:space="0" w:color="auto"/>
              <w:bottom w:val="nil"/>
              <w:right w:val="single" w:sz="4" w:space="0" w:color="auto"/>
            </w:tcBorders>
            <w:shd w:val="clear" w:color="auto" w:fill="auto"/>
            <w:vAlign w:val="center"/>
            <w:hideMark/>
          </w:tcPr>
          <w:p w14:paraId="6F4EC338" w14:textId="3918A98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Tyack PL Zimmer WMX, Moretti D, Southall BL, Claridge DE, Durban JW, Clark CW, D’Amico A, DiMarzio N, Jarvis S, McCarthy E, Morrissey R, Ward J, Boyd IL (2011) Beaked Whales Respond to Simulated and Actual Navy Sonar. PLOS ONE 6: e17009 DOI: 10.1371/journal.pone.0017009</w:t>
            </w:r>
          </w:p>
        </w:tc>
      </w:tr>
      <w:tr w:rsidR="008B4713" w:rsidRPr="007C3701" w14:paraId="16573279" w14:textId="77777777" w:rsidTr="00C43140">
        <w:trPr>
          <w:trHeight w:val="942"/>
        </w:trPr>
        <w:tc>
          <w:tcPr>
            <w:tcW w:w="551" w:type="dxa"/>
            <w:tcBorders>
              <w:top w:val="nil"/>
              <w:left w:val="single" w:sz="4" w:space="0" w:color="auto"/>
              <w:bottom w:val="nil"/>
              <w:right w:val="nil"/>
            </w:tcBorders>
            <w:shd w:val="clear" w:color="auto" w:fill="auto"/>
            <w:noWrap/>
            <w:vAlign w:val="center"/>
            <w:hideMark/>
          </w:tcPr>
          <w:p w14:paraId="26BB398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91</w:t>
            </w:r>
          </w:p>
        </w:tc>
        <w:tc>
          <w:tcPr>
            <w:tcW w:w="9225" w:type="dxa"/>
            <w:tcBorders>
              <w:top w:val="nil"/>
              <w:left w:val="single" w:sz="4" w:space="0" w:color="auto"/>
              <w:bottom w:val="nil"/>
              <w:right w:val="single" w:sz="4" w:space="0" w:color="auto"/>
            </w:tcBorders>
            <w:shd w:val="clear" w:color="auto" w:fill="auto"/>
            <w:vAlign w:val="center"/>
            <w:hideMark/>
          </w:tcPr>
          <w:p w14:paraId="779B27EA" w14:textId="283C701F"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Kvadsheim PH, Miller PJO, Tyack PL, Sivle LD, Lam FPA, Fahlman A. (2012) Estimated tissue and blood N2 levels and risk of in vivo bubble formation in deep-, intermediate- and shallow diving toothed whales during exposure to naval sonar. Frontiers in Aquatic Physiology 3(125):1-14. DOI: 10.3389/fphys.2012.00125</w:t>
            </w:r>
          </w:p>
        </w:tc>
      </w:tr>
      <w:tr w:rsidR="008B4713" w:rsidRPr="007C3701" w14:paraId="56F3482F"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2A38062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92</w:t>
            </w:r>
          </w:p>
        </w:tc>
        <w:tc>
          <w:tcPr>
            <w:tcW w:w="9225" w:type="dxa"/>
            <w:tcBorders>
              <w:top w:val="nil"/>
              <w:left w:val="single" w:sz="4" w:space="0" w:color="auto"/>
              <w:bottom w:val="nil"/>
              <w:right w:val="single" w:sz="4" w:space="0" w:color="auto"/>
            </w:tcBorders>
            <w:shd w:val="clear" w:color="auto" w:fill="auto"/>
            <w:vAlign w:val="center"/>
            <w:hideMark/>
          </w:tcPr>
          <w:p w14:paraId="4251CB5B" w14:textId="24438A13"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Boyd IL &amp; Murray AWA (2001) Monitoring a marine ecosystem using responses of upper trophic level predators. J. Animal Ecol. 70, 747-760. DOI: 10.1046/j.0021-8790.2001.00534.x</w:t>
            </w:r>
          </w:p>
        </w:tc>
      </w:tr>
      <w:tr w:rsidR="008B4713" w:rsidRPr="007C3701" w14:paraId="532E7858"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4E25230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93</w:t>
            </w:r>
          </w:p>
        </w:tc>
        <w:tc>
          <w:tcPr>
            <w:tcW w:w="9225" w:type="dxa"/>
            <w:tcBorders>
              <w:top w:val="nil"/>
              <w:left w:val="single" w:sz="4" w:space="0" w:color="auto"/>
              <w:bottom w:val="nil"/>
              <w:right w:val="single" w:sz="4" w:space="0" w:color="auto"/>
            </w:tcBorders>
            <w:shd w:val="clear" w:color="auto" w:fill="auto"/>
            <w:vAlign w:val="center"/>
            <w:hideMark/>
          </w:tcPr>
          <w:p w14:paraId="01BD3888" w14:textId="3C38F9D9"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Borchers DL, Buckland ST, Goedhart PW, Clarke ED and Hedley SL (1998) Horvitz-Thompson estimators for double-platform line transect surveys. Biometrics 54, 1221-37. DOI: 10.2307/2533652 </w:t>
            </w:r>
          </w:p>
        </w:tc>
      </w:tr>
      <w:tr w:rsidR="008B4713" w:rsidRPr="007C3701" w14:paraId="0D7A5356"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38CBB7F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94</w:t>
            </w:r>
          </w:p>
        </w:tc>
        <w:tc>
          <w:tcPr>
            <w:tcW w:w="9225" w:type="dxa"/>
            <w:tcBorders>
              <w:top w:val="nil"/>
              <w:left w:val="single" w:sz="4" w:space="0" w:color="auto"/>
              <w:bottom w:val="nil"/>
              <w:right w:val="single" w:sz="4" w:space="0" w:color="auto"/>
            </w:tcBorders>
            <w:shd w:val="clear" w:color="auto" w:fill="auto"/>
            <w:vAlign w:val="center"/>
            <w:hideMark/>
          </w:tcPr>
          <w:p w14:paraId="7A5E4497" w14:textId="4E14C94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Matthiopoulos, J., McConnell, B.J., Duck, C.D., Fedak, M.A. (2004) Using satellite telemetry and aerial counts to estimate space use by grey seals around the British Isles. J. Appl. Ecol. 41: 476-491 DOI: 10.1111/j.0021-8901.2004.00911.x </w:t>
            </w:r>
          </w:p>
        </w:tc>
      </w:tr>
      <w:tr w:rsidR="008B4713" w:rsidRPr="007C3701" w14:paraId="2F86683B"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28DBD51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95</w:t>
            </w:r>
          </w:p>
        </w:tc>
        <w:tc>
          <w:tcPr>
            <w:tcW w:w="9225" w:type="dxa"/>
            <w:tcBorders>
              <w:top w:val="nil"/>
              <w:left w:val="single" w:sz="4" w:space="0" w:color="auto"/>
              <w:bottom w:val="nil"/>
              <w:right w:val="single" w:sz="4" w:space="0" w:color="auto"/>
            </w:tcBorders>
            <w:shd w:val="clear" w:color="auto" w:fill="auto"/>
            <w:vAlign w:val="center"/>
            <w:hideMark/>
          </w:tcPr>
          <w:p w14:paraId="148AE52B" w14:textId="6AC7E449"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Evans, P.G.H., Hammond, P.S. (2004) Monitoring cetaceans in European waters. Mammal Review 34: 131-156 DOI: 10.1046/j.0305-1838.2003.00027.x.</w:t>
            </w:r>
          </w:p>
        </w:tc>
      </w:tr>
      <w:tr w:rsidR="008B4713" w:rsidRPr="007C3701" w14:paraId="77CF4328"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52596F7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96</w:t>
            </w:r>
          </w:p>
        </w:tc>
        <w:tc>
          <w:tcPr>
            <w:tcW w:w="9225" w:type="dxa"/>
            <w:tcBorders>
              <w:top w:val="nil"/>
              <w:left w:val="single" w:sz="4" w:space="0" w:color="auto"/>
              <w:bottom w:val="nil"/>
              <w:right w:val="single" w:sz="4" w:space="0" w:color="auto"/>
            </w:tcBorders>
            <w:shd w:val="clear" w:color="auto" w:fill="auto"/>
            <w:vAlign w:val="center"/>
            <w:hideMark/>
          </w:tcPr>
          <w:p w14:paraId="4C15B50B" w14:textId="04E6745F"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Hooker, S.K., Gerber, L.R. (2004) Marine reserves as a tool for ecosystem-based management: The potential importance of megafauna. Bioscience 54: 27-39 DOI: 10.1641/0006-3568(2004)054[0027:MRAATF]2.0.CO;2. </w:t>
            </w:r>
          </w:p>
        </w:tc>
      </w:tr>
      <w:tr w:rsidR="008B4713" w:rsidRPr="007C3701" w14:paraId="768345EF"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65503F6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97</w:t>
            </w:r>
          </w:p>
        </w:tc>
        <w:tc>
          <w:tcPr>
            <w:tcW w:w="9225" w:type="dxa"/>
            <w:tcBorders>
              <w:top w:val="nil"/>
              <w:left w:val="single" w:sz="4" w:space="0" w:color="auto"/>
              <w:bottom w:val="nil"/>
              <w:right w:val="single" w:sz="4" w:space="0" w:color="auto"/>
            </w:tcBorders>
            <w:shd w:val="clear" w:color="auto" w:fill="auto"/>
            <w:vAlign w:val="center"/>
            <w:hideMark/>
          </w:tcPr>
          <w:p w14:paraId="529D4595" w14:textId="7C7ABD89"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Lonergan, M., Duck, C.D., Thompson, D., Mackey, B.L., Cunningham, L., Boyd, I.L. (2007) Using sparse survey data to investigate the declining abundance of British harbour seals. J. Zoology 271: 261-269 DOI: 10.1111/j.1469-7998.2007.00311.x </w:t>
            </w:r>
          </w:p>
        </w:tc>
      </w:tr>
      <w:tr w:rsidR="008B4713" w:rsidRPr="007C3701" w14:paraId="6913392B"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251ED5B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98</w:t>
            </w:r>
          </w:p>
        </w:tc>
        <w:tc>
          <w:tcPr>
            <w:tcW w:w="9225" w:type="dxa"/>
            <w:tcBorders>
              <w:top w:val="nil"/>
              <w:left w:val="single" w:sz="4" w:space="0" w:color="auto"/>
              <w:bottom w:val="nil"/>
              <w:right w:val="single" w:sz="4" w:space="0" w:color="auto"/>
            </w:tcBorders>
            <w:shd w:val="clear" w:color="auto" w:fill="auto"/>
            <w:vAlign w:val="center"/>
            <w:hideMark/>
          </w:tcPr>
          <w:p w14:paraId="2AFA8D80" w14:textId="4C297F73"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Graham, I.M., Harris, R.N., Matejusova, I. &amp; Middlemas, S.J. (2011) Do rogue' seals exist? Implications for seal conservation in the UK. Animal Conservation 14: 587-598, DOI 10.1111/j.1469-1795.2011.00469.x.</w:t>
            </w:r>
          </w:p>
        </w:tc>
      </w:tr>
      <w:tr w:rsidR="008B4713" w:rsidRPr="007C3701" w14:paraId="75D05432"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2185266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99</w:t>
            </w:r>
          </w:p>
        </w:tc>
        <w:tc>
          <w:tcPr>
            <w:tcW w:w="9225" w:type="dxa"/>
            <w:tcBorders>
              <w:top w:val="nil"/>
              <w:left w:val="single" w:sz="4" w:space="0" w:color="auto"/>
              <w:bottom w:val="nil"/>
              <w:right w:val="single" w:sz="4" w:space="0" w:color="auto"/>
            </w:tcBorders>
            <w:shd w:val="clear" w:color="auto" w:fill="auto"/>
            <w:vAlign w:val="center"/>
            <w:hideMark/>
          </w:tcPr>
          <w:p w14:paraId="0C1DFF1B" w14:textId="6F0B3AA3"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Read, A.J., Drinker, P. &amp; Northridge, S.P. (2006) Bycatch of marine mammals in US and global fisheries. Conservation Biology. 20(1):163-169. DOI: 10.1111/j.1523-1739.2006.00338.x</w:t>
            </w:r>
          </w:p>
        </w:tc>
      </w:tr>
      <w:tr w:rsidR="008B4713" w:rsidRPr="007C3701" w14:paraId="722E08A5" w14:textId="77777777" w:rsidTr="00561A27">
        <w:trPr>
          <w:trHeight w:val="1702"/>
        </w:trPr>
        <w:tc>
          <w:tcPr>
            <w:tcW w:w="551" w:type="dxa"/>
            <w:tcBorders>
              <w:top w:val="nil"/>
              <w:left w:val="single" w:sz="4" w:space="0" w:color="auto"/>
              <w:bottom w:val="nil"/>
              <w:right w:val="nil"/>
            </w:tcBorders>
            <w:shd w:val="clear" w:color="auto" w:fill="auto"/>
            <w:noWrap/>
            <w:vAlign w:val="center"/>
            <w:hideMark/>
          </w:tcPr>
          <w:p w14:paraId="543AF481"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00</w:t>
            </w:r>
          </w:p>
        </w:tc>
        <w:tc>
          <w:tcPr>
            <w:tcW w:w="9225" w:type="dxa"/>
            <w:tcBorders>
              <w:top w:val="nil"/>
              <w:left w:val="single" w:sz="4" w:space="0" w:color="auto"/>
              <w:bottom w:val="nil"/>
              <w:right w:val="single" w:sz="4" w:space="0" w:color="auto"/>
            </w:tcBorders>
            <w:shd w:val="clear" w:color="auto" w:fill="auto"/>
            <w:vAlign w:val="center"/>
            <w:hideMark/>
          </w:tcPr>
          <w:p w14:paraId="74C2D9E4"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Hammond, P.S., Macleod, K., Berggren, P., Borchers, D.L., Burt, M.L., Cañadas, A., Desportes, G., Donovan, G.P., Gilles, A., Gillespie, D., Gordon, J., Hiby, L., Kuklik, I., Leaper, R., Lehnert, K., Leopold, M., Lovell, P., Øien, N., Paxton, C.G.M., Ridoux, V., Rogan, E., Samarra, F., Scheidat, M., Sequeira, M., Siebert, U., Skov, H., Swift, R., Tasker, M.L., Teilmann, J., Van Canneyt, O. &amp; Vázquez, J.A. (2013) Cetacean abundance and distribution in European Atlantic shelf waters to inform conservation and management. Biological Conservation 164: 107-122. DOI: 10.1016/j.biocon.2013.04.010.</w:t>
            </w:r>
          </w:p>
        </w:tc>
      </w:tr>
      <w:tr w:rsidR="008B4713" w:rsidRPr="007C3701" w14:paraId="3F8936CD" w14:textId="77777777" w:rsidTr="00561A27">
        <w:trPr>
          <w:trHeight w:val="74"/>
        </w:trPr>
        <w:tc>
          <w:tcPr>
            <w:tcW w:w="551" w:type="dxa"/>
            <w:tcBorders>
              <w:top w:val="nil"/>
              <w:left w:val="single" w:sz="4" w:space="0" w:color="auto"/>
              <w:bottom w:val="nil"/>
              <w:right w:val="nil"/>
            </w:tcBorders>
            <w:shd w:val="clear" w:color="auto" w:fill="auto"/>
            <w:noWrap/>
            <w:vAlign w:val="center"/>
            <w:hideMark/>
          </w:tcPr>
          <w:p w14:paraId="6B0E95D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01</w:t>
            </w:r>
          </w:p>
        </w:tc>
        <w:tc>
          <w:tcPr>
            <w:tcW w:w="9225" w:type="dxa"/>
            <w:tcBorders>
              <w:top w:val="nil"/>
              <w:left w:val="single" w:sz="4" w:space="0" w:color="auto"/>
              <w:bottom w:val="nil"/>
              <w:right w:val="single" w:sz="4" w:space="0" w:color="auto"/>
            </w:tcBorders>
            <w:shd w:val="clear" w:color="auto" w:fill="auto"/>
            <w:vAlign w:val="center"/>
            <w:hideMark/>
          </w:tcPr>
          <w:p w14:paraId="2997CC66" w14:textId="691F7454" w:rsidR="00A255D1" w:rsidRPr="007C3701" w:rsidRDefault="00A255D1"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wedish Antarctic Research Program</w:t>
            </w:r>
            <w:r w:rsidR="00561441">
              <w:rPr>
                <w:rFonts w:ascii="Calibri" w:eastAsia="Times New Roman" w:hAnsi="Calibri" w:cs="Calibri"/>
                <w:color w:val="000000"/>
                <w:lang w:eastAsia="en-GB"/>
              </w:rPr>
              <w:t xml:space="preserve"> (member of the Council of Managers of National Antarctic Programs). </w:t>
            </w:r>
            <w:hyperlink r:id="rId87" w:history="1">
              <w:r w:rsidR="006F6101" w:rsidRPr="000562AF">
                <w:rPr>
                  <w:rStyle w:val="Hyperlink"/>
                  <w:rFonts w:ascii="Calibri" w:eastAsia="Times New Roman" w:hAnsi="Calibri" w:cs="Calibri"/>
                  <w:lang w:eastAsia="en-GB"/>
                </w:rPr>
                <w:t>https://www.comnap.aq/Members/SPR/SitePages/Home.aspx</w:t>
              </w:r>
            </w:hyperlink>
            <w:r>
              <w:rPr>
                <w:rFonts w:ascii="Calibri" w:eastAsia="Times New Roman" w:hAnsi="Calibri" w:cs="Calibri"/>
                <w:color w:val="000000"/>
                <w:lang w:eastAsia="en-GB"/>
              </w:rPr>
              <w:t xml:space="preserve"> </w:t>
            </w:r>
            <w:r w:rsidR="00C43140">
              <w:rPr>
                <w:rFonts w:ascii="Calibri" w:eastAsia="Times New Roman" w:hAnsi="Calibri" w:cs="Calibri"/>
                <w:color w:val="000000"/>
                <w:lang w:eastAsia="en-GB"/>
              </w:rPr>
              <w:t>(accessed 4 September 2019)</w:t>
            </w:r>
          </w:p>
        </w:tc>
      </w:tr>
      <w:tr w:rsidR="008B4713" w:rsidRPr="007C3701" w14:paraId="7B8B882C"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0E0836D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02</w:t>
            </w:r>
          </w:p>
        </w:tc>
        <w:tc>
          <w:tcPr>
            <w:tcW w:w="9225" w:type="dxa"/>
            <w:tcBorders>
              <w:top w:val="nil"/>
              <w:left w:val="single" w:sz="4" w:space="0" w:color="auto"/>
              <w:bottom w:val="nil"/>
              <w:right w:val="single" w:sz="4" w:space="0" w:color="auto"/>
            </w:tcBorders>
            <w:shd w:val="clear" w:color="auto" w:fill="auto"/>
            <w:vAlign w:val="center"/>
            <w:hideMark/>
          </w:tcPr>
          <w:p w14:paraId="6C2C537B"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M. A. FEDAK, P. LOVELL AND B. J. MCCONNELL. MAMVIS: A Marine Mammal Behaviour</w:t>
            </w:r>
            <w:r w:rsidRPr="007C3701">
              <w:rPr>
                <w:rFonts w:ascii="Calibri" w:eastAsia="Times New Roman" w:hAnsi="Calibri" w:cs="Calibri"/>
                <w:color w:val="000000"/>
                <w:lang w:eastAsia="en-GB"/>
              </w:rPr>
              <w:br/>
              <w:t>Visualization System. THE JOURNAL OF VISUALIZATION AND COMPUTER ANIMATION. VOL. 7 141-147 (1996)</w:t>
            </w:r>
          </w:p>
        </w:tc>
      </w:tr>
      <w:tr w:rsidR="008B4713" w:rsidRPr="007C3701" w14:paraId="1F8F0BCD" w14:textId="77777777" w:rsidTr="00C43140">
        <w:trPr>
          <w:trHeight w:val="300"/>
        </w:trPr>
        <w:tc>
          <w:tcPr>
            <w:tcW w:w="551" w:type="dxa"/>
            <w:tcBorders>
              <w:top w:val="nil"/>
              <w:left w:val="single" w:sz="4" w:space="0" w:color="auto"/>
              <w:bottom w:val="nil"/>
              <w:right w:val="nil"/>
            </w:tcBorders>
            <w:shd w:val="clear" w:color="auto" w:fill="auto"/>
            <w:noWrap/>
            <w:vAlign w:val="center"/>
            <w:hideMark/>
          </w:tcPr>
          <w:p w14:paraId="32F3EEC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03</w:t>
            </w:r>
          </w:p>
        </w:tc>
        <w:tc>
          <w:tcPr>
            <w:tcW w:w="9225" w:type="dxa"/>
            <w:tcBorders>
              <w:top w:val="nil"/>
              <w:left w:val="single" w:sz="4" w:space="0" w:color="auto"/>
              <w:bottom w:val="nil"/>
              <w:right w:val="single" w:sz="4" w:space="0" w:color="auto"/>
            </w:tcBorders>
            <w:shd w:val="clear" w:color="auto" w:fill="auto"/>
            <w:vAlign w:val="center"/>
            <w:hideMark/>
          </w:tcPr>
          <w:p w14:paraId="531D2130" w14:textId="76BE9ADF" w:rsidR="008B4713" w:rsidRPr="007C3701" w:rsidRDefault="006F6101"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Biological Conservation (journal). </w:t>
            </w:r>
            <w:hyperlink r:id="rId88" w:history="1">
              <w:r w:rsidRPr="000562AF">
                <w:rPr>
                  <w:rStyle w:val="Hyperlink"/>
                  <w:rFonts w:ascii="Calibri" w:eastAsia="Times New Roman" w:hAnsi="Calibri" w:cs="Calibri"/>
                  <w:lang w:eastAsia="en-GB"/>
                </w:rPr>
                <w:t>https://www.journals.elsevier.com/biological-conservation</w:t>
              </w:r>
            </w:hyperlink>
            <w:r>
              <w:rPr>
                <w:rFonts w:ascii="Calibri" w:eastAsia="Times New Roman" w:hAnsi="Calibri" w:cs="Calibri"/>
                <w:color w:val="000000"/>
                <w:lang w:eastAsia="en-GB"/>
              </w:rPr>
              <w:t xml:space="preserve"> </w:t>
            </w:r>
            <w:r w:rsidR="00C43140">
              <w:rPr>
                <w:rFonts w:ascii="Calibri" w:eastAsia="Times New Roman" w:hAnsi="Calibri" w:cs="Calibri"/>
                <w:color w:val="000000"/>
                <w:lang w:eastAsia="en-GB"/>
              </w:rPr>
              <w:t>(accessed 4 September 2019)</w:t>
            </w:r>
          </w:p>
        </w:tc>
      </w:tr>
      <w:tr w:rsidR="008B4713" w:rsidRPr="007C3701" w14:paraId="73F79684" w14:textId="77777777" w:rsidTr="00C43140">
        <w:trPr>
          <w:trHeight w:val="300"/>
        </w:trPr>
        <w:tc>
          <w:tcPr>
            <w:tcW w:w="551" w:type="dxa"/>
            <w:tcBorders>
              <w:top w:val="nil"/>
              <w:left w:val="single" w:sz="4" w:space="0" w:color="auto"/>
              <w:bottom w:val="nil"/>
              <w:right w:val="nil"/>
            </w:tcBorders>
            <w:shd w:val="clear" w:color="auto" w:fill="auto"/>
            <w:noWrap/>
            <w:vAlign w:val="center"/>
            <w:hideMark/>
          </w:tcPr>
          <w:p w14:paraId="4DC4776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04</w:t>
            </w:r>
          </w:p>
        </w:tc>
        <w:tc>
          <w:tcPr>
            <w:tcW w:w="9225" w:type="dxa"/>
            <w:tcBorders>
              <w:top w:val="nil"/>
              <w:left w:val="single" w:sz="4" w:space="0" w:color="auto"/>
              <w:bottom w:val="nil"/>
              <w:right w:val="single" w:sz="4" w:space="0" w:color="auto"/>
            </w:tcBorders>
            <w:shd w:val="clear" w:color="auto" w:fill="auto"/>
            <w:vAlign w:val="center"/>
            <w:hideMark/>
          </w:tcPr>
          <w:p w14:paraId="0524E87C" w14:textId="0948647C" w:rsidR="008B4713" w:rsidRPr="007C3701" w:rsidRDefault="006F6101"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Integrative and Comparative Biology (journal). </w:t>
            </w:r>
            <w:hyperlink r:id="rId89" w:history="1">
              <w:r>
                <w:rPr>
                  <w:rStyle w:val="Hyperlink"/>
                </w:rPr>
                <w:t>https://academic.oup.com/icb</w:t>
              </w:r>
            </w:hyperlink>
            <w:r w:rsidR="00C43140">
              <w:t xml:space="preserve"> </w:t>
            </w:r>
            <w:r w:rsidR="00C43140">
              <w:rPr>
                <w:rFonts w:ascii="Calibri" w:eastAsia="Times New Roman" w:hAnsi="Calibri" w:cs="Calibri"/>
                <w:color w:val="000000"/>
                <w:lang w:eastAsia="en-GB"/>
              </w:rPr>
              <w:t>(accessed 4 September 2019)</w:t>
            </w:r>
          </w:p>
        </w:tc>
      </w:tr>
      <w:tr w:rsidR="008B4713" w:rsidRPr="007C3701" w14:paraId="713C8E41" w14:textId="77777777" w:rsidTr="00C43140">
        <w:trPr>
          <w:trHeight w:val="300"/>
        </w:trPr>
        <w:tc>
          <w:tcPr>
            <w:tcW w:w="551" w:type="dxa"/>
            <w:tcBorders>
              <w:top w:val="nil"/>
              <w:left w:val="single" w:sz="4" w:space="0" w:color="auto"/>
              <w:bottom w:val="nil"/>
              <w:right w:val="nil"/>
            </w:tcBorders>
            <w:shd w:val="clear" w:color="auto" w:fill="auto"/>
            <w:noWrap/>
            <w:vAlign w:val="center"/>
            <w:hideMark/>
          </w:tcPr>
          <w:p w14:paraId="7C562C01"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05</w:t>
            </w:r>
          </w:p>
        </w:tc>
        <w:tc>
          <w:tcPr>
            <w:tcW w:w="9225" w:type="dxa"/>
            <w:tcBorders>
              <w:top w:val="nil"/>
              <w:left w:val="single" w:sz="4" w:space="0" w:color="auto"/>
              <w:bottom w:val="nil"/>
              <w:right w:val="single" w:sz="4" w:space="0" w:color="auto"/>
            </w:tcBorders>
            <w:shd w:val="clear" w:color="auto" w:fill="auto"/>
            <w:vAlign w:val="center"/>
            <w:hideMark/>
          </w:tcPr>
          <w:p w14:paraId="10E30B7E" w14:textId="3943AC1C"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Applied Ecology</w:t>
            </w:r>
            <w:r w:rsidR="006F6101">
              <w:rPr>
                <w:rFonts w:ascii="Calibri" w:eastAsia="Times New Roman" w:hAnsi="Calibri" w:cs="Calibri"/>
                <w:color w:val="000000"/>
                <w:lang w:eastAsia="en-GB"/>
              </w:rPr>
              <w:t xml:space="preserve"> (journal). </w:t>
            </w:r>
            <w:hyperlink r:id="rId90" w:history="1">
              <w:r w:rsidR="006F6101" w:rsidRPr="000562AF">
                <w:rPr>
                  <w:rStyle w:val="Hyperlink"/>
                  <w:rFonts w:ascii="Calibri" w:eastAsia="Times New Roman" w:hAnsi="Calibri" w:cs="Calibri"/>
                  <w:lang w:eastAsia="en-GB"/>
                </w:rPr>
                <w:t>https://besjournals.onlinelibrary.wiley.com/journal/13652664</w:t>
              </w:r>
            </w:hyperlink>
            <w:r w:rsidR="00C43140">
              <w:rPr>
                <w:rFonts w:ascii="Calibri" w:eastAsia="Times New Roman" w:hAnsi="Calibri" w:cs="Calibri"/>
                <w:color w:val="000000"/>
                <w:lang w:eastAsia="en-GB"/>
              </w:rPr>
              <w:t xml:space="preserve"> (accessed 4 September 2019)</w:t>
            </w:r>
          </w:p>
        </w:tc>
      </w:tr>
      <w:tr w:rsidR="008B4713" w:rsidRPr="007C3701" w14:paraId="091AD060" w14:textId="77777777" w:rsidTr="00C43140">
        <w:trPr>
          <w:trHeight w:val="300"/>
        </w:trPr>
        <w:tc>
          <w:tcPr>
            <w:tcW w:w="551" w:type="dxa"/>
            <w:tcBorders>
              <w:top w:val="nil"/>
              <w:left w:val="single" w:sz="4" w:space="0" w:color="auto"/>
              <w:bottom w:val="nil"/>
              <w:right w:val="nil"/>
            </w:tcBorders>
            <w:shd w:val="clear" w:color="auto" w:fill="auto"/>
            <w:noWrap/>
            <w:vAlign w:val="center"/>
            <w:hideMark/>
          </w:tcPr>
          <w:p w14:paraId="3B2A374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06</w:t>
            </w:r>
          </w:p>
        </w:tc>
        <w:tc>
          <w:tcPr>
            <w:tcW w:w="9225" w:type="dxa"/>
            <w:tcBorders>
              <w:top w:val="nil"/>
              <w:left w:val="single" w:sz="4" w:space="0" w:color="auto"/>
              <w:bottom w:val="nil"/>
              <w:right w:val="single" w:sz="4" w:space="0" w:color="auto"/>
            </w:tcBorders>
            <w:shd w:val="clear" w:color="auto" w:fill="auto"/>
            <w:vAlign w:val="center"/>
            <w:hideMark/>
          </w:tcPr>
          <w:p w14:paraId="5D971C05" w14:textId="742E7773" w:rsidR="008B4713" w:rsidRPr="007C3701" w:rsidRDefault="006F6101"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Bioscience (journal). </w:t>
            </w:r>
            <w:hyperlink r:id="rId91" w:history="1">
              <w:r w:rsidRPr="000562AF">
                <w:rPr>
                  <w:rStyle w:val="Hyperlink"/>
                  <w:rFonts w:ascii="Calibri" w:eastAsia="Times New Roman" w:hAnsi="Calibri" w:cs="Calibri"/>
                  <w:lang w:eastAsia="en-GB"/>
                </w:rPr>
                <w:t>https://academic.oup.com/bioscience</w:t>
              </w:r>
            </w:hyperlink>
            <w:r>
              <w:rPr>
                <w:rFonts w:ascii="Calibri" w:eastAsia="Times New Roman" w:hAnsi="Calibri" w:cs="Calibri"/>
                <w:color w:val="000000"/>
                <w:lang w:eastAsia="en-GB"/>
              </w:rPr>
              <w:t xml:space="preserve"> </w:t>
            </w:r>
            <w:r w:rsidR="00C43140">
              <w:rPr>
                <w:rFonts w:ascii="Calibri" w:eastAsia="Times New Roman" w:hAnsi="Calibri" w:cs="Calibri"/>
                <w:color w:val="000000"/>
                <w:lang w:eastAsia="en-GB"/>
              </w:rPr>
              <w:t>(accessed 4 September 2019)</w:t>
            </w:r>
          </w:p>
        </w:tc>
      </w:tr>
      <w:tr w:rsidR="008B4713" w:rsidRPr="007C3701" w14:paraId="0F3724E1" w14:textId="77777777" w:rsidTr="00C43140">
        <w:trPr>
          <w:trHeight w:val="300"/>
        </w:trPr>
        <w:tc>
          <w:tcPr>
            <w:tcW w:w="551" w:type="dxa"/>
            <w:tcBorders>
              <w:top w:val="nil"/>
              <w:left w:val="single" w:sz="4" w:space="0" w:color="auto"/>
              <w:bottom w:val="nil"/>
              <w:right w:val="nil"/>
            </w:tcBorders>
            <w:shd w:val="clear" w:color="auto" w:fill="auto"/>
            <w:noWrap/>
            <w:vAlign w:val="center"/>
            <w:hideMark/>
          </w:tcPr>
          <w:p w14:paraId="64B89D3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07</w:t>
            </w:r>
          </w:p>
        </w:tc>
        <w:tc>
          <w:tcPr>
            <w:tcW w:w="9225" w:type="dxa"/>
            <w:tcBorders>
              <w:top w:val="nil"/>
              <w:left w:val="single" w:sz="4" w:space="0" w:color="auto"/>
              <w:bottom w:val="nil"/>
              <w:right w:val="single" w:sz="4" w:space="0" w:color="auto"/>
            </w:tcBorders>
            <w:shd w:val="clear" w:color="auto" w:fill="auto"/>
            <w:vAlign w:val="center"/>
            <w:hideMark/>
          </w:tcPr>
          <w:p w14:paraId="1973EC26" w14:textId="35A96958"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B</w:t>
            </w:r>
            <w:r w:rsidR="006F6101">
              <w:rPr>
                <w:rFonts w:ascii="Calibri" w:eastAsia="Times New Roman" w:hAnsi="Calibri" w:cs="Calibri"/>
                <w:color w:val="000000"/>
                <w:lang w:eastAsia="en-GB"/>
              </w:rPr>
              <w:t xml:space="preserve">iometrics (journal). </w:t>
            </w:r>
            <w:hyperlink r:id="rId92" w:history="1">
              <w:r w:rsidR="006F6101" w:rsidRPr="000562AF">
                <w:rPr>
                  <w:rStyle w:val="Hyperlink"/>
                  <w:rFonts w:ascii="Calibri" w:eastAsia="Times New Roman" w:hAnsi="Calibri" w:cs="Calibri"/>
                  <w:lang w:eastAsia="en-GB"/>
                </w:rPr>
                <w:t>https://onlinelibrary.wiley.com/journal/15410420</w:t>
              </w:r>
            </w:hyperlink>
            <w:r w:rsidR="006F6101">
              <w:rPr>
                <w:rFonts w:ascii="Calibri" w:eastAsia="Times New Roman" w:hAnsi="Calibri" w:cs="Calibri"/>
                <w:color w:val="000000"/>
                <w:lang w:eastAsia="en-GB"/>
              </w:rPr>
              <w:t xml:space="preserve"> </w:t>
            </w:r>
            <w:r w:rsidR="00C43140">
              <w:rPr>
                <w:rFonts w:ascii="Calibri" w:eastAsia="Times New Roman" w:hAnsi="Calibri" w:cs="Calibri"/>
                <w:color w:val="000000"/>
                <w:lang w:eastAsia="en-GB"/>
              </w:rPr>
              <w:t>(accessed 4 September 2019)</w:t>
            </w:r>
          </w:p>
        </w:tc>
      </w:tr>
      <w:tr w:rsidR="008B4713" w:rsidRPr="007C3701" w14:paraId="20E82BBE" w14:textId="77777777" w:rsidTr="00C43140">
        <w:trPr>
          <w:trHeight w:val="300"/>
        </w:trPr>
        <w:tc>
          <w:tcPr>
            <w:tcW w:w="551" w:type="dxa"/>
            <w:tcBorders>
              <w:top w:val="nil"/>
              <w:left w:val="single" w:sz="4" w:space="0" w:color="auto"/>
              <w:bottom w:val="nil"/>
              <w:right w:val="nil"/>
            </w:tcBorders>
            <w:shd w:val="clear" w:color="auto" w:fill="auto"/>
            <w:noWrap/>
            <w:vAlign w:val="center"/>
            <w:hideMark/>
          </w:tcPr>
          <w:p w14:paraId="518E929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08</w:t>
            </w:r>
          </w:p>
        </w:tc>
        <w:tc>
          <w:tcPr>
            <w:tcW w:w="9225" w:type="dxa"/>
            <w:tcBorders>
              <w:top w:val="nil"/>
              <w:left w:val="single" w:sz="4" w:space="0" w:color="auto"/>
              <w:bottom w:val="nil"/>
              <w:right w:val="single" w:sz="4" w:space="0" w:color="auto"/>
            </w:tcBorders>
            <w:shd w:val="clear" w:color="auto" w:fill="auto"/>
            <w:vAlign w:val="center"/>
            <w:hideMark/>
          </w:tcPr>
          <w:p w14:paraId="659BB128" w14:textId="3F3B2478"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Ecology </w:t>
            </w:r>
            <w:r w:rsidR="006F6101">
              <w:rPr>
                <w:rFonts w:ascii="Calibri" w:eastAsia="Times New Roman" w:hAnsi="Calibri" w:cs="Calibri"/>
                <w:color w:val="000000"/>
                <w:lang w:eastAsia="en-GB"/>
              </w:rPr>
              <w:t xml:space="preserve">(journal). </w:t>
            </w:r>
            <w:hyperlink r:id="rId93" w:history="1">
              <w:r w:rsidR="006F6101" w:rsidRPr="000562AF">
                <w:rPr>
                  <w:rStyle w:val="Hyperlink"/>
                  <w:rFonts w:ascii="Calibri" w:eastAsia="Times New Roman" w:hAnsi="Calibri" w:cs="Calibri"/>
                  <w:lang w:eastAsia="en-GB"/>
                </w:rPr>
                <w:t>https://esajournals.onlinelibrary.wiley.com/journal/19399170</w:t>
              </w:r>
            </w:hyperlink>
            <w:r w:rsidR="006F6101">
              <w:rPr>
                <w:rFonts w:ascii="Calibri" w:eastAsia="Times New Roman" w:hAnsi="Calibri" w:cs="Calibri"/>
                <w:color w:val="000000"/>
                <w:lang w:eastAsia="en-GB"/>
              </w:rPr>
              <w:t xml:space="preserve"> </w:t>
            </w:r>
            <w:r w:rsidR="00C43140">
              <w:rPr>
                <w:rFonts w:ascii="Calibri" w:eastAsia="Times New Roman" w:hAnsi="Calibri" w:cs="Calibri"/>
                <w:color w:val="000000"/>
                <w:lang w:eastAsia="en-GB"/>
              </w:rPr>
              <w:t>(accessed 4 September 2019)</w:t>
            </w:r>
          </w:p>
        </w:tc>
      </w:tr>
      <w:tr w:rsidR="008B4713" w:rsidRPr="007C3701" w14:paraId="318BCFB1" w14:textId="77777777" w:rsidTr="00C43140">
        <w:trPr>
          <w:trHeight w:val="300"/>
        </w:trPr>
        <w:tc>
          <w:tcPr>
            <w:tcW w:w="551" w:type="dxa"/>
            <w:tcBorders>
              <w:top w:val="nil"/>
              <w:left w:val="single" w:sz="4" w:space="0" w:color="auto"/>
              <w:bottom w:val="nil"/>
              <w:right w:val="nil"/>
            </w:tcBorders>
            <w:shd w:val="clear" w:color="auto" w:fill="auto"/>
            <w:noWrap/>
            <w:vAlign w:val="center"/>
            <w:hideMark/>
          </w:tcPr>
          <w:p w14:paraId="05E2D432"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09</w:t>
            </w:r>
          </w:p>
        </w:tc>
        <w:tc>
          <w:tcPr>
            <w:tcW w:w="9225" w:type="dxa"/>
            <w:tcBorders>
              <w:top w:val="nil"/>
              <w:left w:val="single" w:sz="4" w:space="0" w:color="auto"/>
              <w:bottom w:val="nil"/>
              <w:right w:val="single" w:sz="4" w:space="0" w:color="auto"/>
            </w:tcBorders>
            <w:shd w:val="clear" w:color="auto" w:fill="auto"/>
            <w:vAlign w:val="center"/>
            <w:hideMark/>
          </w:tcPr>
          <w:p w14:paraId="69F3302B" w14:textId="5AF2DEB7" w:rsidR="008B4713" w:rsidRPr="007C3701" w:rsidRDefault="00D24F0B"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Ecography (journal). </w:t>
            </w:r>
            <w:hyperlink r:id="rId94" w:history="1">
              <w:r w:rsidRPr="000562AF">
                <w:rPr>
                  <w:rStyle w:val="Hyperlink"/>
                  <w:rFonts w:ascii="Calibri" w:eastAsia="Times New Roman" w:hAnsi="Calibri" w:cs="Calibri"/>
                  <w:lang w:eastAsia="en-GB"/>
                </w:rPr>
                <w:t>http://www.ecography.org/</w:t>
              </w:r>
            </w:hyperlink>
            <w:r>
              <w:rPr>
                <w:rFonts w:ascii="Calibri" w:eastAsia="Times New Roman" w:hAnsi="Calibri" w:cs="Calibri"/>
                <w:color w:val="000000"/>
                <w:lang w:eastAsia="en-GB"/>
              </w:rPr>
              <w:t xml:space="preserve"> </w:t>
            </w:r>
            <w:r w:rsidR="00C43140">
              <w:rPr>
                <w:rFonts w:ascii="Calibri" w:eastAsia="Times New Roman" w:hAnsi="Calibri" w:cs="Calibri"/>
                <w:color w:val="000000"/>
                <w:lang w:eastAsia="en-GB"/>
              </w:rPr>
              <w:t>(accessed 4 September 2019)</w:t>
            </w:r>
          </w:p>
        </w:tc>
      </w:tr>
      <w:tr w:rsidR="008B4713" w:rsidRPr="007C3701" w14:paraId="7D1AABA6" w14:textId="77777777" w:rsidTr="00C43140">
        <w:trPr>
          <w:trHeight w:val="300"/>
        </w:trPr>
        <w:tc>
          <w:tcPr>
            <w:tcW w:w="551" w:type="dxa"/>
            <w:tcBorders>
              <w:top w:val="nil"/>
              <w:left w:val="single" w:sz="4" w:space="0" w:color="auto"/>
              <w:bottom w:val="nil"/>
              <w:right w:val="nil"/>
            </w:tcBorders>
            <w:shd w:val="clear" w:color="auto" w:fill="auto"/>
            <w:noWrap/>
            <w:vAlign w:val="center"/>
            <w:hideMark/>
          </w:tcPr>
          <w:p w14:paraId="5BAB8C9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10</w:t>
            </w:r>
          </w:p>
        </w:tc>
        <w:tc>
          <w:tcPr>
            <w:tcW w:w="9225" w:type="dxa"/>
            <w:tcBorders>
              <w:top w:val="nil"/>
              <w:left w:val="single" w:sz="4" w:space="0" w:color="auto"/>
              <w:bottom w:val="nil"/>
              <w:right w:val="single" w:sz="4" w:space="0" w:color="auto"/>
            </w:tcBorders>
            <w:shd w:val="clear" w:color="auto" w:fill="auto"/>
            <w:vAlign w:val="center"/>
            <w:hideMark/>
          </w:tcPr>
          <w:p w14:paraId="5F3E8900" w14:textId="32570B7E"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Journal of Zoology</w:t>
            </w:r>
            <w:r w:rsidR="006F6101">
              <w:rPr>
                <w:rFonts w:ascii="Calibri" w:eastAsia="Times New Roman" w:hAnsi="Calibri" w:cs="Calibri"/>
                <w:color w:val="000000"/>
                <w:lang w:eastAsia="en-GB"/>
              </w:rPr>
              <w:t xml:space="preserve">. </w:t>
            </w:r>
            <w:hyperlink r:id="rId95" w:history="1">
              <w:r w:rsidR="006F6101" w:rsidRPr="000562AF">
                <w:rPr>
                  <w:rStyle w:val="Hyperlink"/>
                  <w:rFonts w:ascii="Calibri" w:eastAsia="Times New Roman" w:hAnsi="Calibri" w:cs="Calibri"/>
                  <w:lang w:eastAsia="en-GB"/>
                </w:rPr>
                <w:t>https://zslpublications.onlinelibrary.wiley.com/journal/14697998</w:t>
              </w:r>
            </w:hyperlink>
            <w:r w:rsidR="006F6101">
              <w:rPr>
                <w:rFonts w:ascii="Calibri" w:eastAsia="Times New Roman" w:hAnsi="Calibri" w:cs="Calibri"/>
                <w:color w:val="000000"/>
                <w:lang w:eastAsia="en-GB"/>
              </w:rPr>
              <w:t xml:space="preserve"> </w:t>
            </w:r>
            <w:r w:rsidR="00C43140">
              <w:rPr>
                <w:rFonts w:ascii="Calibri" w:eastAsia="Times New Roman" w:hAnsi="Calibri" w:cs="Calibri"/>
                <w:color w:val="000000"/>
                <w:lang w:eastAsia="en-GB"/>
              </w:rPr>
              <w:t>(accessed 4 September 2019)</w:t>
            </w:r>
          </w:p>
        </w:tc>
      </w:tr>
      <w:tr w:rsidR="008B4713" w:rsidRPr="007C3701" w14:paraId="46FBC058" w14:textId="77777777" w:rsidTr="00C43140">
        <w:trPr>
          <w:trHeight w:val="300"/>
        </w:trPr>
        <w:tc>
          <w:tcPr>
            <w:tcW w:w="551" w:type="dxa"/>
            <w:tcBorders>
              <w:top w:val="nil"/>
              <w:left w:val="single" w:sz="4" w:space="0" w:color="auto"/>
              <w:bottom w:val="nil"/>
              <w:right w:val="nil"/>
            </w:tcBorders>
            <w:shd w:val="clear" w:color="auto" w:fill="auto"/>
            <w:noWrap/>
            <w:vAlign w:val="center"/>
            <w:hideMark/>
          </w:tcPr>
          <w:p w14:paraId="0337F9A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11</w:t>
            </w:r>
          </w:p>
        </w:tc>
        <w:tc>
          <w:tcPr>
            <w:tcW w:w="9225" w:type="dxa"/>
            <w:tcBorders>
              <w:top w:val="nil"/>
              <w:left w:val="single" w:sz="4" w:space="0" w:color="auto"/>
              <w:bottom w:val="single" w:sz="4" w:space="0" w:color="auto"/>
              <w:right w:val="single" w:sz="4" w:space="0" w:color="auto"/>
            </w:tcBorders>
            <w:shd w:val="clear" w:color="auto" w:fill="auto"/>
            <w:vAlign w:val="center"/>
            <w:hideMark/>
          </w:tcPr>
          <w:p w14:paraId="1571BA10" w14:textId="5060A1A9"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Animal Conservation </w:t>
            </w:r>
            <w:r w:rsidR="006F6101">
              <w:rPr>
                <w:rFonts w:ascii="Calibri" w:eastAsia="Times New Roman" w:hAnsi="Calibri" w:cs="Calibri"/>
                <w:color w:val="000000"/>
                <w:lang w:eastAsia="en-GB"/>
              </w:rPr>
              <w:t xml:space="preserve">(journal). </w:t>
            </w:r>
            <w:hyperlink r:id="rId96" w:history="1">
              <w:r w:rsidR="006F6101" w:rsidRPr="000562AF">
                <w:rPr>
                  <w:rStyle w:val="Hyperlink"/>
                  <w:rFonts w:ascii="Calibri" w:eastAsia="Times New Roman" w:hAnsi="Calibri" w:cs="Calibri"/>
                  <w:lang w:eastAsia="en-GB"/>
                </w:rPr>
                <w:t>https://zslpublications.onlinelibrary.wiley.com/journal/14691795</w:t>
              </w:r>
            </w:hyperlink>
            <w:r w:rsidR="006F6101">
              <w:rPr>
                <w:rFonts w:ascii="Calibri" w:eastAsia="Times New Roman" w:hAnsi="Calibri" w:cs="Calibri"/>
                <w:color w:val="000000"/>
                <w:lang w:eastAsia="en-GB"/>
              </w:rPr>
              <w:t xml:space="preserve"> </w:t>
            </w:r>
            <w:r w:rsidR="00C43140">
              <w:rPr>
                <w:rFonts w:ascii="Calibri" w:eastAsia="Times New Roman" w:hAnsi="Calibri" w:cs="Calibri"/>
                <w:color w:val="000000"/>
                <w:lang w:eastAsia="en-GB"/>
              </w:rPr>
              <w:t>(accessed 4 September 2019)</w:t>
            </w:r>
          </w:p>
        </w:tc>
      </w:tr>
      <w:tr w:rsidR="008B4713" w:rsidRPr="007C3701" w14:paraId="5A1C6975" w14:textId="77777777" w:rsidTr="00C43140">
        <w:trPr>
          <w:trHeight w:val="300"/>
        </w:trPr>
        <w:tc>
          <w:tcPr>
            <w:tcW w:w="551" w:type="dxa"/>
            <w:tcBorders>
              <w:top w:val="nil"/>
              <w:left w:val="single" w:sz="4" w:space="0" w:color="auto"/>
              <w:bottom w:val="nil"/>
              <w:right w:val="nil"/>
            </w:tcBorders>
            <w:shd w:val="clear" w:color="auto" w:fill="auto"/>
            <w:noWrap/>
            <w:vAlign w:val="center"/>
            <w:hideMark/>
          </w:tcPr>
          <w:p w14:paraId="430EDA38"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w:t>
            </w:r>
          </w:p>
        </w:tc>
        <w:tc>
          <w:tcPr>
            <w:tcW w:w="9225" w:type="dxa"/>
            <w:tcBorders>
              <w:top w:val="nil"/>
              <w:left w:val="single" w:sz="4" w:space="0" w:color="auto"/>
              <w:bottom w:val="single" w:sz="4" w:space="0" w:color="auto"/>
              <w:right w:val="single" w:sz="4" w:space="0" w:color="auto"/>
            </w:tcBorders>
            <w:shd w:val="clear" w:color="auto" w:fill="auto"/>
            <w:vAlign w:val="center"/>
            <w:hideMark/>
          </w:tcPr>
          <w:p w14:paraId="2BD65F8D" w14:textId="77777777" w:rsidR="008B4713" w:rsidRPr="007C3701" w:rsidRDefault="008B4713" w:rsidP="004E0087">
            <w:pPr>
              <w:spacing w:after="0" w:line="240" w:lineRule="auto"/>
              <w:rPr>
                <w:rFonts w:ascii="Calibri" w:eastAsia="Times New Roman" w:hAnsi="Calibri" w:cs="Calibri"/>
                <w:b/>
                <w:bCs/>
                <w:color w:val="000000"/>
                <w:lang w:eastAsia="en-GB"/>
              </w:rPr>
            </w:pPr>
            <w:r w:rsidRPr="007C3701">
              <w:rPr>
                <w:rFonts w:ascii="Calibri" w:eastAsia="Times New Roman" w:hAnsi="Calibri" w:cs="Calibri"/>
                <w:b/>
                <w:bCs/>
                <w:color w:val="000000"/>
                <w:lang w:eastAsia="en-GB"/>
              </w:rPr>
              <w:t>Unit of Assessment 7</w:t>
            </w:r>
          </w:p>
        </w:tc>
      </w:tr>
      <w:tr w:rsidR="008B4713" w:rsidRPr="007C3701" w14:paraId="776E0A26"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0F06810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12</w:t>
            </w:r>
          </w:p>
        </w:tc>
        <w:tc>
          <w:tcPr>
            <w:tcW w:w="9225" w:type="dxa"/>
            <w:tcBorders>
              <w:top w:val="nil"/>
              <w:left w:val="single" w:sz="4" w:space="0" w:color="auto"/>
              <w:bottom w:val="nil"/>
              <w:right w:val="single" w:sz="4" w:space="0" w:color="auto"/>
            </w:tcBorders>
            <w:shd w:val="clear" w:color="auto" w:fill="auto"/>
            <w:vAlign w:val="center"/>
            <w:hideMark/>
          </w:tcPr>
          <w:p w14:paraId="07919782" w14:textId="2626B5C6" w:rsidR="008B4713" w:rsidRPr="007C3701" w:rsidRDefault="00B97B0E"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Edinburgh Napier University (2014). </w:t>
            </w:r>
            <w:r w:rsidR="008B4713" w:rsidRPr="007C3701">
              <w:rPr>
                <w:rFonts w:ascii="Calibri" w:eastAsia="Times New Roman" w:hAnsi="Calibri" w:cs="Calibri"/>
                <w:color w:val="000000"/>
                <w:lang w:eastAsia="en-GB"/>
              </w:rPr>
              <w:t>REF2014 Impact Template</w:t>
            </w:r>
            <w:r>
              <w:rPr>
                <w:rFonts w:ascii="Calibri" w:eastAsia="Times New Roman" w:hAnsi="Calibri" w:cs="Calibri"/>
                <w:color w:val="000000"/>
                <w:lang w:eastAsia="en-GB"/>
              </w:rPr>
              <w:t>.</w:t>
            </w:r>
            <w:r w:rsidR="001C511A">
              <w:rPr>
                <w:rFonts w:ascii="Calibri" w:eastAsia="Times New Roman" w:hAnsi="Calibri" w:cs="Calibri"/>
                <w:color w:val="000000"/>
                <w:lang w:eastAsia="en-GB"/>
              </w:rPr>
              <w:t xml:space="preserve"> </w:t>
            </w:r>
            <w:hyperlink r:id="rId97" w:history="1">
              <w:r w:rsidR="001C511A">
                <w:rPr>
                  <w:rStyle w:val="Hyperlink"/>
                </w:rPr>
                <w:t>https://results.ref.ac.uk/(S(5mhsdcrlek45dkop3v4uw5gx))/Submissions/Impact/451</w:t>
              </w:r>
            </w:hyperlink>
            <w:r w:rsidR="001C511A">
              <w:rPr>
                <w:rFonts w:ascii="Calibri" w:eastAsia="Times New Roman" w:hAnsi="Calibri" w:cs="Calibri"/>
                <w:color w:val="000000"/>
                <w:lang w:eastAsia="en-GB"/>
              </w:rPr>
              <w:t xml:space="preserve"> </w:t>
            </w:r>
          </w:p>
        </w:tc>
      </w:tr>
      <w:tr w:rsidR="008B4713" w:rsidRPr="007C3701" w14:paraId="260DED56"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53884F4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13</w:t>
            </w:r>
          </w:p>
        </w:tc>
        <w:tc>
          <w:tcPr>
            <w:tcW w:w="9225" w:type="dxa"/>
            <w:tcBorders>
              <w:top w:val="nil"/>
              <w:left w:val="single" w:sz="4" w:space="0" w:color="auto"/>
              <w:bottom w:val="nil"/>
              <w:right w:val="single" w:sz="4" w:space="0" w:color="auto"/>
            </w:tcBorders>
            <w:shd w:val="clear" w:color="auto" w:fill="auto"/>
            <w:vAlign w:val="center"/>
            <w:hideMark/>
          </w:tcPr>
          <w:p w14:paraId="2F568A8C" w14:textId="36183D8E" w:rsidR="008B4713" w:rsidRPr="007C3701" w:rsidRDefault="00B97B0E"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Edinburgh Napier University (2014). </w:t>
            </w:r>
            <w:r w:rsidR="008B4713" w:rsidRPr="007C3701">
              <w:rPr>
                <w:rFonts w:ascii="Calibri" w:eastAsia="Times New Roman" w:hAnsi="Calibri" w:cs="Calibri"/>
                <w:color w:val="000000"/>
                <w:lang w:eastAsia="en-GB"/>
              </w:rPr>
              <w:t>REF2014 Environment Template</w:t>
            </w:r>
            <w:r>
              <w:rPr>
                <w:rFonts w:ascii="Calibri" w:eastAsia="Times New Roman" w:hAnsi="Calibri" w:cs="Calibri"/>
                <w:color w:val="000000"/>
                <w:lang w:eastAsia="en-GB"/>
              </w:rPr>
              <w:t>.</w:t>
            </w:r>
            <w:r w:rsidR="001C511A">
              <w:rPr>
                <w:rFonts w:ascii="Calibri" w:eastAsia="Times New Roman" w:hAnsi="Calibri" w:cs="Calibri"/>
                <w:color w:val="000000"/>
                <w:lang w:eastAsia="en-GB"/>
              </w:rPr>
              <w:t xml:space="preserve"> </w:t>
            </w:r>
            <w:hyperlink r:id="rId98" w:history="1">
              <w:r w:rsidR="001C511A">
                <w:rPr>
                  <w:rStyle w:val="Hyperlink"/>
                </w:rPr>
                <w:t>https://results.ref.ac.uk/(S(5mhsdcrlek45dkop3v4uw5gx))/Submissions/Environment/451</w:t>
              </w:r>
            </w:hyperlink>
          </w:p>
        </w:tc>
      </w:tr>
      <w:tr w:rsidR="008B4713" w:rsidRPr="007C3701" w14:paraId="1A74BBC1" w14:textId="77777777" w:rsidTr="00DA6616">
        <w:trPr>
          <w:trHeight w:val="300"/>
        </w:trPr>
        <w:tc>
          <w:tcPr>
            <w:tcW w:w="551" w:type="dxa"/>
            <w:tcBorders>
              <w:top w:val="nil"/>
              <w:left w:val="single" w:sz="4" w:space="0" w:color="auto"/>
              <w:bottom w:val="nil"/>
              <w:right w:val="nil"/>
            </w:tcBorders>
            <w:shd w:val="clear" w:color="auto" w:fill="auto"/>
            <w:noWrap/>
            <w:vAlign w:val="center"/>
            <w:hideMark/>
          </w:tcPr>
          <w:p w14:paraId="7F56B2D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14</w:t>
            </w:r>
          </w:p>
        </w:tc>
        <w:tc>
          <w:tcPr>
            <w:tcW w:w="9225" w:type="dxa"/>
            <w:tcBorders>
              <w:top w:val="nil"/>
              <w:left w:val="single" w:sz="4" w:space="0" w:color="auto"/>
              <w:bottom w:val="nil"/>
              <w:right w:val="single" w:sz="4" w:space="0" w:color="auto"/>
            </w:tcBorders>
            <w:shd w:val="clear" w:color="auto" w:fill="auto"/>
            <w:vAlign w:val="center"/>
            <w:hideMark/>
          </w:tcPr>
          <w:p w14:paraId="3C18B216" w14:textId="5AFE3525" w:rsidR="008B4713" w:rsidRPr="007C3701" w:rsidRDefault="00655F50"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Edinburgh Napier University. </w:t>
            </w:r>
            <w:r w:rsidR="008B4713" w:rsidRPr="007C3701">
              <w:rPr>
                <w:rFonts w:ascii="Calibri" w:eastAsia="Times New Roman" w:hAnsi="Calibri" w:cs="Calibri"/>
                <w:color w:val="000000"/>
                <w:lang w:eastAsia="en-GB"/>
              </w:rPr>
              <w:t>School of Life, Sports &amp; Science website</w:t>
            </w:r>
            <w:r>
              <w:rPr>
                <w:rFonts w:ascii="Calibri" w:eastAsia="Times New Roman" w:hAnsi="Calibri" w:cs="Calibri"/>
                <w:color w:val="000000"/>
                <w:lang w:eastAsia="en-GB"/>
              </w:rPr>
              <w:t xml:space="preserve"> (now School of Applied Sciences). </w:t>
            </w:r>
            <w:hyperlink r:id="rId99" w:history="1">
              <w:r>
                <w:rPr>
                  <w:rStyle w:val="Hyperlink"/>
                </w:rPr>
                <w:t>https://www.napier.ac.uk/about-us/our-schools/school-of-applied-sciences</w:t>
              </w:r>
            </w:hyperlink>
            <w:r w:rsidR="00DA6616">
              <w:t xml:space="preserve"> </w:t>
            </w:r>
            <w:r w:rsidR="00DA6616">
              <w:rPr>
                <w:rFonts w:ascii="Calibri" w:eastAsia="Times New Roman" w:hAnsi="Calibri" w:cs="Calibri"/>
                <w:color w:val="000000"/>
                <w:lang w:eastAsia="en-GB"/>
              </w:rPr>
              <w:t>(accessed 4 September 2019)</w:t>
            </w:r>
          </w:p>
        </w:tc>
      </w:tr>
      <w:tr w:rsidR="008B4713" w:rsidRPr="007C3701" w14:paraId="717EBC6B" w14:textId="77777777" w:rsidTr="00DA6616">
        <w:trPr>
          <w:trHeight w:val="300"/>
        </w:trPr>
        <w:tc>
          <w:tcPr>
            <w:tcW w:w="551" w:type="dxa"/>
            <w:tcBorders>
              <w:top w:val="nil"/>
              <w:left w:val="single" w:sz="4" w:space="0" w:color="auto"/>
              <w:bottom w:val="nil"/>
              <w:right w:val="nil"/>
            </w:tcBorders>
            <w:shd w:val="clear" w:color="auto" w:fill="auto"/>
            <w:noWrap/>
            <w:vAlign w:val="center"/>
            <w:hideMark/>
          </w:tcPr>
          <w:p w14:paraId="0B5392B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15</w:t>
            </w:r>
          </w:p>
        </w:tc>
        <w:tc>
          <w:tcPr>
            <w:tcW w:w="9225" w:type="dxa"/>
            <w:tcBorders>
              <w:top w:val="nil"/>
              <w:left w:val="single" w:sz="4" w:space="0" w:color="auto"/>
              <w:bottom w:val="nil"/>
              <w:right w:val="single" w:sz="4" w:space="0" w:color="auto"/>
            </w:tcBorders>
            <w:shd w:val="clear" w:color="auto" w:fill="auto"/>
            <w:vAlign w:val="center"/>
            <w:hideMark/>
          </w:tcPr>
          <w:p w14:paraId="2030216B" w14:textId="6549ADFF" w:rsidR="008B4713" w:rsidRPr="007C3701" w:rsidRDefault="00655F50"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Edinburgh Napier University. </w:t>
            </w:r>
            <w:r w:rsidR="008B4713" w:rsidRPr="007C3701">
              <w:rPr>
                <w:rFonts w:ascii="Calibri" w:eastAsia="Times New Roman" w:hAnsi="Calibri" w:cs="Calibri"/>
                <w:color w:val="000000"/>
                <w:lang w:eastAsia="en-GB"/>
              </w:rPr>
              <w:t>A</w:t>
            </w:r>
            <w:r>
              <w:rPr>
                <w:rFonts w:ascii="Calibri" w:eastAsia="Times New Roman" w:hAnsi="Calibri" w:cs="Calibri"/>
                <w:color w:val="000000"/>
                <w:lang w:eastAsia="en-GB"/>
              </w:rPr>
              <w:t xml:space="preserve">nimal and Plant Science Research Group. </w:t>
            </w:r>
            <w:hyperlink r:id="rId100" w:history="1">
              <w:r w:rsidRPr="000562AF">
                <w:rPr>
                  <w:rStyle w:val="Hyperlink"/>
                  <w:rFonts w:ascii="Calibri" w:eastAsia="Times New Roman" w:hAnsi="Calibri" w:cs="Calibri"/>
                  <w:lang w:eastAsia="en-GB"/>
                </w:rPr>
                <w:t>https://www.napier.ac.uk/research-and-innovation/research-search/centres/animal-and-plant-science-research-group</w:t>
              </w:r>
            </w:hyperlink>
            <w:r>
              <w:rPr>
                <w:rFonts w:ascii="Calibri" w:eastAsia="Times New Roman" w:hAnsi="Calibri" w:cs="Calibri"/>
                <w:color w:val="000000"/>
                <w:lang w:eastAsia="en-GB"/>
              </w:rPr>
              <w:t xml:space="preserve"> </w:t>
            </w:r>
            <w:r w:rsidR="00DA6616">
              <w:rPr>
                <w:rFonts w:ascii="Calibri" w:eastAsia="Times New Roman" w:hAnsi="Calibri" w:cs="Calibri"/>
                <w:color w:val="000000"/>
                <w:lang w:eastAsia="en-GB"/>
              </w:rPr>
              <w:t>(accessed 4 September 2019)</w:t>
            </w:r>
          </w:p>
        </w:tc>
      </w:tr>
      <w:tr w:rsidR="008B4713" w:rsidRPr="007C3701" w14:paraId="060B1A87" w14:textId="77777777" w:rsidTr="00DA6616">
        <w:trPr>
          <w:trHeight w:val="300"/>
        </w:trPr>
        <w:tc>
          <w:tcPr>
            <w:tcW w:w="551" w:type="dxa"/>
            <w:tcBorders>
              <w:top w:val="nil"/>
              <w:left w:val="single" w:sz="4" w:space="0" w:color="auto"/>
              <w:bottom w:val="nil"/>
              <w:right w:val="nil"/>
            </w:tcBorders>
            <w:shd w:val="clear" w:color="auto" w:fill="auto"/>
            <w:noWrap/>
            <w:vAlign w:val="center"/>
            <w:hideMark/>
          </w:tcPr>
          <w:p w14:paraId="260F37B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16</w:t>
            </w:r>
          </w:p>
        </w:tc>
        <w:tc>
          <w:tcPr>
            <w:tcW w:w="9225" w:type="dxa"/>
            <w:tcBorders>
              <w:top w:val="nil"/>
              <w:left w:val="single" w:sz="4" w:space="0" w:color="auto"/>
              <w:bottom w:val="nil"/>
              <w:right w:val="single" w:sz="4" w:space="0" w:color="auto"/>
            </w:tcBorders>
            <w:shd w:val="clear" w:color="auto" w:fill="auto"/>
            <w:vAlign w:val="center"/>
            <w:hideMark/>
          </w:tcPr>
          <w:p w14:paraId="30D8BE59" w14:textId="56A4FC82" w:rsidR="00737D07" w:rsidRPr="007C3701" w:rsidRDefault="00737D07" w:rsidP="00737D0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Edinburgh Napier University. Centre for Marine Science and Services (now the Biodiversity and Conservation ‘Research Area’ under the Animal and Plant Science Research Group). </w:t>
            </w:r>
            <w:hyperlink r:id="rId101" w:history="1">
              <w:r>
                <w:rPr>
                  <w:rStyle w:val="Hyperlink"/>
                </w:rPr>
                <w:t>https://www.napier.ac.uk/research-and-innovation/research-search/centres/animal-and-plant-science-research-group</w:t>
              </w:r>
            </w:hyperlink>
            <w:r w:rsidR="00DA6616">
              <w:t xml:space="preserve"> </w:t>
            </w:r>
            <w:r w:rsidR="00DA6616">
              <w:rPr>
                <w:rFonts w:ascii="Calibri" w:eastAsia="Times New Roman" w:hAnsi="Calibri" w:cs="Calibri"/>
                <w:color w:val="000000"/>
                <w:lang w:eastAsia="en-GB"/>
              </w:rPr>
              <w:t>(accessed 4 September 2019)</w:t>
            </w:r>
          </w:p>
        </w:tc>
      </w:tr>
      <w:tr w:rsidR="008B4713" w:rsidRPr="007C3701" w14:paraId="2EF5EFC4" w14:textId="77777777" w:rsidTr="00DA6616">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3055760" w14:textId="77777777" w:rsidR="008B4713" w:rsidRPr="007C3701" w:rsidRDefault="008B4713" w:rsidP="004E0087">
            <w:pPr>
              <w:spacing w:after="0" w:line="240" w:lineRule="auto"/>
              <w:jc w:val="center"/>
              <w:rPr>
                <w:rFonts w:ascii="Calibri" w:eastAsia="Times New Roman" w:hAnsi="Calibri" w:cs="Calibri"/>
                <w:b/>
                <w:bCs/>
                <w:i/>
                <w:iCs/>
                <w:color w:val="000000"/>
                <w:lang w:eastAsia="en-GB"/>
              </w:rPr>
            </w:pPr>
            <w:r w:rsidRPr="007C3701">
              <w:rPr>
                <w:rFonts w:ascii="Calibri" w:eastAsia="Times New Roman" w:hAnsi="Calibri" w:cs="Calibri"/>
                <w:b/>
                <w:bCs/>
                <w:i/>
                <w:iCs/>
                <w:color w:val="000000"/>
                <w:lang w:eastAsia="en-GB"/>
              </w:rPr>
              <w:t>Body of Research 7.1</w:t>
            </w:r>
          </w:p>
        </w:tc>
      </w:tr>
      <w:tr w:rsidR="008B4713" w:rsidRPr="007C3701" w14:paraId="5406FB43"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2BFC0FA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17</w:t>
            </w:r>
          </w:p>
        </w:tc>
        <w:tc>
          <w:tcPr>
            <w:tcW w:w="9225" w:type="dxa"/>
            <w:tcBorders>
              <w:top w:val="nil"/>
              <w:left w:val="single" w:sz="4" w:space="0" w:color="auto"/>
              <w:bottom w:val="nil"/>
              <w:right w:val="single" w:sz="4" w:space="0" w:color="auto"/>
            </w:tcBorders>
            <w:shd w:val="clear" w:color="auto" w:fill="auto"/>
            <w:vAlign w:val="center"/>
            <w:hideMark/>
          </w:tcPr>
          <w:p w14:paraId="7FF0CD75" w14:textId="1277DE26" w:rsidR="008B4713" w:rsidRPr="007C3701" w:rsidRDefault="00B97B0E"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Edinburgh Napier University (2014). </w:t>
            </w:r>
            <w:r w:rsidR="008B4713" w:rsidRPr="007C3701">
              <w:rPr>
                <w:rFonts w:ascii="Calibri" w:eastAsia="Times New Roman" w:hAnsi="Calibri" w:cs="Calibri"/>
                <w:color w:val="000000"/>
                <w:lang w:eastAsia="en-GB"/>
              </w:rPr>
              <w:t>REF Impact Case Study no. 43929</w:t>
            </w:r>
            <w:r w:rsidR="001C511A">
              <w:rPr>
                <w:rFonts w:ascii="Calibri" w:eastAsia="Times New Roman" w:hAnsi="Calibri" w:cs="Calibri"/>
                <w:color w:val="000000"/>
                <w:lang w:eastAsia="en-GB"/>
              </w:rPr>
              <w:t xml:space="preserve">. </w:t>
            </w:r>
            <w:hyperlink r:id="rId102" w:history="1">
              <w:r w:rsidR="001C511A">
                <w:rPr>
                  <w:rStyle w:val="Hyperlink"/>
                </w:rPr>
                <w:t>https://results.ref.ac.uk/(S(5mhsdcrlek45dkop3v4uw5gx))/Submissions/Impact/451</w:t>
              </w:r>
            </w:hyperlink>
          </w:p>
        </w:tc>
      </w:tr>
      <w:tr w:rsidR="008B4713" w:rsidRPr="007C3701" w14:paraId="2A782497" w14:textId="77777777" w:rsidTr="00DA6616">
        <w:trPr>
          <w:trHeight w:val="300"/>
        </w:trPr>
        <w:tc>
          <w:tcPr>
            <w:tcW w:w="551" w:type="dxa"/>
            <w:tcBorders>
              <w:top w:val="nil"/>
              <w:left w:val="single" w:sz="4" w:space="0" w:color="auto"/>
              <w:bottom w:val="nil"/>
              <w:right w:val="nil"/>
            </w:tcBorders>
            <w:shd w:val="clear" w:color="auto" w:fill="auto"/>
            <w:noWrap/>
            <w:vAlign w:val="center"/>
            <w:hideMark/>
          </w:tcPr>
          <w:p w14:paraId="2AE219A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18</w:t>
            </w:r>
          </w:p>
        </w:tc>
        <w:tc>
          <w:tcPr>
            <w:tcW w:w="9225" w:type="dxa"/>
            <w:tcBorders>
              <w:top w:val="nil"/>
              <w:left w:val="single" w:sz="4" w:space="0" w:color="auto"/>
              <w:bottom w:val="nil"/>
              <w:right w:val="single" w:sz="4" w:space="0" w:color="auto"/>
            </w:tcBorders>
            <w:shd w:val="clear" w:color="auto" w:fill="auto"/>
            <w:vAlign w:val="center"/>
            <w:hideMark/>
          </w:tcPr>
          <w:p w14:paraId="3EFDD243" w14:textId="1B91FFE5" w:rsidR="008B4713" w:rsidRPr="007C3701" w:rsidRDefault="008175E5" w:rsidP="004E0087">
            <w:pPr>
              <w:spacing w:after="0" w:line="240" w:lineRule="auto"/>
              <w:rPr>
                <w:rFonts w:ascii="Calibri" w:eastAsia="Times New Roman" w:hAnsi="Calibri" w:cs="Calibri"/>
                <w:color w:val="0563C1"/>
                <w:u w:val="single"/>
                <w:lang w:eastAsia="en-GB"/>
              </w:rPr>
            </w:pPr>
            <w:r>
              <w:t xml:space="preserve">British Oceanographic Data Centre. </w:t>
            </w:r>
            <w:hyperlink r:id="rId103" w:history="1">
              <w:r w:rsidRPr="000562AF">
                <w:rPr>
                  <w:rStyle w:val="Hyperlink"/>
                  <w:rFonts w:ascii="Calibri" w:eastAsia="Times New Roman" w:hAnsi="Calibri" w:cs="Calibri"/>
                  <w:lang w:eastAsia="en-GB"/>
                </w:rPr>
                <w:t>https://www.bodc.ac.uk/projects/data_management/european/provess/</w:t>
              </w:r>
            </w:hyperlink>
            <w:r w:rsidR="00DA6616">
              <w:rPr>
                <w:rFonts w:ascii="Calibri" w:eastAsia="Times New Roman" w:hAnsi="Calibri" w:cs="Calibri"/>
                <w:color w:val="0563C1"/>
                <w:u w:val="single"/>
                <w:lang w:eastAsia="en-GB"/>
              </w:rPr>
              <w:t xml:space="preserve"> </w:t>
            </w:r>
            <w:r w:rsidR="00DA6616">
              <w:rPr>
                <w:rFonts w:ascii="Calibri" w:eastAsia="Times New Roman" w:hAnsi="Calibri" w:cs="Calibri"/>
                <w:color w:val="000000"/>
                <w:lang w:eastAsia="en-GB"/>
              </w:rPr>
              <w:t>(accessed 4 September 2019)</w:t>
            </w:r>
          </w:p>
        </w:tc>
      </w:tr>
      <w:tr w:rsidR="008B4713" w:rsidRPr="007C3701" w14:paraId="205BF88C" w14:textId="77777777" w:rsidTr="00DA6616">
        <w:trPr>
          <w:trHeight w:val="300"/>
        </w:trPr>
        <w:tc>
          <w:tcPr>
            <w:tcW w:w="551" w:type="dxa"/>
            <w:tcBorders>
              <w:top w:val="nil"/>
              <w:left w:val="single" w:sz="4" w:space="0" w:color="auto"/>
              <w:bottom w:val="nil"/>
              <w:right w:val="nil"/>
            </w:tcBorders>
            <w:shd w:val="clear" w:color="auto" w:fill="auto"/>
            <w:noWrap/>
            <w:vAlign w:val="center"/>
            <w:hideMark/>
          </w:tcPr>
          <w:p w14:paraId="5E207CE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19</w:t>
            </w:r>
          </w:p>
        </w:tc>
        <w:tc>
          <w:tcPr>
            <w:tcW w:w="9225" w:type="dxa"/>
            <w:tcBorders>
              <w:top w:val="nil"/>
              <w:left w:val="single" w:sz="4" w:space="0" w:color="auto"/>
              <w:bottom w:val="nil"/>
              <w:right w:val="single" w:sz="4" w:space="0" w:color="auto"/>
            </w:tcBorders>
            <w:shd w:val="clear" w:color="auto" w:fill="auto"/>
            <w:vAlign w:val="center"/>
            <w:hideMark/>
          </w:tcPr>
          <w:p w14:paraId="1F65D2FD" w14:textId="4B12AE7C" w:rsidR="008B4713" w:rsidRPr="007C3701" w:rsidRDefault="008175E5" w:rsidP="004E0087">
            <w:pPr>
              <w:spacing w:after="0" w:line="240" w:lineRule="auto"/>
              <w:rPr>
                <w:rFonts w:ascii="Calibri" w:eastAsia="Times New Roman" w:hAnsi="Calibri" w:cs="Calibri"/>
                <w:color w:val="0563C1"/>
                <w:u w:val="single"/>
                <w:lang w:eastAsia="en-GB"/>
              </w:rPr>
            </w:pPr>
            <w:r>
              <w:rPr>
                <w:rFonts w:asciiTheme="minorHAnsi" w:hAnsiTheme="minorHAnsi" w:cstheme="minorHAnsi"/>
                <w:color w:val="111111"/>
                <w:shd w:val="clear" w:color="auto" w:fill="FFFFFF"/>
              </w:rPr>
              <w:t xml:space="preserve">European Commission </w:t>
            </w:r>
            <w:r w:rsidRPr="00677D44">
              <w:rPr>
                <w:rFonts w:asciiTheme="minorHAnsi" w:hAnsiTheme="minorHAnsi" w:cstheme="minorHAnsi"/>
                <w:color w:val="111111"/>
                <w:shd w:val="clear" w:color="auto" w:fill="FFFFFF"/>
              </w:rPr>
              <w:t>(OAERRE)</w:t>
            </w:r>
            <w:r>
              <w:rPr>
                <w:rFonts w:asciiTheme="minorHAnsi" w:hAnsiTheme="minorHAnsi" w:cstheme="minorHAnsi"/>
                <w:color w:val="111111"/>
                <w:shd w:val="clear" w:color="auto" w:fill="FFFFFF"/>
              </w:rPr>
              <w:t>.</w:t>
            </w:r>
            <w:r w:rsidRPr="00677D44">
              <w:rPr>
                <w:rFonts w:asciiTheme="minorHAnsi" w:hAnsiTheme="minorHAnsi" w:cstheme="minorHAnsi"/>
                <w:color w:val="111111"/>
                <w:shd w:val="clear" w:color="auto" w:fill="FFFFFF"/>
              </w:rPr>
              <w:t xml:space="preserve"> </w:t>
            </w:r>
            <w:hyperlink r:id="rId104" w:history="1">
              <w:r w:rsidR="00DA6616" w:rsidRPr="000562AF">
                <w:rPr>
                  <w:rStyle w:val="Hyperlink"/>
                  <w:rFonts w:ascii="Calibri" w:eastAsia="Times New Roman" w:hAnsi="Calibri" w:cs="Calibri"/>
                  <w:lang w:eastAsia="en-GB"/>
                </w:rPr>
                <w:t>http://cordis.europa.eu/project/rcn/52313</w:t>
              </w:r>
            </w:hyperlink>
            <w:r w:rsidR="00DA6616">
              <w:rPr>
                <w:rFonts w:ascii="Calibri" w:eastAsia="Times New Roman" w:hAnsi="Calibri" w:cs="Calibri"/>
                <w:color w:val="0563C1"/>
                <w:u w:val="single"/>
                <w:lang w:eastAsia="en-GB"/>
              </w:rPr>
              <w:t xml:space="preserve"> </w:t>
            </w:r>
            <w:r w:rsidR="00DA6616">
              <w:rPr>
                <w:rFonts w:ascii="Calibri" w:eastAsia="Times New Roman" w:hAnsi="Calibri" w:cs="Calibri"/>
                <w:color w:val="000000"/>
                <w:lang w:eastAsia="en-GB"/>
              </w:rPr>
              <w:t>(accessed 4 September 2019)</w:t>
            </w:r>
          </w:p>
        </w:tc>
      </w:tr>
      <w:tr w:rsidR="008B4713" w:rsidRPr="007C3701" w14:paraId="129AD6F8" w14:textId="77777777" w:rsidTr="00DA6616">
        <w:trPr>
          <w:trHeight w:val="447"/>
        </w:trPr>
        <w:tc>
          <w:tcPr>
            <w:tcW w:w="551" w:type="dxa"/>
            <w:tcBorders>
              <w:top w:val="nil"/>
              <w:left w:val="single" w:sz="4" w:space="0" w:color="auto"/>
              <w:bottom w:val="nil"/>
              <w:right w:val="nil"/>
            </w:tcBorders>
            <w:shd w:val="clear" w:color="auto" w:fill="auto"/>
            <w:noWrap/>
            <w:vAlign w:val="center"/>
            <w:hideMark/>
          </w:tcPr>
          <w:p w14:paraId="035AD506"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20</w:t>
            </w:r>
          </w:p>
        </w:tc>
        <w:tc>
          <w:tcPr>
            <w:tcW w:w="9225" w:type="dxa"/>
            <w:tcBorders>
              <w:top w:val="nil"/>
              <w:left w:val="single" w:sz="4" w:space="0" w:color="auto"/>
              <w:bottom w:val="nil"/>
              <w:right w:val="single" w:sz="4" w:space="0" w:color="auto"/>
            </w:tcBorders>
            <w:shd w:val="clear" w:color="auto" w:fill="auto"/>
            <w:vAlign w:val="center"/>
            <w:hideMark/>
          </w:tcPr>
          <w:p w14:paraId="4EAB0991" w14:textId="26BCB107" w:rsidR="008B4713" w:rsidRPr="007C3701" w:rsidRDefault="00677D44" w:rsidP="004E0087">
            <w:pPr>
              <w:spacing w:after="0" w:line="240" w:lineRule="auto"/>
              <w:rPr>
                <w:rFonts w:ascii="Calibri" w:eastAsia="Times New Roman" w:hAnsi="Calibri" w:cs="Calibri"/>
                <w:color w:val="0563C1"/>
                <w:u w:val="single"/>
                <w:lang w:eastAsia="en-GB"/>
              </w:rPr>
            </w:pPr>
            <w:r w:rsidRPr="00677D44">
              <w:rPr>
                <w:rFonts w:asciiTheme="minorHAnsi" w:hAnsiTheme="minorHAnsi" w:cstheme="minorHAnsi"/>
                <w:color w:val="111111"/>
                <w:shd w:val="clear" w:color="auto" w:fill="FFFFFF"/>
              </w:rPr>
              <w:t xml:space="preserve">Oceanographic Applications to Eutrophication in Regions of Restricted Exchange (OAERRE) </w:t>
            </w:r>
            <w:r>
              <w:rPr>
                <w:rFonts w:asciiTheme="minorHAnsi" w:hAnsiTheme="minorHAnsi" w:cstheme="minorHAnsi"/>
                <w:color w:val="111111"/>
                <w:shd w:val="clear" w:color="auto" w:fill="FFFFFF"/>
              </w:rPr>
              <w:t xml:space="preserve">project </w:t>
            </w:r>
            <w:hyperlink r:id="rId105" w:history="1">
              <w:r w:rsidR="008175E5" w:rsidRPr="000562AF">
                <w:rPr>
                  <w:rStyle w:val="Hyperlink"/>
                  <w:rFonts w:ascii="Calibri" w:eastAsia="Times New Roman" w:hAnsi="Calibri" w:cs="Calibri"/>
                  <w:lang w:eastAsia="en-GB"/>
                </w:rPr>
                <w:t>http://www.npolar.no/en/projects/details?pid=851a0d2d-0f0f-5ab9-8675-4fe79340ab17</w:t>
              </w:r>
            </w:hyperlink>
            <w:r w:rsidR="00DA6616">
              <w:rPr>
                <w:rFonts w:ascii="Calibri" w:eastAsia="Times New Roman" w:hAnsi="Calibri" w:cs="Calibri"/>
                <w:color w:val="0563C1"/>
                <w:u w:val="single"/>
                <w:lang w:eastAsia="en-GB"/>
              </w:rPr>
              <w:t xml:space="preserve"> </w:t>
            </w:r>
            <w:r w:rsidR="00DA6616">
              <w:rPr>
                <w:rFonts w:ascii="Calibri" w:eastAsia="Times New Roman" w:hAnsi="Calibri" w:cs="Calibri"/>
                <w:color w:val="000000"/>
                <w:lang w:eastAsia="en-GB"/>
              </w:rPr>
              <w:t>(accessed 4 September 2019)</w:t>
            </w:r>
          </w:p>
        </w:tc>
      </w:tr>
      <w:tr w:rsidR="008B4713" w:rsidRPr="007C3701" w14:paraId="34CBF449"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5935B30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21</w:t>
            </w:r>
          </w:p>
        </w:tc>
        <w:tc>
          <w:tcPr>
            <w:tcW w:w="9225" w:type="dxa"/>
            <w:tcBorders>
              <w:top w:val="nil"/>
              <w:left w:val="single" w:sz="4" w:space="0" w:color="auto"/>
              <w:bottom w:val="nil"/>
              <w:right w:val="single" w:sz="4" w:space="0" w:color="auto"/>
            </w:tcBorders>
            <w:shd w:val="clear" w:color="auto" w:fill="auto"/>
            <w:vAlign w:val="center"/>
            <w:hideMark/>
          </w:tcPr>
          <w:p w14:paraId="7C21B93B"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Tett, P., R. Gowen, D. Mills, T. Fernandes, L. Gilpin, M. Huxham, K. Kennington, P. Read, M. Service, M. Wilkinson and S. Malcolm (2007) Defining and detecting Undesirable Disturbance in the context of Eutrophication. Marine Pollution Bulletin 55, 282-297.</w:t>
            </w:r>
          </w:p>
        </w:tc>
      </w:tr>
      <w:tr w:rsidR="008B4713" w:rsidRPr="007C3701" w14:paraId="030CD4AC" w14:textId="77777777" w:rsidTr="0018729E">
        <w:trPr>
          <w:trHeight w:val="600"/>
        </w:trPr>
        <w:tc>
          <w:tcPr>
            <w:tcW w:w="551" w:type="dxa"/>
            <w:tcBorders>
              <w:top w:val="nil"/>
              <w:left w:val="single" w:sz="4" w:space="0" w:color="auto"/>
              <w:bottom w:val="nil"/>
              <w:right w:val="nil"/>
            </w:tcBorders>
            <w:shd w:val="clear" w:color="auto" w:fill="auto"/>
            <w:noWrap/>
            <w:vAlign w:val="center"/>
            <w:hideMark/>
          </w:tcPr>
          <w:p w14:paraId="0F676512"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22</w:t>
            </w:r>
          </w:p>
        </w:tc>
        <w:tc>
          <w:tcPr>
            <w:tcW w:w="9225" w:type="dxa"/>
            <w:tcBorders>
              <w:top w:val="nil"/>
              <w:left w:val="single" w:sz="4" w:space="0" w:color="auto"/>
              <w:bottom w:val="nil"/>
              <w:right w:val="single" w:sz="4" w:space="0" w:color="auto"/>
            </w:tcBorders>
            <w:shd w:val="clear" w:color="auto" w:fill="auto"/>
            <w:vAlign w:val="center"/>
            <w:hideMark/>
          </w:tcPr>
          <w:p w14:paraId="0C9D2122"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Laurent, C., P. Tett, T. Fernandes, L. Gilpin and K. J. Jones (2006) A dynamic CSTT model for the effects of added nutrients in Loch Creran, a shallow fjord. Journal of Marine Systems 61, 149-164.</w:t>
            </w:r>
          </w:p>
        </w:tc>
      </w:tr>
      <w:tr w:rsidR="008B4713" w:rsidRPr="007C3701" w14:paraId="62285EC7"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1E476A42"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23</w:t>
            </w:r>
          </w:p>
        </w:tc>
        <w:tc>
          <w:tcPr>
            <w:tcW w:w="9225" w:type="dxa"/>
            <w:tcBorders>
              <w:top w:val="nil"/>
              <w:left w:val="single" w:sz="4" w:space="0" w:color="auto"/>
              <w:bottom w:val="nil"/>
              <w:right w:val="single" w:sz="4" w:space="0" w:color="auto"/>
            </w:tcBorders>
            <w:shd w:val="clear" w:color="auto" w:fill="auto"/>
            <w:vAlign w:val="center"/>
            <w:hideMark/>
          </w:tcPr>
          <w:p w14:paraId="34C41A0E"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Tett, P., L. Gilpin, H. Svendsen, C. P. Erlandsson, U. Larsson, S. Kratzer, E. Fouilland, C. Janzen, J.-Y. Lee, C. Grenz, A. Newton, J. G. Ferreira, T. Fernandes and S. Scory (2003) Eutrophication and some European waters of restricted exchange. Continental Shelf Research 23, 1635-1671.</w:t>
            </w:r>
          </w:p>
        </w:tc>
      </w:tr>
      <w:tr w:rsidR="008B4713" w:rsidRPr="007C3701" w14:paraId="0CB5AB9B" w14:textId="77777777" w:rsidTr="0018729E">
        <w:trPr>
          <w:trHeight w:val="600"/>
        </w:trPr>
        <w:tc>
          <w:tcPr>
            <w:tcW w:w="551" w:type="dxa"/>
            <w:tcBorders>
              <w:top w:val="nil"/>
              <w:left w:val="single" w:sz="4" w:space="0" w:color="auto"/>
              <w:bottom w:val="nil"/>
              <w:right w:val="nil"/>
            </w:tcBorders>
            <w:shd w:val="clear" w:color="auto" w:fill="auto"/>
            <w:noWrap/>
            <w:vAlign w:val="center"/>
            <w:hideMark/>
          </w:tcPr>
          <w:p w14:paraId="41C8F46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24</w:t>
            </w:r>
          </w:p>
        </w:tc>
        <w:tc>
          <w:tcPr>
            <w:tcW w:w="9225" w:type="dxa"/>
            <w:tcBorders>
              <w:top w:val="nil"/>
              <w:left w:val="single" w:sz="4" w:space="0" w:color="auto"/>
              <w:bottom w:val="nil"/>
              <w:right w:val="single" w:sz="4" w:space="0" w:color="auto"/>
            </w:tcBorders>
            <w:shd w:val="clear" w:color="auto" w:fill="auto"/>
            <w:vAlign w:val="center"/>
            <w:hideMark/>
          </w:tcPr>
          <w:p w14:paraId="5553D8EC"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Lee, J.-Y., P. Tett and K.-R. Kim (2003) Parameterising a Microplankton Model. Journal of the Korean Society of Oceanography 38, 185-210.</w:t>
            </w:r>
          </w:p>
        </w:tc>
      </w:tr>
      <w:tr w:rsidR="008B4713" w:rsidRPr="007C3701" w14:paraId="7240E6B9"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308512E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25</w:t>
            </w:r>
          </w:p>
        </w:tc>
        <w:tc>
          <w:tcPr>
            <w:tcW w:w="9225" w:type="dxa"/>
            <w:tcBorders>
              <w:top w:val="nil"/>
              <w:left w:val="single" w:sz="4" w:space="0" w:color="auto"/>
              <w:bottom w:val="nil"/>
              <w:right w:val="single" w:sz="4" w:space="0" w:color="auto"/>
            </w:tcBorders>
            <w:shd w:val="clear" w:color="auto" w:fill="auto"/>
            <w:vAlign w:val="center"/>
            <w:hideMark/>
          </w:tcPr>
          <w:p w14:paraId="7C340215"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Edwards, V. R., P. Tett and K. J. Jones (2003) Changes in the yield of chlorophyll a from dissolved available inorganic nitrogen after an enrichment event - applications for predicting eutrophication in coastal waters. Continental Shelf Research 23, 1771-1785.</w:t>
            </w:r>
          </w:p>
        </w:tc>
      </w:tr>
      <w:tr w:rsidR="008B4713" w:rsidRPr="007C3701" w14:paraId="56951F2D" w14:textId="77777777" w:rsidTr="0018729E">
        <w:trPr>
          <w:trHeight w:val="900"/>
        </w:trPr>
        <w:tc>
          <w:tcPr>
            <w:tcW w:w="551" w:type="dxa"/>
            <w:tcBorders>
              <w:top w:val="nil"/>
              <w:left w:val="single" w:sz="4" w:space="0" w:color="auto"/>
              <w:bottom w:val="nil"/>
              <w:right w:val="nil"/>
            </w:tcBorders>
            <w:shd w:val="clear" w:color="auto" w:fill="auto"/>
            <w:noWrap/>
            <w:vAlign w:val="center"/>
            <w:hideMark/>
          </w:tcPr>
          <w:p w14:paraId="3EE0343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26</w:t>
            </w:r>
          </w:p>
        </w:tc>
        <w:tc>
          <w:tcPr>
            <w:tcW w:w="9225" w:type="dxa"/>
            <w:tcBorders>
              <w:top w:val="nil"/>
              <w:left w:val="single" w:sz="4" w:space="0" w:color="auto"/>
              <w:bottom w:val="nil"/>
              <w:right w:val="single" w:sz="4" w:space="0" w:color="auto"/>
            </w:tcBorders>
            <w:shd w:val="clear" w:color="auto" w:fill="auto"/>
            <w:vAlign w:val="center"/>
            <w:hideMark/>
          </w:tcPr>
          <w:p w14:paraId="3A407A00"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Gowen, R.J., P. Tett, K. Kennington, D.K. Mills, T.M. Shammon, B.M. Stewart, N. Greenwood, C. Flanagan, M. Devlin and A. Wither (2008) The Irish Sea: is it eutrophic? Estuarine, Coastal and Shelf Science 76, 239-254.</w:t>
            </w:r>
          </w:p>
        </w:tc>
      </w:tr>
      <w:tr w:rsidR="008B4713" w:rsidRPr="007C3701" w14:paraId="1A2B1C89" w14:textId="77777777" w:rsidTr="00EB0408">
        <w:trPr>
          <w:trHeight w:val="300"/>
        </w:trPr>
        <w:tc>
          <w:tcPr>
            <w:tcW w:w="551" w:type="dxa"/>
            <w:tcBorders>
              <w:top w:val="nil"/>
              <w:left w:val="single" w:sz="4" w:space="0" w:color="auto"/>
              <w:bottom w:val="nil"/>
              <w:right w:val="nil"/>
            </w:tcBorders>
            <w:shd w:val="clear" w:color="auto" w:fill="auto"/>
            <w:noWrap/>
            <w:vAlign w:val="center"/>
            <w:hideMark/>
          </w:tcPr>
          <w:p w14:paraId="31D9DEA2"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27</w:t>
            </w:r>
          </w:p>
        </w:tc>
        <w:tc>
          <w:tcPr>
            <w:tcW w:w="9225" w:type="dxa"/>
            <w:tcBorders>
              <w:top w:val="nil"/>
              <w:left w:val="single" w:sz="4" w:space="0" w:color="auto"/>
              <w:bottom w:val="nil"/>
              <w:right w:val="single" w:sz="4" w:space="0" w:color="auto"/>
            </w:tcBorders>
            <w:shd w:val="clear" w:color="auto" w:fill="auto"/>
            <w:vAlign w:val="center"/>
            <w:hideMark/>
          </w:tcPr>
          <w:p w14:paraId="0E3ECC2A" w14:textId="2FE01530" w:rsidR="008B4713" w:rsidRPr="007C3701" w:rsidRDefault="00A56355" w:rsidP="004E0087">
            <w:pPr>
              <w:spacing w:after="0" w:line="240" w:lineRule="auto"/>
              <w:rPr>
                <w:rFonts w:ascii="Calibri" w:eastAsia="Times New Roman" w:hAnsi="Calibri" w:cs="Calibri"/>
                <w:color w:val="000000"/>
                <w:lang w:eastAsia="en-GB"/>
              </w:rPr>
            </w:pPr>
            <w:hyperlink r:id="rId106" w:history="1">
              <w:r w:rsidR="009533C3" w:rsidRPr="000562AF">
                <w:rPr>
                  <w:rStyle w:val="Hyperlink"/>
                  <w:rFonts w:ascii="Calibri" w:eastAsia="Times New Roman" w:hAnsi="Calibri" w:cs="Calibri"/>
                  <w:lang w:eastAsia="en-GB"/>
                </w:rPr>
                <w:t>https://www.sams.ac.uk/people/researchers/tett-professor-paul/</w:t>
              </w:r>
            </w:hyperlink>
            <w:r w:rsidR="009533C3">
              <w:rPr>
                <w:rFonts w:ascii="Calibri" w:eastAsia="Times New Roman" w:hAnsi="Calibri" w:cs="Calibri"/>
                <w:color w:val="000000"/>
                <w:lang w:eastAsia="en-GB"/>
              </w:rPr>
              <w:t xml:space="preserve"> (accessed 4 September 2019)</w:t>
            </w:r>
          </w:p>
        </w:tc>
      </w:tr>
      <w:tr w:rsidR="008B4713" w:rsidRPr="007C3701" w14:paraId="294743DC"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2F26CDE" w14:textId="77777777" w:rsidR="008B4713" w:rsidRPr="007C3701" w:rsidRDefault="008B4713" w:rsidP="004E0087">
            <w:pPr>
              <w:spacing w:after="0" w:line="240" w:lineRule="auto"/>
              <w:jc w:val="center"/>
              <w:rPr>
                <w:rFonts w:ascii="Calibri" w:eastAsia="Times New Roman" w:hAnsi="Calibri" w:cs="Calibri"/>
                <w:b/>
                <w:bCs/>
                <w:i/>
                <w:iCs/>
                <w:color w:val="000000"/>
                <w:lang w:eastAsia="en-GB"/>
              </w:rPr>
            </w:pPr>
            <w:r w:rsidRPr="007C3701">
              <w:rPr>
                <w:rFonts w:ascii="Calibri" w:eastAsia="Times New Roman" w:hAnsi="Calibri" w:cs="Calibri"/>
                <w:b/>
                <w:bCs/>
                <w:i/>
                <w:iCs/>
                <w:color w:val="000000"/>
                <w:lang w:eastAsia="en-GB"/>
              </w:rPr>
              <w:t>Body of Research 7.2</w:t>
            </w:r>
          </w:p>
        </w:tc>
      </w:tr>
      <w:tr w:rsidR="008B4713" w:rsidRPr="007C3701" w14:paraId="73B6831A"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2E03262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28</w:t>
            </w:r>
          </w:p>
        </w:tc>
        <w:tc>
          <w:tcPr>
            <w:tcW w:w="9225" w:type="dxa"/>
            <w:tcBorders>
              <w:top w:val="nil"/>
              <w:left w:val="single" w:sz="4" w:space="0" w:color="auto"/>
              <w:bottom w:val="nil"/>
              <w:right w:val="single" w:sz="4" w:space="0" w:color="auto"/>
            </w:tcBorders>
            <w:shd w:val="clear" w:color="auto" w:fill="auto"/>
            <w:vAlign w:val="center"/>
            <w:hideMark/>
          </w:tcPr>
          <w:p w14:paraId="49DB0E0A" w14:textId="42999C64" w:rsidR="008B4713" w:rsidRPr="007C3701" w:rsidRDefault="00B97B0E"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Edinburgh Napier University (2014). </w:t>
            </w:r>
            <w:r w:rsidR="008B4713" w:rsidRPr="007C3701">
              <w:rPr>
                <w:rFonts w:ascii="Calibri" w:eastAsia="Times New Roman" w:hAnsi="Calibri" w:cs="Calibri"/>
                <w:color w:val="000000"/>
                <w:lang w:eastAsia="en-GB"/>
              </w:rPr>
              <w:t>REF Impact Case Study no. 43930</w:t>
            </w:r>
            <w:r w:rsidR="001C511A">
              <w:rPr>
                <w:rFonts w:ascii="Calibri" w:eastAsia="Times New Roman" w:hAnsi="Calibri" w:cs="Calibri"/>
                <w:color w:val="000000"/>
                <w:lang w:eastAsia="en-GB"/>
              </w:rPr>
              <w:t xml:space="preserve">. </w:t>
            </w:r>
            <w:hyperlink r:id="rId107" w:history="1">
              <w:r w:rsidR="001C511A">
                <w:rPr>
                  <w:rStyle w:val="Hyperlink"/>
                </w:rPr>
                <w:t>https://results.ref.ac.uk/(S(5mhsdcrlek45dkop3v4uw5gx))/Submissions/Impact/451</w:t>
              </w:r>
            </w:hyperlink>
          </w:p>
        </w:tc>
      </w:tr>
      <w:tr w:rsidR="008B4713" w:rsidRPr="007C3701" w14:paraId="0CA90617"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3BD064B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29</w:t>
            </w:r>
          </w:p>
        </w:tc>
        <w:tc>
          <w:tcPr>
            <w:tcW w:w="9225" w:type="dxa"/>
            <w:tcBorders>
              <w:top w:val="nil"/>
              <w:left w:val="single" w:sz="4" w:space="0" w:color="auto"/>
              <w:bottom w:val="nil"/>
              <w:right w:val="single" w:sz="4" w:space="0" w:color="auto"/>
            </w:tcBorders>
            <w:shd w:val="clear" w:color="auto" w:fill="auto"/>
            <w:vAlign w:val="center"/>
            <w:hideMark/>
          </w:tcPr>
          <w:p w14:paraId="44B5C73B"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Huxham, M., Kumara, M.P., Jayatissa, L.P., Krauss, K.W., Kairo, J., Langat, J., Mencuccini, M., Skov M.W. and Kirui B. (2010) Intra and inter-specific facilitation in mangroves may increase resilience to climate change threats. Philosophical Transactions of the Royal Society 365, 2127-2135. DOI: 10.1098/rstb.2010.0094.</w:t>
            </w:r>
          </w:p>
        </w:tc>
      </w:tr>
      <w:tr w:rsidR="008B4713" w:rsidRPr="007C3701" w14:paraId="004FE389"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4B5B6A2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30</w:t>
            </w:r>
          </w:p>
        </w:tc>
        <w:tc>
          <w:tcPr>
            <w:tcW w:w="9225" w:type="dxa"/>
            <w:tcBorders>
              <w:top w:val="nil"/>
              <w:left w:val="single" w:sz="4" w:space="0" w:color="auto"/>
              <w:bottom w:val="nil"/>
              <w:right w:val="single" w:sz="4" w:space="0" w:color="auto"/>
            </w:tcBorders>
            <w:shd w:val="clear" w:color="auto" w:fill="auto"/>
            <w:vAlign w:val="center"/>
            <w:hideMark/>
          </w:tcPr>
          <w:p w14:paraId="0D047D84"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Kirui, K.B., Kairo, J.G., Bosire, J., Viergever, K., Rudra, S., Huxham, M. and Briers, R.A. (2012) Mapping of mangrove forest land cover change along the Kenya coastline using Landsat imagery. Ocean and Coastal Management, DOI:10.1016/j.ocecoaman.2011.12.004.</w:t>
            </w:r>
          </w:p>
        </w:tc>
      </w:tr>
      <w:tr w:rsidR="008B4713" w:rsidRPr="007C3701" w14:paraId="0948EDB0"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13D8A33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31</w:t>
            </w:r>
          </w:p>
        </w:tc>
        <w:tc>
          <w:tcPr>
            <w:tcW w:w="9225" w:type="dxa"/>
            <w:tcBorders>
              <w:top w:val="nil"/>
              <w:left w:val="single" w:sz="4" w:space="0" w:color="auto"/>
              <w:bottom w:val="nil"/>
              <w:right w:val="single" w:sz="4" w:space="0" w:color="auto"/>
            </w:tcBorders>
            <w:shd w:val="clear" w:color="auto" w:fill="auto"/>
            <w:vAlign w:val="center"/>
            <w:hideMark/>
          </w:tcPr>
          <w:p w14:paraId="78F9268D"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Kirui B., Skov M.W., Kairo, J., Mencuccini, M. and Huxham, M. (2012) Effects of species richness, identity and environmental variables on growth in planted mangroves. Marine Ecology Progress Series 465, 1-10. DOI: 10.3354/meps09999. </w:t>
            </w:r>
          </w:p>
        </w:tc>
      </w:tr>
      <w:tr w:rsidR="008B4713" w:rsidRPr="007C3701" w14:paraId="0FA7CC62"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4DD3255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32</w:t>
            </w:r>
          </w:p>
        </w:tc>
        <w:tc>
          <w:tcPr>
            <w:tcW w:w="9225" w:type="dxa"/>
            <w:tcBorders>
              <w:top w:val="nil"/>
              <w:left w:val="single" w:sz="4" w:space="0" w:color="auto"/>
              <w:bottom w:val="nil"/>
              <w:right w:val="single" w:sz="4" w:space="0" w:color="auto"/>
            </w:tcBorders>
            <w:shd w:val="clear" w:color="auto" w:fill="auto"/>
            <w:vAlign w:val="center"/>
            <w:hideMark/>
          </w:tcPr>
          <w:p w14:paraId="384D7C56"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Rideout, A., Joshi, N., Viergever, K., Huxham, M. and Briers, R.A. (2013) Making predictions of mangrove deforestation: a comparison of two methods in Kenya. Global Change Biology. DOI: 10.1111/gcb.12176.</w:t>
            </w:r>
          </w:p>
        </w:tc>
      </w:tr>
      <w:tr w:rsidR="008B4713" w:rsidRPr="007C3701" w14:paraId="02F959F0"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3358769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33</w:t>
            </w:r>
          </w:p>
        </w:tc>
        <w:tc>
          <w:tcPr>
            <w:tcW w:w="9225" w:type="dxa"/>
            <w:tcBorders>
              <w:top w:val="nil"/>
              <w:left w:val="single" w:sz="4" w:space="0" w:color="auto"/>
              <w:bottom w:val="nil"/>
              <w:right w:val="single" w:sz="4" w:space="0" w:color="auto"/>
            </w:tcBorders>
            <w:shd w:val="clear" w:color="auto" w:fill="auto"/>
            <w:vAlign w:val="center"/>
            <w:hideMark/>
          </w:tcPr>
          <w:p w14:paraId="63CB228D"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Kumara, M.P., Jayatissa, L.P., Krauss, K.W., Phillips, D.H. and Huxham, M. (2010) High mangrove density enhances surface accretion, surface elevation change, and tree survival in coastal areas susceptible to sea-level rise. Oecologia 164:545-553. DOI: 10.1007/s00442-010-1705-2. .</w:t>
            </w:r>
          </w:p>
        </w:tc>
      </w:tr>
      <w:tr w:rsidR="008B4713" w:rsidRPr="007C3701" w14:paraId="6210D918"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32FBF01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34</w:t>
            </w:r>
          </w:p>
        </w:tc>
        <w:tc>
          <w:tcPr>
            <w:tcW w:w="9225" w:type="dxa"/>
            <w:tcBorders>
              <w:top w:val="nil"/>
              <w:left w:val="single" w:sz="4" w:space="0" w:color="auto"/>
              <w:bottom w:val="nil"/>
              <w:right w:val="single" w:sz="4" w:space="0" w:color="auto"/>
            </w:tcBorders>
            <w:shd w:val="clear" w:color="auto" w:fill="auto"/>
            <w:vAlign w:val="center"/>
            <w:hideMark/>
          </w:tcPr>
          <w:p w14:paraId="06360956"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Huxham, M., Kimani, E., Newton, J. and Augley, J. (2007) Stable isotope records from otoliths as tracers of fish migration in a mangrove system. Journal of Fish Biology 70, 1554-1567. DOI: 10.1111/j.1095-8649.2007.01443.x.</w:t>
            </w:r>
          </w:p>
        </w:tc>
      </w:tr>
      <w:tr w:rsidR="008B4713" w:rsidRPr="007C3701" w14:paraId="31624F19" w14:textId="77777777" w:rsidTr="007F25EF">
        <w:trPr>
          <w:trHeight w:val="600"/>
        </w:trPr>
        <w:tc>
          <w:tcPr>
            <w:tcW w:w="551" w:type="dxa"/>
            <w:tcBorders>
              <w:top w:val="nil"/>
              <w:left w:val="single" w:sz="4" w:space="0" w:color="auto"/>
              <w:bottom w:val="nil"/>
              <w:right w:val="nil"/>
            </w:tcBorders>
            <w:shd w:val="clear" w:color="auto" w:fill="auto"/>
            <w:noWrap/>
            <w:vAlign w:val="center"/>
            <w:hideMark/>
          </w:tcPr>
          <w:p w14:paraId="3B65580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35</w:t>
            </w:r>
          </w:p>
        </w:tc>
        <w:tc>
          <w:tcPr>
            <w:tcW w:w="9225" w:type="dxa"/>
            <w:tcBorders>
              <w:top w:val="nil"/>
              <w:left w:val="single" w:sz="4" w:space="0" w:color="auto"/>
              <w:bottom w:val="nil"/>
              <w:right w:val="single" w:sz="4" w:space="0" w:color="auto"/>
            </w:tcBorders>
            <w:shd w:val="clear" w:color="auto" w:fill="auto"/>
            <w:vAlign w:val="center"/>
            <w:hideMark/>
          </w:tcPr>
          <w:p w14:paraId="39EF6E2C"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Huxham, M., Kimani, E. and Augley, J. (2004) Mangrove fish: a comparison of community structure between forested and cleared habitats. Estuarine Coastal and Shelf Science. 60 (2004) 637-647</w:t>
            </w:r>
          </w:p>
        </w:tc>
      </w:tr>
      <w:tr w:rsidR="008B4713" w:rsidRPr="007C3701" w14:paraId="64BFB7CE"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23814601"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36</w:t>
            </w:r>
          </w:p>
        </w:tc>
        <w:tc>
          <w:tcPr>
            <w:tcW w:w="9225" w:type="dxa"/>
            <w:tcBorders>
              <w:top w:val="nil"/>
              <w:left w:val="single" w:sz="4" w:space="0" w:color="auto"/>
              <w:bottom w:val="nil"/>
              <w:right w:val="single" w:sz="4" w:space="0" w:color="auto"/>
            </w:tcBorders>
            <w:shd w:val="clear" w:color="auto" w:fill="auto"/>
            <w:vAlign w:val="center"/>
            <w:hideMark/>
          </w:tcPr>
          <w:p w14:paraId="316758A0" w14:textId="1A118CE2" w:rsidR="008B4713" w:rsidRPr="007C3701" w:rsidRDefault="00A56355" w:rsidP="004E0087">
            <w:pPr>
              <w:spacing w:after="0" w:line="240" w:lineRule="auto"/>
              <w:rPr>
                <w:rFonts w:ascii="Calibri" w:eastAsia="Times New Roman" w:hAnsi="Calibri" w:cs="Calibri"/>
                <w:color w:val="0563C1"/>
                <w:u w:val="single"/>
                <w:lang w:eastAsia="en-GB"/>
              </w:rPr>
            </w:pPr>
            <w:hyperlink r:id="rId108" w:history="1">
              <w:r w:rsidR="008B4713" w:rsidRPr="007C3701">
                <w:rPr>
                  <w:rFonts w:ascii="Calibri" w:eastAsia="Times New Roman" w:hAnsi="Calibri" w:cs="Calibri"/>
                  <w:color w:val="0563C1"/>
                  <w:u w:val="single"/>
                  <w:lang w:eastAsia="en-GB"/>
                </w:rPr>
                <w:t>http://staff.napier.ac.uk/services/dlte/meettheteam/Pages/MarkHuxham.aspx</w:t>
              </w:r>
            </w:hyperlink>
          </w:p>
        </w:tc>
      </w:tr>
      <w:tr w:rsidR="008B4713" w:rsidRPr="007C3701" w14:paraId="5EA9E8E1" w14:textId="77777777" w:rsidTr="001659F5">
        <w:trPr>
          <w:trHeight w:val="300"/>
        </w:trPr>
        <w:tc>
          <w:tcPr>
            <w:tcW w:w="551" w:type="dxa"/>
            <w:tcBorders>
              <w:top w:val="nil"/>
              <w:left w:val="single" w:sz="4" w:space="0" w:color="auto"/>
              <w:bottom w:val="nil"/>
              <w:right w:val="nil"/>
            </w:tcBorders>
            <w:shd w:val="clear" w:color="auto" w:fill="auto"/>
            <w:noWrap/>
            <w:vAlign w:val="center"/>
            <w:hideMark/>
          </w:tcPr>
          <w:p w14:paraId="29FB5731"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37</w:t>
            </w:r>
          </w:p>
        </w:tc>
        <w:tc>
          <w:tcPr>
            <w:tcW w:w="9225" w:type="dxa"/>
            <w:tcBorders>
              <w:top w:val="nil"/>
              <w:left w:val="single" w:sz="4" w:space="0" w:color="auto"/>
              <w:bottom w:val="nil"/>
              <w:right w:val="single" w:sz="4" w:space="0" w:color="auto"/>
            </w:tcBorders>
            <w:shd w:val="clear" w:color="auto" w:fill="auto"/>
            <w:vAlign w:val="center"/>
            <w:hideMark/>
          </w:tcPr>
          <w:p w14:paraId="2A4CC838" w14:textId="2E568ACD" w:rsidR="008B4713" w:rsidRPr="007C3701" w:rsidRDefault="001659F5" w:rsidP="004E0087">
            <w:pPr>
              <w:spacing w:after="0" w:line="240" w:lineRule="auto"/>
              <w:rPr>
                <w:rFonts w:ascii="Calibri" w:eastAsia="Times New Roman" w:hAnsi="Calibri" w:cs="Calibri"/>
                <w:color w:val="0563C1"/>
                <w:u w:val="single"/>
                <w:lang w:eastAsia="en-GB"/>
              </w:rPr>
            </w:pPr>
            <w:r>
              <w:t xml:space="preserve">NERC Research Grants </w:t>
            </w:r>
            <w:hyperlink r:id="rId109" w:history="1">
              <w:r w:rsidRPr="000562AF">
                <w:rPr>
                  <w:rStyle w:val="Hyperlink"/>
                  <w:rFonts w:ascii="Calibri" w:eastAsia="Times New Roman" w:hAnsi="Calibri" w:cs="Calibri"/>
                  <w:lang w:eastAsia="en-GB"/>
                </w:rPr>
                <w:t>http://gotw.nerc.ac.uk/list_med_pi.asp?sb=sd&amp;AZ.x=9&amp;AZ.y=6&amp;AZ=Ascending+%28A-Z%29&amp;pi=-245</w:t>
              </w:r>
            </w:hyperlink>
          </w:p>
        </w:tc>
      </w:tr>
      <w:tr w:rsidR="008B4713" w:rsidRPr="007C3701" w14:paraId="4ECBB9D1" w14:textId="77777777" w:rsidTr="00863718">
        <w:trPr>
          <w:trHeight w:val="300"/>
        </w:trPr>
        <w:tc>
          <w:tcPr>
            <w:tcW w:w="551" w:type="dxa"/>
            <w:tcBorders>
              <w:top w:val="nil"/>
              <w:left w:val="single" w:sz="4" w:space="0" w:color="auto"/>
              <w:bottom w:val="nil"/>
              <w:right w:val="nil"/>
            </w:tcBorders>
            <w:shd w:val="clear" w:color="auto" w:fill="auto"/>
            <w:noWrap/>
            <w:vAlign w:val="center"/>
            <w:hideMark/>
          </w:tcPr>
          <w:p w14:paraId="3757E61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38</w:t>
            </w:r>
          </w:p>
        </w:tc>
        <w:tc>
          <w:tcPr>
            <w:tcW w:w="9225" w:type="dxa"/>
            <w:tcBorders>
              <w:top w:val="nil"/>
              <w:left w:val="single" w:sz="4" w:space="0" w:color="auto"/>
              <w:bottom w:val="nil"/>
              <w:right w:val="single" w:sz="4" w:space="0" w:color="auto"/>
            </w:tcBorders>
            <w:shd w:val="clear" w:color="auto" w:fill="auto"/>
            <w:vAlign w:val="center"/>
            <w:hideMark/>
          </w:tcPr>
          <w:p w14:paraId="4222DED7" w14:textId="4917A600" w:rsidR="008B4713" w:rsidRPr="007C3701" w:rsidRDefault="001659F5" w:rsidP="004E0087">
            <w:pPr>
              <w:spacing w:after="0" w:line="240" w:lineRule="auto"/>
              <w:rPr>
                <w:rFonts w:ascii="Calibri" w:eastAsia="Times New Roman" w:hAnsi="Calibri" w:cs="Calibri"/>
                <w:color w:val="0563C1"/>
                <w:u w:val="single"/>
                <w:lang w:eastAsia="en-GB"/>
              </w:rPr>
            </w:pPr>
            <w:r>
              <w:t xml:space="preserve">Mikoko Pamoja project. </w:t>
            </w:r>
            <w:hyperlink r:id="rId110" w:history="1">
              <w:r w:rsidRPr="000562AF">
                <w:rPr>
                  <w:rStyle w:val="Hyperlink"/>
                  <w:rFonts w:ascii="Calibri" w:eastAsia="Times New Roman" w:hAnsi="Calibri" w:cs="Calibri"/>
                  <w:lang w:eastAsia="en-GB"/>
                </w:rPr>
                <w:t>http://www.planvivo.org/project-network/mikoko-pamoja-kenya/</w:t>
              </w:r>
            </w:hyperlink>
            <w:r w:rsidR="00863718">
              <w:rPr>
                <w:rFonts w:ascii="Calibri" w:eastAsia="Times New Roman" w:hAnsi="Calibri" w:cs="Calibri"/>
                <w:color w:val="0563C1"/>
                <w:u w:val="single"/>
                <w:lang w:eastAsia="en-GB"/>
              </w:rPr>
              <w:t xml:space="preserve"> </w:t>
            </w:r>
            <w:r w:rsidR="00863718">
              <w:rPr>
                <w:rFonts w:ascii="Calibri" w:eastAsia="Times New Roman" w:hAnsi="Calibri" w:cs="Calibri"/>
                <w:color w:val="000000"/>
                <w:lang w:eastAsia="en-GB"/>
              </w:rPr>
              <w:t>(accessed 4 September 2019)</w:t>
            </w:r>
          </w:p>
        </w:tc>
      </w:tr>
      <w:tr w:rsidR="008B4713" w:rsidRPr="007C3701" w14:paraId="4EC6B88C" w14:textId="77777777" w:rsidTr="00863718">
        <w:trPr>
          <w:trHeight w:val="300"/>
        </w:trPr>
        <w:tc>
          <w:tcPr>
            <w:tcW w:w="551" w:type="dxa"/>
            <w:tcBorders>
              <w:top w:val="nil"/>
              <w:left w:val="single" w:sz="4" w:space="0" w:color="auto"/>
              <w:bottom w:val="nil"/>
              <w:right w:val="nil"/>
            </w:tcBorders>
            <w:shd w:val="clear" w:color="auto" w:fill="auto"/>
            <w:noWrap/>
            <w:vAlign w:val="center"/>
            <w:hideMark/>
          </w:tcPr>
          <w:p w14:paraId="78A46D5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39</w:t>
            </w:r>
          </w:p>
        </w:tc>
        <w:tc>
          <w:tcPr>
            <w:tcW w:w="9225" w:type="dxa"/>
            <w:tcBorders>
              <w:top w:val="nil"/>
              <w:left w:val="single" w:sz="4" w:space="0" w:color="auto"/>
              <w:bottom w:val="nil"/>
              <w:right w:val="single" w:sz="4" w:space="0" w:color="auto"/>
            </w:tcBorders>
            <w:shd w:val="clear" w:color="auto" w:fill="auto"/>
            <w:vAlign w:val="center"/>
            <w:hideMark/>
          </w:tcPr>
          <w:p w14:paraId="5703FB26" w14:textId="2B482B70" w:rsidR="008B4713" w:rsidRPr="007C3701" w:rsidRDefault="00A56355" w:rsidP="004E0087">
            <w:pPr>
              <w:spacing w:after="0" w:line="240" w:lineRule="auto"/>
              <w:rPr>
                <w:rFonts w:ascii="Calibri" w:eastAsia="Times New Roman" w:hAnsi="Calibri" w:cs="Calibri"/>
                <w:color w:val="0563C1"/>
                <w:u w:val="single"/>
                <w:lang w:eastAsia="en-GB"/>
              </w:rPr>
            </w:pPr>
            <w:hyperlink r:id="rId111" w:history="1">
              <w:r w:rsidR="008B4713" w:rsidRPr="007C3701">
                <w:rPr>
                  <w:rFonts w:ascii="Calibri" w:eastAsia="Times New Roman" w:hAnsi="Calibri" w:cs="Calibri"/>
                  <w:color w:val="0563C1"/>
                  <w:u w:val="single"/>
                  <w:lang w:eastAsia="en-GB"/>
                </w:rPr>
                <w:t>https://www.researchgate.net/profile/Mp_Kumara</w:t>
              </w:r>
            </w:hyperlink>
            <w:r w:rsidR="00863718">
              <w:rPr>
                <w:rFonts w:ascii="Calibri" w:eastAsia="Times New Roman" w:hAnsi="Calibri" w:cs="Calibri"/>
                <w:color w:val="0563C1"/>
                <w:u w:val="single"/>
                <w:lang w:eastAsia="en-GB"/>
              </w:rPr>
              <w:t xml:space="preserve"> </w:t>
            </w:r>
            <w:r w:rsidR="00863718">
              <w:rPr>
                <w:rFonts w:ascii="Calibri" w:eastAsia="Times New Roman" w:hAnsi="Calibri" w:cs="Calibri"/>
                <w:color w:val="000000"/>
                <w:lang w:eastAsia="en-GB"/>
              </w:rPr>
              <w:t>(accessed 4 September 2019)</w:t>
            </w:r>
          </w:p>
        </w:tc>
      </w:tr>
      <w:tr w:rsidR="008B4713" w:rsidRPr="007C3701" w14:paraId="57860325" w14:textId="77777777" w:rsidTr="00863718">
        <w:trPr>
          <w:trHeight w:val="300"/>
        </w:trPr>
        <w:tc>
          <w:tcPr>
            <w:tcW w:w="551" w:type="dxa"/>
            <w:tcBorders>
              <w:top w:val="nil"/>
              <w:left w:val="single" w:sz="4" w:space="0" w:color="auto"/>
              <w:bottom w:val="nil"/>
              <w:right w:val="nil"/>
            </w:tcBorders>
            <w:shd w:val="clear" w:color="auto" w:fill="auto"/>
            <w:noWrap/>
            <w:vAlign w:val="center"/>
            <w:hideMark/>
          </w:tcPr>
          <w:p w14:paraId="38A2A13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40</w:t>
            </w:r>
          </w:p>
        </w:tc>
        <w:tc>
          <w:tcPr>
            <w:tcW w:w="9225" w:type="dxa"/>
            <w:tcBorders>
              <w:top w:val="nil"/>
              <w:left w:val="single" w:sz="4" w:space="0" w:color="auto"/>
              <w:bottom w:val="nil"/>
              <w:right w:val="single" w:sz="4" w:space="0" w:color="auto"/>
            </w:tcBorders>
            <w:shd w:val="clear" w:color="auto" w:fill="auto"/>
            <w:vAlign w:val="center"/>
            <w:hideMark/>
          </w:tcPr>
          <w:p w14:paraId="5210547C" w14:textId="0AB72E93" w:rsidR="008B4713" w:rsidRPr="007C3701" w:rsidRDefault="00A56355" w:rsidP="004E0087">
            <w:pPr>
              <w:spacing w:after="0" w:line="240" w:lineRule="auto"/>
              <w:rPr>
                <w:rFonts w:ascii="Calibri" w:eastAsia="Times New Roman" w:hAnsi="Calibri" w:cs="Calibri"/>
                <w:color w:val="0563C1"/>
                <w:u w:val="single"/>
                <w:lang w:eastAsia="en-GB"/>
              </w:rPr>
            </w:pPr>
            <w:hyperlink r:id="rId112" w:history="1">
              <w:r w:rsidR="008B4713" w:rsidRPr="007C3701">
                <w:rPr>
                  <w:rFonts w:ascii="Calibri" w:eastAsia="Times New Roman" w:hAnsi="Calibri" w:cs="Calibri"/>
                  <w:color w:val="0563C1"/>
                  <w:u w:val="single"/>
                  <w:lang w:eastAsia="en-GB"/>
                </w:rPr>
                <w:t>http://mppkumara.blogspot.co.uk/</w:t>
              </w:r>
            </w:hyperlink>
            <w:r w:rsidR="00863718">
              <w:rPr>
                <w:rFonts w:ascii="Calibri" w:eastAsia="Times New Roman" w:hAnsi="Calibri" w:cs="Calibri"/>
                <w:color w:val="0563C1"/>
                <w:u w:val="single"/>
                <w:lang w:eastAsia="en-GB"/>
              </w:rPr>
              <w:t xml:space="preserve"> </w:t>
            </w:r>
            <w:r w:rsidR="00863718">
              <w:rPr>
                <w:rFonts w:ascii="Calibri" w:eastAsia="Times New Roman" w:hAnsi="Calibri" w:cs="Calibri"/>
                <w:color w:val="000000"/>
                <w:lang w:eastAsia="en-GB"/>
              </w:rPr>
              <w:t>(accessed 4 September 2019)</w:t>
            </w:r>
          </w:p>
        </w:tc>
      </w:tr>
      <w:tr w:rsidR="008B4713" w:rsidRPr="007C3701" w14:paraId="52554E09" w14:textId="77777777" w:rsidTr="00863718">
        <w:trPr>
          <w:trHeight w:val="300"/>
        </w:trPr>
        <w:tc>
          <w:tcPr>
            <w:tcW w:w="551" w:type="dxa"/>
            <w:tcBorders>
              <w:top w:val="nil"/>
              <w:left w:val="single" w:sz="4" w:space="0" w:color="auto"/>
              <w:bottom w:val="nil"/>
              <w:right w:val="nil"/>
            </w:tcBorders>
            <w:shd w:val="clear" w:color="auto" w:fill="auto"/>
            <w:noWrap/>
            <w:vAlign w:val="center"/>
            <w:hideMark/>
          </w:tcPr>
          <w:p w14:paraId="4B33841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41</w:t>
            </w:r>
          </w:p>
        </w:tc>
        <w:tc>
          <w:tcPr>
            <w:tcW w:w="9225" w:type="dxa"/>
            <w:tcBorders>
              <w:top w:val="nil"/>
              <w:left w:val="single" w:sz="4" w:space="0" w:color="auto"/>
              <w:bottom w:val="nil"/>
              <w:right w:val="single" w:sz="4" w:space="0" w:color="auto"/>
            </w:tcBorders>
            <w:shd w:val="clear" w:color="auto" w:fill="auto"/>
            <w:vAlign w:val="center"/>
            <w:hideMark/>
          </w:tcPr>
          <w:p w14:paraId="125E9A62" w14:textId="30826A6F" w:rsidR="008B4713" w:rsidRPr="007C3701" w:rsidRDefault="001659F5" w:rsidP="004E0087">
            <w:pPr>
              <w:spacing w:after="0" w:line="240" w:lineRule="auto"/>
              <w:rPr>
                <w:rFonts w:ascii="Calibri" w:eastAsia="Times New Roman" w:hAnsi="Calibri" w:cs="Calibri"/>
                <w:color w:val="0563C1"/>
                <w:u w:val="single"/>
                <w:lang w:eastAsia="en-GB"/>
              </w:rPr>
            </w:pPr>
            <w:r>
              <w:t xml:space="preserve">Link to doctoral thesis (contributing directly to the BoR and its impact) </w:t>
            </w:r>
            <w:hyperlink r:id="rId113" w:history="1">
              <w:r w:rsidR="001C24EC" w:rsidRPr="000562AF">
                <w:rPr>
                  <w:rStyle w:val="Hyperlink"/>
                  <w:rFonts w:ascii="Calibri" w:eastAsia="Times New Roman" w:hAnsi="Calibri" w:cs="Calibri"/>
                  <w:lang w:eastAsia="en-GB"/>
                </w:rPr>
                <w:t>https://oatd.org/oatd/record?record=oai%5C%3Aethos.bl.uk%5C%3A534023</w:t>
              </w:r>
            </w:hyperlink>
            <w:r w:rsidR="00863718">
              <w:rPr>
                <w:rFonts w:ascii="Calibri" w:eastAsia="Times New Roman" w:hAnsi="Calibri" w:cs="Calibri"/>
                <w:color w:val="0563C1"/>
                <w:u w:val="single"/>
                <w:lang w:eastAsia="en-GB"/>
              </w:rPr>
              <w:t xml:space="preserve"> </w:t>
            </w:r>
            <w:r w:rsidR="00863718">
              <w:rPr>
                <w:rFonts w:ascii="Calibri" w:eastAsia="Times New Roman" w:hAnsi="Calibri" w:cs="Calibri"/>
                <w:color w:val="000000"/>
                <w:lang w:eastAsia="en-GB"/>
              </w:rPr>
              <w:t>(accessed 4 September 2019)</w:t>
            </w:r>
          </w:p>
        </w:tc>
      </w:tr>
      <w:tr w:rsidR="008B4713" w:rsidRPr="007C3701" w14:paraId="75C611EE" w14:textId="77777777" w:rsidTr="00863718">
        <w:trPr>
          <w:trHeight w:val="300"/>
        </w:trPr>
        <w:tc>
          <w:tcPr>
            <w:tcW w:w="551" w:type="dxa"/>
            <w:tcBorders>
              <w:top w:val="nil"/>
              <w:left w:val="single" w:sz="4" w:space="0" w:color="auto"/>
              <w:bottom w:val="nil"/>
              <w:right w:val="nil"/>
            </w:tcBorders>
            <w:shd w:val="clear" w:color="auto" w:fill="auto"/>
            <w:noWrap/>
            <w:vAlign w:val="center"/>
            <w:hideMark/>
          </w:tcPr>
          <w:p w14:paraId="2D9F7E18"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42</w:t>
            </w:r>
          </w:p>
        </w:tc>
        <w:tc>
          <w:tcPr>
            <w:tcW w:w="9225" w:type="dxa"/>
            <w:tcBorders>
              <w:top w:val="nil"/>
              <w:left w:val="single" w:sz="4" w:space="0" w:color="auto"/>
              <w:bottom w:val="nil"/>
              <w:right w:val="single" w:sz="4" w:space="0" w:color="auto"/>
            </w:tcBorders>
            <w:shd w:val="clear" w:color="auto" w:fill="auto"/>
            <w:vAlign w:val="center"/>
            <w:hideMark/>
          </w:tcPr>
          <w:p w14:paraId="5AB53BDA" w14:textId="163A0489" w:rsidR="008B4713" w:rsidRPr="007C3701" w:rsidRDefault="00A56355" w:rsidP="004E0087">
            <w:pPr>
              <w:spacing w:after="0" w:line="240" w:lineRule="auto"/>
              <w:rPr>
                <w:rFonts w:ascii="Calibri" w:eastAsia="Times New Roman" w:hAnsi="Calibri" w:cs="Calibri"/>
                <w:color w:val="0563C1"/>
                <w:u w:val="single"/>
                <w:lang w:eastAsia="en-GB"/>
              </w:rPr>
            </w:pPr>
            <w:hyperlink r:id="rId114" w:history="1">
              <w:r w:rsidR="008B4713" w:rsidRPr="007C3701">
                <w:rPr>
                  <w:rFonts w:ascii="Calibri" w:eastAsia="Times New Roman" w:hAnsi="Calibri" w:cs="Calibri"/>
                  <w:color w:val="0563C1"/>
                  <w:u w:val="single"/>
                  <w:lang w:eastAsia="en-GB"/>
                </w:rPr>
                <w:t>https://www.researchgate.net/profile/Julian_Augley</w:t>
              </w:r>
            </w:hyperlink>
            <w:r w:rsidR="00863718">
              <w:rPr>
                <w:rFonts w:ascii="Calibri" w:eastAsia="Times New Roman" w:hAnsi="Calibri" w:cs="Calibri"/>
                <w:color w:val="0563C1"/>
                <w:u w:val="single"/>
                <w:lang w:eastAsia="en-GB"/>
              </w:rPr>
              <w:t xml:space="preserve"> </w:t>
            </w:r>
            <w:r w:rsidR="00863718">
              <w:rPr>
                <w:rFonts w:ascii="Calibri" w:eastAsia="Times New Roman" w:hAnsi="Calibri" w:cs="Calibri"/>
                <w:color w:val="000000"/>
                <w:lang w:eastAsia="en-GB"/>
              </w:rPr>
              <w:t>(accessed 4 September 2019)</w:t>
            </w:r>
          </w:p>
        </w:tc>
      </w:tr>
      <w:tr w:rsidR="008B4713" w:rsidRPr="007C3701" w14:paraId="7D10E88C" w14:textId="77777777" w:rsidTr="00863718">
        <w:trPr>
          <w:trHeight w:val="300"/>
        </w:trPr>
        <w:tc>
          <w:tcPr>
            <w:tcW w:w="551" w:type="dxa"/>
            <w:tcBorders>
              <w:top w:val="nil"/>
              <w:left w:val="single" w:sz="4" w:space="0" w:color="auto"/>
              <w:bottom w:val="nil"/>
              <w:right w:val="nil"/>
            </w:tcBorders>
            <w:shd w:val="clear" w:color="auto" w:fill="auto"/>
            <w:noWrap/>
            <w:vAlign w:val="center"/>
            <w:hideMark/>
          </w:tcPr>
          <w:p w14:paraId="4AAABB5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43</w:t>
            </w:r>
          </w:p>
        </w:tc>
        <w:tc>
          <w:tcPr>
            <w:tcW w:w="9225" w:type="dxa"/>
            <w:tcBorders>
              <w:top w:val="nil"/>
              <w:left w:val="single" w:sz="4" w:space="0" w:color="auto"/>
              <w:bottom w:val="nil"/>
              <w:right w:val="single" w:sz="4" w:space="0" w:color="auto"/>
            </w:tcBorders>
            <w:shd w:val="clear" w:color="auto" w:fill="auto"/>
            <w:vAlign w:val="center"/>
            <w:hideMark/>
          </w:tcPr>
          <w:p w14:paraId="12E1D765" w14:textId="4ACCB7F0" w:rsidR="008B4713" w:rsidRPr="007C3701" w:rsidRDefault="00A56355" w:rsidP="004E0087">
            <w:pPr>
              <w:spacing w:after="0" w:line="240" w:lineRule="auto"/>
              <w:rPr>
                <w:rFonts w:ascii="Calibri" w:eastAsia="Times New Roman" w:hAnsi="Calibri" w:cs="Calibri"/>
                <w:color w:val="0563C1"/>
                <w:u w:val="single"/>
                <w:lang w:eastAsia="en-GB"/>
              </w:rPr>
            </w:pPr>
            <w:hyperlink r:id="rId115" w:history="1">
              <w:r w:rsidR="008B4713" w:rsidRPr="007C3701">
                <w:rPr>
                  <w:rFonts w:ascii="Calibri" w:eastAsia="Times New Roman" w:hAnsi="Calibri" w:cs="Calibri"/>
                  <w:color w:val="0563C1"/>
                  <w:u w:val="single"/>
                  <w:lang w:eastAsia="en-GB"/>
                </w:rPr>
                <w:t>http://www.polyomics.gla.ac.uk/biog-julesaugley.html</w:t>
              </w:r>
            </w:hyperlink>
            <w:r w:rsidR="00863718">
              <w:rPr>
                <w:rFonts w:ascii="Calibri" w:eastAsia="Times New Roman" w:hAnsi="Calibri" w:cs="Calibri"/>
                <w:color w:val="0563C1"/>
                <w:u w:val="single"/>
                <w:lang w:eastAsia="en-GB"/>
              </w:rPr>
              <w:t xml:space="preserve"> </w:t>
            </w:r>
            <w:r w:rsidR="00863718">
              <w:rPr>
                <w:rFonts w:ascii="Calibri" w:eastAsia="Times New Roman" w:hAnsi="Calibri" w:cs="Calibri"/>
                <w:color w:val="000000"/>
                <w:lang w:eastAsia="en-GB"/>
              </w:rPr>
              <w:t>(accessed 4 September 2019)</w:t>
            </w:r>
          </w:p>
        </w:tc>
      </w:tr>
      <w:tr w:rsidR="008B4713" w:rsidRPr="007C3701" w14:paraId="531761FE" w14:textId="77777777" w:rsidTr="00863718">
        <w:trPr>
          <w:trHeight w:val="300"/>
        </w:trPr>
        <w:tc>
          <w:tcPr>
            <w:tcW w:w="551" w:type="dxa"/>
            <w:tcBorders>
              <w:top w:val="nil"/>
              <w:left w:val="single" w:sz="4" w:space="0" w:color="auto"/>
              <w:bottom w:val="nil"/>
              <w:right w:val="nil"/>
            </w:tcBorders>
            <w:shd w:val="clear" w:color="auto" w:fill="auto"/>
            <w:noWrap/>
            <w:vAlign w:val="center"/>
            <w:hideMark/>
          </w:tcPr>
          <w:p w14:paraId="0CB63F2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44</w:t>
            </w:r>
          </w:p>
        </w:tc>
        <w:tc>
          <w:tcPr>
            <w:tcW w:w="9225" w:type="dxa"/>
            <w:tcBorders>
              <w:top w:val="nil"/>
              <w:left w:val="single" w:sz="4" w:space="0" w:color="auto"/>
              <w:bottom w:val="nil"/>
              <w:right w:val="single" w:sz="4" w:space="0" w:color="auto"/>
            </w:tcBorders>
            <w:shd w:val="clear" w:color="auto" w:fill="auto"/>
            <w:vAlign w:val="center"/>
            <w:hideMark/>
          </w:tcPr>
          <w:p w14:paraId="46A21549" w14:textId="2AB9468F" w:rsidR="008B4713" w:rsidRPr="007C3701" w:rsidRDefault="001C24EC" w:rsidP="004E0087">
            <w:pPr>
              <w:spacing w:after="0" w:line="240" w:lineRule="auto"/>
              <w:rPr>
                <w:rFonts w:ascii="Calibri" w:eastAsia="Times New Roman" w:hAnsi="Calibri" w:cs="Calibri"/>
                <w:color w:val="0563C1"/>
                <w:u w:val="single"/>
                <w:lang w:eastAsia="en-GB"/>
              </w:rPr>
            </w:pPr>
            <w:r>
              <w:t xml:space="preserve">Kenyan Marine and Fisheries Institute. </w:t>
            </w:r>
            <w:hyperlink r:id="rId116" w:history="1">
              <w:r w:rsidRPr="000562AF">
                <w:rPr>
                  <w:rStyle w:val="Hyperlink"/>
                  <w:rFonts w:ascii="Calibri" w:eastAsia="Times New Roman" w:hAnsi="Calibri" w:cs="Calibri"/>
                  <w:lang w:eastAsia="en-GB"/>
                </w:rPr>
                <w:t>http://www.kmfri.co.ke/index.php/divisions/marine-and-coastal-systems</w:t>
              </w:r>
            </w:hyperlink>
            <w:r w:rsidR="00863718">
              <w:rPr>
                <w:rFonts w:ascii="Calibri" w:eastAsia="Times New Roman" w:hAnsi="Calibri" w:cs="Calibri"/>
                <w:color w:val="0563C1"/>
                <w:u w:val="single"/>
                <w:lang w:eastAsia="en-GB"/>
              </w:rPr>
              <w:t xml:space="preserve"> </w:t>
            </w:r>
            <w:r w:rsidR="00863718">
              <w:rPr>
                <w:rFonts w:ascii="Calibri" w:eastAsia="Times New Roman" w:hAnsi="Calibri" w:cs="Calibri"/>
                <w:color w:val="000000"/>
                <w:lang w:eastAsia="en-GB"/>
              </w:rPr>
              <w:t>(accessed 4 September 2019)</w:t>
            </w:r>
          </w:p>
        </w:tc>
      </w:tr>
      <w:tr w:rsidR="008B4713" w:rsidRPr="007C3701" w14:paraId="72130B0C" w14:textId="77777777" w:rsidTr="00863718">
        <w:trPr>
          <w:trHeight w:val="300"/>
        </w:trPr>
        <w:tc>
          <w:tcPr>
            <w:tcW w:w="551" w:type="dxa"/>
            <w:tcBorders>
              <w:top w:val="nil"/>
              <w:left w:val="single" w:sz="4" w:space="0" w:color="auto"/>
              <w:bottom w:val="nil"/>
              <w:right w:val="nil"/>
            </w:tcBorders>
            <w:shd w:val="clear" w:color="auto" w:fill="auto"/>
            <w:noWrap/>
            <w:vAlign w:val="center"/>
            <w:hideMark/>
          </w:tcPr>
          <w:p w14:paraId="43172A42"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45</w:t>
            </w:r>
          </w:p>
        </w:tc>
        <w:tc>
          <w:tcPr>
            <w:tcW w:w="9225" w:type="dxa"/>
            <w:tcBorders>
              <w:top w:val="nil"/>
              <w:left w:val="single" w:sz="4" w:space="0" w:color="auto"/>
              <w:bottom w:val="nil"/>
              <w:right w:val="single" w:sz="4" w:space="0" w:color="auto"/>
            </w:tcBorders>
            <w:shd w:val="clear" w:color="auto" w:fill="auto"/>
            <w:vAlign w:val="center"/>
            <w:hideMark/>
          </w:tcPr>
          <w:p w14:paraId="6ABD0FC6" w14:textId="20D4A3A8" w:rsidR="008B4713" w:rsidRPr="007C3701" w:rsidRDefault="001C24EC" w:rsidP="004E0087">
            <w:pPr>
              <w:spacing w:after="0" w:line="240" w:lineRule="auto"/>
              <w:rPr>
                <w:rFonts w:ascii="Calibri" w:eastAsia="Times New Roman" w:hAnsi="Calibri" w:cs="Calibri"/>
                <w:color w:val="0563C1"/>
                <w:u w:val="single"/>
                <w:lang w:eastAsia="en-GB"/>
              </w:rPr>
            </w:pPr>
            <w:r>
              <w:t xml:space="preserve">Kenya Coastal Development Project. </w:t>
            </w:r>
            <w:hyperlink r:id="rId117" w:history="1">
              <w:r w:rsidRPr="000562AF">
                <w:rPr>
                  <w:rStyle w:val="Hyperlink"/>
                </w:rPr>
                <w:t>https://cda.go.ke/kcdp/</w:t>
              </w:r>
            </w:hyperlink>
            <w:r w:rsidR="00863718">
              <w:t xml:space="preserve"> </w:t>
            </w:r>
            <w:r w:rsidR="00863718">
              <w:rPr>
                <w:rFonts w:ascii="Calibri" w:eastAsia="Times New Roman" w:hAnsi="Calibri" w:cs="Calibri"/>
                <w:color w:val="000000"/>
                <w:lang w:eastAsia="en-GB"/>
              </w:rPr>
              <w:t>(accessed 4 September 2019)</w:t>
            </w:r>
          </w:p>
        </w:tc>
      </w:tr>
      <w:tr w:rsidR="008B4713" w:rsidRPr="007C3701" w14:paraId="4E0730AA" w14:textId="77777777" w:rsidTr="00863718">
        <w:trPr>
          <w:trHeight w:val="300"/>
        </w:trPr>
        <w:tc>
          <w:tcPr>
            <w:tcW w:w="551" w:type="dxa"/>
            <w:tcBorders>
              <w:top w:val="nil"/>
              <w:left w:val="single" w:sz="4" w:space="0" w:color="auto"/>
              <w:bottom w:val="nil"/>
              <w:right w:val="nil"/>
            </w:tcBorders>
            <w:shd w:val="clear" w:color="auto" w:fill="auto"/>
            <w:noWrap/>
            <w:vAlign w:val="center"/>
            <w:hideMark/>
          </w:tcPr>
          <w:p w14:paraId="5F9BCFA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46</w:t>
            </w:r>
          </w:p>
        </w:tc>
        <w:tc>
          <w:tcPr>
            <w:tcW w:w="9225" w:type="dxa"/>
            <w:tcBorders>
              <w:top w:val="nil"/>
              <w:left w:val="single" w:sz="4" w:space="0" w:color="auto"/>
              <w:bottom w:val="nil"/>
              <w:right w:val="single" w:sz="4" w:space="0" w:color="auto"/>
            </w:tcBorders>
            <w:shd w:val="clear" w:color="auto" w:fill="auto"/>
            <w:vAlign w:val="center"/>
            <w:hideMark/>
          </w:tcPr>
          <w:p w14:paraId="777B3E05" w14:textId="1897375B" w:rsidR="008B4713" w:rsidRPr="007C3701" w:rsidRDefault="00A56355" w:rsidP="004E0087">
            <w:pPr>
              <w:spacing w:after="0" w:line="240" w:lineRule="auto"/>
              <w:rPr>
                <w:rFonts w:ascii="Calibri" w:eastAsia="Times New Roman" w:hAnsi="Calibri" w:cs="Calibri"/>
                <w:color w:val="0563C1"/>
                <w:u w:val="single"/>
                <w:lang w:eastAsia="en-GB"/>
              </w:rPr>
            </w:pPr>
            <w:hyperlink r:id="rId118" w:history="1">
              <w:r w:rsidR="008B4713" w:rsidRPr="007C3701">
                <w:rPr>
                  <w:rFonts w:ascii="Calibri" w:eastAsia="Times New Roman" w:hAnsi="Calibri" w:cs="Calibri"/>
                  <w:color w:val="0563C1"/>
                  <w:u w:val="single"/>
                  <w:lang w:eastAsia="en-GB"/>
                </w:rPr>
                <w:t>https://www.researchgate.net/profile/Edward_Kimani2</w:t>
              </w:r>
            </w:hyperlink>
            <w:r w:rsidR="00863718">
              <w:rPr>
                <w:rFonts w:ascii="Calibri" w:eastAsia="Times New Roman" w:hAnsi="Calibri" w:cs="Calibri"/>
                <w:color w:val="0563C1"/>
                <w:u w:val="single"/>
                <w:lang w:eastAsia="en-GB"/>
              </w:rPr>
              <w:t xml:space="preserve"> </w:t>
            </w:r>
            <w:r w:rsidR="00863718">
              <w:rPr>
                <w:rFonts w:ascii="Calibri" w:eastAsia="Times New Roman" w:hAnsi="Calibri" w:cs="Calibri"/>
                <w:color w:val="000000"/>
                <w:lang w:eastAsia="en-GB"/>
              </w:rPr>
              <w:t>(accessed 4 September 2019)</w:t>
            </w:r>
          </w:p>
        </w:tc>
      </w:tr>
      <w:tr w:rsidR="008B4713" w:rsidRPr="007C3701" w14:paraId="2DBC0BB1" w14:textId="77777777" w:rsidTr="00863718">
        <w:trPr>
          <w:trHeight w:val="300"/>
        </w:trPr>
        <w:tc>
          <w:tcPr>
            <w:tcW w:w="551" w:type="dxa"/>
            <w:tcBorders>
              <w:top w:val="nil"/>
              <w:left w:val="single" w:sz="4" w:space="0" w:color="auto"/>
              <w:bottom w:val="nil"/>
              <w:right w:val="nil"/>
            </w:tcBorders>
            <w:shd w:val="clear" w:color="auto" w:fill="auto"/>
            <w:noWrap/>
            <w:vAlign w:val="center"/>
            <w:hideMark/>
          </w:tcPr>
          <w:p w14:paraId="04E2C48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47</w:t>
            </w:r>
          </w:p>
        </w:tc>
        <w:tc>
          <w:tcPr>
            <w:tcW w:w="9225" w:type="dxa"/>
            <w:tcBorders>
              <w:top w:val="nil"/>
              <w:left w:val="single" w:sz="4" w:space="0" w:color="auto"/>
              <w:bottom w:val="nil"/>
              <w:right w:val="single" w:sz="4" w:space="0" w:color="auto"/>
            </w:tcBorders>
            <w:shd w:val="clear" w:color="auto" w:fill="auto"/>
            <w:vAlign w:val="center"/>
            <w:hideMark/>
          </w:tcPr>
          <w:p w14:paraId="0A9914B5" w14:textId="7C3350EE" w:rsidR="008B4713" w:rsidRPr="007C3701" w:rsidRDefault="009975DE" w:rsidP="004E0087">
            <w:pPr>
              <w:spacing w:after="0" w:line="240" w:lineRule="auto"/>
              <w:rPr>
                <w:rFonts w:ascii="Calibri" w:eastAsia="Times New Roman" w:hAnsi="Calibri" w:cs="Calibri"/>
                <w:color w:val="0563C1"/>
                <w:u w:val="single"/>
                <w:lang w:eastAsia="en-GB"/>
              </w:rPr>
            </w:pPr>
            <w:r>
              <w:t xml:space="preserve">Ocean University of Sri Lanka (staff page – Dean’s doctoral research contributed to this BoR and its impact). </w:t>
            </w:r>
            <w:hyperlink r:id="rId119" w:history="1">
              <w:r w:rsidRPr="000562AF">
                <w:rPr>
                  <w:rStyle w:val="Hyperlink"/>
                </w:rPr>
                <w:t>http://www.ocu.ac.lk/FacultyTangalle/Lecturers.aspx</w:t>
              </w:r>
            </w:hyperlink>
            <w:r w:rsidR="00863718">
              <w:t xml:space="preserve"> </w:t>
            </w:r>
            <w:r w:rsidR="00863718">
              <w:rPr>
                <w:rFonts w:ascii="Calibri" w:eastAsia="Times New Roman" w:hAnsi="Calibri" w:cs="Calibri"/>
                <w:color w:val="000000"/>
                <w:lang w:eastAsia="en-GB"/>
              </w:rPr>
              <w:t>(accessed 4 September 2019)</w:t>
            </w:r>
          </w:p>
        </w:tc>
      </w:tr>
      <w:tr w:rsidR="008B4713" w:rsidRPr="007C3701" w14:paraId="1AB88887" w14:textId="77777777" w:rsidTr="00863718">
        <w:trPr>
          <w:trHeight w:val="300"/>
        </w:trPr>
        <w:tc>
          <w:tcPr>
            <w:tcW w:w="551" w:type="dxa"/>
            <w:tcBorders>
              <w:top w:val="nil"/>
              <w:left w:val="single" w:sz="4" w:space="0" w:color="auto"/>
              <w:bottom w:val="nil"/>
              <w:right w:val="nil"/>
            </w:tcBorders>
            <w:shd w:val="clear" w:color="auto" w:fill="auto"/>
            <w:noWrap/>
            <w:vAlign w:val="center"/>
            <w:hideMark/>
          </w:tcPr>
          <w:p w14:paraId="22195806"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48</w:t>
            </w:r>
          </w:p>
        </w:tc>
        <w:tc>
          <w:tcPr>
            <w:tcW w:w="9225" w:type="dxa"/>
            <w:tcBorders>
              <w:top w:val="nil"/>
              <w:left w:val="single" w:sz="4" w:space="0" w:color="auto"/>
              <w:bottom w:val="nil"/>
              <w:right w:val="single" w:sz="4" w:space="0" w:color="auto"/>
            </w:tcBorders>
            <w:shd w:val="clear" w:color="auto" w:fill="auto"/>
            <w:vAlign w:val="center"/>
            <w:hideMark/>
          </w:tcPr>
          <w:p w14:paraId="4152A609" w14:textId="57B4C77A" w:rsidR="008B4713" w:rsidRPr="007C3701" w:rsidRDefault="009975DE" w:rsidP="004E0087">
            <w:pPr>
              <w:spacing w:after="0" w:line="240" w:lineRule="auto"/>
              <w:rPr>
                <w:rFonts w:ascii="Calibri" w:eastAsia="Times New Roman" w:hAnsi="Calibri" w:cs="Calibri"/>
                <w:color w:val="0563C1"/>
                <w:u w:val="single"/>
                <w:lang w:eastAsia="en-GB"/>
              </w:rPr>
            </w:pPr>
            <w:r>
              <w:t xml:space="preserve">Association for Coastal Ecosystem Services. </w:t>
            </w:r>
            <w:hyperlink r:id="rId120" w:history="1">
              <w:r w:rsidRPr="000562AF">
                <w:rPr>
                  <w:rStyle w:val="Hyperlink"/>
                  <w:rFonts w:ascii="Calibri" w:eastAsia="Times New Roman" w:hAnsi="Calibri" w:cs="Calibri"/>
                  <w:lang w:eastAsia="en-GB"/>
                </w:rPr>
                <w:t>http://www.aces-org.co.uk/about-aces/</w:t>
              </w:r>
            </w:hyperlink>
            <w:r w:rsidR="00863718">
              <w:rPr>
                <w:rFonts w:ascii="Calibri" w:eastAsia="Times New Roman" w:hAnsi="Calibri" w:cs="Calibri"/>
                <w:color w:val="0563C1"/>
                <w:u w:val="single"/>
                <w:lang w:eastAsia="en-GB"/>
              </w:rPr>
              <w:t xml:space="preserve"> </w:t>
            </w:r>
            <w:r w:rsidR="00863718">
              <w:rPr>
                <w:rFonts w:ascii="Calibri" w:eastAsia="Times New Roman" w:hAnsi="Calibri" w:cs="Calibri"/>
                <w:color w:val="000000"/>
                <w:lang w:eastAsia="en-GB"/>
              </w:rPr>
              <w:t>(accessed 4 September 2019)</w:t>
            </w:r>
          </w:p>
        </w:tc>
      </w:tr>
      <w:tr w:rsidR="008B4713" w:rsidRPr="007C3701" w14:paraId="013CA53A" w14:textId="77777777" w:rsidTr="00863718">
        <w:trPr>
          <w:trHeight w:val="300"/>
        </w:trPr>
        <w:tc>
          <w:tcPr>
            <w:tcW w:w="551" w:type="dxa"/>
            <w:tcBorders>
              <w:top w:val="nil"/>
              <w:left w:val="single" w:sz="4" w:space="0" w:color="auto"/>
              <w:bottom w:val="nil"/>
              <w:right w:val="nil"/>
            </w:tcBorders>
            <w:shd w:val="clear" w:color="auto" w:fill="auto"/>
            <w:noWrap/>
            <w:vAlign w:val="center"/>
            <w:hideMark/>
          </w:tcPr>
          <w:p w14:paraId="345A740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49</w:t>
            </w:r>
          </w:p>
        </w:tc>
        <w:tc>
          <w:tcPr>
            <w:tcW w:w="9225" w:type="dxa"/>
            <w:tcBorders>
              <w:top w:val="nil"/>
              <w:left w:val="single" w:sz="4" w:space="0" w:color="auto"/>
              <w:bottom w:val="nil"/>
              <w:right w:val="single" w:sz="4" w:space="0" w:color="auto"/>
            </w:tcBorders>
            <w:shd w:val="clear" w:color="auto" w:fill="auto"/>
            <w:vAlign w:val="center"/>
            <w:hideMark/>
          </w:tcPr>
          <w:p w14:paraId="0D228B0A" w14:textId="4D556777" w:rsidR="008B4713" w:rsidRPr="007C3701" w:rsidRDefault="00215145" w:rsidP="004E0087">
            <w:pPr>
              <w:spacing w:after="0" w:line="240" w:lineRule="auto"/>
              <w:rPr>
                <w:rFonts w:ascii="Calibri" w:eastAsia="Times New Roman" w:hAnsi="Calibri" w:cs="Calibri"/>
                <w:color w:val="0563C1"/>
                <w:u w:val="single"/>
                <w:lang w:eastAsia="en-GB"/>
              </w:rPr>
            </w:pPr>
            <w:r>
              <w:t xml:space="preserve">Ecosystem Services for Poverty Alleviation. </w:t>
            </w:r>
            <w:hyperlink r:id="rId121" w:history="1">
              <w:r w:rsidRPr="000562AF">
                <w:rPr>
                  <w:rStyle w:val="Hyperlink"/>
                </w:rPr>
                <w:t>https://www.espa.ac.uk/</w:t>
              </w:r>
            </w:hyperlink>
            <w:r w:rsidR="00863718">
              <w:t xml:space="preserve"> </w:t>
            </w:r>
            <w:r w:rsidR="00863718">
              <w:rPr>
                <w:rFonts w:ascii="Calibri" w:eastAsia="Times New Roman" w:hAnsi="Calibri" w:cs="Calibri"/>
                <w:color w:val="000000"/>
                <w:lang w:eastAsia="en-GB"/>
              </w:rPr>
              <w:t>(accessed 4 September 2019)</w:t>
            </w:r>
          </w:p>
        </w:tc>
      </w:tr>
      <w:tr w:rsidR="008B4713" w:rsidRPr="007C3701" w14:paraId="758FEBAA"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E9B4417" w14:textId="77777777" w:rsidR="008B4713" w:rsidRPr="007C3701" w:rsidRDefault="008B4713" w:rsidP="004E0087">
            <w:pPr>
              <w:spacing w:after="0" w:line="240" w:lineRule="auto"/>
              <w:jc w:val="center"/>
              <w:rPr>
                <w:rFonts w:ascii="Calibri" w:eastAsia="Times New Roman" w:hAnsi="Calibri" w:cs="Calibri"/>
                <w:b/>
                <w:bCs/>
                <w:color w:val="000000"/>
                <w:lang w:eastAsia="en-GB"/>
              </w:rPr>
            </w:pPr>
            <w:r w:rsidRPr="007C3701">
              <w:rPr>
                <w:rFonts w:ascii="Calibri" w:eastAsia="Times New Roman" w:hAnsi="Calibri" w:cs="Calibri"/>
                <w:b/>
                <w:bCs/>
                <w:color w:val="000000"/>
                <w:lang w:eastAsia="en-GB"/>
              </w:rPr>
              <w:t>Unit of Assessment 8</w:t>
            </w:r>
          </w:p>
        </w:tc>
      </w:tr>
      <w:tr w:rsidR="008B4713" w:rsidRPr="007C3701" w14:paraId="3AE6632C"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2D50BEC6"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50</w:t>
            </w:r>
          </w:p>
        </w:tc>
        <w:tc>
          <w:tcPr>
            <w:tcW w:w="9225" w:type="dxa"/>
            <w:tcBorders>
              <w:top w:val="nil"/>
              <w:left w:val="single" w:sz="4" w:space="0" w:color="auto"/>
              <w:bottom w:val="nil"/>
              <w:right w:val="single" w:sz="4" w:space="0" w:color="auto"/>
            </w:tcBorders>
            <w:shd w:val="clear" w:color="auto" w:fill="auto"/>
            <w:vAlign w:val="center"/>
            <w:hideMark/>
          </w:tcPr>
          <w:p w14:paraId="0DB38447" w14:textId="606F1965" w:rsidR="008B4713" w:rsidRPr="007C3701" w:rsidRDefault="00610249"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Queen’s University Belfast (2014). </w:t>
            </w:r>
            <w:r w:rsidR="008B4713" w:rsidRPr="007C3701">
              <w:rPr>
                <w:rFonts w:ascii="Calibri" w:eastAsia="Times New Roman" w:hAnsi="Calibri" w:cs="Calibri"/>
                <w:color w:val="000000"/>
                <w:lang w:eastAsia="en-GB"/>
              </w:rPr>
              <w:t>REF2014 Impact Template</w:t>
            </w:r>
            <w:r w:rsidR="00F12ECE">
              <w:rPr>
                <w:rFonts w:ascii="Calibri" w:eastAsia="Times New Roman" w:hAnsi="Calibri" w:cs="Calibri"/>
                <w:color w:val="000000"/>
                <w:lang w:eastAsia="en-GB"/>
              </w:rPr>
              <w:t xml:space="preserve">. </w:t>
            </w:r>
            <w:hyperlink r:id="rId122" w:history="1">
              <w:r w:rsidR="009D5930">
                <w:rPr>
                  <w:rStyle w:val="Hyperlink"/>
                </w:rPr>
                <w:t>https://results.ref.ac.uk/(S(5mhsdcrlek45dkop3v4uw5gx))/Submissions/Impact/1519</w:t>
              </w:r>
            </w:hyperlink>
          </w:p>
        </w:tc>
      </w:tr>
      <w:tr w:rsidR="008B4713" w:rsidRPr="007C3701" w14:paraId="49718CA1"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33775E7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51</w:t>
            </w:r>
          </w:p>
        </w:tc>
        <w:tc>
          <w:tcPr>
            <w:tcW w:w="9225" w:type="dxa"/>
            <w:tcBorders>
              <w:top w:val="nil"/>
              <w:left w:val="single" w:sz="4" w:space="0" w:color="auto"/>
              <w:bottom w:val="nil"/>
              <w:right w:val="single" w:sz="4" w:space="0" w:color="auto"/>
            </w:tcBorders>
            <w:shd w:val="clear" w:color="auto" w:fill="auto"/>
            <w:vAlign w:val="center"/>
            <w:hideMark/>
          </w:tcPr>
          <w:p w14:paraId="05708A2D" w14:textId="212E1761" w:rsidR="008B4713" w:rsidRPr="007C3701" w:rsidRDefault="00610249"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Queen’s University Belfast (2014). </w:t>
            </w:r>
            <w:r w:rsidR="008B4713" w:rsidRPr="007C3701">
              <w:rPr>
                <w:rFonts w:ascii="Calibri" w:eastAsia="Times New Roman" w:hAnsi="Calibri" w:cs="Calibri"/>
                <w:color w:val="000000"/>
                <w:lang w:eastAsia="en-GB"/>
              </w:rPr>
              <w:t>REF2014 Environment Template</w:t>
            </w:r>
            <w:r>
              <w:rPr>
                <w:rFonts w:ascii="Calibri" w:eastAsia="Times New Roman" w:hAnsi="Calibri" w:cs="Calibri"/>
                <w:color w:val="000000"/>
                <w:lang w:eastAsia="en-GB"/>
              </w:rPr>
              <w:t xml:space="preserve">. </w:t>
            </w:r>
            <w:hyperlink r:id="rId123" w:history="1">
              <w:r>
                <w:rPr>
                  <w:rStyle w:val="Hyperlink"/>
                </w:rPr>
                <w:t>https://results.ref.ac.uk/(S(5mhsdcrlek45dkop3v4uw5gx))/Submissions/Environment/1519</w:t>
              </w:r>
            </w:hyperlink>
          </w:p>
        </w:tc>
      </w:tr>
      <w:tr w:rsidR="008B4713" w:rsidRPr="007C3701" w14:paraId="7F2CE341" w14:textId="77777777" w:rsidTr="00863718">
        <w:trPr>
          <w:trHeight w:val="300"/>
        </w:trPr>
        <w:tc>
          <w:tcPr>
            <w:tcW w:w="551" w:type="dxa"/>
            <w:tcBorders>
              <w:top w:val="nil"/>
              <w:left w:val="single" w:sz="4" w:space="0" w:color="auto"/>
              <w:bottom w:val="nil"/>
              <w:right w:val="nil"/>
            </w:tcBorders>
            <w:shd w:val="clear" w:color="auto" w:fill="auto"/>
            <w:noWrap/>
            <w:vAlign w:val="center"/>
            <w:hideMark/>
          </w:tcPr>
          <w:p w14:paraId="242CE3B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52</w:t>
            </w:r>
          </w:p>
        </w:tc>
        <w:tc>
          <w:tcPr>
            <w:tcW w:w="9225" w:type="dxa"/>
            <w:tcBorders>
              <w:top w:val="nil"/>
              <w:left w:val="single" w:sz="4" w:space="0" w:color="auto"/>
              <w:bottom w:val="nil"/>
              <w:right w:val="single" w:sz="4" w:space="0" w:color="auto"/>
            </w:tcBorders>
            <w:shd w:val="clear" w:color="auto" w:fill="auto"/>
            <w:vAlign w:val="center"/>
            <w:hideMark/>
          </w:tcPr>
          <w:p w14:paraId="6929AF09" w14:textId="004395FF"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Q</w:t>
            </w:r>
            <w:r w:rsidR="0015632F">
              <w:rPr>
                <w:rFonts w:ascii="Calibri" w:eastAsia="Times New Roman" w:hAnsi="Calibri" w:cs="Calibri"/>
                <w:color w:val="000000"/>
                <w:lang w:eastAsia="en-GB"/>
              </w:rPr>
              <w:t>ueen’s University Belfast</w:t>
            </w:r>
            <w:r w:rsidRPr="007C3701">
              <w:rPr>
                <w:rFonts w:ascii="Calibri" w:eastAsia="Times New Roman" w:hAnsi="Calibri" w:cs="Calibri"/>
                <w:color w:val="000000"/>
                <w:lang w:eastAsia="en-GB"/>
              </w:rPr>
              <w:t xml:space="preserve"> Research</w:t>
            </w:r>
            <w:r w:rsidR="0015632F">
              <w:rPr>
                <w:rFonts w:ascii="Calibri" w:eastAsia="Times New Roman" w:hAnsi="Calibri" w:cs="Calibri"/>
                <w:color w:val="000000"/>
                <w:lang w:eastAsia="en-GB"/>
              </w:rPr>
              <w:t xml:space="preserve">. </w:t>
            </w:r>
            <w:hyperlink r:id="rId124" w:history="1">
              <w:r w:rsidR="0015632F" w:rsidRPr="000562AF">
                <w:rPr>
                  <w:rStyle w:val="Hyperlink"/>
                  <w:rFonts w:ascii="Calibri" w:eastAsia="Times New Roman" w:hAnsi="Calibri" w:cs="Calibri"/>
                  <w:lang w:eastAsia="en-GB"/>
                </w:rPr>
                <w:t>https://www.qub.ac.uk/Research/</w:t>
              </w:r>
            </w:hyperlink>
            <w:r w:rsidR="0015632F">
              <w:rPr>
                <w:rFonts w:ascii="Calibri" w:eastAsia="Times New Roman" w:hAnsi="Calibri" w:cs="Calibri"/>
                <w:color w:val="000000"/>
                <w:lang w:eastAsia="en-GB"/>
              </w:rPr>
              <w:t xml:space="preserve"> </w:t>
            </w:r>
            <w:r w:rsidR="00863718">
              <w:rPr>
                <w:rFonts w:ascii="Calibri" w:eastAsia="Times New Roman" w:hAnsi="Calibri" w:cs="Calibri"/>
                <w:color w:val="000000"/>
                <w:lang w:eastAsia="en-GB"/>
              </w:rPr>
              <w:t>(accessed 4 September 2019)</w:t>
            </w:r>
          </w:p>
        </w:tc>
      </w:tr>
      <w:tr w:rsidR="008B4713" w:rsidRPr="007C3701" w14:paraId="68DFB8F7" w14:textId="77777777" w:rsidTr="00863718">
        <w:trPr>
          <w:trHeight w:val="300"/>
        </w:trPr>
        <w:tc>
          <w:tcPr>
            <w:tcW w:w="551" w:type="dxa"/>
            <w:tcBorders>
              <w:top w:val="nil"/>
              <w:left w:val="single" w:sz="4" w:space="0" w:color="auto"/>
              <w:bottom w:val="nil"/>
              <w:right w:val="nil"/>
            </w:tcBorders>
            <w:shd w:val="clear" w:color="auto" w:fill="auto"/>
            <w:noWrap/>
            <w:vAlign w:val="center"/>
            <w:hideMark/>
          </w:tcPr>
          <w:p w14:paraId="78171F88"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53</w:t>
            </w:r>
          </w:p>
        </w:tc>
        <w:tc>
          <w:tcPr>
            <w:tcW w:w="9225" w:type="dxa"/>
            <w:tcBorders>
              <w:top w:val="nil"/>
              <w:left w:val="single" w:sz="4" w:space="0" w:color="auto"/>
              <w:bottom w:val="nil"/>
              <w:right w:val="single" w:sz="4" w:space="0" w:color="auto"/>
            </w:tcBorders>
            <w:shd w:val="clear" w:color="auto" w:fill="auto"/>
            <w:vAlign w:val="center"/>
            <w:hideMark/>
          </w:tcPr>
          <w:p w14:paraId="2A21AC67" w14:textId="3BDDFC21" w:rsidR="008B4713" w:rsidRPr="007C3701" w:rsidRDefault="0015632F"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Q</w:t>
            </w:r>
            <w:r>
              <w:rPr>
                <w:rFonts w:ascii="Calibri" w:eastAsia="Times New Roman" w:hAnsi="Calibri" w:cs="Calibri"/>
                <w:color w:val="000000"/>
                <w:lang w:eastAsia="en-GB"/>
              </w:rPr>
              <w:t xml:space="preserve">ueen’s University Belfast Business. </w:t>
            </w:r>
            <w:hyperlink r:id="rId125" w:history="1">
              <w:r w:rsidRPr="000562AF">
                <w:rPr>
                  <w:rStyle w:val="Hyperlink"/>
                  <w:rFonts w:ascii="Calibri" w:eastAsia="Times New Roman" w:hAnsi="Calibri" w:cs="Calibri"/>
                  <w:lang w:eastAsia="en-GB"/>
                </w:rPr>
                <w:t>https://www.qub.ac.uk/Business/</w:t>
              </w:r>
            </w:hyperlink>
            <w:r>
              <w:rPr>
                <w:rFonts w:ascii="Calibri" w:eastAsia="Times New Roman" w:hAnsi="Calibri" w:cs="Calibri"/>
                <w:color w:val="000000"/>
                <w:lang w:eastAsia="en-GB"/>
              </w:rPr>
              <w:t xml:space="preserve"> </w:t>
            </w:r>
            <w:r w:rsidR="00863718">
              <w:rPr>
                <w:rFonts w:ascii="Calibri" w:eastAsia="Times New Roman" w:hAnsi="Calibri" w:cs="Calibri"/>
                <w:color w:val="000000"/>
                <w:lang w:eastAsia="en-GB"/>
              </w:rPr>
              <w:t>(accessed 4 September 2019)</w:t>
            </w:r>
          </w:p>
        </w:tc>
      </w:tr>
      <w:tr w:rsidR="008B4713" w:rsidRPr="007C3701" w14:paraId="452A44A3" w14:textId="77777777" w:rsidTr="00863718">
        <w:trPr>
          <w:trHeight w:val="300"/>
        </w:trPr>
        <w:tc>
          <w:tcPr>
            <w:tcW w:w="551" w:type="dxa"/>
            <w:tcBorders>
              <w:top w:val="nil"/>
              <w:left w:val="single" w:sz="4" w:space="0" w:color="auto"/>
              <w:bottom w:val="nil"/>
              <w:right w:val="nil"/>
            </w:tcBorders>
            <w:shd w:val="clear" w:color="auto" w:fill="auto"/>
            <w:noWrap/>
            <w:vAlign w:val="center"/>
            <w:hideMark/>
          </w:tcPr>
          <w:p w14:paraId="69C7DBD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54</w:t>
            </w:r>
          </w:p>
        </w:tc>
        <w:tc>
          <w:tcPr>
            <w:tcW w:w="9225" w:type="dxa"/>
            <w:tcBorders>
              <w:top w:val="nil"/>
              <w:left w:val="single" w:sz="4" w:space="0" w:color="auto"/>
              <w:bottom w:val="nil"/>
              <w:right w:val="single" w:sz="4" w:space="0" w:color="auto"/>
            </w:tcBorders>
            <w:shd w:val="clear" w:color="auto" w:fill="auto"/>
            <w:vAlign w:val="center"/>
            <w:hideMark/>
          </w:tcPr>
          <w:p w14:paraId="334A51A0" w14:textId="4E1E4313"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School of Chemistry &amp; Chemical Engineering</w:t>
            </w:r>
            <w:r w:rsidR="0015632F">
              <w:rPr>
                <w:rFonts w:ascii="Calibri" w:eastAsia="Times New Roman" w:hAnsi="Calibri" w:cs="Calibri"/>
                <w:color w:val="000000"/>
                <w:lang w:eastAsia="en-GB"/>
              </w:rPr>
              <w:t xml:space="preserve">. </w:t>
            </w:r>
            <w:hyperlink r:id="rId126" w:history="1">
              <w:r w:rsidR="0015632F" w:rsidRPr="000562AF">
                <w:rPr>
                  <w:rStyle w:val="Hyperlink"/>
                  <w:rFonts w:ascii="Calibri" w:eastAsia="Times New Roman" w:hAnsi="Calibri" w:cs="Calibri"/>
                  <w:lang w:eastAsia="en-GB"/>
                </w:rPr>
                <w:t>https://www.qub.ac.uk/schools/SchoolofChemistryandChemicalEngineering/</w:t>
              </w:r>
            </w:hyperlink>
            <w:r w:rsidR="0015632F">
              <w:rPr>
                <w:rFonts w:ascii="Calibri" w:eastAsia="Times New Roman" w:hAnsi="Calibri" w:cs="Calibri"/>
                <w:color w:val="000000"/>
                <w:lang w:eastAsia="en-GB"/>
              </w:rPr>
              <w:t xml:space="preserve"> </w:t>
            </w:r>
            <w:r w:rsidR="00863718">
              <w:rPr>
                <w:rFonts w:ascii="Calibri" w:eastAsia="Times New Roman" w:hAnsi="Calibri" w:cs="Calibri"/>
                <w:color w:val="000000"/>
                <w:lang w:eastAsia="en-GB"/>
              </w:rPr>
              <w:t>(accessed 4 September 2019)</w:t>
            </w:r>
          </w:p>
        </w:tc>
      </w:tr>
      <w:tr w:rsidR="008B4713" w:rsidRPr="007C3701" w14:paraId="73F1D25C"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0197EF12"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55</w:t>
            </w:r>
          </w:p>
        </w:tc>
        <w:tc>
          <w:tcPr>
            <w:tcW w:w="9225" w:type="dxa"/>
            <w:tcBorders>
              <w:top w:val="nil"/>
              <w:left w:val="single" w:sz="4" w:space="0" w:color="auto"/>
              <w:bottom w:val="nil"/>
              <w:right w:val="single" w:sz="4" w:space="0" w:color="auto"/>
            </w:tcBorders>
            <w:shd w:val="clear" w:color="auto" w:fill="auto"/>
            <w:vAlign w:val="center"/>
            <w:hideMark/>
          </w:tcPr>
          <w:p w14:paraId="3CBB2E73" w14:textId="7A0003E5" w:rsidR="008B4713" w:rsidRPr="007C3701" w:rsidRDefault="0015632F" w:rsidP="004E0087">
            <w:pPr>
              <w:spacing w:after="0" w:line="240" w:lineRule="auto"/>
              <w:rPr>
                <w:rFonts w:ascii="Calibri" w:eastAsia="Times New Roman" w:hAnsi="Calibri" w:cs="Calibri"/>
                <w:i/>
                <w:iCs/>
                <w:color w:val="000000"/>
                <w:lang w:eastAsia="en-GB"/>
              </w:rPr>
            </w:pPr>
            <w:r>
              <w:rPr>
                <w:rFonts w:ascii="Calibri" w:eastAsia="Times New Roman" w:hAnsi="Calibri" w:cs="Calibri"/>
                <w:color w:val="000000"/>
                <w:lang w:eastAsia="en-GB"/>
              </w:rPr>
              <w:t xml:space="preserve">Queen’s University Belfast (2016). </w:t>
            </w:r>
            <w:r w:rsidR="008B4713" w:rsidRPr="0015632F">
              <w:rPr>
                <w:rFonts w:ascii="Calibri" w:eastAsia="Times New Roman" w:hAnsi="Calibri" w:cs="Calibri"/>
                <w:color w:val="000000"/>
                <w:lang w:eastAsia="en-GB"/>
              </w:rPr>
              <w:t xml:space="preserve">Research at Queen's 2016-2021. </w:t>
            </w:r>
            <w:hyperlink r:id="rId127" w:history="1">
              <w:r w:rsidRPr="000562AF">
                <w:rPr>
                  <w:rStyle w:val="Hyperlink"/>
                  <w:rFonts w:ascii="Calibri" w:eastAsia="Times New Roman" w:hAnsi="Calibri" w:cs="Calibri"/>
                  <w:lang w:eastAsia="en-GB"/>
                </w:rPr>
                <w:t>http://www.qub.ac.uk/home/media/Media,680809,en.pdf</w:t>
              </w:r>
            </w:hyperlink>
            <w:r>
              <w:rPr>
                <w:rFonts w:ascii="Calibri" w:eastAsia="Times New Roman" w:hAnsi="Calibri" w:cs="Calibri"/>
                <w:color w:val="000000"/>
                <w:lang w:eastAsia="en-GB"/>
              </w:rPr>
              <w:t xml:space="preserve"> </w:t>
            </w:r>
          </w:p>
        </w:tc>
      </w:tr>
      <w:tr w:rsidR="008B4713" w:rsidRPr="007C3701" w14:paraId="4D200114"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1F1FFDE6"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56</w:t>
            </w:r>
          </w:p>
        </w:tc>
        <w:tc>
          <w:tcPr>
            <w:tcW w:w="9225" w:type="dxa"/>
            <w:tcBorders>
              <w:top w:val="nil"/>
              <w:left w:val="single" w:sz="4" w:space="0" w:color="auto"/>
              <w:bottom w:val="nil"/>
              <w:right w:val="single" w:sz="4" w:space="0" w:color="auto"/>
            </w:tcBorders>
            <w:shd w:val="clear" w:color="auto" w:fill="auto"/>
            <w:vAlign w:val="center"/>
            <w:hideMark/>
          </w:tcPr>
          <w:p w14:paraId="295C1861" w14:textId="6DA259C8" w:rsidR="008B4713" w:rsidRPr="007C3701" w:rsidRDefault="0015632F" w:rsidP="004E0087">
            <w:pPr>
              <w:spacing w:after="0" w:line="240" w:lineRule="auto"/>
              <w:rPr>
                <w:rFonts w:ascii="Calibri" w:eastAsia="Times New Roman" w:hAnsi="Calibri" w:cs="Calibri"/>
                <w:i/>
                <w:iCs/>
                <w:color w:val="000000"/>
                <w:lang w:eastAsia="en-GB"/>
              </w:rPr>
            </w:pPr>
            <w:r>
              <w:rPr>
                <w:rFonts w:ascii="Calibri" w:eastAsia="Times New Roman" w:hAnsi="Calibri" w:cs="Calibri"/>
                <w:color w:val="000000"/>
                <w:lang w:eastAsia="en-GB"/>
              </w:rPr>
              <w:t>Queen’s University Belfast (2011).</w:t>
            </w:r>
            <w:r>
              <w:rPr>
                <w:rFonts w:ascii="Calibri" w:eastAsia="Times New Roman" w:hAnsi="Calibri" w:cs="Calibri"/>
                <w:i/>
                <w:iCs/>
                <w:color w:val="000000"/>
                <w:lang w:eastAsia="en-GB"/>
              </w:rPr>
              <w:t xml:space="preserve"> </w:t>
            </w:r>
            <w:r w:rsidR="008B4713" w:rsidRPr="0015632F">
              <w:rPr>
                <w:rFonts w:ascii="Calibri" w:eastAsia="Times New Roman" w:hAnsi="Calibri" w:cs="Calibri"/>
                <w:color w:val="000000"/>
                <w:lang w:eastAsia="en-GB"/>
              </w:rPr>
              <w:t xml:space="preserve">DNA </w:t>
            </w:r>
            <w:r>
              <w:rPr>
                <w:rFonts w:ascii="Calibri" w:eastAsia="Times New Roman" w:hAnsi="Calibri" w:cs="Calibri"/>
                <w:color w:val="000000"/>
                <w:lang w:eastAsia="en-GB"/>
              </w:rPr>
              <w:t xml:space="preserve">of Innovation </w:t>
            </w:r>
            <w:r w:rsidR="008B4713" w:rsidRPr="0015632F">
              <w:rPr>
                <w:rFonts w:ascii="Calibri" w:eastAsia="Times New Roman" w:hAnsi="Calibri" w:cs="Calibri"/>
                <w:color w:val="000000"/>
                <w:lang w:eastAsia="en-GB"/>
              </w:rPr>
              <w:t>Volume 1</w:t>
            </w:r>
            <w:r w:rsidRPr="0015632F">
              <w:rPr>
                <w:rFonts w:ascii="Calibri" w:eastAsia="Times New Roman" w:hAnsi="Calibri" w:cs="Calibri"/>
                <w:color w:val="000000"/>
                <w:lang w:eastAsia="en-GB"/>
              </w:rPr>
              <w:t>.</w:t>
            </w:r>
            <w:r w:rsidR="008B4713" w:rsidRPr="007C3701">
              <w:rPr>
                <w:rFonts w:ascii="Calibri" w:eastAsia="Times New Roman" w:hAnsi="Calibri" w:cs="Calibri"/>
                <w:i/>
                <w:iCs/>
                <w:color w:val="000000"/>
                <w:lang w:eastAsia="en-GB"/>
              </w:rPr>
              <w:t xml:space="preserve"> </w:t>
            </w:r>
            <w:hyperlink r:id="rId128" w:history="1">
              <w:r>
                <w:rPr>
                  <w:rStyle w:val="Hyperlink"/>
                </w:rPr>
                <w:t>https://pure.qub.ac.uk/portal/en/clippings/dna-of-innovation-volume-1(e3fc59c2-041f-4922-8e0a-aa945ebb41c6).html</w:t>
              </w:r>
            </w:hyperlink>
          </w:p>
        </w:tc>
      </w:tr>
      <w:tr w:rsidR="008B4713" w:rsidRPr="007C3701" w14:paraId="36820B85"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FD62CD0" w14:textId="77777777" w:rsidR="008B4713" w:rsidRPr="007C3701" w:rsidRDefault="008B4713" w:rsidP="004E0087">
            <w:pPr>
              <w:spacing w:after="0" w:line="240" w:lineRule="auto"/>
              <w:jc w:val="center"/>
              <w:rPr>
                <w:rFonts w:ascii="Calibri" w:eastAsia="Times New Roman" w:hAnsi="Calibri" w:cs="Calibri"/>
                <w:b/>
                <w:bCs/>
                <w:i/>
                <w:iCs/>
                <w:color w:val="000000"/>
                <w:lang w:eastAsia="en-GB"/>
              </w:rPr>
            </w:pPr>
            <w:r w:rsidRPr="007C3701">
              <w:rPr>
                <w:rFonts w:ascii="Calibri" w:eastAsia="Times New Roman" w:hAnsi="Calibri" w:cs="Calibri"/>
                <w:b/>
                <w:bCs/>
                <w:i/>
                <w:iCs/>
                <w:color w:val="000000"/>
                <w:lang w:eastAsia="en-GB"/>
              </w:rPr>
              <w:t>Body of Research 8.1</w:t>
            </w:r>
          </w:p>
        </w:tc>
      </w:tr>
      <w:tr w:rsidR="008B4713" w:rsidRPr="007C3701" w14:paraId="30F305FD"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3600ACA2"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57</w:t>
            </w:r>
          </w:p>
        </w:tc>
        <w:tc>
          <w:tcPr>
            <w:tcW w:w="9225" w:type="dxa"/>
            <w:tcBorders>
              <w:top w:val="nil"/>
              <w:left w:val="single" w:sz="4" w:space="0" w:color="auto"/>
              <w:bottom w:val="nil"/>
              <w:right w:val="single" w:sz="4" w:space="0" w:color="auto"/>
            </w:tcBorders>
            <w:shd w:val="clear" w:color="auto" w:fill="auto"/>
            <w:vAlign w:val="center"/>
            <w:hideMark/>
          </w:tcPr>
          <w:p w14:paraId="52EB88FC" w14:textId="085B3596" w:rsidR="008B4713" w:rsidRPr="007C3701" w:rsidRDefault="00610249"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Queen’s University Belfast (2014). R</w:t>
            </w:r>
            <w:r w:rsidR="008B4713" w:rsidRPr="007C3701">
              <w:rPr>
                <w:rFonts w:ascii="Calibri" w:eastAsia="Times New Roman" w:hAnsi="Calibri" w:cs="Calibri"/>
                <w:color w:val="000000"/>
                <w:lang w:eastAsia="en-GB"/>
              </w:rPr>
              <w:t>EF Impact Case Study no. 38357</w:t>
            </w:r>
            <w:r w:rsidR="009D5930">
              <w:rPr>
                <w:rFonts w:ascii="Calibri" w:eastAsia="Times New Roman" w:hAnsi="Calibri" w:cs="Calibri"/>
                <w:color w:val="000000"/>
                <w:lang w:eastAsia="en-GB"/>
              </w:rPr>
              <w:t xml:space="preserve">. </w:t>
            </w:r>
            <w:hyperlink r:id="rId129" w:history="1">
              <w:r w:rsidR="009D5930">
                <w:rPr>
                  <w:rStyle w:val="Hyperlink"/>
                </w:rPr>
                <w:t>https://results.ref.ac.uk/(S(5mhsdcrlek45dkop3v4uw5gx))/Submissions/Impact/1519</w:t>
              </w:r>
            </w:hyperlink>
          </w:p>
        </w:tc>
      </w:tr>
      <w:tr w:rsidR="008B4713" w:rsidRPr="007C3701" w14:paraId="561D303B"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7639779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58</w:t>
            </w:r>
          </w:p>
        </w:tc>
        <w:tc>
          <w:tcPr>
            <w:tcW w:w="9225" w:type="dxa"/>
            <w:tcBorders>
              <w:top w:val="nil"/>
              <w:left w:val="single" w:sz="4" w:space="0" w:color="auto"/>
              <w:bottom w:val="nil"/>
              <w:right w:val="single" w:sz="4" w:space="0" w:color="auto"/>
            </w:tcBorders>
            <w:shd w:val="clear" w:color="auto" w:fill="auto"/>
            <w:vAlign w:val="center"/>
            <w:hideMark/>
          </w:tcPr>
          <w:p w14:paraId="15AE2DBC"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Boyd, D. R.; Sharma, N. D.; Barr, S. A.; Dalton, H.; Chima, J.; Whited, G.; Seemayer, R., Chemoenzymatic Synthesis of the 2,3-Cis-Dihydrodiol and 3,4-Cis-Dihydrodiol Enantiomers of Monosubstituted Benzenes. J. Am. Chem. Soc. 1994, 116, (3), 1147-1148. (DOI: 10.1021/ja00082a053)</w:t>
            </w:r>
          </w:p>
        </w:tc>
      </w:tr>
      <w:tr w:rsidR="008B4713" w:rsidRPr="007C3701" w14:paraId="74505059" w14:textId="77777777" w:rsidTr="004E0087">
        <w:trPr>
          <w:trHeight w:val="1200"/>
        </w:trPr>
        <w:tc>
          <w:tcPr>
            <w:tcW w:w="551" w:type="dxa"/>
            <w:tcBorders>
              <w:top w:val="nil"/>
              <w:left w:val="single" w:sz="4" w:space="0" w:color="auto"/>
              <w:bottom w:val="nil"/>
              <w:right w:val="nil"/>
            </w:tcBorders>
            <w:shd w:val="clear" w:color="auto" w:fill="auto"/>
            <w:noWrap/>
            <w:vAlign w:val="center"/>
            <w:hideMark/>
          </w:tcPr>
          <w:p w14:paraId="38D02458"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59</w:t>
            </w:r>
          </w:p>
        </w:tc>
        <w:tc>
          <w:tcPr>
            <w:tcW w:w="9225" w:type="dxa"/>
            <w:tcBorders>
              <w:top w:val="nil"/>
              <w:left w:val="single" w:sz="4" w:space="0" w:color="auto"/>
              <w:bottom w:val="nil"/>
              <w:right w:val="single" w:sz="4" w:space="0" w:color="auto"/>
            </w:tcBorders>
            <w:shd w:val="clear" w:color="auto" w:fill="auto"/>
            <w:vAlign w:val="center"/>
            <w:hideMark/>
          </w:tcPr>
          <w:p w14:paraId="240F26CD"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Allen, C. C. R.; Boyd, D. R.; Dalton, H.; Sharma, N. D.; Brannigan, I.; Kerley, N. A.; Sheldrake, G. N.; Taylor, S. C., Enantioselective bacterial biotransformation routes to cis-diol metabolites of monosubstituted benzenes, naphthalene and benzocycloalkenes of either absolute configuration. J. Chem. Soc., Chem. Commun. 1995, (2), 117-118. (DOI: 10.1039/c39950000117)</w:t>
            </w:r>
          </w:p>
        </w:tc>
      </w:tr>
      <w:tr w:rsidR="008B4713" w:rsidRPr="007C3701" w14:paraId="4A71C1D8" w14:textId="77777777" w:rsidTr="00863718">
        <w:trPr>
          <w:trHeight w:val="725"/>
        </w:trPr>
        <w:tc>
          <w:tcPr>
            <w:tcW w:w="551" w:type="dxa"/>
            <w:tcBorders>
              <w:top w:val="nil"/>
              <w:left w:val="single" w:sz="4" w:space="0" w:color="auto"/>
              <w:bottom w:val="nil"/>
              <w:right w:val="nil"/>
            </w:tcBorders>
            <w:shd w:val="clear" w:color="auto" w:fill="auto"/>
            <w:noWrap/>
            <w:vAlign w:val="center"/>
            <w:hideMark/>
          </w:tcPr>
          <w:p w14:paraId="48276A48"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60</w:t>
            </w:r>
          </w:p>
        </w:tc>
        <w:tc>
          <w:tcPr>
            <w:tcW w:w="9225" w:type="dxa"/>
            <w:tcBorders>
              <w:top w:val="nil"/>
              <w:left w:val="single" w:sz="4" w:space="0" w:color="auto"/>
              <w:bottom w:val="nil"/>
              <w:right w:val="single" w:sz="4" w:space="0" w:color="auto"/>
            </w:tcBorders>
            <w:shd w:val="clear" w:color="auto" w:fill="auto"/>
            <w:vAlign w:val="center"/>
            <w:hideMark/>
          </w:tcPr>
          <w:p w14:paraId="2B25210D"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Parales, R. E.; Resnick, S. M.; Yu, C. L.; Boyd, D. R.; Sharma, N. D.; Gibson, D. T.,Regioselectivity and enantioselectivity of naphthalene dioxygenase during arene cis- dihydroxylation: Control by phenylalanine 352 in the alpha subunit. J. Bacteriol. 2000, 182, (19), 5495-5504. (DOI: 10.1128/JB.182.19.5495-5504.2000))</w:t>
            </w:r>
          </w:p>
        </w:tc>
      </w:tr>
      <w:tr w:rsidR="008B4713" w:rsidRPr="007C3701" w14:paraId="3DDA6687"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0926584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61</w:t>
            </w:r>
          </w:p>
        </w:tc>
        <w:tc>
          <w:tcPr>
            <w:tcW w:w="9225" w:type="dxa"/>
            <w:tcBorders>
              <w:top w:val="nil"/>
              <w:left w:val="single" w:sz="4" w:space="0" w:color="auto"/>
              <w:bottom w:val="nil"/>
              <w:right w:val="single" w:sz="4" w:space="0" w:color="auto"/>
            </w:tcBorders>
            <w:shd w:val="clear" w:color="auto" w:fill="auto"/>
            <w:vAlign w:val="center"/>
            <w:hideMark/>
          </w:tcPr>
          <w:p w14:paraId="1F168433"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Boyd, D. R.; Sharma, N. D.; Malone, J. F.; Allen, C.C.R . New families of enantiopure cyclohexenone-cis-diol, o-quinol dimer and hydrate metabolites from dioxygenase-catalysed dihydroxylation of phenols, Chem. Commun.,2009, 3633-3635 (DOI: 10.1039/b905940g).</w:t>
            </w:r>
          </w:p>
        </w:tc>
      </w:tr>
      <w:tr w:rsidR="008B4713" w:rsidRPr="007C3701" w14:paraId="572B6779"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7E9C264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62</w:t>
            </w:r>
          </w:p>
        </w:tc>
        <w:tc>
          <w:tcPr>
            <w:tcW w:w="9225" w:type="dxa"/>
            <w:tcBorders>
              <w:top w:val="nil"/>
              <w:left w:val="single" w:sz="4" w:space="0" w:color="auto"/>
              <w:bottom w:val="nil"/>
              <w:right w:val="single" w:sz="4" w:space="0" w:color="auto"/>
            </w:tcBorders>
            <w:shd w:val="clear" w:color="auto" w:fill="auto"/>
            <w:vAlign w:val="center"/>
            <w:hideMark/>
          </w:tcPr>
          <w:p w14:paraId="477463F4"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Boyd, D. R.; Sharma, N.D.; Acaru, C.; Malone, J.F.; O’Dowd, C.R. Allen,; C. C.R.; Stevenson, P.J., Chemoenzymatic synthesis of carbasugars (+)-pericosines A-C from diverse aromatic cis- dihydrodiol precursors, Org. Lett. 2010, 12, 2206-2209 (DOI: 10.1021/ol100525r)</w:t>
            </w:r>
          </w:p>
        </w:tc>
      </w:tr>
      <w:tr w:rsidR="008B4713" w:rsidRPr="007C3701" w14:paraId="12684B3A"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372D730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63</w:t>
            </w:r>
          </w:p>
        </w:tc>
        <w:tc>
          <w:tcPr>
            <w:tcW w:w="9225" w:type="dxa"/>
            <w:tcBorders>
              <w:top w:val="nil"/>
              <w:left w:val="single" w:sz="4" w:space="0" w:color="auto"/>
              <w:bottom w:val="nil"/>
              <w:right w:val="single" w:sz="4" w:space="0" w:color="auto"/>
            </w:tcBorders>
            <w:shd w:val="clear" w:color="auto" w:fill="auto"/>
            <w:vAlign w:val="center"/>
            <w:hideMark/>
          </w:tcPr>
          <w:p w14:paraId="65A1FCB3"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Boyd, D. R.; Sharma, N. D.; Sbircea, L. ; Murphy, D. ; Belhocine, T.; Malone, J. F.; James, S.L.; Allen C. C. R. ; Hamilton, J. T. G.; Azaarene cis-dihydrodiol-derived 2,2′-bipyridine ligands for asymmetric allylic oxidation and cyclopropanation, Chem. Commun., 2008, 5535-5537 (DOI: 10.1039/b814678k).</w:t>
            </w:r>
          </w:p>
        </w:tc>
      </w:tr>
      <w:tr w:rsidR="008B4713" w:rsidRPr="007C3701" w14:paraId="0DA6899E" w14:textId="77777777" w:rsidTr="00EC0251">
        <w:trPr>
          <w:trHeight w:val="300"/>
        </w:trPr>
        <w:tc>
          <w:tcPr>
            <w:tcW w:w="551" w:type="dxa"/>
            <w:tcBorders>
              <w:top w:val="nil"/>
              <w:left w:val="single" w:sz="4" w:space="0" w:color="auto"/>
              <w:bottom w:val="nil"/>
              <w:right w:val="nil"/>
            </w:tcBorders>
            <w:shd w:val="clear" w:color="auto" w:fill="auto"/>
            <w:noWrap/>
            <w:vAlign w:val="center"/>
            <w:hideMark/>
          </w:tcPr>
          <w:p w14:paraId="461AAEA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64</w:t>
            </w:r>
          </w:p>
        </w:tc>
        <w:tc>
          <w:tcPr>
            <w:tcW w:w="9225" w:type="dxa"/>
            <w:tcBorders>
              <w:top w:val="nil"/>
              <w:left w:val="single" w:sz="4" w:space="0" w:color="auto"/>
              <w:bottom w:val="nil"/>
              <w:right w:val="single" w:sz="4" w:space="0" w:color="auto"/>
            </w:tcBorders>
            <w:shd w:val="clear" w:color="auto" w:fill="auto"/>
            <w:vAlign w:val="center"/>
            <w:hideMark/>
          </w:tcPr>
          <w:p w14:paraId="08AA7065" w14:textId="2E236C92" w:rsidR="008B4713" w:rsidRPr="007C3701" w:rsidRDefault="00A56355" w:rsidP="004E0087">
            <w:pPr>
              <w:spacing w:after="0" w:line="240" w:lineRule="auto"/>
              <w:rPr>
                <w:rFonts w:ascii="Calibri" w:eastAsia="Times New Roman" w:hAnsi="Calibri" w:cs="Calibri"/>
                <w:color w:val="000000"/>
                <w:lang w:eastAsia="en-GB"/>
              </w:rPr>
            </w:pPr>
            <w:hyperlink r:id="rId130" w:history="1">
              <w:r w:rsidR="002F0544" w:rsidRPr="000562AF">
                <w:rPr>
                  <w:rStyle w:val="Hyperlink"/>
                  <w:rFonts w:ascii="Calibri" w:eastAsia="Times New Roman" w:hAnsi="Calibri" w:cs="Calibri"/>
                  <w:lang w:eastAsia="en-GB"/>
                </w:rPr>
                <w:t>https://www.researchgate.net/scientific-contributions/39833505_Narain_D_Sharma</w:t>
              </w:r>
            </w:hyperlink>
            <w:r w:rsidR="002F0544">
              <w:rPr>
                <w:rFonts w:ascii="Calibri" w:eastAsia="Times New Roman" w:hAnsi="Calibri" w:cs="Calibri"/>
                <w:color w:val="000000"/>
                <w:lang w:eastAsia="en-GB"/>
              </w:rPr>
              <w:t xml:space="preserve"> </w:t>
            </w:r>
            <w:r w:rsidR="00863718">
              <w:rPr>
                <w:rFonts w:ascii="Calibri" w:eastAsia="Times New Roman" w:hAnsi="Calibri" w:cs="Calibri"/>
                <w:color w:val="000000"/>
                <w:lang w:eastAsia="en-GB"/>
              </w:rPr>
              <w:t>(accessed 4 September 2019)</w:t>
            </w:r>
          </w:p>
        </w:tc>
      </w:tr>
      <w:tr w:rsidR="008B4713" w:rsidRPr="007C3701" w14:paraId="6466DBC4" w14:textId="77777777" w:rsidTr="00EC0251">
        <w:trPr>
          <w:trHeight w:val="300"/>
        </w:trPr>
        <w:tc>
          <w:tcPr>
            <w:tcW w:w="551" w:type="dxa"/>
            <w:tcBorders>
              <w:top w:val="nil"/>
              <w:left w:val="single" w:sz="4" w:space="0" w:color="auto"/>
              <w:bottom w:val="nil"/>
              <w:right w:val="nil"/>
            </w:tcBorders>
            <w:shd w:val="clear" w:color="auto" w:fill="auto"/>
            <w:noWrap/>
            <w:vAlign w:val="center"/>
            <w:hideMark/>
          </w:tcPr>
          <w:p w14:paraId="48FA2B58"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65</w:t>
            </w:r>
          </w:p>
        </w:tc>
        <w:tc>
          <w:tcPr>
            <w:tcW w:w="9225" w:type="dxa"/>
            <w:tcBorders>
              <w:top w:val="nil"/>
              <w:left w:val="single" w:sz="4" w:space="0" w:color="auto"/>
              <w:bottom w:val="nil"/>
              <w:right w:val="single" w:sz="4" w:space="0" w:color="auto"/>
            </w:tcBorders>
            <w:shd w:val="clear" w:color="auto" w:fill="auto"/>
            <w:vAlign w:val="center"/>
            <w:hideMark/>
          </w:tcPr>
          <w:p w14:paraId="405DAA9B" w14:textId="2008F5E8"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Almac</w:t>
            </w:r>
            <w:r w:rsidR="002F0544">
              <w:rPr>
                <w:rFonts w:ascii="Calibri" w:eastAsia="Times New Roman" w:hAnsi="Calibri" w:cs="Calibri"/>
                <w:color w:val="000000"/>
                <w:lang w:eastAsia="en-GB"/>
              </w:rPr>
              <w:t xml:space="preserve"> Sciences (profile of Tom Moody – collaborator with and graduate from Queen’s University Belfast, contributing directly to the BoR and its impact). </w:t>
            </w:r>
            <w:hyperlink r:id="rId131" w:history="1">
              <w:r w:rsidR="002F0544">
                <w:rPr>
                  <w:rStyle w:val="Hyperlink"/>
                </w:rPr>
                <w:t>https://www.almacgroup.com/subject-matter-excellence-tom-moody/</w:t>
              </w:r>
            </w:hyperlink>
            <w:r w:rsidR="00863718">
              <w:t xml:space="preserve"> </w:t>
            </w:r>
            <w:r w:rsidR="00863718">
              <w:rPr>
                <w:rFonts w:ascii="Calibri" w:eastAsia="Times New Roman" w:hAnsi="Calibri" w:cs="Calibri"/>
                <w:color w:val="000000"/>
                <w:lang w:eastAsia="en-GB"/>
              </w:rPr>
              <w:t>(accessed 4 September 2019)</w:t>
            </w:r>
          </w:p>
        </w:tc>
      </w:tr>
      <w:tr w:rsidR="008B4713" w:rsidRPr="007C3701" w14:paraId="642A998C" w14:textId="77777777" w:rsidTr="00EC0251">
        <w:trPr>
          <w:trHeight w:val="300"/>
        </w:trPr>
        <w:tc>
          <w:tcPr>
            <w:tcW w:w="551" w:type="dxa"/>
            <w:tcBorders>
              <w:top w:val="nil"/>
              <w:left w:val="single" w:sz="4" w:space="0" w:color="auto"/>
              <w:bottom w:val="nil"/>
              <w:right w:val="nil"/>
            </w:tcBorders>
            <w:shd w:val="clear" w:color="auto" w:fill="auto"/>
            <w:noWrap/>
            <w:vAlign w:val="center"/>
            <w:hideMark/>
          </w:tcPr>
          <w:p w14:paraId="5909D7C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66</w:t>
            </w:r>
          </w:p>
        </w:tc>
        <w:tc>
          <w:tcPr>
            <w:tcW w:w="9225" w:type="dxa"/>
            <w:tcBorders>
              <w:top w:val="nil"/>
              <w:left w:val="single" w:sz="4" w:space="0" w:color="auto"/>
              <w:bottom w:val="nil"/>
              <w:right w:val="single" w:sz="4" w:space="0" w:color="auto"/>
            </w:tcBorders>
            <w:shd w:val="clear" w:color="auto" w:fill="auto"/>
            <w:vAlign w:val="center"/>
            <w:hideMark/>
          </w:tcPr>
          <w:p w14:paraId="69A7C482" w14:textId="12CE8918" w:rsidR="008B4713" w:rsidRPr="007C3701" w:rsidRDefault="00A56355" w:rsidP="004E0087">
            <w:pPr>
              <w:spacing w:after="0" w:line="240" w:lineRule="auto"/>
              <w:rPr>
                <w:rFonts w:ascii="Calibri" w:eastAsia="Times New Roman" w:hAnsi="Calibri" w:cs="Calibri"/>
                <w:color w:val="000000"/>
                <w:lang w:eastAsia="en-GB"/>
              </w:rPr>
            </w:pPr>
            <w:hyperlink r:id="rId132" w:history="1">
              <w:r w:rsidR="00863718" w:rsidRPr="000562AF">
                <w:rPr>
                  <w:rStyle w:val="Hyperlink"/>
                  <w:rFonts w:ascii="Calibri" w:eastAsia="Times New Roman" w:hAnsi="Calibri" w:cs="Calibri"/>
                  <w:lang w:eastAsia="en-GB"/>
                </w:rPr>
                <w:t>https://uk.linkedin.com/in/acaru-carmen-31881249</w:t>
              </w:r>
            </w:hyperlink>
            <w:r w:rsidR="00863718">
              <w:rPr>
                <w:rFonts w:ascii="Calibri" w:eastAsia="Times New Roman" w:hAnsi="Calibri" w:cs="Calibri"/>
                <w:color w:val="000000"/>
                <w:lang w:eastAsia="en-GB"/>
              </w:rPr>
              <w:t xml:space="preserve"> (accessed 4 September 2019)</w:t>
            </w:r>
          </w:p>
        </w:tc>
      </w:tr>
      <w:tr w:rsidR="008B4713" w:rsidRPr="007C3701" w14:paraId="20AF1D8B" w14:textId="77777777" w:rsidTr="00EC0251">
        <w:trPr>
          <w:trHeight w:val="300"/>
        </w:trPr>
        <w:tc>
          <w:tcPr>
            <w:tcW w:w="551" w:type="dxa"/>
            <w:tcBorders>
              <w:top w:val="nil"/>
              <w:left w:val="single" w:sz="4" w:space="0" w:color="auto"/>
              <w:bottom w:val="nil"/>
              <w:right w:val="nil"/>
            </w:tcBorders>
            <w:shd w:val="clear" w:color="auto" w:fill="auto"/>
            <w:noWrap/>
            <w:vAlign w:val="center"/>
            <w:hideMark/>
          </w:tcPr>
          <w:p w14:paraId="5151866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67</w:t>
            </w:r>
          </w:p>
        </w:tc>
        <w:tc>
          <w:tcPr>
            <w:tcW w:w="9225" w:type="dxa"/>
            <w:tcBorders>
              <w:top w:val="nil"/>
              <w:left w:val="single" w:sz="4" w:space="0" w:color="auto"/>
              <w:bottom w:val="nil"/>
              <w:right w:val="single" w:sz="4" w:space="0" w:color="auto"/>
            </w:tcBorders>
            <w:shd w:val="clear" w:color="auto" w:fill="auto"/>
            <w:vAlign w:val="center"/>
            <w:hideMark/>
          </w:tcPr>
          <w:p w14:paraId="3F9DB82B" w14:textId="65D85A84"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https://www.chemexpert.co.uk/ PhD student 2005-8</w:t>
            </w:r>
            <w:r w:rsidR="00863718">
              <w:rPr>
                <w:rFonts w:ascii="Calibri" w:eastAsia="Times New Roman" w:hAnsi="Calibri" w:cs="Calibri"/>
                <w:color w:val="000000"/>
                <w:lang w:eastAsia="en-GB"/>
              </w:rPr>
              <w:t xml:space="preserve"> (accessed 4 September 2019)</w:t>
            </w:r>
          </w:p>
        </w:tc>
      </w:tr>
      <w:tr w:rsidR="008B4713" w:rsidRPr="007C3701" w14:paraId="0B025D0A" w14:textId="77777777" w:rsidTr="00EC0251">
        <w:trPr>
          <w:trHeight w:val="300"/>
        </w:trPr>
        <w:tc>
          <w:tcPr>
            <w:tcW w:w="551" w:type="dxa"/>
            <w:tcBorders>
              <w:top w:val="nil"/>
              <w:left w:val="single" w:sz="4" w:space="0" w:color="auto"/>
              <w:bottom w:val="nil"/>
              <w:right w:val="nil"/>
            </w:tcBorders>
            <w:shd w:val="clear" w:color="auto" w:fill="auto"/>
            <w:noWrap/>
            <w:vAlign w:val="center"/>
            <w:hideMark/>
          </w:tcPr>
          <w:p w14:paraId="790D21C1"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68</w:t>
            </w:r>
          </w:p>
        </w:tc>
        <w:tc>
          <w:tcPr>
            <w:tcW w:w="9225" w:type="dxa"/>
            <w:tcBorders>
              <w:top w:val="nil"/>
              <w:left w:val="single" w:sz="4" w:space="0" w:color="auto"/>
              <w:bottom w:val="nil"/>
              <w:right w:val="single" w:sz="4" w:space="0" w:color="auto"/>
            </w:tcBorders>
            <w:shd w:val="clear" w:color="auto" w:fill="auto"/>
            <w:vAlign w:val="center"/>
            <w:hideMark/>
          </w:tcPr>
          <w:p w14:paraId="07D4D52A" w14:textId="186E1FF5" w:rsidR="008B4713" w:rsidRPr="007C3701" w:rsidRDefault="00A56355" w:rsidP="004E0087">
            <w:pPr>
              <w:spacing w:after="0" w:line="240" w:lineRule="auto"/>
              <w:rPr>
                <w:rFonts w:ascii="Calibri" w:eastAsia="Times New Roman" w:hAnsi="Calibri" w:cs="Calibri"/>
                <w:color w:val="000000"/>
                <w:lang w:eastAsia="en-GB"/>
              </w:rPr>
            </w:pPr>
            <w:hyperlink r:id="rId133" w:history="1">
              <w:r w:rsidR="002F0544">
                <w:rPr>
                  <w:rStyle w:val="Hyperlink"/>
                </w:rPr>
                <w:t>https://www.linkedin.com/in/tayeb-belhocine-b210b440?originalSubdomain=uk</w:t>
              </w:r>
            </w:hyperlink>
            <w:r w:rsidR="00863718">
              <w:t xml:space="preserve"> </w:t>
            </w:r>
            <w:r w:rsidR="00863718">
              <w:rPr>
                <w:rFonts w:ascii="Calibri" w:eastAsia="Times New Roman" w:hAnsi="Calibri" w:cs="Calibri"/>
                <w:color w:val="000000"/>
                <w:lang w:eastAsia="en-GB"/>
              </w:rPr>
              <w:t>(accessed 4 September 2019)</w:t>
            </w:r>
          </w:p>
        </w:tc>
      </w:tr>
      <w:tr w:rsidR="008B4713" w:rsidRPr="007C3701" w14:paraId="293CB30D" w14:textId="77777777" w:rsidTr="00EC0251">
        <w:trPr>
          <w:trHeight w:val="300"/>
        </w:trPr>
        <w:tc>
          <w:tcPr>
            <w:tcW w:w="551" w:type="dxa"/>
            <w:tcBorders>
              <w:top w:val="nil"/>
              <w:left w:val="single" w:sz="4" w:space="0" w:color="auto"/>
              <w:bottom w:val="nil"/>
              <w:right w:val="nil"/>
            </w:tcBorders>
            <w:shd w:val="clear" w:color="auto" w:fill="auto"/>
            <w:noWrap/>
            <w:vAlign w:val="center"/>
            <w:hideMark/>
          </w:tcPr>
          <w:p w14:paraId="74B8059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69</w:t>
            </w:r>
          </w:p>
        </w:tc>
        <w:tc>
          <w:tcPr>
            <w:tcW w:w="9225" w:type="dxa"/>
            <w:tcBorders>
              <w:top w:val="nil"/>
              <w:left w:val="single" w:sz="4" w:space="0" w:color="auto"/>
              <w:bottom w:val="nil"/>
              <w:right w:val="single" w:sz="4" w:space="0" w:color="auto"/>
            </w:tcBorders>
            <w:shd w:val="clear" w:color="auto" w:fill="auto"/>
            <w:vAlign w:val="center"/>
            <w:hideMark/>
          </w:tcPr>
          <w:p w14:paraId="52BC9F6B" w14:textId="53CCC35C" w:rsidR="008B4713" w:rsidRPr="007C3701" w:rsidRDefault="00A56355" w:rsidP="004E0087">
            <w:pPr>
              <w:spacing w:after="0" w:line="240" w:lineRule="auto"/>
              <w:rPr>
                <w:rFonts w:ascii="Calibri" w:eastAsia="Times New Roman" w:hAnsi="Calibri" w:cs="Calibri"/>
                <w:color w:val="000000"/>
                <w:lang w:eastAsia="en-GB"/>
              </w:rPr>
            </w:pPr>
            <w:hyperlink r:id="rId134" w:history="1">
              <w:r w:rsidR="001A135B" w:rsidRPr="000562AF">
                <w:rPr>
                  <w:rStyle w:val="Hyperlink"/>
                  <w:rFonts w:ascii="Calibri" w:eastAsia="Times New Roman" w:hAnsi="Calibri" w:cs="Calibri"/>
                  <w:lang w:eastAsia="en-GB"/>
                </w:rPr>
                <w:t>https://uk.linkedin.com/in/john-malone-a6b2a945</w:t>
              </w:r>
            </w:hyperlink>
            <w:r w:rsidR="001A135B">
              <w:rPr>
                <w:rFonts w:ascii="Calibri" w:eastAsia="Times New Roman" w:hAnsi="Calibri" w:cs="Calibri"/>
                <w:color w:val="000000"/>
                <w:lang w:eastAsia="en-GB"/>
              </w:rPr>
              <w:t xml:space="preserve"> </w:t>
            </w:r>
            <w:r w:rsidR="00863718">
              <w:rPr>
                <w:rFonts w:ascii="Calibri" w:eastAsia="Times New Roman" w:hAnsi="Calibri" w:cs="Calibri"/>
                <w:color w:val="000000"/>
                <w:lang w:eastAsia="en-GB"/>
              </w:rPr>
              <w:t>(accessed 4 September 2019)</w:t>
            </w:r>
          </w:p>
        </w:tc>
      </w:tr>
      <w:tr w:rsidR="008B4713" w:rsidRPr="007C3701" w14:paraId="5A89A74F"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8ADB1C6" w14:textId="77777777" w:rsidR="008B4713" w:rsidRPr="007C3701" w:rsidRDefault="008B4713" w:rsidP="004E0087">
            <w:pPr>
              <w:spacing w:after="0" w:line="240" w:lineRule="auto"/>
              <w:jc w:val="center"/>
              <w:rPr>
                <w:rFonts w:ascii="Calibri" w:eastAsia="Times New Roman" w:hAnsi="Calibri" w:cs="Calibri"/>
                <w:b/>
                <w:bCs/>
                <w:i/>
                <w:iCs/>
                <w:color w:val="000000"/>
                <w:lang w:eastAsia="en-GB"/>
              </w:rPr>
            </w:pPr>
            <w:r w:rsidRPr="007C3701">
              <w:rPr>
                <w:rFonts w:ascii="Calibri" w:eastAsia="Times New Roman" w:hAnsi="Calibri" w:cs="Calibri"/>
                <w:b/>
                <w:bCs/>
                <w:i/>
                <w:iCs/>
                <w:color w:val="000000"/>
                <w:lang w:eastAsia="en-GB"/>
              </w:rPr>
              <w:t>Body of Research 8.2</w:t>
            </w:r>
          </w:p>
        </w:tc>
      </w:tr>
      <w:tr w:rsidR="008B4713" w:rsidRPr="007C3701" w14:paraId="43018BEB"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6DE46C3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70</w:t>
            </w:r>
          </w:p>
        </w:tc>
        <w:tc>
          <w:tcPr>
            <w:tcW w:w="9225" w:type="dxa"/>
            <w:tcBorders>
              <w:top w:val="nil"/>
              <w:left w:val="single" w:sz="4" w:space="0" w:color="auto"/>
              <w:bottom w:val="nil"/>
              <w:right w:val="single" w:sz="4" w:space="0" w:color="auto"/>
            </w:tcBorders>
            <w:shd w:val="clear" w:color="auto" w:fill="auto"/>
            <w:vAlign w:val="center"/>
            <w:hideMark/>
          </w:tcPr>
          <w:p w14:paraId="6F1991F6" w14:textId="716F7397" w:rsidR="008B4713" w:rsidRPr="007C3701" w:rsidRDefault="00610249"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Queen’s University Belfast (2014). </w:t>
            </w:r>
            <w:r w:rsidR="008B4713" w:rsidRPr="007C3701">
              <w:rPr>
                <w:rFonts w:ascii="Calibri" w:eastAsia="Times New Roman" w:hAnsi="Calibri" w:cs="Calibri"/>
                <w:color w:val="000000"/>
                <w:lang w:eastAsia="en-GB"/>
              </w:rPr>
              <w:t>REF Impact Case Study no. 38358</w:t>
            </w:r>
            <w:r w:rsidR="009D5930">
              <w:rPr>
                <w:rFonts w:ascii="Calibri" w:eastAsia="Times New Roman" w:hAnsi="Calibri" w:cs="Calibri"/>
                <w:color w:val="000000"/>
                <w:lang w:eastAsia="en-GB"/>
              </w:rPr>
              <w:t xml:space="preserve">. </w:t>
            </w:r>
            <w:hyperlink r:id="rId135" w:history="1">
              <w:r w:rsidR="009D5930">
                <w:rPr>
                  <w:rStyle w:val="Hyperlink"/>
                </w:rPr>
                <w:t>https://results.ref.ac.uk/(S(5mhsdcrlek45dkop3v4uw5gx))/Submissions/Impact/1519</w:t>
              </w:r>
            </w:hyperlink>
          </w:p>
        </w:tc>
      </w:tr>
      <w:tr w:rsidR="008B4713" w:rsidRPr="007C3701" w14:paraId="11710DFF"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2D619276"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71</w:t>
            </w:r>
          </w:p>
        </w:tc>
        <w:tc>
          <w:tcPr>
            <w:tcW w:w="9225" w:type="dxa"/>
            <w:tcBorders>
              <w:top w:val="nil"/>
              <w:left w:val="single" w:sz="4" w:space="0" w:color="auto"/>
              <w:bottom w:val="nil"/>
              <w:right w:val="single" w:sz="4" w:space="0" w:color="auto"/>
            </w:tcBorders>
            <w:shd w:val="clear" w:color="auto" w:fill="auto"/>
            <w:vAlign w:val="center"/>
            <w:hideMark/>
          </w:tcPr>
          <w:p w14:paraId="133C756A"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Influence of chloride, water, and organic solvents on the physical properties of ionic liquids, KR Seddon, A Stark, MJ Torres, Pure Appl. Chem., 2000, 72, 2275</w:t>
            </w:r>
          </w:p>
        </w:tc>
      </w:tr>
      <w:tr w:rsidR="008B4713" w:rsidRPr="007C3701" w14:paraId="3D45F631"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3932A2B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72</w:t>
            </w:r>
          </w:p>
        </w:tc>
        <w:tc>
          <w:tcPr>
            <w:tcW w:w="9225" w:type="dxa"/>
            <w:tcBorders>
              <w:top w:val="nil"/>
              <w:left w:val="single" w:sz="4" w:space="0" w:color="auto"/>
              <w:bottom w:val="nil"/>
              <w:right w:val="single" w:sz="4" w:space="0" w:color="auto"/>
            </w:tcBorders>
            <w:shd w:val="clear" w:color="auto" w:fill="auto"/>
            <w:vAlign w:val="center"/>
            <w:hideMark/>
          </w:tcPr>
          <w:p w14:paraId="669A01DA"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The phase behaviour of 1-alkyl-3-methylimidazolium tetrafluoroborates; ionic liquids and ionic liquid crystals, JD Holbrey, KR Seddon, J. Chem. Soc., Dalton Trans., 1999, 2133, DOI: 10.1039/a902818h</w:t>
            </w:r>
          </w:p>
        </w:tc>
      </w:tr>
      <w:tr w:rsidR="008B4713" w:rsidRPr="007C3701" w14:paraId="51BCF452"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4002822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73</w:t>
            </w:r>
          </w:p>
        </w:tc>
        <w:tc>
          <w:tcPr>
            <w:tcW w:w="9225" w:type="dxa"/>
            <w:tcBorders>
              <w:top w:val="nil"/>
              <w:left w:val="single" w:sz="4" w:space="0" w:color="auto"/>
              <w:bottom w:val="nil"/>
              <w:right w:val="single" w:sz="4" w:space="0" w:color="auto"/>
            </w:tcBorders>
            <w:shd w:val="clear" w:color="auto" w:fill="auto"/>
            <w:vAlign w:val="center"/>
            <w:hideMark/>
          </w:tcPr>
          <w:p w14:paraId="3B47EF87"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Efficient, halide free synthesis of new, low cost ionic liquids: 1,3-dialkylimidazolium salts containing methyl- and ethyl-sulfate anions, JD Holbrey, WM Reichert, RP Swatloski, GA Broker, WR Pitner, KR Seddon, RD Rogers, Green Chem., 2002, 4, 407, DOI: 10.1039/b204469b</w:t>
            </w:r>
          </w:p>
        </w:tc>
      </w:tr>
      <w:tr w:rsidR="008B4713" w:rsidRPr="007C3701" w14:paraId="5EC854AC"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58F5C54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74</w:t>
            </w:r>
          </w:p>
        </w:tc>
        <w:tc>
          <w:tcPr>
            <w:tcW w:w="9225" w:type="dxa"/>
            <w:tcBorders>
              <w:top w:val="nil"/>
              <w:left w:val="single" w:sz="4" w:space="0" w:color="auto"/>
              <w:bottom w:val="nil"/>
              <w:right w:val="single" w:sz="4" w:space="0" w:color="auto"/>
            </w:tcBorders>
            <w:shd w:val="clear" w:color="auto" w:fill="auto"/>
            <w:vAlign w:val="center"/>
            <w:hideMark/>
          </w:tcPr>
          <w:p w14:paraId="679F212B"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Desulfurisation of oils using ionic liquids: selection of cationic and anionic components to enhance extraction efficiency, JD Holbrey, I Lopez-Martin, G Rothenberg, KR Seddon, G Silvero, X Zheng, Green Chem., 2008, 10, 87, DOI: 10.1039/b710651c </w:t>
            </w:r>
          </w:p>
        </w:tc>
      </w:tr>
      <w:tr w:rsidR="008B4713" w:rsidRPr="007C3701" w14:paraId="038BE6F6"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4665337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75</w:t>
            </w:r>
          </w:p>
        </w:tc>
        <w:tc>
          <w:tcPr>
            <w:tcW w:w="9225" w:type="dxa"/>
            <w:tcBorders>
              <w:top w:val="nil"/>
              <w:left w:val="single" w:sz="4" w:space="0" w:color="auto"/>
              <w:bottom w:val="nil"/>
              <w:right w:val="single" w:sz="4" w:space="0" w:color="auto"/>
            </w:tcBorders>
            <w:shd w:val="clear" w:color="auto" w:fill="auto"/>
            <w:vAlign w:val="center"/>
            <w:hideMark/>
          </w:tcPr>
          <w:p w14:paraId="3373FBB4"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Small angle neutron diffraction from 1,3-dimethylimidazolium chloride, C. Hardacre, J. D. Holbrey, S. E. J. McMath, D. T. Bowron, and A. K. Soper, J. Chem. Phys., 2003, 118, 272</w:t>
            </w:r>
          </w:p>
        </w:tc>
      </w:tr>
      <w:tr w:rsidR="008B4713" w:rsidRPr="007C3701" w14:paraId="33C654F2"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2928122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76</w:t>
            </w:r>
          </w:p>
        </w:tc>
        <w:tc>
          <w:tcPr>
            <w:tcW w:w="9225" w:type="dxa"/>
            <w:tcBorders>
              <w:top w:val="nil"/>
              <w:left w:val="single" w:sz="4" w:space="0" w:color="auto"/>
              <w:bottom w:val="nil"/>
              <w:right w:val="single" w:sz="4" w:space="0" w:color="auto"/>
            </w:tcBorders>
            <w:shd w:val="clear" w:color="auto" w:fill="auto"/>
            <w:vAlign w:val="center"/>
            <w:hideMark/>
          </w:tcPr>
          <w:p w14:paraId="014E4C00"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Process for removing metals from hydrocarbons, M. Abai, M. Atkins, K. Y. Cheun, J. D. Holbrey, P. Nockemann, K. R. Seddon, G. Srinivasan, Y. Zou, World Patent Application</w:t>
            </w:r>
            <w:r w:rsidRPr="007C3701">
              <w:rPr>
                <w:rFonts w:ascii="Calibri" w:eastAsia="Times New Roman" w:hAnsi="Calibri" w:cs="Calibri"/>
                <w:color w:val="000000"/>
                <w:lang w:eastAsia="en-GB"/>
              </w:rPr>
              <w:br/>
              <w:t>PCT/WO 2012/046057 A2</w:t>
            </w:r>
          </w:p>
        </w:tc>
      </w:tr>
      <w:tr w:rsidR="008B4713" w:rsidRPr="007C3701" w14:paraId="732E33E5"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5AB5A38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77</w:t>
            </w:r>
          </w:p>
        </w:tc>
        <w:tc>
          <w:tcPr>
            <w:tcW w:w="9225" w:type="dxa"/>
            <w:tcBorders>
              <w:top w:val="nil"/>
              <w:left w:val="single" w:sz="4" w:space="0" w:color="auto"/>
              <w:bottom w:val="nil"/>
              <w:right w:val="single" w:sz="4" w:space="0" w:color="auto"/>
            </w:tcBorders>
            <w:shd w:val="clear" w:color="auto" w:fill="auto"/>
            <w:vAlign w:val="center"/>
            <w:hideMark/>
          </w:tcPr>
          <w:p w14:paraId="05504330"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Sneddon, K. R. Ionic Liquids for Clearn Technology. J. Chem. T ech. Biotechnol. 1997, 68, 351È356</w:t>
            </w:r>
          </w:p>
        </w:tc>
      </w:tr>
      <w:tr w:rsidR="008B4713" w:rsidRPr="007C3701" w14:paraId="2DDE9159"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4E89BF8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78</w:t>
            </w:r>
          </w:p>
        </w:tc>
        <w:tc>
          <w:tcPr>
            <w:tcW w:w="9225" w:type="dxa"/>
            <w:tcBorders>
              <w:top w:val="nil"/>
              <w:left w:val="single" w:sz="4" w:space="0" w:color="auto"/>
              <w:bottom w:val="nil"/>
              <w:right w:val="single" w:sz="4" w:space="0" w:color="auto"/>
            </w:tcBorders>
            <w:shd w:val="clear" w:color="auto" w:fill="auto"/>
            <w:vAlign w:val="center"/>
            <w:hideMark/>
          </w:tcPr>
          <w:p w14:paraId="15851761"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Deetlefs, M., Sneddon, K. R. Making the world safer: Ionic liquids at work. Catalyst, February 2015. www.catalyststudent.org.uk</w:t>
            </w:r>
          </w:p>
        </w:tc>
      </w:tr>
      <w:tr w:rsidR="008B4713" w:rsidRPr="007C3701" w14:paraId="298B88F1" w14:textId="77777777" w:rsidTr="00CC5A03">
        <w:trPr>
          <w:trHeight w:val="300"/>
        </w:trPr>
        <w:tc>
          <w:tcPr>
            <w:tcW w:w="551" w:type="dxa"/>
            <w:tcBorders>
              <w:top w:val="nil"/>
              <w:left w:val="single" w:sz="4" w:space="0" w:color="auto"/>
              <w:bottom w:val="nil"/>
              <w:right w:val="nil"/>
            </w:tcBorders>
            <w:shd w:val="clear" w:color="auto" w:fill="auto"/>
            <w:noWrap/>
            <w:vAlign w:val="center"/>
            <w:hideMark/>
          </w:tcPr>
          <w:p w14:paraId="4E7AC42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79</w:t>
            </w:r>
          </w:p>
        </w:tc>
        <w:tc>
          <w:tcPr>
            <w:tcW w:w="9225" w:type="dxa"/>
            <w:tcBorders>
              <w:top w:val="nil"/>
              <w:left w:val="single" w:sz="4" w:space="0" w:color="auto"/>
              <w:bottom w:val="nil"/>
              <w:right w:val="single" w:sz="4" w:space="0" w:color="auto"/>
            </w:tcBorders>
            <w:shd w:val="clear" w:color="auto" w:fill="auto"/>
            <w:vAlign w:val="center"/>
            <w:hideMark/>
          </w:tcPr>
          <w:p w14:paraId="56C39DDA" w14:textId="5BB25985" w:rsidR="008B4713" w:rsidRPr="007C3701" w:rsidRDefault="00A56355" w:rsidP="004E0087">
            <w:pPr>
              <w:spacing w:after="0" w:line="240" w:lineRule="auto"/>
              <w:rPr>
                <w:rFonts w:ascii="Calibri" w:eastAsia="Times New Roman" w:hAnsi="Calibri" w:cs="Calibri"/>
                <w:color w:val="0563C1"/>
                <w:u w:val="single"/>
                <w:lang w:eastAsia="en-GB"/>
              </w:rPr>
            </w:pPr>
            <w:hyperlink r:id="rId136" w:history="1">
              <w:r w:rsidR="008B4713" w:rsidRPr="007C3701">
                <w:rPr>
                  <w:rFonts w:ascii="Calibri" w:eastAsia="Times New Roman" w:hAnsi="Calibri" w:cs="Calibri"/>
                  <w:color w:val="0563C1"/>
                  <w:u w:val="single"/>
                  <w:lang w:eastAsia="en-GB"/>
                </w:rPr>
                <w:t>https://www.almacgroup.com/news/almac-group-drives-biocatalysisleadership-7m-investment.</w:t>
              </w:r>
            </w:hyperlink>
            <w:r w:rsidR="00CC5A03">
              <w:rPr>
                <w:rFonts w:ascii="Calibri" w:eastAsia="Times New Roman" w:hAnsi="Calibri" w:cs="Calibri"/>
                <w:color w:val="000000"/>
                <w:lang w:eastAsia="en-GB"/>
              </w:rPr>
              <w:t xml:space="preserve"> (accessed 4 September 2019)</w:t>
            </w:r>
          </w:p>
        </w:tc>
      </w:tr>
      <w:tr w:rsidR="008B4713" w:rsidRPr="007C3701" w14:paraId="4A03BBFD" w14:textId="77777777" w:rsidTr="00CC5A03">
        <w:trPr>
          <w:trHeight w:val="300"/>
        </w:trPr>
        <w:tc>
          <w:tcPr>
            <w:tcW w:w="551" w:type="dxa"/>
            <w:tcBorders>
              <w:top w:val="nil"/>
              <w:left w:val="single" w:sz="4" w:space="0" w:color="auto"/>
              <w:bottom w:val="nil"/>
              <w:right w:val="nil"/>
            </w:tcBorders>
            <w:shd w:val="clear" w:color="auto" w:fill="auto"/>
            <w:noWrap/>
            <w:vAlign w:val="center"/>
            <w:hideMark/>
          </w:tcPr>
          <w:p w14:paraId="691149B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80</w:t>
            </w:r>
          </w:p>
        </w:tc>
        <w:tc>
          <w:tcPr>
            <w:tcW w:w="9225" w:type="dxa"/>
            <w:tcBorders>
              <w:top w:val="nil"/>
              <w:left w:val="single" w:sz="4" w:space="0" w:color="auto"/>
              <w:bottom w:val="nil"/>
              <w:right w:val="single" w:sz="4" w:space="0" w:color="auto"/>
            </w:tcBorders>
            <w:shd w:val="clear" w:color="auto" w:fill="auto"/>
            <w:vAlign w:val="center"/>
            <w:hideMark/>
          </w:tcPr>
          <w:p w14:paraId="57469660" w14:textId="64213249" w:rsidR="008B4713" w:rsidRPr="00610249" w:rsidRDefault="00C14D02" w:rsidP="004E0087">
            <w:pPr>
              <w:spacing w:after="0" w:line="240" w:lineRule="auto"/>
              <w:rPr>
                <w:rFonts w:ascii="Calibri" w:eastAsia="Times New Roman" w:hAnsi="Calibri" w:cs="Calibri"/>
                <w:color w:val="000000"/>
                <w:highlight w:val="red"/>
                <w:lang w:eastAsia="en-GB"/>
              </w:rPr>
            </w:pPr>
            <w:r>
              <w:rPr>
                <w:rFonts w:ascii="Calibri" w:eastAsia="Times New Roman" w:hAnsi="Calibri" w:cs="Calibri"/>
                <w:color w:val="000000"/>
                <w:lang w:eastAsia="en-GB"/>
              </w:rPr>
              <w:t xml:space="preserve">Queen’s University Ionic Liquids Laboratory. </w:t>
            </w:r>
            <w:hyperlink r:id="rId137" w:history="1">
              <w:r w:rsidRPr="000562AF">
                <w:rPr>
                  <w:rStyle w:val="Hyperlink"/>
                  <w:rFonts w:ascii="Calibri" w:eastAsia="Times New Roman" w:hAnsi="Calibri" w:cs="Calibri"/>
                  <w:lang w:eastAsia="en-GB"/>
                </w:rPr>
                <w:t>https://www.qub.ac.uk/schools/SchoolofChemistryandChemicalEngineering/Research/QUILL/</w:t>
              </w:r>
            </w:hyperlink>
            <w:r>
              <w:rPr>
                <w:rFonts w:ascii="Calibri" w:eastAsia="Times New Roman" w:hAnsi="Calibri" w:cs="Calibri"/>
                <w:color w:val="000000"/>
                <w:lang w:eastAsia="en-GB"/>
              </w:rPr>
              <w:t xml:space="preserve"> </w:t>
            </w:r>
            <w:r w:rsidR="00CC5A03">
              <w:rPr>
                <w:rFonts w:ascii="Calibri" w:eastAsia="Times New Roman" w:hAnsi="Calibri" w:cs="Calibri"/>
                <w:color w:val="000000"/>
                <w:lang w:eastAsia="en-GB"/>
              </w:rPr>
              <w:t>(accessed 4 September 2019)</w:t>
            </w:r>
          </w:p>
        </w:tc>
      </w:tr>
      <w:tr w:rsidR="008B4713" w:rsidRPr="007C3701" w14:paraId="63052C9F" w14:textId="77777777" w:rsidTr="00CC5A03">
        <w:trPr>
          <w:trHeight w:val="300"/>
        </w:trPr>
        <w:tc>
          <w:tcPr>
            <w:tcW w:w="551" w:type="dxa"/>
            <w:tcBorders>
              <w:top w:val="nil"/>
              <w:left w:val="single" w:sz="4" w:space="0" w:color="auto"/>
              <w:bottom w:val="nil"/>
              <w:right w:val="nil"/>
            </w:tcBorders>
            <w:shd w:val="clear" w:color="auto" w:fill="auto"/>
            <w:noWrap/>
            <w:vAlign w:val="center"/>
            <w:hideMark/>
          </w:tcPr>
          <w:p w14:paraId="0C4FADF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81</w:t>
            </w:r>
          </w:p>
        </w:tc>
        <w:tc>
          <w:tcPr>
            <w:tcW w:w="9225" w:type="dxa"/>
            <w:tcBorders>
              <w:top w:val="nil"/>
              <w:left w:val="single" w:sz="4" w:space="0" w:color="auto"/>
              <w:bottom w:val="nil"/>
              <w:right w:val="single" w:sz="4" w:space="0" w:color="auto"/>
            </w:tcBorders>
            <w:shd w:val="clear" w:color="auto" w:fill="auto"/>
            <w:vAlign w:val="center"/>
            <w:hideMark/>
          </w:tcPr>
          <w:p w14:paraId="67D149B2" w14:textId="6892F4BB" w:rsidR="008B4713" w:rsidRPr="00CC5A03" w:rsidRDefault="00CC5A03"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Green Lizard Technologies Ltd.</w:t>
            </w:r>
            <w:hyperlink r:id="rId138" w:history="1">
              <w:r w:rsidRPr="000562AF">
                <w:rPr>
                  <w:rStyle w:val="Hyperlink"/>
                  <w:rFonts w:ascii="Calibri" w:eastAsia="Times New Roman" w:hAnsi="Calibri" w:cs="Calibri"/>
                  <w:lang w:eastAsia="en-GB"/>
                </w:rPr>
                <w:t>https://greenlizardtechnologies.com</w:t>
              </w:r>
            </w:hyperlink>
            <w:r w:rsidR="007F59AC">
              <w:rPr>
                <w:rFonts w:ascii="Calibri" w:eastAsia="Times New Roman" w:hAnsi="Calibri" w:cs="Calibri"/>
                <w:color w:val="000000"/>
                <w:lang w:eastAsia="en-GB"/>
              </w:rPr>
              <w:t xml:space="preserve"> </w:t>
            </w:r>
            <w:r>
              <w:rPr>
                <w:rFonts w:ascii="Calibri" w:eastAsia="Times New Roman" w:hAnsi="Calibri" w:cs="Calibri"/>
                <w:color w:val="000000"/>
                <w:lang w:eastAsia="en-GB"/>
              </w:rPr>
              <w:t>(accessed 4 September 2019)</w:t>
            </w:r>
          </w:p>
        </w:tc>
      </w:tr>
      <w:tr w:rsidR="008B4713" w:rsidRPr="007C3701" w14:paraId="4E1AA5D5"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88DAC5F" w14:textId="77777777" w:rsidR="008B4713" w:rsidRPr="007C3701" w:rsidRDefault="008B4713" w:rsidP="004E0087">
            <w:pPr>
              <w:spacing w:after="0" w:line="240" w:lineRule="auto"/>
              <w:jc w:val="center"/>
              <w:rPr>
                <w:rFonts w:ascii="Calibri" w:eastAsia="Times New Roman" w:hAnsi="Calibri" w:cs="Calibri"/>
                <w:b/>
                <w:bCs/>
                <w:i/>
                <w:iCs/>
                <w:color w:val="000000"/>
                <w:lang w:eastAsia="en-GB"/>
              </w:rPr>
            </w:pPr>
            <w:r w:rsidRPr="007C3701">
              <w:rPr>
                <w:rFonts w:ascii="Calibri" w:eastAsia="Times New Roman" w:hAnsi="Calibri" w:cs="Calibri"/>
                <w:b/>
                <w:bCs/>
                <w:i/>
                <w:iCs/>
                <w:color w:val="000000"/>
                <w:lang w:eastAsia="en-GB"/>
              </w:rPr>
              <w:t>Body of Reseearch 8.3</w:t>
            </w:r>
          </w:p>
        </w:tc>
      </w:tr>
      <w:tr w:rsidR="008B4713" w:rsidRPr="007C3701" w14:paraId="50B7DC27"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6F58B6B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82</w:t>
            </w:r>
          </w:p>
        </w:tc>
        <w:tc>
          <w:tcPr>
            <w:tcW w:w="9225" w:type="dxa"/>
            <w:tcBorders>
              <w:top w:val="nil"/>
              <w:left w:val="single" w:sz="4" w:space="0" w:color="auto"/>
              <w:bottom w:val="nil"/>
              <w:right w:val="single" w:sz="4" w:space="0" w:color="auto"/>
            </w:tcBorders>
            <w:shd w:val="clear" w:color="auto" w:fill="auto"/>
            <w:vAlign w:val="center"/>
            <w:hideMark/>
          </w:tcPr>
          <w:p w14:paraId="3967731C" w14:textId="68C39E72" w:rsidR="008B4713" w:rsidRPr="007C3701" w:rsidRDefault="00610249"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Queen’s University Belfast (2014). </w:t>
            </w:r>
            <w:r w:rsidR="008B4713" w:rsidRPr="007C3701">
              <w:rPr>
                <w:rFonts w:ascii="Calibri" w:eastAsia="Times New Roman" w:hAnsi="Calibri" w:cs="Calibri"/>
                <w:color w:val="000000"/>
                <w:lang w:eastAsia="en-GB"/>
              </w:rPr>
              <w:t>REF Impact Case Study no. 38359</w:t>
            </w:r>
            <w:r w:rsidR="009D5930">
              <w:rPr>
                <w:rFonts w:ascii="Calibri" w:eastAsia="Times New Roman" w:hAnsi="Calibri" w:cs="Calibri"/>
                <w:color w:val="000000"/>
                <w:lang w:eastAsia="en-GB"/>
              </w:rPr>
              <w:t xml:space="preserve">. </w:t>
            </w:r>
            <w:hyperlink r:id="rId139" w:history="1">
              <w:r w:rsidR="009D5930">
                <w:rPr>
                  <w:rStyle w:val="Hyperlink"/>
                </w:rPr>
                <w:t>https://results.ref.ac.uk/(S(5mhsdcrlek45dkop3v4uw5gx))/Submissions/Impact/1519</w:t>
              </w:r>
            </w:hyperlink>
          </w:p>
        </w:tc>
      </w:tr>
      <w:tr w:rsidR="008B4713" w:rsidRPr="007C3701" w14:paraId="2875EB66"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38859BF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83</w:t>
            </w:r>
          </w:p>
        </w:tc>
        <w:tc>
          <w:tcPr>
            <w:tcW w:w="9225" w:type="dxa"/>
            <w:tcBorders>
              <w:top w:val="nil"/>
              <w:left w:val="single" w:sz="4" w:space="0" w:color="auto"/>
              <w:bottom w:val="nil"/>
              <w:right w:val="single" w:sz="4" w:space="0" w:color="auto"/>
            </w:tcBorders>
            <w:shd w:val="clear" w:color="auto" w:fill="auto"/>
            <w:vAlign w:val="center"/>
            <w:hideMark/>
          </w:tcPr>
          <w:p w14:paraId="78BDE7E3"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Rapid analysis of ecstasy and related phenethylamines in seized tablets by Raman</w:t>
            </w:r>
            <w:r w:rsidRPr="007C3701">
              <w:rPr>
                <w:rFonts w:ascii="Calibri" w:eastAsia="Times New Roman" w:hAnsi="Calibri" w:cs="Calibri"/>
                <w:color w:val="000000"/>
                <w:lang w:eastAsia="en-GB"/>
              </w:rPr>
              <w:br/>
            </w:r>
            <w:r w:rsidRPr="007C3701">
              <w:rPr>
                <w:rFonts w:ascii="Calibri" w:eastAsia="Times New Roman" w:hAnsi="Calibri" w:cs="Calibri"/>
                <w:color w:val="000000"/>
                <w:lang w:eastAsia="en-GB"/>
              </w:rPr>
              <w:br/>
              <w:t>spectroscopy, Bell, S.E.J., D.T. Burns, A.C. Dennis, and J.S. Speers, Analyst, 125, 541-544, 2000. DOI:10.1039/a908091k</w:t>
            </w:r>
          </w:p>
        </w:tc>
      </w:tr>
      <w:tr w:rsidR="008B4713" w:rsidRPr="007C3701" w14:paraId="72387A29"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4ED46C5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84</w:t>
            </w:r>
          </w:p>
        </w:tc>
        <w:tc>
          <w:tcPr>
            <w:tcW w:w="9225" w:type="dxa"/>
            <w:tcBorders>
              <w:top w:val="nil"/>
              <w:left w:val="single" w:sz="4" w:space="0" w:color="auto"/>
              <w:bottom w:val="nil"/>
              <w:right w:val="single" w:sz="4" w:space="0" w:color="auto"/>
            </w:tcBorders>
            <w:shd w:val="clear" w:color="auto" w:fill="auto"/>
            <w:vAlign w:val="center"/>
            <w:hideMark/>
          </w:tcPr>
          <w:p w14:paraId="464C251C"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Tracking the distribution of ecstasy" tablets by Raman composition profiling: A large scale feasibility study", Bell, S.E.J., L.J. Barrett, D.T. Burns, A.C. Dennis, and S.J. Speers, Analyst, 128, 1331-1335, 2003. DOI: 10.1039/b308312h</w:t>
            </w:r>
          </w:p>
        </w:tc>
      </w:tr>
      <w:tr w:rsidR="008B4713" w:rsidRPr="007C3701" w14:paraId="63171D07"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7BB372A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85</w:t>
            </w:r>
          </w:p>
        </w:tc>
        <w:tc>
          <w:tcPr>
            <w:tcW w:w="9225" w:type="dxa"/>
            <w:tcBorders>
              <w:top w:val="nil"/>
              <w:left w:val="single" w:sz="4" w:space="0" w:color="auto"/>
              <w:bottom w:val="nil"/>
              <w:right w:val="single" w:sz="4" w:space="0" w:color="auto"/>
            </w:tcBorders>
            <w:shd w:val="clear" w:color="auto" w:fill="auto"/>
            <w:vAlign w:val="center"/>
            <w:hideMark/>
          </w:tcPr>
          <w:p w14:paraId="2E433363"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Development of sampling methods for Raman analysis of solid dosage forms of therapeutic and illicit drugs", Bell, S.E.J., J.R. Beattie, J.J. McGarvey, K.L. Peters, N.M.S. Sirimuthu, and S.J. Speers, Journal of Raman Spectroscopy, 35, 409-417, 2004. DOI 10.1002/jrs.1160</w:t>
            </w:r>
          </w:p>
        </w:tc>
      </w:tr>
      <w:tr w:rsidR="008B4713" w:rsidRPr="007C3701" w14:paraId="4DB077DF" w14:textId="77777777" w:rsidTr="004E0087">
        <w:trPr>
          <w:trHeight w:val="1200"/>
        </w:trPr>
        <w:tc>
          <w:tcPr>
            <w:tcW w:w="551" w:type="dxa"/>
            <w:tcBorders>
              <w:top w:val="nil"/>
              <w:left w:val="single" w:sz="4" w:space="0" w:color="auto"/>
              <w:bottom w:val="nil"/>
              <w:right w:val="nil"/>
            </w:tcBorders>
            <w:shd w:val="clear" w:color="auto" w:fill="auto"/>
            <w:noWrap/>
            <w:vAlign w:val="center"/>
            <w:hideMark/>
          </w:tcPr>
          <w:p w14:paraId="08C17B0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86</w:t>
            </w:r>
          </w:p>
        </w:tc>
        <w:tc>
          <w:tcPr>
            <w:tcW w:w="9225" w:type="dxa"/>
            <w:tcBorders>
              <w:top w:val="nil"/>
              <w:left w:val="single" w:sz="4" w:space="0" w:color="auto"/>
              <w:bottom w:val="nil"/>
              <w:right w:val="single" w:sz="4" w:space="0" w:color="auto"/>
            </w:tcBorders>
            <w:shd w:val="clear" w:color="auto" w:fill="auto"/>
            <w:vAlign w:val="center"/>
            <w:hideMark/>
          </w:tcPr>
          <w:p w14:paraId="0198603B"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Raman Spectroscopy for Forensic Examination of β-Ketophenethylamine “Legal Highs”: Reference and Seized Samples of Cathinone Derivatives, Samantha P. Stewart; Steven E. J. Bell*; Nicholas C. Fletcher; Samira Bouazzaoui; Yen Cheng Ho; S. James Speers and K. Laota Peters. Front cover “Feature Article” Analytica Chimica Acta, 711, 1-6, 2012. DOI 10.1016/j.aca.2011.10.018</w:t>
            </w:r>
          </w:p>
        </w:tc>
      </w:tr>
      <w:tr w:rsidR="008B4713" w:rsidRPr="007C3701" w14:paraId="747A5971"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05F387F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87</w:t>
            </w:r>
          </w:p>
        </w:tc>
        <w:tc>
          <w:tcPr>
            <w:tcW w:w="9225" w:type="dxa"/>
            <w:tcBorders>
              <w:top w:val="nil"/>
              <w:left w:val="single" w:sz="4" w:space="0" w:color="auto"/>
              <w:bottom w:val="nil"/>
              <w:right w:val="single" w:sz="4" w:space="0" w:color="auto"/>
            </w:tcBorders>
            <w:shd w:val="clear" w:color="auto" w:fill="auto"/>
            <w:vAlign w:val="center"/>
            <w:hideMark/>
          </w:tcPr>
          <w:p w14:paraId="6AB31D5D"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Rapid forensic analysis and identification of "lilac" architectural finishes using Raman spectroscopy, Bell, S.E.J., L.A. Fido, S.J. Speers, and W.J. Armstrong, Applied Spectroscopy, 59, 100-108, 2005. DOI 10.1366/0003702052940404</w:t>
            </w:r>
          </w:p>
        </w:tc>
      </w:tr>
      <w:tr w:rsidR="008B4713" w:rsidRPr="007C3701" w14:paraId="73213B0B"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14C62A08"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88</w:t>
            </w:r>
          </w:p>
        </w:tc>
        <w:tc>
          <w:tcPr>
            <w:tcW w:w="9225" w:type="dxa"/>
            <w:tcBorders>
              <w:top w:val="nil"/>
              <w:left w:val="single" w:sz="4" w:space="0" w:color="auto"/>
              <w:bottom w:val="nil"/>
              <w:right w:val="single" w:sz="4" w:space="0" w:color="auto"/>
            </w:tcBorders>
            <w:shd w:val="clear" w:color="auto" w:fill="auto"/>
            <w:vAlign w:val="center"/>
            <w:hideMark/>
          </w:tcPr>
          <w:p w14:paraId="114730A1"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Forensic analysis of architectural finishes using Fourier transform infrared and Raman spectroscopy, Part II: White paint, Bell, S.E.J., L.A. Fido, S.J. Speers, W.J. Armstrong, and S. Spratt, Applied Spectroscopy, 59, 1340-1346, 2005. DOI 10.1366/000370205774783232</w:t>
            </w:r>
          </w:p>
        </w:tc>
      </w:tr>
      <w:tr w:rsidR="008B4713" w:rsidRPr="007C3701" w14:paraId="230B1F2B" w14:textId="77777777" w:rsidTr="00CF1052">
        <w:trPr>
          <w:trHeight w:val="300"/>
        </w:trPr>
        <w:tc>
          <w:tcPr>
            <w:tcW w:w="551" w:type="dxa"/>
            <w:tcBorders>
              <w:top w:val="nil"/>
              <w:left w:val="single" w:sz="4" w:space="0" w:color="auto"/>
              <w:bottom w:val="nil"/>
              <w:right w:val="nil"/>
            </w:tcBorders>
            <w:shd w:val="clear" w:color="auto" w:fill="auto"/>
            <w:noWrap/>
            <w:vAlign w:val="center"/>
            <w:hideMark/>
          </w:tcPr>
          <w:p w14:paraId="5CE31BC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89</w:t>
            </w:r>
          </w:p>
        </w:tc>
        <w:tc>
          <w:tcPr>
            <w:tcW w:w="9225" w:type="dxa"/>
            <w:tcBorders>
              <w:top w:val="nil"/>
              <w:left w:val="single" w:sz="4" w:space="0" w:color="auto"/>
              <w:bottom w:val="nil"/>
              <w:right w:val="single" w:sz="4" w:space="0" w:color="auto"/>
            </w:tcBorders>
            <w:shd w:val="clear" w:color="auto" w:fill="auto"/>
            <w:vAlign w:val="center"/>
            <w:hideMark/>
          </w:tcPr>
          <w:p w14:paraId="0FAE0BE6" w14:textId="33A26690" w:rsidR="008B4713" w:rsidRPr="007C3701" w:rsidRDefault="00A56355" w:rsidP="004E0087">
            <w:pPr>
              <w:spacing w:after="0" w:line="240" w:lineRule="auto"/>
              <w:rPr>
                <w:rFonts w:ascii="Calibri" w:eastAsia="Times New Roman" w:hAnsi="Calibri" w:cs="Calibri"/>
                <w:color w:val="000000"/>
                <w:lang w:eastAsia="en-GB"/>
              </w:rPr>
            </w:pPr>
            <w:hyperlink r:id="rId140" w:history="1">
              <w:r w:rsidR="00EC2810" w:rsidRPr="000562AF">
                <w:rPr>
                  <w:rStyle w:val="Hyperlink"/>
                  <w:rFonts w:ascii="Calibri" w:eastAsia="Times New Roman" w:hAnsi="Calibri" w:cs="Calibri"/>
                  <w:lang w:eastAsia="en-GB"/>
                </w:rPr>
                <w:t>http://profiles.murdoch.edu.au/myprofile/james-speers/</w:t>
              </w:r>
            </w:hyperlink>
            <w:r w:rsidR="00EC2810">
              <w:rPr>
                <w:rFonts w:ascii="Calibri" w:eastAsia="Times New Roman" w:hAnsi="Calibri" w:cs="Calibri"/>
                <w:color w:val="000000"/>
                <w:lang w:eastAsia="en-GB"/>
              </w:rPr>
              <w:t xml:space="preserve"> </w:t>
            </w:r>
            <w:r w:rsidR="00CF1052">
              <w:rPr>
                <w:rFonts w:ascii="Calibri" w:eastAsia="Times New Roman" w:hAnsi="Calibri" w:cs="Calibri"/>
                <w:color w:val="000000"/>
                <w:lang w:eastAsia="en-GB"/>
              </w:rPr>
              <w:t>(accessed 4 September 2019)</w:t>
            </w:r>
          </w:p>
        </w:tc>
      </w:tr>
      <w:tr w:rsidR="008B4713" w:rsidRPr="007C3701" w14:paraId="25B67B03"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CB77954" w14:textId="77777777" w:rsidR="008B4713" w:rsidRPr="007C3701" w:rsidRDefault="008B4713" w:rsidP="004E0087">
            <w:pPr>
              <w:spacing w:after="0" w:line="240" w:lineRule="auto"/>
              <w:jc w:val="center"/>
              <w:rPr>
                <w:rFonts w:ascii="Calibri" w:eastAsia="Times New Roman" w:hAnsi="Calibri" w:cs="Calibri"/>
                <w:b/>
                <w:bCs/>
                <w:color w:val="000000"/>
                <w:lang w:eastAsia="en-GB"/>
              </w:rPr>
            </w:pPr>
            <w:r w:rsidRPr="007C3701">
              <w:rPr>
                <w:rFonts w:ascii="Calibri" w:eastAsia="Times New Roman" w:hAnsi="Calibri" w:cs="Calibri"/>
                <w:b/>
                <w:bCs/>
                <w:color w:val="000000"/>
                <w:lang w:eastAsia="en-GB"/>
              </w:rPr>
              <w:t>Unit of Assessment 9</w:t>
            </w:r>
          </w:p>
        </w:tc>
      </w:tr>
      <w:tr w:rsidR="008B4713" w:rsidRPr="007C3701" w14:paraId="7E40DAB9"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499E05A" w14:textId="77777777" w:rsidR="008B4713" w:rsidRPr="007C3701" w:rsidRDefault="008B4713" w:rsidP="004E0087">
            <w:pPr>
              <w:spacing w:after="0" w:line="240" w:lineRule="auto"/>
              <w:jc w:val="center"/>
              <w:rPr>
                <w:rFonts w:ascii="Calibri" w:eastAsia="Times New Roman" w:hAnsi="Calibri" w:cs="Calibri"/>
                <w:b/>
                <w:bCs/>
                <w:i/>
                <w:iCs/>
                <w:color w:val="000000"/>
                <w:lang w:eastAsia="en-GB"/>
              </w:rPr>
            </w:pPr>
            <w:r w:rsidRPr="007C3701">
              <w:rPr>
                <w:rFonts w:ascii="Calibri" w:eastAsia="Times New Roman" w:hAnsi="Calibri" w:cs="Calibri"/>
                <w:b/>
                <w:bCs/>
                <w:i/>
                <w:iCs/>
                <w:color w:val="000000"/>
                <w:lang w:eastAsia="en-GB"/>
              </w:rPr>
              <w:t>Body of Research 9</w:t>
            </w:r>
          </w:p>
        </w:tc>
      </w:tr>
      <w:tr w:rsidR="008B4713" w:rsidRPr="007C3701" w14:paraId="73F50614"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1913D8F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90</w:t>
            </w:r>
          </w:p>
        </w:tc>
        <w:tc>
          <w:tcPr>
            <w:tcW w:w="9225" w:type="dxa"/>
            <w:tcBorders>
              <w:top w:val="nil"/>
              <w:left w:val="single" w:sz="4" w:space="0" w:color="auto"/>
              <w:bottom w:val="nil"/>
              <w:right w:val="single" w:sz="4" w:space="0" w:color="auto"/>
            </w:tcBorders>
            <w:shd w:val="clear" w:color="auto" w:fill="auto"/>
            <w:vAlign w:val="center"/>
            <w:hideMark/>
          </w:tcPr>
          <w:p w14:paraId="2977CCB5" w14:textId="78457268" w:rsidR="008B4713" w:rsidRPr="007C3701" w:rsidRDefault="0054290E"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ardiff University (2014). </w:t>
            </w:r>
            <w:r w:rsidR="008B4713" w:rsidRPr="007C3701">
              <w:rPr>
                <w:rFonts w:ascii="Calibri" w:eastAsia="Times New Roman" w:hAnsi="Calibri" w:cs="Calibri"/>
                <w:color w:val="000000"/>
                <w:lang w:eastAsia="en-GB"/>
              </w:rPr>
              <w:t>REF2014 Impact Template</w:t>
            </w:r>
            <w:r>
              <w:rPr>
                <w:rFonts w:ascii="Calibri" w:eastAsia="Times New Roman" w:hAnsi="Calibri" w:cs="Calibri"/>
                <w:color w:val="000000"/>
                <w:lang w:eastAsia="en-GB"/>
              </w:rPr>
              <w:t xml:space="preserve">. </w:t>
            </w:r>
            <w:hyperlink r:id="rId141" w:history="1">
              <w:r>
                <w:rPr>
                  <w:rStyle w:val="Hyperlink"/>
                </w:rPr>
                <w:t>https://results.ref.ac.uk/(S(5mhsdcrlek45dkop3v4uw5gx))/Submissions/Impact/1638</w:t>
              </w:r>
            </w:hyperlink>
          </w:p>
        </w:tc>
      </w:tr>
      <w:tr w:rsidR="008B4713" w:rsidRPr="007C3701" w14:paraId="546B6D77"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19F734A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91</w:t>
            </w:r>
          </w:p>
        </w:tc>
        <w:tc>
          <w:tcPr>
            <w:tcW w:w="9225" w:type="dxa"/>
            <w:tcBorders>
              <w:top w:val="nil"/>
              <w:left w:val="single" w:sz="4" w:space="0" w:color="auto"/>
              <w:bottom w:val="nil"/>
              <w:right w:val="single" w:sz="4" w:space="0" w:color="auto"/>
            </w:tcBorders>
            <w:shd w:val="clear" w:color="auto" w:fill="auto"/>
            <w:vAlign w:val="center"/>
            <w:hideMark/>
          </w:tcPr>
          <w:p w14:paraId="3BAC19ED" w14:textId="1B4306A8" w:rsidR="008B4713" w:rsidRPr="007C3701" w:rsidRDefault="0054290E"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ardiff University (2014). </w:t>
            </w:r>
            <w:r w:rsidR="008B4713" w:rsidRPr="007C3701">
              <w:rPr>
                <w:rFonts w:ascii="Calibri" w:eastAsia="Times New Roman" w:hAnsi="Calibri" w:cs="Calibri"/>
                <w:color w:val="000000"/>
                <w:lang w:eastAsia="en-GB"/>
              </w:rPr>
              <w:t>REF2014 Environment Template</w:t>
            </w:r>
            <w:r>
              <w:rPr>
                <w:rFonts w:ascii="Calibri" w:eastAsia="Times New Roman" w:hAnsi="Calibri" w:cs="Calibri"/>
                <w:color w:val="000000"/>
                <w:lang w:eastAsia="en-GB"/>
              </w:rPr>
              <w:t xml:space="preserve">. </w:t>
            </w:r>
            <w:hyperlink r:id="rId142" w:history="1">
              <w:r>
                <w:rPr>
                  <w:rStyle w:val="Hyperlink"/>
                </w:rPr>
                <w:t>https://results.ref.ac.uk/(S(5mhsdcrlek45dkop3v4uw5gx))/Submissions/Environment/1638</w:t>
              </w:r>
            </w:hyperlink>
          </w:p>
        </w:tc>
      </w:tr>
      <w:tr w:rsidR="008B4713" w:rsidRPr="007C3701" w14:paraId="791F1B7C" w14:textId="77777777" w:rsidTr="00CF1052">
        <w:trPr>
          <w:trHeight w:val="300"/>
        </w:trPr>
        <w:tc>
          <w:tcPr>
            <w:tcW w:w="551" w:type="dxa"/>
            <w:tcBorders>
              <w:top w:val="nil"/>
              <w:left w:val="single" w:sz="4" w:space="0" w:color="auto"/>
              <w:bottom w:val="nil"/>
              <w:right w:val="nil"/>
            </w:tcBorders>
            <w:shd w:val="clear" w:color="auto" w:fill="auto"/>
            <w:noWrap/>
            <w:vAlign w:val="center"/>
            <w:hideMark/>
          </w:tcPr>
          <w:p w14:paraId="38535C4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92</w:t>
            </w:r>
          </w:p>
        </w:tc>
        <w:tc>
          <w:tcPr>
            <w:tcW w:w="9225" w:type="dxa"/>
            <w:tcBorders>
              <w:top w:val="nil"/>
              <w:left w:val="single" w:sz="4" w:space="0" w:color="auto"/>
              <w:bottom w:val="nil"/>
              <w:right w:val="single" w:sz="4" w:space="0" w:color="auto"/>
            </w:tcBorders>
            <w:shd w:val="clear" w:color="auto" w:fill="auto"/>
            <w:vAlign w:val="center"/>
            <w:hideMark/>
          </w:tcPr>
          <w:p w14:paraId="7108C94A" w14:textId="75630CB5" w:rsidR="008B4713" w:rsidRPr="007C3701" w:rsidRDefault="00C1142F" w:rsidP="004E0087">
            <w:pPr>
              <w:spacing w:after="0" w:line="240" w:lineRule="auto"/>
              <w:rPr>
                <w:rFonts w:ascii="Calibri" w:eastAsia="Times New Roman" w:hAnsi="Calibri" w:cs="Calibri"/>
                <w:color w:val="0563C1"/>
                <w:u w:val="single"/>
                <w:lang w:eastAsia="en-GB"/>
              </w:rPr>
            </w:pPr>
            <w:r>
              <w:rPr>
                <w:rFonts w:ascii="Calibri" w:eastAsia="Times New Roman" w:hAnsi="Calibri" w:cs="Calibri"/>
                <w:color w:val="000000"/>
                <w:lang w:eastAsia="en-GB"/>
              </w:rPr>
              <w:t xml:space="preserve">Cardiff University. Astronomy. </w:t>
            </w:r>
            <w:hyperlink r:id="rId143" w:history="1">
              <w:r w:rsidR="00CF1052" w:rsidRPr="000562AF">
                <w:rPr>
                  <w:rStyle w:val="Hyperlink"/>
                  <w:rFonts w:ascii="Calibri" w:eastAsia="Times New Roman" w:hAnsi="Calibri" w:cs="Calibri"/>
                  <w:lang w:eastAsia="en-GB"/>
                </w:rPr>
                <w:t>https://www.cardiff.ac.uk/physics-astronomy/</w:t>
              </w:r>
            </w:hyperlink>
            <w:r w:rsidR="00CF1052">
              <w:rPr>
                <w:rFonts w:ascii="Calibri" w:eastAsia="Times New Roman" w:hAnsi="Calibri" w:cs="Calibri"/>
                <w:color w:val="0563C1"/>
                <w:u w:val="single"/>
                <w:lang w:eastAsia="en-GB"/>
              </w:rPr>
              <w:t xml:space="preserve"> </w:t>
            </w:r>
            <w:r w:rsidR="00CF1052">
              <w:rPr>
                <w:rFonts w:ascii="Calibri" w:eastAsia="Times New Roman" w:hAnsi="Calibri" w:cs="Calibri"/>
                <w:color w:val="000000"/>
                <w:lang w:eastAsia="en-GB"/>
              </w:rPr>
              <w:t>(accessed 4 September 2019)</w:t>
            </w:r>
          </w:p>
        </w:tc>
      </w:tr>
      <w:tr w:rsidR="008B4713" w:rsidRPr="007C3701" w14:paraId="03C2C02C" w14:textId="77777777" w:rsidTr="00CF1052">
        <w:trPr>
          <w:trHeight w:val="300"/>
        </w:trPr>
        <w:tc>
          <w:tcPr>
            <w:tcW w:w="551" w:type="dxa"/>
            <w:tcBorders>
              <w:top w:val="nil"/>
              <w:left w:val="single" w:sz="4" w:space="0" w:color="auto"/>
              <w:bottom w:val="nil"/>
              <w:right w:val="nil"/>
            </w:tcBorders>
            <w:shd w:val="clear" w:color="auto" w:fill="auto"/>
            <w:noWrap/>
            <w:vAlign w:val="center"/>
            <w:hideMark/>
          </w:tcPr>
          <w:p w14:paraId="396E4AC6"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93</w:t>
            </w:r>
          </w:p>
        </w:tc>
        <w:tc>
          <w:tcPr>
            <w:tcW w:w="9225" w:type="dxa"/>
            <w:tcBorders>
              <w:top w:val="nil"/>
              <w:left w:val="single" w:sz="4" w:space="0" w:color="auto"/>
              <w:bottom w:val="nil"/>
              <w:right w:val="single" w:sz="4" w:space="0" w:color="auto"/>
            </w:tcBorders>
            <w:shd w:val="clear" w:color="auto" w:fill="auto"/>
            <w:vAlign w:val="center"/>
            <w:hideMark/>
          </w:tcPr>
          <w:p w14:paraId="573768F7" w14:textId="73EB6600" w:rsidR="008B4713" w:rsidRPr="007C3701" w:rsidRDefault="00C1142F" w:rsidP="004E0087">
            <w:pPr>
              <w:spacing w:after="0" w:line="240" w:lineRule="auto"/>
              <w:rPr>
                <w:rFonts w:ascii="Calibri" w:eastAsia="Times New Roman" w:hAnsi="Calibri" w:cs="Calibri"/>
                <w:color w:val="0563C1"/>
                <w:u w:val="single"/>
                <w:lang w:eastAsia="en-GB"/>
              </w:rPr>
            </w:pPr>
            <w:r>
              <w:rPr>
                <w:rFonts w:ascii="Calibri" w:eastAsia="Times New Roman" w:hAnsi="Calibri" w:cs="Calibri"/>
                <w:color w:val="000000"/>
                <w:lang w:eastAsia="en-GB"/>
              </w:rPr>
              <w:t>Cardiff University. Research Impact.</w:t>
            </w:r>
            <w:r w:rsidRPr="007C3701">
              <w:rPr>
                <w:rFonts w:ascii="Calibri" w:eastAsia="Times New Roman" w:hAnsi="Calibri" w:cs="Calibri"/>
                <w:color w:val="0563C1"/>
                <w:u w:val="single"/>
                <w:lang w:eastAsia="en-GB"/>
              </w:rPr>
              <w:t xml:space="preserve"> </w:t>
            </w:r>
            <w:hyperlink r:id="rId144" w:history="1">
              <w:r w:rsidR="00CF1052" w:rsidRPr="000562AF">
                <w:rPr>
                  <w:rStyle w:val="Hyperlink"/>
                  <w:rFonts w:ascii="Calibri" w:eastAsia="Times New Roman" w:hAnsi="Calibri" w:cs="Calibri"/>
                  <w:lang w:eastAsia="en-GB"/>
                </w:rPr>
                <w:t>https://www.cardiff.ac.uk/research/impact-and-innovation/research-impact/seeing-the-science-in-space</w:t>
              </w:r>
            </w:hyperlink>
            <w:r w:rsidR="00CF1052">
              <w:rPr>
                <w:rFonts w:ascii="Calibri" w:eastAsia="Times New Roman" w:hAnsi="Calibri" w:cs="Calibri"/>
                <w:color w:val="0563C1"/>
                <w:u w:val="single"/>
                <w:lang w:eastAsia="en-GB"/>
              </w:rPr>
              <w:t xml:space="preserve"> </w:t>
            </w:r>
            <w:r w:rsidR="00CF1052">
              <w:rPr>
                <w:rFonts w:ascii="Calibri" w:eastAsia="Times New Roman" w:hAnsi="Calibri" w:cs="Calibri"/>
                <w:color w:val="000000"/>
                <w:lang w:eastAsia="en-GB"/>
              </w:rPr>
              <w:t>(accessed 4 September 2019)</w:t>
            </w:r>
          </w:p>
        </w:tc>
      </w:tr>
      <w:tr w:rsidR="008B4713" w:rsidRPr="007C3701" w14:paraId="5C7DBF6F"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615315C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94</w:t>
            </w:r>
          </w:p>
        </w:tc>
        <w:tc>
          <w:tcPr>
            <w:tcW w:w="9225" w:type="dxa"/>
            <w:tcBorders>
              <w:top w:val="nil"/>
              <w:left w:val="single" w:sz="4" w:space="0" w:color="auto"/>
              <w:bottom w:val="nil"/>
              <w:right w:val="single" w:sz="4" w:space="0" w:color="auto"/>
            </w:tcBorders>
            <w:shd w:val="clear" w:color="auto" w:fill="auto"/>
            <w:vAlign w:val="center"/>
            <w:hideMark/>
          </w:tcPr>
          <w:p w14:paraId="4B782DB1" w14:textId="28B4FDB8" w:rsidR="008B4713" w:rsidRPr="007C3701" w:rsidRDefault="0054290E"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ardiff University (2014). </w:t>
            </w:r>
            <w:r w:rsidR="008B4713" w:rsidRPr="007C3701">
              <w:rPr>
                <w:rFonts w:ascii="Calibri" w:eastAsia="Times New Roman" w:hAnsi="Calibri" w:cs="Calibri"/>
                <w:color w:val="000000"/>
                <w:lang w:eastAsia="en-GB"/>
              </w:rPr>
              <w:t>REF Impact Case Study no. 3466</w:t>
            </w:r>
            <w:r>
              <w:rPr>
                <w:rFonts w:ascii="Calibri" w:eastAsia="Times New Roman" w:hAnsi="Calibri" w:cs="Calibri"/>
                <w:color w:val="000000"/>
                <w:lang w:eastAsia="en-GB"/>
              </w:rPr>
              <w:t xml:space="preserve">. </w:t>
            </w:r>
            <w:hyperlink r:id="rId145" w:history="1">
              <w:r>
                <w:rPr>
                  <w:rStyle w:val="Hyperlink"/>
                </w:rPr>
                <w:t>https://results.ref.ac.uk/(S(5mhsdcrlek45dkop3v4uw5gx))/Submissions/Impact/1638</w:t>
              </w:r>
            </w:hyperlink>
          </w:p>
        </w:tc>
      </w:tr>
      <w:tr w:rsidR="008B4713" w:rsidRPr="007C3701" w14:paraId="3AFC4A56"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5F25E0E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95</w:t>
            </w:r>
          </w:p>
        </w:tc>
        <w:tc>
          <w:tcPr>
            <w:tcW w:w="9225" w:type="dxa"/>
            <w:tcBorders>
              <w:top w:val="nil"/>
              <w:left w:val="single" w:sz="4" w:space="0" w:color="auto"/>
              <w:bottom w:val="nil"/>
              <w:right w:val="single" w:sz="4" w:space="0" w:color="auto"/>
            </w:tcBorders>
            <w:shd w:val="clear" w:color="auto" w:fill="auto"/>
            <w:vAlign w:val="center"/>
            <w:hideMark/>
          </w:tcPr>
          <w:p w14:paraId="4B313CF4" w14:textId="42764F17" w:rsidR="008B4713" w:rsidRPr="007C3701" w:rsidRDefault="0054290E"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Cardiff University (2014). </w:t>
            </w:r>
            <w:r w:rsidR="008B4713" w:rsidRPr="007C3701">
              <w:rPr>
                <w:rFonts w:ascii="Calibri" w:eastAsia="Times New Roman" w:hAnsi="Calibri" w:cs="Calibri"/>
                <w:color w:val="000000"/>
                <w:lang w:eastAsia="en-GB"/>
              </w:rPr>
              <w:t>REF Impact Case Study no. 3467</w:t>
            </w:r>
            <w:r>
              <w:rPr>
                <w:rFonts w:ascii="Calibri" w:eastAsia="Times New Roman" w:hAnsi="Calibri" w:cs="Calibri"/>
                <w:color w:val="000000"/>
                <w:lang w:eastAsia="en-GB"/>
              </w:rPr>
              <w:t xml:space="preserve">. </w:t>
            </w:r>
            <w:hyperlink r:id="rId146" w:history="1">
              <w:r>
                <w:rPr>
                  <w:rStyle w:val="Hyperlink"/>
                </w:rPr>
                <w:t>https://results.ref.ac.uk/(S(5mhsdcrlek45dkop3v4uw5gx))/Submissions/Impact/1638</w:t>
              </w:r>
            </w:hyperlink>
          </w:p>
        </w:tc>
      </w:tr>
      <w:tr w:rsidR="008B4713" w:rsidRPr="007C3701" w14:paraId="1D0A69E3" w14:textId="77777777" w:rsidTr="00CF1052">
        <w:trPr>
          <w:trHeight w:val="300"/>
        </w:trPr>
        <w:tc>
          <w:tcPr>
            <w:tcW w:w="551" w:type="dxa"/>
            <w:tcBorders>
              <w:top w:val="nil"/>
              <w:left w:val="single" w:sz="4" w:space="0" w:color="auto"/>
              <w:bottom w:val="nil"/>
              <w:right w:val="nil"/>
            </w:tcBorders>
            <w:shd w:val="clear" w:color="auto" w:fill="auto"/>
            <w:noWrap/>
            <w:vAlign w:val="center"/>
            <w:hideMark/>
          </w:tcPr>
          <w:p w14:paraId="7BBC9C1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96</w:t>
            </w:r>
          </w:p>
        </w:tc>
        <w:tc>
          <w:tcPr>
            <w:tcW w:w="9225" w:type="dxa"/>
            <w:tcBorders>
              <w:top w:val="nil"/>
              <w:left w:val="single" w:sz="4" w:space="0" w:color="auto"/>
              <w:bottom w:val="nil"/>
              <w:right w:val="single" w:sz="4" w:space="0" w:color="auto"/>
            </w:tcBorders>
            <w:shd w:val="clear" w:color="auto" w:fill="auto"/>
            <w:vAlign w:val="center"/>
            <w:hideMark/>
          </w:tcPr>
          <w:p w14:paraId="0DBCBF7A" w14:textId="4FC4F7A0"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QMCI Ltd Website: </w:t>
            </w:r>
            <w:hyperlink r:id="rId147" w:history="1">
              <w:r w:rsidR="00F23AAB" w:rsidRPr="000562AF">
                <w:rPr>
                  <w:rStyle w:val="Hyperlink"/>
                  <w:rFonts w:ascii="Calibri" w:eastAsia="Times New Roman" w:hAnsi="Calibri" w:cs="Calibri"/>
                  <w:lang w:eastAsia="en-GB"/>
                </w:rPr>
                <w:t>http://www.terahertz.co.uk/qmc-instruments-ltd</w:t>
              </w:r>
            </w:hyperlink>
            <w:r w:rsidR="00F23AAB">
              <w:rPr>
                <w:rFonts w:ascii="Calibri" w:eastAsia="Times New Roman" w:hAnsi="Calibri" w:cs="Calibri"/>
                <w:color w:val="000000"/>
                <w:lang w:eastAsia="en-GB"/>
              </w:rPr>
              <w:t xml:space="preserve"> </w:t>
            </w:r>
            <w:r w:rsidR="00CF1052">
              <w:rPr>
                <w:rFonts w:ascii="Calibri" w:eastAsia="Times New Roman" w:hAnsi="Calibri" w:cs="Calibri"/>
                <w:color w:val="000000"/>
                <w:lang w:eastAsia="en-GB"/>
              </w:rPr>
              <w:t>(accessed 4 September 2019)</w:t>
            </w:r>
          </w:p>
        </w:tc>
      </w:tr>
      <w:tr w:rsidR="008B4713" w:rsidRPr="007C3701" w14:paraId="1BB2D399"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338CF6A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97</w:t>
            </w:r>
          </w:p>
        </w:tc>
        <w:tc>
          <w:tcPr>
            <w:tcW w:w="9225" w:type="dxa"/>
            <w:tcBorders>
              <w:top w:val="nil"/>
              <w:left w:val="single" w:sz="4" w:space="0" w:color="auto"/>
              <w:bottom w:val="nil"/>
              <w:right w:val="single" w:sz="4" w:space="0" w:color="auto"/>
            </w:tcBorders>
            <w:shd w:val="clear" w:color="auto" w:fill="auto"/>
            <w:vAlign w:val="center"/>
            <w:hideMark/>
          </w:tcPr>
          <w:p w14:paraId="41DECEDD"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Griffin, M. et al., The Herschel-SPIRE Instrument and its In-flight performance, A&amp;A, 518, L3 2010 [10.1051/0004-6361/201014519] [Griffin-1; 563 citations]</w:t>
            </w:r>
          </w:p>
        </w:tc>
      </w:tr>
      <w:tr w:rsidR="008B4713" w:rsidRPr="007C3701" w14:paraId="66D72106"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366C49D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98</w:t>
            </w:r>
          </w:p>
        </w:tc>
        <w:tc>
          <w:tcPr>
            <w:tcW w:w="9225" w:type="dxa"/>
            <w:tcBorders>
              <w:top w:val="nil"/>
              <w:left w:val="single" w:sz="4" w:space="0" w:color="auto"/>
              <w:bottom w:val="nil"/>
              <w:right w:val="single" w:sz="4" w:space="0" w:color="auto"/>
            </w:tcBorders>
            <w:shd w:val="clear" w:color="auto" w:fill="auto"/>
            <w:vAlign w:val="center"/>
            <w:hideMark/>
          </w:tcPr>
          <w:p w14:paraId="735A3604"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Ade, P. A. R. et al., Planck Pre-Launch Status: The Optical Architecture of the HFI, A&amp;A, 520, A4 (2010) [10.1051/0004-6361/200913039]; 11 citations.</w:t>
            </w:r>
          </w:p>
        </w:tc>
      </w:tr>
      <w:tr w:rsidR="008B4713" w:rsidRPr="007C3701" w14:paraId="45945E89"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661AE0D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199</w:t>
            </w:r>
          </w:p>
        </w:tc>
        <w:tc>
          <w:tcPr>
            <w:tcW w:w="9225" w:type="dxa"/>
            <w:tcBorders>
              <w:top w:val="nil"/>
              <w:left w:val="single" w:sz="4" w:space="0" w:color="auto"/>
              <w:bottom w:val="nil"/>
              <w:right w:val="single" w:sz="4" w:space="0" w:color="auto"/>
            </w:tcBorders>
            <w:shd w:val="clear" w:color="auto" w:fill="auto"/>
            <w:vAlign w:val="center"/>
            <w:hideMark/>
          </w:tcPr>
          <w:p w14:paraId="30303CAC"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Ade, P. A. R. et al., Planck Early Results. IV. First Assessment of the High Frequency Instrument in-flight performance. A&amp;A, 536, A4 (2011) [10.1051/0004-6361/201116487]; [Ade-1; 75 citations]</w:t>
            </w:r>
          </w:p>
        </w:tc>
      </w:tr>
      <w:tr w:rsidR="008B4713" w:rsidRPr="007C3701" w14:paraId="74438BE9"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67FB959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00</w:t>
            </w:r>
          </w:p>
        </w:tc>
        <w:tc>
          <w:tcPr>
            <w:tcW w:w="9225" w:type="dxa"/>
            <w:tcBorders>
              <w:top w:val="nil"/>
              <w:left w:val="single" w:sz="4" w:space="0" w:color="auto"/>
              <w:bottom w:val="nil"/>
              <w:right w:val="single" w:sz="4" w:space="0" w:color="auto"/>
            </w:tcBorders>
            <w:shd w:val="clear" w:color="auto" w:fill="auto"/>
            <w:vAlign w:val="center"/>
            <w:hideMark/>
          </w:tcPr>
          <w:p w14:paraId="39A7C529"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Ade, P. A. R., and Tucker, C. E., A Review of Metal Mesh Filters, Proc. SPIE. 6275, 2006 [10.1117/12.673162; [36 citations; this paper reviews the theory of metal mesh technology and also contains much original material on the Cardiff devices specifically, which is not published elsewhere].</w:t>
            </w:r>
          </w:p>
        </w:tc>
      </w:tr>
      <w:tr w:rsidR="008B4713" w:rsidRPr="007C3701" w14:paraId="038CCFCE" w14:textId="77777777" w:rsidTr="00CF1052">
        <w:trPr>
          <w:trHeight w:val="808"/>
        </w:trPr>
        <w:tc>
          <w:tcPr>
            <w:tcW w:w="551" w:type="dxa"/>
            <w:tcBorders>
              <w:top w:val="nil"/>
              <w:left w:val="single" w:sz="4" w:space="0" w:color="auto"/>
              <w:bottom w:val="nil"/>
              <w:right w:val="nil"/>
            </w:tcBorders>
            <w:shd w:val="clear" w:color="auto" w:fill="auto"/>
            <w:noWrap/>
            <w:vAlign w:val="center"/>
            <w:hideMark/>
          </w:tcPr>
          <w:p w14:paraId="5E5B579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01</w:t>
            </w:r>
          </w:p>
        </w:tc>
        <w:tc>
          <w:tcPr>
            <w:tcW w:w="9225" w:type="dxa"/>
            <w:tcBorders>
              <w:top w:val="nil"/>
              <w:left w:val="single" w:sz="4" w:space="0" w:color="auto"/>
              <w:bottom w:val="nil"/>
              <w:right w:val="single" w:sz="4" w:space="0" w:color="auto"/>
            </w:tcBorders>
            <w:shd w:val="clear" w:color="auto" w:fill="auto"/>
            <w:vAlign w:val="center"/>
            <w:hideMark/>
          </w:tcPr>
          <w:p w14:paraId="713B1B22"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Zhang, J., Ade, P. A. R., Mauskopf, P., Moncelsi, L., Savini, G., and Whitehouse, N., New Artificial Dielectric Metamaterial and its Application as a Terahertz Antireflection Coating, Appl. Opt. 48, 35, 6635, 2010 [10.1364/AO.48.006635] [5 citations]</w:t>
            </w:r>
          </w:p>
        </w:tc>
      </w:tr>
      <w:tr w:rsidR="008B4713" w:rsidRPr="007C3701" w14:paraId="45EC34E1" w14:textId="77777777" w:rsidTr="00CF1052">
        <w:trPr>
          <w:trHeight w:val="606"/>
        </w:trPr>
        <w:tc>
          <w:tcPr>
            <w:tcW w:w="551" w:type="dxa"/>
            <w:tcBorders>
              <w:top w:val="nil"/>
              <w:left w:val="single" w:sz="4" w:space="0" w:color="auto"/>
              <w:bottom w:val="nil"/>
              <w:right w:val="nil"/>
            </w:tcBorders>
            <w:shd w:val="clear" w:color="auto" w:fill="auto"/>
            <w:noWrap/>
            <w:vAlign w:val="center"/>
            <w:hideMark/>
          </w:tcPr>
          <w:p w14:paraId="4C0CCD6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02</w:t>
            </w:r>
          </w:p>
        </w:tc>
        <w:tc>
          <w:tcPr>
            <w:tcW w:w="9225" w:type="dxa"/>
            <w:tcBorders>
              <w:top w:val="nil"/>
              <w:left w:val="single" w:sz="4" w:space="0" w:color="auto"/>
              <w:bottom w:val="nil"/>
              <w:right w:val="single" w:sz="4" w:space="0" w:color="auto"/>
            </w:tcBorders>
            <w:shd w:val="clear" w:color="auto" w:fill="auto"/>
            <w:vAlign w:val="center"/>
            <w:hideMark/>
          </w:tcPr>
          <w:p w14:paraId="2230D1C5"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Doyle, S., Mauskopf, P., Naylon, J., Porch, A, and Dunscombe, C., Lumped Element Kinetic Inductance Detectors, Journal of Low Temperature Physics, 151, 530, 2008 [10.1007/s10909-007-9685-2] [68 citations in Google Scholar]</w:t>
            </w:r>
          </w:p>
        </w:tc>
      </w:tr>
      <w:tr w:rsidR="008B4713" w:rsidRPr="007C3701" w14:paraId="1D9999F7" w14:textId="77777777" w:rsidTr="00CF1052">
        <w:trPr>
          <w:trHeight w:val="714"/>
        </w:trPr>
        <w:tc>
          <w:tcPr>
            <w:tcW w:w="551" w:type="dxa"/>
            <w:tcBorders>
              <w:top w:val="nil"/>
              <w:left w:val="single" w:sz="4" w:space="0" w:color="auto"/>
              <w:bottom w:val="nil"/>
              <w:right w:val="nil"/>
            </w:tcBorders>
            <w:shd w:val="clear" w:color="auto" w:fill="auto"/>
            <w:noWrap/>
            <w:vAlign w:val="center"/>
            <w:hideMark/>
          </w:tcPr>
          <w:p w14:paraId="11B56C11"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03</w:t>
            </w:r>
          </w:p>
        </w:tc>
        <w:tc>
          <w:tcPr>
            <w:tcW w:w="9225" w:type="dxa"/>
            <w:tcBorders>
              <w:top w:val="nil"/>
              <w:left w:val="single" w:sz="4" w:space="0" w:color="auto"/>
              <w:bottom w:val="nil"/>
              <w:right w:val="single" w:sz="4" w:space="0" w:color="auto"/>
            </w:tcBorders>
            <w:shd w:val="clear" w:color="auto" w:fill="auto"/>
            <w:vAlign w:val="center"/>
            <w:hideMark/>
          </w:tcPr>
          <w:p w14:paraId="77FF70DC"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Wood, K., Doyle, S., Pascale, E., Rowe, S., Hargrave, P., Dunscombe, C., Grainger, W., Papergeorgiou, A., Spencer, L., and Mauskopf, P., KIDCAM, A Passive THz Imager, Proc. IRMMW, 2011 [http://dx.doi.org/10.1109/irmmw-THz.2011.6105184]</w:t>
            </w:r>
          </w:p>
        </w:tc>
      </w:tr>
      <w:tr w:rsidR="008B4713" w:rsidRPr="007C3701" w14:paraId="751C21AE" w14:textId="77777777" w:rsidTr="00CF1052">
        <w:trPr>
          <w:trHeight w:val="529"/>
        </w:trPr>
        <w:tc>
          <w:tcPr>
            <w:tcW w:w="551" w:type="dxa"/>
            <w:tcBorders>
              <w:top w:val="nil"/>
              <w:left w:val="single" w:sz="4" w:space="0" w:color="auto"/>
              <w:bottom w:val="nil"/>
              <w:right w:val="nil"/>
            </w:tcBorders>
            <w:shd w:val="clear" w:color="auto" w:fill="auto"/>
            <w:noWrap/>
            <w:vAlign w:val="center"/>
            <w:hideMark/>
          </w:tcPr>
          <w:p w14:paraId="28B45DE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04</w:t>
            </w:r>
          </w:p>
        </w:tc>
        <w:tc>
          <w:tcPr>
            <w:tcW w:w="9225" w:type="dxa"/>
            <w:tcBorders>
              <w:top w:val="nil"/>
              <w:left w:val="single" w:sz="4" w:space="0" w:color="auto"/>
              <w:bottom w:val="nil"/>
              <w:right w:val="single" w:sz="4" w:space="0" w:color="auto"/>
            </w:tcBorders>
            <w:shd w:val="clear" w:color="auto" w:fill="auto"/>
            <w:vAlign w:val="center"/>
            <w:hideMark/>
          </w:tcPr>
          <w:p w14:paraId="2A82C068"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Dye, S., et al. (68 authors inc. Eales, Gomez), Herschel-ATLAS: Evolution of the 250 μm luminosity function out to z = 0.5, A&amp;A, 518, L10, 2010 [10.1051/0004-6361/201014614] [Eales-2; 36 citations]; Dye was a postdoc at Cardiff at the time.</w:t>
            </w:r>
          </w:p>
        </w:tc>
      </w:tr>
      <w:tr w:rsidR="008B4713" w:rsidRPr="007C3701" w14:paraId="73891BFD"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5345107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05</w:t>
            </w:r>
          </w:p>
        </w:tc>
        <w:tc>
          <w:tcPr>
            <w:tcW w:w="9225" w:type="dxa"/>
            <w:tcBorders>
              <w:top w:val="nil"/>
              <w:left w:val="single" w:sz="4" w:space="0" w:color="auto"/>
              <w:bottom w:val="nil"/>
              <w:right w:val="single" w:sz="4" w:space="0" w:color="auto"/>
            </w:tcBorders>
            <w:shd w:val="clear" w:color="auto" w:fill="auto"/>
            <w:vAlign w:val="center"/>
            <w:hideMark/>
          </w:tcPr>
          <w:p w14:paraId="1B96640E"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Dunne, L. al (41 authors inc. Eales, Gomez), Herschel-ATLAS: rapid evolution of dust in galaxies over the last 5 billion years, MNRAS 417, 1510, 2012 [10.1111/j.1365-2966.2011.19363.x] [Gomez-1; 57 citations]</w:t>
            </w:r>
          </w:p>
        </w:tc>
      </w:tr>
      <w:tr w:rsidR="008B4713" w:rsidRPr="007C3701" w14:paraId="06CF21FE"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6E03ADD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06</w:t>
            </w:r>
          </w:p>
        </w:tc>
        <w:tc>
          <w:tcPr>
            <w:tcW w:w="9225" w:type="dxa"/>
            <w:tcBorders>
              <w:top w:val="nil"/>
              <w:left w:val="single" w:sz="4" w:space="0" w:color="auto"/>
              <w:bottom w:val="nil"/>
              <w:right w:val="single" w:sz="4" w:space="0" w:color="auto"/>
            </w:tcBorders>
            <w:shd w:val="clear" w:color="auto" w:fill="auto"/>
            <w:vAlign w:val="center"/>
            <w:hideMark/>
          </w:tcPr>
          <w:p w14:paraId="1E3232AF"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Ford, G. P. et al. (20 authors inc. Gear, Gomez), Herschel exploitation of local galaxy Andromeda (HELGA) III: the star formation law in M31, Ap. J. 769, 55, 2013 [10.1088/0004-637X/769/1/55 ] [Gear-4; 1 citation]</w:t>
            </w:r>
          </w:p>
        </w:tc>
      </w:tr>
      <w:tr w:rsidR="008B4713" w:rsidRPr="007C3701" w14:paraId="3F779475"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5357CC8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07</w:t>
            </w:r>
          </w:p>
        </w:tc>
        <w:tc>
          <w:tcPr>
            <w:tcW w:w="9225" w:type="dxa"/>
            <w:tcBorders>
              <w:top w:val="nil"/>
              <w:left w:val="single" w:sz="4" w:space="0" w:color="auto"/>
              <w:bottom w:val="nil"/>
              <w:right w:val="single" w:sz="4" w:space="0" w:color="auto"/>
            </w:tcBorders>
            <w:shd w:val="clear" w:color="auto" w:fill="auto"/>
            <w:vAlign w:val="center"/>
            <w:hideMark/>
          </w:tcPr>
          <w:p w14:paraId="6A4DA31E"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Gomez, H. L. et al. (16 authors inc. Gear), Dust in historical Galactic Type Ia supernova remnants with Herschel, MNRAS 420, 3557, 2012 [10.1111/j.1365-2966.2011.20272.x] [Gomez-3; 15 citations]</w:t>
            </w:r>
          </w:p>
        </w:tc>
      </w:tr>
      <w:tr w:rsidR="008B4713" w:rsidRPr="007C3701" w14:paraId="205D6F11"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69872F2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08</w:t>
            </w:r>
          </w:p>
        </w:tc>
        <w:tc>
          <w:tcPr>
            <w:tcW w:w="9225" w:type="dxa"/>
            <w:tcBorders>
              <w:top w:val="nil"/>
              <w:left w:val="single" w:sz="4" w:space="0" w:color="auto"/>
              <w:bottom w:val="nil"/>
              <w:right w:val="single" w:sz="4" w:space="0" w:color="auto"/>
            </w:tcBorders>
            <w:shd w:val="clear" w:color="auto" w:fill="auto"/>
            <w:vAlign w:val="center"/>
            <w:hideMark/>
          </w:tcPr>
          <w:p w14:paraId="022A0062"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André, Ph. et al, [57 authors inc. Ade, Griffin], From filamentary clouds to prestellar cores to the stellar IMF: Initial highlights from the Herschel Gould Belt survey, A&amp;A 518, L02, 2010 [10.1051/0004-6361/201014666] [Griffin-4; 216 citations]</w:t>
            </w:r>
          </w:p>
        </w:tc>
      </w:tr>
      <w:tr w:rsidR="008B4713" w:rsidRPr="007C3701" w14:paraId="1A0863BC"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3B7AB34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09</w:t>
            </w:r>
          </w:p>
        </w:tc>
        <w:tc>
          <w:tcPr>
            <w:tcW w:w="9225" w:type="dxa"/>
            <w:tcBorders>
              <w:top w:val="nil"/>
              <w:left w:val="single" w:sz="4" w:space="0" w:color="auto"/>
              <w:bottom w:val="nil"/>
              <w:right w:val="single" w:sz="4" w:space="0" w:color="auto"/>
            </w:tcBorders>
            <w:shd w:val="clear" w:color="auto" w:fill="auto"/>
            <w:vAlign w:val="center"/>
            <w:hideMark/>
          </w:tcPr>
          <w:p w14:paraId="6D3B6115" w14:textId="525C9FE6"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A</w:t>
            </w:r>
            <w:r w:rsidR="00970D15">
              <w:rPr>
                <w:rFonts w:ascii="Calibri" w:eastAsia="Times New Roman" w:hAnsi="Calibri" w:cs="Calibri"/>
                <w:color w:val="000000"/>
                <w:lang w:eastAsia="en-GB"/>
              </w:rPr>
              <w:t xml:space="preserve">stronomy and Astrophysics (journal). </w:t>
            </w:r>
            <w:hyperlink r:id="rId148" w:history="1">
              <w:r w:rsidR="00970D15" w:rsidRPr="000562AF">
                <w:rPr>
                  <w:rStyle w:val="Hyperlink"/>
                  <w:rFonts w:ascii="Calibri" w:eastAsia="Times New Roman" w:hAnsi="Calibri" w:cs="Calibri"/>
                  <w:lang w:eastAsia="en-GB"/>
                </w:rPr>
                <w:t>https://www.aanda.org/</w:t>
              </w:r>
            </w:hyperlink>
            <w:r w:rsidR="00970D15">
              <w:rPr>
                <w:rFonts w:ascii="Calibri" w:eastAsia="Times New Roman" w:hAnsi="Calibri" w:cs="Calibri"/>
                <w:color w:val="000000"/>
                <w:lang w:eastAsia="en-GB"/>
              </w:rPr>
              <w:t xml:space="preserve"> </w:t>
            </w:r>
            <w:r w:rsidR="00D92981">
              <w:rPr>
                <w:rFonts w:ascii="Calibri" w:eastAsia="Times New Roman" w:hAnsi="Calibri" w:cs="Calibri"/>
                <w:color w:val="000000"/>
                <w:lang w:eastAsia="en-GB"/>
              </w:rPr>
              <w:t>(accessed 4 September 2019)</w:t>
            </w:r>
          </w:p>
        </w:tc>
      </w:tr>
      <w:tr w:rsidR="008B4713" w:rsidRPr="007C3701" w14:paraId="6CF6BE15"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4EE6D59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10</w:t>
            </w:r>
          </w:p>
        </w:tc>
        <w:tc>
          <w:tcPr>
            <w:tcW w:w="9225" w:type="dxa"/>
            <w:tcBorders>
              <w:top w:val="nil"/>
              <w:left w:val="single" w:sz="4" w:space="0" w:color="auto"/>
              <w:bottom w:val="nil"/>
              <w:right w:val="single" w:sz="4" w:space="0" w:color="auto"/>
            </w:tcBorders>
            <w:shd w:val="clear" w:color="auto" w:fill="auto"/>
            <w:vAlign w:val="center"/>
            <w:hideMark/>
          </w:tcPr>
          <w:p w14:paraId="089C3DAD" w14:textId="466F0E2D"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SPIE </w:t>
            </w:r>
            <w:r w:rsidR="00270F16">
              <w:rPr>
                <w:rFonts w:ascii="Calibri" w:eastAsia="Times New Roman" w:hAnsi="Calibri" w:cs="Calibri"/>
                <w:color w:val="000000"/>
                <w:lang w:eastAsia="en-GB"/>
              </w:rPr>
              <w:t xml:space="preserve">(journal). </w:t>
            </w:r>
            <w:hyperlink r:id="rId149" w:history="1">
              <w:r w:rsidR="00270F16" w:rsidRPr="000562AF">
                <w:rPr>
                  <w:rStyle w:val="Hyperlink"/>
                  <w:rFonts w:ascii="Calibri" w:eastAsia="Times New Roman" w:hAnsi="Calibri" w:cs="Calibri"/>
                  <w:lang w:eastAsia="en-GB"/>
                </w:rPr>
                <w:t>https://spie.org/</w:t>
              </w:r>
            </w:hyperlink>
            <w:r w:rsidR="00270F16">
              <w:rPr>
                <w:rFonts w:ascii="Calibri" w:eastAsia="Times New Roman" w:hAnsi="Calibri" w:cs="Calibri"/>
                <w:color w:val="000000"/>
                <w:lang w:eastAsia="en-GB"/>
              </w:rPr>
              <w:t xml:space="preserve"> </w:t>
            </w:r>
            <w:r w:rsidR="00D92981">
              <w:rPr>
                <w:rFonts w:ascii="Calibri" w:eastAsia="Times New Roman" w:hAnsi="Calibri" w:cs="Calibri"/>
                <w:color w:val="000000"/>
                <w:lang w:eastAsia="en-GB"/>
              </w:rPr>
              <w:t>(accessed 4 September 2019)</w:t>
            </w:r>
          </w:p>
        </w:tc>
      </w:tr>
      <w:tr w:rsidR="008B4713" w:rsidRPr="007C3701" w14:paraId="28FA03CF"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50E71A3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11</w:t>
            </w:r>
          </w:p>
        </w:tc>
        <w:tc>
          <w:tcPr>
            <w:tcW w:w="9225" w:type="dxa"/>
            <w:tcBorders>
              <w:top w:val="nil"/>
              <w:left w:val="single" w:sz="4" w:space="0" w:color="auto"/>
              <w:bottom w:val="nil"/>
              <w:right w:val="single" w:sz="4" w:space="0" w:color="auto"/>
            </w:tcBorders>
            <w:shd w:val="clear" w:color="auto" w:fill="auto"/>
            <w:vAlign w:val="center"/>
            <w:hideMark/>
          </w:tcPr>
          <w:p w14:paraId="4CE5DA71" w14:textId="2D7FA319"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Applied Optics </w:t>
            </w:r>
            <w:r w:rsidR="00270F16">
              <w:rPr>
                <w:rFonts w:ascii="Calibri" w:eastAsia="Times New Roman" w:hAnsi="Calibri" w:cs="Calibri"/>
                <w:color w:val="000000"/>
                <w:lang w:eastAsia="en-GB"/>
              </w:rPr>
              <w:t>(</w:t>
            </w:r>
            <w:r w:rsidRPr="007C3701">
              <w:rPr>
                <w:rFonts w:ascii="Calibri" w:eastAsia="Times New Roman" w:hAnsi="Calibri" w:cs="Calibri"/>
                <w:color w:val="000000"/>
                <w:lang w:eastAsia="en-GB"/>
              </w:rPr>
              <w:t>journal</w:t>
            </w:r>
            <w:r w:rsidR="00270F16">
              <w:rPr>
                <w:rFonts w:ascii="Calibri" w:eastAsia="Times New Roman" w:hAnsi="Calibri" w:cs="Calibri"/>
                <w:color w:val="000000"/>
                <w:lang w:eastAsia="en-GB"/>
              </w:rPr>
              <w:t>)</w:t>
            </w:r>
            <w:r w:rsidRPr="007C3701">
              <w:rPr>
                <w:rFonts w:ascii="Calibri" w:eastAsia="Times New Roman" w:hAnsi="Calibri" w:cs="Calibri"/>
                <w:color w:val="000000"/>
                <w:lang w:eastAsia="en-GB"/>
              </w:rPr>
              <w:t xml:space="preserve"> </w:t>
            </w:r>
            <w:hyperlink r:id="rId150" w:history="1">
              <w:r w:rsidR="00270F16" w:rsidRPr="000562AF">
                <w:rPr>
                  <w:rStyle w:val="Hyperlink"/>
                  <w:rFonts w:ascii="Calibri" w:eastAsia="Times New Roman" w:hAnsi="Calibri" w:cs="Calibri"/>
                  <w:lang w:eastAsia="en-GB"/>
                </w:rPr>
                <w:t>https://www.osapublishing.org/ao/home.cfm</w:t>
              </w:r>
            </w:hyperlink>
            <w:r w:rsidR="00270F16">
              <w:rPr>
                <w:rFonts w:ascii="Calibri" w:eastAsia="Times New Roman" w:hAnsi="Calibri" w:cs="Calibri"/>
                <w:color w:val="000000"/>
                <w:lang w:eastAsia="en-GB"/>
              </w:rPr>
              <w:t xml:space="preserve"> </w:t>
            </w:r>
            <w:r w:rsidR="00D92981">
              <w:rPr>
                <w:rFonts w:ascii="Calibri" w:eastAsia="Times New Roman" w:hAnsi="Calibri" w:cs="Calibri"/>
                <w:color w:val="000000"/>
                <w:lang w:eastAsia="en-GB"/>
              </w:rPr>
              <w:t>(accessed 4 September 2019)</w:t>
            </w:r>
          </w:p>
        </w:tc>
      </w:tr>
      <w:tr w:rsidR="008B4713" w:rsidRPr="007C3701" w14:paraId="71768A2E"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1A70DF1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12</w:t>
            </w:r>
          </w:p>
        </w:tc>
        <w:tc>
          <w:tcPr>
            <w:tcW w:w="9225" w:type="dxa"/>
            <w:tcBorders>
              <w:top w:val="nil"/>
              <w:left w:val="single" w:sz="4" w:space="0" w:color="auto"/>
              <w:bottom w:val="nil"/>
              <w:right w:val="single" w:sz="4" w:space="0" w:color="auto"/>
            </w:tcBorders>
            <w:shd w:val="clear" w:color="auto" w:fill="auto"/>
            <w:vAlign w:val="center"/>
            <w:hideMark/>
          </w:tcPr>
          <w:p w14:paraId="772C16E0" w14:textId="14A0CC41"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International Society of Infrared Millimeter and Terahertz Waves website: </w:t>
            </w:r>
            <w:hyperlink r:id="rId151" w:history="1">
              <w:r w:rsidR="00270F16" w:rsidRPr="000562AF">
                <w:rPr>
                  <w:rStyle w:val="Hyperlink"/>
                  <w:rFonts w:ascii="Calibri" w:eastAsia="Times New Roman" w:hAnsi="Calibri" w:cs="Calibri"/>
                  <w:lang w:eastAsia="en-GB"/>
                </w:rPr>
                <w:t>http://www.irmmw-thz.org/</w:t>
              </w:r>
            </w:hyperlink>
            <w:r w:rsidR="00270F16">
              <w:rPr>
                <w:rFonts w:ascii="Calibri" w:eastAsia="Times New Roman" w:hAnsi="Calibri" w:cs="Calibri"/>
                <w:color w:val="000000"/>
                <w:lang w:eastAsia="en-GB"/>
              </w:rPr>
              <w:t xml:space="preserve"> </w:t>
            </w:r>
            <w:r w:rsidR="00D92981">
              <w:rPr>
                <w:rFonts w:ascii="Calibri" w:eastAsia="Times New Roman" w:hAnsi="Calibri" w:cs="Calibri"/>
                <w:color w:val="000000"/>
                <w:lang w:eastAsia="en-GB"/>
              </w:rPr>
              <w:t>(accessed 4 September 2019)</w:t>
            </w:r>
          </w:p>
        </w:tc>
      </w:tr>
      <w:tr w:rsidR="008B4713" w:rsidRPr="007C3701" w14:paraId="757864BA"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6B9FFBD2"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13</w:t>
            </w:r>
          </w:p>
        </w:tc>
        <w:tc>
          <w:tcPr>
            <w:tcW w:w="9225" w:type="dxa"/>
            <w:tcBorders>
              <w:top w:val="nil"/>
              <w:left w:val="single" w:sz="4" w:space="0" w:color="auto"/>
              <w:bottom w:val="nil"/>
              <w:right w:val="single" w:sz="4" w:space="0" w:color="auto"/>
            </w:tcBorders>
            <w:shd w:val="clear" w:color="auto" w:fill="auto"/>
            <w:vAlign w:val="center"/>
            <w:hideMark/>
          </w:tcPr>
          <w:p w14:paraId="738CA3E4" w14:textId="77C888BD" w:rsidR="008B4713" w:rsidRPr="007C3701" w:rsidRDefault="00840E29"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Royal Astronomical Society. </w:t>
            </w:r>
            <w:hyperlink r:id="rId152" w:history="1">
              <w:r w:rsidR="00D92981" w:rsidRPr="000562AF">
                <w:rPr>
                  <w:rStyle w:val="Hyperlink"/>
                  <w:rFonts w:ascii="Calibri" w:eastAsia="Times New Roman" w:hAnsi="Calibri" w:cs="Calibri"/>
                  <w:lang w:eastAsia="en-GB"/>
                </w:rPr>
                <w:t>https://academic.oup.com/mnras</w:t>
              </w:r>
            </w:hyperlink>
            <w:r w:rsidR="00D92981">
              <w:rPr>
                <w:rFonts w:ascii="Calibri" w:eastAsia="Times New Roman" w:hAnsi="Calibri" w:cs="Calibri"/>
                <w:color w:val="000000"/>
                <w:lang w:eastAsia="en-GB"/>
              </w:rPr>
              <w:t xml:space="preserve"> (accessed 4 September 2019)</w:t>
            </w:r>
          </w:p>
        </w:tc>
      </w:tr>
      <w:tr w:rsidR="008B4713" w:rsidRPr="007C3701" w14:paraId="3FB9F6D1"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26BD1A0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14</w:t>
            </w:r>
          </w:p>
        </w:tc>
        <w:tc>
          <w:tcPr>
            <w:tcW w:w="9225" w:type="dxa"/>
            <w:tcBorders>
              <w:top w:val="nil"/>
              <w:left w:val="single" w:sz="4" w:space="0" w:color="auto"/>
              <w:bottom w:val="nil"/>
              <w:right w:val="single" w:sz="4" w:space="0" w:color="auto"/>
            </w:tcBorders>
            <w:shd w:val="clear" w:color="auto" w:fill="auto"/>
            <w:vAlign w:val="center"/>
            <w:hideMark/>
          </w:tcPr>
          <w:p w14:paraId="3F9B312A" w14:textId="6332C48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Herschel Outreach Grant. </w:t>
            </w:r>
            <w:hyperlink r:id="rId153" w:history="1">
              <w:r w:rsidR="00D92981" w:rsidRPr="000562AF">
                <w:rPr>
                  <w:rStyle w:val="Hyperlink"/>
                  <w:rFonts w:ascii="Calibri" w:eastAsia="Times New Roman" w:hAnsi="Calibri" w:cs="Calibri"/>
                  <w:lang w:eastAsia="en-GB"/>
                </w:rPr>
                <w:t>https://gtr.ukri.org/projects?ref=ST%2FH000453%2F1</w:t>
              </w:r>
            </w:hyperlink>
            <w:r w:rsidR="00D92981">
              <w:rPr>
                <w:rFonts w:ascii="Calibri" w:eastAsia="Times New Roman" w:hAnsi="Calibri" w:cs="Calibri"/>
                <w:color w:val="000000"/>
                <w:lang w:eastAsia="en-GB"/>
              </w:rPr>
              <w:t xml:space="preserve"> (accessed 4 September 2019)</w:t>
            </w:r>
          </w:p>
        </w:tc>
      </w:tr>
      <w:tr w:rsidR="008B4713" w:rsidRPr="007C3701" w14:paraId="60553ADC"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5C3E929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15</w:t>
            </w:r>
          </w:p>
        </w:tc>
        <w:tc>
          <w:tcPr>
            <w:tcW w:w="9225" w:type="dxa"/>
            <w:tcBorders>
              <w:top w:val="nil"/>
              <w:left w:val="single" w:sz="4" w:space="0" w:color="auto"/>
              <w:bottom w:val="nil"/>
              <w:right w:val="single" w:sz="4" w:space="0" w:color="auto"/>
            </w:tcBorders>
            <w:shd w:val="clear" w:color="auto" w:fill="auto"/>
            <w:vAlign w:val="center"/>
            <w:hideMark/>
          </w:tcPr>
          <w:p w14:paraId="678B269D" w14:textId="2DAA5147" w:rsidR="008B4713" w:rsidRPr="007C3701" w:rsidRDefault="00D92981"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Herschel Project. </w:t>
            </w:r>
            <w:hyperlink r:id="rId154" w:history="1">
              <w:r w:rsidRPr="000562AF">
                <w:rPr>
                  <w:rStyle w:val="Hyperlink"/>
                  <w:rFonts w:ascii="Calibri" w:eastAsia="Times New Roman" w:hAnsi="Calibri" w:cs="Calibri"/>
                  <w:lang w:eastAsia="en-GB"/>
                </w:rPr>
                <w:t>http://herschel.cf.ac.uk/</w:t>
              </w:r>
            </w:hyperlink>
            <w:r>
              <w:rPr>
                <w:rFonts w:ascii="Calibri" w:eastAsia="Times New Roman" w:hAnsi="Calibri" w:cs="Calibri"/>
                <w:color w:val="000000"/>
                <w:lang w:eastAsia="en-GB"/>
              </w:rPr>
              <w:t xml:space="preserve"> (accessed 4 September 2019)</w:t>
            </w:r>
          </w:p>
        </w:tc>
      </w:tr>
      <w:tr w:rsidR="008B4713" w:rsidRPr="007C3701" w14:paraId="76C8466A"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40C0045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16</w:t>
            </w:r>
          </w:p>
        </w:tc>
        <w:tc>
          <w:tcPr>
            <w:tcW w:w="9225" w:type="dxa"/>
            <w:tcBorders>
              <w:top w:val="nil"/>
              <w:left w:val="single" w:sz="4" w:space="0" w:color="auto"/>
              <w:bottom w:val="nil"/>
              <w:right w:val="single" w:sz="4" w:space="0" w:color="auto"/>
            </w:tcBorders>
            <w:shd w:val="clear" w:color="auto" w:fill="auto"/>
            <w:vAlign w:val="center"/>
            <w:hideMark/>
          </w:tcPr>
          <w:p w14:paraId="2173E942" w14:textId="79FCC949" w:rsidR="008B4713" w:rsidRPr="007C3701" w:rsidRDefault="00D92981" w:rsidP="004E0087">
            <w:pPr>
              <w:spacing w:after="0" w:line="240" w:lineRule="auto"/>
              <w:rPr>
                <w:rFonts w:ascii="Calibri" w:eastAsia="Times New Roman" w:hAnsi="Calibri" w:cs="Calibri"/>
                <w:color w:val="0563C1"/>
                <w:u w:val="single"/>
                <w:lang w:eastAsia="en-GB"/>
              </w:rPr>
            </w:pPr>
            <w:r>
              <w:t xml:space="preserve">Grant page. </w:t>
            </w:r>
            <w:hyperlink r:id="rId155" w:history="1">
              <w:r w:rsidRPr="000562AF">
                <w:rPr>
                  <w:rStyle w:val="Hyperlink"/>
                  <w:rFonts w:ascii="Calibri" w:eastAsia="Times New Roman" w:hAnsi="Calibri" w:cs="Calibri"/>
                  <w:lang w:eastAsia="en-GB"/>
                </w:rPr>
                <w:t>https://gtr.ukri.org/person/AC6D77BC-8430-4ECA-A5A6-B17027410E71/</w:t>
              </w:r>
            </w:hyperlink>
            <w:r>
              <w:rPr>
                <w:rFonts w:ascii="Calibri" w:eastAsia="Times New Roman" w:hAnsi="Calibri" w:cs="Calibri"/>
                <w:color w:val="0563C1"/>
                <w:u w:val="single"/>
                <w:lang w:eastAsia="en-GB"/>
              </w:rPr>
              <w:t xml:space="preserve"> </w:t>
            </w:r>
            <w:r>
              <w:rPr>
                <w:rFonts w:ascii="Calibri" w:eastAsia="Times New Roman" w:hAnsi="Calibri" w:cs="Calibri"/>
                <w:color w:val="000000"/>
                <w:lang w:eastAsia="en-GB"/>
              </w:rPr>
              <w:t>(accessed 4 September 2019)</w:t>
            </w:r>
          </w:p>
        </w:tc>
      </w:tr>
      <w:tr w:rsidR="008B4713" w:rsidRPr="007C3701" w14:paraId="119594C8"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7C424E9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17</w:t>
            </w:r>
          </w:p>
        </w:tc>
        <w:tc>
          <w:tcPr>
            <w:tcW w:w="9225" w:type="dxa"/>
            <w:tcBorders>
              <w:top w:val="nil"/>
              <w:left w:val="single" w:sz="4" w:space="0" w:color="auto"/>
              <w:bottom w:val="nil"/>
              <w:right w:val="single" w:sz="4" w:space="0" w:color="auto"/>
            </w:tcBorders>
            <w:shd w:val="clear" w:color="auto" w:fill="auto"/>
            <w:vAlign w:val="center"/>
            <w:hideMark/>
          </w:tcPr>
          <w:p w14:paraId="16CEAB7D" w14:textId="71C2F412" w:rsidR="008B4713" w:rsidRPr="007C3701" w:rsidRDefault="00D92981" w:rsidP="004E0087">
            <w:pPr>
              <w:spacing w:after="0" w:line="240" w:lineRule="auto"/>
              <w:rPr>
                <w:rFonts w:ascii="Calibri" w:eastAsia="Times New Roman" w:hAnsi="Calibri" w:cs="Calibri"/>
                <w:color w:val="0563C1"/>
                <w:u w:val="single"/>
                <w:lang w:eastAsia="en-GB"/>
              </w:rPr>
            </w:pPr>
            <w:r>
              <w:t xml:space="preserve">Grant page. </w:t>
            </w:r>
            <w:hyperlink r:id="rId156" w:history="1">
              <w:r w:rsidR="008B4713" w:rsidRPr="007C3701">
                <w:rPr>
                  <w:rFonts w:ascii="Calibri" w:eastAsia="Times New Roman" w:hAnsi="Calibri" w:cs="Calibri"/>
                  <w:color w:val="0563C1"/>
                  <w:u w:val="single"/>
                  <w:lang w:eastAsia="en-GB"/>
                </w:rPr>
                <w:t>https://gtr.ukri.org/projects?ref=ST%2FJ001538%2F1</w:t>
              </w:r>
            </w:hyperlink>
            <w:r>
              <w:rPr>
                <w:rFonts w:ascii="Calibri" w:eastAsia="Times New Roman" w:hAnsi="Calibri" w:cs="Calibri"/>
                <w:color w:val="0563C1"/>
                <w:u w:val="single"/>
                <w:lang w:eastAsia="en-GB"/>
              </w:rPr>
              <w:t xml:space="preserve"> </w:t>
            </w:r>
            <w:r>
              <w:rPr>
                <w:rFonts w:ascii="Calibri" w:eastAsia="Times New Roman" w:hAnsi="Calibri" w:cs="Calibri"/>
                <w:color w:val="000000"/>
                <w:lang w:eastAsia="en-GB"/>
              </w:rPr>
              <w:t>(accessed 4 September 2019)</w:t>
            </w:r>
          </w:p>
        </w:tc>
      </w:tr>
      <w:tr w:rsidR="008B4713" w:rsidRPr="007C3701" w14:paraId="4A782BB0"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3279833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18</w:t>
            </w:r>
          </w:p>
        </w:tc>
        <w:tc>
          <w:tcPr>
            <w:tcW w:w="9225" w:type="dxa"/>
            <w:tcBorders>
              <w:top w:val="nil"/>
              <w:left w:val="single" w:sz="4" w:space="0" w:color="auto"/>
              <w:bottom w:val="nil"/>
              <w:right w:val="single" w:sz="4" w:space="0" w:color="auto"/>
            </w:tcBorders>
            <w:shd w:val="clear" w:color="auto" w:fill="auto"/>
            <w:vAlign w:val="center"/>
            <w:hideMark/>
          </w:tcPr>
          <w:p w14:paraId="7AAC990B" w14:textId="5F1A4ECC" w:rsidR="008B4713" w:rsidRPr="007C3701" w:rsidRDefault="00D92981" w:rsidP="004E0087">
            <w:pPr>
              <w:spacing w:after="0" w:line="240" w:lineRule="auto"/>
              <w:rPr>
                <w:rFonts w:ascii="Calibri" w:eastAsia="Times New Roman" w:hAnsi="Calibri" w:cs="Calibri"/>
                <w:color w:val="0563C1"/>
                <w:u w:val="single"/>
                <w:lang w:eastAsia="en-GB"/>
              </w:rPr>
            </w:pPr>
            <w:r>
              <w:t xml:space="preserve">Grant page. </w:t>
            </w:r>
            <w:hyperlink r:id="rId157" w:history="1">
              <w:r w:rsidR="008B4713" w:rsidRPr="007C3701">
                <w:rPr>
                  <w:rFonts w:ascii="Calibri" w:eastAsia="Times New Roman" w:hAnsi="Calibri" w:cs="Calibri"/>
                  <w:color w:val="0563C1"/>
                  <w:u w:val="single"/>
                  <w:lang w:eastAsia="en-GB"/>
                </w:rPr>
                <w:t>https://gtr.ukri.org/person/E687B953-614E-4FAA-BF68-6692A1038016</w:t>
              </w:r>
            </w:hyperlink>
            <w:r>
              <w:rPr>
                <w:rFonts w:ascii="Calibri" w:eastAsia="Times New Roman" w:hAnsi="Calibri" w:cs="Calibri"/>
                <w:color w:val="0563C1"/>
                <w:u w:val="single"/>
                <w:lang w:eastAsia="en-GB"/>
              </w:rPr>
              <w:t xml:space="preserve"> </w:t>
            </w:r>
            <w:r>
              <w:rPr>
                <w:rFonts w:ascii="Calibri" w:eastAsia="Times New Roman" w:hAnsi="Calibri" w:cs="Calibri"/>
                <w:color w:val="000000"/>
                <w:lang w:eastAsia="en-GB"/>
              </w:rPr>
              <w:t>(accessed 4 September 2019)</w:t>
            </w:r>
          </w:p>
        </w:tc>
      </w:tr>
      <w:tr w:rsidR="008B4713" w:rsidRPr="007C3701" w14:paraId="3D1A61C6"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7F30DFF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19</w:t>
            </w:r>
          </w:p>
        </w:tc>
        <w:tc>
          <w:tcPr>
            <w:tcW w:w="9225" w:type="dxa"/>
            <w:tcBorders>
              <w:top w:val="nil"/>
              <w:left w:val="single" w:sz="4" w:space="0" w:color="auto"/>
              <w:bottom w:val="nil"/>
              <w:right w:val="single" w:sz="4" w:space="0" w:color="auto"/>
            </w:tcBorders>
            <w:shd w:val="clear" w:color="auto" w:fill="auto"/>
            <w:vAlign w:val="center"/>
            <w:hideMark/>
          </w:tcPr>
          <w:p w14:paraId="110D0F8D" w14:textId="0F4DD67B" w:rsidR="008B4713" w:rsidRPr="007C3701" w:rsidRDefault="00D92981" w:rsidP="004E0087">
            <w:pPr>
              <w:spacing w:after="0" w:line="240" w:lineRule="auto"/>
              <w:rPr>
                <w:rFonts w:ascii="Calibri" w:eastAsia="Times New Roman" w:hAnsi="Calibri" w:cs="Calibri"/>
                <w:color w:val="0563C1"/>
                <w:u w:val="single"/>
                <w:lang w:eastAsia="en-GB"/>
              </w:rPr>
            </w:pPr>
            <w:r>
              <w:t xml:space="preserve">Grant page. </w:t>
            </w:r>
            <w:hyperlink r:id="rId158" w:history="1">
              <w:r w:rsidR="008B4713" w:rsidRPr="007C3701">
                <w:rPr>
                  <w:rFonts w:ascii="Calibri" w:eastAsia="Times New Roman" w:hAnsi="Calibri" w:cs="Calibri"/>
                  <w:color w:val="0563C1"/>
                  <w:u w:val="single"/>
                  <w:lang w:eastAsia="en-GB"/>
                </w:rPr>
                <w:t>https://gtr.ukri.org/person/2A5E4786-2B17-44FA-ABC8-9F0223F188DA</w:t>
              </w:r>
            </w:hyperlink>
            <w:r>
              <w:rPr>
                <w:rFonts w:ascii="Calibri" w:eastAsia="Times New Roman" w:hAnsi="Calibri" w:cs="Calibri"/>
                <w:color w:val="0563C1"/>
                <w:u w:val="single"/>
                <w:lang w:eastAsia="en-GB"/>
              </w:rPr>
              <w:t xml:space="preserve"> </w:t>
            </w:r>
            <w:r>
              <w:rPr>
                <w:rFonts w:ascii="Calibri" w:eastAsia="Times New Roman" w:hAnsi="Calibri" w:cs="Calibri"/>
                <w:color w:val="000000"/>
                <w:lang w:eastAsia="en-GB"/>
              </w:rPr>
              <w:t>(accessed 4 September 2019)</w:t>
            </w:r>
          </w:p>
        </w:tc>
      </w:tr>
      <w:tr w:rsidR="008B4713" w:rsidRPr="007C3701" w14:paraId="07FA80AA"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3825C2B2"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20</w:t>
            </w:r>
          </w:p>
        </w:tc>
        <w:tc>
          <w:tcPr>
            <w:tcW w:w="9225" w:type="dxa"/>
            <w:tcBorders>
              <w:top w:val="nil"/>
              <w:left w:val="single" w:sz="4" w:space="0" w:color="auto"/>
              <w:bottom w:val="nil"/>
              <w:right w:val="single" w:sz="4" w:space="0" w:color="auto"/>
            </w:tcBorders>
            <w:shd w:val="clear" w:color="auto" w:fill="auto"/>
            <w:vAlign w:val="center"/>
            <w:hideMark/>
          </w:tcPr>
          <w:p w14:paraId="1BAAF15F" w14:textId="3829F584" w:rsidR="008B4713" w:rsidRPr="007C3701" w:rsidRDefault="00D92981" w:rsidP="004E0087">
            <w:pPr>
              <w:spacing w:after="0" w:line="240" w:lineRule="auto"/>
              <w:rPr>
                <w:rFonts w:ascii="Calibri" w:eastAsia="Times New Roman" w:hAnsi="Calibri" w:cs="Calibri"/>
                <w:color w:val="0563C1"/>
                <w:u w:val="single"/>
                <w:lang w:eastAsia="en-GB"/>
              </w:rPr>
            </w:pPr>
            <w:r>
              <w:t xml:space="preserve">Grant page. </w:t>
            </w:r>
            <w:hyperlink r:id="rId159" w:history="1">
              <w:r w:rsidR="008B4713" w:rsidRPr="007C3701">
                <w:rPr>
                  <w:rFonts w:ascii="Calibri" w:eastAsia="Times New Roman" w:hAnsi="Calibri" w:cs="Calibri"/>
                  <w:color w:val="0563C1"/>
                  <w:u w:val="single"/>
                  <w:lang w:eastAsia="en-GB"/>
                </w:rPr>
                <w:t>https://gtr.ukri.org/projects?ref=PP%2FD001048%2F1</w:t>
              </w:r>
            </w:hyperlink>
            <w:r>
              <w:rPr>
                <w:rFonts w:ascii="Calibri" w:eastAsia="Times New Roman" w:hAnsi="Calibri" w:cs="Calibri"/>
                <w:color w:val="0563C1"/>
                <w:u w:val="single"/>
                <w:lang w:eastAsia="en-GB"/>
              </w:rPr>
              <w:t xml:space="preserve"> </w:t>
            </w:r>
            <w:r>
              <w:rPr>
                <w:rFonts w:ascii="Calibri" w:eastAsia="Times New Roman" w:hAnsi="Calibri" w:cs="Calibri"/>
                <w:color w:val="000000"/>
                <w:lang w:eastAsia="en-GB"/>
              </w:rPr>
              <w:t>(accessed 4 September 2019)</w:t>
            </w:r>
          </w:p>
        </w:tc>
      </w:tr>
      <w:tr w:rsidR="008B4713" w:rsidRPr="007C3701" w14:paraId="31D9AE7A"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3026A13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21</w:t>
            </w:r>
          </w:p>
        </w:tc>
        <w:tc>
          <w:tcPr>
            <w:tcW w:w="9225" w:type="dxa"/>
            <w:tcBorders>
              <w:top w:val="nil"/>
              <w:left w:val="single" w:sz="4" w:space="0" w:color="auto"/>
              <w:bottom w:val="nil"/>
              <w:right w:val="single" w:sz="4" w:space="0" w:color="auto"/>
            </w:tcBorders>
            <w:shd w:val="clear" w:color="auto" w:fill="auto"/>
            <w:vAlign w:val="center"/>
            <w:hideMark/>
          </w:tcPr>
          <w:p w14:paraId="5504BD29" w14:textId="3CBC91B6" w:rsidR="008B4713" w:rsidRPr="007C3701" w:rsidRDefault="00A56355" w:rsidP="004E0087">
            <w:pPr>
              <w:spacing w:after="0" w:line="240" w:lineRule="auto"/>
              <w:rPr>
                <w:rFonts w:ascii="Calibri" w:eastAsia="Times New Roman" w:hAnsi="Calibri" w:cs="Calibri"/>
                <w:color w:val="000000"/>
                <w:lang w:eastAsia="en-GB"/>
              </w:rPr>
            </w:pPr>
            <w:hyperlink r:id="rId160" w:history="1">
              <w:r w:rsidR="00D92981" w:rsidRPr="000562AF">
                <w:rPr>
                  <w:rStyle w:val="Hyperlink"/>
                  <w:rFonts w:ascii="Calibri" w:eastAsia="Times New Roman" w:hAnsi="Calibri" w:cs="Calibri"/>
                  <w:lang w:eastAsia="en-GB"/>
                </w:rPr>
                <w:t>https://www.linkedin.com/in/george-ford-2aa04383/</w:t>
              </w:r>
            </w:hyperlink>
            <w:r w:rsidR="00D92981">
              <w:rPr>
                <w:rFonts w:ascii="Calibri" w:eastAsia="Times New Roman" w:hAnsi="Calibri" w:cs="Calibri"/>
                <w:color w:val="000000"/>
                <w:lang w:eastAsia="en-GB"/>
              </w:rPr>
              <w:t xml:space="preserve"> (accessed 4 September 2019)</w:t>
            </w:r>
          </w:p>
        </w:tc>
      </w:tr>
      <w:tr w:rsidR="008B4713" w:rsidRPr="007C3701" w14:paraId="13409486"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07075D5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22</w:t>
            </w:r>
          </w:p>
        </w:tc>
        <w:tc>
          <w:tcPr>
            <w:tcW w:w="9225" w:type="dxa"/>
            <w:tcBorders>
              <w:top w:val="nil"/>
              <w:left w:val="single" w:sz="4" w:space="0" w:color="auto"/>
              <w:bottom w:val="nil"/>
              <w:right w:val="single" w:sz="4" w:space="0" w:color="auto"/>
            </w:tcBorders>
            <w:shd w:val="clear" w:color="auto" w:fill="auto"/>
            <w:vAlign w:val="center"/>
            <w:hideMark/>
          </w:tcPr>
          <w:p w14:paraId="409445A5" w14:textId="292EB4E8" w:rsidR="008B4713" w:rsidRPr="007C3701" w:rsidRDefault="00A56355" w:rsidP="004E0087">
            <w:pPr>
              <w:spacing w:after="0" w:line="240" w:lineRule="auto"/>
              <w:rPr>
                <w:rFonts w:ascii="Calibri" w:eastAsia="Times New Roman" w:hAnsi="Calibri" w:cs="Calibri"/>
                <w:color w:val="000000"/>
                <w:lang w:eastAsia="en-GB"/>
              </w:rPr>
            </w:pPr>
            <w:hyperlink r:id="rId161" w:history="1">
              <w:r w:rsidR="00D92981" w:rsidRPr="000562AF">
                <w:rPr>
                  <w:rStyle w:val="Hyperlink"/>
                  <w:rFonts w:ascii="Calibri" w:eastAsia="Times New Roman" w:hAnsi="Calibri" w:cs="Calibri"/>
                  <w:lang w:eastAsia="en-GB"/>
                </w:rPr>
                <w:t>https://www.linkedin.com/in/robbie-auld-9958a340/</w:t>
              </w:r>
            </w:hyperlink>
            <w:r w:rsidR="00D92981">
              <w:rPr>
                <w:rFonts w:ascii="Calibri" w:eastAsia="Times New Roman" w:hAnsi="Calibri" w:cs="Calibri"/>
                <w:color w:val="000000"/>
                <w:lang w:eastAsia="en-GB"/>
              </w:rPr>
              <w:t xml:space="preserve"> (accessed 4 September 2019)</w:t>
            </w:r>
          </w:p>
        </w:tc>
      </w:tr>
      <w:tr w:rsidR="008B4713" w:rsidRPr="007C3701" w14:paraId="1C54B782"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2F8E9A6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23</w:t>
            </w:r>
          </w:p>
        </w:tc>
        <w:tc>
          <w:tcPr>
            <w:tcW w:w="9225" w:type="dxa"/>
            <w:tcBorders>
              <w:top w:val="nil"/>
              <w:left w:val="single" w:sz="4" w:space="0" w:color="auto"/>
              <w:bottom w:val="nil"/>
              <w:right w:val="single" w:sz="4" w:space="0" w:color="auto"/>
            </w:tcBorders>
            <w:shd w:val="clear" w:color="auto" w:fill="auto"/>
            <w:vAlign w:val="center"/>
            <w:hideMark/>
          </w:tcPr>
          <w:p w14:paraId="0CC5D3A2" w14:textId="7FDEEE30" w:rsidR="008B4713" w:rsidRPr="007C3701" w:rsidRDefault="00A56355" w:rsidP="004E0087">
            <w:pPr>
              <w:spacing w:after="0" w:line="240" w:lineRule="auto"/>
              <w:rPr>
                <w:rFonts w:ascii="Calibri" w:eastAsia="Times New Roman" w:hAnsi="Calibri" w:cs="Calibri"/>
                <w:color w:val="000000"/>
                <w:lang w:eastAsia="en-GB"/>
              </w:rPr>
            </w:pPr>
            <w:hyperlink r:id="rId162" w:history="1">
              <w:r w:rsidR="00D92981" w:rsidRPr="000562AF">
                <w:rPr>
                  <w:rStyle w:val="Hyperlink"/>
                  <w:rFonts w:ascii="Calibri" w:eastAsia="Times New Roman" w:hAnsi="Calibri" w:cs="Calibri"/>
                  <w:lang w:eastAsia="en-GB"/>
                </w:rPr>
                <w:t>https://www.linkedin.com/in/naylon/</w:t>
              </w:r>
            </w:hyperlink>
            <w:r w:rsidR="00D92981">
              <w:rPr>
                <w:rFonts w:ascii="Calibri" w:eastAsia="Times New Roman" w:hAnsi="Calibri" w:cs="Calibri"/>
                <w:color w:val="000000"/>
                <w:lang w:eastAsia="en-GB"/>
              </w:rPr>
              <w:t xml:space="preserve"> (accessed 4 September 2019)</w:t>
            </w:r>
          </w:p>
        </w:tc>
      </w:tr>
      <w:tr w:rsidR="008B4713" w:rsidRPr="007C3701" w14:paraId="3A56BE56"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7910BEE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24</w:t>
            </w:r>
          </w:p>
        </w:tc>
        <w:tc>
          <w:tcPr>
            <w:tcW w:w="9225" w:type="dxa"/>
            <w:tcBorders>
              <w:top w:val="nil"/>
              <w:left w:val="single" w:sz="4" w:space="0" w:color="auto"/>
              <w:bottom w:val="nil"/>
              <w:right w:val="single" w:sz="4" w:space="0" w:color="auto"/>
            </w:tcBorders>
            <w:shd w:val="clear" w:color="auto" w:fill="auto"/>
            <w:vAlign w:val="center"/>
            <w:hideMark/>
          </w:tcPr>
          <w:p w14:paraId="1278AB77" w14:textId="26649356" w:rsidR="008B4713" w:rsidRPr="007C3701" w:rsidRDefault="00A56355" w:rsidP="004E0087">
            <w:pPr>
              <w:spacing w:after="0" w:line="240" w:lineRule="auto"/>
              <w:rPr>
                <w:rFonts w:ascii="Calibri" w:eastAsia="Times New Roman" w:hAnsi="Calibri" w:cs="Calibri"/>
                <w:color w:val="000000"/>
                <w:lang w:eastAsia="en-GB"/>
              </w:rPr>
            </w:pPr>
            <w:hyperlink r:id="rId163" w:history="1">
              <w:r w:rsidR="00D92981" w:rsidRPr="000562AF">
                <w:rPr>
                  <w:rStyle w:val="Hyperlink"/>
                  <w:rFonts w:ascii="Calibri" w:eastAsia="Times New Roman" w:hAnsi="Calibri" w:cs="Calibri"/>
                  <w:lang w:eastAsia="en-GB"/>
                </w:rPr>
                <w:t>https://www.linkedin.com/in/tim-waskett-b55284102/</w:t>
              </w:r>
            </w:hyperlink>
            <w:r w:rsidR="00D92981">
              <w:rPr>
                <w:rFonts w:ascii="Calibri" w:eastAsia="Times New Roman" w:hAnsi="Calibri" w:cs="Calibri"/>
                <w:color w:val="000000"/>
                <w:lang w:eastAsia="en-GB"/>
              </w:rPr>
              <w:t xml:space="preserve"> (accessed 4 September 2019)</w:t>
            </w:r>
          </w:p>
        </w:tc>
      </w:tr>
      <w:tr w:rsidR="008B4713" w:rsidRPr="007C3701" w14:paraId="4719875F"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2CD0B55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25</w:t>
            </w:r>
          </w:p>
        </w:tc>
        <w:tc>
          <w:tcPr>
            <w:tcW w:w="9225" w:type="dxa"/>
            <w:tcBorders>
              <w:top w:val="nil"/>
              <w:left w:val="single" w:sz="4" w:space="0" w:color="auto"/>
              <w:bottom w:val="nil"/>
              <w:right w:val="single" w:sz="4" w:space="0" w:color="auto"/>
            </w:tcBorders>
            <w:shd w:val="clear" w:color="auto" w:fill="auto"/>
            <w:vAlign w:val="center"/>
            <w:hideMark/>
          </w:tcPr>
          <w:p w14:paraId="5DCAC5F7" w14:textId="7B75134B" w:rsidR="008B4713" w:rsidRPr="007C3701" w:rsidRDefault="00A56355" w:rsidP="004E0087">
            <w:pPr>
              <w:spacing w:after="0" w:line="240" w:lineRule="auto"/>
              <w:rPr>
                <w:rFonts w:ascii="Calibri" w:eastAsia="Times New Roman" w:hAnsi="Calibri" w:cs="Calibri"/>
                <w:color w:val="000000"/>
                <w:lang w:eastAsia="en-GB"/>
              </w:rPr>
            </w:pPr>
            <w:hyperlink r:id="rId164" w:history="1">
              <w:r w:rsidR="00D92981" w:rsidRPr="000562AF">
                <w:rPr>
                  <w:rStyle w:val="Hyperlink"/>
                  <w:rFonts w:ascii="Calibri" w:eastAsia="Times New Roman" w:hAnsi="Calibri" w:cs="Calibri"/>
                  <w:lang w:eastAsia="en-GB"/>
                </w:rPr>
                <w:t>https://www.cardiff.ac.uk/people/view/913900-dunscombe-christopher</w:t>
              </w:r>
            </w:hyperlink>
            <w:r w:rsidR="00D92981">
              <w:rPr>
                <w:rFonts w:ascii="Calibri" w:eastAsia="Times New Roman" w:hAnsi="Calibri" w:cs="Calibri"/>
                <w:color w:val="000000"/>
                <w:lang w:eastAsia="en-GB"/>
              </w:rPr>
              <w:t xml:space="preserve"> (accessed 4 September 2019)</w:t>
            </w:r>
          </w:p>
        </w:tc>
      </w:tr>
      <w:tr w:rsidR="008B4713" w:rsidRPr="007C3701" w14:paraId="56102791"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396B1DE8"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26</w:t>
            </w:r>
          </w:p>
        </w:tc>
        <w:tc>
          <w:tcPr>
            <w:tcW w:w="9225" w:type="dxa"/>
            <w:tcBorders>
              <w:top w:val="nil"/>
              <w:left w:val="single" w:sz="4" w:space="0" w:color="auto"/>
              <w:bottom w:val="nil"/>
              <w:right w:val="single" w:sz="4" w:space="0" w:color="auto"/>
            </w:tcBorders>
            <w:shd w:val="clear" w:color="auto" w:fill="auto"/>
            <w:vAlign w:val="center"/>
            <w:hideMark/>
          </w:tcPr>
          <w:p w14:paraId="5D671151" w14:textId="55722845" w:rsidR="008B4713" w:rsidRPr="007C3701" w:rsidRDefault="00A56355" w:rsidP="004E0087">
            <w:pPr>
              <w:spacing w:after="0" w:line="240" w:lineRule="auto"/>
              <w:rPr>
                <w:rFonts w:ascii="Calibri" w:eastAsia="Times New Roman" w:hAnsi="Calibri" w:cs="Calibri"/>
                <w:color w:val="000000"/>
                <w:lang w:eastAsia="en-GB"/>
              </w:rPr>
            </w:pPr>
            <w:hyperlink r:id="rId165" w:history="1">
              <w:r w:rsidR="00D92981" w:rsidRPr="000562AF">
                <w:rPr>
                  <w:rStyle w:val="Hyperlink"/>
                  <w:rFonts w:ascii="Calibri" w:eastAsia="Times New Roman" w:hAnsi="Calibri" w:cs="Calibri"/>
                  <w:lang w:eastAsia="en-GB"/>
                </w:rPr>
                <w:t>http://scholar.ulethbridge.ca/lspencer/home</w:t>
              </w:r>
            </w:hyperlink>
            <w:r w:rsidR="00D92981">
              <w:rPr>
                <w:rFonts w:ascii="Calibri" w:eastAsia="Times New Roman" w:hAnsi="Calibri" w:cs="Calibri"/>
                <w:color w:val="000000"/>
                <w:lang w:eastAsia="en-GB"/>
              </w:rPr>
              <w:t xml:space="preserve"> (accessed 4 September 2019)</w:t>
            </w:r>
          </w:p>
        </w:tc>
      </w:tr>
      <w:tr w:rsidR="008B4713" w:rsidRPr="007C3701" w14:paraId="34D3E7A1"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44CAC908"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27</w:t>
            </w:r>
          </w:p>
        </w:tc>
        <w:tc>
          <w:tcPr>
            <w:tcW w:w="9225" w:type="dxa"/>
            <w:tcBorders>
              <w:top w:val="nil"/>
              <w:left w:val="single" w:sz="4" w:space="0" w:color="auto"/>
              <w:bottom w:val="nil"/>
              <w:right w:val="single" w:sz="4" w:space="0" w:color="auto"/>
            </w:tcBorders>
            <w:shd w:val="clear" w:color="auto" w:fill="auto"/>
            <w:vAlign w:val="center"/>
            <w:hideMark/>
          </w:tcPr>
          <w:p w14:paraId="328F0C34" w14:textId="177FBB02" w:rsidR="008B4713" w:rsidRPr="007C3701" w:rsidRDefault="00A56355" w:rsidP="004E0087">
            <w:pPr>
              <w:spacing w:after="0" w:line="240" w:lineRule="auto"/>
              <w:rPr>
                <w:rFonts w:ascii="Calibri" w:eastAsia="Times New Roman" w:hAnsi="Calibri" w:cs="Calibri"/>
                <w:color w:val="000000"/>
                <w:lang w:eastAsia="en-GB"/>
              </w:rPr>
            </w:pPr>
            <w:hyperlink r:id="rId166" w:history="1">
              <w:r w:rsidR="00D92981" w:rsidRPr="000562AF">
                <w:rPr>
                  <w:rStyle w:val="Hyperlink"/>
                  <w:rFonts w:ascii="Calibri" w:eastAsia="Times New Roman" w:hAnsi="Calibri" w:cs="Calibri"/>
                  <w:lang w:eastAsia="en-GB"/>
                </w:rPr>
                <w:t>http://www.astro.caltech.edu/~moncelsi/</w:t>
              </w:r>
            </w:hyperlink>
            <w:r w:rsidR="00D92981">
              <w:rPr>
                <w:rFonts w:ascii="Calibri" w:eastAsia="Times New Roman" w:hAnsi="Calibri" w:cs="Calibri"/>
                <w:color w:val="000000"/>
                <w:lang w:eastAsia="en-GB"/>
              </w:rPr>
              <w:t xml:space="preserve"> (accessed 4 September 2019)</w:t>
            </w:r>
          </w:p>
        </w:tc>
      </w:tr>
      <w:tr w:rsidR="008B4713" w:rsidRPr="007C3701" w14:paraId="39339D54" w14:textId="77777777" w:rsidTr="003410BA">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069E2EE" w14:textId="77777777" w:rsidR="008B4713" w:rsidRPr="007C3701" w:rsidRDefault="008B4713" w:rsidP="004E0087">
            <w:pPr>
              <w:spacing w:after="0" w:line="240" w:lineRule="auto"/>
              <w:jc w:val="center"/>
              <w:rPr>
                <w:rFonts w:ascii="Calibri" w:eastAsia="Times New Roman" w:hAnsi="Calibri" w:cs="Calibri"/>
                <w:b/>
                <w:bCs/>
                <w:color w:val="000000"/>
                <w:lang w:eastAsia="en-GB"/>
              </w:rPr>
            </w:pPr>
            <w:r w:rsidRPr="007C3701">
              <w:rPr>
                <w:rFonts w:ascii="Calibri" w:eastAsia="Times New Roman" w:hAnsi="Calibri" w:cs="Calibri"/>
                <w:b/>
                <w:bCs/>
                <w:color w:val="000000"/>
                <w:lang w:eastAsia="en-GB"/>
              </w:rPr>
              <w:t>Unit of Assessment 10</w:t>
            </w:r>
          </w:p>
        </w:tc>
      </w:tr>
      <w:tr w:rsidR="008B4713" w:rsidRPr="007C3701" w14:paraId="32726878"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0C27635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28</w:t>
            </w:r>
          </w:p>
        </w:tc>
        <w:tc>
          <w:tcPr>
            <w:tcW w:w="9225" w:type="dxa"/>
            <w:tcBorders>
              <w:top w:val="nil"/>
              <w:left w:val="single" w:sz="4" w:space="0" w:color="auto"/>
              <w:bottom w:val="nil"/>
              <w:right w:val="single" w:sz="4" w:space="0" w:color="auto"/>
            </w:tcBorders>
            <w:shd w:val="clear" w:color="auto" w:fill="auto"/>
            <w:vAlign w:val="center"/>
            <w:hideMark/>
          </w:tcPr>
          <w:p w14:paraId="5E1A4FC0" w14:textId="1A35EA56" w:rsidR="008B4713" w:rsidRPr="007C3701" w:rsidRDefault="009E403B"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Glasgow (2014). </w:t>
            </w:r>
            <w:r w:rsidR="008B4713" w:rsidRPr="007C3701">
              <w:rPr>
                <w:rFonts w:ascii="Calibri" w:eastAsia="Times New Roman" w:hAnsi="Calibri" w:cs="Calibri"/>
                <w:color w:val="000000"/>
                <w:lang w:eastAsia="en-GB"/>
              </w:rPr>
              <w:t>REF2014 Impact Template</w:t>
            </w:r>
            <w:r>
              <w:rPr>
                <w:rFonts w:ascii="Calibri" w:eastAsia="Times New Roman" w:hAnsi="Calibri" w:cs="Calibri"/>
                <w:color w:val="000000"/>
                <w:lang w:eastAsia="en-GB"/>
              </w:rPr>
              <w:t xml:space="preserve">. </w:t>
            </w:r>
            <w:hyperlink r:id="rId167" w:history="1">
              <w:r>
                <w:rPr>
                  <w:rStyle w:val="Hyperlink"/>
                </w:rPr>
                <w:t>https://results.ref.ac.uk/(S(5mhsdcrlek45dkop3v4uw5gx))/Submissions/Impact/567</w:t>
              </w:r>
            </w:hyperlink>
          </w:p>
        </w:tc>
      </w:tr>
      <w:tr w:rsidR="008B4713" w:rsidRPr="007C3701" w14:paraId="0C6F4BC3"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6A1E96C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29</w:t>
            </w:r>
          </w:p>
        </w:tc>
        <w:tc>
          <w:tcPr>
            <w:tcW w:w="9225" w:type="dxa"/>
            <w:tcBorders>
              <w:top w:val="nil"/>
              <w:left w:val="single" w:sz="4" w:space="0" w:color="auto"/>
              <w:bottom w:val="nil"/>
              <w:right w:val="single" w:sz="4" w:space="0" w:color="auto"/>
            </w:tcBorders>
            <w:shd w:val="clear" w:color="auto" w:fill="auto"/>
            <w:vAlign w:val="center"/>
            <w:hideMark/>
          </w:tcPr>
          <w:p w14:paraId="328AA882" w14:textId="216B97F9" w:rsidR="008B4713" w:rsidRPr="007C3701" w:rsidRDefault="009E403B"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Glasgow (2014). </w:t>
            </w:r>
            <w:r w:rsidR="008B4713" w:rsidRPr="007C3701">
              <w:rPr>
                <w:rFonts w:ascii="Calibri" w:eastAsia="Times New Roman" w:hAnsi="Calibri" w:cs="Calibri"/>
                <w:color w:val="000000"/>
                <w:lang w:eastAsia="en-GB"/>
              </w:rPr>
              <w:t>REF2014 Environment Template</w:t>
            </w:r>
            <w:r>
              <w:rPr>
                <w:rFonts w:ascii="Calibri" w:eastAsia="Times New Roman" w:hAnsi="Calibri" w:cs="Calibri"/>
                <w:color w:val="000000"/>
                <w:lang w:eastAsia="en-GB"/>
              </w:rPr>
              <w:t xml:space="preserve">. </w:t>
            </w:r>
            <w:hyperlink r:id="rId168" w:history="1">
              <w:r>
                <w:rPr>
                  <w:rStyle w:val="Hyperlink"/>
                </w:rPr>
                <w:t>https://results.ref.ac.uk/(S(5mhsdcrlek45dkop3v4uw5gx))/Submissions/Environment/567</w:t>
              </w:r>
            </w:hyperlink>
          </w:p>
        </w:tc>
      </w:tr>
      <w:tr w:rsidR="008B4713" w:rsidRPr="007C3701" w14:paraId="1C35F618"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24BA24B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30</w:t>
            </w:r>
          </w:p>
        </w:tc>
        <w:tc>
          <w:tcPr>
            <w:tcW w:w="9225" w:type="dxa"/>
            <w:tcBorders>
              <w:top w:val="nil"/>
              <w:left w:val="single" w:sz="4" w:space="0" w:color="auto"/>
              <w:bottom w:val="nil"/>
              <w:right w:val="single" w:sz="4" w:space="0" w:color="auto"/>
            </w:tcBorders>
            <w:shd w:val="clear" w:color="auto" w:fill="auto"/>
            <w:vAlign w:val="center"/>
            <w:hideMark/>
          </w:tcPr>
          <w:p w14:paraId="141F9F7B" w14:textId="37B1DDCF" w:rsidR="008B4713" w:rsidRPr="007C3701" w:rsidRDefault="00415714"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Glasgow. </w:t>
            </w:r>
            <w:r w:rsidR="008B4713" w:rsidRPr="007C3701">
              <w:rPr>
                <w:rFonts w:ascii="Calibri" w:eastAsia="Times New Roman" w:hAnsi="Calibri" w:cs="Calibri"/>
                <w:color w:val="000000"/>
                <w:lang w:eastAsia="en-GB"/>
              </w:rPr>
              <w:t xml:space="preserve">School of Mathematics and </w:t>
            </w:r>
            <w:r>
              <w:rPr>
                <w:rFonts w:ascii="Calibri" w:eastAsia="Times New Roman" w:hAnsi="Calibri" w:cs="Calibri"/>
                <w:color w:val="000000"/>
                <w:lang w:eastAsia="en-GB"/>
              </w:rPr>
              <w:t xml:space="preserve">Statistics. </w:t>
            </w:r>
            <w:hyperlink r:id="rId169" w:history="1">
              <w:r w:rsidRPr="000562AF">
                <w:rPr>
                  <w:rStyle w:val="Hyperlink"/>
                  <w:rFonts w:ascii="Calibri" w:eastAsia="Times New Roman" w:hAnsi="Calibri" w:cs="Calibri"/>
                  <w:lang w:eastAsia="en-GB"/>
                </w:rPr>
                <w:t>https://www.gla.ac.uk/schools/mathematicsstatistics/</w:t>
              </w:r>
            </w:hyperlink>
            <w:r>
              <w:rPr>
                <w:rFonts w:ascii="Calibri" w:eastAsia="Times New Roman" w:hAnsi="Calibri" w:cs="Calibri"/>
                <w:color w:val="000000"/>
                <w:lang w:eastAsia="en-GB"/>
              </w:rPr>
              <w:t xml:space="preserve"> </w:t>
            </w:r>
            <w:r w:rsidR="003410BA">
              <w:rPr>
                <w:rFonts w:ascii="Calibri" w:eastAsia="Times New Roman" w:hAnsi="Calibri" w:cs="Calibri"/>
                <w:color w:val="000000"/>
                <w:lang w:eastAsia="en-GB"/>
              </w:rPr>
              <w:t>(accessed 4 September 2019)</w:t>
            </w:r>
          </w:p>
        </w:tc>
      </w:tr>
      <w:tr w:rsidR="008B4713" w:rsidRPr="007C3701" w14:paraId="346C8B3A" w14:textId="77777777" w:rsidTr="003410BA">
        <w:trPr>
          <w:trHeight w:val="300"/>
        </w:trPr>
        <w:tc>
          <w:tcPr>
            <w:tcW w:w="551" w:type="dxa"/>
            <w:tcBorders>
              <w:top w:val="nil"/>
              <w:left w:val="single" w:sz="4" w:space="0" w:color="auto"/>
              <w:bottom w:val="nil"/>
              <w:right w:val="nil"/>
            </w:tcBorders>
            <w:shd w:val="clear" w:color="auto" w:fill="auto"/>
            <w:noWrap/>
            <w:vAlign w:val="center"/>
            <w:hideMark/>
          </w:tcPr>
          <w:p w14:paraId="5D2ECA56"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31</w:t>
            </w:r>
          </w:p>
        </w:tc>
        <w:tc>
          <w:tcPr>
            <w:tcW w:w="9225" w:type="dxa"/>
            <w:tcBorders>
              <w:top w:val="nil"/>
              <w:left w:val="single" w:sz="4" w:space="0" w:color="auto"/>
              <w:bottom w:val="nil"/>
              <w:right w:val="single" w:sz="4" w:space="0" w:color="auto"/>
            </w:tcBorders>
            <w:shd w:val="clear" w:color="auto" w:fill="auto"/>
            <w:vAlign w:val="center"/>
            <w:hideMark/>
          </w:tcPr>
          <w:p w14:paraId="67153A5A" w14:textId="3D972A70" w:rsidR="008B4713" w:rsidRPr="007C3701" w:rsidRDefault="00415714"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Glasgow </w:t>
            </w:r>
            <w:r w:rsidR="008B4713" w:rsidRPr="007C3701">
              <w:rPr>
                <w:rFonts w:ascii="Calibri" w:eastAsia="Times New Roman" w:hAnsi="Calibri" w:cs="Calibri"/>
                <w:color w:val="000000"/>
                <w:lang w:eastAsia="en-GB"/>
              </w:rPr>
              <w:t>Robertson Biostat</w:t>
            </w:r>
            <w:r>
              <w:rPr>
                <w:rFonts w:ascii="Calibri" w:eastAsia="Times New Roman" w:hAnsi="Calibri" w:cs="Calibri"/>
                <w:color w:val="000000"/>
                <w:lang w:eastAsia="en-GB"/>
              </w:rPr>
              <w:t xml:space="preserve">istics. </w:t>
            </w:r>
            <w:hyperlink r:id="rId170" w:history="1">
              <w:r w:rsidRPr="000562AF">
                <w:rPr>
                  <w:rStyle w:val="Hyperlink"/>
                  <w:rFonts w:ascii="Calibri" w:eastAsia="Times New Roman" w:hAnsi="Calibri" w:cs="Calibri"/>
                  <w:lang w:eastAsia="en-GB"/>
                </w:rPr>
                <w:t>https://www.gla.ac.uk/researchinstitutes/healthwellbeing/research/robertsoncentreforbiostatistics/</w:t>
              </w:r>
            </w:hyperlink>
            <w:r>
              <w:rPr>
                <w:rFonts w:ascii="Calibri" w:eastAsia="Times New Roman" w:hAnsi="Calibri" w:cs="Calibri"/>
                <w:color w:val="000000"/>
                <w:lang w:eastAsia="en-GB"/>
              </w:rPr>
              <w:t xml:space="preserve"> </w:t>
            </w:r>
            <w:r w:rsidR="003410BA">
              <w:rPr>
                <w:rFonts w:ascii="Calibri" w:eastAsia="Times New Roman" w:hAnsi="Calibri" w:cs="Calibri"/>
                <w:color w:val="000000"/>
                <w:lang w:eastAsia="en-GB"/>
              </w:rPr>
              <w:t>(accessed 4 September 2019)</w:t>
            </w:r>
          </w:p>
        </w:tc>
      </w:tr>
      <w:tr w:rsidR="008B4713" w:rsidRPr="007C3701" w14:paraId="24B048D2" w14:textId="77777777" w:rsidTr="003410BA">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3260590" w14:textId="77777777" w:rsidR="008B4713" w:rsidRPr="007C3701" w:rsidRDefault="008B4713" w:rsidP="004E0087">
            <w:pPr>
              <w:spacing w:after="0" w:line="240" w:lineRule="auto"/>
              <w:jc w:val="center"/>
              <w:rPr>
                <w:rFonts w:ascii="Calibri" w:eastAsia="Times New Roman" w:hAnsi="Calibri" w:cs="Calibri"/>
                <w:b/>
                <w:bCs/>
                <w:i/>
                <w:iCs/>
                <w:color w:val="000000"/>
                <w:lang w:eastAsia="en-GB"/>
              </w:rPr>
            </w:pPr>
            <w:r w:rsidRPr="007C3701">
              <w:rPr>
                <w:rFonts w:ascii="Calibri" w:eastAsia="Times New Roman" w:hAnsi="Calibri" w:cs="Calibri"/>
                <w:b/>
                <w:bCs/>
                <w:i/>
                <w:iCs/>
                <w:color w:val="000000"/>
                <w:lang w:eastAsia="en-GB"/>
              </w:rPr>
              <w:t>Body of Research 10.1</w:t>
            </w:r>
          </w:p>
        </w:tc>
      </w:tr>
      <w:tr w:rsidR="008B4713" w:rsidRPr="007C3701" w14:paraId="498E5985"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19E65C2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32</w:t>
            </w:r>
          </w:p>
        </w:tc>
        <w:tc>
          <w:tcPr>
            <w:tcW w:w="9225" w:type="dxa"/>
            <w:tcBorders>
              <w:top w:val="nil"/>
              <w:left w:val="single" w:sz="4" w:space="0" w:color="auto"/>
              <w:bottom w:val="nil"/>
              <w:right w:val="single" w:sz="4" w:space="0" w:color="auto"/>
            </w:tcBorders>
            <w:shd w:val="clear" w:color="auto" w:fill="auto"/>
            <w:vAlign w:val="center"/>
            <w:hideMark/>
          </w:tcPr>
          <w:p w14:paraId="356A4964" w14:textId="6B43D52A" w:rsidR="008B4713" w:rsidRPr="007C3701" w:rsidRDefault="009E403B"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Glasgow (2014). </w:t>
            </w:r>
            <w:r w:rsidR="008B4713" w:rsidRPr="007C3701">
              <w:rPr>
                <w:rFonts w:ascii="Calibri" w:eastAsia="Times New Roman" w:hAnsi="Calibri" w:cs="Calibri"/>
                <w:color w:val="000000"/>
                <w:lang w:eastAsia="en-GB"/>
              </w:rPr>
              <w:t>REF Impact Case Study no. 26121</w:t>
            </w:r>
            <w:r>
              <w:rPr>
                <w:rFonts w:ascii="Calibri" w:eastAsia="Times New Roman" w:hAnsi="Calibri" w:cs="Calibri"/>
                <w:color w:val="000000"/>
                <w:lang w:eastAsia="en-GB"/>
              </w:rPr>
              <w:t xml:space="preserve">. </w:t>
            </w:r>
            <w:hyperlink r:id="rId171" w:history="1">
              <w:r>
                <w:rPr>
                  <w:rStyle w:val="Hyperlink"/>
                </w:rPr>
                <w:t>https://results.ref.ac.uk/(S(5mhsdcrlek45dkop3v4uw5gx))/Submissions/Impact/567</w:t>
              </w:r>
            </w:hyperlink>
          </w:p>
        </w:tc>
      </w:tr>
      <w:tr w:rsidR="008B4713" w:rsidRPr="007C3701" w14:paraId="5D10B70D"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750D152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33</w:t>
            </w:r>
          </w:p>
        </w:tc>
        <w:tc>
          <w:tcPr>
            <w:tcW w:w="9225" w:type="dxa"/>
            <w:tcBorders>
              <w:top w:val="nil"/>
              <w:left w:val="single" w:sz="4" w:space="0" w:color="auto"/>
              <w:bottom w:val="nil"/>
              <w:right w:val="single" w:sz="4" w:space="0" w:color="auto"/>
            </w:tcBorders>
            <w:shd w:val="clear" w:color="auto" w:fill="auto"/>
            <w:vAlign w:val="center"/>
            <w:hideMark/>
          </w:tcPr>
          <w:p w14:paraId="11F0C70B"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Bowman, A.W. &amp; Azzalini, A. (1997). Applied Smoothing Techniques for Data Analysis. Oxford University Press. ISBN 9780198523963 [available from HEI]</w:t>
            </w:r>
          </w:p>
        </w:tc>
      </w:tr>
      <w:tr w:rsidR="008B4713" w:rsidRPr="007C3701" w14:paraId="15A7AC41"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654B678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34</w:t>
            </w:r>
          </w:p>
        </w:tc>
        <w:tc>
          <w:tcPr>
            <w:tcW w:w="9225" w:type="dxa"/>
            <w:tcBorders>
              <w:top w:val="nil"/>
              <w:left w:val="single" w:sz="4" w:space="0" w:color="auto"/>
              <w:bottom w:val="nil"/>
              <w:right w:val="single" w:sz="4" w:space="0" w:color="auto"/>
            </w:tcBorders>
            <w:shd w:val="clear" w:color="auto" w:fill="auto"/>
            <w:vAlign w:val="center"/>
            <w:hideMark/>
          </w:tcPr>
          <w:p w14:paraId="18D099C4"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Bowman, A.W., Crawford, E., Alexander, G. &amp; Bowman, R.W. (2006a). rpanel: simple interactive controls for R functions using the tcltk package. Journal of Statistical Software 17, issue 9.*</w:t>
            </w:r>
          </w:p>
        </w:tc>
      </w:tr>
      <w:tr w:rsidR="008B4713" w:rsidRPr="007C3701" w14:paraId="630C8E5E"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5C87E7F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35</w:t>
            </w:r>
          </w:p>
        </w:tc>
        <w:tc>
          <w:tcPr>
            <w:tcW w:w="9225" w:type="dxa"/>
            <w:tcBorders>
              <w:top w:val="nil"/>
              <w:left w:val="single" w:sz="4" w:space="0" w:color="auto"/>
              <w:bottom w:val="nil"/>
              <w:right w:val="single" w:sz="4" w:space="0" w:color="auto"/>
            </w:tcBorders>
            <w:shd w:val="clear" w:color="auto" w:fill="auto"/>
            <w:vAlign w:val="center"/>
            <w:hideMark/>
          </w:tcPr>
          <w:p w14:paraId="64DBE5D2"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Bowman, A.W., Crawford, E. Bowman, R.W. (2006b). rpanel: making graphs move with tcltk. R News; 6, issue 4. (pdf; software)</w:t>
            </w:r>
          </w:p>
        </w:tc>
      </w:tr>
      <w:tr w:rsidR="008B4713" w:rsidRPr="007C3701" w14:paraId="1AC791BD"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73BE8742"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36</w:t>
            </w:r>
          </w:p>
        </w:tc>
        <w:tc>
          <w:tcPr>
            <w:tcW w:w="9225" w:type="dxa"/>
            <w:tcBorders>
              <w:top w:val="nil"/>
              <w:left w:val="single" w:sz="4" w:space="0" w:color="auto"/>
              <w:bottom w:val="nil"/>
              <w:right w:val="single" w:sz="4" w:space="0" w:color="auto"/>
            </w:tcBorders>
            <w:shd w:val="clear" w:color="auto" w:fill="auto"/>
            <w:vAlign w:val="center"/>
            <w:hideMark/>
          </w:tcPr>
          <w:p w14:paraId="6F57EA62"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Bowman, A.W., Giannitrapani, M., &amp; Scott, E.M. (2009). Spatiotemporal smoothing and sulphur dioxide trends over Europe. Applied Statistics, 58, 5, 737-752. doi:10.1111/j.1467-9876.2009.00671.x *</w:t>
            </w:r>
          </w:p>
        </w:tc>
      </w:tr>
      <w:tr w:rsidR="008B4713" w:rsidRPr="007C3701" w14:paraId="7E76F7E0"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752EB4E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37</w:t>
            </w:r>
          </w:p>
        </w:tc>
        <w:tc>
          <w:tcPr>
            <w:tcW w:w="9225" w:type="dxa"/>
            <w:tcBorders>
              <w:top w:val="nil"/>
              <w:left w:val="single" w:sz="4" w:space="0" w:color="auto"/>
              <w:bottom w:val="nil"/>
              <w:right w:val="single" w:sz="4" w:space="0" w:color="auto"/>
            </w:tcBorders>
            <w:shd w:val="clear" w:color="auto" w:fill="auto"/>
            <w:vAlign w:val="center"/>
            <w:hideMark/>
          </w:tcPr>
          <w:p w14:paraId="1BE01449" w14:textId="77777777" w:rsidR="008B4713" w:rsidRPr="004F4B2A" w:rsidRDefault="008B4713" w:rsidP="004E0087">
            <w:pPr>
              <w:spacing w:after="0" w:line="240" w:lineRule="auto"/>
              <w:rPr>
                <w:rFonts w:ascii="Calibri" w:eastAsia="Times New Roman" w:hAnsi="Calibri" w:cs="Calibri"/>
                <w:color w:val="000000"/>
                <w:lang w:eastAsia="en-GB"/>
              </w:rPr>
            </w:pPr>
            <w:r w:rsidRPr="004F4B2A">
              <w:rPr>
                <w:rFonts w:ascii="Calibri" w:eastAsia="Times New Roman" w:hAnsi="Calibri" w:cs="Calibri"/>
                <w:color w:val="000000"/>
                <w:lang w:eastAsia="en-GB"/>
              </w:rPr>
              <w:t>Bowman, A.W., Evers, L., Molinari, D., Jones, W. &amp; Spence, M.J. (2013). Bayesian smoothing of spatiotemporal data with applications to groundwater monitoring. Submitted for publication. (arxiv:1310.7815) *</w:t>
            </w:r>
          </w:p>
        </w:tc>
      </w:tr>
      <w:tr w:rsidR="008B4713" w:rsidRPr="007C3701" w14:paraId="1A242650"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351057E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38</w:t>
            </w:r>
          </w:p>
        </w:tc>
        <w:tc>
          <w:tcPr>
            <w:tcW w:w="9225" w:type="dxa"/>
            <w:tcBorders>
              <w:top w:val="nil"/>
              <w:left w:val="single" w:sz="4" w:space="0" w:color="auto"/>
              <w:bottom w:val="nil"/>
              <w:right w:val="single" w:sz="4" w:space="0" w:color="auto"/>
            </w:tcBorders>
            <w:shd w:val="clear" w:color="auto" w:fill="auto"/>
            <w:vAlign w:val="center"/>
            <w:hideMark/>
          </w:tcPr>
          <w:p w14:paraId="4F08A80F" w14:textId="77777777" w:rsidR="008B4713" w:rsidRPr="004F4B2A" w:rsidRDefault="008B4713" w:rsidP="004E0087">
            <w:pPr>
              <w:spacing w:after="0" w:line="240" w:lineRule="auto"/>
              <w:rPr>
                <w:rFonts w:ascii="Calibri" w:eastAsia="Times New Roman" w:hAnsi="Calibri" w:cs="Calibri"/>
                <w:color w:val="000000"/>
                <w:lang w:eastAsia="en-GB"/>
              </w:rPr>
            </w:pPr>
            <w:r w:rsidRPr="004F4B2A">
              <w:rPr>
                <w:rFonts w:ascii="Calibri" w:eastAsia="Times New Roman" w:hAnsi="Calibri" w:cs="Calibri"/>
                <w:color w:val="000000"/>
                <w:lang w:eastAsia="en-GB"/>
              </w:rPr>
              <w:t>Jones, W., Spence, M.J., Bowman, A.W., Evers, L., Molinari, D. (2013) GWSDAT - Groundwater Spatiotemporal Data Analysis Tool. Submitted for publication. (arxiv:1310.8158)</w:t>
            </w:r>
          </w:p>
        </w:tc>
      </w:tr>
      <w:tr w:rsidR="008B4713" w:rsidRPr="007C3701" w14:paraId="57DAAFA1"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77DE7CE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39</w:t>
            </w:r>
          </w:p>
        </w:tc>
        <w:tc>
          <w:tcPr>
            <w:tcW w:w="9225" w:type="dxa"/>
            <w:tcBorders>
              <w:top w:val="nil"/>
              <w:left w:val="single" w:sz="4" w:space="0" w:color="auto"/>
              <w:bottom w:val="nil"/>
              <w:right w:val="single" w:sz="4" w:space="0" w:color="auto"/>
            </w:tcBorders>
            <w:shd w:val="clear" w:color="auto" w:fill="auto"/>
            <w:vAlign w:val="center"/>
            <w:hideMark/>
          </w:tcPr>
          <w:p w14:paraId="2D6A08A7" w14:textId="77777777" w:rsidR="008B4713" w:rsidRPr="004F4B2A" w:rsidRDefault="008B4713" w:rsidP="004E0087">
            <w:pPr>
              <w:spacing w:after="0" w:line="240" w:lineRule="auto"/>
              <w:rPr>
                <w:rFonts w:ascii="Calibri" w:eastAsia="Times New Roman" w:hAnsi="Calibri" w:cs="Calibri"/>
                <w:color w:val="000000"/>
                <w:lang w:eastAsia="en-GB"/>
              </w:rPr>
            </w:pPr>
            <w:r w:rsidRPr="004F4B2A">
              <w:rPr>
                <w:rFonts w:ascii="Calibri" w:eastAsia="Times New Roman" w:hAnsi="Calibri" w:cs="Calibri"/>
                <w:color w:val="000000"/>
                <w:lang w:eastAsia="en-GB"/>
              </w:rPr>
              <w:t xml:space="preserve">Jones, W. &amp; Spence, M. GroundWater Spatio-Temporal Data Analysis Tool (GWSDAT Version 2.1) User Manual. Shell Global Solutions (UK). </w:t>
            </w:r>
          </w:p>
        </w:tc>
      </w:tr>
      <w:tr w:rsidR="008B4713" w:rsidRPr="007C3701" w14:paraId="0E46B2E6" w14:textId="77777777" w:rsidTr="005E0C06">
        <w:trPr>
          <w:trHeight w:val="300"/>
        </w:trPr>
        <w:tc>
          <w:tcPr>
            <w:tcW w:w="551" w:type="dxa"/>
            <w:tcBorders>
              <w:top w:val="nil"/>
              <w:left w:val="single" w:sz="4" w:space="0" w:color="auto"/>
              <w:bottom w:val="nil"/>
              <w:right w:val="nil"/>
            </w:tcBorders>
            <w:shd w:val="clear" w:color="auto" w:fill="auto"/>
            <w:noWrap/>
            <w:vAlign w:val="center"/>
            <w:hideMark/>
          </w:tcPr>
          <w:p w14:paraId="7B909FD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40</w:t>
            </w:r>
          </w:p>
        </w:tc>
        <w:tc>
          <w:tcPr>
            <w:tcW w:w="9225" w:type="dxa"/>
            <w:tcBorders>
              <w:top w:val="nil"/>
              <w:left w:val="single" w:sz="4" w:space="0" w:color="auto"/>
              <w:bottom w:val="nil"/>
              <w:right w:val="single" w:sz="4" w:space="0" w:color="auto"/>
            </w:tcBorders>
            <w:shd w:val="clear" w:color="auto" w:fill="auto"/>
            <w:vAlign w:val="center"/>
            <w:hideMark/>
          </w:tcPr>
          <w:p w14:paraId="7650A13E" w14:textId="24559B3B" w:rsidR="008B4713" w:rsidRPr="004F4B2A" w:rsidRDefault="00A56355" w:rsidP="004E0087">
            <w:pPr>
              <w:spacing w:after="0" w:line="240" w:lineRule="auto"/>
              <w:rPr>
                <w:rFonts w:ascii="Calibri" w:eastAsia="Times New Roman" w:hAnsi="Calibri" w:cs="Calibri"/>
                <w:color w:val="000000"/>
                <w:lang w:eastAsia="en-GB"/>
              </w:rPr>
            </w:pPr>
            <w:hyperlink r:id="rId172" w:history="1">
              <w:r w:rsidR="004F4B2A" w:rsidRPr="004F4B2A">
                <w:rPr>
                  <w:rStyle w:val="Hyperlink"/>
                  <w:rFonts w:ascii="Segoe UI" w:eastAsiaTheme="minorEastAsia" w:hAnsi="Segoe UI" w:cs="Segoe UI"/>
                  <w:lang w:eastAsia="ko-KR"/>
                </w:rPr>
                <w:t>https://www.linkedin.com/in/mike-spence-3a26a260/</w:t>
              </w:r>
            </w:hyperlink>
            <w:r w:rsidR="004F4B2A" w:rsidRPr="004F4B2A">
              <w:rPr>
                <w:rFonts w:ascii="Segoe UI" w:eastAsiaTheme="minorEastAsia" w:hAnsi="Segoe UI" w:cs="Segoe UI"/>
                <w:color w:val="000000"/>
                <w:lang w:eastAsia="ko-KR"/>
              </w:rPr>
              <w:t xml:space="preserve"> </w:t>
            </w:r>
            <w:r w:rsidR="005E0C06">
              <w:rPr>
                <w:rFonts w:ascii="Calibri" w:eastAsia="Times New Roman" w:hAnsi="Calibri" w:cs="Calibri"/>
                <w:color w:val="000000"/>
                <w:lang w:eastAsia="en-GB"/>
              </w:rPr>
              <w:t>(accessed 4 September 2019)</w:t>
            </w:r>
          </w:p>
        </w:tc>
      </w:tr>
      <w:tr w:rsidR="008B4713" w:rsidRPr="007C3701" w14:paraId="194DC3C2" w14:textId="77777777" w:rsidTr="005E0C06">
        <w:trPr>
          <w:trHeight w:val="300"/>
        </w:trPr>
        <w:tc>
          <w:tcPr>
            <w:tcW w:w="551" w:type="dxa"/>
            <w:tcBorders>
              <w:top w:val="nil"/>
              <w:left w:val="single" w:sz="4" w:space="0" w:color="auto"/>
              <w:bottom w:val="nil"/>
              <w:right w:val="nil"/>
            </w:tcBorders>
            <w:shd w:val="clear" w:color="auto" w:fill="auto"/>
            <w:noWrap/>
            <w:vAlign w:val="center"/>
            <w:hideMark/>
          </w:tcPr>
          <w:p w14:paraId="4949E04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41</w:t>
            </w:r>
          </w:p>
        </w:tc>
        <w:tc>
          <w:tcPr>
            <w:tcW w:w="9225" w:type="dxa"/>
            <w:tcBorders>
              <w:top w:val="nil"/>
              <w:left w:val="single" w:sz="4" w:space="0" w:color="auto"/>
              <w:bottom w:val="nil"/>
              <w:right w:val="single" w:sz="4" w:space="0" w:color="auto"/>
            </w:tcBorders>
            <w:shd w:val="clear" w:color="auto" w:fill="auto"/>
            <w:vAlign w:val="center"/>
            <w:hideMark/>
          </w:tcPr>
          <w:p w14:paraId="322D922E" w14:textId="0330DA5D" w:rsidR="008B4713" w:rsidRPr="004F4B2A" w:rsidRDefault="00A56355" w:rsidP="004E0087">
            <w:pPr>
              <w:spacing w:after="0" w:line="240" w:lineRule="auto"/>
              <w:rPr>
                <w:rFonts w:ascii="Calibri" w:eastAsia="Times New Roman" w:hAnsi="Calibri" w:cs="Calibri"/>
                <w:color w:val="000000"/>
                <w:lang w:eastAsia="en-GB"/>
              </w:rPr>
            </w:pPr>
            <w:hyperlink r:id="rId173" w:history="1">
              <w:r w:rsidR="004F4B2A" w:rsidRPr="004F4B2A">
                <w:rPr>
                  <w:rStyle w:val="Hyperlink"/>
                  <w:rFonts w:ascii="Segoe UI" w:eastAsiaTheme="minorEastAsia" w:hAnsi="Segoe UI" w:cs="Segoe UI"/>
                  <w:lang w:eastAsia="ko-KR"/>
                </w:rPr>
                <w:t>https://www.linkedin.com/in/waynerjones/</w:t>
              </w:r>
            </w:hyperlink>
            <w:r w:rsidR="004F4B2A" w:rsidRPr="004F4B2A">
              <w:rPr>
                <w:rFonts w:ascii="Segoe UI" w:eastAsiaTheme="minorEastAsia" w:hAnsi="Segoe UI" w:cs="Segoe UI"/>
                <w:color w:val="000000"/>
                <w:lang w:eastAsia="ko-KR"/>
              </w:rPr>
              <w:t xml:space="preserve"> </w:t>
            </w:r>
            <w:r w:rsidR="005E0C06">
              <w:rPr>
                <w:rFonts w:ascii="Calibri" w:eastAsia="Times New Roman" w:hAnsi="Calibri" w:cs="Calibri"/>
                <w:color w:val="000000"/>
                <w:lang w:eastAsia="en-GB"/>
              </w:rPr>
              <w:t>(accessed 4 September 2019)</w:t>
            </w:r>
          </w:p>
        </w:tc>
      </w:tr>
      <w:tr w:rsidR="008B4713" w:rsidRPr="007C3701" w14:paraId="2E834161" w14:textId="77777777" w:rsidTr="005E0C06">
        <w:trPr>
          <w:trHeight w:val="300"/>
        </w:trPr>
        <w:tc>
          <w:tcPr>
            <w:tcW w:w="551" w:type="dxa"/>
            <w:tcBorders>
              <w:top w:val="nil"/>
              <w:left w:val="single" w:sz="4" w:space="0" w:color="auto"/>
              <w:bottom w:val="nil"/>
              <w:right w:val="nil"/>
            </w:tcBorders>
            <w:shd w:val="clear" w:color="auto" w:fill="auto"/>
            <w:noWrap/>
            <w:vAlign w:val="center"/>
            <w:hideMark/>
          </w:tcPr>
          <w:p w14:paraId="575BA32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42</w:t>
            </w:r>
          </w:p>
        </w:tc>
        <w:tc>
          <w:tcPr>
            <w:tcW w:w="9225" w:type="dxa"/>
            <w:tcBorders>
              <w:top w:val="nil"/>
              <w:left w:val="single" w:sz="4" w:space="0" w:color="auto"/>
              <w:bottom w:val="nil"/>
              <w:right w:val="single" w:sz="4" w:space="0" w:color="auto"/>
            </w:tcBorders>
            <w:shd w:val="clear" w:color="auto" w:fill="auto"/>
            <w:vAlign w:val="center"/>
            <w:hideMark/>
          </w:tcPr>
          <w:p w14:paraId="718FA393" w14:textId="0435D08B" w:rsidR="008B4713" w:rsidRPr="007C3701" w:rsidRDefault="00A56355" w:rsidP="004E0087">
            <w:pPr>
              <w:spacing w:after="0" w:line="240" w:lineRule="auto"/>
              <w:rPr>
                <w:rFonts w:ascii="Calibri" w:eastAsia="Times New Roman" w:hAnsi="Calibri" w:cs="Calibri"/>
                <w:color w:val="000000"/>
                <w:lang w:eastAsia="en-GB"/>
              </w:rPr>
            </w:pPr>
            <w:hyperlink r:id="rId174" w:history="1">
              <w:r w:rsidR="004F4B2A" w:rsidRPr="000562AF">
                <w:rPr>
                  <w:rStyle w:val="Hyperlink"/>
                  <w:rFonts w:ascii="Calibri" w:eastAsia="Times New Roman" w:hAnsi="Calibri" w:cs="Calibri"/>
                  <w:lang w:eastAsia="en-GB"/>
                </w:rPr>
                <w:t>https://www.linkedin.com/in/dr-marco-giannitrapani-a9357aa/</w:t>
              </w:r>
            </w:hyperlink>
            <w:r w:rsidR="004F4B2A">
              <w:rPr>
                <w:rFonts w:ascii="Calibri" w:eastAsia="Times New Roman" w:hAnsi="Calibri" w:cs="Calibri"/>
                <w:color w:val="000000"/>
                <w:lang w:eastAsia="en-GB"/>
              </w:rPr>
              <w:t xml:space="preserve"> </w:t>
            </w:r>
            <w:r w:rsidR="005E0C06">
              <w:rPr>
                <w:rFonts w:ascii="Calibri" w:eastAsia="Times New Roman" w:hAnsi="Calibri" w:cs="Calibri"/>
                <w:color w:val="000000"/>
                <w:lang w:eastAsia="en-GB"/>
              </w:rPr>
              <w:t>(accessed 4 September 2019)</w:t>
            </w:r>
          </w:p>
        </w:tc>
      </w:tr>
      <w:tr w:rsidR="008B4713" w:rsidRPr="007C3701" w14:paraId="6CEB7186"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C6FED31" w14:textId="77777777" w:rsidR="008B4713" w:rsidRPr="007C3701" w:rsidRDefault="008B4713" w:rsidP="004E0087">
            <w:pPr>
              <w:spacing w:after="0" w:line="240" w:lineRule="auto"/>
              <w:jc w:val="center"/>
              <w:rPr>
                <w:rFonts w:ascii="Calibri" w:eastAsia="Times New Roman" w:hAnsi="Calibri" w:cs="Calibri"/>
                <w:b/>
                <w:bCs/>
                <w:i/>
                <w:iCs/>
                <w:color w:val="000000"/>
                <w:lang w:eastAsia="en-GB"/>
              </w:rPr>
            </w:pPr>
            <w:r w:rsidRPr="007C3701">
              <w:rPr>
                <w:rFonts w:ascii="Calibri" w:eastAsia="Times New Roman" w:hAnsi="Calibri" w:cs="Calibri"/>
                <w:b/>
                <w:bCs/>
                <w:i/>
                <w:iCs/>
                <w:color w:val="000000"/>
                <w:lang w:eastAsia="en-GB"/>
              </w:rPr>
              <w:t>Body of Research 10.2</w:t>
            </w:r>
          </w:p>
        </w:tc>
      </w:tr>
      <w:tr w:rsidR="008B4713" w:rsidRPr="007C3701" w14:paraId="0A881DB2"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1F6F2448"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43</w:t>
            </w:r>
          </w:p>
        </w:tc>
        <w:tc>
          <w:tcPr>
            <w:tcW w:w="9225" w:type="dxa"/>
            <w:tcBorders>
              <w:top w:val="nil"/>
              <w:left w:val="single" w:sz="4" w:space="0" w:color="auto"/>
              <w:bottom w:val="nil"/>
              <w:right w:val="single" w:sz="4" w:space="0" w:color="auto"/>
            </w:tcBorders>
            <w:shd w:val="clear" w:color="auto" w:fill="auto"/>
            <w:vAlign w:val="center"/>
            <w:hideMark/>
          </w:tcPr>
          <w:p w14:paraId="05CFA8B7" w14:textId="1F8E252A" w:rsidR="008B4713" w:rsidRPr="007C3701" w:rsidRDefault="009E403B"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Glasgow (2014). </w:t>
            </w:r>
            <w:r w:rsidR="008B4713" w:rsidRPr="007C3701">
              <w:rPr>
                <w:rFonts w:ascii="Calibri" w:eastAsia="Times New Roman" w:hAnsi="Calibri" w:cs="Calibri"/>
                <w:color w:val="000000"/>
                <w:lang w:eastAsia="en-GB"/>
              </w:rPr>
              <w:t>REF Impact Case Study no. 26129</w:t>
            </w:r>
            <w:r>
              <w:rPr>
                <w:rFonts w:ascii="Calibri" w:eastAsia="Times New Roman" w:hAnsi="Calibri" w:cs="Calibri"/>
                <w:color w:val="000000"/>
                <w:lang w:eastAsia="en-GB"/>
              </w:rPr>
              <w:t xml:space="preserve">. </w:t>
            </w:r>
            <w:hyperlink r:id="rId175" w:history="1">
              <w:r>
                <w:rPr>
                  <w:rStyle w:val="Hyperlink"/>
                </w:rPr>
                <w:t>https://results.ref.ac.uk/(S(5mhsdcrlek45dkop3v4uw5gx))/Submissions/Impact/567</w:t>
              </w:r>
            </w:hyperlink>
          </w:p>
        </w:tc>
      </w:tr>
      <w:tr w:rsidR="008B4713" w:rsidRPr="007C3701" w14:paraId="11257F9C"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22E7E56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44</w:t>
            </w:r>
          </w:p>
        </w:tc>
        <w:tc>
          <w:tcPr>
            <w:tcW w:w="9225" w:type="dxa"/>
            <w:tcBorders>
              <w:top w:val="nil"/>
              <w:left w:val="single" w:sz="4" w:space="0" w:color="auto"/>
              <w:bottom w:val="nil"/>
              <w:right w:val="single" w:sz="4" w:space="0" w:color="auto"/>
            </w:tcBorders>
            <w:shd w:val="clear" w:color="auto" w:fill="auto"/>
            <w:vAlign w:val="center"/>
            <w:hideMark/>
          </w:tcPr>
          <w:p w14:paraId="35582238"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Shepherd J, Cobbe SM, Ford I, et al. (1995). Prevention of coronary heart disease with pravastatin in men with hypercholesterolemia. New Engl J Med. 333, 1301-7. doi:10.1056/NEJM199511163332001. Citations: 5128 (InCites), 6098 (Scopus) *</w:t>
            </w:r>
          </w:p>
        </w:tc>
      </w:tr>
      <w:tr w:rsidR="008B4713" w:rsidRPr="007C3701" w14:paraId="73C42A02"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669D3F2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45</w:t>
            </w:r>
          </w:p>
        </w:tc>
        <w:tc>
          <w:tcPr>
            <w:tcW w:w="9225" w:type="dxa"/>
            <w:tcBorders>
              <w:top w:val="nil"/>
              <w:left w:val="single" w:sz="4" w:space="0" w:color="auto"/>
              <w:bottom w:val="nil"/>
              <w:right w:val="single" w:sz="4" w:space="0" w:color="auto"/>
            </w:tcBorders>
            <w:shd w:val="clear" w:color="auto" w:fill="auto"/>
            <w:vAlign w:val="center"/>
            <w:hideMark/>
          </w:tcPr>
          <w:p w14:paraId="398D10A4"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WOSCOPS Study Group (1995). Computerised record linkage: compared with traditional follow-up methods in clinical trials and illustrated in a prospective epidemiological study. Journal of Clinical Epidemiology 48, 1441-1452. doi:10.1016/0895-4356(95)00530-7</w:t>
            </w:r>
          </w:p>
        </w:tc>
      </w:tr>
      <w:tr w:rsidR="008B4713" w:rsidRPr="007C3701" w14:paraId="35FCC20C"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478C850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46</w:t>
            </w:r>
          </w:p>
        </w:tc>
        <w:tc>
          <w:tcPr>
            <w:tcW w:w="9225" w:type="dxa"/>
            <w:tcBorders>
              <w:top w:val="nil"/>
              <w:left w:val="single" w:sz="4" w:space="0" w:color="auto"/>
              <w:bottom w:val="nil"/>
              <w:right w:val="single" w:sz="4" w:space="0" w:color="auto"/>
            </w:tcBorders>
            <w:shd w:val="clear" w:color="auto" w:fill="auto"/>
            <w:vAlign w:val="center"/>
            <w:hideMark/>
          </w:tcPr>
          <w:p w14:paraId="74D8A347"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McLeod, M. (1995). Record linkage applied to medical and cohort studies. PhD thesis, University of Glasgow. (available from HEI)</w:t>
            </w:r>
          </w:p>
        </w:tc>
      </w:tr>
      <w:tr w:rsidR="008B4713" w:rsidRPr="007C3701" w14:paraId="75AA3AD6"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3CAD0586"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47</w:t>
            </w:r>
          </w:p>
        </w:tc>
        <w:tc>
          <w:tcPr>
            <w:tcW w:w="9225" w:type="dxa"/>
            <w:tcBorders>
              <w:top w:val="nil"/>
              <w:left w:val="single" w:sz="4" w:space="0" w:color="auto"/>
              <w:bottom w:val="nil"/>
              <w:right w:val="single" w:sz="4" w:space="0" w:color="auto"/>
            </w:tcBorders>
            <w:shd w:val="clear" w:color="auto" w:fill="auto"/>
            <w:vAlign w:val="center"/>
            <w:hideMark/>
          </w:tcPr>
          <w:p w14:paraId="54B9C43D"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Ford, I., Norrie, J. &amp; Ahmadi, S. (1995). Model inconsistency, illustrated by the Cox proportional hazards model. Statistics in Medicine 14, 735-746. doi:10.1002/sim.4780140804</w:t>
            </w:r>
          </w:p>
        </w:tc>
      </w:tr>
      <w:tr w:rsidR="008B4713" w:rsidRPr="007C3701" w14:paraId="54BD2D87"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1EA02C6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48</w:t>
            </w:r>
          </w:p>
        </w:tc>
        <w:tc>
          <w:tcPr>
            <w:tcW w:w="9225" w:type="dxa"/>
            <w:tcBorders>
              <w:top w:val="nil"/>
              <w:left w:val="single" w:sz="4" w:space="0" w:color="auto"/>
              <w:bottom w:val="nil"/>
              <w:right w:val="single" w:sz="4" w:space="0" w:color="auto"/>
            </w:tcBorders>
            <w:shd w:val="clear" w:color="auto" w:fill="auto"/>
            <w:vAlign w:val="center"/>
            <w:hideMark/>
          </w:tcPr>
          <w:p w14:paraId="01D49DFA"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Ford, I. and Norrie, J. (2002). The role of covariates in estimating treatment effects and risk in long-term clinical trials. Statistics in Medicine 21 (19), 2899-2908. doi:10.1002/sim.1294 *</w:t>
            </w:r>
          </w:p>
        </w:tc>
      </w:tr>
      <w:tr w:rsidR="008B4713" w:rsidRPr="007C3701" w14:paraId="2B14F4D8"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7888663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49</w:t>
            </w:r>
          </w:p>
        </w:tc>
        <w:tc>
          <w:tcPr>
            <w:tcW w:w="9225" w:type="dxa"/>
            <w:tcBorders>
              <w:top w:val="nil"/>
              <w:left w:val="single" w:sz="4" w:space="0" w:color="auto"/>
              <w:bottom w:val="nil"/>
              <w:right w:val="single" w:sz="4" w:space="0" w:color="auto"/>
            </w:tcBorders>
            <w:shd w:val="clear" w:color="auto" w:fill="auto"/>
            <w:vAlign w:val="center"/>
            <w:hideMark/>
          </w:tcPr>
          <w:p w14:paraId="23C72CF8"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Ford I, Murray H, Packard CJ, Shepherd J, Macfarlane PW, Cobbe SM: WOSCOPS Study Group (2007). Long-term follow-up of the West of Scotland Coronary Prevention Study. N Engl J Med., 357(15):1477-86. doi:10.1056/NEJMoa065994 *</w:t>
            </w:r>
          </w:p>
        </w:tc>
      </w:tr>
      <w:tr w:rsidR="008B4713" w:rsidRPr="007C3701" w14:paraId="53679542" w14:textId="77777777" w:rsidTr="00C0040D">
        <w:trPr>
          <w:trHeight w:val="74"/>
        </w:trPr>
        <w:tc>
          <w:tcPr>
            <w:tcW w:w="551" w:type="dxa"/>
            <w:tcBorders>
              <w:top w:val="nil"/>
              <w:left w:val="single" w:sz="4" w:space="0" w:color="auto"/>
              <w:bottom w:val="nil"/>
              <w:right w:val="nil"/>
            </w:tcBorders>
            <w:shd w:val="clear" w:color="auto" w:fill="auto"/>
            <w:noWrap/>
            <w:vAlign w:val="center"/>
            <w:hideMark/>
          </w:tcPr>
          <w:p w14:paraId="5E01D8A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50</w:t>
            </w:r>
          </w:p>
        </w:tc>
        <w:tc>
          <w:tcPr>
            <w:tcW w:w="9225" w:type="dxa"/>
            <w:tcBorders>
              <w:top w:val="nil"/>
              <w:left w:val="single" w:sz="4" w:space="0" w:color="auto"/>
              <w:bottom w:val="nil"/>
              <w:right w:val="single" w:sz="4" w:space="0" w:color="auto"/>
            </w:tcBorders>
            <w:shd w:val="clear" w:color="auto" w:fill="auto"/>
            <w:vAlign w:val="center"/>
            <w:hideMark/>
          </w:tcPr>
          <w:p w14:paraId="07E0BAB6" w14:textId="2B347D5D" w:rsidR="008B4713" w:rsidRPr="007C3701" w:rsidRDefault="00F508F2"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Ian Ford profile. </w:t>
            </w:r>
            <w:hyperlink r:id="rId176" w:history="1">
              <w:r w:rsidRPr="000562AF">
                <w:rPr>
                  <w:rStyle w:val="Hyperlink"/>
                  <w:rFonts w:ascii="Calibri" w:eastAsia="Times New Roman" w:hAnsi="Calibri" w:cs="Calibri"/>
                  <w:lang w:eastAsia="en-GB"/>
                </w:rPr>
                <w:t>http://www.scot-ship.ac.uk/professor-ian-ford.html</w:t>
              </w:r>
            </w:hyperlink>
            <w:r>
              <w:rPr>
                <w:rFonts w:ascii="Calibri" w:eastAsia="Times New Roman" w:hAnsi="Calibri" w:cs="Calibri"/>
                <w:color w:val="000000"/>
                <w:lang w:eastAsia="en-GB"/>
              </w:rPr>
              <w:t xml:space="preserve"> </w:t>
            </w:r>
            <w:r w:rsidR="00BC5964">
              <w:rPr>
                <w:rFonts w:ascii="Calibri" w:eastAsia="Times New Roman" w:hAnsi="Calibri" w:cs="Calibri"/>
                <w:color w:val="000000"/>
                <w:lang w:eastAsia="en-GB"/>
              </w:rPr>
              <w:t>(accessed 4 September 2019)</w:t>
            </w:r>
          </w:p>
        </w:tc>
      </w:tr>
      <w:tr w:rsidR="008B4713" w:rsidRPr="007C3701" w14:paraId="33FE1FBA"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47D5E73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51</w:t>
            </w:r>
          </w:p>
        </w:tc>
        <w:tc>
          <w:tcPr>
            <w:tcW w:w="9225" w:type="dxa"/>
            <w:tcBorders>
              <w:top w:val="nil"/>
              <w:left w:val="single" w:sz="4" w:space="0" w:color="auto"/>
              <w:bottom w:val="nil"/>
              <w:right w:val="single" w:sz="4" w:space="0" w:color="auto"/>
            </w:tcBorders>
            <w:shd w:val="clear" w:color="auto" w:fill="auto"/>
            <w:vAlign w:val="center"/>
            <w:hideMark/>
          </w:tcPr>
          <w:p w14:paraId="7413BB1C" w14:textId="339A4D29" w:rsidR="008B4713" w:rsidRPr="007C3701" w:rsidRDefault="00F508F2" w:rsidP="004E0087">
            <w:pPr>
              <w:spacing w:after="0" w:line="240" w:lineRule="auto"/>
              <w:rPr>
                <w:rFonts w:ascii="Calibri" w:eastAsia="Times New Roman" w:hAnsi="Calibri" w:cs="Calibri"/>
                <w:color w:val="0563C1"/>
                <w:u w:val="single"/>
                <w:lang w:eastAsia="en-GB"/>
              </w:rPr>
            </w:pPr>
            <w:r>
              <w:t xml:space="preserve">Ian Ford presentation. </w:t>
            </w:r>
            <w:r w:rsidR="00097899" w:rsidRPr="00BC5964">
              <w:rPr>
                <w:rFonts w:ascii="Calibri" w:eastAsia="Times New Roman" w:hAnsi="Calibri" w:cs="Calibri"/>
                <w:color w:val="0563C1"/>
                <w:u w:val="single"/>
                <w:lang w:eastAsia="en-GB"/>
              </w:rPr>
              <w:t xml:space="preserve">https://www.youtube.com/watch?v=mrUQY78C-74 </w:t>
            </w:r>
            <w:r w:rsidR="00BC5964">
              <w:rPr>
                <w:rFonts w:ascii="Calibri" w:eastAsia="Times New Roman" w:hAnsi="Calibri" w:cs="Calibri"/>
                <w:color w:val="000000"/>
                <w:lang w:eastAsia="en-GB"/>
              </w:rPr>
              <w:t>(accessed 4 September 2019)</w:t>
            </w:r>
          </w:p>
        </w:tc>
      </w:tr>
      <w:tr w:rsidR="008B4713" w:rsidRPr="007C3701" w14:paraId="0C0E67E9" w14:textId="77777777" w:rsidTr="004E0087">
        <w:trPr>
          <w:trHeight w:val="1500"/>
        </w:trPr>
        <w:tc>
          <w:tcPr>
            <w:tcW w:w="551" w:type="dxa"/>
            <w:tcBorders>
              <w:top w:val="nil"/>
              <w:left w:val="single" w:sz="4" w:space="0" w:color="auto"/>
              <w:bottom w:val="nil"/>
              <w:right w:val="nil"/>
            </w:tcBorders>
            <w:shd w:val="clear" w:color="auto" w:fill="auto"/>
            <w:noWrap/>
            <w:vAlign w:val="center"/>
            <w:hideMark/>
          </w:tcPr>
          <w:p w14:paraId="3713F478"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52</w:t>
            </w:r>
          </w:p>
        </w:tc>
        <w:tc>
          <w:tcPr>
            <w:tcW w:w="9225" w:type="dxa"/>
            <w:tcBorders>
              <w:top w:val="nil"/>
              <w:left w:val="single" w:sz="4" w:space="0" w:color="auto"/>
              <w:bottom w:val="nil"/>
              <w:right w:val="single" w:sz="4" w:space="0" w:color="auto"/>
            </w:tcBorders>
            <w:shd w:val="clear" w:color="auto" w:fill="auto"/>
            <w:vAlign w:val="center"/>
            <w:hideMark/>
          </w:tcPr>
          <w:p w14:paraId="13966787"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Vallejo-Vs, A. J.; Robertson, M.; Catapano, A. L.; Watts, G. F.; Kastelein, J. J.; Packard, C. J.; Ford, I and Ray, K. K. (2017) Low-density lipoprotein-cholesterol lowering for the primary prevention of cardiovascular disease among men with primary elevations of low-density lipoprotein-cholesterol levels of 190 mg/dL or above: analyses from the WOSCOPS (West of Scotland Coronary Prevention Study) 5-year randomized trial and 20-year observational follow-up. Circulation, 2017. 136, p. 1878-1891.</w:t>
            </w:r>
          </w:p>
        </w:tc>
      </w:tr>
      <w:tr w:rsidR="008B4713" w:rsidRPr="007C3701" w14:paraId="46400A21"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1FB4FC2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53</w:t>
            </w:r>
          </w:p>
        </w:tc>
        <w:tc>
          <w:tcPr>
            <w:tcW w:w="9225" w:type="dxa"/>
            <w:tcBorders>
              <w:top w:val="nil"/>
              <w:left w:val="single" w:sz="4" w:space="0" w:color="auto"/>
              <w:bottom w:val="nil"/>
              <w:right w:val="single" w:sz="4" w:space="0" w:color="auto"/>
            </w:tcBorders>
            <w:shd w:val="clear" w:color="auto" w:fill="auto"/>
            <w:vAlign w:val="center"/>
            <w:hideMark/>
          </w:tcPr>
          <w:p w14:paraId="7D3A724E"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Ford, Ian; Murray, Heather; C246 McCowan, Colin; Packard, Chris J. (2016) Long-Term Safety and Efficacy of Lowering Low-Density Lipoprotein Cholesterol With Statin Therapy: 20-Year Follow-Up of West of Scotland Coronary Prevention Study. Circulation. November, 10, 2016. 10.1161/CIRCULATIONAHA.115.019014</w:t>
            </w:r>
          </w:p>
        </w:tc>
      </w:tr>
      <w:tr w:rsidR="008B4713" w:rsidRPr="007C3701" w14:paraId="4F9EF3E4"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21D16E21"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54</w:t>
            </w:r>
          </w:p>
        </w:tc>
        <w:tc>
          <w:tcPr>
            <w:tcW w:w="9225" w:type="dxa"/>
            <w:tcBorders>
              <w:top w:val="nil"/>
              <w:left w:val="single" w:sz="4" w:space="0" w:color="auto"/>
              <w:bottom w:val="single" w:sz="4" w:space="0" w:color="auto"/>
              <w:right w:val="single" w:sz="4" w:space="0" w:color="auto"/>
            </w:tcBorders>
            <w:shd w:val="clear" w:color="auto" w:fill="auto"/>
            <w:vAlign w:val="center"/>
            <w:hideMark/>
          </w:tcPr>
          <w:p w14:paraId="7A7AAF2B"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The WOSCOPS Study Group. Screening Experience and Baseline Characteristics in the West of Scotland Coronary Prevention Study. American Journal of Cardiology. 1995; 76: 485-491.</w:t>
            </w:r>
          </w:p>
        </w:tc>
      </w:tr>
      <w:tr w:rsidR="008B4713" w:rsidRPr="007C3701" w14:paraId="1E858220"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FFF41A1" w14:textId="77777777" w:rsidR="008B4713" w:rsidRPr="007C3701" w:rsidRDefault="008B4713" w:rsidP="004E0087">
            <w:pPr>
              <w:spacing w:after="0" w:line="240" w:lineRule="auto"/>
              <w:jc w:val="center"/>
              <w:rPr>
                <w:rFonts w:ascii="Calibri" w:eastAsia="Times New Roman" w:hAnsi="Calibri" w:cs="Calibri"/>
                <w:b/>
                <w:bCs/>
                <w:color w:val="000000"/>
                <w:lang w:eastAsia="en-GB"/>
              </w:rPr>
            </w:pPr>
            <w:r w:rsidRPr="007C3701">
              <w:rPr>
                <w:rFonts w:ascii="Calibri" w:eastAsia="Times New Roman" w:hAnsi="Calibri" w:cs="Calibri"/>
                <w:b/>
                <w:bCs/>
                <w:color w:val="000000"/>
                <w:lang w:eastAsia="en-GB"/>
              </w:rPr>
              <w:t>Unit of Assesssment 11</w:t>
            </w:r>
          </w:p>
        </w:tc>
      </w:tr>
      <w:tr w:rsidR="008B4713" w:rsidRPr="007C3701" w14:paraId="51E226DC"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02DDC7C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55</w:t>
            </w:r>
          </w:p>
        </w:tc>
        <w:tc>
          <w:tcPr>
            <w:tcW w:w="9225" w:type="dxa"/>
            <w:tcBorders>
              <w:top w:val="nil"/>
              <w:left w:val="single" w:sz="4" w:space="0" w:color="auto"/>
              <w:bottom w:val="nil"/>
              <w:right w:val="single" w:sz="4" w:space="0" w:color="auto"/>
            </w:tcBorders>
            <w:shd w:val="clear" w:color="auto" w:fill="auto"/>
            <w:vAlign w:val="center"/>
            <w:hideMark/>
          </w:tcPr>
          <w:p w14:paraId="114652C6" w14:textId="17BA1D76" w:rsidR="008B4713" w:rsidRPr="007C3701" w:rsidRDefault="002F4B10"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Portsmouth (2014). </w:t>
            </w:r>
            <w:r w:rsidR="008B4713" w:rsidRPr="007C3701">
              <w:rPr>
                <w:rFonts w:ascii="Calibri" w:eastAsia="Times New Roman" w:hAnsi="Calibri" w:cs="Calibri"/>
                <w:color w:val="000000"/>
                <w:lang w:eastAsia="en-GB"/>
              </w:rPr>
              <w:t>REF2014 Impact Template</w:t>
            </w:r>
            <w:r>
              <w:rPr>
                <w:rFonts w:ascii="Calibri" w:eastAsia="Times New Roman" w:hAnsi="Calibri" w:cs="Calibri"/>
                <w:color w:val="000000"/>
                <w:lang w:eastAsia="en-GB"/>
              </w:rPr>
              <w:t xml:space="preserve">. </w:t>
            </w:r>
            <w:hyperlink r:id="rId177" w:history="1">
              <w:r>
                <w:rPr>
                  <w:rStyle w:val="Hyperlink"/>
                </w:rPr>
                <w:t>https://results.ref.ac.uk/(S(5mhsdcrlek45dkop3v4uw5gx))/Submissions/Impact/265</w:t>
              </w:r>
            </w:hyperlink>
          </w:p>
        </w:tc>
      </w:tr>
      <w:tr w:rsidR="008B4713" w:rsidRPr="007C3701" w14:paraId="6EF7A051"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6BF9A7D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56</w:t>
            </w:r>
          </w:p>
        </w:tc>
        <w:tc>
          <w:tcPr>
            <w:tcW w:w="9225" w:type="dxa"/>
            <w:tcBorders>
              <w:top w:val="nil"/>
              <w:left w:val="single" w:sz="4" w:space="0" w:color="auto"/>
              <w:bottom w:val="nil"/>
              <w:right w:val="single" w:sz="4" w:space="0" w:color="auto"/>
            </w:tcBorders>
            <w:shd w:val="clear" w:color="auto" w:fill="auto"/>
            <w:vAlign w:val="center"/>
            <w:hideMark/>
          </w:tcPr>
          <w:p w14:paraId="63A93F8B" w14:textId="5A08EA55" w:rsidR="008B4713" w:rsidRPr="007C3701" w:rsidRDefault="002F4B10"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Portsmouth (2014). </w:t>
            </w:r>
            <w:r w:rsidR="008B4713" w:rsidRPr="007C3701">
              <w:rPr>
                <w:rFonts w:ascii="Calibri" w:eastAsia="Times New Roman" w:hAnsi="Calibri" w:cs="Calibri"/>
                <w:color w:val="000000"/>
                <w:lang w:eastAsia="en-GB"/>
              </w:rPr>
              <w:t>REF2014 Environment Template</w:t>
            </w:r>
            <w:r>
              <w:rPr>
                <w:rFonts w:ascii="Calibri" w:eastAsia="Times New Roman" w:hAnsi="Calibri" w:cs="Calibri"/>
                <w:color w:val="000000"/>
                <w:lang w:eastAsia="en-GB"/>
              </w:rPr>
              <w:t xml:space="preserve">. </w:t>
            </w:r>
            <w:hyperlink r:id="rId178" w:history="1">
              <w:r>
                <w:rPr>
                  <w:rStyle w:val="Hyperlink"/>
                </w:rPr>
                <w:t>https://results.ref.ac.uk/(S(5mhsdcrlek45dkop3v4uw5gx))/Submissions/Environment/265</w:t>
              </w:r>
            </w:hyperlink>
          </w:p>
        </w:tc>
      </w:tr>
      <w:tr w:rsidR="008B4713" w:rsidRPr="007C3701" w14:paraId="5014AA93" w14:textId="77777777" w:rsidTr="005C7561">
        <w:trPr>
          <w:trHeight w:val="300"/>
        </w:trPr>
        <w:tc>
          <w:tcPr>
            <w:tcW w:w="551" w:type="dxa"/>
            <w:tcBorders>
              <w:top w:val="nil"/>
              <w:left w:val="single" w:sz="4" w:space="0" w:color="auto"/>
              <w:bottom w:val="nil"/>
              <w:right w:val="nil"/>
            </w:tcBorders>
            <w:shd w:val="clear" w:color="auto" w:fill="auto"/>
            <w:noWrap/>
            <w:vAlign w:val="center"/>
            <w:hideMark/>
          </w:tcPr>
          <w:p w14:paraId="2CCE480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57</w:t>
            </w:r>
          </w:p>
        </w:tc>
        <w:tc>
          <w:tcPr>
            <w:tcW w:w="9225" w:type="dxa"/>
            <w:tcBorders>
              <w:top w:val="nil"/>
              <w:left w:val="single" w:sz="4" w:space="0" w:color="auto"/>
              <w:bottom w:val="nil"/>
              <w:right w:val="single" w:sz="4" w:space="0" w:color="auto"/>
            </w:tcBorders>
            <w:shd w:val="clear" w:color="auto" w:fill="auto"/>
            <w:vAlign w:val="center"/>
            <w:hideMark/>
          </w:tcPr>
          <w:p w14:paraId="00AEE1AF" w14:textId="23129263" w:rsidR="008B4713" w:rsidRPr="007C3701" w:rsidRDefault="00097899"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Portsmouth. Centre for Healthcare Modelling and Informatics. </w:t>
            </w:r>
            <w:hyperlink r:id="rId179" w:history="1">
              <w:r w:rsidR="00242589" w:rsidRPr="000562AF">
                <w:rPr>
                  <w:rStyle w:val="Hyperlink"/>
                  <w:rFonts w:ascii="Calibri" w:eastAsia="Times New Roman" w:hAnsi="Calibri" w:cs="Calibri"/>
                  <w:lang w:eastAsia="en-GB"/>
                </w:rPr>
                <w:t>http://www.chmi.port.ac.uk/</w:t>
              </w:r>
            </w:hyperlink>
            <w:r w:rsidR="00242589">
              <w:rPr>
                <w:rFonts w:ascii="Calibri" w:eastAsia="Times New Roman" w:hAnsi="Calibri" w:cs="Calibri"/>
                <w:color w:val="000000"/>
                <w:lang w:eastAsia="en-GB"/>
              </w:rPr>
              <w:t xml:space="preserve"> (accessed 4 September 2019)</w:t>
            </w:r>
          </w:p>
        </w:tc>
      </w:tr>
      <w:tr w:rsidR="008B4713" w:rsidRPr="007C3701" w14:paraId="68F3B37C" w14:textId="77777777" w:rsidTr="005C7561">
        <w:trPr>
          <w:trHeight w:val="300"/>
        </w:trPr>
        <w:tc>
          <w:tcPr>
            <w:tcW w:w="551" w:type="dxa"/>
            <w:tcBorders>
              <w:top w:val="nil"/>
              <w:left w:val="single" w:sz="4" w:space="0" w:color="auto"/>
              <w:bottom w:val="nil"/>
              <w:right w:val="nil"/>
            </w:tcBorders>
            <w:shd w:val="clear" w:color="auto" w:fill="auto"/>
            <w:noWrap/>
            <w:vAlign w:val="center"/>
            <w:hideMark/>
          </w:tcPr>
          <w:p w14:paraId="43E0A57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58</w:t>
            </w:r>
          </w:p>
        </w:tc>
        <w:tc>
          <w:tcPr>
            <w:tcW w:w="9225" w:type="dxa"/>
            <w:tcBorders>
              <w:top w:val="nil"/>
              <w:left w:val="single" w:sz="4" w:space="0" w:color="auto"/>
              <w:bottom w:val="nil"/>
              <w:right w:val="single" w:sz="4" w:space="0" w:color="auto"/>
            </w:tcBorders>
            <w:shd w:val="clear" w:color="auto" w:fill="auto"/>
            <w:vAlign w:val="center"/>
            <w:hideMark/>
          </w:tcPr>
          <w:p w14:paraId="1C399AC8" w14:textId="1A86B77C" w:rsidR="008B4713" w:rsidRPr="007C3701" w:rsidRDefault="00097899"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niversity of Portsmouth. I</w:t>
            </w:r>
            <w:r w:rsidR="008B4713" w:rsidRPr="007C3701">
              <w:rPr>
                <w:rFonts w:ascii="Calibri" w:eastAsia="Times New Roman" w:hAnsi="Calibri" w:cs="Calibri"/>
                <w:color w:val="000000"/>
                <w:lang w:eastAsia="en-GB"/>
              </w:rPr>
              <w:t>ntelligent &amp; networked systems research group</w:t>
            </w:r>
            <w:r>
              <w:rPr>
                <w:rFonts w:ascii="Calibri" w:eastAsia="Times New Roman" w:hAnsi="Calibri" w:cs="Calibri"/>
                <w:color w:val="000000"/>
                <w:lang w:eastAsia="en-GB"/>
              </w:rPr>
              <w:t xml:space="preserve">. </w:t>
            </w:r>
            <w:hyperlink r:id="rId180" w:history="1">
              <w:r w:rsidRPr="000562AF">
                <w:rPr>
                  <w:rStyle w:val="Hyperlink"/>
                  <w:rFonts w:ascii="Calibri" w:eastAsia="Times New Roman" w:hAnsi="Calibri" w:cs="Calibri"/>
                  <w:lang w:eastAsia="en-GB"/>
                </w:rPr>
                <w:t>http://www2.port.ac.uk/school-of-engineering/research/intelligent-and-networked-systems-research-group/</w:t>
              </w:r>
            </w:hyperlink>
            <w:r>
              <w:rPr>
                <w:rFonts w:ascii="Calibri" w:eastAsia="Times New Roman" w:hAnsi="Calibri" w:cs="Calibri"/>
                <w:color w:val="000000"/>
                <w:lang w:eastAsia="en-GB"/>
              </w:rPr>
              <w:t xml:space="preserve"> </w:t>
            </w:r>
            <w:r w:rsidR="00D06F17">
              <w:rPr>
                <w:rFonts w:ascii="Calibri" w:eastAsia="Times New Roman" w:hAnsi="Calibri" w:cs="Calibri"/>
                <w:color w:val="000000"/>
                <w:lang w:eastAsia="en-GB"/>
              </w:rPr>
              <w:t>(accessed 4 September 2019)</w:t>
            </w:r>
          </w:p>
        </w:tc>
      </w:tr>
      <w:tr w:rsidR="008B4713" w:rsidRPr="007C3701" w14:paraId="029CB26A" w14:textId="77777777" w:rsidTr="005C7561">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8398B2A" w14:textId="77777777" w:rsidR="008B4713" w:rsidRPr="007C3701" w:rsidRDefault="008B4713" w:rsidP="004E0087">
            <w:pPr>
              <w:spacing w:after="0" w:line="240" w:lineRule="auto"/>
              <w:jc w:val="center"/>
              <w:rPr>
                <w:rFonts w:ascii="Calibri" w:eastAsia="Times New Roman" w:hAnsi="Calibri" w:cs="Calibri"/>
                <w:b/>
                <w:bCs/>
                <w:i/>
                <w:iCs/>
                <w:color w:val="000000"/>
                <w:lang w:eastAsia="en-GB"/>
              </w:rPr>
            </w:pPr>
            <w:r w:rsidRPr="007C3701">
              <w:rPr>
                <w:rFonts w:ascii="Calibri" w:eastAsia="Times New Roman" w:hAnsi="Calibri" w:cs="Calibri"/>
                <w:b/>
                <w:bCs/>
                <w:i/>
                <w:iCs/>
                <w:color w:val="000000"/>
                <w:lang w:eastAsia="en-GB"/>
              </w:rPr>
              <w:t>Body of Research 11.1</w:t>
            </w:r>
          </w:p>
        </w:tc>
      </w:tr>
      <w:tr w:rsidR="008B4713" w:rsidRPr="007C3701" w14:paraId="25FAE5D2"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50752C0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59</w:t>
            </w:r>
          </w:p>
        </w:tc>
        <w:tc>
          <w:tcPr>
            <w:tcW w:w="9225" w:type="dxa"/>
            <w:tcBorders>
              <w:top w:val="nil"/>
              <w:left w:val="single" w:sz="4" w:space="0" w:color="auto"/>
              <w:bottom w:val="nil"/>
              <w:right w:val="single" w:sz="4" w:space="0" w:color="auto"/>
            </w:tcBorders>
            <w:shd w:val="clear" w:color="auto" w:fill="auto"/>
            <w:vAlign w:val="center"/>
            <w:hideMark/>
          </w:tcPr>
          <w:p w14:paraId="3A27DA9F" w14:textId="3D39C984" w:rsidR="008B4713" w:rsidRPr="007C3701" w:rsidRDefault="002F4B10"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Portsmouth (2014). </w:t>
            </w:r>
            <w:r w:rsidR="008B4713" w:rsidRPr="007C3701">
              <w:rPr>
                <w:rFonts w:ascii="Calibri" w:eastAsia="Times New Roman" w:hAnsi="Calibri" w:cs="Calibri"/>
                <w:color w:val="000000"/>
                <w:lang w:eastAsia="en-GB"/>
              </w:rPr>
              <w:t>REF Impact Case Study no. 14510</w:t>
            </w:r>
            <w:r>
              <w:rPr>
                <w:rFonts w:ascii="Calibri" w:eastAsia="Times New Roman" w:hAnsi="Calibri" w:cs="Calibri"/>
                <w:color w:val="000000"/>
                <w:lang w:eastAsia="en-GB"/>
              </w:rPr>
              <w:t xml:space="preserve">. </w:t>
            </w:r>
            <w:hyperlink r:id="rId181" w:history="1">
              <w:r>
                <w:rPr>
                  <w:rStyle w:val="Hyperlink"/>
                </w:rPr>
                <w:t>https://results.ref.ac.uk/(S(5mhsdcrlek45dkop3v4uw5gx))/Submissions/Impact/265</w:t>
              </w:r>
            </w:hyperlink>
          </w:p>
        </w:tc>
      </w:tr>
      <w:tr w:rsidR="008B4713" w:rsidRPr="007C3701" w14:paraId="286FEA70"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254F7DE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60</w:t>
            </w:r>
          </w:p>
        </w:tc>
        <w:tc>
          <w:tcPr>
            <w:tcW w:w="9225" w:type="dxa"/>
            <w:tcBorders>
              <w:top w:val="nil"/>
              <w:left w:val="single" w:sz="4" w:space="0" w:color="auto"/>
              <w:bottom w:val="nil"/>
              <w:right w:val="single" w:sz="4" w:space="0" w:color="auto"/>
            </w:tcBorders>
            <w:shd w:val="clear" w:color="auto" w:fill="auto"/>
            <w:vAlign w:val="center"/>
            <w:hideMark/>
          </w:tcPr>
          <w:p w14:paraId="759D23B6"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Prytherch DR, Whiteley MS, Higgins B, Weaver PC, Prout WG, Powell SJ. (1998) POSSUM and Portsmouth POSSUM for predicting mortality. Physiological and Operative Severity Scor for the enUmeration of Mortality and morbidity. Br J Surg. 85(9):1217-20.</w:t>
            </w:r>
          </w:p>
        </w:tc>
      </w:tr>
      <w:tr w:rsidR="008B4713" w:rsidRPr="007C3701" w14:paraId="7002B4FE"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6881A52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61</w:t>
            </w:r>
          </w:p>
        </w:tc>
        <w:tc>
          <w:tcPr>
            <w:tcW w:w="9225" w:type="dxa"/>
            <w:tcBorders>
              <w:top w:val="nil"/>
              <w:left w:val="single" w:sz="4" w:space="0" w:color="auto"/>
              <w:bottom w:val="nil"/>
              <w:right w:val="single" w:sz="4" w:space="0" w:color="auto"/>
            </w:tcBorders>
            <w:shd w:val="clear" w:color="auto" w:fill="auto"/>
            <w:vAlign w:val="center"/>
            <w:hideMark/>
          </w:tcPr>
          <w:p w14:paraId="50A89FAE"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Prytherch DR, Sirl JS, Schmidt P, Featherstone PI, Weaver PC, Smith GB. (2005). The use of routine laboratory data to predict in-hospital death in medical admissions. Resuscitation. 66(2):203-7</w:t>
            </w:r>
          </w:p>
        </w:tc>
      </w:tr>
      <w:tr w:rsidR="008B4713" w:rsidRPr="007C3701" w14:paraId="3028813D"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32E66BD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62</w:t>
            </w:r>
          </w:p>
        </w:tc>
        <w:tc>
          <w:tcPr>
            <w:tcW w:w="9225" w:type="dxa"/>
            <w:tcBorders>
              <w:top w:val="nil"/>
              <w:left w:val="single" w:sz="4" w:space="0" w:color="auto"/>
              <w:bottom w:val="nil"/>
              <w:right w:val="single" w:sz="4" w:space="0" w:color="auto"/>
            </w:tcBorders>
            <w:shd w:val="clear" w:color="auto" w:fill="auto"/>
            <w:vAlign w:val="center"/>
            <w:hideMark/>
          </w:tcPr>
          <w:p w14:paraId="4CC4ACDD"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Prytherch DR, Briggs JS, Weaver PC, Schmidt P, Smith GB. (2005). Measuring clinical performance using routinely collected clinical data. Med Inform Internet Med; 30(2):151-6.</w:t>
            </w:r>
          </w:p>
        </w:tc>
      </w:tr>
      <w:tr w:rsidR="008B4713" w:rsidRPr="007C3701" w14:paraId="593B53B5"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1CF2CAA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63</w:t>
            </w:r>
          </w:p>
        </w:tc>
        <w:tc>
          <w:tcPr>
            <w:tcW w:w="9225" w:type="dxa"/>
            <w:tcBorders>
              <w:top w:val="nil"/>
              <w:left w:val="single" w:sz="4" w:space="0" w:color="auto"/>
              <w:bottom w:val="nil"/>
              <w:right w:val="single" w:sz="4" w:space="0" w:color="auto"/>
            </w:tcBorders>
            <w:shd w:val="clear" w:color="auto" w:fill="auto"/>
            <w:vAlign w:val="center"/>
            <w:hideMark/>
          </w:tcPr>
          <w:p w14:paraId="2955BCDE"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Kause J, Smith G, Prytherch D, Parr M, Flabouris A, Hillman K, et al. (2004). A comparison of antecedents to cardiac arrests, deaths and emergency intensive care admissions in Australia and New Zealand, and the United Kingdom - the ACADEMIA study. Resusciation; 62(3):275-82.</w:t>
            </w:r>
          </w:p>
        </w:tc>
      </w:tr>
      <w:tr w:rsidR="008B4713" w:rsidRPr="007C3701" w14:paraId="35EFBA67"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5407366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64</w:t>
            </w:r>
          </w:p>
        </w:tc>
        <w:tc>
          <w:tcPr>
            <w:tcW w:w="9225" w:type="dxa"/>
            <w:tcBorders>
              <w:top w:val="nil"/>
              <w:left w:val="single" w:sz="4" w:space="0" w:color="auto"/>
              <w:bottom w:val="nil"/>
              <w:right w:val="single" w:sz="4" w:space="0" w:color="auto"/>
            </w:tcBorders>
            <w:shd w:val="clear" w:color="auto" w:fill="auto"/>
            <w:vAlign w:val="center"/>
            <w:hideMark/>
          </w:tcPr>
          <w:p w14:paraId="33BEB342"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Smith GB, Prytherch D, Schmidt P, Featherstone PI, Knight D, Clements G, et al. (2006). Hospital-wide physiological surveillance - a new approach to the early identification and management of the sick patient. Resuscitation; 71(1):19-28.</w:t>
            </w:r>
          </w:p>
        </w:tc>
      </w:tr>
      <w:tr w:rsidR="008B4713" w:rsidRPr="007C3701" w14:paraId="6F72CF7F"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48CEC99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65</w:t>
            </w:r>
          </w:p>
        </w:tc>
        <w:tc>
          <w:tcPr>
            <w:tcW w:w="9225" w:type="dxa"/>
            <w:tcBorders>
              <w:top w:val="nil"/>
              <w:left w:val="single" w:sz="4" w:space="0" w:color="auto"/>
              <w:bottom w:val="nil"/>
              <w:right w:val="single" w:sz="4" w:space="0" w:color="auto"/>
            </w:tcBorders>
            <w:shd w:val="clear" w:color="auto" w:fill="auto"/>
            <w:vAlign w:val="center"/>
            <w:hideMark/>
          </w:tcPr>
          <w:p w14:paraId="4017E32B"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Prytherch D, Smith GB, Schmidt PE, Featherstone PI. (2010). ViEWS-Towards national early warning score for detecting adult inpatient deterioration. Resusciation; 81(8):932-7.</w:t>
            </w:r>
          </w:p>
        </w:tc>
      </w:tr>
      <w:tr w:rsidR="008B4713" w:rsidRPr="007C3701" w14:paraId="3877BB30" w14:textId="77777777" w:rsidTr="00354687">
        <w:trPr>
          <w:trHeight w:val="300"/>
        </w:trPr>
        <w:tc>
          <w:tcPr>
            <w:tcW w:w="551" w:type="dxa"/>
            <w:tcBorders>
              <w:top w:val="nil"/>
              <w:left w:val="single" w:sz="4" w:space="0" w:color="auto"/>
              <w:bottom w:val="nil"/>
              <w:right w:val="nil"/>
            </w:tcBorders>
            <w:shd w:val="clear" w:color="auto" w:fill="auto"/>
            <w:noWrap/>
            <w:vAlign w:val="center"/>
            <w:hideMark/>
          </w:tcPr>
          <w:p w14:paraId="228F240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66</w:t>
            </w:r>
          </w:p>
        </w:tc>
        <w:tc>
          <w:tcPr>
            <w:tcW w:w="9225" w:type="dxa"/>
            <w:tcBorders>
              <w:top w:val="nil"/>
              <w:left w:val="single" w:sz="4" w:space="0" w:color="auto"/>
              <w:bottom w:val="nil"/>
              <w:right w:val="single" w:sz="4" w:space="0" w:color="auto"/>
            </w:tcBorders>
            <w:shd w:val="clear" w:color="auto" w:fill="auto"/>
            <w:vAlign w:val="center"/>
            <w:hideMark/>
          </w:tcPr>
          <w:p w14:paraId="6866527F" w14:textId="6CF4B301"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Resuscitation</w:t>
            </w:r>
            <w:r w:rsidR="00097899">
              <w:rPr>
                <w:rFonts w:ascii="Calibri" w:eastAsia="Times New Roman" w:hAnsi="Calibri" w:cs="Calibri"/>
                <w:color w:val="000000"/>
                <w:lang w:eastAsia="en-GB"/>
              </w:rPr>
              <w:t xml:space="preserve"> (</w:t>
            </w:r>
            <w:r w:rsidRPr="007C3701">
              <w:rPr>
                <w:rFonts w:ascii="Calibri" w:eastAsia="Times New Roman" w:hAnsi="Calibri" w:cs="Calibri"/>
                <w:color w:val="000000"/>
                <w:lang w:eastAsia="en-GB"/>
              </w:rPr>
              <w:t>journal</w:t>
            </w:r>
            <w:r w:rsidR="00097899">
              <w:rPr>
                <w:rFonts w:ascii="Calibri" w:eastAsia="Times New Roman" w:hAnsi="Calibri" w:cs="Calibri"/>
                <w:color w:val="000000"/>
                <w:lang w:eastAsia="en-GB"/>
              </w:rPr>
              <w:t xml:space="preserve">). </w:t>
            </w:r>
            <w:hyperlink r:id="rId182" w:history="1">
              <w:r w:rsidR="004D33ED" w:rsidRPr="000562AF">
                <w:rPr>
                  <w:rStyle w:val="Hyperlink"/>
                  <w:rFonts w:ascii="Calibri" w:eastAsia="Times New Roman" w:hAnsi="Calibri" w:cs="Calibri"/>
                  <w:lang w:eastAsia="en-GB"/>
                </w:rPr>
                <w:t>https://www.resuscitationjournal.com/</w:t>
              </w:r>
            </w:hyperlink>
            <w:r w:rsidR="004D33ED">
              <w:rPr>
                <w:rFonts w:ascii="Calibri" w:eastAsia="Times New Roman" w:hAnsi="Calibri" w:cs="Calibri"/>
                <w:color w:val="000000"/>
                <w:lang w:eastAsia="en-GB"/>
              </w:rPr>
              <w:t xml:space="preserve"> </w:t>
            </w:r>
            <w:r w:rsidR="00A059D6">
              <w:rPr>
                <w:rFonts w:ascii="Calibri" w:eastAsia="Times New Roman" w:hAnsi="Calibri" w:cs="Calibri"/>
                <w:color w:val="000000"/>
                <w:lang w:eastAsia="en-GB"/>
              </w:rPr>
              <w:t>(accessed 4 September 2019)</w:t>
            </w:r>
          </w:p>
        </w:tc>
      </w:tr>
      <w:tr w:rsidR="008B4713" w:rsidRPr="007C3701" w14:paraId="037080A6" w14:textId="77777777" w:rsidTr="00354687">
        <w:trPr>
          <w:trHeight w:val="300"/>
        </w:trPr>
        <w:tc>
          <w:tcPr>
            <w:tcW w:w="551" w:type="dxa"/>
            <w:tcBorders>
              <w:top w:val="nil"/>
              <w:left w:val="single" w:sz="4" w:space="0" w:color="auto"/>
              <w:bottom w:val="nil"/>
              <w:right w:val="nil"/>
            </w:tcBorders>
            <w:shd w:val="clear" w:color="auto" w:fill="auto"/>
            <w:noWrap/>
            <w:vAlign w:val="center"/>
            <w:hideMark/>
          </w:tcPr>
          <w:p w14:paraId="6454ED3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67</w:t>
            </w:r>
          </w:p>
        </w:tc>
        <w:tc>
          <w:tcPr>
            <w:tcW w:w="9225" w:type="dxa"/>
            <w:tcBorders>
              <w:top w:val="nil"/>
              <w:left w:val="single" w:sz="4" w:space="0" w:color="auto"/>
              <w:bottom w:val="nil"/>
              <w:right w:val="single" w:sz="4" w:space="0" w:color="auto"/>
            </w:tcBorders>
            <w:shd w:val="clear" w:color="auto" w:fill="auto"/>
            <w:vAlign w:val="center"/>
            <w:hideMark/>
          </w:tcPr>
          <w:p w14:paraId="291E1DF8" w14:textId="02841658" w:rsidR="008B4713" w:rsidRPr="007C3701" w:rsidRDefault="004D33ED"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Vital Pac. </w:t>
            </w:r>
            <w:hyperlink r:id="rId183" w:history="1">
              <w:r w:rsidRPr="000562AF">
                <w:rPr>
                  <w:rStyle w:val="Hyperlink"/>
                  <w:rFonts w:ascii="Calibri" w:eastAsia="Times New Roman" w:hAnsi="Calibri" w:cs="Calibri"/>
                  <w:lang w:eastAsia="en-GB"/>
                </w:rPr>
                <w:t>http://vitalpac.com/about-us/</w:t>
              </w:r>
            </w:hyperlink>
            <w:r>
              <w:rPr>
                <w:rFonts w:ascii="Calibri" w:eastAsia="Times New Roman" w:hAnsi="Calibri" w:cs="Calibri"/>
                <w:color w:val="000000"/>
                <w:lang w:eastAsia="en-GB"/>
              </w:rPr>
              <w:t xml:space="preserve"> </w:t>
            </w:r>
            <w:r w:rsidR="00A059D6">
              <w:rPr>
                <w:rFonts w:ascii="Calibri" w:eastAsia="Times New Roman" w:hAnsi="Calibri" w:cs="Calibri"/>
                <w:color w:val="000000"/>
                <w:lang w:eastAsia="en-GB"/>
              </w:rPr>
              <w:t>(accessed 4 September 2019)</w:t>
            </w:r>
          </w:p>
        </w:tc>
      </w:tr>
      <w:tr w:rsidR="008B4713" w:rsidRPr="007C3701" w14:paraId="15945304" w14:textId="77777777" w:rsidTr="00354687">
        <w:trPr>
          <w:trHeight w:val="300"/>
        </w:trPr>
        <w:tc>
          <w:tcPr>
            <w:tcW w:w="551" w:type="dxa"/>
            <w:tcBorders>
              <w:top w:val="nil"/>
              <w:left w:val="single" w:sz="4" w:space="0" w:color="auto"/>
              <w:bottom w:val="nil"/>
              <w:right w:val="nil"/>
            </w:tcBorders>
            <w:shd w:val="clear" w:color="auto" w:fill="auto"/>
            <w:noWrap/>
            <w:vAlign w:val="center"/>
            <w:hideMark/>
          </w:tcPr>
          <w:p w14:paraId="0E0413B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68</w:t>
            </w:r>
          </w:p>
        </w:tc>
        <w:tc>
          <w:tcPr>
            <w:tcW w:w="9225" w:type="dxa"/>
            <w:tcBorders>
              <w:top w:val="nil"/>
              <w:left w:val="single" w:sz="4" w:space="0" w:color="auto"/>
              <w:bottom w:val="nil"/>
              <w:right w:val="single" w:sz="4" w:space="0" w:color="auto"/>
            </w:tcBorders>
            <w:shd w:val="clear" w:color="auto" w:fill="auto"/>
            <w:vAlign w:val="center"/>
            <w:hideMark/>
          </w:tcPr>
          <w:p w14:paraId="4D74D175" w14:textId="2059CD84" w:rsidR="008B4713" w:rsidRPr="007C3701" w:rsidRDefault="00A56355" w:rsidP="004E0087">
            <w:pPr>
              <w:spacing w:after="0" w:line="240" w:lineRule="auto"/>
              <w:rPr>
                <w:rFonts w:ascii="Calibri" w:eastAsia="Times New Roman" w:hAnsi="Calibri" w:cs="Calibri"/>
                <w:color w:val="0563C1"/>
                <w:u w:val="single"/>
                <w:lang w:eastAsia="en-GB"/>
              </w:rPr>
            </w:pPr>
            <w:hyperlink r:id="rId184" w:history="1">
              <w:r w:rsidR="008128A9">
                <w:rPr>
                  <w:rStyle w:val="Hyperlink"/>
                </w:rPr>
                <w:t>https://www.porthosp.nhs.uk/PHTNEWS/researcherswinfuntohelp.htm</w:t>
              </w:r>
            </w:hyperlink>
            <w:r w:rsidR="00A059D6">
              <w:rPr>
                <w:rFonts w:ascii="Calibri" w:eastAsia="Times New Roman" w:hAnsi="Calibri" w:cs="Calibri"/>
                <w:color w:val="0563C1"/>
                <w:u w:val="single"/>
                <w:lang w:eastAsia="en-GB"/>
              </w:rPr>
              <w:t xml:space="preserve"> </w:t>
            </w:r>
            <w:r w:rsidR="00A059D6">
              <w:rPr>
                <w:rFonts w:ascii="Calibri" w:eastAsia="Times New Roman" w:hAnsi="Calibri" w:cs="Calibri"/>
                <w:color w:val="000000"/>
                <w:lang w:eastAsia="en-GB"/>
              </w:rPr>
              <w:t>(accessed 4 September 2019)</w:t>
            </w:r>
          </w:p>
        </w:tc>
      </w:tr>
      <w:tr w:rsidR="008B4713" w:rsidRPr="007C3701" w14:paraId="4732E267" w14:textId="77777777" w:rsidTr="00354687">
        <w:trPr>
          <w:trHeight w:val="300"/>
        </w:trPr>
        <w:tc>
          <w:tcPr>
            <w:tcW w:w="551" w:type="dxa"/>
            <w:tcBorders>
              <w:top w:val="nil"/>
              <w:left w:val="single" w:sz="4" w:space="0" w:color="auto"/>
              <w:bottom w:val="nil"/>
              <w:right w:val="nil"/>
            </w:tcBorders>
            <w:shd w:val="clear" w:color="auto" w:fill="auto"/>
            <w:noWrap/>
            <w:vAlign w:val="center"/>
            <w:hideMark/>
          </w:tcPr>
          <w:p w14:paraId="76418E4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69</w:t>
            </w:r>
          </w:p>
        </w:tc>
        <w:tc>
          <w:tcPr>
            <w:tcW w:w="9225" w:type="dxa"/>
            <w:tcBorders>
              <w:top w:val="nil"/>
              <w:left w:val="single" w:sz="4" w:space="0" w:color="auto"/>
              <w:bottom w:val="nil"/>
              <w:right w:val="single" w:sz="4" w:space="0" w:color="auto"/>
            </w:tcBorders>
            <w:shd w:val="clear" w:color="auto" w:fill="auto"/>
            <w:vAlign w:val="center"/>
            <w:hideMark/>
          </w:tcPr>
          <w:p w14:paraId="4BFD159C" w14:textId="302E067D" w:rsidR="008B4713" w:rsidRPr="007C3701" w:rsidRDefault="004D33ED" w:rsidP="004E0087">
            <w:pPr>
              <w:spacing w:after="0" w:line="240" w:lineRule="auto"/>
              <w:rPr>
                <w:rFonts w:ascii="Calibri" w:eastAsia="Times New Roman" w:hAnsi="Calibri" w:cs="Calibri"/>
                <w:color w:val="0563C1"/>
                <w:u w:val="single"/>
                <w:lang w:eastAsia="en-GB"/>
              </w:rPr>
            </w:pPr>
            <w:r>
              <w:t>EPSRC Research Grant.</w:t>
            </w:r>
            <w:hyperlink r:id="rId185" w:history="1">
              <w:r w:rsidRPr="000562AF">
                <w:rPr>
                  <w:rStyle w:val="Hyperlink"/>
                  <w:rFonts w:ascii="Calibri" w:eastAsia="Times New Roman" w:hAnsi="Calibri" w:cs="Calibri"/>
                  <w:lang w:eastAsia="en-GB"/>
                </w:rPr>
                <w:t>http://gow.epsrc.ac.uk/NGBOViewGrant.aspx?GrantRef=EP/F058845/1</w:t>
              </w:r>
            </w:hyperlink>
            <w:r w:rsidR="00A059D6">
              <w:rPr>
                <w:rFonts w:ascii="Calibri" w:eastAsia="Times New Roman" w:hAnsi="Calibri" w:cs="Calibri"/>
                <w:color w:val="0563C1"/>
                <w:u w:val="single"/>
                <w:lang w:eastAsia="en-GB"/>
              </w:rPr>
              <w:t xml:space="preserve"> </w:t>
            </w:r>
            <w:r w:rsidR="00A059D6">
              <w:rPr>
                <w:rFonts w:ascii="Calibri" w:eastAsia="Times New Roman" w:hAnsi="Calibri" w:cs="Calibri"/>
                <w:color w:val="000000"/>
                <w:lang w:eastAsia="en-GB"/>
              </w:rPr>
              <w:t>(accessed 4 September 2019)</w:t>
            </w:r>
          </w:p>
        </w:tc>
      </w:tr>
      <w:tr w:rsidR="008B4713" w:rsidRPr="007C3701" w14:paraId="360FAFD0"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0624765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70</w:t>
            </w:r>
          </w:p>
        </w:tc>
        <w:tc>
          <w:tcPr>
            <w:tcW w:w="9225" w:type="dxa"/>
            <w:tcBorders>
              <w:top w:val="nil"/>
              <w:left w:val="single" w:sz="4" w:space="0" w:color="auto"/>
              <w:bottom w:val="nil"/>
              <w:right w:val="single" w:sz="4" w:space="0" w:color="auto"/>
            </w:tcBorders>
            <w:shd w:val="clear" w:color="auto" w:fill="auto"/>
            <w:vAlign w:val="center"/>
            <w:hideMark/>
          </w:tcPr>
          <w:p w14:paraId="3FDDABAC"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Whiteley, M S, Prytherch, D, Higgins, B, Weaver, P C, Prout, W G. (1996). An evaluation of the POSSUM surgical scoring system. British Journal of Surgery, 83, 812-815</w:t>
            </w:r>
          </w:p>
        </w:tc>
      </w:tr>
      <w:tr w:rsidR="008B4713" w:rsidRPr="007C3701" w14:paraId="1CA8F640"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12D89F9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71</w:t>
            </w:r>
          </w:p>
        </w:tc>
        <w:tc>
          <w:tcPr>
            <w:tcW w:w="9225" w:type="dxa"/>
            <w:tcBorders>
              <w:top w:val="nil"/>
              <w:left w:val="single" w:sz="4" w:space="0" w:color="auto"/>
              <w:bottom w:val="nil"/>
              <w:right w:val="single" w:sz="4" w:space="0" w:color="auto"/>
            </w:tcBorders>
            <w:shd w:val="clear" w:color="auto" w:fill="auto"/>
            <w:vAlign w:val="center"/>
            <w:hideMark/>
          </w:tcPr>
          <w:p w14:paraId="1B6F6CAD"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Smith, G. (2004). ACADEMIA Study: A comparison of Antecedents to Cardiac Arrests, Deaths and Emergency Intensive Care Admissions in Australia, New Zealand, and the United Kingdom - the ACADEMIA study. The Journal of Intensive Care Society. October 2004, 5, 3, 97.</w:t>
            </w:r>
          </w:p>
        </w:tc>
      </w:tr>
      <w:tr w:rsidR="008B4713" w:rsidRPr="007C3701" w14:paraId="0D2AEF37"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8FBC115" w14:textId="77777777" w:rsidR="008B4713" w:rsidRPr="007C3701" w:rsidRDefault="008B4713" w:rsidP="004E0087">
            <w:pPr>
              <w:spacing w:after="0" w:line="240" w:lineRule="auto"/>
              <w:jc w:val="center"/>
              <w:rPr>
                <w:rFonts w:ascii="Calibri" w:eastAsia="Times New Roman" w:hAnsi="Calibri" w:cs="Calibri"/>
                <w:b/>
                <w:bCs/>
                <w:i/>
                <w:iCs/>
                <w:color w:val="000000"/>
                <w:lang w:eastAsia="en-GB"/>
              </w:rPr>
            </w:pPr>
            <w:r w:rsidRPr="007C3701">
              <w:rPr>
                <w:rFonts w:ascii="Calibri" w:eastAsia="Times New Roman" w:hAnsi="Calibri" w:cs="Calibri"/>
                <w:b/>
                <w:bCs/>
                <w:i/>
                <w:iCs/>
                <w:color w:val="000000"/>
                <w:lang w:eastAsia="en-GB"/>
              </w:rPr>
              <w:t>Body of Research 11.2</w:t>
            </w:r>
          </w:p>
        </w:tc>
      </w:tr>
      <w:tr w:rsidR="008B4713" w:rsidRPr="007C3701" w14:paraId="151D4F7A"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4327C761"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72</w:t>
            </w:r>
          </w:p>
        </w:tc>
        <w:tc>
          <w:tcPr>
            <w:tcW w:w="9225" w:type="dxa"/>
            <w:tcBorders>
              <w:top w:val="nil"/>
              <w:left w:val="single" w:sz="4" w:space="0" w:color="auto"/>
              <w:bottom w:val="nil"/>
              <w:right w:val="single" w:sz="4" w:space="0" w:color="auto"/>
            </w:tcBorders>
            <w:shd w:val="clear" w:color="auto" w:fill="auto"/>
            <w:vAlign w:val="center"/>
            <w:hideMark/>
          </w:tcPr>
          <w:p w14:paraId="6818A921" w14:textId="70BBC977" w:rsidR="008B4713" w:rsidRPr="007C3701" w:rsidRDefault="002F4B10"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Portsmouth (2014). </w:t>
            </w:r>
            <w:r w:rsidR="008B4713" w:rsidRPr="007C3701">
              <w:rPr>
                <w:rFonts w:ascii="Calibri" w:eastAsia="Times New Roman" w:hAnsi="Calibri" w:cs="Calibri"/>
                <w:color w:val="000000"/>
                <w:lang w:eastAsia="en-GB"/>
              </w:rPr>
              <w:t>REF Impact Case Study no. 14511</w:t>
            </w:r>
            <w:r>
              <w:rPr>
                <w:rFonts w:ascii="Calibri" w:eastAsia="Times New Roman" w:hAnsi="Calibri" w:cs="Calibri"/>
                <w:color w:val="000000"/>
                <w:lang w:eastAsia="en-GB"/>
              </w:rPr>
              <w:t xml:space="preserve">. </w:t>
            </w:r>
            <w:hyperlink r:id="rId186" w:history="1">
              <w:r>
                <w:rPr>
                  <w:rStyle w:val="Hyperlink"/>
                </w:rPr>
                <w:t>https://results.ref.ac.uk/(S(5mhsdcrlek45dkop3v4uw5gx))/Submissions/Impact/265</w:t>
              </w:r>
            </w:hyperlink>
          </w:p>
        </w:tc>
      </w:tr>
      <w:tr w:rsidR="008B4713" w:rsidRPr="007C3701" w14:paraId="018CF2AD"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207EB1C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73</w:t>
            </w:r>
          </w:p>
        </w:tc>
        <w:tc>
          <w:tcPr>
            <w:tcW w:w="9225" w:type="dxa"/>
            <w:tcBorders>
              <w:top w:val="nil"/>
              <w:left w:val="single" w:sz="4" w:space="0" w:color="auto"/>
              <w:bottom w:val="nil"/>
              <w:right w:val="single" w:sz="4" w:space="0" w:color="auto"/>
            </w:tcBorders>
            <w:shd w:val="clear" w:color="auto" w:fill="auto"/>
            <w:vAlign w:val="center"/>
            <w:hideMark/>
          </w:tcPr>
          <w:p w14:paraId="3777949C"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Sanders DA and Stott IJ (1999). A new prototype intelligent mobility system to assist powered wheelchair users. Industrial Robot: An International Journal, Vol 26, Issue: 6, pp 466-475. DOI: 10.1108/01439919910296746</w:t>
            </w:r>
          </w:p>
        </w:tc>
      </w:tr>
      <w:tr w:rsidR="008B4713" w:rsidRPr="007C3701" w14:paraId="65A4179F"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17468DB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74</w:t>
            </w:r>
          </w:p>
        </w:tc>
        <w:tc>
          <w:tcPr>
            <w:tcW w:w="9225" w:type="dxa"/>
            <w:tcBorders>
              <w:top w:val="nil"/>
              <w:left w:val="single" w:sz="4" w:space="0" w:color="auto"/>
              <w:bottom w:val="nil"/>
              <w:right w:val="single" w:sz="4" w:space="0" w:color="auto"/>
            </w:tcBorders>
            <w:shd w:val="clear" w:color="auto" w:fill="auto"/>
            <w:vAlign w:val="center"/>
            <w:hideMark/>
          </w:tcPr>
          <w:p w14:paraId="08B6BE02"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Sanders D, Langner M, Tewkesbury GE, (2010). Improving wheelchair-driving using a sensor system to control wheelchair-veer and variable-switches as an alternative to digital-switches or joysticks, Industrial Robot: An International Journal, Vol. 37 Issue: 2, pp.157 – 167. DOI: 10.1108/01439911011018939</w:t>
            </w:r>
          </w:p>
        </w:tc>
      </w:tr>
      <w:tr w:rsidR="008B4713" w:rsidRPr="007C3701" w14:paraId="42E641B2"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632B1C7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75</w:t>
            </w:r>
          </w:p>
        </w:tc>
        <w:tc>
          <w:tcPr>
            <w:tcW w:w="9225" w:type="dxa"/>
            <w:tcBorders>
              <w:top w:val="nil"/>
              <w:left w:val="single" w:sz="4" w:space="0" w:color="auto"/>
              <w:bottom w:val="nil"/>
              <w:right w:val="single" w:sz="4" w:space="0" w:color="auto"/>
            </w:tcBorders>
            <w:shd w:val="clear" w:color="auto" w:fill="auto"/>
            <w:vAlign w:val="center"/>
            <w:hideMark/>
          </w:tcPr>
          <w:p w14:paraId="07F0FB53"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Sanders D, Stott I; Graham-Jones J et al, (2011). Expert system to interpret hand tremor and provide joystick position signals for powered wheelchairs with ultrasonic sensor systems, Industrial Robot: An International Journal, Vol. 38 Issue: 6, pp.585 – 598. DOI: 10.1108/01439911111179101</w:t>
            </w:r>
          </w:p>
        </w:tc>
      </w:tr>
      <w:tr w:rsidR="008B4713" w:rsidRPr="007C3701" w14:paraId="528ED2EB"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1673196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76</w:t>
            </w:r>
          </w:p>
        </w:tc>
        <w:tc>
          <w:tcPr>
            <w:tcW w:w="9225" w:type="dxa"/>
            <w:tcBorders>
              <w:top w:val="nil"/>
              <w:left w:val="single" w:sz="4" w:space="0" w:color="auto"/>
              <w:bottom w:val="nil"/>
              <w:right w:val="single" w:sz="4" w:space="0" w:color="auto"/>
            </w:tcBorders>
            <w:shd w:val="clear" w:color="auto" w:fill="auto"/>
            <w:vAlign w:val="center"/>
            <w:hideMark/>
          </w:tcPr>
          <w:p w14:paraId="58A1CEFE"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Langner M &amp; Sanders D, (2008). Controlling wheelchair direction on slopes, Journal of Assistive Technologies, Vol. 2 Issue: 2, pp.32-41. DOI: 10.1108/17549450200800016</w:t>
            </w:r>
          </w:p>
        </w:tc>
      </w:tr>
      <w:tr w:rsidR="008B4713" w:rsidRPr="007C3701" w14:paraId="68C7470F"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4C3E69B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77</w:t>
            </w:r>
          </w:p>
        </w:tc>
        <w:tc>
          <w:tcPr>
            <w:tcW w:w="9225" w:type="dxa"/>
            <w:tcBorders>
              <w:top w:val="nil"/>
              <w:left w:val="single" w:sz="4" w:space="0" w:color="auto"/>
              <w:bottom w:val="nil"/>
              <w:right w:val="single" w:sz="4" w:space="0" w:color="auto"/>
            </w:tcBorders>
            <w:shd w:val="clear" w:color="auto" w:fill="auto"/>
            <w:vAlign w:val="center"/>
            <w:hideMark/>
          </w:tcPr>
          <w:p w14:paraId="116B9F34"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Sanders D, Tewkesbury G, Stott I et al, (2011). Simple expert systems to improve an ultrasonic sensor-system for a tele-operated mobile-robot, Sensor Review, Vol. 31 Issue: 3, pp.246-260. DOI: 10.1108/02602281111140029</w:t>
            </w:r>
          </w:p>
        </w:tc>
      </w:tr>
      <w:tr w:rsidR="008B4713" w:rsidRPr="007C3701" w14:paraId="5044C1D8"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3FFDFAF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78</w:t>
            </w:r>
          </w:p>
        </w:tc>
        <w:tc>
          <w:tcPr>
            <w:tcW w:w="9225" w:type="dxa"/>
            <w:tcBorders>
              <w:top w:val="nil"/>
              <w:left w:val="single" w:sz="4" w:space="0" w:color="auto"/>
              <w:bottom w:val="nil"/>
              <w:right w:val="single" w:sz="4" w:space="0" w:color="auto"/>
            </w:tcBorders>
            <w:shd w:val="clear" w:color="auto" w:fill="auto"/>
            <w:vAlign w:val="center"/>
            <w:hideMark/>
          </w:tcPr>
          <w:p w14:paraId="0D92B55F"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Stott IJ and Sanders DA, (2000). New powered wheelchair systems for the rehabilitation of some severely disabled users. Int J Rehabil Res, Volume 23(3), pp.149-153. http://www.ncbi.nlm.nih.gov/pubmed/11131614</w:t>
            </w:r>
          </w:p>
        </w:tc>
      </w:tr>
      <w:tr w:rsidR="008B4713" w:rsidRPr="007C3701" w14:paraId="3463D651" w14:textId="77777777" w:rsidTr="006F3FFE">
        <w:trPr>
          <w:trHeight w:val="300"/>
        </w:trPr>
        <w:tc>
          <w:tcPr>
            <w:tcW w:w="551" w:type="dxa"/>
            <w:tcBorders>
              <w:top w:val="nil"/>
              <w:left w:val="single" w:sz="4" w:space="0" w:color="auto"/>
              <w:bottom w:val="nil"/>
              <w:right w:val="nil"/>
            </w:tcBorders>
            <w:shd w:val="clear" w:color="auto" w:fill="auto"/>
            <w:noWrap/>
            <w:vAlign w:val="center"/>
            <w:hideMark/>
          </w:tcPr>
          <w:p w14:paraId="78CD6E7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79</w:t>
            </w:r>
          </w:p>
        </w:tc>
        <w:tc>
          <w:tcPr>
            <w:tcW w:w="9225" w:type="dxa"/>
            <w:tcBorders>
              <w:top w:val="nil"/>
              <w:left w:val="single" w:sz="4" w:space="0" w:color="auto"/>
              <w:bottom w:val="nil"/>
              <w:right w:val="single" w:sz="4" w:space="0" w:color="auto"/>
            </w:tcBorders>
            <w:shd w:val="clear" w:color="auto" w:fill="auto"/>
            <w:vAlign w:val="center"/>
            <w:hideMark/>
          </w:tcPr>
          <w:p w14:paraId="7C145DEA" w14:textId="6F2CD52F" w:rsidR="008B4713" w:rsidRPr="007C3701" w:rsidRDefault="006F31DB" w:rsidP="004E0087">
            <w:pPr>
              <w:spacing w:after="0" w:line="240" w:lineRule="auto"/>
              <w:rPr>
                <w:rFonts w:ascii="Calibri" w:eastAsia="Times New Roman" w:hAnsi="Calibri" w:cs="Calibri"/>
                <w:color w:val="000000"/>
                <w:lang w:eastAsia="en-GB"/>
              </w:rPr>
            </w:pPr>
            <w:r>
              <w:t xml:space="preserve">Chailey Heritage Foundation. Research. </w:t>
            </w:r>
            <w:hyperlink r:id="rId187" w:history="1">
              <w:r w:rsidR="003C2CE9" w:rsidRPr="000562AF">
                <w:rPr>
                  <w:rStyle w:val="Hyperlink"/>
                </w:rPr>
                <w:t>https://www.chf.org.uk/research-projects.html</w:t>
              </w:r>
            </w:hyperlink>
            <w:r w:rsidR="00600739">
              <w:t xml:space="preserve"> </w:t>
            </w:r>
            <w:r w:rsidR="00600739">
              <w:rPr>
                <w:rFonts w:ascii="Calibri" w:eastAsia="Times New Roman" w:hAnsi="Calibri" w:cs="Calibri"/>
                <w:color w:val="000000"/>
                <w:lang w:eastAsia="en-GB"/>
              </w:rPr>
              <w:t>(accessed 4 September 2019)</w:t>
            </w:r>
          </w:p>
        </w:tc>
      </w:tr>
      <w:tr w:rsidR="008B4713" w:rsidRPr="007C3701" w14:paraId="03E2CE28" w14:textId="77777777" w:rsidTr="006F3FFE">
        <w:trPr>
          <w:trHeight w:val="300"/>
        </w:trPr>
        <w:tc>
          <w:tcPr>
            <w:tcW w:w="551" w:type="dxa"/>
            <w:tcBorders>
              <w:top w:val="nil"/>
              <w:left w:val="single" w:sz="4" w:space="0" w:color="auto"/>
              <w:bottom w:val="nil"/>
              <w:right w:val="nil"/>
            </w:tcBorders>
            <w:shd w:val="clear" w:color="auto" w:fill="auto"/>
            <w:noWrap/>
            <w:vAlign w:val="center"/>
            <w:hideMark/>
          </w:tcPr>
          <w:p w14:paraId="7521A216"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80</w:t>
            </w:r>
          </w:p>
        </w:tc>
        <w:tc>
          <w:tcPr>
            <w:tcW w:w="9225" w:type="dxa"/>
            <w:tcBorders>
              <w:top w:val="nil"/>
              <w:left w:val="single" w:sz="4" w:space="0" w:color="auto"/>
              <w:bottom w:val="nil"/>
              <w:right w:val="single" w:sz="4" w:space="0" w:color="auto"/>
            </w:tcBorders>
            <w:shd w:val="clear" w:color="auto" w:fill="auto"/>
            <w:vAlign w:val="center"/>
            <w:hideMark/>
          </w:tcPr>
          <w:p w14:paraId="26541CD5" w14:textId="25FB6F20" w:rsidR="008B4713" w:rsidRPr="007C3701" w:rsidRDefault="003C2CE9"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Saunders grants. </w:t>
            </w:r>
            <w:hyperlink r:id="rId188" w:history="1">
              <w:r>
                <w:rPr>
                  <w:rStyle w:val="Hyperlink"/>
                </w:rPr>
                <w:t>https://docs.google.com/document/d/1f5TyWbq7DmYm9Tr_EqGmfmcK_END12fhmht4b66tpR8/preview</w:t>
              </w:r>
            </w:hyperlink>
            <w:r w:rsidR="00600739">
              <w:t xml:space="preserve"> </w:t>
            </w:r>
            <w:r w:rsidR="00600739">
              <w:rPr>
                <w:rFonts w:ascii="Calibri" w:eastAsia="Times New Roman" w:hAnsi="Calibri" w:cs="Calibri"/>
                <w:color w:val="000000"/>
                <w:lang w:eastAsia="en-GB"/>
              </w:rPr>
              <w:t>(accessed 4 September 2019)</w:t>
            </w:r>
          </w:p>
        </w:tc>
      </w:tr>
      <w:tr w:rsidR="008B4713" w:rsidRPr="007C3701" w14:paraId="1FB512CD" w14:textId="77777777" w:rsidTr="006F3FFE">
        <w:trPr>
          <w:trHeight w:val="300"/>
        </w:trPr>
        <w:tc>
          <w:tcPr>
            <w:tcW w:w="551" w:type="dxa"/>
            <w:tcBorders>
              <w:top w:val="nil"/>
              <w:left w:val="single" w:sz="4" w:space="0" w:color="auto"/>
              <w:bottom w:val="nil"/>
              <w:right w:val="nil"/>
            </w:tcBorders>
            <w:shd w:val="clear" w:color="auto" w:fill="auto"/>
            <w:noWrap/>
            <w:vAlign w:val="center"/>
            <w:hideMark/>
          </w:tcPr>
          <w:p w14:paraId="2F0B7F8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81</w:t>
            </w:r>
          </w:p>
        </w:tc>
        <w:tc>
          <w:tcPr>
            <w:tcW w:w="9225" w:type="dxa"/>
            <w:tcBorders>
              <w:top w:val="nil"/>
              <w:left w:val="single" w:sz="4" w:space="0" w:color="auto"/>
              <w:bottom w:val="nil"/>
              <w:right w:val="single" w:sz="4" w:space="0" w:color="auto"/>
            </w:tcBorders>
            <w:shd w:val="clear" w:color="auto" w:fill="auto"/>
            <w:vAlign w:val="center"/>
            <w:hideMark/>
          </w:tcPr>
          <w:p w14:paraId="6728B503" w14:textId="39E2ECA0"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Industrial Robot</w:t>
            </w:r>
            <w:r w:rsidR="00DE1635">
              <w:rPr>
                <w:rFonts w:ascii="Calibri" w:eastAsia="Times New Roman" w:hAnsi="Calibri" w:cs="Calibri"/>
                <w:color w:val="000000"/>
                <w:lang w:eastAsia="en-GB"/>
              </w:rPr>
              <w:t xml:space="preserve"> (journal). </w:t>
            </w:r>
            <w:hyperlink r:id="rId189" w:history="1">
              <w:r w:rsidR="00DE1635" w:rsidRPr="000562AF">
                <w:rPr>
                  <w:rStyle w:val="Hyperlink"/>
                  <w:rFonts w:ascii="Calibri" w:eastAsia="Times New Roman" w:hAnsi="Calibri" w:cs="Calibri"/>
                  <w:lang w:eastAsia="en-GB"/>
                </w:rPr>
                <w:t>https://www.emerald.com/insight/publication/issn/0143-991x</w:t>
              </w:r>
            </w:hyperlink>
            <w:r w:rsidR="00DE1635">
              <w:rPr>
                <w:rFonts w:ascii="Calibri" w:eastAsia="Times New Roman" w:hAnsi="Calibri" w:cs="Calibri"/>
                <w:color w:val="000000"/>
                <w:lang w:eastAsia="en-GB"/>
              </w:rPr>
              <w:t xml:space="preserve"> </w:t>
            </w:r>
            <w:r w:rsidR="00600739">
              <w:rPr>
                <w:rFonts w:ascii="Calibri" w:eastAsia="Times New Roman" w:hAnsi="Calibri" w:cs="Calibri"/>
                <w:color w:val="000000"/>
                <w:lang w:eastAsia="en-GB"/>
              </w:rPr>
              <w:t>(accessed 4 September 2019)</w:t>
            </w:r>
          </w:p>
        </w:tc>
      </w:tr>
      <w:tr w:rsidR="008B4713" w:rsidRPr="007C3701" w14:paraId="70B815A2"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09F0CBB" w14:textId="77777777" w:rsidR="008B4713" w:rsidRPr="007C3701" w:rsidRDefault="008B4713" w:rsidP="004E0087">
            <w:pPr>
              <w:spacing w:after="0" w:line="240" w:lineRule="auto"/>
              <w:jc w:val="center"/>
              <w:rPr>
                <w:rFonts w:ascii="Calibri" w:eastAsia="Times New Roman" w:hAnsi="Calibri" w:cs="Calibri"/>
                <w:b/>
                <w:bCs/>
                <w:color w:val="000000"/>
                <w:lang w:eastAsia="en-GB"/>
              </w:rPr>
            </w:pPr>
            <w:r w:rsidRPr="007C3701">
              <w:rPr>
                <w:rFonts w:ascii="Calibri" w:eastAsia="Times New Roman" w:hAnsi="Calibri" w:cs="Calibri"/>
                <w:b/>
                <w:bCs/>
                <w:color w:val="000000"/>
                <w:lang w:eastAsia="en-GB"/>
              </w:rPr>
              <w:t>Unit of Assessment 13</w:t>
            </w:r>
          </w:p>
        </w:tc>
      </w:tr>
      <w:tr w:rsidR="008B4713" w:rsidRPr="007C3701" w14:paraId="77AD2B36"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6122CE6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82</w:t>
            </w:r>
          </w:p>
        </w:tc>
        <w:tc>
          <w:tcPr>
            <w:tcW w:w="9225" w:type="dxa"/>
            <w:tcBorders>
              <w:top w:val="nil"/>
              <w:left w:val="single" w:sz="4" w:space="0" w:color="auto"/>
              <w:bottom w:val="nil"/>
              <w:right w:val="single" w:sz="4" w:space="0" w:color="auto"/>
            </w:tcBorders>
            <w:shd w:val="clear" w:color="auto" w:fill="auto"/>
            <w:vAlign w:val="center"/>
            <w:hideMark/>
          </w:tcPr>
          <w:p w14:paraId="0F562A9B" w14:textId="519C9356" w:rsidR="008B4713" w:rsidRPr="007C3701" w:rsidRDefault="00D32FE2"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Cambridge (2014). </w:t>
            </w:r>
            <w:r w:rsidR="008B4713" w:rsidRPr="007C3701">
              <w:rPr>
                <w:rFonts w:ascii="Calibri" w:eastAsia="Times New Roman" w:hAnsi="Calibri" w:cs="Calibri"/>
                <w:color w:val="000000"/>
                <w:lang w:eastAsia="en-GB"/>
              </w:rPr>
              <w:t>REF2014 Impact Template</w:t>
            </w:r>
            <w:r>
              <w:rPr>
                <w:rFonts w:ascii="Calibri" w:eastAsia="Times New Roman" w:hAnsi="Calibri" w:cs="Calibri"/>
                <w:color w:val="000000"/>
                <w:lang w:eastAsia="en-GB"/>
              </w:rPr>
              <w:t xml:space="preserve">. </w:t>
            </w:r>
            <w:hyperlink r:id="rId190" w:history="1">
              <w:r>
                <w:rPr>
                  <w:rStyle w:val="Hyperlink"/>
                </w:rPr>
                <w:t>https://results.ref.ac.uk/(S(5mhsdcrlek45dkop3v4uw5gx))/Submissions/Impact/517</w:t>
              </w:r>
            </w:hyperlink>
          </w:p>
        </w:tc>
      </w:tr>
      <w:tr w:rsidR="008B4713" w:rsidRPr="007C3701" w14:paraId="7F62F606"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495FAB9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83</w:t>
            </w:r>
          </w:p>
        </w:tc>
        <w:tc>
          <w:tcPr>
            <w:tcW w:w="9225" w:type="dxa"/>
            <w:tcBorders>
              <w:top w:val="nil"/>
              <w:left w:val="single" w:sz="4" w:space="0" w:color="auto"/>
              <w:bottom w:val="nil"/>
              <w:right w:val="single" w:sz="4" w:space="0" w:color="auto"/>
            </w:tcBorders>
            <w:shd w:val="clear" w:color="auto" w:fill="auto"/>
            <w:vAlign w:val="center"/>
            <w:hideMark/>
          </w:tcPr>
          <w:p w14:paraId="76463B6F" w14:textId="7ECD2294" w:rsidR="008B4713" w:rsidRPr="007C3701" w:rsidRDefault="00D32FE2"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Cambridge (2014). </w:t>
            </w:r>
            <w:r w:rsidR="008B4713" w:rsidRPr="007C3701">
              <w:rPr>
                <w:rFonts w:ascii="Calibri" w:eastAsia="Times New Roman" w:hAnsi="Calibri" w:cs="Calibri"/>
                <w:color w:val="000000"/>
                <w:lang w:eastAsia="en-GB"/>
              </w:rPr>
              <w:t>REF2014 Environment Template</w:t>
            </w:r>
            <w:r>
              <w:rPr>
                <w:rFonts w:ascii="Calibri" w:eastAsia="Times New Roman" w:hAnsi="Calibri" w:cs="Calibri"/>
                <w:color w:val="000000"/>
                <w:lang w:eastAsia="en-GB"/>
              </w:rPr>
              <w:t xml:space="preserve">. </w:t>
            </w:r>
            <w:hyperlink r:id="rId191" w:history="1">
              <w:r>
                <w:rPr>
                  <w:rStyle w:val="Hyperlink"/>
                </w:rPr>
                <w:t>https://results.ref.ac.uk/(S(5mhsdcrlek45dkop3v4uw5gx))/Submissions/Environment/517</w:t>
              </w:r>
            </w:hyperlink>
          </w:p>
        </w:tc>
      </w:tr>
      <w:tr w:rsidR="008B4713" w:rsidRPr="007C3701" w14:paraId="44AEF0B1" w14:textId="77777777" w:rsidTr="0020198E">
        <w:trPr>
          <w:trHeight w:val="300"/>
        </w:trPr>
        <w:tc>
          <w:tcPr>
            <w:tcW w:w="551" w:type="dxa"/>
            <w:tcBorders>
              <w:top w:val="nil"/>
              <w:left w:val="single" w:sz="4" w:space="0" w:color="auto"/>
              <w:bottom w:val="nil"/>
              <w:right w:val="nil"/>
            </w:tcBorders>
            <w:shd w:val="clear" w:color="auto" w:fill="auto"/>
            <w:noWrap/>
            <w:vAlign w:val="center"/>
            <w:hideMark/>
          </w:tcPr>
          <w:p w14:paraId="1285492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84</w:t>
            </w:r>
          </w:p>
        </w:tc>
        <w:tc>
          <w:tcPr>
            <w:tcW w:w="9225" w:type="dxa"/>
            <w:tcBorders>
              <w:top w:val="nil"/>
              <w:left w:val="single" w:sz="4" w:space="0" w:color="auto"/>
              <w:bottom w:val="nil"/>
              <w:right w:val="single" w:sz="4" w:space="0" w:color="auto"/>
            </w:tcBorders>
            <w:shd w:val="clear" w:color="auto" w:fill="auto"/>
            <w:vAlign w:val="center"/>
            <w:hideMark/>
          </w:tcPr>
          <w:p w14:paraId="1E552D13" w14:textId="1EB48DE4" w:rsidR="008B4713" w:rsidRPr="007C3701" w:rsidRDefault="00DE1635"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Cambridge. Department of Materials Science and Metallurgy. </w:t>
            </w:r>
            <w:hyperlink r:id="rId192" w:history="1">
              <w:r w:rsidRPr="000562AF">
                <w:rPr>
                  <w:rStyle w:val="Hyperlink"/>
                  <w:rFonts w:ascii="Calibri" w:eastAsia="Times New Roman" w:hAnsi="Calibri" w:cs="Calibri"/>
                  <w:lang w:eastAsia="en-GB"/>
                </w:rPr>
                <w:t>https://www.msm.cam.ac.uk/</w:t>
              </w:r>
            </w:hyperlink>
            <w:r>
              <w:rPr>
                <w:rFonts w:ascii="Calibri" w:eastAsia="Times New Roman" w:hAnsi="Calibri" w:cs="Calibri"/>
                <w:color w:val="000000"/>
                <w:lang w:eastAsia="en-GB"/>
              </w:rPr>
              <w:t xml:space="preserve"> </w:t>
            </w:r>
          </w:p>
        </w:tc>
      </w:tr>
      <w:tr w:rsidR="008B4713" w:rsidRPr="007C3701" w14:paraId="7666B885" w14:textId="77777777" w:rsidTr="005C33AE">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6549863" w14:textId="77777777" w:rsidR="008B4713" w:rsidRPr="007C3701" w:rsidRDefault="008B4713" w:rsidP="004E0087">
            <w:pPr>
              <w:spacing w:after="0" w:line="240" w:lineRule="auto"/>
              <w:jc w:val="center"/>
              <w:rPr>
                <w:rFonts w:ascii="Calibri" w:eastAsia="Times New Roman" w:hAnsi="Calibri" w:cs="Calibri"/>
                <w:b/>
                <w:bCs/>
                <w:i/>
                <w:iCs/>
                <w:color w:val="000000"/>
                <w:lang w:eastAsia="en-GB"/>
              </w:rPr>
            </w:pPr>
            <w:r w:rsidRPr="007C3701">
              <w:rPr>
                <w:rFonts w:ascii="Calibri" w:eastAsia="Times New Roman" w:hAnsi="Calibri" w:cs="Calibri"/>
                <w:b/>
                <w:bCs/>
                <w:i/>
                <w:iCs/>
                <w:color w:val="000000"/>
                <w:lang w:eastAsia="en-GB"/>
              </w:rPr>
              <w:t>Body of Research 13.1</w:t>
            </w:r>
          </w:p>
        </w:tc>
      </w:tr>
      <w:tr w:rsidR="008B4713" w:rsidRPr="007C3701" w14:paraId="20FBE28D"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5DC1CD1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85</w:t>
            </w:r>
          </w:p>
        </w:tc>
        <w:tc>
          <w:tcPr>
            <w:tcW w:w="9225" w:type="dxa"/>
            <w:tcBorders>
              <w:top w:val="nil"/>
              <w:left w:val="single" w:sz="4" w:space="0" w:color="auto"/>
              <w:bottom w:val="nil"/>
              <w:right w:val="single" w:sz="4" w:space="0" w:color="auto"/>
            </w:tcBorders>
            <w:shd w:val="clear" w:color="auto" w:fill="auto"/>
            <w:vAlign w:val="center"/>
            <w:hideMark/>
          </w:tcPr>
          <w:p w14:paraId="6EE6A2AE" w14:textId="0FB41CB4" w:rsidR="008B4713" w:rsidRPr="007C3701" w:rsidRDefault="00D32FE2"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Cambridge (2014). </w:t>
            </w:r>
            <w:r w:rsidR="008B4713" w:rsidRPr="007C3701">
              <w:rPr>
                <w:rFonts w:ascii="Calibri" w:eastAsia="Times New Roman" w:hAnsi="Calibri" w:cs="Calibri"/>
                <w:color w:val="000000"/>
                <w:lang w:eastAsia="en-GB"/>
              </w:rPr>
              <w:t>REF Impact Case Study no. 24686</w:t>
            </w:r>
            <w:r>
              <w:rPr>
                <w:rFonts w:ascii="Calibri" w:eastAsia="Times New Roman" w:hAnsi="Calibri" w:cs="Calibri"/>
                <w:color w:val="000000"/>
                <w:lang w:eastAsia="en-GB"/>
              </w:rPr>
              <w:t xml:space="preserve">. </w:t>
            </w:r>
            <w:hyperlink r:id="rId193" w:history="1">
              <w:r>
                <w:rPr>
                  <w:rStyle w:val="Hyperlink"/>
                </w:rPr>
                <w:t>https://results.ref.ac.uk/(S(5mhsdcrlek45dkop3v4uw5gx))/Submissions/Impact/517</w:t>
              </w:r>
            </w:hyperlink>
          </w:p>
        </w:tc>
      </w:tr>
      <w:tr w:rsidR="008B4713" w:rsidRPr="007C3701" w14:paraId="71451533"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7A2F001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86</w:t>
            </w:r>
          </w:p>
        </w:tc>
        <w:tc>
          <w:tcPr>
            <w:tcW w:w="9225" w:type="dxa"/>
            <w:tcBorders>
              <w:top w:val="nil"/>
              <w:left w:val="single" w:sz="4" w:space="0" w:color="auto"/>
              <w:bottom w:val="nil"/>
              <w:right w:val="single" w:sz="4" w:space="0" w:color="auto"/>
            </w:tcBorders>
            <w:shd w:val="clear" w:color="auto" w:fill="auto"/>
            <w:vAlign w:val="center"/>
            <w:hideMark/>
          </w:tcPr>
          <w:p w14:paraId="7822FCB1"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J Mawella, FG Cabellero &amp; HKDH Bhadeshia: ‘Bainitic steel’, World patent WO0111096</w:t>
            </w:r>
          </w:p>
        </w:tc>
      </w:tr>
      <w:tr w:rsidR="008B4713" w:rsidRPr="007C3701" w14:paraId="3452F12F"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024B2BF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87</w:t>
            </w:r>
          </w:p>
        </w:tc>
        <w:tc>
          <w:tcPr>
            <w:tcW w:w="9225" w:type="dxa"/>
            <w:tcBorders>
              <w:top w:val="nil"/>
              <w:left w:val="single" w:sz="4" w:space="0" w:color="auto"/>
              <w:bottom w:val="nil"/>
              <w:right w:val="single" w:sz="4" w:space="0" w:color="auto"/>
            </w:tcBorders>
            <w:shd w:val="clear" w:color="auto" w:fill="auto"/>
            <w:vAlign w:val="center"/>
            <w:hideMark/>
          </w:tcPr>
          <w:p w14:paraId="18E2152C"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FG Caballero, HKDH Bhadeshia, KJA Mawella, DG Jones &amp; P Brown: Very strong low-temperature bainite, Materials Science and Technology 18 (2002) 279; DOI: 10.1179/026708301225000725 [148 citations as of October 2013]</w:t>
            </w:r>
          </w:p>
        </w:tc>
      </w:tr>
      <w:tr w:rsidR="008B4713" w:rsidRPr="007C3701" w14:paraId="2002C331"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6CFB6B6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88</w:t>
            </w:r>
          </w:p>
        </w:tc>
        <w:tc>
          <w:tcPr>
            <w:tcW w:w="9225" w:type="dxa"/>
            <w:tcBorders>
              <w:top w:val="nil"/>
              <w:left w:val="single" w:sz="4" w:space="0" w:color="auto"/>
              <w:bottom w:val="nil"/>
              <w:right w:val="single" w:sz="4" w:space="0" w:color="auto"/>
            </w:tcBorders>
            <w:shd w:val="clear" w:color="auto" w:fill="auto"/>
            <w:vAlign w:val="center"/>
            <w:hideMark/>
          </w:tcPr>
          <w:p w14:paraId="0453DAEF"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C Garcia-Mateo, FG Caballero &amp; HKDH Bhadeshia: Development of hard bainite, ISIJ International 43 (2003) 1238; DOI: 10.2355/isijinternational.43.1238 [96 citations]</w:t>
            </w:r>
          </w:p>
        </w:tc>
      </w:tr>
      <w:tr w:rsidR="008B4713" w:rsidRPr="007C3701" w14:paraId="2963D5FB"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2506E36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89</w:t>
            </w:r>
          </w:p>
        </w:tc>
        <w:tc>
          <w:tcPr>
            <w:tcW w:w="9225" w:type="dxa"/>
            <w:tcBorders>
              <w:top w:val="nil"/>
              <w:left w:val="single" w:sz="4" w:space="0" w:color="auto"/>
              <w:bottom w:val="nil"/>
              <w:right w:val="single" w:sz="4" w:space="0" w:color="auto"/>
            </w:tcBorders>
            <w:shd w:val="clear" w:color="auto" w:fill="auto"/>
            <w:vAlign w:val="center"/>
            <w:hideMark/>
          </w:tcPr>
          <w:p w14:paraId="144EAD87"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C Garcia-Mateo, FG Caballero &amp; HKDH Bhadeshia: Acceleration of low-temperature bainite, ISIJ International 43 (2003) 1821; DOI: 10.2355/isijinternational.43.1821 [108 citations]</w:t>
            </w:r>
          </w:p>
        </w:tc>
      </w:tr>
      <w:tr w:rsidR="008B4713" w:rsidRPr="007C3701" w14:paraId="4427807B"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7614D206"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90</w:t>
            </w:r>
          </w:p>
        </w:tc>
        <w:tc>
          <w:tcPr>
            <w:tcW w:w="9225" w:type="dxa"/>
            <w:tcBorders>
              <w:top w:val="nil"/>
              <w:left w:val="single" w:sz="4" w:space="0" w:color="auto"/>
              <w:bottom w:val="nil"/>
              <w:right w:val="single" w:sz="4" w:space="0" w:color="auto"/>
            </w:tcBorders>
            <w:shd w:val="clear" w:color="auto" w:fill="auto"/>
            <w:vAlign w:val="center"/>
            <w:hideMark/>
          </w:tcPr>
          <w:p w14:paraId="17CA3A33"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HKDH Bhadeshia, C Garcia-Mateo &amp; P Brown: ‘Bainite steel and methods of manufacture thereof’, World patent WO/2010/013054, GB2462197, US 2011/0126946 A1</w:t>
            </w:r>
          </w:p>
        </w:tc>
      </w:tr>
      <w:tr w:rsidR="008B4713" w:rsidRPr="007C3701" w14:paraId="3E041273"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3A78D33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91</w:t>
            </w:r>
          </w:p>
        </w:tc>
        <w:tc>
          <w:tcPr>
            <w:tcW w:w="9225" w:type="dxa"/>
            <w:tcBorders>
              <w:top w:val="nil"/>
              <w:left w:val="single" w:sz="4" w:space="0" w:color="auto"/>
              <w:bottom w:val="nil"/>
              <w:right w:val="single" w:sz="4" w:space="0" w:color="auto"/>
            </w:tcBorders>
            <w:shd w:val="clear" w:color="auto" w:fill="auto"/>
            <w:vAlign w:val="center"/>
            <w:hideMark/>
          </w:tcPr>
          <w:p w14:paraId="484C9BDC"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Tata Steel Patent Pending: ‘Super Bainite steel and method for manufacturing it’ (to be assigned to MoD/Ploughshare Innovations), application 10009375.6, 9th Sept. 2010.</w:t>
            </w:r>
          </w:p>
        </w:tc>
      </w:tr>
      <w:tr w:rsidR="008B4713" w:rsidRPr="007C3701" w14:paraId="74A360AD"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3D44A33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92</w:t>
            </w:r>
          </w:p>
        </w:tc>
        <w:tc>
          <w:tcPr>
            <w:tcW w:w="9225" w:type="dxa"/>
            <w:tcBorders>
              <w:top w:val="nil"/>
              <w:left w:val="single" w:sz="4" w:space="0" w:color="auto"/>
              <w:bottom w:val="nil"/>
              <w:right w:val="single" w:sz="4" w:space="0" w:color="auto"/>
            </w:tcBorders>
            <w:shd w:val="clear" w:color="auto" w:fill="auto"/>
            <w:vAlign w:val="center"/>
            <w:hideMark/>
          </w:tcPr>
          <w:p w14:paraId="0D363BDE"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HKDH Bhadeshia: The first bulk nanostructured metal, Science and Technology of Advanced Materials 14 (2013) 014202; DOI: 10.1088/1468-6996/14/1/014202</w:t>
            </w:r>
          </w:p>
        </w:tc>
      </w:tr>
      <w:tr w:rsidR="008B4713" w:rsidRPr="007C3701" w14:paraId="29AC4DCA" w14:textId="77777777" w:rsidTr="00532CCA">
        <w:trPr>
          <w:trHeight w:val="300"/>
        </w:trPr>
        <w:tc>
          <w:tcPr>
            <w:tcW w:w="551" w:type="dxa"/>
            <w:tcBorders>
              <w:top w:val="nil"/>
              <w:left w:val="single" w:sz="4" w:space="0" w:color="auto"/>
              <w:bottom w:val="nil"/>
              <w:right w:val="nil"/>
            </w:tcBorders>
            <w:shd w:val="clear" w:color="auto" w:fill="auto"/>
            <w:noWrap/>
            <w:vAlign w:val="center"/>
            <w:hideMark/>
          </w:tcPr>
          <w:p w14:paraId="3AC0D36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93</w:t>
            </w:r>
          </w:p>
        </w:tc>
        <w:tc>
          <w:tcPr>
            <w:tcW w:w="9225" w:type="dxa"/>
            <w:tcBorders>
              <w:top w:val="nil"/>
              <w:left w:val="single" w:sz="4" w:space="0" w:color="auto"/>
              <w:bottom w:val="nil"/>
              <w:right w:val="single" w:sz="4" w:space="0" w:color="auto"/>
            </w:tcBorders>
            <w:shd w:val="clear" w:color="auto" w:fill="auto"/>
            <w:vAlign w:val="center"/>
            <w:hideMark/>
          </w:tcPr>
          <w:p w14:paraId="127B9268" w14:textId="0BBDD3B3"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Science and Technology of Advanced </w:t>
            </w:r>
            <w:r w:rsidR="00A13AE8">
              <w:rPr>
                <w:rFonts w:ascii="Calibri" w:eastAsia="Times New Roman" w:hAnsi="Calibri" w:cs="Calibri"/>
                <w:color w:val="000000"/>
                <w:lang w:eastAsia="en-GB"/>
              </w:rPr>
              <w:t xml:space="preserve">Materials (journal). </w:t>
            </w:r>
            <w:hyperlink r:id="rId194" w:history="1">
              <w:r w:rsidR="00601CFE" w:rsidRPr="000562AF">
                <w:rPr>
                  <w:rStyle w:val="Hyperlink"/>
                  <w:rFonts w:ascii="Calibri" w:eastAsia="Times New Roman" w:hAnsi="Calibri" w:cs="Calibri"/>
                  <w:lang w:eastAsia="en-GB"/>
                </w:rPr>
                <w:t>https://iopscience.iop.org/journal/1468-6996</w:t>
              </w:r>
            </w:hyperlink>
            <w:r w:rsidR="00601CFE">
              <w:rPr>
                <w:rFonts w:ascii="Calibri" w:eastAsia="Times New Roman" w:hAnsi="Calibri" w:cs="Calibri"/>
                <w:color w:val="000000"/>
                <w:lang w:eastAsia="en-GB"/>
              </w:rPr>
              <w:t xml:space="preserve"> </w:t>
            </w:r>
            <w:r w:rsidR="00532CCA">
              <w:rPr>
                <w:rFonts w:ascii="Calibri" w:eastAsia="Times New Roman" w:hAnsi="Calibri" w:cs="Calibri"/>
                <w:color w:val="000000"/>
                <w:lang w:eastAsia="en-GB"/>
              </w:rPr>
              <w:t>(accessed 4 September 2019)</w:t>
            </w:r>
          </w:p>
        </w:tc>
      </w:tr>
      <w:tr w:rsidR="008B4713" w:rsidRPr="007C3701" w14:paraId="0E398D17" w14:textId="77777777" w:rsidTr="00532CCA">
        <w:trPr>
          <w:trHeight w:val="300"/>
        </w:trPr>
        <w:tc>
          <w:tcPr>
            <w:tcW w:w="551" w:type="dxa"/>
            <w:tcBorders>
              <w:top w:val="nil"/>
              <w:left w:val="single" w:sz="4" w:space="0" w:color="auto"/>
              <w:bottom w:val="nil"/>
              <w:right w:val="nil"/>
            </w:tcBorders>
            <w:shd w:val="clear" w:color="auto" w:fill="auto"/>
            <w:noWrap/>
            <w:vAlign w:val="center"/>
            <w:hideMark/>
          </w:tcPr>
          <w:p w14:paraId="5231061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94</w:t>
            </w:r>
          </w:p>
        </w:tc>
        <w:tc>
          <w:tcPr>
            <w:tcW w:w="9225" w:type="dxa"/>
            <w:tcBorders>
              <w:top w:val="nil"/>
              <w:left w:val="single" w:sz="4" w:space="0" w:color="auto"/>
              <w:bottom w:val="nil"/>
              <w:right w:val="single" w:sz="4" w:space="0" w:color="auto"/>
            </w:tcBorders>
            <w:shd w:val="clear" w:color="auto" w:fill="auto"/>
            <w:vAlign w:val="center"/>
            <w:hideMark/>
          </w:tcPr>
          <w:p w14:paraId="3DC373AD" w14:textId="0C6F373F"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ISIJ International </w:t>
            </w:r>
            <w:r w:rsidR="00A13AE8">
              <w:rPr>
                <w:rFonts w:ascii="Calibri" w:eastAsia="Times New Roman" w:hAnsi="Calibri" w:cs="Calibri"/>
                <w:color w:val="000000"/>
                <w:lang w:eastAsia="en-GB"/>
              </w:rPr>
              <w:t>(</w:t>
            </w:r>
            <w:r w:rsidRPr="007C3701">
              <w:rPr>
                <w:rFonts w:ascii="Calibri" w:eastAsia="Times New Roman" w:hAnsi="Calibri" w:cs="Calibri"/>
                <w:color w:val="000000"/>
                <w:lang w:eastAsia="en-GB"/>
              </w:rPr>
              <w:t>journal</w:t>
            </w:r>
            <w:r w:rsidR="00A13AE8">
              <w:rPr>
                <w:rFonts w:ascii="Calibri" w:eastAsia="Times New Roman" w:hAnsi="Calibri" w:cs="Calibri"/>
                <w:color w:val="000000"/>
                <w:lang w:eastAsia="en-GB"/>
              </w:rPr>
              <w:t xml:space="preserve">). </w:t>
            </w:r>
            <w:hyperlink r:id="rId195" w:history="1">
              <w:r w:rsidR="00A13AE8" w:rsidRPr="000562AF">
                <w:rPr>
                  <w:rStyle w:val="Hyperlink"/>
                  <w:rFonts w:ascii="Calibri" w:eastAsia="Times New Roman" w:hAnsi="Calibri" w:cs="Calibri"/>
                  <w:lang w:eastAsia="en-GB"/>
                </w:rPr>
                <w:t>https://www.jstage.jst.go.jp/browse/isijinternational</w:t>
              </w:r>
            </w:hyperlink>
            <w:r w:rsidR="00A13AE8">
              <w:rPr>
                <w:rFonts w:ascii="Calibri" w:eastAsia="Times New Roman" w:hAnsi="Calibri" w:cs="Calibri"/>
                <w:color w:val="000000"/>
                <w:lang w:eastAsia="en-GB"/>
              </w:rPr>
              <w:t xml:space="preserve"> </w:t>
            </w:r>
            <w:r w:rsidR="00532CCA">
              <w:rPr>
                <w:rFonts w:ascii="Calibri" w:eastAsia="Times New Roman" w:hAnsi="Calibri" w:cs="Calibri"/>
                <w:color w:val="000000"/>
                <w:lang w:eastAsia="en-GB"/>
              </w:rPr>
              <w:t>(accessed 4 September 2019)</w:t>
            </w:r>
          </w:p>
        </w:tc>
      </w:tr>
      <w:tr w:rsidR="008B4713" w:rsidRPr="007C3701" w14:paraId="01ABFE6B" w14:textId="77777777" w:rsidTr="00532CCA">
        <w:trPr>
          <w:trHeight w:val="300"/>
        </w:trPr>
        <w:tc>
          <w:tcPr>
            <w:tcW w:w="551" w:type="dxa"/>
            <w:tcBorders>
              <w:top w:val="nil"/>
              <w:left w:val="single" w:sz="4" w:space="0" w:color="auto"/>
              <w:bottom w:val="nil"/>
              <w:right w:val="nil"/>
            </w:tcBorders>
            <w:shd w:val="clear" w:color="auto" w:fill="auto"/>
            <w:noWrap/>
            <w:vAlign w:val="center"/>
            <w:hideMark/>
          </w:tcPr>
          <w:p w14:paraId="50E66BA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95</w:t>
            </w:r>
          </w:p>
        </w:tc>
        <w:tc>
          <w:tcPr>
            <w:tcW w:w="9225" w:type="dxa"/>
            <w:tcBorders>
              <w:top w:val="nil"/>
              <w:left w:val="single" w:sz="4" w:space="0" w:color="auto"/>
              <w:bottom w:val="nil"/>
              <w:right w:val="single" w:sz="4" w:space="0" w:color="auto"/>
            </w:tcBorders>
            <w:shd w:val="clear" w:color="auto" w:fill="auto"/>
            <w:vAlign w:val="center"/>
            <w:hideMark/>
          </w:tcPr>
          <w:p w14:paraId="32BC6CF0" w14:textId="21A72EBA"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Materials Science and Technology </w:t>
            </w:r>
            <w:r w:rsidR="00601CFE">
              <w:rPr>
                <w:rFonts w:ascii="Calibri" w:eastAsia="Times New Roman" w:hAnsi="Calibri" w:cs="Calibri"/>
                <w:color w:val="000000"/>
                <w:lang w:eastAsia="en-GB"/>
              </w:rPr>
              <w:t xml:space="preserve">(journal). </w:t>
            </w:r>
            <w:hyperlink r:id="rId196" w:history="1">
              <w:r w:rsidR="00601CFE" w:rsidRPr="000562AF">
                <w:rPr>
                  <w:rStyle w:val="Hyperlink"/>
                  <w:rFonts w:ascii="Calibri" w:eastAsia="Times New Roman" w:hAnsi="Calibri" w:cs="Calibri"/>
                  <w:lang w:eastAsia="en-GB"/>
                </w:rPr>
                <w:t>https://www.tandfonline.com/loi/ymst20</w:t>
              </w:r>
            </w:hyperlink>
            <w:r w:rsidR="00601CFE">
              <w:rPr>
                <w:rFonts w:ascii="Calibri" w:eastAsia="Times New Roman" w:hAnsi="Calibri" w:cs="Calibri"/>
                <w:color w:val="000000"/>
                <w:lang w:eastAsia="en-GB"/>
              </w:rPr>
              <w:t xml:space="preserve"> </w:t>
            </w:r>
            <w:r w:rsidR="00532CCA">
              <w:rPr>
                <w:rFonts w:ascii="Calibri" w:eastAsia="Times New Roman" w:hAnsi="Calibri" w:cs="Calibri"/>
                <w:color w:val="000000"/>
                <w:lang w:eastAsia="en-GB"/>
              </w:rPr>
              <w:t>(accessed 4 September 2019)</w:t>
            </w:r>
          </w:p>
        </w:tc>
      </w:tr>
      <w:tr w:rsidR="008B4713" w:rsidRPr="007C3701" w14:paraId="565AF433" w14:textId="77777777" w:rsidTr="00532CCA">
        <w:trPr>
          <w:trHeight w:val="300"/>
        </w:trPr>
        <w:tc>
          <w:tcPr>
            <w:tcW w:w="551" w:type="dxa"/>
            <w:tcBorders>
              <w:top w:val="nil"/>
              <w:left w:val="single" w:sz="4" w:space="0" w:color="auto"/>
              <w:bottom w:val="nil"/>
              <w:right w:val="nil"/>
            </w:tcBorders>
            <w:shd w:val="clear" w:color="auto" w:fill="auto"/>
            <w:noWrap/>
            <w:vAlign w:val="center"/>
            <w:hideMark/>
          </w:tcPr>
          <w:p w14:paraId="3E4C106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96</w:t>
            </w:r>
          </w:p>
        </w:tc>
        <w:tc>
          <w:tcPr>
            <w:tcW w:w="9225" w:type="dxa"/>
            <w:tcBorders>
              <w:top w:val="nil"/>
              <w:left w:val="single" w:sz="4" w:space="0" w:color="auto"/>
              <w:bottom w:val="nil"/>
              <w:right w:val="single" w:sz="4" w:space="0" w:color="auto"/>
            </w:tcBorders>
            <w:shd w:val="clear" w:color="auto" w:fill="auto"/>
            <w:vAlign w:val="center"/>
            <w:hideMark/>
          </w:tcPr>
          <w:p w14:paraId="071F49B2" w14:textId="25B849F2" w:rsidR="008B4713" w:rsidRPr="007C3701" w:rsidRDefault="00A56355" w:rsidP="004E0087">
            <w:pPr>
              <w:spacing w:after="0" w:line="240" w:lineRule="auto"/>
              <w:rPr>
                <w:rFonts w:ascii="Calibri" w:eastAsia="Times New Roman" w:hAnsi="Calibri" w:cs="Calibri"/>
                <w:color w:val="000000"/>
                <w:lang w:eastAsia="en-GB"/>
              </w:rPr>
            </w:pPr>
            <w:hyperlink r:id="rId197" w:history="1">
              <w:r w:rsidR="00601CFE" w:rsidRPr="000562AF">
                <w:rPr>
                  <w:rStyle w:val="Hyperlink"/>
                  <w:rFonts w:ascii="Calibri" w:eastAsia="Times New Roman" w:hAnsi="Calibri" w:cs="Calibri"/>
                  <w:lang w:eastAsia="en-GB"/>
                </w:rPr>
                <w:t>https://gow.epsrc.ukri.org/NGBOViewGrant.aspx?GrantRef=GR/N14620/01</w:t>
              </w:r>
            </w:hyperlink>
            <w:r w:rsidR="00601CFE">
              <w:rPr>
                <w:rFonts w:ascii="Calibri" w:eastAsia="Times New Roman" w:hAnsi="Calibri" w:cs="Calibri"/>
                <w:color w:val="000000"/>
                <w:lang w:eastAsia="en-GB"/>
              </w:rPr>
              <w:t xml:space="preserve"> </w:t>
            </w:r>
            <w:r w:rsidR="00532CCA">
              <w:rPr>
                <w:rFonts w:ascii="Calibri" w:eastAsia="Times New Roman" w:hAnsi="Calibri" w:cs="Calibri"/>
                <w:color w:val="000000"/>
                <w:lang w:eastAsia="en-GB"/>
              </w:rPr>
              <w:t>(accessed 4 September 2019)</w:t>
            </w:r>
          </w:p>
        </w:tc>
      </w:tr>
      <w:tr w:rsidR="008B4713" w:rsidRPr="007C3701" w14:paraId="2C8ECE36" w14:textId="77777777" w:rsidTr="00532CCA">
        <w:trPr>
          <w:trHeight w:val="300"/>
        </w:trPr>
        <w:tc>
          <w:tcPr>
            <w:tcW w:w="551" w:type="dxa"/>
            <w:tcBorders>
              <w:top w:val="nil"/>
              <w:left w:val="single" w:sz="4" w:space="0" w:color="auto"/>
              <w:bottom w:val="nil"/>
              <w:right w:val="nil"/>
            </w:tcBorders>
            <w:shd w:val="clear" w:color="auto" w:fill="auto"/>
            <w:noWrap/>
            <w:vAlign w:val="center"/>
            <w:hideMark/>
          </w:tcPr>
          <w:p w14:paraId="7A572DC1"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97</w:t>
            </w:r>
          </w:p>
        </w:tc>
        <w:tc>
          <w:tcPr>
            <w:tcW w:w="9225" w:type="dxa"/>
            <w:tcBorders>
              <w:top w:val="nil"/>
              <w:left w:val="single" w:sz="4" w:space="0" w:color="auto"/>
              <w:bottom w:val="nil"/>
              <w:right w:val="single" w:sz="4" w:space="0" w:color="auto"/>
            </w:tcBorders>
            <w:shd w:val="clear" w:color="auto" w:fill="auto"/>
            <w:vAlign w:val="center"/>
            <w:hideMark/>
          </w:tcPr>
          <w:p w14:paraId="7D832E29" w14:textId="29F9A17B" w:rsidR="008B4713" w:rsidRPr="007C3701" w:rsidRDefault="003F4409"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Bhadesia EPSRC grants. </w:t>
            </w:r>
            <w:hyperlink r:id="rId198" w:history="1">
              <w:r>
                <w:rPr>
                  <w:rStyle w:val="Hyperlink"/>
                </w:rPr>
                <w:t>https://gow.epsrc.ukri.org/NGBOViewPerson.aspx?PersonId=1352</w:t>
              </w:r>
            </w:hyperlink>
            <w:r>
              <w:t xml:space="preserve"> </w:t>
            </w:r>
            <w:r w:rsidR="00532CCA">
              <w:rPr>
                <w:rFonts w:ascii="Calibri" w:eastAsia="Times New Roman" w:hAnsi="Calibri" w:cs="Calibri"/>
                <w:color w:val="000000"/>
                <w:lang w:eastAsia="en-GB"/>
              </w:rPr>
              <w:t>(accessed 4 September 2019)</w:t>
            </w:r>
          </w:p>
        </w:tc>
      </w:tr>
      <w:tr w:rsidR="008B4713" w:rsidRPr="007C3701" w14:paraId="48BE9241" w14:textId="77777777" w:rsidTr="00532CCA">
        <w:trPr>
          <w:trHeight w:val="300"/>
        </w:trPr>
        <w:tc>
          <w:tcPr>
            <w:tcW w:w="551" w:type="dxa"/>
            <w:tcBorders>
              <w:top w:val="nil"/>
              <w:left w:val="single" w:sz="4" w:space="0" w:color="auto"/>
              <w:bottom w:val="nil"/>
              <w:right w:val="nil"/>
            </w:tcBorders>
            <w:shd w:val="clear" w:color="auto" w:fill="auto"/>
            <w:noWrap/>
            <w:vAlign w:val="center"/>
            <w:hideMark/>
          </w:tcPr>
          <w:p w14:paraId="7D89B612"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98</w:t>
            </w:r>
          </w:p>
        </w:tc>
        <w:tc>
          <w:tcPr>
            <w:tcW w:w="9225" w:type="dxa"/>
            <w:tcBorders>
              <w:top w:val="nil"/>
              <w:left w:val="single" w:sz="4" w:space="0" w:color="auto"/>
              <w:bottom w:val="nil"/>
              <w:right w:val="single" w:sz="4" w:space="0" w:color="auto"/>
            </w:tcBorders>
            <w:shd w:val="clear" w:color="auto" w:fill="auto"/>
            <w:vAlign w:val="center"/>
            <w:hideMark/>
          </w:tcPr>
          <w:p w14:paraId="271AC32E" w14:textId="68B4B9FB"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QinetiQ Ltd</w:t>
            </w:r>
            <w:r w:rsidR="003F4409">
              <w:rPr>
                <w:rFonts w:ascii="Calibri" w:eastAsia="Times New Roman" w:hAnsi="Calibri" w:cs="Calibri"/>
                <w:color w:val="000000"/>
                <w:lang w:eastAsia="en-GB"/>
              </w:rPr>
              <w:t xml:space="preserve">. </w:t>
            </w:r>
            <w:hyperlink r:id="rId199" w:history="1">
              <w:r w:rsidR="003F4409" w:rsidRPr="000562AF">
                <w:rPr>
                  <w:rStyle w:val="Hyperlink"/>
                  <w:rFonts w:ascii="Calibri" w:eastAsia="Times New Roman" w:hAnsi="Calibri" w:cs="Calibri"/>
                  <w:lang w:eastAsia="en-GB"/>
                </w:rPr>
                <w:t>https://www.qinetiq.com/about-us/our-history</w:t>
              </w:r>
            </w:hyperlink>
            <w:r w:rsidR="003F4409">
              <w:rPr>
                <w:rFonts w:ascii="Calibri" w:eastAsia="Times New Roman" w:hAnsi="Calibri" w:cs="Calibri"/>
                <w:color w:val="000000"/>
                <w:lang w:eastAsia="en-GB"/>
              </w:rPr>
              <w:t xml:space="preserve"> </w:t>
            </w:r>
            <w:r w:rsidR="00532CCA">
              <w:rPr>
                <w:rFonts w:ascii="Calibri" w:eastAsia="Times New Roman" w:hAnsi="Calibri" w:cs="Calibri"/>
                <w:color w:val="000000"/>
                <w:lang w:eastAsia="en-GB"/>
              </w:rPr>
              <w:t>(accessed 4 September 2019)</w:t>
            </w:r>
          </w:p>
        </w:tc>
      </w:tr>
      <w:tr w:rsidR="008B4713" w:rsidRPr="007C3701" w14:paraId="08F9DE65"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FD9996" w14:textId="77777777" w:rsidR="008B4713" w:rsidRPr="007C3701" w:rsidRDefault="008B4713" w:rsidP="004E0087">
            <w:pPr>
              <w:spacing w:after="0" w:line="240" w:lineRule="auto"/>
              <w:jc w:val="center"/>
              <w:rPr>
                <w:rFonts w:ascii="Calibri" w:eastAsia="Times New Roman" w:hAnsi="Calibri" w:cs="Calibri"/>
                <w:b/>
                <w:bCs/>
                <w:i/>
                <w:iCs/>
                <w:color w:val="000000"/>
                <w:lang w:eastAsia="en-GB"/>
              </w:rPr>
            </w:pPr>
            <w:r w:rsidRPr="007C3701">
              <w:rPr>
                <w:rFonts w:ascii="Calibri" w:eastAsia="Times New Roman" w:hAnsi="Calibri" w:cs="Calibri"/>
                <w:b/>
                <w:bCs/>
                <w:i/>
                <w:iCs/>
                <w:color w:val="000000"/>
                <w:lang w:eastAsia="en-GB"/>
              </w:rPr>
              <w:t>Body of Research 13.2</w:t>
            </w:r>
          </w:p>
        </w:tc>
      </w:tr>
      <w:tr w:rsidR="008B4713" w:rsidRPr="007C3701" w14:paraId="2CE274BC"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74D5866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299</w:t>
            </w:r>
          </w:p>
        </w:tc>
        <w:tc>
          <w:tcPr>
            <w:tcW w:w="9225" w:type="dxa"/>
            <w:tcBorders>
              <w:top w:val="nil"/>
              <w:left w:val="single" w:sz="4" w:space="0" w:color="auto"/>
              <w:bottom w:val="nil"/>
              <w:right w:val="single" w:sz="4" w:space="0" w:color="auto"/>
            </w:tcBorders>
            <w:shd w:val="clear" w:color="auto" w:fill="auto"/>
            <w:vAlign w:val="center"/>
            <w:hideMark/>
          </w:tcPr>
          <w:p w14:paraId="3E931D93" w14:textId="784FCB44" w:rsidR="008B4713" w:rsidRPr="007C3701" w:rsidRDefault="00D32FE2"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Cambridge (2014). </w:t>
            </w:r>
            <w:r w:rsidR="008B4713" w:rsidRPr="007C3701">
              <w:rPr>
                <w:rFonts w:ascii="Calibri" w:eastAsia="Times New Roman" w:hAnsi="Calibri" w:cs="Calibri"/>
                <w:color w:val="000000"/>
                <w:lang w:eastAsia="en-GB"/>
              </w:rPr>
              <w:t>REF Impact Case Study no. 24683</w:t>
            </w:r>
            <w:r>
              <w:rPr>
                <w:rFonts w:ascii="Calibri" w:eastAsia="Times New Roman" w:hAnsi="Calibri" w:cs="Calibri"/>
                <w:color w:val="000000"/>
                <w:lang w:eastAsia="en-GB"/>
              </w:rPr>
              <w:t xml:space="preserve">. </w:t>
            </w:r>
            <w:hyperlink r:id="rId200" w:history="1">
              <w:r>
                <w:rPr>
                  <w:rStyle w:val="Hyperlink"/>
                </w:rPr>
                <w:t>https://results.ref.ac.uk/(S(5mhsdcrlek45dkop3v4uw5gx))/Submissions/Impact/517</w:t>
              </w:r>
            </w:hyperlink>
          </w:p>
        </w:tc>
      </w:tr>
      <w:tr w:rsidR="008B4713" w:rsidRPr="007C3701" w14:paraId="606F9B32"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06A50C18"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00</w:t>
            </w:r>
          </w:p>
        </w:tc>
        <w:tc>
          <w:tcPr>
            <w:tcW w:w="9225" w:type="dxa"/>
            <w:tcBorders>
              <w:top w:val="nil"/>
              <w:left w:val="single" w:sz="4" w:space="0" w:color="auto"/>
              <w:bottom w:val="nil"/>
              <w:right w:val="single" w:sz="4" w:space="0" w:color="auto"/>
            </w:tcBorders>
            <w:shd w:val="clear" w:color="auto" w:fill="auto"/>
            <w:vAlign w:val="center"/>
            <w:hideMark/>
          </w:tcPr>
          <w:p w14:paraId="04CDA640"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FWH Dean &amp; DJ Fray: A low temperature hydrogen in steel potentiometric sensor, Solid State Ionics, 70–71 (1994) 584; DOI: 10.1016/0167-2738(94)90377-8</w:t>
            </w:r>
          </w:p>
        </w:tc>
      </w:tr>
      <w:tr w:rsidR="008B4713" w:rsidRPr="007C3701" w14:paraId="6DD0DDEC"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34A1C4F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01</w:t>
            </w:r>
          </w:p>
        </w:tc>
        <w:tc>
          <w:tcPr>
            <w:tcW w:w="9225" w:type="dxa"/>
            <w:tcBorders>
              <w:top w:val="nil"/>
              <w:left w:val="single" w:sz="4" w:space="0" w:color="auto"/>
              <w:bottom w:val="nil"/>
              <w:right w:val="single" w:sz="4" w:space="0" w:color="auto"/>
            </w:tcBorders>
            <w:shd w:val="clear" w:color="auto" w:fill="auto"/>
            <w:vAlign w:val="center"/>
            <w:hideMark/>
          </w:tcPr>
          <w:p w14:paraId="3D0E6F4E"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F Tailoka &amp; DJ Fray: Enhancement of mass-transfer using microporous sparger materials, Trans Inst Mining Metal 102 (1993) C1.</w:t>
            </w:r>
          </w:p>
        </w:tc>
      </w:tr>
      <w:tr w:rsidR="008B4713" w:rsidRPr="007C3701" w14:paraId="311ED782"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00DE97B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02</w:t>
            </w:r>
          </w:p>
        </w:tc>
        <w:tc>
          <w:tcPr>
            <w:tcW w:w="9225" w:type="dxa"/>
            <w:tcBorders>
              <w:top w:val="nil"/>
              <w:left w:val="single" w:sz="4" w:space="0" w:color="auto"/>
              <w:bottom w:val="nil"/>
              <w:right w:val="single" w:sz="4" w:space="0" w:color="auto"/>
            </w:tcBorders>
            <w:shd w:val="clear" w:color="auto" w:fill="auto"/>
            <w:vAlign w:val="center"/>
            <w:hideMark/>
          </w:tcPr>
          <w:p w14:paraId="766F911C"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F Tailoka &amp; DJ Fray: Electrowinning of copper from chloride solutions in presence of gas sparging, Trans Inst Mining Metal 102 (1993) C7.</w:t>
            </w:r>
          </w:p>
        </w:tc>
      </w:tr>
      <w:tr w:rsidR="008B4713" w:rsidRPr="007C3701" w14:paraId="0279665A"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073E70A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03</w:t>
            </w:r>
          </w:p>
        </w:tc>
        <w:tc>
          <w:tcPr>
            <w:tcW w:w="9225" w:type="dxa"/>
            <w:tcBorders>
              <w:top w:val="nil"/>
              <w:left w:val="single" w:sz="4" w:space="0" w:color="auto"/>
              <w:bottom w:val="nil"/>
              <w:right w:val="single" w:sz="4" w:space="0" w:color="auto"/>
            </w:tcBorders>
            <w:shd w:val="clear" w:color="auto" w:fill="auto"/>
            <w:vAlign w:val="center"/>
            <w:hideMark/>
          </w:tcPr>
          <w:p w14:paraId="01750CD1"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DJ Fray &amp; VP Kotzeva, ‘Oxygen Apparatus and Method’. Filed 3/03/2005. Published patents: US2009008261, WO2006092612, GB2431668*, EP1856307, CN2068001317*</w:t>
            </w:r>
          </w:p>
        </w:tc>
      </w:tr>
      <w:tr w:rsidR="008B4713" w:rsidRPr="007C3701" w14:paraId="2DEF6D27"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0658358F"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04</w:t>
            </w:r>
          </w:p>
        </w:tc>
        <w:tc>
          <w:tcPr>
            <w:tcW w:w="9225" w:type="dxa"/>
            <w:tcBorders>
              <w:top w:val="nil"/>
              <w:left w:val="single" w:sz="4" w:space="0" w:color="auto"/>
              <w:bottom w:val="nil"/>
              <w:right w:val="single" w:sz="4" w:space="0" w:color="auto"/>
            </w:tcBorders>
            <w:shd w:val="clear" w:color="auto" w:fill="auto"/>
            <w:vAlign w:val="center"/>
            <w:hideMark/>
          </w:tcPr>
          <w:p w14:paraId="010B6A08"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MF Vinton &amp; DJ Fray, ‘Oxygen Concentrator and Method’. Filed 13/09/2010. Published patents: WO2102035298, GB248520*</w:t>
            </w:r>
          </w:p>
        </w:tc>
      </w:tr>
      <w:tr w:rsidR="008B4713" w:rsidRPr="007C3701" w14:paraId="49BD2494"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553B2D0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05</w:t>
            </w:r>
          </w:p>
        </w:tc>
        <w:tc>
          <w:tcPr>
            <w:tcW w:w="9225" w:type="dxa"/>
            <w:tcBorders>
              <w:top w:val="nil"/>
              <w:left w:val="single" w:sz="4" w:space="0" w:color="auto"/>
              <w:bottom w:val="nil"/>
              <w:right w:val="single" w:sz="4" w:space="0" w:color="auto"/>
            </w:tcBorders>
            <w:shd w:val="clear" w:color="auto" w:fill="auto"/>
            <w:vAlign w:val="center"/>
            <w:hideMark/>
          </w:tcPr>
          <w:p w14:paraId="5A3BF89A"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MF Vinton, A Hurst &amp; DJ Fray, ‘Hyperbaric Dressing’. Patent filed 1/04/2005. Published patents: US2008269658,WO2005094744, GB2412589*, EP1755510, CN200580017913*</w:t>
            </w:r>
          </w:p>
        </w:tc>
      </w:tr>
      <w:tr w:rsidR="008B4713" w:rsidRPr="007C3701" w14:paraId="6F9323DC" w14:textId="77777777" w:rsidTr="00F34EA6">
        <w:trPr>
          <w:trHeight w:val="300"/>
        </w:trPr>
        <w:tc>
          <w:tcPr>
            <w:tcW w:w="551" w:type="dxa"/>
            <w:tcBorders>
              <w:top w:val="nil"/>
              <w:left w:val="single" w:sz="4" w:space="0" w:color="auto"/>
              <w:bottom w:val="nil"/>
              <w:right w:val="nil"/>
            </w:tcBorders>
            <w:shd w:val="clear" w:color="auto" w:fill="auto"/>
            <w:noWrap/>
            <w:vAlign w:val="center"/>
            <w:hideMark/>
          </w:tcPr>
          <w:p w14:paraId="78312C8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06</w:t>
            </w:r>
          </w:p>
        </w:tc>
        <w:tc>
          <w:tcPr>
            <w:tcW w:w="9225" w:type="dxa"/>
            <w:tcBorders>
              <w:top w:val="nil"/>
              <w:left w:val="single" w:sz="4" w:space="0" w:color="auto"/>
              <w:bottom w:val="nil"/>
              <w:right w:val="single" w:sz="4" w:space="0" w:color="auto"/>
            </w:tcBorders>
            <w:shd w:val="clear" w:color="auto" w:fill="auto"/>
            <w:vAlign w:val="center"/>
            <w:hideMark/>
          </w:tcPr>
          <w:p w14:paraId="11867DC2" w14:textId="2835DDED" w:rsidR="008B4713" w:rsidRPr="007C3701" w:rsidRDefault="00F97A63"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Solid State Ionics (journal). </w:t>
            </w:r>
            <w:hyperlink r:id="rId201" w:history="1">
              <w:r w:rsidRPr="000562AF">
                <w:rPr>
                  <w:rStyle w:val="Hyperlink"/>
                  <w:rFonts w:ascii="Calibri" w:eastAsia="Times New Roman" w:hAnsi="Calibri" w:cs="Calibri"/>
                  <w:lang w:eastAsia="en-GB"/>
                </w:rPr>
                <w:t>https://www.journals.elsevier.com/solid-state-ionics</w:t>
              </w:r>
            </w:hyperlink>
            <w:r>
              <w:rPr>
                <w:rFonts w:ascii="Calibri" w:eastAsia="Times New Roman" w:hAnsi="Calibri" w:cs="Calibri"/>
                <w:color w:val="000000"/>
                <w:lang w:eastAsia="en-GB"/>
              </w:rPr>
              <w:t xml:space="preserve"> </w:t>
            </w:r>
            <w:r w:rsidR="00532CCA">
              <w:rPr>
                <w:rFonts w:ascii="Calibri" w:eastAsia="Times New Roman" w:hAnsi="Calibri" w:cs="Calibri"/>
                <w:color w:val="000000"/>
                <w:lang w:eastAsia="en-GB"/>
              </w:rPr>
              <w:t>(accessed 4 September 2019)</w:t>
            </w:r>
          </w:p>
        </w:tc>
      </w:tr>
      <w:tr w:rsidR="008B4713" w:rsidRPr="007C3701" w14:paraId="3BBF282C" w14:textId="77777777" w:rsidTr="00F34EA6">
        <w:trPr>
          <w:trHeight w:val="300"/>
        </w:trPr>
        <w:tc>
          <w:tcPr>
            <w:tcW w:w="551" w:type="dxa"/>
            <w:tcBorders>
              <w:top w:val="nil"/>
              <w:left w:val="single" w:sz="4" w:space="0" w:color="auto"/>
              <w:bottom w:val="nil"/>
              <w:right w:val="nil"/>
            </w:tcBorders>
            <w:shd w:val="clear" w:color="auto" w:fill="auto"/>
            <w:noWrap/>
            <w:vAlign w:val="center"/>
            <w:hideMark/>
          </w:tcPr>
          <w:p w14:paraId="7AD3AB7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07</w:t>
            </w:r>
          </w:p>
        </w:tc>
        <w:tc>
          <w:tcPr>
            <w:tcW w:w="9225" w:type="dxa"/>
            <w:tcBorders>
              <w:top w:val="nil"/>
              <w:left w:val="single" w:sz="4" w:space="0" w:color="auto"/>
              <w:bottom w:val="nil"/>
              <w:right w:val="single" w:sz="4" w:space="0" w:color="auto"/>
            </w:tcBorders>
            <w:shd w:val="clear" w:color="auto" w:fill="auto"/>
            <w:vAlign w:val="center"/>
            <w:hideMark/>
          </w:tcPr>
          <w:p w14:paraId="256556C9" w14:textId="358F8811" w:rsidR="008B4713" w:rsidRPr="007C3701" w:rsidRDefault="00F97A63"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K Smart Awards. </w:t>
            </w:r>
            <w:hyperlink r:id="rId202" w:history="1">
              <w:r w:rsidRPr="000562AF">
                <w:rPr>
                  <w:rStyle w:val="Hyperlink"/>
                  <w:rFonts w:ascii="Calibri" w:eastAsia="Times New Roman" w:hAnsi="Calibri" w:cs="Calibri"/>
                  <w:lang w:eastAsia="en-GB"/>
                </w:rPr>
                <w:t>http://sinc.co.uk/article/innovate-uk-smart-awards-what-are-they-and-how-do-i-apply</w:t>
              </w:r>
            </w:hyperlink>
            <w:r>
              <w:rPr>
                <w:rFonts w:ascii="Calibri" w:eastAsia="Times New Roman" w:hAnsi="Calibri" w:cs="Calibri"/>
                <w:color w:val="000000"/>
                <w:lang w:eastAsia="en-GB"/>
              </w:rPr>
              <w:t xml:space="preserve"> </w:t>
            </w:r>
            <w:r w:rsidR="00532CCA">
              <w:rPr>
                <w:rFonts w:ascii="Calibri" w:eastAsia="Times New Roman" w:hAnsi="Calibri" w:cs="Calibri"/>
                <w:color w:val="000000"/>
                <w:lang w:eastAsia="en-GB"/>
              </w:rPr>
              <w:t>(accessed 4 September 2019)</w:t>
            </w:r>
          </w:p>
        </w:tc>
      </w:tr>
      <w:tr w:rsidR="008B4713" w:rsidRPr="007C3701" w14:paraId="64ABC627" w14:textId="77777777" w:rsidTr="00F34EA6">
        <w:trPr>
          <w:trHeight w:val="300"/>
        </w:trPr>
        <w:tc>
          <w:tcPr>
            <w:tcW w:w="551" w:type="dxa"/>
            <w:tcBorders>
              <w:top w:val="nil"/>
              <w:left w:val="single" w:sz="4" w:space="0" w:color="auto"/>
              <w:bottom w:val="nil"/>
              <w:right w:val="nil"/>
            </w:tcBorders>
            <w:shd w:val="clear" w:color="auto" w:fill="auto"/>
            <w:noWrap/>
            <w:vAlign w:val="center"/>
            <w:hideMark/>
          </w:tcPr>
          <w:p w14:paraId="2F7500F1"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08</w:t>
            </w:r>
          </w:p>
        </w:tc>
        <w:tc>
          <w:tcPr>
            <w:tcW w:w="9225" w:type="dxa"/>
            <w:tcBorders>
              <w:top w:val="nil"/>
              <w:left w:val="single" w:sz="4" w:space="0" w:color="auto"/>
              <w:bottom w:val="nil"/>
              <w:right w:val="single" w:sz="4" w:space="0" w:color="auto"/>
            </w:tcBorders>
            <w:shd w:val="clear" w:color="auto" w:fill="auto"/>
            <w:vAlign w:val="center"/>
            <w:hideMark/>
          </w:tcPr>
          <w:p w14:paraId="36B1F90A" w14:textId="5E63CC24" w:rsidR="008B4713" w:rsidRPr="007C3701" w:rsidRDefault="00F97A63"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IonScience. </w:t>
            </w:r>
            <w:hyperlink r:id="rId203" w:history="1">
              <w:r w:rsidRPr="000562AF">
                <w:rPr>
                  <w:rStyle w:val="Hyperlink"/>
                  <w:rFonts w:ascii="Calibri" w:eastAsia="Times New Roman" w:hAnsi="Calibri" w:cs="Calibri"/>
                  <w:lang w:eastAsia="en-GB"/>
                </w:rPr>
                <w:t>http://www.ionscience.com/</w:t>
              </w:r>
            </w:hyperlink>
            <w:r>
              <w:rPr>
                <w:rFonts w:ascii="Calibri" w:eastAsia="Times New Roman" w:hAnsi="Calibri" w:cs="Calibri"/>
                <w:color w:val="000000"/>
                <w:lang w:eastAsia="en-GB"/>
              </w:rPr>
              <w:t xml:space="preserve"> </w:t>
            </w:r>
            <w:r w:rsidR="00532CCA">
              <w:rPr>
                <w:rFonts w:ascii="Calibri" w:eastAsia="Times New Roman" w:hAnsi="Calibri" w:cs="Calibri"/>
                <w:color w:val="000000"/>
                <w:lang w:eastAsia="en-GB"/>
              </w:rPr>
              <w:t>(accessed 4 September 2019)</w:t>
            </w:r>
          </w:p>
        </w:tc>
      </w:tr>
      <w:tr w:rsidR="008B4713" w:rsidRPr="007C3701" w14:paraId="727B0574" w14:textId="77777777" w:rsidTr="00F34EA6">
        <w:trPr>
          <w:trHeight w:val="300"/>
        </w:trPr>
        <w:tc>
          <w:tcPr>
            <w:tcW w:w="551" w:type="dxa"/>
            <w:tcBorders>
              <w:top w:val="nil"/>
              <w:left w:val="single" w:sz="4" w:space="0" w:color="auto"/>
              <w:bottom w:val="nil"/>
              <w:right w:val="nil"/>
            </w:tcBorders>
            <w:shd w:val="clear" w:color="auto" w:fill="auto"/>
            <w:noWrap/>
            <w:vAlign w:val="center"/>
            <w:hideMark/>
          </w:tcPr>
          <w:p w14:paraId="2CDDB7FC"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09</w:t>
            </w:r>
          </w:p>
        </w:tc>
        <w:tc>
          <w:tcPr>
            <w:tcW w:w="9225" w:type="dxa"/>
            <w:tcBorders>
              <w:top w:val="nil"/>
              <w:left w:val="single" w:sz="4" w:space="0" w:color="auto"/>
              <w:bottom w:val="nil"/>
              <w:right w:val="single" w:sz="4" w:space="0" w:color="auto"/>
            </w:tcBorders>
            <w:shd w:val="clear" w:color="auto" w:fill="auto"/>
            <w:vAlign w:val="center"/>
            <w:hideMark/>
          </w:tcPr>
          <w:p w14:paraId="50E81503" w14:textId="359B645C" w:rsidR="008B4713" w:rsidRPr="007C3701" w:rsidRDefault="00F97A63"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Welding Alloys. </w:t>
            </w:r>
            <w:hyperlink r:id="rId204" w:history="1">
              <w:r w:rsidRPr="000562AF">
                <w:rPr>
                  <w:rStyle w:val="Hyperlink"/>
                  <w:rFonts w:ascii="Calibri" w:eastAsia="Times New Roman" w:hAnsi="Calibri" w:cs="Calibri"/>
                  <w:lang w:eastAsia="en-GB"/>
                </w:rPr>
                <w:t>https://www.welding-alloys.com/</w:t>
              </w:r>
            </w:hyperlink>
            <w:r>
              <w:rPr>
                <w:rFonts w:ascii="Calibri" w:eastAsia="Times New Roman" w:hAnsi="Calibri" w:cs="Calibri"/>
                <w:color w:val="000000"/>
                <w:lang w:eastAsia="en-GB"/>
              </w:rPr>
              <w:t xml:space="preserve"> </w:t>
            </w:r>
            <w:r w:rsidR="00532CCA">
              <w:rPr>
                <w:rFonts w:ascii="Calibri" w:eastAsia="Times New Roman" w:hAnsi="Calibri" w:cs="Calibri"/>
                <w:color w:val="000000"/>
                <w:lang w:eastAsia="en-GB"/>
              </w:rPr>
              <w:t>(accessed 4 September 2019)</w:t>
            </w:r>
          </w:p>
        </w:tc>
      </w:tr>
      <w:tr w:rsidR="008B4713" w:rsidRPr="007C3701" w14:paraId="6B3A30FD" w14:textId="77777777" w:rsidTr="00F34EA6">
        <w:trPr>
          <w:trHeight w:val="300"/>
        </w:trPr>
        <w:tc>
          <w:tcPr>
            <w:tcW w:w="551" w:type="dxa"/>
            <w:tcBorders>
              <w:top w:val="nil"/>
              <w:left w:val="single" w:sz="4" w:space="0" w:color="auto"/>
              <w:bottom w:val="nil"/>
              <w:right w:val="nil"/>
            </w:tcBorders>
            <w:shd w:val="clear" w:color="auto" w:fill="auto"/>
            <w:noWrap/>
            <w:vAlign w:val="center"/>
            <w:hideMark/>
          </w:tcPr>
          <w:p w14:paraId="748D2C86"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10</w:t>
            </w:r>
          </w:p>
        </w:tc>
        <w:tc>
          <w:tcPr>
            <w:tcW w:w="9225" w:type="dxa"/>
            <w:tcBorders>
              <w:top w:val="nil"/>
              <w:left w:val="single" w:sz="4" w:space="0" w:color="auto"/>
              <w:bottom w:val="nil"/>
              <w:right w:val="single" w:sz="4" w:space="0" w:color="auto"/>
            </w:tcBorders>
            <w:shd w:val="clear" w:color="auto" w:fill="auto"/>
            <w:vAlign w:val="center"/>
            <w:hideMark/>
          </w:tcPr>
          <w:p w14:paraId="66F1F468"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Cambridge Material Eyes. Summer 2016. Issue 2019</w:t>
            </w:r>
          </w:p>
        </w:tc>
      </w:tr>
      <w:tr w:rsidR="008B4713" w:rsidRPr="007C3701" w14:paraId="7A9164EE" w14:textId="77777777" w:rsidTr="00F34EA6">
        <w:trPr>
          <w:trHeight w:val="300"/>
        </w:trPr>
        <w:tc>
          <w:tcPr>
            <w:tcW w:w="551" w:type="dxa"/>
            <w:tcBorders>
              <w:top w:val="nil"/>
              <w:left w:val="single" w:sz="4" w:space="0" w:color="auto"/>
              <w:bottom w:val="nil"/>
              <w:right w:val="nil"/>
            </w:tcBorders>
            <w:shd w:val="clear" w:color="auto" w:fill="auto"/>
            <w:noWrap/>
            <w:vAlign w:val="center"/>
            <w:hideMark/>
          </w:tcPr>
          <w:p w14:paraId="327659B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11</w:t>
            </w:r>
          </w:p>
        </w:tc>
        <w:tc>
          <w:tcPr>
            <w:tcW w:w="9225" w:type="dxa"/>
            <w:tcBorders>
              <w:top w:val="nil"/>
              <w:left w:val="single" w:sz="4" w:space="0" w:color="auto"/>
              <w:bottom w:val="nil"/>
              <w:right w:val="single" w:sz="4" w:space="0" w:color="auto"/>
            </w:tcBorders>
            <w:shd w:val="clear" w:color="auto" w:fill="auto"/>
            <w:vAlign w:val="center"/>
            <w:hideMark/>
          </w:tcPr>
          <w:p w14:paraId="015D7D02" w14:textId="2565EAC0" w:rsidR="008B4713" w:rsidRPr="007C3701" w:rsidRDefault="00F97A63"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Wound Market Consulting. </w:t>
            </w:r>
            <w:hyperlink r:id="rId205" w:history="1">
              <w:r w:rsidR="00532CCA" w:rsidRPr="000562AF">
                <w:rPr>
                  <w:rStyle w:val="Hyperlink"/>
                  <w:rFonts w:ascii="Calibri" w:eastAsia="Times New Roman" w:hAnsi="Calibri" w:cs="Calibri"/>
                  <w:lang w:eastAsia="en-GB"/>
                </w:rPr>
                <w:t>http://www.woundmarketconsulting.com/</w:t>
              </w:r>
            </w:hyperlink>
            <w:r w:rsidR="00532CCA">
              <w:rPr>
                <w:rFonts w:ascii="Calibri" w:eastAsia="Times New Roman" w:hAnsi="Calibri" w:cs="Calibri"/>
                <w:color w:val="000000"/>
                <w:lang w:eastAsia="en-GB"/>
              </w:rPr>
              <w:t xml:space="preserve"> (accessed 4 September 2019)</w:t>
            </w:r>
          </w:p>
        </w:tc>
      </w:tr>
      <w:tr w:rsidR="008B4713" w:rsidRPr="007C3701" w14:paraId="40D09A03" w14:textId="77777777" w:rsidTr="00F34EA6">
        <w:trPr>
          <w:trHeight w:val="300"/>
        </w:trPr>
        <w:tc>
          <w:tcPr>
            <w:tcW w:w="551" w:type="dxa"/>
            <w:tcBorders>
              <w:top w:val="nil"/>
              <w:left w:val="single" w:sz="4" w:space="0" w:color="auto"/>
              <w:bottom w:val="nil"/>
              <w:right w:val="nil"/>
            </w:tcBorders>
            <w:shd w:val="clear" w:color="auto" w:fill="auto"/>
            <w:noWrap/>
            <w:vAlign w:val="center"/>
            <w:hideMark/>
          </w:tcPr>
          <w:p w14:paraId="36D9E8F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12</w:t>
            </w:r>
          </w:p>
        </w:tc>
        <w:tc>
          <w:tcPr>
            <w:tcW w:w="9225" w:type="dxa"/>
            <w:tcBorders>
              <w:top w:val="nil"/>
              <w:left w:val="single" w:sz="4" w:space="0" w:color="auto"/>
              <w:bottom w:val="nil"/>
              <w:right w:val="single" w:sz="4" w:space="0" w:color="auto"/>
            </w:tcBorders>
            <w:shd w:val="clear" w:color="auto" w:fill="auto"/>
            <w:vAlign w:val="center"/>
            <w:hideMark/>
          </w:tcPr>
          <w:p w14:paraId="60CA028C" w14:textId="51EB8C9C"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I</w:t>
            </w:r>
            <w:r w:rsidR="00F97A63">
              <w:rPr>
                <w:rFonts w:ascii="Calibri" w:eastAsia="Times New Roman" w:hAnsi="Calibri" w:cs="Calibri"/>
                <w:color w:val="000000"/>
                <w:lang w:eastAsia="en-GB"/>
              </w:rPr>
              <w:t xml:space="preserve">notec </w:t>
            </w:r>
            <w:r w:rsidRPr="007C3701">
              <w:rPr>
                <w:rFonts w:ascii="Calibri" w:eastAsia="Times New Roman" w:hAnsi="Calibri" w:cs="Calibri"/>
                <w:color w:val="000000"/>
                <w:lang w:eastAsia="en-GB"/>
              </w:rPr>
              <w:t>AMD</w:t>
            </w:r>
            <w:r w:rsidR="00F97A63">
              <w:rPr>
                <w:rFonts w:ascii="Calibri" w:eastAsia="Times New Roman" w:hAnsi="Calibri" w:cs="Calibri"/>
                <w:color w:val="000000"/>
                <w:lang w:eastAsia="en-GB"/>
              </w:rPr>
              <w:t xml:space="preserve">. </w:t>
            </w:r>
            <w:hyperlink r:id="rId206" w:history="1">
              <w:r w:rsidR="00F97A63" w:rsidRPr="000562AF">
                <w:rPr>
                  <w:rStyle w:val="Hyperlink"/>
                  <w:rFonts w:ascii="Calibri" w:eastAsia="Times New Roman" w:hAnsi="Calibri" w:cs="Calibri"/>
                  <w:lang w:eastAsia="en-GB"/>
                </w:rPr>
                <w:t>https://www.natroxwoundcare.com/</w:t>
              </w:r>
            </w:hyperlink>
            <w:r w:rsidR="00F97A63">
              <w:rPr>
                <w:rFonts w:ascii="Calibri" w:eastAsia="Times New Roman" w:hAnsi="Calibri" w:cs="Calibri"/>
                <w:color w:val="000000"/>
                <w:lang w:eastAsia="en-GB"/>
              </w:rPr>
              <w:t xml:space="preserve"> </w:t>
            </w:r>
            <w:r w:rsidR="00532CCA">
              <w:rPr>
                <w:rFonts w:ascii="Calibri" w:eastAsia="Times New Roman" w:hAnsi="Calibri" w:cs="Calibri"/>
                <w:color w:val="000000"/>
                <w:lang w:eastAsia="en-GB"/>
              </w:rPr>
              <w:t>(accessed 4 September 2019)</w:t>
            </w:r>
          </w:p>
        </w:tc>
      </w:tr>
      <w:tr w:rsidR="008B4713" w:rsidRPr="007C3701" w14:paraId="350433E8" w14:textId="77777777" w:rsidTr="0064454F">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DB1472C" w14:textId="77777777" w:rsidR="008B4713" w:rsidRPr="007C3701" w:rsidRDefault="008B4713" w:rsidP="004E0087">
            <w:pPr>
              <w:spacing w:after="0" w:line="240" w:lineRule="auto"/>
              <w:jc w:val="center"/>
              <w:rPr>
                <w:rFonts w:ascii="Calibri" w:eastAsia="Times New Roman" w:hAnsi="Calibri" w:cs="Calibri"/>
                <w:b/>
                <w:bCs/>
                <w:color w:val="000000"/>
                <w:lang w:eastAsia="en-GB"/>
              </w:rPr>
            </w:pPr>
            <w:r w:rsidRPr="007C3701">
              <w:rPr>
                <w:rFonts w:ascii="Calibri" w:eastAsia="Times New Roman" w:hAnsi="Calibri" w:cs="Calibri"/>
                <w:b/>
                <w:bCs/>
                <w:color w:val="000000"/>
                <w:lang w:eastAsia="en-GB"/>
              </w:rPr>
              <w:t>Unit of Assessment 14</w:t>
            </w:r>
          </w:p>
        </w:tc>
      </w:tr>
      <w:tr w:rsidR="008B4713" w:rsidRPr="007C3701" w14:paraId="2C36FBBE"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7D482BB6"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13</w:t>
            </w:r>
          </w:p>
        </w:tc>
        <w:tc>
          <w:tcPr>
            <w:tcW w:w="9225" w:type="dxa"/>
            <w:tcBorders>
              <w:top w:val="nil"/>
              <w:left w:val="single" w:sz="4" w:space="0" w:color="auto"/>
              <w:bottom w:val="nil"/>
              <w:right w:val="single" w:sz="4" w:space="0" w:color="auto"/>
            </w:tcBorders>
            <w:shd w:val="clear" w:color="auto" w:fill="auto"/>
            <w:vAlign w:val="center"/>
            <w:hideMark/>
          </w:tcPr>
          <w:p w14:paraId="54C1DC8D" w14:textId="547E13BD" w:rsidR="008B4713" w:rsidRPr="007C3701" w:rsidRDefault="00F878C5"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Sheffield (2014). </w:t>
            </w:r>
            <w:r w:rsidR="008B4713" w:rsidRPr="007C3701">
              <w:rPr>
                <w:rFonts w:ascii="Calibri" w:eastAsia="Times New Roman" w:hAnsi="Calibri" w:cs="Calibri"/>
                <w:color w:val="000000"/>
                <w:lang w:eastAsia="en-GB"/>
              </w:rPr>
              <w:t>REF2014 Impact Template</w:t>
            </w:r>
            <w:r>
              <w:rPr>
                <w:rFonts w:ascii="Calibri" w:eastAsia="Times New Roman" w:hAnsi="Calibri" w:cs="Calibri"/>
                <w:color w:val="000000"/>
                <w:lang w:eastAsia="en-GB"/>
              </w:rPr>
              <w:t xml:space="preserve">. </w:t>
            </w:r>
            <w:hyperlink r:id="rId207" w:history="1">
              <w:r>
                <w:rPr>
                  <w:rStyle w:val="Hyperlink"/>
                </w:rPr>
                <w:t>https://results.ref.ac.uk/(S(5mhsdcrlek45dkop3v4uw5gx))/Submissions/Impact/70</w:t>
              </w:r>
            </w:hyperlink>
          </w:p>
        </w:tc>
      </w:tr>
      <w:tr w:rsidR="008B4713" w:rsidRPr="007C3701" w14:paraId="583AB6E0"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54647EC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14</w:t>
            </w:r>
          </w:p>
        </w:tc>
        <w:tc>
          <w:tcPr>
            <w:tcW w:w="9225" w:type="dxa"/>
            <w:tcBorders>
              <w:top w:val="nil"/>
              <w:left w:val="single" w:sz="4" w:space="0" w:color="auto"/>
              <w:bottom w:val="nil"/>
              <w:right w:val="single" w:sz="4" w:space="0" w:color="auto"/>
            </w:tcBorders>
            <w:shd w:val="clear" w:color="auto" w:fill="auto"/>
            <w:vAlign w:val="center"/>
            <w:hideMark/>
          </w:tcPr>
          <w:p w14:paraId="2E60F243" w14:textId="03C8160D" w:rsidR="008B4713" w:rsidRPr="007C3701" w:rsidRDefault="00F878C5"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Sheffield (2014). </w:t>
            </w:r>
            <w:r w:rsidR="008B4713" w:rsidRPr="007C3701">
              <w:rPr>
                <w:rFonts w:ascii="Calibri" w:eastAsia="Times New Roman" w:hAnsi="Calibri" w:cs="Calibri"/>
                <w:color w:val="000000"/>
                <w:lang w:eastAsia="en-GB"/>
              </w:rPr>
              <w:t>REF2014 Environment Template</w:t>
            </w:r>
            <w:r>
              <w:rPr>
                <w:rFonts w:ascii="Calibri" w:eastAsia="Times New Roman" w:hAnsi="Calibri" w:cs="Calibri"/>
                <w:color w:val="000000"/>
                <w:lang w:eastAsia="en-GB"/>
              </w:rPr>
              <w:t xml:space="preserve">. </w:t>
            </w:r>
            <w:hyperlink r:id="rId208" w:history="1">
              <w:r>
                <w:rPr>
                  <w:rStyle w:val="Hyperlink"/>
                </w:rPr>
                <w:t>https://results.ref.ac.uk/(S(5mhsdcrlek45dkop3v4uw5gx))/Submissions/Environment/70</w:t>
              </w:r>
            </w:hyperlink>
          </w:p>
        </w:tc>
      </w:tr>
      <w:tr w:rsidR="008B4713" w:rsidRPr="007C3701" w14:paraId="48FFC0FF"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F86949A" w14:textId="77777777" w:rsidR="008B4713" w:rsidRPr="007C3701" w:rsidRDefault="008B4713" w:rsidP="004E0087">
            <w:pPr>
              <w:spacing w:after="0" w:line="240" w:lineRule="auto"/>
              <w:jc w:val="center"/>
              <w:rPr>
                <w:rFonts w:ascii="Calibri" w:eastAsia="Times New Roman" w:hAnsi="Calibri" w:cs="Calibri"/>
                <w:b/>
                <w:bCs/>
                <w:i/>
                <w:iCs/>
                <w:color w:val="000000"/>
                <w:lang w:eastAsia="en-GB"/>
              </w:rPr>
            </w:pPr>
            <w:r w:rsidRPr="007C3701">
              <w:rPr>
                <w:rFonts w:ascii="Calibri" w:eastAsia="Times New Roman" w:hAnsi="Calibri" w:cs="Calibri"/>
                <w:b/>
                <w:bCs/>
                <w:i/>
                <w:iCs/>
                <w:color w:val="000000"/>
                <w:lang w:eastAsia="en-GB"/>
              </w:rPr>
              <w:t>Body of Research 14.1</w:t>
            </w:r>
          </w:p>
        </w:tc>
      </w:tr>
      <w:tr w:rsidR="008B4713" w:rsidRPr="007C3701" w14:paraId="183F55B1"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169BC371"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15</w:t>
            </w:r>
          </w:p>
        </w:tc>
        <w:tc>
          <w:tcPr>
            <w:tcW w:w="9225" w:type="dxa"/>
            <w:tcBorders>
              <w:top w:val="nil"/>
              <w:left w:val="single" w:sz="4" w:space="0" w:color="auto"/>
              <w:bottom w:val="nil"/>
              <w:right w:val="single" w:sz="4" w:space="0" w:color="auto"/>
            </w:tcBorders>
            <w:shd w:val="clear" w:color="auto" w:fill="auto"/>
            <w:vAlign w:val="center"/>
            <w:hideMark/>
          </w:tcPr>
          <w:p w14:paraId="70A5807E" w14:textId="2E02A2C7" w:rsidR="008B4713" w:rsidRPr="007C3701" w:rsidRDefault="00507815"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Sheffield (2014). </w:t>
            </w:r>
            <w:r w:rsidR="008B4713" w:rsidRPr="007C3701">
              <w:rPr>
                <w:rFonts w:ascii="Calibri" w:eastAsia="Times New Roman" w:hAnsi="Calibri" w:cs="Calibri"/>
                <w:color w:val="000000"/>
                <w:lang w:eastAsia="en-GB"/>
              </w:rPr>
              <w:t>REF Impact Case Study no. 9500</w:t>
            </w:r>
            <w:r>
              <w:rPr>
                <w:rFonts w:ascii="Calibri" w:eastAsia="Times New Roman" w:hAnsi="Calibri" w:cs="Calibri"/>
                <w:color w:val="000000"/>
                <w:lang w:eastAsia="en-GB"/>
              </w:rPr>
              <w:t xml:space="preserve">. </w:t>
            </w:r>
            <w:hyperlink r:id="rId209" w:history="1">
              <w:r>
                <w:rPr>
                  <w:rStyle w:val="Hyperlink"/>
                </w:rPr>
                <w:t>https://results.ref.ac.uk/(S(5mhsdcrlek45dkop3v4uw5gx))/Submissions/Impact/70</w:t>
              </w:r>
            </w:hyperlink>
          </w:p>
        </w:tc>
      </w:tr>
      <w:tr w:rsidR="008B4713" w:rsidRPr="007C3701" w14:paraId="1E667E1F" w14:textId="77777777" w:rsidTr="004E0087">
        <w:trPr>
          <w:trHeight w:val="900"/>
        </w:trPr>
        <w:tc>
          <w:tcPr>
            <w:tcW w:w="551" w:type="dxa"/>
            <w:tcBorders>
              <w:top w:val="nil"/>
              <w:left w:val="single" w:sz="4" w:space="0" w:color="auto"/>
              <w:bottom w:val="nil"/>
              <w:right w:val="nil"/>
            </w:tcBorders>
            <w:shd w:val="clear" w:color="auto" w:fill="auto"/>
            <w:noWrap/>
            <w:vAlign w:val="center"/>
            <w:hideMark/>
          </w:tcPr>
          <w:p w14:paraId="50C71AC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16</w:t>
            </w:r>
          </w:p>
        </w:tc>
        <w:tc>
          <w:tcPr>
            <w:tcW w:w="9225" w:type="dxa"/>
            <w:tcBorders>
              <w:top w:val="nil"/>
              <w:left w:val="single" w:sz="4" w:space="0" w:color="auto"/>
              <w:bottom w:val="nil"/>
              <w:right w:val="single" w:sz="4" w:space="0" w:color="auto"/>
            </w:tcBorders>
            <w:shd w:val="clear" w:color="auto" w:fill="auto"/>
            <w:vAlign w:val="center"/>
            <w:hideMark/>
          </w:tcPr>
          <w:p w14:paraId="015B15F8"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Pavic A &amp; Reynolds P (1999). Experimental Assessment of Vibration Serviceability of Existing Office Floors under Human-Induced Excitation, Experimental Techniques, Vol. 23, No. 5, 41-45. doi: 10.1111/j.1747-1567.1999.tb01305.x</w:t>
            </w:r>
          </w:p>
        </w:tc>
      </w:tr>
      <w:tr w:rsidR="008B4713" w:rsidRPr="007C3701" w14:paraId="19551F6C"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5D01397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17</w:t>
            </w:r>
          </w:p>
        </w:tc>
        <w:tc>
          <w:tcPr>
            <w:tcW w:w="9225" w:type="dxa"/>
            <w:tcBorders>
              <w:top w:val="nil"/>
              <w:left w:val="single" w:sz="4" w:space="0" w:color="auto"/>
              <w:bottom w:val="nil"/>
              <w:right w:val="single" w:sz="4" w:space="0" w:color="auto"/>
            </w:tcBorders>
            <w:shd w:val="clear" w:color="auto" w:fill="auto"/>
            <w:vAlign w:val="center"/>
            <w:hideMark/>
          </w:tcPr>
          <w:p w14:paraId="130747AB"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Brownjohn JMW, Pavic A (2006) ‘Vibration control of ultra-sensitive facilities’. Proceedings ICE Structures and Buildings 159, 295-306. doi: 10.1680/stbu.2006.159.5.295</w:t>
            </w:r>
          </w:p>
        </w:tc>
      </w:tr>
      <w:tr w:rsidR="008B4713" w:rsidRPr="007C3701" w14:paraId="5D20CED1"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71A343D4"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18</w:t>
            </w:r>
          </w:p>
        </w:tc>
        <w:tc>
          <w:tcPr>
            <w:tcW w:w="9225" w:type="dxa"/>
            <w:tcBorders>
              <w:top w:val="nil"/>
              <w:left w:val="single" w:sz="4" w:space="0" w:color="auto"/>
              <w:bottom w:val="nil"/>
              <w:right w:val="single" w:sz="4" w:space="0" w:color="auto"/>
            </w:tcBorders>
            <w:shd w:val="clear" w:color="auto" w:fill="auto"/>
            <w:vAlign w:val="center"/>
            <w:hideMark/>
          </w:tcPr>
          <w:p w14:paraId="1F6E14CD"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Racic V &amp; Brownjohn JMW (2011) Stochastic model of near periodic vertical loads due to humans walking. Advanced Engineering Informatics 25(2) 259-275. doi: 10.1016/j.aei.2010.07.004</w:t>
            </w:r>
          </w:p>
        </w:tc>
      </w:tr>
      <w:tr w:rsidR="008B4713" w:rsidRPr="007C3701" w14:paraId="696096E2"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4EAB19A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19</w:t>
            </w:r>
          </w:p>
        </w:tc>
        <w:tc>
          <w:tcPr>
            <w:tcW w:w="9225" w:type="dxa"/>
            <w:tcBorders>
              <w:top w:val="nil"/>
              <w:left w:val="single" w:sz="4" w:space="0" w:color="auto"/>
              <w:bottom w:val="nil"/>
              <w:right w:val="single" w:sz="4" w:space="0" w:color="auto"/>
            </w:tcBorders>
            <w:shd w:val="clear" w:color="auto" w:fill="auto"/>
            <w:vAlign w:val="center"/>
            <w:hideMark/>
          </w:tcPr>
          <w:p w14:paraId="1504849F"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Yao S, Wright JR, Pavic A, Reynolds P (2006). Experimental study of human-induced forces due to jumping on a perceptibly moving structure. Journal of Sound and Vibration 296(1-2). doi: 10.1016/j.jsv.2006.02.018</w:t>
            </w:r>
          </w:p>
        </w:tc>
      </w:tr>
      <w:tr w:rsidR="008B4713" w:rsidRPr="007C3701" w14:paraId="759DE69C"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3989551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20</w:t>
            </w:r>
          </w:p>
        </w:tc>
        <w:tc>
          <w:tcPr>
            <w:tcW w:w="9225" w:type="dxa"/>
            <w:tcBorders>
              <w:top w:val="nil"/>
              <w:left w:val="single" w:sz="4" w:space="0" w:color="auto"/>
              <w:bottom w:val="nil"/>
              <w:right w:val="single" w:sz="4" w:space="0" w:color="auto"/>
            </w:tcBorders>
            <w:shd w:val="clear" w:color="auto" w:fill="auto"/>
            <w:vAlign w:val="center"/>
            <w:hideMark/>
          </w:tcPr>
          <w:p w14:paraId="6492FA6C"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Zivanovic S, Pavic A (2009) Probabilistic modelling of walking excitation for building floors. ASCE Journal of Performance of Constructed Facilities 23(1). 132-143. doi: 10.1061/(ASCE)CF.1943-5509.0000005</w:t>
            </w:r>
          </w:p>
        </w:tc>
      </w:tr>
      <w:tr w:rsidR="008B4713" w:rsidRPr="007C3701" w14:paraId="65FA9A32"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45A4E5A8"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21</w:t>
            </w:r>
          </w:p>
        </w:tc>
        <w:tc>
          <w:tcPr>
            <w:tcW w:w="9225" w:type="dxa"/>
            <w:tcBorders>
              <w:top w:val="nil"/>
              <w:left w:val="single" w:sz="4" w:space="0" w:color="auto"/>
              <w:bottom w:val="nil"/>
              <w:right w:val="single" w:sz="4" w:space="0" w:color="auto"/>
            </w:tcBorders>
            <w:shd w:val="clear" w:color="auto" w:fill="auto"/>
            <w:vAlign w:val="center"/>
            <w:hideMark/>
          </w:tcPr>
          <w:p w14:paraId="620B48F4"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Reynolds P &amp; Diaz IM, (2010) On-off nonlinear active control of floor vibration. Mechanical systems and signal processing 24(6) 1711-1726. doi: 10.1016/j.ymssp.2010.02.011</w:t>
            </w:r>
          </w:p>
        </w:tc>
      </w:tr>
      <w:tr w:rsidR="008B4713" w:rsidRPr="007C3701" w14:paraId="699774E3" w14:textId="77777777" w:rsidTr="0040411F">
        <w:trPr>
          <w:trHeight w:val="300"/>
        </w:trPr>
        <w:tc>
          <w:tcPr>
            <w:tcW w:w="551" w:type="dxa"/>
            <w:tcBorders>
              <w:top w:val="nil"/>
              <w:left w:val="single" w:sz="4" w:space="0" w:color="auto"/>
              <w:bottom w:val="nil"/>
              <w:right w:val="nil"/>
            </w:tcBorders>
            <w:shd w:val="clear" w:color="auto" w:fill="auto"/>
            <w:noWrap/>
            <w:vAlign w:val="center"/>
            <w:hideMark/>
          </w:tcPr>
          <w:p w14:paraId="59FA5D0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22</w:t>
            </w:r>
          </w:p>
        </w:tc>
        <w:tc>
          <w:tcPr>
            <w:tcW w:w="9225" w:type="dxa"/>
            <w:tcBorders>
              <w:top w:val="nil"/>
              <w:left w:val="single" w:sz="4" w:space="0" w:color="auto"/>
              <w:bottom w:val="nil"/>
              <w:right w:val="single" w:sz="4" w:space="0" w:color="auto"/>
            </w:tcBorders>
            <w:shd w:val="clear" w:color="auto" w:fill="auto"/>
            <w:vAlign w:val="center"/>
            <w:hideMark/>
          </w:tcPr>
          <w:p w14:paraId="74CFF92F" w14:textId="362B6CA8" w:rsidR="008B4713" w:rsidRPr="007C3701" w:rsidRDefault="001B3C32" w:rsidP="004E0087">
            <w:pPr>
              <w:spacing w:after="0" w:line="240" w:lineRule="auto"/>
              <w:rPr>
                <w:rFonts w:ascii="Calibri" w:eastAsia="Times New Roman" w:hAnsi="Calibri" w:cs="Calibri"/>
                <w:color w:val="0563C1"/>
                <w:u w:val="single"/>
                <w:lang w:eastAsia="en-GB"/>
              </w:rPr>
            </w:pPr>
            <w:r>
              <w:t xml:space="preserve">FSD Ltd. </w:t>
            </w:r>
            <w:hyperlink r:id="rId210" w:history="1">
              <w:r w:rsidRPr="000562AF">
                <w:rPr>
                  <w:rStyle w:val="Hyperlink"/>
                  <w:rFonts w:ascii="Calibri" w:eastAsia="Times New Roman" w:hAnsi="Calibri" w:cs="Calibri"/>
                  <w:lang w:eastAsia="en-GB"/>
                </w:rPr>
                <w:t>http://fullscaledynamics.com/</w:t>
              </w:r>
            </w:hyperlink>
            <w:r w:rsidR="00F34EA6">
              <w:rPr>
                <w:rFonts w:ascii="Calibri" w:eastAsia="Times New Roman" w:hAnsi="Calibri" w:cs="Calibri"/>
                <w:color w:val="0563C1"/>
                <w:u w:val="single"/>
                <w:lang w:eastAsia="en-GB"/>
              </w:rPr>
              <w:t xml:space="preserve"> </w:t>
            </w:r>
            <w:r w:rsidR="00F34EA6">
              <w:rPr>
                <w:rFonts w:ascii="Calibri" w:eastAsia="Times New Roman" w:hAnsi="Calibri" w:cs="Calibri"/>
                <w:color w:val="000000"/>
                <w:lang w:eastAsia="en-GB"/>
              </w:rPr>
              <w:t>(accessed 4 September 2019)</w:t>
            </w:r>
          </w:p>
        </w:tc>
      </w:tr>
      <w:tr w:rsidR="008B4713" w:rsidRPr="007C3701" w14:paraId="49D60035" w14:textId="77777777" w:rsidTr="0040411F">
        <w:trPr>
          <w:trHeight w:val="300"/>
        </w:trPr>
        <w:tc>
          <w:tcPr>
            <w:tcW w:w="551" w:type="dxa"/>
            <w:tcBorders>
              <w:top w:val="nil"/>
              <w:left w:val="single" w:sz="4" w:space="0" w:color="auto"/>
              <w:bottom w:val="nil"/>
              <w:right w:val="nil"/>
            </w:tcBorders>
            <w:shd w:val="clear" w:color="auto" w:fill="auto"/>
            <w:noWrap/>
            <w:vAlign w:val="center"/>
            <w:hideMark/>
          </w:tcPr>
          <w:p w14:paraId="726C0932"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23</w:t>
            </w:r>
          </w:p>
        </w:tc>
        <w:tc>
          <w:tcPr>
            <w:tcW w:w="9225" w:type="dxa"/>
            <w:tcBorders>
              <w:top w:val="nil"/>
              <w:left w:val="single" w:sz="4" w:space="0" w:color="auto"/>
              <w:bottom w:val="nil"/>
              <w:right w:val="single" w:sz="4" w:space="0" w:color="auto"/>
            </w:tcBorders>
            <w:shd w:val="clear" w:color="auto" w:fill="auto"/>
            <w:vAlign w:val="center"/>
            <w:hideMark/>
          </w:tcPr>
          <w:p w14:paraId="35A9B01C" w14:textId="3AF443FF" w:rsidR="008B4713" w:rsidRPr="007C3701" w:rsidRDefault="001B3C32" w:rsidP="004E0087">
            <w:pPr>
              <w:spacing w:after="0" w:line="240" w:lineRule="auto"/>
              <w:rPr>
                <w:rFonts w:ascii="Calibri" w:eastAsia="Times New Roman" w:hAnsi="Calibri" w:cs="Calibri"/>
                <w:color w:val="0563C1"/>
                <w:u w:val="single"/>
                <w:lang w:eastAsia="en-GB"/>
              </w:rPr>
            </w:pPr>
            <w:r>
              <w:t xml:space="preserve">Vibration Engineering Section, University of Exeter. </w:t>
            </w:r>
            <w:hyperlink r:id="rId211" w:history="1">
              <w:r w:rsidRPr="000562AF">
                <w:rPr>
                  <w:rStyle w:val="Hyperlink"/>
                  <w:rFonts w:ascii="Calibri" w:eastAsia="Times New Roman" w:hAnsi="Calibri" w:cs="Calibri"/>
                  <w:lang w:eastAsia="en-GB"/>
                </w:rPr>
                <w:t>https://emps.exeter.ac.uk/engineering/research/ves/about/</w:t>
              </w:r>
            </w:hyperlink>
            <w:r w:rsidR="00F34EA6">
              <w:rPr>
                <w:rFonts w:ascii="Calibri" w:eastAsia="Times New Roman" w:hAnsi="Calibri" w:cs="Calibri"/>
                <w:color w:val="0563C1"/>
                <w:u w:val="single"/>
                <w:lang w:eastAsia="en-GB"/>
              </w:rPr>
              <w:t xml:space="preserve"> </w:t>
            </w:r>
            <w:r w:rsidR="00F34EA6">
              <w:rPr>
                <w:rFonts w:ascii="Calibri" w:eastAsia="Times New Roman" w:hAnsi="Calibri" w:cs="Calibri"/>
                <w:color w:val="000000"/>
                <w:lang w:eastAsia="en-GB"/>
              </w:rPr>
              <w:t>(accessed 4 September 2019)</w:t>
            </w:r>
          </w:p>
        </w:tc>
      </w:tr>
      <w:tr w:rsidR="008B4713" w:rsidRPr="007C3701" w14:paraId="07680B04" w14:textId="77777777" w:rsidTr="0040411F">
        <w:trPr>
          <w:trHeight w:val="300"/>
        </w:trPr>
        <w:tc>
          <w:tcPr>
            <w:tcW w:w="551" w:type="dxa"/>
            <w:tcBorders>
              <w:top w:val="nil"/>
              <w:left w:val="single" w:sz="4" w:space="0" w:color="auto"/>
              <w:bottom w:val="nil"/>
              <w:right w:val="nil"/>
            </w:tcBorders>
            <w:shd w:val="clear" w:color="auto" w:fill="auto"/>
            <w:noWrap/>
            <w:vAlign w:val="center"/>
            <w:hideMark/>
          </w:tcPr>
          <w:p w14:paraId="31D2C98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24</w:t>
            </w:r>
          </w:p>
        </w:tc>
        <w:tc>
          <w:tcPr>
            <w:tcW w:w="9225" w:type="dxa"/>
            <w:tcBorders>
              <w:top w:val="nil"/>
              <w:left w:val="single" w:sz="4" w:space="0" w:color="auto"/>
              <w:bottom w:val="nil"/>
              <w:right w:val="single" w:sz="4" w:space="0" w:color="auto"/>
            </w:tcBorders>
            <w:shd w:val="clear" w:color="auto" w:fill="auto"/>
            <w:vAlign w:val="center"/>
            <w:hideMark/>
          </w:tcPr>
          <w:p w14:paraId="7E89CC1A" w14:textId="47E154BE"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Proceedings </w:t>
            </w:r>
            <w:r w:rsidR="001B3C32">
              <w:rPr>
                <w:rFonts w:ascii="Calibri" w:eastAsia="Times New Roman" w:hAnsi="Calibri" w:cs="Calibri"/>
                <w:color w:val="000000"/>
                <w:lang w:eastAsia="en-GB"/>
              </w:rPr>
              <w:t xml:space="preserve">of the Institution of Civil Engineers (journal). </w:t>
            </w:r>
            <w:hyperlink r:id="rId212" w:history="1">
              <w:r w:rsidR="001B3C32" w:rsidRPr="000562AF">
                <w:rPr>
                  <w:rStyle w:val="Hyperlink"/>
                  <w:rFonts w:ascii="Calibri" w:eastAsia="Times New Roman" w:hAnsi="Calibri" w:cs="Calibri"/>
                  <w:lang w:eastAsia="en-GB"/>
                </w:rPr>
                <w:t>https://www.icevirtuallibrary.com/toc/jcien/current</w:t>
              </w:r>
            </w:hyperlink>
            <w:r w:rsidR="001B3C32">
              <w:rPr>
                <w:rFonts w:ascii="Calibri" w:eastAsia="Times New Roman" w:hAnsi="Calibri" w:cs="Calibri"/>
                <w:color w:val="000000"/>
                <w:lang w:eastAsia="en-GB"/>
              </w:rPr>
              <w:t xml:space="preserve"> </w:t>
            </w:r>
            <w:r w:rsidR="00F34EA6">
              <w:rPr>
                <w:rFonts w:ascii="Calibri" w:eastAsia="Times New Roman" w:hAnsi="Calibri" w:cs="Calibri"/>
                <w:color w:val="000000"/>
                <w:lang w:eastAsia="en-GB"/>
              </w:rPr>
              <w:t xml:space="preserve"> (accessed 4 September 2019)</w:t>
            </w:r>
          </w:p>
        </w:tc>
      </w:tr>
      <w:tr w:rsidR="008B4713" w:rsidRPr="007C3701" w14:paraId="7C941D2F" w14:textId="77777777" w:rsidTr="0040411F">
        <w:trPr>
          <w:trHeight w:val="300"/>
        </w:trPr>
        <w:tc>
          <w:tcPr>
            <w:tcW w:w="551" w:type="dxa"/>
            <w:tcBorders>
              <w:top w:val="nil"/>
              <w:left w:val="single" w:sz="4" w:space="0" w:color="auto"/>
              <w:bottom w:val="nil"/>
              <w:right w:val="nil"/>
            </w:tcBorders>
            <w:shd w:val="clear" w:color="auto" w:fill="auto"/>
            <w:noWrap/>
            <w:vAlign w:val="center"/>
            <w:hideMark/>
          </w:tcPr>
          <w:p w14:paraId="3D7B5ED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25</w:t>
            </w:r>
          </w:p>
        </w:tc>
        <w:tc>
          <w:tcPr>
            <w:tcW w:w="9225" w:type="dxa"/>
            <w:tcBorders>
              <w:top w:val="nil"/>
              <w:left w:val="single" w:sz="4" w:space="0" w:color="auto"/>
              <w:bottom w:val="nil"/>
              <w:right w:val="single" w:sz="4" w:space="0" w:color="auto"/>
            </w:tcBorders>
            <w:shd w:val="clear" w:color="auto" w:fill="auto"/>
            <w:vAlign w:val="center"/>
            <w:hideMark/>
          </w:tcPr>
          <w:p w14:paraId="40F11A8B" w14:textId="2A7CE553"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 xml:space="preserve">Advanced Engineering </w:t>
            </w:r>
            <w:r w:rsidR="001B3C32">
              <w:rPr>
                <w:rFonts w:ascii="Calibri" w:eastAsia="Times New Roman" w:hAnsi="Calibri" w:cs="Calibri"/>
                <w:color w:val="000000"/>
                <w:lang w:eastAsia="en-GB"/>
              </w:rPr>
              <w:t xml:space="preserve">Informatics (journal). </w:t>
            </w:r>
            <w:hyperlink r:id="rId213" w:history="1">
              <w:r w:rsidR="001B3C32" w:rsidRPr="000562AF">
                <w:rPr>
                  <w:rStyle w:val="Hyperlink"/>
                  <w:rFonts w:ascii="Calibri" w:eastAsia="Times New Roman" w:hAnsi="Calibri" w:cs="Calibri"/>
                  <w:lang w:eastAsia="en-GB"/>
                </w:rPr>
                <w:t>https://www.journals.elsevier.com/advanced-engineering-informatics</w:t>
              </w:r>
            </w:hyperlink>
            <w:r w:rsidR="001B3C32">
              <w:rPr>
                <w:rFonts w:ascii="Calibri" w:eastAsia="Times New Roman" w:hAnsi="Calibri" w:cs="Calibri"/>
                <w:color w:val="000000"/>
                <w:lang w:eastAsia="en-GB"/>
              </w:rPr>
              <w:t xml:space="preserve"> </w:t>
            </w:r>
            <w:r w:rsidR="00F34EA6">
              <w:rPr>
                <w:rFonts w:ascii="Calibri" w:eastAsia="Times New Roman" w:hAnsi="Calibri" w:cs="Calibri"/>
                <w:color w:val="000000"/>
                <w:lang w:eastAsia="en-GB"/>
              </w:rPr>
              <w:t>(accessed 4 September 2019)</w:t>
            </w:r>
          </w:p>
        </w:tc>
      </w:tr>
      <w:tr w:rsidR="008B4713" w:rsidRPr="007C3701" w14:paraId="22B1E4C4" w14:textId="77777777" w:rsidTr="0040411F">
        <w:trPr>
          <w:trHeight w:val="300"/>
        </w:trPr>
        <w:tc>
          <w:tcPr>
            <w:tcW w:w="551" w:type="dxa"/>
            <w:tcBorders>
              <w:top w:val="nil"/>
              <w:left w:val="single" w:sz="4" w:space="0" w:color="auto"/>
              <w:bottom w:val="nil"/>
              <w:right w:val="nil"/>
            </w:tcBorders>
            <w:shd w:val="clear" w:color="auto" w:fill="auto"/>
            <w:noWrap/>
            <w:vAlign w:val="center"/>
            <w:hideMark/>
          </w:tcPr>
          <w:p w14:paraId="59309A58"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26</w:t>
            </w:r>
          </w:p>
        </w:tc>
        <w:tc>
          <w:tcPr>
            <w:tcW w:w="9225" w:type="dxa"/>
            <w:tcBorders>
              <w:top w:val="nil"/>
              <w:left w:val="single" w:sz="4" w:space="0" w:color="auto"/>
              <w:bottom w:val="nil"/>
              <w:right w:val="single" w:sz="4" w:space="0" w:color="auto"/>
            </w:tcBorders>
            <w:shd w:val="clear" w:color="auto" w:fill="auto"/>
            <w:vAlign w:val="center"/>
            <w:hideMark/>
          </w:tcPr>
          <w:p w14:paraId="389E0EFD" w14:textId="14767500" w:rsidR="008B4713" w:rsidRPr="007C3701" w:rsidRDefault="001B3C32"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Journal of Sound and Vision. </w:t>
            </w:r>
            <w:hyperlink r:id="rId214" w:history="1">
              <w:r w:rsidR="00F34EA6" w:rsidRPr="000562AF">
                <w:rPr>
                  <w:rStyle w:val="Hyperlink"/>
                  <w:rFonts w:ascii="Calibri" w:eastAsia="Times New Roman" w:hAnsi="Calibri" w:cs="Calibri"/>
                  <w:lang w:eastAsia="en-GB"/>
                </w:rPr>
                <w:t>https://www.journals.elsevier.com/journal-of-sound-and-vibration</w:t>
              </w:r>
            </w:hyperlink>
            <w:r w:rsidR="00F34EA6">
              <w:rPr>
                <w:rFonts w:ascii="Calibri" w:eastAsia="Times New Roman" w:hAnsi="Calibri" w:cs="Calibri"/>
                <w:color w:val="000000"/>
                <w:lang w:eastAsia="en-GB"/>
              </w:rPr>
              <w:t xml:space="preserve"> (accessed 4 September 2019)</w:t>
            </w:r>
          </w:p>
        </w:tc>
      </w:tr>
      <w:tr w:rsidR="008B4713" w:rsidRPr="007C3701" w14:paraId="53D68A28" w14:textId="77777777" w:rsidTr="0040411F">
        <w:trPr>
          <w:trHeight w:val="300"/>
        </w:trPr>
        <w:tc>
          <w:tcPr>
            <w:tcW w:w="551" w:type="dxa"/>
            <w:tcBorders>
              <w:top w:val="nil"/>
              <w:left w:val="single" w:sz="4" w:space="0" w:color="auto"/>
              <w:bottom w:val="nil"/>
              <w:right w:val="nil"/>
            </w:tcBorders>
            <w:shd w:val="clear" w:color="auto" w:fill="auto"/>
            <w:noWrap/>
            <w:vAlign w:val="center"/>
            <w:hideMark/>
          </w:tcPr>
          <w:p w14:paraId="1DA1F96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27</w:t>
            </w:r>
          </w:p>
        </w:tc>
        <w:tc>
          <w:tcPr>
            <w:tcW w:w="9225" w:type="dxa"/>
            <w:tcBorders>
              <w:top w:val="nil"/>
              <w:left w:val="single" w:sz="4" w:space="0" w:color="auto"/>
              <w:bottom w:val="nil"/>
              <w:right w:val="single" w:sz="4" w:space="0" w:color="auto"/>
            </w:tcBorders>
            <w:shd w:val="clear" w:color="auto" w:fill="auto"/>
            <w:vAlign w:val="center"/>
            <w:hideMark/>
          </w:tcPr>
          <w:p w14:paraId="69EA128D" w14:textId="1F733E4B" w:rsidR="008B4713" w:rsidRPr="007C3701" w:rsidRDefault="001B3C32"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Mechanical Systems and Signal Processing (journal). </w:t>
            </w:r>
            <w:hyperlink r:id="rId215" w:history="1">
              <w:r w:rsidR="00F34EA6" w:rsidRPr="000562AF">
                <w:rPr>
                  <w:rStyle w:val="Hyperlink"/>
                  <w:rFonts w:ascii="Calibri" w:eastAsia="Times New Roman" w:hAnsi="Calibri" w:cs="Calibri"/>
                  <w:lang w:eastAsia="en-GB"/>
                </w:rPr>
                <w:t>https://www.journals.elsevier.com/mechanical-systems-and-signal-processing</w:t>
              </w:r>
            </w:hyperlink>
            <w:r w:rsidR="00F34EA6">
              <w:rPr>
                <w:rFonts w:ascii="Calibri" w:eastAsia="Times New Roman" w:hAnsi="Calibri" w:cs="Calibri"/>
                <w:color w:val="000000"/>
                <w:lang w:eastAsia="en-GB"/>
              </w:rPr>
              <w:t xml:space="preserve"> (accessed 4 September 2019)</w:t>
            </w:r>
          </w:p>
        </w:tc>
      </w:tr>
      <w:tr w:rsidR="008B4713" w:rsidRPr="007C3701" w14:paraId="5DC7A2B3" w14:textId="77777777" w:rsidTr="0040411F">
        <w:trPr>
          <w:trHeight w:val="300"/>
        </w:trPr>
        <w:tc>
          <w:tcPr>
            <w:tcW w:w="551" w:type="dxa"/>
            <w:tcBorders>
              <w:top w:val="nil"/>
              <w:left w:val="single" w:sz="4" w:space="0" w:color="auto"/>
              <w:bottom w:val="nil"/>
              <w:right w:val="nil"/>
            </w:tcBorders>
            <w:shd w:val="clear" w:color="auto" w:fill="auto"/>
            <w:noWrap/>
            <w:vAlign w:val="center"/>
            <w:hideMark/>
          </w:tcPr>
          <w:p w14:paraId="687EFFB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28</w:t>
            </w:r>
          </w:p>
        </w:tc>
        <w:tc>
          <w:tcPr>
            <w:tcW w:w="9225" w:type="dxa"/>
            <w:tcBorders>
              <w:top w:val="nil"/>
              <w:left w:val="single" w:sz="4" w:space="0" w:color="auto"/>
              <w:bottom w:val="nil"/>
              <w:right w:val="single" w:sz="4" w:space="0" w:color="auto"/>
            </w:tcBorders>
            <w:shd w:val="clear" w:color="auto" w:fill="auto"/>
            <w:vAlign w:val="center"/>
            <w:hideMark/>
          </w:tcPr>
          <w:p w14:paraId="6B23F700" w14:textId="23298D0D" w:rsidR="008B4713" w:rsidRPr="007C3701" w:rsidRDefault="001B3C32" w:rsidP="004E0087">
            <w:pPr>
              <w:spacing w:after="0" w:line="240" w:lineRule="auto"/>
              <w:rPr>
                <w:rFonts w:ascii="Calibri" w:eastAsia="Times New Roman" w:hAnsi="Calibri" w:cs="Calibri"/>
                <w:color w:val="0563C1"/>
                <w:u w:val="single"/>
                <w:lang w:eastAsia="en-GB"/>
              </w:rPr>
            </w:pPr>
            <w:r>
              <w:t xml:space="preserve">EPSRC Research Grant. </w:t>
            </w:r>
            <w:hyperlink r:id="rId216" w:history="1">
              <w:r w:rsidRPr="000562AF">
                <w:rPr>
                  <w:rStyle w:val="Hyperlink"/>
                  <w:rFonts w:ascii="Calibri" w:eastAsia="Times New Roman" w:hAnsi="Calibri" w:cs="Calibri"/>
                  <w:lang w:eastAsia="en-GB"/>
                </w:rPr>
                <w:t>http://gow.epsrc.ac.uk/NGBOViewGrant.aspx?GrantRef=EP/P020690/1</w:t>
              </w:r>
            </w:hyperlink>
            <w:r w:rsidR="00F34EA6">
              <w:rPr>
                <w:rFonts w:ascii="Calibri" w:eastAsia="Times New Roman" w:hAnsi="Calibri" w:cs="Calibri"/>
                <w:color w:val="000000"/>
                <w:lang w:eastAsia="en-GB"/>
              </w:rPr>
              <w:t>(accessed 4 September 2019)</w:t>
            </w:r>
          </w:p>
        </w:tc>
      </w:tr>
      <w:tr w:rsidR="008B4713" w:rsidRPr="007C3701" w14:paraId="3AB61150" w14:textId="77777777" w:rsidTr="0040411F">
        <w:trPr>
          <w:trHeight w:val="300"/>
        </w:trPr>
        <w:tc>
          <w:tcPr>
            <w:tcW w:w="551" w:type="dxa"/>
            <w:tcBorders>
              <w:top w:val="nil"/>
              <w:left w:val="single" w:sz="4" w:space="0" w:color="auto"/>
              <w:bottom w:val="nil"/>
              <w:right w:val="nil"/>
            </w:tcBorders>
            <w:shd w:val="clear" w:color="auto" w:fill="auto"/>
            <w:noWrap/>
            <w:vAlign w:val="center"/>
            <w:hideMark/>
          </w:tcPr>
          <w:p w14:paraId="4EB995DA"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29</w:t>
            </w:r>
          </w:p>
        </w:tc>
        <w:tc>
          <w:tcPr>
            <w:tcW w:w="9225" w:type="dxa"/>
            <w:tcBorders>
              <w:top w:val="nil"/>
              <w:left w:val="single" w:sz="4" w:space="0" w:color="auto"/>
              <w:bottom w:val="nil"/>
              <w:right w:val="single" w:sz="4" w:space="0" w:color="auto"/>
            </w:tcBorders>
            <w:shd w:val="clear" w:color="auto" w:fill="auto"/>
            <w:vAlign w:val="center"/>
            <w:hideMark/>
          </w:tcPr>
          <w:p w14:paraId="40B6AA75" w14:textId="0C150258" w:rsidR="008B4713" w:rsidRPr="007C3701" w:rsidRDefault="001B3C32" w:rsidP="004E0087">
            <w:pPr>
              <w:spacing w:after="0" w:line="240" w:lineRule="auto"/>
              <w:rPr>
                <w:rFonts w:ascii="Calibri" w:eastAsia="Times New Roman" w:hAnsi="Calibri" w:cs="Calibri"/>
                <w:color w:val="0563C1"/>
                <w:u w:val="single"/>
                <w:lang w:eastAsia="en-GB"/>
              </w:rPr>
            </w:pPr>
            <w:r>
              <w:t xml:space="preserve">EPSRC Research Grant. </w:t>
            </w:r>
            <w:hyperlink r:id="rId217" w:history="1">
              <w:r w:rsidR="008B4713" w:rsidRPr="007C3701">
                <w:rPr>
                  <w:rFonts w:ascii="Calibri" w:eastAsia="Times New Roman" w:hAnsi="Calibri" w:cs="Calibri"/>
                  <w:color w:val="0563C1"/>
                  <w:u w:val="single"/>
                  <w:lang w:eastAsia="en-GB"/>
                </w:rPr>
                <w:t>http://gow.epsrc.ac.uk/NGBOViewGrant.aspx?GrantRef=EP/P020704/1</w:t>
              </w:r>
            </w:hyperlink>
            <w:r w:rsidR="00F34EA6">
              <w:rPr>
                <w:rFonts w:ascii="Calibri" w:eastAsia="Times New Roman" w:hAnsi="Calibri" w:cs="Calibri"/>
                <w:color w:val="0563C1"/>
                <w:u w:val="single"/>
                <w:lang w:eastAsia="en-GB"/>
              </w:rPr>
              <w:t xml:space="preserve"> </w:t>
            </w:r>
            <w:r w:rsidR="00F34EA6">
              <w:rPr>
                <w:rFonts w:ascii="Calibri" w:eastAsia="Times New Roman" w:hAnsi="Calibri" w:cs="Calibri"/>
                <w:color w:val="000000"/>
                <w:lang w:eastAsia="en-GB"/>
              </w:rPr>
              <w:t>(accessed 4 September 2019)</w:t>
            </w:r>
          </w:p>
        </w:tc>
      </w:tr>
      <w:tr w:rsidR="008B4713" w:rsidRPr="007C3701" w14:paraId="16F11DE5" w14:textId="77777777" w:rsidTr="0040411F">
        <w:trPr>
          <w:trHeight w:val="300"/>
        </w:trPr>
        <w:tc>
          <w:tcPr>
            <w:tcW w:w="551" w:type="dxa"/>
            <w:tcBorders>
              <w:top w:val="nil"/>
              <w:left w:val="single" w:sz="4" w:space="0" w:color="auto"/>
              <w:bottom w:val="nil"/>
              <w:right w:val="nil"/>
            </w:tcBorders>
            <w:shd w:val="clear" w:color="auto" w:fill="auto"/>
            <w:noWrap/>
            <w:vAlign w:val="center"/>
            <w:hideMark/>
          </w:tcPr>
          <w:p w14:paraId="75C2F67D"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30</w:t>
            </w:r>
          </w:p>
        </w:tc>
        <w:tc>
          <w:tcPr>
            <w:tcW w:w="9225" w:type="dxa"/>
            <w:tcBorders>
              <w:top w:val="nil"/>
              <w:left w:val="single" w:sz="4" w:space="0" w:color="auto"/>
              <w:bottom w:val="nil"/>
              <w:right w:val="single" w:sz="4" w:space="0" w:color="auto"/>
            </w:tcBorders>
            <w:shd w:val="clear" w:color="auto" w:fill="auto"/>
            <w:vAlign w:val="center"/>
            <w:hideMark/>
          </w:tcPr>
          <w:p w14:paraId="5376FDBD" w14:textId="1D079C8C" w:rsidR="008B4713" w:rsidRPr="007C3701" w:rsidRDefault="001B3C32" w:rsidP="004E0087">
            <w:pPr>
              <w:spacing w:after="0" w:line="240" w:lineRule="auto"/>
              <w:rPr>
                <w:rFonts w:ascii="Calibri" w:eastAsia="Times New Roman" w:hAnsi="Calibri" w:cs="Calibri"/>
                <w:color w:val="0563C1"/>
                <w:u w:val="single"/>
                <w:lang w:eastAsia="en-GB"/>
              </w:rPr>
            </w:pPr>
            <w:r>
              <w:t xml:space="preserve">EPSRC Research Grant. </w:t>
            </w:r>
            <w:hyperlink r:id="rId218" w:history="1">
              <w:r w:rsidR="008B4713" w:rsidRPr="007C3701">
                <w:rPr>
                  <w:rFonts w:ascii="Calibri" w:eastAsia="Times New Roman" w:hAnsi="Calibri" w:cs="Calibri"/>
                  <w:color w:val="0563C1"/>
                  <w:u w:val="single"/>
                  <w:lang w:eastAsia="en-GB"/>
                </w:rPr>
                <w:t>http://gow.epsrc.ac.uk/NGBOViewGrant.aspx?GrantRef=EP/G061130/1</w:t>
              </w:r>
            </w:hyperlink>
            <w:r w:rsidR="00F34EA6">
              <w:rPr>
                <w:rFonts w:ascii="Calibri" w:eastAsia="Times New Roman" w:hAnsi="Calibri" w:cs="Calibri"/>
                <w:color w:val="0563C1"/>
                <w:u w:val="single"/>
                <w:lang w:eastAsia="en-GB"/>
              </w:rPr>
              <w:t xml:space="preserve"> </w:t>
            </w:r>
            <w:r w:rsidR="00F34EA6">
              <w:rPr>
                <w:rFonts w:ascii="Calibri" w:eastAsia="Times New Roman" w:hAnsi="Calibri" w:cs="Calibri"/>
                <w:color w:val="000000"/>
                <w:lang w:eastAsia="en-GB"/>
              </w:rPr>
              <w:t>(accessed 4 September 2019)</w:t>
            </w:r>
          </w:p>
        </w:tc>
      </w:tr>
      <w:tr w:rsidR="008B4713" w:rsidRPr="007C3701" w14:paraId="4B91BDCF" w14:textId="77777777" w:rsidTr="0040411F">
        <w:trPr>
          <w:trHeight w:val="300"/>
        </w:trPr>
        <w:tc>
          <w:tcPr>
            <w:tcW w:w="551" w:type="dxa"/>
            <w:tcBorders>
              <w:top w:val="nil"/>
              <w:left w:val="single" w:sz="4" w:space="0" w:color="auto"/>
              <w:bottom w:val="nil"/>
              <w:right w:val="nil"/>
            </w:tcBorders>
            <w:shd w:val="clear" w:color="auto" w:fill="auto"/>
            <w:noWrap/>
            <w:vAlign w:val="center"/>
            <w:hideMark/>
          </w:tcPr>
          <w:p w14:paraId="3B1492B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31</w:t>
            </w:r>
          </w:p>
        </w:tc>
        <w:tc>
          <w:tcPr>
            <w:tcW w:w="9225" w:type="dxa"/>
            <w:tcBorders>
              <w:top w:val="nil"/>
              <w:left w:val="single" w:sz="4" w:space="0" w:color="auto"/>
              <w:bottom w:val="nil"/>
              <w:right w:val="single" w:sz="4" w:space="0" w:color="auto"/>
            </w:tcBorders>
            <w:shd w:val="clear" w:color="auto" w:fill="auto"/>
            <w:vAlign w:val="center"/>
            <w:hideMark/>
          </w:tcPr>
          <w:p w14:paraId="1F4C4221" w14:textId="480D71A3" w:rsidR="008B4713" w:rsidRPr="007C3701" w:rsidRDefault="001B3C32" w:rsidP="004E0087">
            <w:pPr>
              <w:spacing w:after="0" w:line="240" w:lineRule="auto"/>
              <w:rPr>
                <w:rFonts w:ascii="Calibri" w:eastAsia="Times New Roman" w:hAnsi="Calibri" w:cs="Calibri"/>
                <w:color w:val="0563C1"/>
                <w:u w:val="single"/>
                <w:lang w:eastAsia="en-GB"/>
              </w:rPr>
            </w:pPr>
            <w:r>
              <w:t xml:space="preserve">EPSRC Research Grant. </w:t>
            </w:r>
            <w:hyperlink r:id="rId219" w:history="1">
              <w:r w:rsidR="008B4713" w:rsidRPr="007C3701">
                <w:rPr>
                  <w:rFonts w:ascii="Calibri" w:eastAsia="Times New Roman" w:hAnsi="Calibri" w:cs="Calibri"/>
                  <w:color w:val="0563C1"/>
                  <w:u w:val="single"/>
                  <w:lang w:eastAsia="en-GB"/>
                </w:rPr>
                <w:t>http://gow.epsrc.ac.uk/NGBOViewGrant.aspx?GrantRef=EP/E018734/1</w:t>
              </w:r>
            </w:hyperlink>
            <w:r w:rsidR="00F34EA6">
              <w:rPr>
                <w:rFonts w:ascii="Calibri" w:eastAsia="Times New Roman" w:hAnsi="Calibri" w:cs="Calibri"/>
                <w:color w:val="0563C1"/>
                <w:u w:val="single"/>
                <w:lang w:eastAsia="en-GB"/>
              </w:rPr>
              <w:t xml:space="preserve"> </w:t>
            </w:r>
            <w:r w:rsidR="00F34EA6">
              <w:rPr>
                <w:rFonts w:ascii="Calibri" w:eastAsia="Times New Roman" w:hAnsi="Calibri" w:cs="Calibri"/>
                <w:color w:val="000000"/>
                <w:lang w:eastAsia="en-GB"/>
              </w:rPr>
              <w:t>(accessed 4 September 2019)</w:t>
            </w:r>
          </w:p>
        </w:tc>
      </w:tr>
      <w:tr w:rsidR="008B4713" w:rsidRPr="007C3701" w14:paraId="4F6A330B" w14:textId="77777777" w:rsidTr="0040411F">
        <w:trPr>
          <w:trHeight w:val="300"/>
        </w:trPr>
        <w:tc>
          <w:tcPr>
            <w:tcW w:w="551" w:type="dxa"/>
            <w:tcBorders>
              <w:top w:val="nil"/>
              <w:left w:val="single" w:sz="4" w:space="0" w:color="auto"/>
              <w:bottom w:val="nil"/>
              <w:right w:val="nil"/>
            </w:tcBorders>
            <w:shd w:val="clear" w:color="auto" w:fill="auto"/>
            <w:noWrap/>
            <w:vAlign w:val="center"/>
            <w:hideMark/>
          </w:tcPr>
          <w:p w14:paraId="312B958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32</w:t>
            </w:r>
          </w:p>
        </w:tc>
        <w:tc>
          <w:tcPr>
            <w:tcW w:w="9225" w:type="dxa"/>
            <w:tcBorders>
              <w:top w:val="nil"/>
              <w:left w:val="single" w:sz="4" w:space="0" w:color="auto"/>
              <w:bottom w:val="nil"/>
              <w:right w:val="single" w:sz="4" w:space="0" w:color="auto"/>
            </w:tcBorders>
            <w:shd w:val="clear" w:color="auto" w:fill="auto"/>
            <w:vAlign w:val="center"/>
            <w:hideMark/>
          </w:tcPr>
          <w:p w14:paraId="70142206" w14:textId="46CD5EB2" w:rsidR="008B4713" w:rsidRPr="007C3701" w:rsidRDefault="001B3C32" w:rsidP="004E0087">
            <w:pPr>
              <w:spacing w:after="0" w:line="240" w:lineRule="auto"/>
              <w:rPr>
                <w:rFonts w:ascii="Calibri" w:eastAsia="Times New Roman" w:hAnsi="Calibri" w:cs="Calibri"/>
                <w:color w:val="0563C1"/>
                <w:u w:val="single"/>
                <w:lang w:eastAsia="en-GB"/>
              </w:rPr>
            </w:pPr>
            <w:r>
              <w:t xml:space="preserve">EPSRC Research Grant. </w:t>
            </w:r>
            <w:hyperlink r:id="rId220" w:history="1">
              <w:r w:rsidR="008B4713" w:rsidRPr="007C3701">
                <w:rPr>
                  <w:rFonts w:ascii="Calibri" w:eastAsia="Times New Roman" w:hAnsi="Calibri" w:cs="Calibri"/>
                  <w:color w:val="0563C1"/>
                  <w:u w:val="single"/>
                  <w:lang w:eastAsia="en-GB"/>
                </w:rPr>
                <w:t xml:space="preserve">http://gow.epsrc.ac.uk/NGBOViewGrant.aspx?GrantRef=EP/P020690/1  </w:t>
              </w:r>
            </w:hyperlink>
            <w:r w:rsidR="00F34EA6">
              <w:rPr>
                <w:rFonts w:ascii="Calibri" w:eastAsia="Times New Roman" w:hAnsi="Calibri" w:cs="Calibri"/>
                <w:color w:val="000000"/>
                <w:lang w:eastAsia="en-GB"/>
              </w:rPr>
              <w:t>(accessed 4 September 2019)</w:t>
            </w:r>
          </w:p>
        </w:tc>
      </w:tr>
      <w:tr w:rsidR="008B4713" w:rsidRPr="007C3701" w14:paraId="3189B350" w14:textId="77777777" w:rsidTr="0040411F">
        <w:trPr>
          <w:trHeight w:val="300"/>
        </w:trPr>
        <w:tc>
          <w:tcPr>
            <w:tcW w:w="551" w:type="dxa"/>
            <w:tcBorders>
              <w:top w:val="nil"/>
              <w:left w:val="single" w:sz="4" w:space="0" w:color="auto"/>
              <w:bottom w:val="nil"/>
              <w:right w:val="nil"/>
            </w:tcBorders>
            <w:shd w:val="clear" w:color="auto" w:fill="auto"/>
            <w:noWrap/>
            <w:vAlign w:val="center"/>
            <w:hideMark/>
          </w:tcPr>
          <w:p w14:paraId="3835185E"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33</w:t>
            </w:r>
          </w:p>
        </w:tc>
        <w:tc>
          <w:tcPr>
            <w:tcW w:w="9225" w:type="dxa"/>
            <w:tcBorders>
              <w:top w:val="nil"/>
              <w:left w:val="single" w:sz="4" w:space="0" w:color="auto"/>
              <w:bottom w:val="nil"/>
              <w:right w:val="single" w:sz="4" w:space="0" w:color="auto"/>
            </w:tcBorders>
            <w:shd w:val="clear" w:color="auto" w:fill="auto"/>
            <w:vAlign w:val="center"/>
            <w:hideMark/>
          </w:tcPr>
          <w:p w14:paraId="67F4B326" w14:textId="4FB69C65" w:rsidR="008B4713" w:rsidRPr="007C3701" w:rsidRDefault="001B3C32" w:rsidP="004E0087">
            <w:pPr>
              <w:spacing w:after="0" w:line="240" w:lineRule="auto"/>
              <w:rPr>
                <w:rFonts w:ascii="Calibri" w:eastAsia="Times New Roman" w:hAnsi="Calibri" w:cs="Calibri"/>
                <w:color w:val="0563C1"/>
                <w:u w:val="single"/>
                <w:lang w:eastAsia="en-GB"/>
              </w:rPr>
            </w:pPr>
            <w:r>
              <w:t xml:space="preserve">EPSRC Research Grant. </w:t>
            </w:r>
            <w:hyperlink r:id="rId221" w:history="1">
              <w:r w:rsidR="00F34EA6" w:rsidRPr="000562AF">
                <w:rPr>
                  <w:rStyle w:val="Hyperlink"/>
                  <w:rFonts w:ascii="Calibri" w:eastAsia="Times New Roman" w:hAnsi="Calibri" w:cs="Calibri"/>
                  <w:lang w:eastAsia="en-GB"/>
                </w:rPr>
                <w:t>http://gow.epsrc.ac.uk/NGBOViewGrant.aspx?GrantRef=GR/L68742/01</w:t>
              </w:r>
            </w:hyperlink>
            <w:r w:rsidR="00F34EA6">
              <w:rPr>
                <w:rFonts w:ascii="Calibri" w:eastAsia="Times New Roman" w:hAnsi="Calibri" w:cs="Calibri"/>
                <w:color w:val="0563C1"/>
                <w:u w:val="single"/>
                <w:lang w:eastAsia="en-GB"/>
              </w:rPr>
              <w:t xml:space="preserve"> </w:t>
            </w:r>
            <w:r w:rsidR="00F34EA6">
              <w:rPr>
                <w:rFonts w:ascii="Calibri" w:eastAsia="Times New Roman" w:hAnsi="Calibri" w:cs="Calibri"/>
                <w:color w:val="000000"/>
                <w:lang w:eastAsia="en-GB"/>
              </w:rPr>
              <w:t>(accessed 4 September 2019)</w:t>
            </w:r>
          </w:p>
        </w:tc>
      </w:tr>
      <w:tr w:rsidR="008B4713" w:rsidRPr="007C3701" w14:paraId="0065993C" w14:textId="77777777" w:rsidTr="0040411F">
        <w:trPr>
          <w:trHeight w:val="300"/>
        </w:trPr>
        <w:tc>
          <w:tcPr>
            <w:tcW w:w="551" w:type="dxa"/>
            <w:tcBorders>
              <w:top w:val="nil"/>
              <w:left w:val="single" w:sz="4" w:space="0" w:color="auto"/>
              <w:bottom w:val="nil"/>
              <w:right w:val="nil"/>
            </w:tcBorders>
            <w:shd w:val="clear" w:color="auto" w:fill="auto"/>
            <w:noWrap/>
            <w:vAlign w:val="center"/>
            <w:hideMark/>
          </w:tcPr>
          <w:p w14:paraId="0AB0DD3B"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34</w:t>
            </w:r>
          </w:p>
        </w:tc>
        <w:tc>
          <w:tcPr>
            <w:tcW w:w="9225" w:type="dxa"/>
            <w:tcBorders>
              <w:top w:val="nil"/>
              <w:left w:val="single" w:sz="4" w:space="0" w:color="auto"/>
              <w:bottom w:val="nil"/>
              <w:right w:val="single" w:sz="4" w:space="0" w:color="auto"/>
            </w:tcBorders>
            <w:shd w:val="clear" w:color="auto" w:fill="auto"/>
            <w:vAlign w:val="center"/>
            <w:hideMark/>
          </w:tcPr>
          <w:p w14:paraId="3E23D9C1" w14:textId="2B9A9E57" w:rsidR="008B4713" w:rsidRPr="007C3701" w:rsidRDefault="001B3C32" w:rsidP="004E0087">
            <w:pPr>
              <w:spacing w:after="0" w:line="240" w:lineRule="auto"/>
              <w:rPr>
                <w:rFonts w:ascii="Calibri" w:eastAsia="Times New Roman" w:hAnsi="Calibri" w:cs="Calibri"/>
                <w:color w:val="0563C1"/>
                <w:u w:val="single"/>
                <w:lang w:eastAsia="en-GB"/>
              </w:rPr>
            </w:pPr>
            <w:r>
              <w:t xml:space="preserve">EPSRC Research Grant. </w:t>
            </w:r>
            <w:hyperlink r:id="rId222" w:history="1">
              <w:r w:rsidR="00F34EA6" w:rsidRPr="000562AF">
                <w:rPr>
                  <w:rStyle w:val="Hyperlink"/>
                  <w:rFonts w:ascii="Calibri" w:eastAsia="Times New Roman" w:hAnsi="Calibri" w:cs="Calibri"/>
                  <w:lang w:eastAsia="en-GB"/>
                </w:rPr>
                <w:t>http://gow.epsrc.ac.uk/NGBOViewGrant.aspx?GrantRef=GR/S14924/01</w:t>
              </w:r>
            </w:hyperlink>
            <w:r w:rsidR="00F34EA6">
              <w:rPr>
                <w:rFonts w:ascii="Calibri" w:eastAsia="Times New Roman" w:hAnsi="Calibri" w:cs="Calibri"/>
                <w:color w:val="0563C1"/>
                <w:u w:val="single"/>
                <w:lang w:eastAsia="en-GB"/>
              </w:rPr>
              <w:t xml:space="preserve"> </w:t>
            </w:r>
            <w:r w:rsidR="00F34EA6">
              <w:rPr>
                <w:rFonts w:ascii="Calibri" w:eastAsia="Times New Roman" w:hAnsi="Calibri" w:cs="Calibri"/>
                <w:color w:val="000000"/>
                <w:lang w:eastAsia="en-GB"/>
              </w:rPr>
              <w:t>(accessed 4 September 2019)</w:t>
            </w:r>
          </w:p>
        </w:tc>
      </w:tr>
      <w:tr w:rsidR="008B4713" w:rsidRPr="007C3701" w14:paraId="1478BC17" w14:textId="77777777" w:rsidTr="0040411F">
        <w:trPr>
          <w:trHeight w:val="300"/>
        </w:trPr>
        <w:tc>
          <w:tcPr>
            <w:tcW w:w="551" w:type="dxa"/>
            <w:tcBorders>
              <w:top w:val="nil"/>
              <w:left w:val="single" w:sz="4" w:space="0" w:color="auto"/>
              <w:bottom w:val="nil"/>
              <w:right w:val="nil"/>
            </w:tcBorders>
            <w:shd w:val="clear" w:color="auto" w:fill="auto"/>
            <w:noWrap/>
            <w:vAlign w:val="center"/>
            <w:hideMark/>
          </w:tcPr>
          <w:p w14:paraId="54B4374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35</w:t>
            </w:r>
          </w:p>
        </w:tc>
        <w:tc>
          <w:tcPr>
            <w:tcW w:w="9225" w:type="dxa"/>
            <w:tcBorders>
              <w:top w:val="nil"/>
              <w:left w:val="single" w:sz="4" w:space="0" w:color="auto"/>
              <w:bottom w:val="nil"/>
              <w:right w:val="single" w:sz="4" w:space="0" w:color="auto"/>
            </w:tcBorders>
            <w:shd w:val="clear" w:color="auto" w:fill="auto"/>
            <w:vAlign w:val="center"/>
            <w:hideMark/>
          </w:tcPr>
          <w:p w14:paraId="20B9D6F8" w14:textId="65B94CAA" w:rsidR="008B4713" w:rsidRPr="007C3701" w:rsidRDefault="001B3C32" w:rsidP="004E0087">
            <w:pPr>
              <w:spacing w:after="0" w:line="240" w:lineRule="auto"/>
              <w:rPr>
                <w:rFonts w:ascii="Calibri" w:eastAsia="Times New Roman" w:hAnsi="Calibri" w:cs="Calibri"/>
                <w:color w:val="0563C1"/>
                <w:u w:val="single"/>
                <w:lang w:eastAsia="en-GB"/>
              </w:rPr>
            </w:pPr>
            <w:r>
              <w:t xml:space="preserve">EPSRC Research Grant. </w:t>
            </w:r>
            <w:hyperlink r:id="rId223" w:history="1">
              <w:r w:rsidR="00F34EA6" w:rsidRPr="000562AF">
                <w:rPr>
                  <w:rStyle w:val="Hyperlink"/>
                  <w:rFonts w:ascii="Calibri" w:eastAsia="Times New Roman" w:hAnsi="Calibri" w:cs="Calibri"/>
                  <w:lang w:eastAsia="en-GB"/>
                </w:rPr>
                <w:t>http://gow.epsrc.ac.uk/NGBOViewGrant.aspx?GrantRef=GR/N38176/01</w:t>
              </w:r>
            </w:hyperlink>
            <w:r w:rsidR="00F34EA6">
              <w:rPr>
                <w:rFonts w:ascii="Calibri" w:eastAsia="Times New Roman" w:hAnsi="Calibri" w:cs="Calibri"/>
                <w:color w:val="0563C1"/>
                <w:u w:val="single"/>
                <w:lang w:eastAsia="en-GB"/>
              </w:rPr>
              <w:t xml:space="preserve"> </w:t>
            </w:r>
            <w:r w:rsidR="00F34EA6">
              <w:rPr>
                <w:rFonts w:ascii="Calibri" w:eastAsia="Times New Roman" w:hAnsi="Calibri" w:cs="Calibri"/>
                <w:color w:val="000000"/>
                <w:lang w:eastAsia="en-GB"/>
              </w:rPr>
              <w:t>(accessed 4 September 2019)</w:t>
            </w:r>
          </w:p>
        </w:tc>
      </w:tr>
      <w:tr w:rsidR="008B4713" w:rsidRPr="007C3701" w14:paraId="1EC84D88" w14:textId="77777777" w:rsidTr="0040411F">
        <w:trPr>
          <w:trHeight w:val="300"/>
        </w:trPr>
        <w:tc>
          <w:tcPr>
            <w:tcW w:w="551" w:type="dxa"/>
            <w:tcBorders>
              <w:top w:val="nil"/>
              <w:left w:val="single" w:sz="4" w:space="0" w:color="auto"/>
              <w:bottom w:val="nil"/>
              <w:right w:val="nil"/>
            </w:tcBorders>
            <w:shd w:val="clear" w:color="auto" w:fill="auto"/>
            <w:noWrap/>
            <w:vAlign w:val="center"/>
            <w:hideMark/>
          </w:tcPr>
          <w:p w14:paraId="76D4899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36</w:t>
            </w:r>
          </w:p>
        </w:tc>
        <w:tc>
          <w:tcPr>
            <w:tcW w:w="9225" w:type="dxa"/>
            <w:tcBorders>
              <w:top w:val="nil"/>
              <w:left w:val="single" w:sz="4" w:space="0" w:color="auto"/>
              <w:bottom w:val="nil"/>
              <w:right w:val="single" w:sz="4" w:space="0" w:color="auto"/>
            </w:tcBorders>
            <w:shd w:val="clear" w:color="auto" w:fill="auto"/>
            <w:vAlign w:val="center"/>
            <w:hideMark/>
          </w:tcPr>
          <w:p w14:paraId="52AF010E" w14:textId="10BF0687" w:rsidR="008B4713" w:rsidRPr="007C3701" w:rsidRDefault="001B3C32" w:rsidP="004E0087">
            <w:pPr>
              <w:spacing w:after="0" w:line="240" w:lineRule="auto"/>
              <w:rPr>
                <w:rFonts w:ascii="Calibri" w:eastAsia="Times New Roman" w:hAnsi="Calibri" w:cs="Calibri"/>
                <w:color w:val="0563C1"/>
                <w:u w:val="single"/>
                <w:lang w:eastAsia="en-GB"/>
              </w:rPr>
            </w:pPr>
            <w:r>
              <w:t xml:space="preserve">EPSRC Research Grant. </w:t>
            </w:r>
            <w:hyperlink r:id="rId224" w:history="1">
              <w:r w:rsidR="008B4713" w:rsidRPr="007C3701">
                <w:rPr>
                  <w:rFonts w:ascii="Calibri" w:eastAsia="Times New Roman" w:hAnsi="Calibri" w:cs="Calibri"/>
                  <w:color w:val="0563C1"/>
                  <w:u w:val="single"/>
                  <w:lang w:eastAsia="en-GB"/>
                </w:rPr>
                <w:t>http://www.exeter.ac.uk/news/featurednews/title_574555_en.html</w:t>
              </w:r>
            </w:hyperlink>
            <w:r w:rsidR="00F34EA6">
              <w:rPr>
                <w:rFonts w:ascii="Calibri" w:eastAsia="Times New Roman" w:hAnsi="Calibri" w:cs="Calibri"/>
                <w:color w:val="0563C1"/>
                <w:u w:val="single"/>
                <w:lang w:eastAsia="en-GB"/>
              </w:rPr>
              <w:t xml:space="preserve">  </w:t>
            </w:r>
            <w:r w:rsidR="00F34EA6">
              <w:rPr>
                <w:rFonts w:ascii="Calibri" w:eastAsia="Times New Roman" w:hAnsi="Calibri" w:cs="Calibri"/>
                <w:color w:val="000000"/>
                <w:lang w:eastAsia="en-GB"/>
              </w:rPr>
              <w:t>(accessed 4 September 2019)</w:t>
            </w:r>
          </w:p>
        </w:tc>
      </w:tr>
      <w:tr w:rsidR="008B4713" w:rsidRPr="007C3701" w14:paraId="0154ECBF" w14:textId="77777777" w:rsidTr="0040411F">
        <w:trPr>
          <w:trHeight w:val="300"/>
        </w:trPr>
        <w:tc>
          <w:tcPr>
            <w:tcW w:w="551" w:type="dxa"/>
            <w:tcBorders>
              <w:top w:val="nil"/>
              <w:left w:val="single" w:sz="4" w:space="0" w:color="auto"/>
              <w:bottom w:val="nil"/>
              <w:right w:val="nil"/>
            </w:tcBorders>
            <w:shd w:val="clear" w:color="auto" w:fill="auto"/>
            <w:noWrap/>
            <w:vAlign w:val="center"/>
            <w:hideMark/>
          </w:tcPr>
          <w:p w14:paraId="05530CE9"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37</w:t>
            </w:r>
          </w:p>
        </w:tc>
        <w:tc>
          <w:tcPr>
            <w:tcW w:w="9225" w:type="dxa"/>
            <w:tcBorders>
              <w:top w:val="nil"/>
              <w:left w:val="single" w:sz="4" w:space="0" w:color="auto"/>
              <w:bottom w:val="nil"/>
              <w:right w:val="single" w:sz="4" w:space="0" w:color="auto"/>
            </w:tcBorders>
            <w:shd w:val="clear" w:color="auto" w:fill="auto"/>
            <w:vAlign w:val="center"/>
            <w:hideMark/>
          </w:tcPr>
          <w:p w14:paraId="5E230A74" w14:textId="0B6A2AAF" w:rsidR="008B4713" w:rsidRPr="007C3701" w:rsidRDefault="001B3C32" w:rsidP="004E0087">
            <w:pPr>
              <w:spacing w:after="0" w:line="240" w:lineRule="auto"/>
              <w:rPr>
                <w:rFonts w:ascii="Calibri" w:eastAsia="Times New Roman" w:hAnsi="Calibri" w:cs="Calibri"/>
                <w:color w:val="0563C1"/>
                <w:u w:val="single"/>
                <w:lang w:eastAsia="en-GB"/>
              </w:rPr>
            </w:pPr>
            <w:r>
              <w:t xml:space="preserve">EPSRC Research Grant. </w:t>
            </w:r>
            <w:hyperlink r:id="rId225" w:history="1">
              <w:r w:rsidR="00F34EA6" w:rsidRPr="000562AF">
                <w:rPr>
                  <w:rStyle w:val="Hyperlink"/>
                  <w:rFonts w:ascii="Calibri" w:eastAsia="Times New Roman" w:hAnsi="Calibri" w:cs="Calibri"/>
                  <w:lang w:eastAsia="en-GB"/>
                </w:rPr>
                <w:t>http://gow.epsrc.ac.uk/NGBOViewGrant.aspx?GrantRef=GR/T03000/01</w:t>
              </w:r>
            </w:hyperlink>
            <w:r w:rsidR="00F34EA6">
              <w:rPr>
                <w:rFonts w:ascii="Calibri" w:eastAsia="Times New Roman" w:hAnsi="Calibri" w:cs="Calibri"/>
                <w:color w:val="0563C1"/>
                <w:u w:val="single"/>
                <w:lang w:eastAsia="en-GB"/>
              </w:rPr>
              <w:t xml:space="preserve"> </w:t>
            </w:r>
            <w:r w:rsidR="00F34EA6">
              <w:rPr>
                <w:rFonts w:ascii="Calibri" w:eastAsia="Times New Roman" w:hAnsi="Calibri" w:cs="Calibri"/>
                <w:color w:val="000000"/>
                <w:lang w:eastAsia="en-GB"/>
              </w:rPr>
              <w:t>(accessed 4 September 2019)</w:t>
            </w:r>
          </w:p>
        </w:tc>
      </w:tr>
      <w:tr w:rsidR="008B4713" w:rsidRPr="007C3701" w14:paraId="6ACDA268" w14:textId="77777777" w:rsidTr="004E0087">
        <w:trPr>
          <w:trHeight w:val="300"/>
        </w:trPr>
        <w:tc>
          <w:tcPr>
            <w:tcW w:w="977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20AFE61" w14:textId="77777777" w:rsidR="008B4713" w:rsidRPr="007C3701" w:rsidRDefault="008B4713" w:rsidP="004E0087">
            <w:pPr>
              <w:spacing w:after="0" w:line="240" w:lineRule="auto"/>
              <w:jc w:val="center"/>
              <w:rPr>
                <w:rFonts w:ascii="Calibri" w:eastAsia="Times New Roman" w:hAnsi="Calibri" w:cs="Calibri"/>
                <w:b/>
                <w:bCs/>
                <w:i/>
                <w:iCs/>
                <w:color w:val="000000"/>
                <w:lang w:eastAsia="en-GB"/>
              </w:rPr>
            </w:pPr>
            <w:r w:rsidRPr="007C3701">
              <w:rPr>
                <w:rFonts w:ascii="Calibri" w:eastAsia="Times New Roman" w:hAnsi="Calibri" w:cs="Calibri"/>
                <w:b/>
                <w:bCs/>
                <w:i/>
                <w:iCs/>
                <w:color w:val="000000"/>
                <w:lang w:eastAsia="en-GB"/>
              </w:rPr>
              <w:t>Body of Research 14.2</w:t>
            </w:r>
          </w:p>
        </w:tc>
      </w:tr>
      <w:tr w:rsidR="008B4713" w:rsidRPr="007C3701" w14:paraId="5D7A150A" w14:textId="77777777" w:rsidTr="004E0087">
        <w:trPr>
          <w:trHeight w:val="300"/>
        </w:trPr>
        <w:tc>
          <w:tcPr>
            <w:tcW w:w="551" w:type="dxa"/>
            <w:tcBorders>
              <w:top w:val="nil"/>
              <w:left w:val="single" w:sz="4" w:space="0" w:color="auto"/>
              <w:bottom w:val="nil"/>
              <w:right w:val="nil"/>
            </w:tcBorders>
            <w:shd w:val="clear" w:color="auto" w:fill="auto"/>
            <w:noWrap/>
            <w:vAlign w:val="center"/>
            <w:hideMark/>
          </w:tcPr>
          <w:p w14:paraId="6DDC6CF2"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38</w:t>
            </w:r>
          </w:p>
        </w:tc>
        <w:tc>
          <w:tcPr>
            <w:tcW w:w="9225" w:type="dxa"/>
            <w:tcBorders>
              <w:top w:val="nil"/>
              <w:left w:val="single" w:sz="4" w:space="0" w:color="auto"/>
              <w:bottom w:val="nil"/>
              <w:right w:val="single" w:sz="4" w:space="0" w:color="auto"/>
            </w:tcBorders>
            <w:shd w:val="clear" w:color="auto" w:fill="auto"/>
            <w:vAlign w:val="center"/>
            <w:hideMark/>
          </w:tcPr>
          <w:p w14:paraId="3C4C7D92" w14:textId="02F4338D" w:rsidR="008B4713" w:rsidRPr="007C3701" w:rsidRDefault="00507815"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Sheffield (2014). </w:t>
            </w:r>
            <w:r w:rsidR="008B4713" w:rsidRPr="007C3701">
              <w:rPr>
                <w:rFonts w:ascii="Calibri" w:eastAsia="Times New Roman" w:hAnsi="Calibri" w:cs="Calibri"/>
                <w:color w:val="000000"/>
                <w:lang w:eastAsia="en-GB"/>
              </w:rPr>
              <w:t>REF Impact Case Study no. 9502</w:t>
            </w:r>
            <w:r>
              <w:rPr>
                <w:rFonts w:ascii="Calibri" w:eastAsia="Times New Roman" w:hAnsi="Calibri" w:cs="Calibri"/>
                <w:color w:val="000000"/>
                <w:lang w:eastAsia="en-GB"/>
              </w:rPr>
              <w:t xml:space="preserve">. </w:t>
            </w:r>
            <w:hyperlink r:id="rId226" w:history="1">
              <w:r>
                <w:rPr>
                  <w:rStyle w:val="Hyperlink"/>
                </w:rPr>
                <w:t>https://results.ref.ac.uk/(S(5mhsdcrlek45dkop3v4uw5gx))/Submissions/Impact/70</w:t>
              </w:r>
            </w:hyperlink>
          </w:p>
        </w:tc>
      </w:tr>
      <w:tr w:rsidR="008B4713" w:rsidRPr="007C3701" w14:paraId="2704AED9"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2F861A0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39</w:t>
            </w:r>
          </w:p>
        </w:tc>
        <w:tc>
          <w:tcPr>
            <w:tcW w:w="9225" w:type="dxa"/>
            <w:tcBorders>
              <w:top w:val="nil"/>
              <w:left w:val="single" w:sz="4" w:space="0" w:color="auto"/>
              <w:bottom w:val="nil"/>
              <w:right w:val="single" w:sz="4" w:space="0" w:color="auto"/>
            </w:tcBorders>
            <w:shd w:val="clear" w:color="auto" w:fill="auto"/>
            <w:vAlign w:val="center"/>
            <w:hideMark/>
          </w:tcPr>
          <w:p w14:paraId="46A0EF2F"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Boxall, J.B., and Saul, A.J. (2005) ‘Modelling discolouration in potable water distribution systems’. Journal Environmental Engineering ASCE. Vol 131, No. 5. pp 716-725. doi: 10.1061/(ASCE)0733-9372(2005)131:5(716)</w:t>
            </w:r>
          </w:p>
        </w:tc>
      </w:tr>
      <w:tr w:rsidR="008B4713" w:rsidRPr="007C3701" w14:paraId="47BFBAA3" w14:textId="77777777" w:rsidTr="00211FA4">
        <w:trPr>
          <w:trHeight w:val="588"/>
        </w:trPr>
        <w:tc>
          <w:tcPr>
            <w:tcW w:w="551" w:type="dxa"/>
            <w:tcBorders>
              <w:top w:val="nil"/>
              <w:left w:val="single" w:sz="4" w:space="0" w:color="auto"/>
              <w:bottom w:val="nil"/>
              <w:right w:val="nil"/>
            </w:tcBorders>
            <w:shd w:val="clear" w:color="auto" w:fill="auto"/>
            <w:noWrap/>
            <w:vAlign w:val="center"/>
            <w:hideMark/>
          </w:tcPr>
          <w:p w14:paraId="79B48D53"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40</w:t>
            </w:r>
          </w:p>
        </w:tc>
        <w:tc>
          <w:tcPr>
            <w:tcW w:w="9225" w:type="dxa"/>
            <w:tcBorders>
              <w:top w:val="nil"/>
              <w:left w:val="single" w:sz="4" w:space="0" w:color="auto"/>
              <w:bottom w:val="nil"/>
              <w:right w:val="single" w:sz="4" w:space="0" w:color="auto"/>
            </w:tcBorders>
            <w:shd w:val="clear" w:color="auto" w:fill="auto"/>
            <w:vAlign w:val="center"/>
            <w:hideMark/>
          </w:tcPr>
          <w:p w14:paraId="1E9EA8D5"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Husband P.S., Boxall J.B. and Saul A.J. (2008) ‘Laboratory studies investigating the processes leading to discolouration in water distribution networks’ Water Research Vol. 42, No. 16, pp 4309-4318. doi: 10.1016/j.watres.2008.07.026</w:t>
            </w:r>
          </w:p>
        </w:tc>
      </w:tr>
      <w:tr w:rsidR="008B4713" w:rsidRPr="007C3701" w14:paraId="287A4B69" w14:textId="77777777" w:rsidTr="00211FA4">
        <w:trPr>
          <w:trHeight w:val="724"/>
        </w:trPr>
        <w:tc>
          <w:tcPr>
            <w:tcW w:w="551" w:type="dxa"/>
            <w:tcBorders>
              <w:top w:val="nil"/>
              <w:left w:val="single" w:sz="4" w:space="0" w:color="auto"/>
              <w:bottom w:val="nil"/>
              <w:right w:val="nil"/>
            </w:tcBorders>
            <w:shd w:val="clear" w:color="auto" w:fill="auto"/>
            <w:noWrap/>
            <w:vAlign w:val="center"/>
            <w:hideMark/>
          </w:tcPr>
          <w:p w14:paraId="2167CF1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41</w:t>
            </w:r>
          </w:p>
        </w:tc>
        <w:tc>
          <w:tcPr>
            <w:tcW w:w="9225" w:type="dxa"/>
            <w:tcBorders>
              <w:top w:val="nil"/>
              <w:left w:val="single" w:sz="4" w:space="0" w:color="auto"/>
              <w:bottom w:val="nil"/>
              <w:right w:val="single" w:sz="4" w:space="0" w:color="auto"/>
            </w:tcBorders>
            <w:shd w:val="clear" w:color="auto" w:fill="auto"/>
            <w:vAlign w:val="center"/>
            <w:hideMark/>
          </w:tcPr>
          <w:p w14:paraId="268070F6"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Husband, P.S. and Boxall J.B. (2010) ‘Field Studies of Discolouration in Water Distribution Systems: Model Verification and Practical Implications’ J. Environmental Engineering, ASCE, Vol. 136. Vol. 136, No.1, pp 86-94. doi: 10.1061/(ASCE)EE.1943-7870.0000115</w:t>
            </w:r>
          </w:p>
        </w:tc>
      </w:tr>
      <w:tr w:rsidR="008B4713" w:rsidRPr="007C3701" w14:paraId="06496C90" w14:textId="77777777" w:rsidTr="004E0087">
        <w:trPr>
          <w:trHeight w:val="600"/>
        </w:trPr>
        <w:tc>
          <w:tcPr>
            <w:tcW w:w="551" w:type="dxa"/>
            <w:tcBorders>
              <w:top w:val="nil"/>
              <w:left w:val="single" w:sz="4" w:space="0" w:color="auto"/>
              <w:bottom w:val="nil"/>
              <w:right w:val="nil"/>
            </w:tcBorders>
            <w:shd w:val="clear" w:color="auto" w:fill="auto"/>
            <w:noWrap/>
            <w:vAlign w:val="center"/>
            <w:hideMark/>
          </w:tcPr>
          <w:p w14:paraId="76ABBDE7"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42</w:t>
            </w:r>
          </w:p>
        </w:tc>
        <w:tc>
          <w:tcPr>
            <w:tcW w:w="9225" w:type="dxa"/>
            <w:tcBorders>
              <w:top w:val="nil"/>
              <w:left w:val="single" w:sz="4" w:space="0" w:color="auto"/>
              <w:bottom w:val="nil"/>
              <w:right w:val="single" w:sz="4" w:space="0" w:color="auto"/>
            </w:tcBorders>
            <w:shd w:val="clear" w:color="auto" w:fill="auto"/>
            <w:vAlign w:val="center"/>
            <w:hideMark/>
          </w:tcPr>
          <w:p w14:paraId="35A1410D"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Husband, P.S. and Boxall J.B. (2011) ‘Asset deterioration and discolouration in water distribution systems’ Water Research, Vol. 45, No. 1, pp 113-124 doi: 10.1016/j.watres.2010.08.021</w:t>
            </w:r>
          </w:p>
        </w:tc>
      </w:tr>
      <w:tr w:rsidR="008B4713" w:rsidRPr="007C3701" w14:paraId="15B15387" w14:textId="77777777" w:rsidTr="00211FA4">
        <w:trPr>
          <w:trHeight w:val="659"/>
        </w:trPr>
        <w:tc>
          <w:tcPr>
            <w:tcW w:w="551" w:type="dxa"/>
            <w:tcBorders>
              <w:top w:val="nil"/>
              <w:left w:val="single" w:sz="4" w:space="0" w:color="auto"/>
              <w:bottom w:val="nil"/>
              <w:right w:val="nil"/>
            </w:tcBorders>
            <w:shd w:val="clear" w:color="auto" w:fill="auto"/>
            <w:noWrap/>
            <w:vAlign w:val="center"/>
            <w:hideMark/>
          </w:tcPr>
          <w:p w14:paraId="49D685D0"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43</w:t>
            </w:r>
          </w:p>
        </w:tc>
        <w:tc>
          <w:tcPr>
            <w:tcW w:w="9225" w:type="dxa"/>
            <w:tcBorders>
              <w:top w:val="nil"/>
              <w:left w:val="single" w:sz="4" w:space="0" w:color="auto"/>
              <w:bottom w:val="nil"/>
              <w:right w:val="single" w:sz="4" w:space="0" w:color="auto"/>
            </w:tcBorders>
            <w:shd w:val="clear" w:color="auto" w:fill="auto"/>
            <w:vAlign w:val="center"/>
            <w:hideMark/>
          </w:tcPr>
          <w:p w14:paraId="45D84A90"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Husband, P.S., Whitehead, J. and Boxall, J.B. (2010) ‘The Role of Trunk Mains in Discolouration’ Proc. of the Institution of Civil Engineers, Water Management, Vol. 163 Issue WM8 pp 397-406. doi: 10.1680/wama.900063</w:t>
            </w:r>
          </w:p>
        </w:tc>
      </w:tr>
      <w:tr w:rsidR="008B4713" w:rsidRPr="007C3701" w14:paraId="41D15D7D" w14:textId="77777777" w:rsidTr="00211FA4">
        <w:trPr>
          <w:trHeight w:val="724"/>
        </w:trPr>
        <w:tc>
          <w:tcPr>
            <w:tcW w:w="551" w:type="dxa"/>
            <w:tcBorders>
              <w:top w:val="nil"/>
              <w:left w:val="single" w:sz="4" w:space="0" w:color="auto"/>
              <w:bottom w:val="nil"/>
              <w:right w:val="nil"/>
            </w:tcBorders>
            <w:shd w:val="clear" w:color="auto" w:fill="auto"/>
            <w:noWrap/>
            <w:vAlign w:val="center"/>
            <w:hideMark/>
          </w:tcPr>
          <w:p w14:paraId="4EDE140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44</w:t>
            </w:r>
          </w:p>
        </w:tc>
        <w:tc>
          <w:tcPr>
            <w:tcW w:w="9225" w:type="dxa"/>
            <w:tcBorders>
              <w:top w:val="nil"/>
              <w:left w:val="single" w:sz="4" w:space="0" w:color="auto"/>
              <w:bottom w:val="nil"/>
              <w:right w:val="single" w:sz="4" w:space="0" w:color="auto"/>
            </w:tcBorders>
            <w:shd w:val="clear" w:color="auto" w:fill="auto"/>
            <w:vAlign w:val="center"/>
            <w:hideMark/>
          </w:tcPr>
          <w:p w14:paraId="38B2E393" w14:textId="77777777" w:rsidR="008B4713" w:rsidRPr="007C3701" w:rsidRDefault="008B4713" w:rsidP="004E0087">
            <w:pPr>
              <w:spacing w:after="0" w:line="240" w:lineRule="auto"/>
              <w:rPr>
                <w:rFonts w:ascii="Calibri" w:eastAsia="Times New Roman" w:hAnsi="Calibri" w:cs="Calibri"/>
                <w:color w:val="000000"/>
                <w:lang w:eastAsia="en-GB"/>
              </w:rPr>
            </w:pPr>
            <w:r w:rsidRPr="007C3701">
              <w:rPr>
                <w:rFonts w:ascii="Calibri" w:eastAsia="Times New Roman" w:hAnsi="Calibri" w:cs="Calibri"/>
                <w:color w:val="000000"/>
                <w:lang w:eastAsia="en-GB"/>
              </w:rPr>
              <w:t>Boxall, J.B. and Prince, R.A. (2006) ‘Modelling discolouration in a Melbourne (Australia) potable water distribution System’ Journal of Water Supply: Research and Technology - AQUA. Vol. 55, No. 3, pp. 207-219. doi: 10.2166/aqua.2006.029</w:t>
            </w:r>
          </w:p>
        </w:tc>
      </w:tr>
      <w:tr w:rsidR="008B4713" w:rsidRPr="007C3701" w14:paraId="362C5301" w14:textId="77777777" w:rsidTr="00433AE4">
        <w:trPr>
          <w:trHeight w:val="300"/>
        </w:trPr>
        <w:tc>
          <w:tcPr>
            <w:tcW w:w="551" w:type="dxa"/>
            <w:tcBorders>
              <w:top w:val="nil"/>
              <w:left w:val="single" w:sz="4" w:space="0" w:color="auto"/>
              <w:bottom w:val="single" w:sz="4" w:space="0" w:color="auto"/>
              <w:right w:val="nil"/>
            </w:tcBorders>
            <w:shd w:val="clear" w:color="auto" w:fill="auto"/>
            <w:noWrap/>
            <w:vAlign w:val="center"/>
            <w:hideMark/>
          </w:tcPr>
          <w:p w14:paraId="17FC4B25" w14:textId="77777777" w:rsidR="008B4713" w:rsidRPr="007C3701" w:rsidRDefault="008B4713" w:rsidP="004E0087">
            <w:pPr>
              <w:spacing w:after="0" w:line="240" w:lineRule="auto"/>
              <w:jc w:val="right"/>
              <w:rPr>
                <w:rFonts w:ascii="Calibri" w:eastAsia="Times New Roman" w:hAnsi="Calibri" w:cs="Calibri"/>
                <w:color w:val="000000"/>
                <w:lang w:eastAsia="en-GB"/>
              </w:rPr>
            </w:pPr>
            <w:r w:rsidRPr="007C3701">
              <w:rPr>
                <w:rFonts w:ascii="Calibri" w:eastAsia="Times New Roman" w:hAnsi="Calibri" w:cs="Calibri"/>
                <w:color w:val="000000"/>
                <w:lang w:eastAsia="en-GB"/>
              </w:rPr>
              <w:t>345</w:t>
            </w:r>
          </w:p>
        </w:tc>
        <w:tc>
          <w:tcPr>
            <w:tcW w:w="9225" w:type="dxa"/>
            <w:tcBorders>
              <w:top w:val="nil"/>
              <w:left w:val="single" w:sz="4" w:space="0" w:color="auto"/>
              <w:bottom w:val="single" w:sz="4" w:space="0" w:color="auto"/>
              <w:right w:val="single" w:sz="4" w:space="0" w:color="auto"/>
            </w:tcBorders>
            <w:shd w:val="clear" w:color="auto" w:fill="auto"/>
            <w:vAlign w:val="center"/>
            <w:hideMark/>
          </w:tcPr>
          <w:p w14:paraId="44DB8FE6" w14:textId="6D6A4FA2" w:rsidR="008B4713" w:rsidRPr="007C3701" w:rsidRDefault="00717BAF" w:rsidP="004E008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University of Sheffield. </w:t>
            </w:r>
            <w:r w:rsidR="008B4713" w:rsidRPr="007C3701">
              <w:rPr>
                <w:rFonts w:ascii="Calibri" w:eastAsia="Times New Roman" w:hAnsi="Calibri" w:cs="Calibri"/>
                <w:color w:val="000000"/>
                <w:lang w:eastAsia="en-GB"/>
              </w:rPr>
              <w:t>PODDS</w:t>
            </w:r>
            <w:r w:rsidR="0036696A">
              <w:rPr>
                <w:rFonts w:ascii="Calibri" w:eastAsia="Times New Roman" w:hAnsi="Calibri" w:cs="Calibri"/>
                <w:color w:val="000000"/>
                <w:lang w:eastAsia="en-GB"/>
              </w:rPr>
              <w:t xml:space="preserve">. </w:t>
            </w:r>
            <w:hyperlink r:id="rId227" w:history="1">
              <w:r w:rsidR="0025352F" w:rsidRPr="000562AF">
                <w:rPr>
                  <w:rStyle w:val="Hyperlink"/>
                  <w:rFonts w:ascii="Calibri" w:eastAsia="Times New Roman" w:hAnsi="Calibri" w:cs="Calibri"/>
                  <w:lang w:eastAsia="en-GB"/>
                </w:rPr>
                <w:t>https://podds.group.shef.ac.uk/</w:t>
              </w:r>
            </w:hyperlink>
            <w:r w:rsidR="0025352F">
              <w:rPr>
                <w:rFonts w:ascii="Calibri" w:eastAsia="Times New Roman" w:hAnsi="Calibri" w:cs="Calibri"/>
                <w:color w:val="000000"/>
                <w:lang w:eastAsia="en-GB"/>
              </w:rPr>
              <w:t xml:space="preserve"> (accessed 4 September 2019)</w:t>
            </w:r>
          </w:p>
        </w:tc>
      </w:tr>
    </w:tbl>
    <w:p w14:paraId="5D792F25" w14:textId="77777777" w:rsidR="008B4713" w:rsidRDefault="008B4713" w:rsidP="008B4713"/>
    <w:p w14:paraId="3F470B6C" w14:textId="77777777" w:rsidR="00272012" w:rsidRDefault="00272012" w:rsidP="00272012">
      <w:pPr>
        <w:rPr>
          <w:rFonts w:eastAsiaTheme="majorEastAsia" w:cstheme="majorBidi"/>
          <w:color w:val="2F5496" w:themeColor="accent1" w:themeShade="BF"/>
          <w:sz w:val="28"/>
          <w:szCs w:val="26"/>
        </w:rPr>
      </w:pPr>
      <w:r>
        <w:br w:type="page"/>
      </w:r>
    </w:p>
    <w:p w14:paraId="238DFEC9" w14:textId="4F5010A0" w:rsidR="00272012" w:rsidRDefault="00272012" w:rsidP="00272012">
      <w:pPr>
        <w:pStyle w:val="Heading2"/>
      </w:pPr>
      <w:bookmarkStart w:id="258" w:name="_Toc536717995"/>
      <w:bookmarkStart w:id="259" w:name="_Toc31702018"/>
      <w:r>
        <w:t xml:space="preserve">Appendix </w:t>
      </w:r>
      <w:r w:rsidR="004D3BA5">
        <w:t>D</w:t>
      </w:r>
      <w:r>
        <w:t>. Narrative accounts and plotted typologies of sampled Bo</w:t>
      </w:r>
      <w:r w:rsidR="00A9238D">
        <w:t>dies of Research (BoRs</w:t>
      </w:r>
      <w:r>
        <w:t>)</w:t>
      </w:r>
      <w:bookmarkEnd w:id="258"/>
      <w:bookmarkEnd w:id="259"/>
    </w:p>
    <w:p w14:paraId="2914FD85" w14:textId="2D4EA6CF" w:rsidR="00576B63" w:rsidRPr="00576B63" w:rsidRDefault="00536D71" w:rsidP="00576B63">
      <w:pPr>
        <w:spacing w:after="120" w:line="360" w:lineRule="auto"/>
        <w:rPr>
          <w:sz w:val="24"/>
          <w:szCs w:val="24"/>
        </w:rPr>
      </w:pPr>
      <w:r>
        <w:rPr>
          <w:sz w:val="24"/>
          <w:szCs w:val="24"/>
        </w:rPr>
        <w:t xml:space="preserve">I group the narratives of the n=19 bodies of research (BoRs) according to the ten different departmental, or ‘Unit of Analysis’ (UoA) REF2014 submissions with which they are associated. Under each BoR is its plotted typology. </w:t>
      </w:r>
      <w:r w:rsidR="000B78E8">
        <w:rPr>
          <w:sz w:val="24"/>
          <w:szCs w:val="24"/>
        </w:rPr>
        <w:t>I provide some brief context of each department before describing the BoRs sampled from it.</w:t>
      </w:r>
      <w:r>
        <w:rPr>
          <w:sz w:val="24"/>
          <w:szCs w:val="24"/>
        </w:rPr>
        <w:t xml:space="preserve"> </w:t>
      </w:r>
    </w:p>
    <w:p w14:paraId="67295E42" w14:textId="6DFA0735" w:rsidR="00272012" w:rsidRDefault="0093259B" w:rsidP="00272012">
      <w:pPr>
        <w:pStyle w:val="Heading3"/>
      </w:pPr>
      <w:bookmarkStart w:id="260" w:name="_Toc531007170"/>
      <w:bookmarkStart w:id="261" w:name="_Toc536717996"/>
      <w:bookmarkStart w:id="262" w:name="_Toc31702019"/>
      <w:r>
        <w:t xml:space="preserve">BoRs sampled from </w:t>
      </w:r>
      <w:r w:rsidR="00272012">
        <w:t>UoA 1</w:t>
      </w:r>
      <w:bookmarkEnd w:id="260"/>
      <w:bookmarkEnd w:id="261"/>
      <w:bookmarkEnd w:id="262"/>
    </w:p>
    <w:p w14:paraId="7E9CD7C0" w14:textId="79B0DDE5" w:rsidR="00272012" w:rsidRPr="00E00AD0" w:rsidRDefault="00272012" w:rsidP="00AB6F5B">
      <w:pPr>
        <w:spacing w:after="120" w:line="360" w:lineRule="auto"/>
        <w:rPr>
          <w:sz w:val="24"/>
          <w:szCs w:val="24"/>
        </w:rPr>
      </w:pPr>
      <w:r>
        <w:rPr>
          <w:sz w:val="24"/>
          <w:szCs w:val="24"/>
        </w:rPr>
        <w:t xml:space="preserve">The five Impact Case Studies sampled from the nineteen which formed Glasgow’s UoA 1 submission are based on research in the Institute of Cardiovascular &amp; Medical Sciences (ICMS). ICMS, like the broader College of Medical, Veterinary and Life Sciences within which it is situated, supports collaborations between clinical experts and life scientists. </w:t>
      </w:r>
      <w:r w:rsidR="00AB6F5B">
        <w:rPr>
          <w:sz w:val="24"/>
          <w:szCs w:val="24"/>
        </w:rPr>
        <w:t xml:space="preserve">The five Impact Case Studies contribute to two distinct bodies of research (BoRs). </w:t>
      </w:r>
    </w:p>
    <w:p w14:paraId="620DD290" w14:textId="1F846CD5" w:rsidR="00272012" w:rsidRDefault="00656D42" w:rsidP="00272012">
      <w:pPr>
        <w:pStyle w:val="Heading4"/>
      </w:pPr>
      <w:r>
        <w:t>Body of Research 1.1</w:t>
      </w:r>
      <w:r w:rsidR="00187BD3">
        <w:t>: ‘Diagnosing and Treating Cardiovascular Conditions’</w:t>
      </w:r>
    </w:p>
    <w:p w14:paraId="4753DB38" w14:textId="6EE2288C" w:rsidR="00272012" w:rsidRDefault="00272012" w:rsidP="00272012">
      <w:pPr>
        <w:spacing w:after="120" w:line="360" w:lineRule="auto"/>
        <w:rPr>
          <w:sz w:val="24"/>
          <w:szCs w:val="24"/>
        </w:rPr>
      </w:pPr>
      <w:r w:rsidRPr="00FC33ED">
        <w:rPr>
          <w:sz w:val="24"/>
          <w:szCs w:val="24"/>
        </w:rPr>
        <w:t>Title</w:t>
      </w:r>
      <w:r>
        <w:rPr>
          <w:sz w:val="24"/>
          <w:szCs w:val="24"/>
        </w:rPr>
        <w:t>s</w:t>
      </w:r>
      <w:r w:rsidR="00656D42">
        <w:rPr>
          <w:sz w:val="24"/>
          <w:szCs w:val="24"/>
        </w:rPr>
        <w:t xml:space="preserve"> of relevant REF Impact Case Studies</w:t>
      </w:r>
      <w:r w:rsidRPr="00FC33ED">
        <w:rPr>
          <w:sz w:val="24"/>
          <w:szCs w:val="24"/>
        </w:rPr>
        <w:t>:</w:t>
      </w:r>
      <w:r>
        <w:rPr>
          <w:sz w:val="24"/>
          <w:szCs w:val="24"/>
        </w:rPr>
        <w:t xml:space="preserve"> </w:t>
      </w:r>
      <w:r w:rsidRPr="00FC33ED">
        <w:rPr>
          <w:sz w:val="24"/>
          <w:szCs w:val="24"/>
        </w:rPr>
        <w:t xml:space="preserve"> </w:t>
      </w:r>
      <w:r>
        <w:rPr>
          <w:sz w:val="24"/>
          <w:szCs w:val="24"/>
        </w:rPr>
        <w:br/>
        <w:t>‘Advancing heart disease diagnosis – influencing international guidelines and commercial adoption of automated ECG analysis software’</w:t>
      </w:r>
    </w:p>
    <w:p w14:paraId="770DC550" w14:textId="706E33CE" w:rsidR="00272012" w:rsidRDefault="00272012" w:rsidP="00272012">
      <w:pPr>
        <w:spacing w:after="120" w:line="360" w:lineRule="auto"/>
        <w:rPr>
          <w:sz w:val="24"/>
          <w:szCs w:val="24"/>
        </w:rPr>
      </w:pPr>
      <w:r>
        <w:rPr>
          <w:sz w:val="24"/>
          <w:szCs w:val="24"/>
        </w:rPr>
        <w:t>‘Global adoption of statins for cardiovascular disease prevention’</w:t>
      </w:r>
    </w:p>
    <w:p w14:paraId="66578353" w14:textId="335EB6B9" w:rsidR="00272012" w:rsidRDefault="00272012" w:rsidP="00272012">
      <w:pPr>
        <w:spacing w:after="120" w:line="360" w:lineRule="auto"/>
        <w:rPr>
          <w:sz w:val="24"/>
          <w:szCs w:val="24"/>
        </w:rPr>
      </w:pPr>
      <w:r>
        <w:rPr>
          <w:sz w:val="24"/>
          <w:szCs w:val="24"/>
        </w:rPr>
        <w:t>‘Statin therapy: Patient selection, clinical guidelines and revision of safety labelling’</w:t>
      </w:r>
    </w:p>
    <w:p w14:paraId="6931F019" w14:textId="719C54DD" w:rsidR="00272012" w:rsidRDefault="00272012" w:rsidP="00272012">
      <w:pPr>
        <w:spacing w:after="120" w:line="360" w:lineRule="auto"/>
        <w:rPr>
          <w:sz w:val="24"/>
          <w:szCs w:val="24"/>
        </w:rPr>
      </w:pPr>
      <w:r w:rsidRPr="00FC33ED">
        <w:rPr>
          <w:sz w:val="24"/>
          <w:szCs w:val="24"/>
          <w:u w:val="single"/>
        </w:rPr>
        <w:t xml:space="preserve">Phase 1. </w:t>
      </w:r>
      <w:r>
        <w:rPr>
          <w:sz w:val="24"/>
          <w:szCs w:val="24"/>
          <w:u w:val="single"/>
        </w:rPr>
        <w:t>Diagnosis of cardiovascular conditions using automated analysis and interpretation</w:t>
      </w:r>
      <w:r>
        <w:rPr>
          <w:sz w:val="24"/>
          <w:szCs w:val="24"/>
          <w:u w:val="single"/>
        </w:rPr>
        <w:br/>
      </w:r>
      <w:r>
        <w:rPr>
          <w:sz w:val="24"/>
          <w:szCs w:val="24"/>
        </w:rPr>
        <w:t xml:space="preserve">An electrocardiogram (ECG) is a test whereby nodes are attached to a patient’s chest to measure the heart’s electrical activity, enabling the detection of abnormal activity and, potentially, diagnosis of underlying cardiovascular conditions. However, the accurate interpretation of ECG results in clinical contexts is complicated by the fact that what counts as ‘normal’ electrical activity varies from patient to patient, including across demographic characteristics such as age, gender and ethnicity. Glasgow’s ICMS researchers pioneered automated ECG analysis and interpretation of ECG results since the 1980s. From the 1990s, they began systematically studying the variations associated with these demographic characteristics and incorporating them into the automated diagnostic algorithms. Thanks to continuing refinement of the algorithms, automated ECG’s capabilities have now been found to be, on average, comparable, or even superior, to that of specialist cardiologists in diagnosing certain conditions. </w:t>
      </w:r>
    </w:p>
    <w:p w14:paraId="3BD4CF37" w14:textId="77777777" w:rsidR="00272012" w:rsidRPr="001E7D6C" w:rsidRDefault="00272012" w:rsidP="00272012">
      <w:pPr>
        <w:spacing w:after="120" w:line="360" w:lineRule="auto"/>
        <w:rPr>
          <w:sz w:val="24"/>
          <w:szCs w:val="24"/>
        </w:rPr>
      </w:pPr>
      <w:r>
        <w:rPr>
          <w:sz w:val="24"/>
          <w:szCs w:val="24"/>
        </w:rPr>
        <w:t xml:space="preserve">Research under Phase 1 has generally been conducted as a core ICMS capability in partnership with local hospitals and therefore has no specific grant funding associated with it. The advances made by ICMS have influenced international diagnostic guidelines. Additionally, ICMS’ ECG algorithms have been commercialised and incorporated into many leading medical devices. As well as generating revenue and aiding accurate and efficient diagnosis for millions of patients each year, ICMS’ ECG algorithms have been crucial to the efficiency of large-scale, industry-funded trials of cardiovascular treatment drugs, as can be seen in Phase 2. </w:t>
      </w:r>
    </w:p>
    <w:p w14:paraId="6E1E4C8A" w14:textId="38D63544" w:rsidR="00272012" w:rsidRPr="00F67F1A" w:rsidRDefault="00272012" w:rsidP="00272012">
      <w:pPr>
        <w:spacing w:after="120" w:line="360" w:lineRule="auto"/>
        <w:rPr>
          <w:sz w:val="24"/>
          <w:szCs w:val="24"/>
          <w:u w:val="single"/>
        </w:rPr>
      </w:pPr>
      <w:r w:rsidRPr="00FC33ED">
        <w:rPr>
          <w:sz w:val="24"/>
          <w:szCs w:val="24"/>
          <w:u w:val="single"/>
        </w:rPr>
        <w:t>Phase 2.</w:t>
      </w:r>
      <w:r>
        <w:rPr>
          <w:sz w:val="24"/>
          <w:szCs w:val="24"/>
          <w:u w:val="single"/>
        </w:rPr>
        <w:t xml:space="preserve"> Randomised controlled trials of cardiovascular treatments (statins)</w:t>
      </w:r>
      <w:r>
        <w:rPr>
          <w:sz w:val="24"/>
          <w:szCs w:val="24"/>
          <w:u w:val="single"/>
        </w:rPr>
        <w:br/>
      </w:r>
      <w:r>
        <w:rPr>
          <w:sz w:val="24"/>
          <w:szCs w:val="24"/>
        </w:rPr>
        <w:t xml:space="preserve">High cholesterol levels are the main modifiable risk factor for cardiovascular disease, such as heart attacks. Statins are a class of drugs which lower cholesterol levels and are therefore potentially valuable as a treatment for the prevention of cardiovascular disease. From the 1990s, ICMS researchers conducted large, industry-sponsored randomised controlled trials of commercial statins. Due to the large sample and the multiple measurements required of each of the several thousand participants, accurate automated ECG readings and interpretations, enabled by the algorithms developed by ICMS in Phase 1, were crucial to the efficiency, reliability and feasibility of these trials in Phase 2. The results of the trials found significant reductions in heart attacks and heart disease in the statin group. </w:t>
      </w:r>
    </w:p>
    <w:p w14:paraId="1B6B48FD" w14:textId="77777777" w:rsidR="00272012" w:rsidRPr="00A7562B" w:rsidRDefault="00272012" w:rsidP="00272012">
      <w:pPr>
        <w:spacing w:after="120" w:line="360" w:lineRule="auto"/>
        <w:rPr>
          <w:sz w:val="24"/>
          <w:szCs w:val="24"/>
        </w:rPr>
      </w:pPr>
      <w:r>
        <w:rPr>
          <w:sz w:val="24"/>
          <w:szCs w:val="24"/>
        </w:rPr>
        <w:t xml:space="preserve">Although the original trials were funded mainly by industry, recent follow-up analyses of the lasting benefits of statins have been supported mainly by other public and charitable organisations. </w:t>
      </w:r>
    </w:p>
    <w:p w14:paraId="7DDBD950" w14:textId="038D76CC" w:rsidR="00272012" w:rsidRDefault="00272012" w:rsidP="00272012">
      <w:pPr>
        <w:tabs>
          <w:tab w:val="left" w:pos="4821"/>
        </w:tabs>
        <w:spacing w:after="120" w:line="360" w:lineRule="auto"/>
        <w:rPr>
          <w:sz w:val="24"/>
          <w:szCs w:val="24"/>
        </w:rPr>
      </w:pPr>
      <w:r w:rsidRPr="00FC33ED">
        <w:rPr>
          <w:sz w:val="24"/>
          <w:szCs w:val="24"/>
          <w:u w:val="single"/>
        </w:rPr>
        <w:t>Phase 3.</w:t>
      </w:r>
      <w:r>
        <w:rPr>
          <w:sz w:val="24"/>
          <w:szCs w:val="24"/>
          <w:u w:val="single"/>
        </w:rPr>
        <w:t xml:space="preserve"> Meta-analyses address concerns about the (over-)prescription of statins</w:t>
      </w:r>
      <w:r>
        <w:rPr>
          <w:sz w:val="24"/>
          <w:szCs w:val="24"/>
          <w:u w:val="single"/>
        </w:rPr>
        <w:br/>
      </w:r>
      <w:r>
        <w:rPr>
          <w:sz w:val="24"/>
          <w:szCs w:val="24"/>
        </w:rPr>
        <w:t xml:space="preserve">The benefits associated with statins saw them become the most-prescribed medicines in the United Kingdom and United States by the end of the 2000s. This has raised concerns about whether such widespread prescription was always medically appropriate, prompting ICMS researchers to conduct meta-analyses on their benefits and potential harm, both in general and within specific sub-groups. One general finding was that statins were found to be associated with a small increased risk of diabetes, but that this risk is significantly outweighed by the previously-identified benefits. In relation to one specific sub-population, ICMS showed that sufferers of certain types of arthritis are at a higher risk of cardiovascular disease and should therefore be considered for statins even if their cholesterol levels are normal. These findings have informed influential international guidelines, prompting them to re-state and/or extend their recommendations for the prescription of statins. Meta-analyses described here were primarily supported by non-industrial sources, such as research councils, charities, and the Scottish Government. </w:t>
      </w:r>
    </w:p>
    <w:p w14:paraId="65131DE3" w14:textId="25544E1F" w:rsidR="00F17E45" w:rsidRDefault="00F17E45" w:rsidP="00272012">
      <w:pPr>
        <w:tabs>
          <w:tab w:val="left" w:pos="4821"/>
        </w:tabs>
        <w:spacing w:after="120" w:line="360" w:lineRule="auto"/>
        <w:rPr>
          <w:sz w:val="24"/>
          <w:szCs w:val="24"/>
        </w:rPr>
      </w:pPr>
    </w:p>
    <w:p w14:paraId="2E45C61E" w14:textId="45CE31FB" w:rsidR="00F17E45" w:rsidRDefault="00F17E45" w:rsidP="00272012">
      <w:pPr>
        <w:tabs>
          <w:tab w:val="left" w:pos="4821"/>
        </w:tabs>
        <w:spacing w:after="120" w:line="360" w:lineRule="auto"/>
        <w:rPr>
          <w:sz w:val="24"/>
          <w:szCs w:val="24"/>
        </w:rPr>
      </w:pPr>
    </w:p>
    <w:p w14:paraId="12605629" w14:textId="14D60C8F" w:rsidR="00F17E45" w:rsidRDefault="00F17E45" w:rsidP="00272012">
      <w:pPr>
        <w:tabs>
          <w:tab w:val="left" w:pos="4821"/>
        </w:tabs>
        <w:spacing w:after="120" w:line="360" w:lineRule="auto"/>
        <w:rPr>
          <w:sz w:val="24"/>
          <w:szCs w:val="24"/>
        </w:rPr>
      </w:pPr>
    </w:p>
    <w:p w14:paraId="72AC7D1F" w14:textId="77777777" w:rsidR="00F17E45" w:rsidRDefault="00F17E45" w:rsidP="00272012">
      <w:pPr>
        <w:tabs>
          <w:tab w:val="left" w:pos="4821"/>
        </w:tabs>
        <w:spacing w:after="120" w:line="360" w:lineRule="auto"/>
        <w:rPr>
          <w:sz w:val="24"/>
          <w:szCs w:val="24"/>
        </w:rPr>
      </w:pPr>
    </w:p>
    <w:tbl>
      <w:tblPr>
        <w:tblW w:w="71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9"/>
        <w:gridCol w:w="4586"/>
      </w:tblGrid>
      <w:tr w:rsidR="00456A4E" w14:paraId="3B9854A9" w14:textId="77777777" w:rsidTr="00456A4E">
        <w:tc>
          <w:tcPr>
            <w:tcW w:w="2569" w:type="dxa"/>
          </w:tcPr>
          <w:p w14:paraId="3123A586" w14:textId="073A9C39" w:rsidR="00456A4E" w:rsidRPr="002B4060" w:rsidRDefault="00456A4E" w:rsidP="004130A7">
            <w:pPr>
              <w:spacing w:after="0" w:line="240" w:lineRule="auto"/>
              <w:rPr>
                <w:b/>
                <w:sz w:val="24"/>
                <w:szCs w:val="24"/>
              </w:rPr>
            </w:pPr>
            <w:r w:rsidRPr="002B4060">
              <w:rPr>
                <w:b/>
                <w:sz w:val="24"/>
                <w:szCs w:val="24"/>
              </w:rPr>
              <w:t>Attribute</w:t>
            </w:r>
            <w:r>
              <w:rPr>
                <w:b/>
                <w:sz w:val="24"/>
                <w:szCs w:val="24"/>
              </w:rPr>
              <w:t>/activity</w:t>
            </w:r>
          </w:p>
        </w:tc>
        <w:tc>
          <w:tcPr>
            <w:tcW w:w="4586" w:type="dxa"/>
          </w:tcPr>
          <w:p w14:paraId="3F91C48B" w14:textId="5546B32B" w:rsidR="00456A4E" w:rsidRPr="00B8594F" w:rsidRDefault="00456A4E" w:rsidP="004130A7">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562DF18B" w14:textId="77777777" w:rsidR="00456A4E" w:rsidRPr="00B8594F" w:rsidRDefault="00456A4E" w:rsidP="004130A7">
            <w:pPr>
              <w:spacing w:after="0" w:line="240" w:lineRule="auto"/>
              <w:jc w:val="center"/>
              <w:rPr>
                <w:b/>
                <w:sz w:val="24"/>
                <w:szCs w:val="24"/>
              </w:rPr>
            </w:pPr>
            <w:r w:rsidRPr="00B8594F">
              <w:rPr>
                <w:b/>
                <w:sz w:val="24"/>
                <w:szCs w:val="24"/>
              </w:rPr>
              <w:t>1               2               3               4               5</w:t>
            </w:r>
          </w:p>
        </w:tc>
      </w:tr>
      <w:tr w:rsidR="00456A4E" w14:paraId="6D98B4A0" w14:textId="77777777" w:rsidTr="00456A4E">
        <w:tc>
          <w:tcPr>
            <w:tcW w:w="2569" w:type="dxa"/>
          </w:tcPr>
          <w:p w14:paraId="104B7072" w14:textId="77777777" w:rsidR="00456A4E" w:rsidRDefault="00456A4E" w:rsidP="004130A7">
            <w:pPr>
              <w:spacing w:after="0" w:line="240" w:lineRule="auto"/>
              <w:rPr>
                <w:sz w:val="24"/>
                <w:szCs w:val="24"/>
              </w:rPr>
            </w:pPr>
            <w:r>
              <w:rPr>
                <w:sz w:val="24"/>
                <w:szCs w:val="24"/>
              </w:rPr>
              <w:t>Expertise</w:t>
            </w:r>
          </w:p>
        </w:tc>
        <w:tc>
          <w:tcPr>
            <w:tcW w:w="4586" w:type="dxa"/>
          </w:tcPr>
          <w:p w14:paraId="392578D1" w14:textId="77777777" w:rsidR="00456A4E" w:rsidRDefault="00456A4E" w:rsidP="004130A7">
            <w:pPr>
              <w:spacing w:after="0" w:line="240" w:lineRule="auto"/>
              <w:rPr>
                <w:sz w:val="24"/>
                <w:szCs w:val="24"/>
              </w:rPr>
            </w:pPr>
            <w:r>
              <w:rPr>
                <w:sz w:val="24"/>
                <w:szCs w:val="24"/>
              </w:rPr>
              <w:t xml:space="preserve">               1 2 3</w:t>
            </w:r>
          </w:p>
        </w:tc>
      </w:tr>
      <w:tr w:rsidR="00456A4E" w14:paraId="10660D2E" w14:textId="77777777" w:rsidTr="00456A4E">
        <w:tc>
          <w:tcPr>
            <w:tcW w:w="2569" w:type="dxa"/>
          </w:tcPr>
          <w:p w14:paraId="0AFA67DB" w14:textId="77777777" w:rsidR="00456A4E" w:rsidRDefault="00456A4E" w:rsidP="004130A7">
            <w:pPr>
              <w:spacing w:after="0" w:line="240" w:lineRule="auto"/>
              <w:rPr>
                <w:sz w:val="24"/>
                <w:szCs w:val="24"/>
              </w:rPr>
            </w:pPr>
            <w:r>
              <w:rPr>
                <w:sz w:val="24"/>
                <w:szCs w:val="24"/>
              </w:rPr>
              <w:t>Relevance</w:t>
            </w:r>
          </w:p>
        </w:tc>
        <w:tc>
          <w:tcPr>
            <w:tcW w:w="4586" w:type="dxa"/>
          </w:tcPr>
          <w:p w14:paraId="436EE578" w14:textId="77777777" w:rsidR="00456A4E" w:rsidRDefault="00456A4E" w:rsidP="004130A7">
            <w:pPr>
              <w:spacing w:after="0" w:line="240" w:lineRule="auto"/>
              <w:rPr>
                <w:sz w:val="24"/>
                <w:szCs w:val="24"/>
              </w:rPr>
            </w:pPr>
            <w:r>
              <w:rPr>
                <w:sz w:val="24"/>
                <w:szCs w:val="24"/>
              </w:rPr>
              <w:t xml:space="preserve">                                  1 2              3  </w:t>
            </w:r>
          </w:p>
        </w:tc>
      </w:tr>
      <w:tr w:rsidR="00456A4E" w14:paraId="5221EF87" w14:textId="77777777" w:rsidTr="00456A4E">
        <w:tc>
          <w:tcPr>
            <w:tcW w:w="2569" w:type="dxa"/>
          </w:tcPr>
          <w:p w14:paraId="4541C730" w14:textId="77777777" w:rsidR="00456A4E" w:rsidRDefault="00456A4E" w:rsidP="004130A7">
            <w:pPr>
              <w:spacing w:after="0" w:line="240" w:lineRule="auto"/>
              <w:rPr>
                <w:sz w:val="24"/>
                <w:szCs w:val="24"/>
              </w:rPr>
            </w:pPr>
            <w:r>
              <w:rPr>
                <w:sz w:val="24"/>
                <w:szCs w:val="24"/>
              </w:rPr>
              <w:t>Disciplinary focus</w:t>
            </w:r>
          </w:p>
        </w:tc>
        <w:tc>
          <w:tcPr>
            <w:tcW w:w="4586" w:type="dxa"/>
          </w:tcPr>
          <w:p w14:paraId="07834605" w14:textId="77777777" w:rsidR="00456A4E" w:rsidRDefault="00456A4E" w:rsidP="004130A7">
            <w:pPr>
              <w:spacing w:after="0" w:line="240" w:lineRule="auto"/>
              <w:rPr>
                <w:sz w:val="24"/>
                <w:szCs w:val="24"/>
              </w:rPr>
            </w:pPr>
            <w:r>
              <w:rPr>
                <w:sz w:val="24"/>
                <w:szCs w:val="24"/>
              </w:rPr>
              <w:t xml:space="preserve">               1 2 3</w:t>
            </w:r>
          </w:p>
        </w:tc>
      </w:tr>
      <w:tr w:rsidR="00456A4E" w14:paraId="11E521E9" w14:textId="77777777" w:rsidTr="00456A4E">
        <w:tc>
          <w:tcPr>
            <w:tcW w:w="2569" w:type="dxa"/>
          </w:tcPr>
          <w:p w14:paraId="3BFA66FD" w14:textId="77777777" w:rsidR="00456A4E" w:rsidRDefault="00456A4E" w:rsidP="004130A7">
            <w:pPr>
              <w:spacing w:after="0" w:line="240" w:lineRule="auto"/>
              <w:rPr>
                <w:sz w:val="24"/>
                <w:szCs w:val="24"/>
              </w:rPr>
            </w:pPr>
            <w:r>
              <w:rPr>
                <w:sz w:val="24"/>
                <w:szCs w:val="24"/>
              </w:rPr>
              <w:t>Uncertainty</w:t>
            </w:r>
          </w:p>
        </w:tc>
        <w:tc>
          <w:tcPr>
            <w:tcW w:w="4586" w:type="dxa"/>
          </w:tcPr>
          <w:p w14:paraId="104DC0AB" w14:textId="77777777" w:rsidR="00456A4E" w:rsidRDefault="00456A4E" w:rsidP="004130A7">
            <w:pPr>
              <w:spacing w:after="0" w:line="240" w:lineRule="auto"/>
              <w:rPr>
                <w:sz w:val="24"/>
                <w:szCs w:val="24"/>
              </w:rPr>
            </w:pPr>
            <w:r>
              <w:rPr>
                <w:sz w:val="24"/>
                <w:szCs w:val="24"/>
              </w:rPr>
              <w:t xml:space="preserve">                 2 3             1</w:t>
            </w:r>
          </w:p>
        </w:tc>
      </w:tr>
      <w:tr w:rsidR="00456A4E" w14:paraId="70DC8D15" w14:textId="77777777" w:rsidTr="00456A4E">
        <w:tc>
          <w:tcPr>
            <w:tcW w:w="2569" w:type="dxa"/>
          </w:tcPr>
          <w:p w14:paraId="64D8E61E" w14:textId="77777777" w:rsidR="00456A4E" w:rsidRDefault="00456A4E" w:rsidP="004130A7">
            <w:pPr>
              <w:spacing w:after="0" w:line="240" w:lineRule="auto"/>
              <w:rPr>
                <w:sz w:val="24"/>
                <w:szCs w:val="24"/>
              </w:rPr>
            </w:pPr>
            <w:r>
              <w:rPr>
                <w:sz w:val="24"/>
                <w:szCs w:val="24"/>
              </w:rPr>
              <w:t>Goals</w:t>
            </w:r>
          </w:p>
        </w:tc>
        <w:tc>
          <w:tcPr>
            <w:tcW w:w="4586" w:type="dxa"/>
          </w:tcPr>
          <w:p w14:paraId="7000FC50" w14:textId="77777777" w:rsidR="00456A4E" w:rsidRDefault="00456A4E" w:rsidP="004130A7">
            <w:pPr>
              <w:spacing w:after="0" w:line="240" w:lineRule="auto"/>
              <w:rPr>
                <w:sz w:val="24"/>
                <w:szCs w:val="24"/>
              </w:rPr>
            </w:pPr>
            <w:r>
              <w:rPr>
                <w:sz w:val="24"/>
                <w:szCs w:val="24"/>
              </w:rPr>
              <w:t xml:space="preserve">                                                   1 2              3</w:t>
            </w:r>
          </w:p>
        </w:tc>
      </w:tr>
      <w:tr w:rsidR="00456A4E" w14:paraId="7104AD7A" w14:textId="77777777" w:rsidTr="00456A4E">
        <w:tc>
          <w:tcPr>
            <w:tcW w:w="2569" w:type="dxa"/>
          </w:tcPr>
          <w:p w14:paraId="7A1C5F80" w14:textId="77777777" w:rsidR="00456A4E" w:rsidRDefault="00456A4E" w:rsidP="004130A7">
            <w:pPr>
              <w:spacing w:after="0" w:line="240" w:lineRule="auto"/>
              <w:rPr>
                <w:sz w:val="24"/>
                <w:szCs w:val="24"/>
              </w:rPr>
            </w:pPr>
            <w:r>
              <w:rPr>
                <w:sz w:val="24"/>
                <w:szCs w:val="24"/>
              </w:rPr>
              <w:t>Learning</w:t>
            </w:r>
          </w:p>
        </w:tc>
        <w:tc>
          <w:tcPr>
            <w:tcW w:w="4586" w:type="dxa"/>
          </w:tcPr>
          <w:p w14:paraId="2D88B7EC" w14:textId="77777777" w:rsidR="00456A4E" w:rsidRDefault="00456A4E" w:rsidP="004130A7">
            <w:pPr>
              <w:spacing w:after="0" w:line="240" w:lineRule="auto"/>
              <w:rPr>
                <w:sz w:val="24"/>
                <w:szCs w:val="24"/>
              </w:rPr>
            </w:pPr>
            <w:r>
              <w:rPr>
                <w:sz w:val="24"/>
                <w:szCs w:val="24"/>
              </w:rPr>
              <w:t>1 2 3</w:t>
            </w:r>
          </w:p>
        </w:tc>
      </w:tr>
      <w:tr w:rsidR="00456A4E" w14:paraId="46B6DC66" w14:textId="77777777" w:rsidTr="00456A4E">
        <w:tc>
          <w:tcPr>
            <w:tcW w:w="2569" w:type="dxa"/>
          </w:tcPr>
          <w:p w14:paraId="5A5428E0" w14:textId="77777777" w:rsidR="00456A4E" w:rsidRDefault="00456A4E" w:rsidP="004130A7">
            <w:pPr>
              <w:spacing w:after="0" w:line="240" w:lineRule="auto"/>
              <w:rPr>
                <w:sz w:val="24"/>
                <w:szCs w:val="24"/>
              </w:rPr>
            </w:pPr>
            <w:r>
              <w:rPr>
                <w:sz w:val="24"/>
                <w:szCs w:val="24"/>
              </w:rPr>
              <w:t>Knowledge exchange</w:t>
            </w:r>
          </w:p>
        </w:tc>
        <w:tc>
          <w:tcPr>
            <w:tcW w:w="4586" w:type="dxa"/>
          </w:tcPr>
          <w:p w14:paraId="69B1026C" w14:textId="77777777" w:rsidR="00456A4E" w:rsidRDefault="00456A4E" w:rsidP="004130A7">
            <w:pPr>
              <w:spacing w:after="0" w:line="240" w:lineRule="auto"/>
              <w:rPr>
                <w:sz w:val="24"/>
                <w:szCs w:val="24"/>
              </w:rPr>
            </w:pPr>
            <w:r>
              <w:rPr>
                <w:sz w:val="24"/>
                <w:szCs w:val="24"/>
              </w:rPr>
              <w:t xml:space="preserve">                                1 2 3</w:t>
            </w:r>
          </w:p>
        </w:tc>
      </w:tr>
      <w:tr w:rsidR="00456A4E" w14:paraId="584570CD" w14:textId="77777777" w:rsidTr="00456A4E">
        <w:tc>
          <w:tcPr>
            <w:tcW w:w="2569" w:type="dxa"/>
          </w:tcPr>
          <w:p w14:paraId="4C7D8CD6" w14:textId="77777777" w:rsidR="00456A4E" w:rsidRDefault="00456A4E" w:rsidP="004130A7">
            <w:pPr>
              <w:spacing w:after="0" w:line="240" w:lineRule="auto"/>
              <w:rPr>
                <w:sz w:val="24"/>
                <w:szCs w:val="24"/>
              </w:rPr>
            </w:pPr>
            <w:r>
              <w:rPr>
                <w:sz w:val="24"/>
                <w:szCs w:val="24"/>
              </w:rPr>
              <w:t>Network</w:t>
            </w:r>
          </w:p>
        </w:tc>
        <w:tc>
          <w:tcPr>
            <w:tcW w:w="4586" w:type="dxa"/>
          </w:tcPr>
          <w:p w14:paraId="0790C796" w14:textId="77777777" w:rsidR="00456A4E" w:rsidRDefault="00456A4E" w:rsidP="004130A7">
            <w:pPr>
              <w:spacing w:after="0" w:line="240" w:lineRule="auto"/>
              <w:rPr>
                <w:sz w:val="24"/>
                <w:szCs w:val="24"/>
              </w:rPr>
            </w:pPr>
            <w:r>
              <w:rPr>
                <w:sz w:val="24"/>
                <w:szCs w:val="24"/>
              </w:rPr>
              <w:t xml:space="preserve">                  1              2 3</w:t>
            </w:r>
          </w:p>
        </w:tc>
      </w:tr>
      <w:tr w:rsidR="00456A4E" w14:paraId="2D3C25F3" w14:textId="77777777" w:rsidTr="00456A4E">
        <w:tc>
          <w:tcPr>
            <w:tcW w:w="2569" w:type="dxa"/>
          </w:tcPr>
          <w:p w14:paraId="13BC8983" w14:textId="77777777" w:rsidR="00456A4E" w:rsidRDefault="00456A4E" w:rsidP="004130A7">
            <w:pPr>
              <w:spacing w:after="0" w:line="240" w:lineRule="auto"/>
              <w:rPr>
                <w:sz w:val="24"/>
                <w:szCs w:val="24"/>
              </w:rPr>
            </w:pPr>
            <w:r>
              <w:rPr>
                <w:sz w:val="24"/>
                <w:szCs w:val="24"/>
              </w:rPr>
              <w:t>Social capital</w:t>
            </w:r>
          </w:p>
        </w:tc>
        <w:tc>
          <w:tcPr>
            <w:tcW w:w="4586" w:type="dxa"/>
          </w:tcPr>
          <w:p w14:paraId="42F43258" w14:textId="77777777" w:rsidR="00456A4E" w:rsidRDefault="00456A4E" w:rsidP="004130A7">
            <w:pPr>
              <w:tabs>
                <w:tab w:val="left" w:pos="1240"/>
              </w:tabs>
              <w:spacing w:after="0" w:line="240" w:lineRule="auto"/>
              <w:rPr>
                <w:sz w:val="24"/>
                <w:szCs w:val="24"/>
              </w:rPr>
            </w:pPr>
            <w:r>
              <w:rPr>
                <w:sz w:val="24"/>
                <w:szCs w:val="24"/>
              </w:rPr>
              <w:t xml:space="preserve">                 1 3             2</w:t>
            </w:r>
          </w:p>
        </w:tc>
      </w:tr>
      <w:tr w:rsidR="00456A4E" w14:paraId="4677406E" w14:textId="77777777" w:rsidTr="00456A4E">
        <w:tc>
          <w:tcPr>
            <w:tcW w:w="2569" w:type="dxa"/>
          </w:tcPr>
          <w:p w14:paraId="4DE787A1" w14:textId="77777777" w:rsidR="00456A4E" w:rsidRDefault="00456A4E" w:rsidP="004130A7">
            <w:pPr>
              <w:spacing w:after="0" w:line="240" w:lineRule="auto"/>
              <w:rPr>
                <w:sz w:val="24"/>
                <w:szCs w:val="24"/>
              </w:rPr>
            </w:pPr>
            <w:r>
              <w:rPr>
                <w:sz w:val="24"/>
                <w:szCs w:val="24"/>
              </w:rPr>
              <w:t>Accessibility</w:t>
            </w:r>
          </w:p>
        </w:tc>
        <w:tc>
          <w:tcPr>
            <w:tcW w:w="4586" w:type="dxa"/>
          </w:tcPr>
          <w:p w14:paraId="464B0122" w14:textId="77777777" w:rsidR="00456A4E" w:rsidRDefault="00456A4E" w:rsidP="004130A7">
            <w:pPr>
              <w:spacing w:after="0" w:line="240" w:lineRule="auto"/>
              <w:rPr>
                <w:sz w:val="24"/>
                <w:szCs w:val="24"/>
              </w:rPr>
            </w:pPr>
            <w:r>
              <w:rPr>
                <w:sz w:val="24"/>
                <w:szCs w:val="24"/>
              </w:rPr>
              <w:t xml:space="preserve">                  1              2 3</w:t>
            </w:r>
          </w:p>
        </w:tc>
      </w:tr>
      <w:tr w:rsidR="00456A4E" w14:paraId="2572F116" w14:textId="77777777" w:rsidTr="00456A4E">
        <w:tc>
          <w:tcPr>
            <w:tcW w:w="2569" w:type="dxa"/>
          </w:tcPr>
          <w:p w14:paraId="6D586AE2" w14:textId="77777777" w:rsidR="00456A4E" w:rsidRDefault="00456A4E" w:rsidP="004130A7">
            <w:pPr>
              <w:spacing w:after="0" w:line="240" w:lineRule="auto"/>
              <w:rPr>
                <w:sz w:val="24"/>
                <w:szCs w:val="24"/>
              </w:rPr>
            </w:pPr>
            <w:r>
              <w:rPr>
                <w:sz w:val="24"/>
                <w:szCs w:val="24"/>
              </w:rPr>
              <w:t>Outputs and outcomes</w:t>
            </w:r>
          </w:p>
        </w:tc>
        <w:tc>
          <w:tcPr>
            <w:tcW w:w="4586" w:type="dxa"/>
          </w:tcPr>
          <w:p w14:paraId="7409579C" w14:textId="77777777" w:rsidR="00456A4E" w:rsidRDefault="00456A4E" w:rsidP="004130A7">
            <w:pPr>
              <w:tabs>
                <w:tab w:val="left" w:pos="1165"/>
              </w:tabs>
              <w:spacing w:after="0" w:line="240" w:lineRule="auto"/>
              <w:rPr>
                <w:sz w:val="24"/>
                <w:szCs w:val="24"/>
              </w:rPr>
            </w:pPr>
            <w:r>
              <w:rPr>
                <w:sz w:val="24"/>
                <w:szCs w:val="24"/>
              </w:rPr>
              <w:t xml:space="preserve">                                                  1 2 3</w:t>
            </w:r>
          </w:p>
        </w:tc>
      </w:tr>
      <w:tr w:rsidR="00456A4E" w14:paraId="2B5E3BA4" w14:textId="77777777" w:rsidTr="00456A4E">
        <w:tc>
          <w:tcPr>
            <w:tcW w:w="2569" w:type="dxa"/>
          </w:tcPr>
          <w:p w14:paraId="6597FF5D" w14:textId="77777777" w:rsidR="00456A4E" w:rsidRDefault="00456A4E" w:rsidP="004130A7">
            <w:pPr>
              <w:spacing w:after="0" w:line="240" w:lineRule="auto"/>
              <w:rPr>
                <w:sz w:val="24"/>
                <w:szCs w:val="24"/>
              </w:rPr>
            </w:pPr>
            <w:r>
              <w:rPr>
                <w:sz w:val="24"/>
                <w:szCs w:val="24"/>
              </w:rPr>
              <w:t>Evaluation</w:t>
            </w:r>
          </w:p>
        </w:tc>
        <w:tc>
          <w:tcPr>
            <w:tcW w:w="4586" w:type="dxa"/>
          </w:tcPr>
          <w:p w14:paraId="132C73AC" w14:textId="77777777" w:rsidR="00456A4E" w:rsidRDefault="00456A4E" w:rsidP="004130A7">
            <w:pPr>
              <w:spacing w:after="0" w:line="240" w:lineRule="auto"/>
              <w:rPr>
                <w:sz w:val="24"/>
                <w:szCs w:val="24"/>
              </w:rPr>
            </w:pPr>
            <w:r>
              <w:rPr>
                <w:sz w:val="24"/>
                <w:szCs w:val="24"/>
              </w:rPr>
              <w:t xml:space="preserve">                                1 2 3  </w:t>
            </w:r>
          </w:p>
        </w:tc>
      </w:tr>
      <w:tr w:rsidR="00456A4E" w14:paraId="478E9656" w14:textId="77777777" w:rsidTr="00456A4E">
        <w:tc>
          <w:tcPr>
            <w:tcW w:w="2569" w:type="dxa"/>
          </w:tcPr>
          <w:p w14:paraId="28CDCDC9" w14:textId="77777777" w:rsidR="00456A4E" w:rsidRDefault="00456A4E" w:rsidP="004130A7">
            <w:pPr>
              <w:spacing w:after="0" w:line="240" w:lineRule="auto"/>
              <w:rPr>
                <w:sz w:val="24"/>
                <w:szCs w:val="24"/>
              </w:rPr>
            </w:pPr>
            <w:r>
              <w:rPr>
                <w:sz w:val="24"/>
                <w:szCs w:val="24"/>
              </w:rPr>
              <w:t>Flexibility</w:t>
            </w:r>
          </w:p>
        </w:tc>
        <w:tc>
          <w:tcPr>
            <w:tcW w:w="4586" w:type="dxa"/>
          </w:tcPr>
          <w:p w14:paraId="7A5C7201" w14:textId="77777777" w:rsidR="00456A4E" w:rsidRDefault="00456A4E" w:rsidP="004130A7">
            <w:pPr>
              <w:tabs>
                <w:tab w:val="left" w:pos="1027"/>
              </w:tabs>
              <w:spacing w:after="0" w:line="240" w:lineRule="auto"/>
              <w:rPr>
                <w:sz w:val="24"/>
                <w:szCs w:val="24"/>
              </w:rPr>
            </w:pPr>
            <w:r>
              <w:rPr>
                <w:sz w:val="24"/>
                <w:szCs w:val="24"/>
              </w:rPr>
              <w:t xml:space="preserve">               1 2 3</w:t>
            </w:r>
          </w:p>
        </w:tc>
      </w:tr>
      <w:tr w:rsidR="00456A4E" w14:paraId="58E3737D" w14:textId="77777777" w:rsidTr="00456A4E">
        <w:tc>
          <w:tcPr>
            <w:tcW w:w="2569" w:type="dxa"/>
          </w:tcPr>
          <w:p w14:paraId="21DBF54E" w14:textId="77777777" w:rsidR="00456A4E" w:rsidRDefault="00456A4E" w:rsidP="004130A7">
            <w:pPr>
              <w:spacing w:after="0" w:line="240" w:lineRule="auto"/>
              <w:rPr>
                <w:sz w:val="24"/>
                <w:szCs w:val="24"/>
              </w:rPr>
            </w:pPr>
            <w:r>
              <w:rPr>
                <w:sz w:val="24"/>
                <w:szCs w:val="24"/>
              </w:rPr>
              <w:t>Human capital</w:t>
            </w:r>
          </w:p>
        </w:tc>
        <w:tc>
          <w:tcPr>
            <w:tcW w:w="4586" w:type="dxa"/>
          </w:tcPr>
          <w:p w14:paraId="0E5E760C" w14:textId="77777777" w:rsidR="00456A4E" w:rsidRDefault="00456A4E" w:rsidP="004130A7">
            <w:pPr>
              <w:spacing w:after="0" w:line="240" w:lineRule="auto"/>
              <w:rPr>
                <w:sz w:val="24"/>
                <w:szCs w:val="24"/>
              </w:rPr>
            </w:pPr>
            <w:r>
              <w:rPr>
                <w:sz w:val="24"/>
                <w:szCs w:val="24"/>
              </w:rPr>
              <w:t xml:space="preserve"> 3             1 2</w:t>
            </w:r>
          </w:p>
        </w:tc>
      </w:tr>
      <w:tr w:rsidR="00456A4E" w14:paraId="5E08260C" w14:textId="77777777" w:rsidTr="00456A4E">
        <w:tc>
          <w:tcPr>
            <w:tcW w:w="2569" w:type="dxa"/>
          </w:tcPr>
          <w:p w14:paraId="2AC7C24D" w14:textId="77777777" w:rsidR="00456A4E" w:rsidRDefault="00456A4E" w:rsidP="004130A7">
            <w:pPr>
              <w:spacing w:after="0" w:line="240" w:lineRule="auto"/>
              <w:rPr>
                <w:sz w:val="24"/>
                <w:szCs w:val="24"/>
              </w:rPr>
            </w:pPr>
            <w:r>
              <w:rPr>
                <w:sz w:val="24"/>
                <w:szCs w:val="24"/>
              </w:rPr>
              <w:t>Boundary management</w:t>
            </w:r>
          </w:p>
        </w:tc>
        <w:tc>
          <w:tcPr>
            <w:tcW w:w="4586" w:type="dxa"/>
          </w:tcPr>
          <w:p w14:paraId="4C75CB61" w14:textId="77777777" w:rsidR="00456A4E" w:rsidRDefault="00456A4E" w:rsidP="004130A7">
            <w:pPr>
              <w:keepNext/>
              <w:spacing w:after="0" w:line="240" w:lineRule="auto"/>
              <w:rPr>
                <w:sz w:val="24"/>
                <w:szCs w:val="24"/>
              </w:rPr>
            </w:pPr>
            <w:r>
              <w:rPr>
                <w:sz w:val="24"/>
                <w:szCs w:val="24"/>
              </w:rPr>
              <w:t xml:space="preserve"> 1                               2 3</w:t>
            </w:r>
          </w:p>
        </w:tc>
      </w:tr>
    </w:tbl>
    <w:p w14:paraId="36808353" w14:textId="6A37BADC" w:rsidR="00272012" w:rsidRPr="002B686E" w:rsidRDefault="00272012" w:rsidP="00272012">
      <w:pPr>
        <w:pStyle w:val="Caption"/>
        <w:spacing w:after="120" w:line="360" w:lineRule="auto"/>
      </w:pPr>
      <w:bookmarkStart w:id="263" w:name="_Toc531023150"/>
      <w:bookmarkStart w:id="264" w:name="_Toc536438911"/>
      <w:bookmarkStart w:id="265" w:name="_Toc31702086"/>
      <w:r w:rsidRPr="002B686E">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17</w:t>
      </w:r>
      <w:r w:rsidR="00233012">
        <w:rPr>
          <w:noProof/>
        </w:rPr>
        <w:fldChar w:fldCharType="end"/>
      </w:r>
      <w:r w:rsidRPr="002B686E">
        <w:t xml:space="preserve">. Plotted typology. </w:t>
      </w:r>
      <w:r>
        <w:t>BoR1.1</w:t>
      </w:r>
      <w:bookmarkEnd w:id="263"/>
      <w:bookmarkEnd w:id="264"/>
      <w:bookmarkEnd w:id="265"/>
    </w:p>
    <w:p w14:paraId="7B3ADF57" w14:textId="03F4F67E" w:rsidR="00272012" w:rsidRDefault="00731595" w:rsidP="00272012">
      <w:pPr>
        <w:pStyle w:val="Heading4"/>
      </w:pPr>
      <w:r>
        <w:t>Body of Research 1.2: ‘Treating Heart Failure’</w:t>
      </w:r>
      <w:r w:rsidR="00272012">
        <w:t xml:space="preserve">  </w:t>
      </w:r>
    </w:p>
    <w:p w14:paraId="41A1AADA" w14:textId="77777777" w:rsidR="00731595" w:rsidRDefault="00272012" w:rsidP="00272012">
      <w:pPr>
        <w:spacing w:after="120" w:line="360" w:lineRule="auto"/>
        <w:rPr>
          <w:sz w:val="24"/>
          <w:szCs w:val="24"/>
        </w:rPr>
      </w:pPr>
      <w:r w:rsidRPr="00FC33ED">
        <w:rPr>
          <w:sz w:val="24"/>
          <w:szCs w:val="24"/>
        </w:rPr>
        <w:t>Title</w:t>
      </w:r>
      <w:r>
        <w:rPr>
          <w:sz w:val="24"/>
          <w:szCs w:val="24"/>
        </w:rPr>
        <w:t>s</w:t>
      </w:r>
      <w:r w:rsidR="00731595">
        <w:rPr>
          <w:sz w:val="24"/>
          <w:szCs w:val="24"/>
        </w:rPr>
        <w:t xml:space="preserve"> of relevant REF Impact Case Studies</w:t>
      </w:r>
      <w:r w:rsidRPr="00FC33ED">
        <w:rPr>
          <w:sz w:val="24"/>
          <w:szCs w:val="24"/>
        </w:rPr>
        <w:t>:</w:t>
      </w:r>
      <w:r>
        <w:rPr>
          <w:sz w:val="24"/>
          <w:szCs w:val="24"/>
        </w:rPr>
        <w:t xml:space="preserve"> </w:t>
      </w:r>
      <w:r w:rsidRPr="00FC33ED">
        <w:rPr>
          <w:sz w:val="24"/>
          <w:szCs w:val="24"/>
        </w:rPr>
        <w:t xml:space="preserve"> </w:t>
      </w:r>
    </w:p>
    <w:p w14:paraId="1C9704CB" w14:textId="0A718FAE" w:rsidR="00272012" w:rsidRDefault="00272012" w:rsidP="00272012">
      <w:pPr>
        <w:spacing w:after="120" w:line="360" w:lineRule="auto"/>
        <w:rPr>
          <w:sz w:val="24"/>
          <w:szCs w:val="24"/>
        </w:rPr>
      </w:pPr>
      <w:r>
        <w:rPr>
          <w:sz w:val="24"/>
          <w:szCs w:val="24"/>
        </w:rPr>
        <w:t>‘Landmark advances in outcomes for patients with heart failure’</w:t>
      </w:r>
    </w:p>
    <w:p w14:paraId="689FA0B5" w14:textId="34AF0445" w:rsidR="00272012" w:rsidRDefault="00272012" w:rsidP="00272012">
      <w:pPr>
        <w:spacing w:after="120" w:line="360" w:lineRule="auto"/>
        <w:rPr>
          <w:sz w:val="24"/>
          <w:szCs w:val="24"/>
        </w:rPr>
      </w:pPr>
      <w:r>
        <w:rPr>
          <w:sz w:val="24"/>
          <w:szCs w:val="24"/>
        </w:rPr>
        <w:t>‘Transforming the treatment of atrial fibrillation’</w:t>
      </w:r>
    </w:p>
    <w:p w14:paraId="48D9ADF2" w14:textId="737345F1" w:rsidR="00272012" w:rsidRDefault="00272012" w:rsidP="00272012">
      <w:pPr>
        <w:spacing w:after="120" w:line="360" w:lineRule="auto"/>
        <w:rPr>
          <w:sz w:val="24"/>
          <w:szCs w:val="24"/>
        </w:rPr>
      </w:pPr>
      <w:r w:rsidRPr="00FC33ED">
        <w:rPr>
          <w:sz w:val="24"/>
          <w:szCs w:val="24"/>
          <w:u w:val="single"/>
        </w:rPr>
        <w:t>Phase 1.</w:t>
      </w:r>
      <w:r>
        <w:rPr>
          <w:sz w:val="24"/>
          <w:szCs w:val="24"/>
          <w:u w:val="single"/>
        </w:rPr>
        <w:t xml:space="preserve"> New methods, strategies and pharmaceutical treatments for heart failure </w:t>
      </w:r>
      <w:r>
        <w:rPr>
          <w:sz w:val="24"/>
          <w:szCs w:val="24"/>
        </w:rPr>
        <w:br/>
        <w:t>From the mid-1990s, a core of leading ICMS researchers, in collaboration with industrial scientists, commenced a broad range of trials of new methods, strategies and drugs for the diagnosis and treatment of heart failure. Although the main focus was the testing of new drug treatments, the programme of research was interested in improving the whole treatment experience, and this required collaboration with expert nurses specialising in care of heart failure patients.</w:t>
      </w:r>
    </w:p>
    <w:p w14:paraId="61F30836" w14:textId="77777777" w:rsidR="00272012" w:rsidRPr="00FC33ED" w:rsidRDefault="00272012" w:rsidP="00272012">
      <w:pPr>
        <w:spacing w:after="120" w:line="360" w:lineRule="auto"/>
        <w:rPr>
          <w:sz w:val="24"/>
          <w:szCs w:val="24"/>
          <w:u w:val="single"/>
        </w:rPr>
      </w:pPr>
      <w:r>
        <w:rPr>
          <w:sz w:val="24"/>
          <w:szCs w:val="24"/>
        </w:rPr>
        <w:t>As well as showing the broad effectiveness of these new treatments, the large-scale nature of the trials enabled the researchers to analyse how they benefited different kinds of patients to varying degrees, for example in terms of their age, gender and medical history. This latter, a focus on sub-groups based on medical history, is taken up further in Phase 2.</w:t>
      </w:r>
    </w:p>
    <w:p w14:paraId="438EDDA7" w14:textId="7ECA6A6A" w:rsidR="00272012" w:rsidRDefault="00272012" w:rsidP="00272012">
      <w:pPr>
        <w:spacing w:after="120" w:line="360" w:lineRule="auto"/>
        <w:rPr>
          <w:sz w:val="24"/>
          <w:szCs w:val="24"/>
        </w:rPr>
      </w:pPr>
      <w:r w:rsidRPr="00FC33ED">
        <w:rPr>
          <w:sz w:val="24"/>
          <w:szCs w:val="24"/>
          <w:u w:val="single"/>
        </w:rPr>
        <w:t>Phase 2.</w:t>
      </w:r>
      <w:r>
        <w:rPr>
          <w:sz w:val="24"/>
          <w:szCs w:val="24"/>
          <w:u w:val="single"/>
        </w:rPr>
        <w:t xml:space="preserve"> Focusing on at-risk sub-populations and extending recommendations of medicines </w:t>
      </w:r>
      <w:r w:rsidRPr="00FC33ED">
        <w:rPr>
          <w:sz w:val="24"/>
          <w:szCs w:val="24"/>
          <w:u w:val="single"/>
        </w:rPr>
        <w:t xml:space="preserve"> </w:t>
      </w:r>
      <w:r>
        <w:rPr>
          <w:sz w:val="24"/>
          <w:szCs w:val="24"/>
        </w:rPr>
        <w:br/>
        <w:t>Generally, heart failure is associated with high cholesterol and/or blood pressure. However, some patients may have unrelated medical histories or conditions which put them at greater risk of heart failure despite having normal levels of cholesterol and blood pressure. This raises the question of whether the most effective treatments for heart failure caused by cholesterol or blood pressure are the same for heart failure caused by unrelated medical conditions. Phase 2 relates to ICMS research throughout the 2000s which focuses on one major such condition, atrial fibrillation (AF), a heart rhythm disorder, which had been found to increase risk of heart failure for normal cholesterol level patients.</w:t>
      </w:r>
    </w:p>
    <w:p w14:paraId="5ADA27EF" w14:textId="77777777" w:rsidR="00272012" w:rsidRPr="007D7C95" w:rsidRDefault="00272012" w:rsidP="00272012">
      <w:pPr>
        <w:spacing w:after="120" w:line="360" w:lineRule="auto"/>
        <w:rPr>
          <w:sz w:val="24"/>
          <w:szCs w:val="24"/>
        </w:rPr>
      </w:pPr>
      <w:r>
        <w:rPr>
          <w:sz w:val="24"/>
          <w:szCs w:val="24"/>
        </w:rPr>
        <w:t xml:space="preserve">Glasgow researchers either led or collaborated on several large, industry-sponsored randomised controlled trials of treatments for patients with AF who have suffered heart failure or heart attack. Treatments proven in these trials have been recommended in major guidelines globally. </w:t>
      </w:r>
    </w:p>
    <w:p w14:paraId="7E3AD49C" w14:textId="50281A09" w:rsidR="00272012" w:rsidRDefault="00272012" w:rsidP="00272012">
      <w:pPr>
        <w:spacing w:after="120" w:line="360" w:lineRule="auto"/>
        <w:rPr>
          <w:sz w:val="24"/>
          <w:szCs w:val="24"/>
        </w:rPr>
      </w:pPr>
      <w:r w:rsidRPr="00FC33ED">
        <w:rPr>
          <w:sz w:val="24"/>
          <w:szCs w:val="24"/>
          <w:u w:val="single"/>
        </w:rPr>
        <w:t>Phase 3.</w:t>
      </w:r>
      <w:r>
        <w:rPr>
          <w:sz w:val="24"/>
          <w:szCs w:val="24"/>
          <w:u w:val="single"/>
        </w:rPr>
        <w:t xml:space="preserve"> Addressing concerns around drug treatments and testing non-drug alternatives</w:t>
      </w:r>
      <w:r>
        <w:rPr>
          <w:sz w:val="24"/>
          <w:szCs w:val="24"/>
        </w:rPr>
        <w:br/>
        <w:t xml:space="preserve">By the late 2000s, drug treatments had become standard, but some studies had shown adverse effects on AF patients. There was thus emerging interest in testing the effectiveness of non-pharmaceutical alternative treatments, such as ablation. Ablation aims to physically destroy those areas of the heart or surrounding area which are responsible for AF symptoms. This is achieved by subjecting the affected area to either high or low temperatures, destroying the area such that it is prevented from sending electrical impulses to the heart, thereby bypassing the arrhythmia which the affected area was previously causing. In a government-funded study, ICMS researchers, in collaboration with a local Glasgow hospital, tested the effectiveness of ablation, finding that it was in fact less effective and less safe than standard drug treatments. This reinforced the value of drugs trials and related analysis conducted in Phases 1 and 2. </w:t>
      </w:r>
    </w:p>
    <w:tbl>
      <w:tblPr>
        <w:tblW w:w="7155" w:type="dxa"/>
        <w:tblLook w:val="04A0" w:firstRow="1" w:lastRow="0" w:firstColumn="1" w:lastColumn="0" w:noHBand="0" w:noVBand="1"/>
      </w:tblPr>
      <w:tblGrid>
        <w:gridCol w:w="2569"/>
        <w:gridCol w:w="4586"/>
      </w:tblGrid>
      <w:tr w:rsidR="00683039" w14:paraId="5CB0F2B2" w14:textId="77777777" w:rsidTr="00683039">
        <w:tc>
          <w:tcPr>
            <w:tcW w:w="2569" w:type="dxa"/>
            <w:tcBorders>
              <w:top w:val="single" w:sz="4" w:space="0" w:color="auto"/>
              <w:left w:val="single" w:sz="4" w:space="0" w:color="auto"/>
              <w:bottom w:val="single" w:sz="4" w:space="0" w:color="auto"/>
              <w:right w:val="single" w:sz="4" w:space="0" w:color="auto"/>
            </w:tcBorders>
          </w:tcPr>
          <w:p w14:paraId="15C106E2" w14:textId="64B2D7FA" w:rsidR="00683039" w:rsidRPr="002B4060" w:rsidRDefault="00683039" w:rsidP="00683039">
            <w:pPr>
              <w:spacing w:after="0" w:line="240" w:lineRule="auto"/>
              <w:rPr>
                <w:b/>
                <w:sz w:val="24"/>
                <w:szCs w:val="24"/>
              </w:rPr>
            </w:pPr>
            <w:r w:rsidRPr="002B4060">
              <w:rPr>
                <w:b/>
                <w:sz w:val="24"/>
                <w:szCs w:val="24"/>
              </w:rPr>
              <w:t>Attribute</w:t>
            </w:r>
            <w:r>
              <w:rPr>
                <w:b/>
                <w:sz w:val="24"/>
                <w:szCs w:val="24"/>
              </w:rPr>
              <w:t>/activity</w:t>
            </w:r>
          </w:p>
        </w:tc>
        <w:tc>
          <w:tcPr>
            <w:tcW w:w="4586" w:type="dxa"/>
            <w:tcBorders>
              <w:top w:val="single" w:sz="4" w:space="0" w:color="auto"/>
              <w:left w:val="single" w:sz="4" w:space="0" w:color="auto"/>
              <w:bottom w:val="single" w:sz="4" w:space="0" w:color="auto"/>
              <w:right w:val="single" w:sz="4" w:space="0" w:color="auto"/>
            </w:tcBorders>
          </w:tcPr>
          <w:p w14:paraId="77A6963A" w14:textId="77777777" w:rsidR="00683039" w:rsidRPr="00B8594F" w:rsidRDefault="00683039" w:rsidP="00683039">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77C85D51" w14:textId="4CDE1BDE" w:rsidR="00683039" w:rsidRPr="00B8594F" w:rsidRDefault="00683039" w:rsidP="00683039">
            <w:pPr>
              <w:spacing w:after="0" w:line="240" w:lineRule="auto"/>
              <w:jc w:val="center"/>
              <w:rPr>
                <w:b/>
                <w:sz w:val="24"/>
                <w:szCs w:val="24"/>
              </w:rPr>
            </w:pPr>
            <w:r w:rsidRPr="00B8594F">
              <w:rPr>
                <w:b/>
                <w:sz w:val="24"/>
                <w:szCs w:val="24"/>
              </w:rPr>
              <w:t>1               2               3               4               5</w:t>
            </w:r>
          </w:p>
        </w:tc>
      </w:tr>
      <w:tr w:rsidR="00683039" w14:paraId="117E6A08" w14:textId="77777777" w:rsidTr="00683039">
        <w:tc>
          <w:tcPr>
            <w:tcW w:w="2569" w:type="dxa"/>
            <w:tcBorders>
              <w:top w:val="single" w:sz="4" w:space="0" w:color="auto"/>
              <w:left w:val="single" w:sz="4" w:space="0" w:color="auto"/>
              <w:bottom w:val="single" w:sz="4" w:space="0" w:color="auto"/>
              <w:right w:val="single" w:sz="4" w:space="0" w:color="auto"/>
            </w:tcBorders>
          </w:tcPr>
          <w:p w14:paraId="50D7B56D" w14:textId="77777777" w:rsidR="00683039" w:rsidRDefault="00683039" w:rsidP="004130A7">
            <w:pPr>
              <w:spacing w:after="0" w:line="240" w:lineRule="auto"/>
              <w:rPr>
                <w:sz w:val="24"/>
                <w:szCs w:val="24"/>
              </w:rPr>
            </w:pPr>
            <w:r>
              <w:rPr>
                <w:sz w:val="24"/>
                <w:szCs w:val="24"/>
              </w:rPr>
              <w:t>Expertise</w:t>
            </w:r>
          </w:p>
        </w:tc>
        <w:tc>
          <w:tcPr>
            <w:tcW w:w="4586" w:type="dxa"/>
            <w:tcBorders>
              <w:top w:val="single" w:sz="4" w:space="0" w:color="auto"/>
              <w:left w:val="single" w:sz="4" w:space="0" w:color="auto"/>
              <w:bottom w:val="single" w:sz="4" w:space="0" w:color="auto"/>
              <w:right w:val="single" w:sz="4" w:space="0" w:color="auto"/>
            </w:tcBorders>
          </w:tcPr>
          <w:p w14:paraId="7E58032A" w14:textId="77777777" w:rsidR="00683039" w:rsidRDefault="00683039" w:rsidP="004130A7">
            <w:pPr>
              <w:spacing w:after="0" w:line="240" w:lineRule="auto"/>
              <w:rPr>
                <w:sz w:val="24"/>
                <w:szCs w:val="24"/>
              </w:rPr>
            </w:pPr>
            <w:r>
              <w:rPr>
                <w:sz w:val="24"/>
                <w:szCs w:val="24"/>
              </w:rPr>
              <w:t xml:space="preserve">                 2 3             1</w:t>
            </w:r>
          </w:p>
        </w:tc>
      </w:tr>
      <w:tr w:rsidR="00683039" w14:paraId="7955234D" w14:textId="77777777" w:rsidTr="00683039">
        <w:tc>
          <w:tcPr>
            <w:tcW w:w="2569" w:type="dxa"/>
            <w:tcBorders>
              <w:top w:val="single" w:sz="4" w:space="0" w:color="auto"/>
              <w:left w:val="single" w:sz="4" w:space="0" w:color="auto"/>
              <w:bottom w:val="single" w:sz="4" w:space="0" w:color="auto"/>
              <w:right w:val="single" w:sz="4" w:space="0" w:color="auto"/>
            </w:tcBorders>
          </w:tcPr>
          <w:p w14:paraId="2692C07B" w14:textId="77777777" w:rsidR="00683039" w:rsidRDefault="00683039" w:rsidP="004130A7">
            <w:pPr>
              <w:spacing w:after="0" w:line="240" w:lineRule="auto"/>
              <w:rPr>
                <w:sz w:val="24"/>
                <w:szCs w:val="24"/>
              </w:rPr>
            </w:pPr>
            <w:r>
              <w:rPr>
                <w:sz w:val="24"/>
                <w:szCs w:val="24"/>
              </w:rPr>
              <w:t>Relevance</w:t>
            </w:r>
          </w:p>
        </w:tc>
        <w:tc>
          <w:tcPr>
            <w:tcW w:w="4586" w:type="dxa"/>
            <w:tcBorders>
              <w:top w:val="single" w:sz="4" w:space="0" w:color="auto"/>
              <w:left w:val="single" w:sz="4" w:space="0" w:color="auto"/>
              <w:bottom w:val="single" w:sz="4" w:space="0" w:color="auto"/>
              <w:right w:val="single" w:sz="4" w:space="0" w:color="auto"/>
            </w:tcBorders>
          </w:tcPr>
          <w:p w14:paraId="66EEFC62" w14:textId="77777777" w:rsidR="00683039" w:rsidRDefault="00683039" w:rsidP="004130A7">
            <w:pPr>
              <w:spacing w:after="0" w:line="240" w:lineRule="auto"/>
              <w:rPr>
                <w:sz w:val="24"/>
                <w:szCs w:val="24"/>
              </w:rPr>
            </w:pPr>
            <w:r>
              <w:rPr>
                <w:sz w:val="24"/>
                <w:szCs w:val="24"/>
              </w:rPr>
              <w:t xml:space="preserve">                                   1                2               3</w:t>
            </w:r>
          </w:p>
        </w:tc>
      </w:tr>
      <w:tr w:rsidR="00683039" w14:paraId="218D541C" w14:textId="77777777" w:rsidTr="00683039">
        <w:tc>
          <w:tcPr>
            <w:tcW w:w="2569" w:type="dxa"/>
            <w:tcBorders>
              <w:top w:val="single" w:sz="4" w:space="0" w:color="auto"/>
              <w:left w:val="single" w:sz="4" w:space="0" w:color="auto"/>
              <w:bottom w:val="single" w:sz="4" w:space="0" w:color="auto"/>
              <w:right w:val="single" w:sz="4" w:space="0" w:color="auto"/>
            </w:tcBorders>
          </w:tcPr>
          <w:p w14:paraId="4FA85572" w14:textId="77777777" w:rsidR="00683039" w:rsidRDefault="00683039" w:rsidP="004130A7">
            <w:pPr>
              <w:spacing w:after="0" w:line="240" w:lineRule="auto"/>
              <w:rPr>
                <w:sz w:val="24"/>
                <w:szCs w:val="24"/>
              </w:rPr>
            </w:pPr>
            <w:r>
              <w:rPr>
                <w:sz w:val="24"/>
                <w:szCs w:val="24"/>
              </w:rPr>
              <w:t>Disciplinary focus</w:t>
            </w:r>
          </w:p>
        </w:tc>
        <w:tc>
          <w:tcPr>
            <w:tcW w:w="4586" w:type="dxa"/>
            <w:tcBorders>
              <w:top w:val="single" w:sz="4" w:space="0" w:color="auto"/>
              <w:left w:val="single" w:sz="4" w:space="0" w:color="auto"/>
              <w:bottom w:val="single" w:sz="4" w:space="0" w:color="auto"/>
              <w:right w:val="single" w:sz="4" w:space="0" w:color="auto"/>
            </w:tcBorders>
          </w:tcPr>
          <w:p w14:paraId="07E2C432" w14:textId="77777777" w:rsidR="00683039" w:rsidRDefault="00683039" w:rsidP="004130A7">
            <w:pPr>
              <w:spacing w:after="0" w:line="240" w:lineRule="auto"/>
              <w:rPr>
                <w:sz w:val="24"/>
                <w:szCs w:val="24"/>
              </w:rPr>
            </w:pPr>
            <w:r>
              <w:rPr>
                <w:sz w:val="24"/>
                <w:szCs w:val="24"/>
              </w:rPr>
              <w:t xml:space="preserve">                1 2 3</w:t>
            </w:r>
          </w:p>
        </w:tc>
      </w:tr>
      <w:tr w:rsidR="00683039" w14:paraId="4024693E" w14:textId="77777777" w:rsidTr="00683039">
        <w:tc>
          <w:tcPr>
            <w:tcW w:w="2569" w:type="dxa"/>
            <w:tcBorders>
              <w:top w:val="single" w:sz="4" w:space="0" w:color="auto"/>
              <w:left w:val="single" w:sz="4" w:space="0" w:color="auto"/>
              <w:bottom w:val="single" w:sz="4" w:space="0" w:color="auto"/>
              <w:right w:val="single" w:sz="4" w:space="0" w:color="auto"/>
            </w:tcBorders>
          </w:tcPr>
          <w:p w14:paraId="4EE2A439" w14:textId="77777777" w:rsidR="00683039" w:rsidRDefault="00683039" w:rsidP="004130A7">
            <w:pPr>
              <w:spacing w:after="0" w:line="240" w:lineRule="auto"/>
              <w:rPr>
                <w:sz w:val="24"/>
                <w:szCs w:val="24"/>
              </w:rPr>
            </w:pPr>
            <w:r>
              <w:rPr>
                <w:sz w:val="24"/>
                <w:szCs w:val="24"/>
              </w:rPr>
              <w:t>Uncertainty</w:t>
            </w:r>
          </w:p>
        </w:tc>
        <w:tc>
          <w:tcPr>
            <w:tcW w:w="4586" w:type="dxa"/>
            <w:tcBorders>
              <w:top w:val="single" w:sz="4" w:space="0" w:color="auto"/>
              <w:left w:val="single" w:sz="4" w:space="0" w:color="auto"/>
              <w:bottom w:val="single" w:sz="4" w:space="0" w:color="auto"/>
              <w:right w:val="single" w:sz="4" w:space="0" w:color="auto"/>
            </w:tcBorders>
          </w:tcPr>
          <w:p w14:paraId="67C3085B" w14:textId="77777777" w:rsidR="00683039" w:rsidRDefault="00683039" w:rsidP="004130A7">
            <w:pPr>
              <w:tabs>
                <w:tab w:val="left" w:pos="1002"/>
              </w:tabs>
              <w:spacing w:after="0" w:line="240" w:lineRule="auto"/>
              <w:rPr>
                <w:sz w:val="24"/>
                <w:szCs w:val="24"/>
              </w:rPr>
            </w:pPr>
            <w:r>
              <w:rPr>
                <w:sz w:val="24"/>
                <w:szCs w:val="24"/>
              </w:rPr>
              <w:t xml:space="preserve">                1 2 3</w:t>
            </w:r>
          </w:p>
        </w:tc>
      </w:tr>
      <w:tr w:rsidR="00683039" w14:paraId="42D403E0" w14:textId="77777777" w:rsidTr="00683039">
        <w:tc>
          <w:tcPr>
            <w:tcW w:w="2569" w:type="dxa"/>
            <w:tcBorders>
              <w:top w:val="single" w:sz="4" w:space="0" w:color="auto"/>
              <w:left w:val="single" w:sz="4" w:space="0" w:color="auto"/>
              <w:bottom w:val="single" w:sz="4" w:space="0" w:color="auto"/>
              <w:right w:val="single" w:sz="4" w:space="0" w:color="auto"/>
            </w:tcBorders>
          </w:tcPr>
          <w:p w14:paraId="5273911E" w14:textId="77777777" w:rsidR="00683039" w:rsidRDefault="00683039" w:rsidP="004130A7">
            <w:pPr>
              <w:spacing w:after="0" w:line="240" w:lineRule="auto"/>
              <w:rPr>
                <w:sz w:val="24"/>
                <w:szCs w:val="24"/>
              </w:rPr>
            </w:pPr>
            <w:r>
              <w:rPr>
                <w:sz w:val="24"/>
                <w:szCs w:val="24"/>
              </w:rPr>
              <w:t>Goals</w:t>
            </w:r>
          </w:p>
        </w:tc>
        <w:tc>
          <w:tcPr>
            <w:tcW w:w="4586" w:type="dxa"/>
            <w:tcBorders>
              <w:top w:val="single" w:sz="4" w:space="0" w:color="auto"/>
              <w:left w:val="single" w:sz="4" w:space="0" w:color="auto"/>
              <w:bottom w:val="single" w:sz="4" w:space="0" w:color="auto"/>
              <w:right w:val="single" w:sz="4" w:space="0" w:color="auto"/>
            </w:tcBorders>
          </w:tcPr>
          <w:p w14:paraId="36930FDB" w14:textId="77777777" w:rsidR="00683039" w:rsidRDefault="00683039" w:rsidP="004130A7">
            <w:pPr>
              <w:spacing w:after="0" w:line="240" w:lineRule="auto"/>
              <w:rPr>
                <w:sz w:val="24"/>
                <w:szCs w:val="24"/>
              </w:rPr>
            </w:pPr>
            <w:r>
              <w:rPr>
                <w:sz w:val="24"/>
                <w:szCs w:val="24"/>
              </w:rPr>
              <w:t xml:space="preserve">                                                  1 2 3   </w:t>
            </w:r>
          </w:p>
        </w:tc>
      </w:tr>
      <w:tr w:rsidR="00683039" w14:paraId="6D125958" w14:textId="77777777" w:rsidTr="00683039">
        <w:tc>
          <w:tcPr>
            <w:tcW w:w="2569" w:type="dxa"/>
            <w:tcBorders>
              <w:top w:val="single" w:sz="4" w:space="0" w:color="auto"/>
              <w:left w:val="single" w:sz="4" w:space="0" w:color="auto"/>
              <w:bottom w:val="single" w:sz="4" w:space="0" w:color="auto"/>
              <w:right w:val="single" w:sz="4" w:space="0" w:color="auto"/>
            </w:tcBorders>
          </w:tcPr>
          <w:p w14:paraId="178D4BAB" w14:textId="77777777" w:rsidR="00683039" w:rsidRDefault="00683039" w:rsidP="004130A7">
            <w:pPr>
              <w:spacing w:after="0" w:line="240" w:lineRule="auto"/>
              <w:rPr>
                <w:sz w:val="24"/>
                <w:szCs w:val="24"/>
              </w:rPr>
            </w:pPr>
            <w:r>
              <w:rPr>
                <w:sz w:val="24"/>
                <w:szCs w:val="24"/>
              </w:rPr>
              <w:t>Learning</w:t>
            </w:r>
          </w:p>
        </w:tc>
        <w:tc>
          <w:tcPr>
            <w:tcW w:w="4586" w:type="dxa"/>
            <w:tcBorders>
              <w:top w:val="single" w:sz="4" w:space="0" w:color="auto"/>
              <w:left w:val="single" w:sz="4" w:space="0" w:color="auto"/>
              <w:bottom w:val="single" w:sz="4" w:space="0" w:color="auto"/>
              <w:right w:val="single" w:sz="4" w:space="0" w:color="auto"/>
            </w:tcBorders>
          </w:tcPr>
          <w:p w14:paraId="229C9BD1" w14:textId="77777777" w:rsidR="00683039" w:rsidRDefault="00683039" w:rsidP="004130A7">
            <w:pPr>
              <w:spacing w:after="0" w:line="240" w:lineRule="auto"/>
              <w:rPr>
                <w:sz w:val="24"/>
                <w:szCs w:val="24"/>
              </w:rPr>
            </w:pPr>
            <w:r>
              <w:rPr>
                <w:sz w:val="24"/>
                <w:szCs w:val="24"/>
              </w:rPr>
              <w:t xml:space="preserve">1 2 3   </w:t>
            </w:r>
          </w:p>
        </w:tc>
      </w:tr>
      <w:tr w:rsidR="00683039" w14:paraId="2A1B0E17" w14:textId="77777777" w:rsidTr="00683039">
        <w:tc>
          <w:tcPr>
            <w:tcW w:w="2569" w:type="dxa"/>
            <w:tcBorders>
              <w:top w:val="single" w:sz="4" w:space="0" w:color="auto"/>
              <w:left w:val="single" w:sz="4" w:space="0" w:color="auto"/>
              <w:bottom w:val="single" w:sz="4" w:space="0" w:color="auto"/>
              <w:right w:val="single" w:sz="4" w:space="0" w:color="auto"/>
            </w:tcBorders>
          </w:tcPr>
          <w:p w14:paraId="6B892987" w14:textId="77777777" w:rsidR="00683039" w:rsidRDefault="00683039" w:rsidP="004130A7">
            <w:pPr>
              <w:spacing w:after="0" w:line="240" w:lineRule="auto"/>
              <w:rPr>
                <w:sz w:val="24"/>
                <w:szCs w:val="24"/>
              </w:rPr>
            </w:pPr>
            <w:r>
              <w:rPr>
                <w:sz w:val="24"/>
                <w:szCs w:val="24"/>
              </w:rPr>
              <w:t>Knowledge exchange</w:t>
            </w:r>
          </w:p>
        </w:tc>
        <w:tc>
          <w:tcPr>
            <w:tcW w:w="4586" w:type="dxa"/>
            <w:tcBorders>
              <w:top w:val="single" w:sz="4" w:space="0" w:color="auto"/>
              <w:left w:val="single" w:sz="4" w:space="0" w:color="auto"/>
              <w:bottom w:val="single" w:sz="4" w:space="0" w:color="auto"/>
              <w:right w:val="single" w:sz="4" w:space="0" w:color="auto"/>
            </w:tcBorders>
          </w:tcPr>
          <w:p w14:paraId="080B0713" w14:textId="77777777" w:rsidR="00683039" w:rsidRDefault="00683039" w:rsidP="004130A7">
            <w:pPr>
              <w:spacing w:after="0" w:line="240" w:lineRule="auto"/>
              <w:rPr>
                <w:sz w:val="24"/>
                <w:szCs w:val="24"/>
              </w:rPr>
            </w:pPr>
            <w:r>
              <w:rPr>
                <w:sz w:val="24"/>
                <w:szCs w:val="24"/>
              </w:rPr>
              <w:t xml:space="preserve">                                1 2 3   </w:t>
            </w:r>
          </w:p>
        </w:tc>
      </w:tr>
      <w:tr w:rsidR="00683039" w14:paraId="6594FA01" w14:textId="77777777" w:rsidTr="00683039">
        <w:tc>
          <w:tcPr>
            <w:tcW w:w="2569" w:type="dxa"/>
            <w:tcBorders>
              <w:top w:val="single" w:sz="4" w:space="0" w:color="auto"/>
              <w:left w:val="single" w:sz="4" w:space="0" w:color="auto"/>
              <w:bottom w:val="single" w:sz="4" w:space="0" w:color="auto"/>
              <w:right w:val="single" w:sz="4" w:space="0" w:color="auto"/>
            </w:tcBorders>
          </w:tcPr>
          <w:p w14:paraId="51A03A97" w14:textId="77777777" w:rsidR="00683039" w:rsidRDefault="00683039" w:rsidP="004130A7">
            <w:pPr>
              <w:spacing w:after="0" w:line="240" w:lineRule="auto"/>
              <w:rPr>
                <w:sz w:val="24"/>
                <w:szCs w:val="24"/>
              </w:rPr>
            </w:pPr>
            <w:r>
              <w:rPr>
                <w:sz w:val="24"/>
                <w:szCs w:val="24"/>
              </w:rPr>
              <w:t>Network</w:t>
            </w:r>
          </w:p>
        </w:tc>
        <w:tc>
          <w:tcPr>
            <w:tcW w:w="4586" w:type="dxa"/>
            <w:tcBorders>
              <w:top w:val="single" w:sz="4" w:space="0" w:color="auto"/>
              <w:left w:val="single" w:sz="4" w:space="0" w:color="auto"/>
              <w:bottom w:val="single" w:sz="4" w:space="0" w:color="auto"/>
              <w:right w:val="single" w:sz="4" w:space="0" w:color="auto"/>
            </w:tcBorders>
          </w:tcPr>
          <w:p w14:paraId="0AF49F6E" w14:textId="77777777" w:rsidR="00683039" w:rsidRDefault="00683039" w:rsidP="004130A7">
            <w:pPr>
              <w:spacing w:after="0" w:line="240" w:lineRule="auto"/>
              <w:rPr>
                <w:sz w:val="24"/>
                <w:szCs w:val="24"/>
              </w:rPr>
            </w:pPr>
            <w:r>
              <w:rPr>
                <w:sz w:val="24"/>
                <w:szCs w:val="24"/>
              </w:rPr>
              <w:t xml:space="preserve">                                  2 3              1</w:t>
            </w:r>
          </w:p>
        </w:tc>
      </w:tr>
      <w:tr w:rsidR="00683039" w14:paraId="1FEE4468" w14:textId="77777777" w:rsidTr="00683039">
        <w:tc>
          <w:tcPr>
            <w:tcW w:w="2569" w:type="dxa"/>
            <w:tcBorders>
              <w:top w:val="single" w:sz="4" w:space="0" w:color="auto"/>
              <w:left w:val="single" w:sz="4" w:space="0" w:color="auto"/>
              <w:bottom w:val="single" w:sz="4" w:space="0" w:color="auto"/>
              <w:right w:val="single" w:sz="4" w:space="0" w:color="auto"/>
            </w:tcBorders>
          </w:tcPr>
          <w:p w14:paraId="221B5DC5" w14:textId="77777777" w:rsidR="00683039" w:rsidRDefault="00683039" w:rsidP="004130A7">
            <w:pPr>
              <w:spacing w:after="0" w:line="240" w:lineRule="auto"/>
              <w:rPr>
                <w:sz w:val="24"/>
                <w:szCs w:val="24"/>
              </w:rPr>
            </w:pPr>
            <w:r>
              <w:rPr>
                <w:sz w:val="24"/>
                <w:szCs w:val="24"/>
              </w:rPr>
              <w:t>Social capital</w:t>
            </w:r>
          </w:p>
        </w:tc>
        <w:tc>
          <w:tcPr>
            <w:tcW w:w="4586" w:type="dxa"/>
            <w:tcBorders>
              <w:top w:val="single" w:sz="4" w:space="0" w:color="auto"/>
              <w:left w:val="single" w:sz="4" w:space="0" w:color="auto"/>
              <w:bottom w:val="single" w:sz="4" w:space="0" w:color="auto"/>
              <w:right w:val="single" w:sz="4" w:space="0" w:color="auto"/>
            </w:tcBorders>
          </w:tcPr>
          <w:p w14:paraId="0EE91C45" w14:textId="77777777" w:rsidR="00683039" w:rsidRDefault="00683039" w:rsidP="004130A7">
            <w:pPr>
              <w:tabs>
                <w:tab w:val="left" w:pos="1240"/>
              </w:tabs>
              <w:spacing w:after="0" w:line="240" w:lineRule="auto"/>
              <w:rPr>
                <w:sz w:val="24"/>
                <w:szCs w:val="24"/>
              </w:rPr>
            </w:pPr>
            <w:r>
              <w:rPr>
                <w:sz w:val="24"/>
                <w:szCs w:val="24"/>
              </w:rPr>
              <w:t xml:space="preserve">                1 2 3</w:t>
            </w:r>
          </w:p>
        </w:tc>
      </w:tr>
      <w:tr w:rsidR="00683039" w14:paraId="72DC6671" w14:textId="77777777" w:rsidTr="00683039">
        <w:tc>
          <w:tcPr>
            <w:tcW w:w="2569" w:type="dxa"/>
            <w:tcBorders>
              <w:top w:val="single" w:sz="4" w:space="0" w:color="auto"/>
              <w:left w:val="single" w:sz="4" w:space="0" w:color="auto"/>
              <w:bottom w:val="single" w:sz="4" w:space="0" w:color="auto"/>
              <w:right w:val="single" w:sz="4" w:space="0" w:color="auto"/>
            </w:tcBorders>
          </w:tcPr>
          <w:p w14:paraId="5FB984C8" w14:textId="77777777" w:rsidR="00683039" w:rsidRDefault="00683039" w:rsidP="004130A7">
            <w:pPr>
              <w:spacing w:after="0" w:line="240" w:lineRule="auto"/>
              <w:rPr>
                <w:sz w:val="24"/>
                <w:szCs w:val="24"/>
              </w:rPr>
            </w:pPr>
            <w:r>
              <w:rPr>
                <w:sz w:val="24"/>
                <w:szCs w:val="24"/>
              </w:rPr>
              <w:t>Accessibility</w:t>
            </w:r>
          </w:p>
        </w:tc>
        <w:tc>
          <w:tcPr>
            <w:tcW w:w="4586" w:type="dxa"/>
            <w:tcBorders>
              <w:top w:val="single" w:sz="4" w:space="0" w:color="auto"/>
              <w:left w:val="single" w:sz="4" w:space="0" w:color="auto"/>
              <w:bottom w:val="single" w:sz="4" w:space="0" w:color="auto"/>
              <w:right w:val="single" w:sz="4" w:space="0" w:color="auto"/>
            </w:tcBorders>
          </w:tcPr>
          <w:p w14:paraId="6B27D9D3" w14:textId="77777777" w:rsidR="00683039" w:rsidRDefault="00683039" w:rsidP="004130A7">
            <w:pPr>
              <w:spacing w:after="0" w:line="240" w:lineRule="auto"/>
              <w:rPr>
                <w:sz w:val="24"/>
                <w:szCs w:val="24"/>
              </w:rPr>
            </w:pPr>
            <w:r>
              <w:rPr>
                <w:sz w:val="24"/>
                <w:szCs w:val="24"/>
              </w:rPr>
              <w:t xml:space="preserve">                                1 2 3</w:t>
            </w:r>
          </w:p>
        </w:tc>
      </w:tr>
      <w:tr w:rsidR="00683039" w14:paraId="559BD455" w14:textId="77777777" w:rsidTr="00683039">
        <w:tc>
          <w:tcPr>
            <w:tcW w:w="2569" w:type="dxa"/>
            <w:tcBorders>
              <w:top w:val="single" w:sz="4" w:space="0" w:color="auto"/>
              <w:left w:val="single" w:sz="4" w:space="0" w:color="auto"/>
              <w:bottom w:val="single" w:sz="4" w:space="0" w:color="auto"/>
              <w:right w:val="single" w:sz="4" w:space="0" w:color="auto"/>
            </w:tcBorders>
          </w:tcPr>
          <w:p w14:paraId="629D2878" w14:textId="77777777" w:rsidR="00683039" w:rsidRDefault="00683039" w:rsidP="004130A7">
            <w:pPr>
              <w:spacing w:after="0" w:line="240" w:lineRule="auto"/>
              <w:rPr>
                <w:sz w:val="24"/>
                <w:szCs w:val="24"/>
              </w:rPr>
            </w:pPr>
            <w:r>
              <w:rPr>
                <w:sz w:val="24"/>
                <w:szCs w:val="24"/>
              </w:rPr>
              <w:t>Outputs and outcomes</w:t>
            </w:r>
          </w:p>
        </w:tc>
        <w:tc>
          <w:tcPr>
            <w:tcW w:w="4586" w:type="dxa"/>
            <w:tcBorders>
              <w:top w:val="single" w:sz="4" w:space="0" w:color="auto"/>
              <w:left w:val="single" w:sz="4" w:space="0" w:color="auto"/>
              <w:bottom w:val="single" w:sz="4" w:space="0" w:color="auto"/>
              <w:right w:val="single" w:sz="4" w:space="0" w:color="auto"/>
            </w:tcBorders>
          </w:tcPr>
          <w:p w14:paraId="42266274" w14:textId="77777777" w:rsidR="00683039" w:rsidRDefault="00683039" w:rsidP="004130A7">
            <w:pPr>
              <w:spacing w:after="0" w:line="240" w:lineRule="auto"/>
              <w:rPr>
                <w:sz w:val="24"/>
                <w:szCs w:val="24"/>
              </w:rPr>
            </w:pPr>
            <w:r>
              <w:rPr>
                <w:sz w:val="24"/>
                <w:szCs w:val="24"/>
              </w:rPr>
              <w:t xml:space="preserve">                                                  1 2 3</w:t>
            </w:r>
          </w:p>
        </w:tc>
      </w:tr>
      <w:tr w:rsidR="00683039" w14:paraId="6AB37B7F" w14:textId="77777777" w:rsidTr="00683039">
        <w:tc>
          <w:tcPr>
            <w:tcW w:w="2569" w:type="dxa"/>
            <w:tcBorders>
              <w:top w:val="single" w:sz="4" w:space="0" w:color="auto"/>
              <w:left w:val="single" w:sz="4" w:space="0" w:color="auto"/>
              <w:bottom w:val="single" w:sz="4" w:space="0" w:color="auto"/>
              <w:right w:val="single" w:sz="4" w:space="0" w:color="auto"/>
            </w:tcBorders>
          </w:tcPr>
          <w:p w14:paraId="2D61C45B" w14:textId="77777777" w:rsidR="00683039" w:rsidRDefault="00683039" w:rsidP="004130A7">
            <w:pPr>
              <w:spacing w:after="0" w:line="240" w:lineRule="auto"/>
              <w:rPr>
                <w:sz w:val="24"/>
                <w:szCs w:val="24"/>
              </w:rPr>
            </w:pPr>
            <w:r>
              <w:rPr>
                <w:sz w:val="24"/>
                <w:szCs w:val="24"/>
              </w:rPr>
              <w:t>Evaluation</w:t>
            </w:r>
          </w:p>
        </w:tc>
        <w:tc>
          <w:tcPr>
            <w:tcW w:w="4586" w:type="dxa"/>
            <w:tcBorders>
              <w:top w:val="single" w:sz="4" w:space="0" w:color="auto"/>
              <w:left w:val="single" w:sz="4" w:space="0" w:color="auto"/>
              <w:bottom w:val="single" w:sz="4" w:space="0" w:color="auto"/>
              <w:right w:val="single" w:sz="4" w:space="0" w:color="auto"/>
            </w:tcBorders>
          </w:tcPr>
          <w:p w14:paraId="1AB69D0B" w14:textId="77777777" w:rsidR="00683039" w:rsidRDefault="00683039" w:rsidP="004130A7">
            <w:pPr>
              <w:spacing w:after="0" w:line="240" w:lineRule="auto"/>
              <w:rPr>
                <w:sz w:val="24"/>
                <w:szCs w:val="24"/>
              </w:rPr>
            </w:pPr>
            <w:r>
              <w:rPr>
                <w:sz w:val="24"/>
                <w:szCs w:val="24"/>
              </w:rPr>
              <w:t xml:space="preserve">                                1 2 3  </w:t>
            </w:r>
          </w:p>
        </w:tc>
      </w:tr>
      <w:tr w:rsidR="00683039" w14:paraId="72DF76BA" w14:textId="77777777" w:rsidTr="00683039">
        <w:tc>
          <w:tcPr>
            <w:tcW w:w="2569" w:type="dxa"/>
            <w:tcBorders>
              <w:top w:val="single" w:sz="4" w:space="0" w:color="auto"/>
              <w:left w:val="single" w:sz="4" w:space="0" w:color="auto"/>
              <w:bottom w:val="single" w:sz="4" w:space="0" w:color="auto"/>
              <w:right w:val="single" w:sz="4" w:space="0" w:color="auto"/>
            </w:tcBorders>
          </w:tcPr>
          <w:p w14:paraId="41855A5C" w14:textId="77777777" w:rsidR="00683039" w:rsidRDefault="00683039" w:rsidP="004130A7">
            <w:pPr>
              <w:spacing w:after="0" w:line="240" w:lineRule="auto"/>
              <w:rPr>
                <w:sz w:val="24"/>
                <w:szCs w:val="24"/>
              </w:rPr>
            </w:pPr>
            <w:r>
              <w:rPr>
                <w:sz w:val="24"/>
                <w:szCs w:val="24"/>
              </w:rPr>
              <w:t>Flexibility</w:t>
            </w:r>
          </w:p>
        </w:tc>
        <w:tc>
          <w:tcPr>
            <w:tcW w:w="4586" w:type="dxa"/>
            <w:tcBorders>
              <w:top w:val="single" w:sz="4" w:space="0" w:color="auto"/>
              <w:left w:val="single" w:sz="4" w:space="0" w:color="auto"/>
              <w:bottom w:val="single" w:sz="4" w:space="0" w:color="auto"/>
              <w:right w:val="single" w:sz="4" w:space="0" w:color="auto"/>
            </w:tcBorders>
          </w:tcPr>
          <w:p w14:paraId="33E853B1" w14:textId="77777777" w:rsidR="00683039" w:rsidRDefault="00683039" w:rsidP="004130A7">
            <w:pPr>
              <w:spacing w:after="0" w:line="240" w:lineRule="auto"/>
              <w:rPr>
                <w:sz w:val="24"/>
                <w:szCs w:val="24"/>
              </w:rPr>
            </w:pPr>
            <w:r>
              <w:rPr>
                <w:sz w:val="24"/>
                <w:szCs w:val="24"/>
              </w:rPr>
              <w:t xml:space="preserve">                1 2 3</w:t>
            </w:r>
          </w:p>
        </w:tc>
      </w:tr>
      <w:tr w:rsidR="00683039" w14:paraId="715F622B" w14:textId="77777777" w:rsidTr="00683039">
        <w:tc>
          <w:tcPr>
            <w:tcW w:w="2569" w:type="dxa"/>
            <w:tcBorders>
              <w:top w:val="single" w:sz="4" w:space="0" w:color="auto"/>
              <w:left w:val="single" w:sz="4" w:space="0" w:color="auto"/>
              <w:bottom w:val="single" w:sz="4" w:space="0" w:color="auto"/>
              <w:right w:val="single" w:sz="4" w:space="0" w:color="auto"/>
            </w:tcBorders>
          </w:tcPr>
          <w:p w14:paraId="3FBAA629" w14:textId="77777777" w:rsidR="00683039" w:rsidRDefault="00683039" w:rsidP="004130A7">
            <w:pPr>
              <w:spacing w:after="0" w:line="240" w:lineRule="auto"/>
              <w:rPr>
                <w:sz w:val="24"/>
                <w:szCs w:val="24"/>
              </w:rPr>
            </w:pPr>
            <w:r>
              <w:rPr>
                <w:sz w:val="24"/>
                <w:szCs w:val="24"/>
              </w:rPr>
              <w:t>Human capital</w:t>
            </w:r>
          </w:p>
        </w:tc>
        <w:tc>
          <w:tcPr>
            <w:tcW w:w="4586" w:type="dxa"/>
            <w:tcBorders>
              <w:top w:val="single" w:sz="4" w:space="0" w:color="auto"/>
              <w:left w:val="single" w:sz="4" w:space="0" w:color="auto"/>
              <w:bottom w:val="single" w:sz="4" w:space="0" w:color="auto"/>
              <w:right w:val="single" w:sz="4" w:space="0" w:color="auto"/>
            </w:tcBorders>
          </w:tcPr>
          <w:p w14:paraId="768542C4" w14:textId="77777777" w:rsidR="00683039" w:rsidRDefault="00683039" w:rsidP="004130A7">
            <w:pPr>
              <w:spacing w:after="0" w:line="240" w:lineRule="auto"/>
              <w:rPr>
                <w:sz w:val="24"/>
                <w:szCs w:val="24"/>
              </w:rPr>
            </w:pPr>
            <w:r>
              <w:rPr>
                <w:sz w:val="24"/>
                <w:szCs w:val="24"/>
              </w:rPr>
              <w:t xml:space="preserve"> 3                2              1 </w:t>
            </w:r>
          </w:p>
        </w:tc>
      </w:tr>
      <w:tr w:rsidR="00683039" w14:paraId="22F0DC8A" w14:textId="77777777" w:rsidTr="00683039">
        <w:tc>
          <w:tcPr>
            <w:tcW w:w="2569" w:type="dxa"/>
            <w:tcBorders>
              <w:top w:val="single" w:sz="4" w:space="0" w:color="auto"/>
              <w:left w:val="single" w:sz="4" w:space="0" w:color="auto"/>
              <w:bottom w:val="single" w:sz="4" w:space="0" w:color="auto"/>
              <w:right w:val="single" w:sz="4" w:space="0" w:color="auto"/>
            </w:tcBorders>
          </w:tcPr>
          <w:p w14:paraId="6179ECD0" w14:textId="77777777" w:rsidR="00683039" w:rsidRDefault="00683039" w:rsidP="004130A7">
            <w:pPr>
              <w:spacing w:after="0" w:line="240" w:lineRule="auto"/>
              <w:rPr>
                <w:sz w:val="24"/>
                <w:szCs w:val="24"/>
              </w:rPr>
            </w:pPr>
            <w:r>
              <w:rPr>
                <w:sz w:val="24"/>
                <w:szCs w:val="24"/>
              </w:rPr>
              <w:t>Boundary management</w:t>
            </w:r>
          </w:p>
        </w:tc>
        <w:tc>
          <w:tcPr>
            <w:tcW w:w="4586" w:type="dxa"/>
            <w:tcBorders>
              <w:top w:val="single" w:sz="4" w:space="0" w:color="auto"/>
              <w:left w:val="single" w:sz="4" w:space="0" w:color="auto"/>
              <w:bottom w:val="single" w:sz="4" w:space="0" w:color="auto"/>
              <w:right w:val="single" w:sz="4" w:space="0" w:color="auto"/>
            </w:tcBorders>
          </w:tcPr>
          <w:p w14:paraId="1D7EC24E" w14:textId="77777777" w:rsidR="00683039" w:rsidRDefault="00683039" w:rsidP="004130A7">
            <w:pPr>
              <w:keepNext/>
              <w:spacing w:after="0" w:line="240" w:lineRule="auto"/>
              <w:rPr>
                <w:sz w:val="24"/>
                <w:szCs w:val="24"/>
              </w:rPr>
            </w:pPr>
            <w:r>
              <w:rPr>
                <w:sz w:val="24"/>
                <w:szCs w:val="24"/>
              </w:rPr>
              <w:t xml:space="preserve"> 3                               1 2                                </w:t>
            </w:r>
          </w:p>
        </w:tc>
      </w:tr>
    </w:tbl>
    <w:p w14:paraId="4189C83D" w14:textId="544AB22B" w:rsidR="00272012" w:rsidRPr="00AC7B01" w:rsidRDefault="00272012" w:rsidP="00272012">
      <w:pPr>
        <w:pStyle w:val="Caption"/>
        <w:spacing w:after="120" w:line="360" w:lineRule="auto"/>
        <w:rPr>
          <w:sz w:val="24"/>
          <w:szCs w:val="24"/>
        </w:rPr>
      </w:pPr>
      <w:bookmarkStart w:id="266" w:name="_Toc531023151"/>
      <w:bookmarkStart w:id="267" w:name="_Toc536438912"/>
      <w:bookmarkStart w:id="268" w:name="_Toc31702087"/>
      <w:r w:rsidRPr="00AC7B01">
        <w:t xml:space="preserve">Figure </w:t>
      </w:r>
      <w:r w:rsidR="00233012" w:rsidRPr="00AC7B01">
        <w:rPr>
          <w:noProof/>
        </w:rPr>
        <w:fldChar w:fldCharType="begin"/>
      </w:r>
      <w:r w:rsidRPr="00AC7B01">
        <w:rPr>
          <w:noProof/>
        </w:rPr>
        <w:instrText xml:space="preserve"> SEQ Figure \* ARABIC </w:instrText>
      </w:r>
      <w:r w:rsidR="00233012" w:rsidRPr="00AC7B01">
        <w:rPr>
          <w:noProof/>
        </w:rPr>
        <w:fldChar w:fldCharType="separate"/>
      </w:r>
      <w:r w:rsidR="0011424E">
        <w:rPr>
          <w:noProof/>
        </w:rPr>
        <w:t>18</w:t>
      </w:r>
      <w:r w:rsidR="00233012" w:rsidRPr="00AC7B01">
        <w:rPr>
          <w:noProof/>
        </w:rPr>
        <w:fldChar w:fldCharType="end"/>
      </w:r>
      <w:r w:rsidRPr="00AC7B01">
        <w:t>. Plotted typology.</w:t>
      </w:r>
      <w:r>
        <w:t xml:space="preserve"> BoR1.2</w:t>
      </w:r>
      <w:bookmarkEnd w:id="266"/>
      <w:bookmarkEnd w:id="267"/>
      <w:bookmarkEnd w:id="268"/>
    </w:p>
    <w:p w14:paraId="3E8DB7B8" w14:textId="77777777" w:rsidR="000E21D6" w:rsidRDefault="000E21D6">
      <w:pPr>
        <w:rPr>
          <w:rFonts w:asciiTheme="majorHAnsi" w:eastAsiaTheme="majorEastAsia" w:hAnsiTheme="majorHAnsi" w:cstheme="majorBidi"/>
          <w:caps/>
          <w:color w:val="1F3763" w:themeColor="accent1" w:themeShade="7F"/>
          <w:sz w:val="24"/>
          <w:szCs w:val="24"/>
        </w:rPr>
      </w:pPr>
      <w:bookmarkStart w:id="269" w:name="_Toc531007171"/>
      <w:bookmarkStart w:id="270" w:name="_Toc536717997"/>
      <w:r>
        <w:br w:type="page"/>
      </w:r>
    </w:p>
    <w:p w14:paraId="5DD39D28" w14:textId="33411CA0" w:rsidR="00272012" w:rsidRDefault="0093259B" w:rsidP="00272012">
      <w:pPr>
        <w:pStyle w:val="Heading3"/>
      </w:pPr>
      <w:bookmarkStart w:id="271" w:name="_Toc31702020"/>
      <w:r>
        <w:t xml:space="preserve">BoRs sampled from </w:t>
      </w:r>
      <w:r w:rsidR="00272012">
        <w:t>UoA 4</w:t>
      </w:r>
      <w:bookmarkEnd w:id="269"/>
      <w:bookmarkEnd w:id="270"/>
      <w:bookmarkEnd w:id="271"/>
    </w:p>
    <w:p w14:paraId="1A40EEEF" w14:textId="77777777" w:rsidR="00272012" w:rsidRDefault="00272012" w:rsidP="00272012">
      <w:pPr>
        <w:spacing w:after="120" w:line="360" w:lineRule="auto"/>
        <w:rPr>
          <w:sz w:val="24"/>
          <w:szCs w:val="24"/>
        </w:rPr>
      </w:pPr>
      <w:r w:rsidRPr="001E5A57">
        <w:rPr>
          <w:sz w:val="24"/>
          <w:szCs w:val="24"/>
        </w:rPr>
        <w:t xml:space="preserve">Both </w:t>
      </w:r>
      <w:r>
        <w:rPr>
          <w:sz w:val="24"/>
          <w:szCs w:val="24"/>
        </w:rPr>
        <w:t>of UEL’s Case Studies</w:t>
      </w:r>
      <w:r w:rsidRPr="001E5A57">
        <w:rPr>
          <w:sz w:val="24"/>
          <w:szCs w:val="24"/>
        </w:rPr>
        <w:t xml:space="preserve"> were based on research </w:t>
      </w:r>
      <w:r>
        <w:rPr>
          <w:sz w:val="24"/>
          <w:szCs w:val="24"/>
        </w:rPr>
        <w:t xml:space="preserve">led </w:t>
      </w:r>
      <w:r w:rsidRPr="001E5A57">
        <w:rPr>
          <w:sz w:val="24"/>
          <w:szCs w:val="24"/>
        </w:rPr>
        <w:t>by</w:t>
      </w:r>
      <w:r>
        <w:rPr>
          <w:sz w:val="24"/>
          <w:szCs w:val="24"/>
        </w:rPr>
        <w:t xml:space="preserve"> the</w:t>
      </w:r>
      <w:r w:rsidRPr="001E5A57">
        <w:rPr>
          <w:sz w:val="24"/>
          <w:szCs w:val="24"/>
        </w:rPr>
        <w:t xml:space="preserve"> </w:t>
      </w:r>
      <w:r>
        <w:rPr>
          <w:sz w:val="24"/>
          <w:szCs w:val="24"/>
        </w:rPr>
        <w:t xml:space="preserve">School of Psychology’s </w:t>
      </w:r>
      <w:r w:rsidRPr="001E5A57">
        <w:rPr>
          <w:sz w:val="24"/>
          <w:szCs w:val="24"/>
        </w:rPr>
        <w:t>Drugs and Addictive Behaviours Research Group (</w:t>
      </w:r>
      <w:r>
        <w:rPr>
          <w:sz w:val="24"/>
          <w:szCs w:val="24"/>
        </w:rPr>
        <w:t>DABRG</w:t>
      </w:r>
      <w:r w:rsidRPr="001E5A57">
        <w:rPr>
          <w:sz w:val="24"/>
          <w:szCs w:val="24"/>
        </w:rPr>
        <w:t>)</w:t>
      </w:r>
      <w:r>
        <w:rPr>
          <w:sz w:val="24"/>
          <w:szCs w:val="24"/>
        </w:rPr>
        <w:t xml:space="preserve">, whose members also established the wider Substance Use and Misuse (SUM) network, through which its research is further disseminated, particularly amongst policy actors and other user groups, although also bridging across other disciplines. DABRG’s own research is best described as belonging to the inherently interdisciplinary and use-inspired field of </w:t>
      </w:r>
      <w:r w:rsidRPr="001C4DE7">
        <w:rPr>
          <w:i/>
          <w:sz w:val="24"/>
          <w:szCs w:val="24"/>
        </w:rPr>
        <w:t>psychopharmacology</w:t>
      </w:r>
      <w:r>
        <w:rPr>
          <w:sz w:val="24"/>
          <w:szCs w:val="24"/>
        </w:rPr>
        <w:t xml:space="preserve">, which is concerned with the effect of drugs </w:t>
      </w:r>
      <w:r w:rsidRPr="00E21E44">
        <w:rPr>
          <w:sz w:val="24"/>
          <w:szCs w:val="24"/>
        </w:rPr>
        <w:t>on cognitive processes, behaviour and physi</w:t>
      </w:r>
      <w:r>
        <w:rPr>
          <w:sz w:val="24"/>
          <w:szCs w:val="24"/>
        </w:rPr>
        <w:t xml:space="preserve">ology. Within this disciplinary context, the main guiding principle for their research agenda has been delineating the extent of long-term health impacts and is thus oriented towards the more applied goal of producing information relevant to policymakers, health professionals and users. However, certain phases of DABRG research is interested in advancing a fundamental scientific understanding of the problems they address. </w:t>
      </w:r>
    </w:p>
    <w:p w14:paraId="481B13C7" w14:textId="77777777" w:rsidR="00272012" w:rsidRPr="00AA7409" w:rsidRDefault="00272012" w:rsidP="00272012">
      <w:pPr>
        <w:spacing w:after="120" w:line="360" w:lineRule="auto"/>
      </w:pPr>
      <w:r>
        <w:rPr>
          <w:sz w:val="24"/>
          <w:szCs w:val="24"/>
        </w:rPr>
        <w:t xml:space="preserve">As will be shown, the research underpinning the two Case Studies follow largely similar trajectories: (a) DABRG researchers demonstrate the extent of negative psychopharmacological effects of a given drug; (b) these findings are developed with greater detail and specificity thanks to large research grants, in both cases from the United States Government’s National Institute for Drug Abuse (NIDA); (c) this mass of evidence is sufficient to overcome competing scientific interpretations and influence policy (among other impacts). </w:t>
      </w:r>
    </w:p>
    <w:p w14:paraId="51D281AC" w14:textId="2E851BEA" w:rsidR="00272012" w:rsidRDefault="00731595" w:rsidP="00272012">
      <w:pPr>
        <w:pStyle w:val="Heading4"/>
      </w:pPr>
      <w:r>
        <w:t>Body of Research 4.1: ‘Informing Smoking Policy’</w:t>
      </w:r>
    </w:p>
    <w:p w14:paraId="13C58F29" w14:textId="5964741C" w:rsidR="00272012" w:rsidRPr="00B2511C" w:rsidRDefault="00272012" w:rsidP="00272012">
      <w:pPr>
        <w:spacing w:after="120" w:line="360" w:lineRule="auto"/>
        <w:rPr>
          <w:sz w:val="24"/>
          <w:szCs w:val="24"/>
        </w:rPr>
      </w:pPr>
      <w:r w:rsidRPr="008F47B0">
        <w:rPr>
          <w:sz w:val="24"/>
          <w:szCs w:val="24"/>
        </w:rPr>
        <w:t>Title</w:t>
      </w:r>
      <w:r w:rsidR="00731595">
        <w:rPr>
          <w:sz w:val="24"/>
          <w:szCs w:val="24"/>
        </w:rPr>
        <w:t xml:space="preserve"> of relevant REF Impact Case Study</w:t>
      </w:r>
      <w:r w:rsidRPr="008F47B0">
        <w:rPr>
          <w:sz w:val="24"/>
          <w:szCs w:val="24"/>
        </w:rPr>
        <w:t xml:space="preserve">: ‘Informing public and policy debate about improving understanding of the effects of </w:t>
      </w:r>
      <w:r w:rsidRPr="00B2511C">
        <w:rPr>
          <w:sz w:val="24"/>
          <w:szCs w:val="24"/>
        </w:rPr>
        <w:t>cigarette and e-cigarette smoking’</w:t>
      </w:r>
      <w:r>
        <w:rPr>
          <w:sz w:val="24"/>
          <w:szCs w:val="24"/>
        </w:rPr>
        <w:t xml:space="preserve"> </w:t>
      </w:r>
    </w:p>
    <w:p w14:paraId="1D11CC0C" w14:textId="0AC5EE57" w:rsidR="00272012" w:rsidRPr="00CD0C41" w:rsidRDefault="00272012" w:rsidP="00272012">
      <w:pPr>
        <w:spacing w:after="120" w:line="360" w:lineRule="auto"/>
        <w:rPr>
          <w:sz w:val="24"/>
          <w:szCs w:val="24"/>
          <w:u w:val="single"/>
        </w:rPr>
      </w:pPr>
      <w:r w:rsidRPr="00B2511C">
        <w:rPr>
          <w:sz w:val="24"/>
          <w:szCs w:val="24"/>
          <w:u w:val="single"/>
        </w:rPr>
        <w:t>Phase 1. First demonstration of negative effects of nicotine on mood and cognitive function</w:t>
      </w:r>
      <w:r>
        <w:rPr>
          <w:sz w:val="24"/>
          <w:szCs w:val="24"/>
          <w:u w:val="single"/>
        </w:rPr>
        <w:br/>
      </w:r>
      <w:r w:rsidRPr="00B2511C">
        <w:rPr>
          <w:sz w:val="24"/>
          <w:szCs w:val="24"/>
        </w:rPr>
        <w:t xml:space="preserve">In the 1990s, the DABRG was involved in a debate about how to interpret the observation that smoking temporarily improves mood and cognitive performance. Some believed that these were genuine gains above normal ‘baseline’ levels. DABRG were able to dispel this interpretation by showing that after smoking, mood and cognitive skills did not return down to a ‘baseline’ but rather kept on deteriorating. DABRG were thus the first to demonstrate that psychological dependence on nicotine was responsible for </w:t>
      </w:r>
      <w:r>
        <w:rPr>
          <w:sz w:val="24"/>
          <w:szCs w:val="24"/>
        </w:rPr>
        <w:t>long-term reduced</w:t>
      </w:r>
      <w:r w:rsidRPr="00B2511C">
        <w:rPr>
          <w:sz w:val="24"/>
          <w:szCs w:val="24"/>
        </w:rPr>
        <w:t xml:space="preserve"> mood and performance</w:t>
      </w:r>
      <w:r>
        <w:rPr>
          <w:sz w:val="24"/>
          <w:szCs w:val="24"/>
        </w:rPr>
        <w:t xml:space="preserve"> (rather than a temporary boost above normal levels of mood and performance). </w:t>
      </w:r>
    </w:p>
    <w:p w14:paraId="4ECDAC05" w14:textId="6B64F784" w:rsidR="00272012" w:rsidRDefault="00272012" w:rsidP="00272012">
      <w:pPr>
        <w:spacing w:after="120" w:line="360" w:lineRule="auto"/>
        <w:rPr>
          <w:sz w:val="24"/>
          <w:szCs w:val="24"/>
        </w:rPr>
      </w:pPr>
      <w:r w:rsidRPr="00B2511C">
        <w:rPr>
          <w:sz w:val="24"/>
          <w:szCs w:val="24"/>
          <w:u w:val="single"/>
        </w:rPr>
        <w:t>Phase 2. Influencing tobacco control policy in the UK Health Act 2009</w:t>
      </w:r>
      <w:r>
        <w:rPr>
          <w:sz w:val="24"/>
          <w:szCs w:val="24"/>
        </w:rPr>
        <w:br/>
        <w:t xml:space="preserve">Over the following decade, DABRG developed this research through a large NIDA grant. They gained a greater understanding of (a) the time course of psychological nicotine-withdrawal symptoms, (b) the length of abstinence necessary to recover from these symptoms, (c) the variations in the time-course of symptoms and recovery that different abstinent smokers experience, and (d) the effect of these variations on the likelihood of success when attempting to quit. This mass of evidence contributed significantly to the British Psychological Society’s </w:t>
      </w:r>
      <w:r w:rsidR="00233012" w:rsidRPr="00110C13">
        <w:rPr>
          <w:sz w:val="24"/>
          <w:szCs w:val="24"/>
        </w:rPr>
        <w:fldChar w:fldCharType="begin"/>
      </w:r>
      <w:r w:rsidRPr="00110C13">
        <w:rPr>
          <w:sz w:val="24"/>
          <w:szCs w:val="24"/>
        </w:rPr>
        <w:instrText xml:space="preserve"> ADDIN EN.CITE &lt;EndNote&gt;&lt;Cite ExcludeAuth="1"&gt;&lt;Author&gt;British Psychological Society&lt;/Author&gt;&lt;Year&gt;2008&lt;/Year&gt;&lt;IDText&gt;Response to the Department of Health consultation:  Consultation on the Future of Tobacco Control   &lt;/IDText&gt;&lt;DisplayText&gt;(2008)&lt;/DisplayText&gt;&lt;record&gt;&lt;urls&gt;&lt;related-urls&gt;&lt;url&gt;http://www.smokefreeaction.org.uk/consultation-response/responses/ASH_DH_Consultation_tobacco_control_final.pdf&lt;/url&gt;&lt;/related-urls&gt;&lt;/urls&gt;&lt;titles&gt;&lt;title&gt;Response to the Department of Health consultation:  Consultation on the Future of Tobacco Control   &lt;/title&gt;&lt;/titles&gt;&lt;contributors&gt;&lt;authors&gt;&lt;author&gt;British Psychological Society,&lt;/author&gt;&lt;/authors&gt;&lt;/contributors&gt;&lt;added-date format="utc"&gt;1495710729&lt;/added-date&gt;&lt;ref-type name="Report"&gt;27&lt;/ref-type&gt;&lt;dates&gt;&lt;year&gt;2008&lt;/year&gt;&lt;/dates&gt;&lt;rec-number&gt;7065&lt;/rec-number&gt;&lt;publisher&gt;British Psychological Society,&lt;/publisher&gt;&lt;last-updated-date format="utc"&gt;1496936970&lt;/last-updated-date&gt;&lt;/record&gt;&lt;/Cite&gt;&lt;/EndNote&gt;</w:instrText>
      </w:r>
      <w:r w:rsidR="00233012" w:rsidRPr="00110C13">
        <w:rPr>
          <w:sz w:val="24"/>
          <w:szCs w:val="24"/>
        </w:rPr>
        <w:fldChar w:fldCharType="separate"/>
      </w:r>
      <w:r w:rsidRPr="00110C13">
        <w:rPr>
          <w:noProof/>
          <w:sz w:val="24"/>
          <w:szCs w:val="24"/>
        </w:rPr>
        <w:t>(2008)</w:t>
      </w:r>
      <w:r w:rsidR="00233012" w:rsidRPr="00110C13">
        <w:rPr>
          <w:sz w:val="24"/>
          <w:szCs w:val="24"/>
        </w:rPr>
        <w:fldChar w:fldCharType="end"/>
      </w:r>
      <w:r>
        <w:rPr>
          <w:sz w:val="24"/>
          <w:szCs w:val="24"/>
        </w:rPr>
        <w:t xml:space="preserve"> </w:t>
      </w:r>
      <w:r w:rsidRPr="00110C13">
        <w:rPr>
          <w:sz w:val="24"/>
          <w:szCs w:val="24"/>
        </w:rPr>
        <w:t xml:space="preserve">consultation to the Department of Health </w:t>
      </w:r>
      <w:r>
        <w:rPr>
          <w:sz w:val="24"/>
          <w:szCs w:val="24"/>
        </w:rPr>
        <w:t>and ultimately to</w:t>
      </w:r>
      <w:r w:rsidRPr="00110C13">
        <w:rPr>
          <w:sz w:val="24"/>
          <w:szCs w:val="24"/>
        </w:rPr>
        <w:t xml:space="preserve"> </w:t>
      </w:r>
      <w:r>
        <w:rPr>
          <w:sz w:val="24"/>
          <w:szCs w:val="24"/>
        </w:rPr>
        <w:t>the Health Act 2009 which introduced a n</w:t>
      </w:r>
      <w:r w:rsidRPr="00110C13">
        <w:rPr>
          <w:sz w:val="24"/>
          <w:szCs w:val="24"/>
        </w:rPr>
        <w:t xml:space="preserve">ational strategy </w:t>
      </w:r>
      <w:r>
        <w:rPr>
          <w:sz w:val="24"/>
          <w:szCs w:val="24"/>
        </w:rPr>
        <w:t>to</w:t>
      </w:r>
      <w:r w:rsidRPr="00110C13">
        <w:rPr>
          <w:sz w:val="24"/>
          <w:szCs w:val="24"/>
        </w:rPr>
        <w:t xml:space="preserve"> reduc</w:t>
      </w:r>
      <w:r>
        <w:rPr>
          <w:sz w:val="24"/>
          <w:szCs w:val="24"/>
        </w:rPr>
        <w:t>e</w:t>
      </w:r>
      <w:r w:rsidRPr="00110C13">
        <w:rPr>
          <w:sz w:val="24"/>
          <w:szCs w:val="24"/>
        </w:rPr>
        <w:t xml:space="preserve"> smoking rates</w:t>
      </w:r>
      <w:r>
        <w:rPr>
          <w:sz w:val="24"/>
          <w:szCs w:val="24"/>
        </w:rPr>
        <w:t>.</w:t>
      </w:r>
      <w:r w:rsidRPr="00110C13">
        <w:rPr>
          <w:sz w:val="24"/>
          <w:szCs w:val="24"/>
        </w:rPr>
        <w:t xml:space="preserve"> </w:t>
      </w:r>
      <w:r>
        <w:rPr>
          <w:sz w:val="24"/>
          <w:szCs w:val="24"/>
        </w:rPr>
        <w:tab/>
      </w:r>
    </w:p>
    <w:p w14:paraId="7F643E47" w14:textId="053DB3B3" w:rsidR="00272012" w:rsidRPr="0049526C" w:rsidRDefault="00272012" w:rsidP="00272012">
      <w:pPr>
        <w:spacing w:after="120" w:line="360" w:lineRule="auto"/>
        <w:rPr>
          <w:i/>
          <w:sz w:val="24"/>
          <w:szCs w:val="24"/>
        </w:rPr>
      </w:pPr>
      <w:r w:rsidRPr="003E38FD">
        <w:rPr>
          <w:sz w:val="24"/>
          <w:szCs w:val="24"/>
          <w:u w:val="single"/>
        </w:rPr>
        <w:t xml:space="preserve">Phase 3. Meeting the new demand for knowledge of electronic cigarettes </w:t>
      </w:r>
      <w:r>
        <w:rPr>
          <w:sz w:val="24"/>
          <w:szCs w:val="24"/>
          <w:u w:val="single"/>
        </w:rPr>
        <w:br/>
      </w:r>
      <w:r>
        <w:rPr>
          <w:sz w:val="24"/>
          <w:szCs w:val="24"/>
        </w:rPr>
        <w:t xml:space="preserve">With the arrival on the market of electronic cigarettes (e-cigarettes), there arose a new demand for scientific knowledge on their effects on withdrawal symptoms and cognition effects. For the first time, DABRG found itself somewhat aligned with the interests of smoking product manufacturers; that is, both DABRG and e-cigarette companies lobbied (and continue to lobby) to make the case for e-cigarettes as less harmful alternatives to tobacco cigarettes. This new dynamic prompted two new lines of DABRG research: comparisons between the two types of cigarette; and research into the demographic patterns and factors in e-cigarette use. One DABRG researcher in particular has developed strong collaborative ties with the e-cigarette manufacturing industry “whose marketing strategies, lobbying activities and preparations for regulatory control have been directly informed” </w:t>
      </w:r>
      <w:r w:rsidR="00233012" w:rsidRPr="000020B1">
        <w:rPr>
          <w:sz w:val="24"/>
          <w:szCs w:val="24"/>
        </w:rPr>
        <w:fldChar w:fldCharType="begin"/>
      </w:r>
      <w:r>
        <w:rPr>
          <w:sz w:val="24"/>
          <w:szCs w:val="24"/>
        </w:rPr>
        <w:instrText xml:space="preserve"> ADDIN EN.CITE &lt;EndNote&gt;&lt;Cite ExcludeAuth="1"&gt;&lt;Author&gt;University of East London&lt;/Author&gt;&lt;Year&gt;2014&lt;/Year&gt;&lt;Prefix&gt;UEL`, &lt;/Prefix&gt;&lt;Pages&gt;2&lt;/Pages&gt;&lt;DisplayText&gt;(UEL, 2014, p. 2)&lt;/DisplayText&gt;&lt;record&gt;&lt;urls&gt;&lt;related-urls&gt;&lt;url&gt;http://impact.ref.ac.uk/CaseStudies/CaseStudy.aspx?Id=41149&lt;/url&gt;&lt;/related-urls&gt;&lt;/urls&gt;&lt;titles&gt;&lt;tertiary-title&gt;REF 2014 Impact Case Studies&lt;/tertiary-title&gt;&lt;title&gt;Informing public and policy debate about and improving understanding of the effects of cigarette and e-cigarette smoking (ID 41149)&lt;/title&gt;&lt;/titles&gt;&lt;contributors&gt;&lt;authors&gt;&lt;author&gt;University of East London,&lt;/author&gt;&lt;/authors&gt;&lt;/contributors&gt;&lt;added-date format="utc"&gt;1469953586&lt;/added-date&gt;&lt;ref-type name="Electronic Article"&gt;27&lt;/ref-type&gt;&lt;dates&gt;&lt;year&gt;2014&lt;/year&gt;&lt;/dates&gt;&lt;rec-number&gt;1468&lt;/rec-number&gt;&lt;last-updated-date format="utc"&gt;1492549267&lt;/last-updated-date&gt;&lt;/record&gt;&lt;/Cite&gt;&lt;/EndNote&gt;</w:instrText>
      </w:r>
      <w:r w:rsidR="00233012" w:rsidRPr="000020B1">
        <w:rPr>
          <w:sz w:val="24"/>
          <w:szCs w:val="24"/>
        </w:rPr>
        <w:fldChar w:fldCharType="separate"/>
      </w:r>
      <w:r>
        <w:rPr>
          <w:noProof/>
          <w:sz w:val="24"/>
          <w:szCs w:val="24"/>
        </w:rPr>
        <w:t>(UEL, 2014, p. 2)</w:t>
      </w:r>
      <w:r w:rsidR="00233012" w:rsidRPr="000020B1">
        <w:rPr>
          <w:sz w:val="24"/>
          <w:szCs w:val="24"/>
        </w:rPr>
        <w:fldChar w:fldCharType="end"/>
      </w:r>
      <w:r>
        <w:rPr>
          <w:sz w:val="24"/>
          <w:szCs w:val="24"/>
        </w:rPr>
        <w:t xml:space="preserve"> by her work.</w:t>
      </w:r>
    </w:p>
    <w:tbl>
      <w:tblPr>
        <w:tblW w:w="71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9"/>
        <w:gridCol w:w="4586"/>
      </w:tblGrid>
      <w:tr w:rsidR="00573A1C" w14:paraId="4A1EE75A" w14:textId="77777777" w:rsidTr="00573A1C">
        <w:tc>
          <w:tcPr>
            <w:tcW w:w="2569" w:type="dxa"/>
          </w:tcPr>
          <w:p w14:paraId="3D595A1D" w14:textId="60C8A7CC" w:rsidR="00573A1C" w:rsidRPr="002B4060" w:rsidRDefault="00573A1C" w:rsidP="00573A1C">
            <w:pPr>
              <w:spacing w:after="0" w:line="240" w:lineRule="auto"/>
              <w:rPr>
                <w:b/>
                <w:sz w:val="24"/>
                <w:szCs w:val="24"/>
              </w:rPr>
            </w:pPr>
            <w:r w:rsidRPr="002B4060">
              <w:rPr>
                <w:b/>
                <w:sz w:val="24"/>
                <w:szCs w:val="24"/>
              </w:rPr>
              <w:t>Attribute</w:t>
            </w:r>
            <w:r>
              <w:rPr>
                <w:b/>
                <w:sz w:val="24"/>
                <w:szCs w:val="24"/>
              </w:rPr>
              <w:t>/activity</w:t>
            </w:r>
          </w:p>
        </w:tc>
        <w:tc>
          <w:tcPr>
            <w:tcW w:w="4586" w:type="dxa"/>
          </w:tcPr>
          <w:p w14:paraId="25E5D77E" w14:textId="77777777" w:rsidR="00573A1C" w:rsidRPr="00B8594F" w:rsidRDefault="00573A1C" w:rsidP="00573A1C">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44354182" w14:textId="7D88D496" w:rsidR="00573A1C" w:rsidRPr="00B8594F" w:rsidRDefault="00573A1C" w:rsidP="00573A1C">
            <w:pPr>
              <w:spacing w:after="0" w:line="240" w:lineRule="auto"/>
              <w:jc w:val="center"/>
              <w:rPr>
                <w:b/>
                <w:sz w:val="24"/>
                <w:szCs w:val="24"/>
              </w:rPr>
            </w:pPr>
            <w:r w:rsidRPr="00B8594F">
              <w:rPr>
                <w:b/>
                <w:sz w:val="24"/>
                <w:szCs w:val="24"/>
              </w:rPr>
              <w:t>1               2               3               4               5</w:t>
            </w:r>
          </w:p>
        </w:tc>
      </w:tr>
      <w:tr w:rsidR="00573A1C" w14:paraId="45C477CF" w14:textId="77777777" w:rsidTr="00573A1C">
        <w:tc>
          <w:tcPr>
            <w:tcW w:w="2569" w:type="dxa"/>
          </w:tcPr>
          <w:p w14:paraId="373102DC" w14:textId="77777777" w:rsidR="00573A1C" w:rsidRDefault="00573A1C" w:rsidP="004130A7">
            <w:pPr>
              <w:spacing w:after="0" w:line="240" w:lineRule="auto"/>
              <w:rPr>
                <w:sz w:val="24"/>
                <w:szCs w:val="24"/>
              </w:rPr>
            </w:pPr>
            <w:r>
              <w:rPr>
                <w:sz w:val="24"/>
                <w:szCs w:val="24"/>
              </w:rPr>
              <w:t>Expertise</w:t>
            </w:r>
          </w:p>
        </w:tc>
        <w:tc>
          <w:tcPr>
            <w:tcW w:w="4586" w:type="dxa"/>
          </w:tcPr>
          <w:p w14:paraId="6E4770EF" w14:textId="77777777" w:rsidR="00573A1C" w:rsidRDefault="00573A1C" w:rsidP="004130A7">
            <w:pPr>
              <w:spacing w:after="0" w:line="240" w:lineRule="auto"/>
              <w:rPr>
                <w:sz w:val="24"/>
                <w:szCs w:val="24"/>
              </w:rPr>
            </w:pPr>
            <w:r>
              <w:rPr>
                <w:sz w:val="24"/>
                <w:szCs w:val="24"/>
              </w:rPr>
              <w:t>1 2             3</w:t>
            </w:r>
          </w:p>
        </w:tc>
      </w:tr>
      <w:tr w:rsidR="00573A1C" w14:paraId="42C3FC07" w14:textId="77777777" w:rsidTr="00573A1C">
        <w:tc>
          <w:tcPr>
            <w:tcW w:w="2569" w:type="dxa"/>
          </w:tcPr>
          <w:p w14:paraId="1BC425D2" w14:textId="77777777" w:rsidR="00573A1C" w:rsidRDefault="00573A1C" w:rsidP="004130A7">
            <w:pPr>
              <w:spacing w:after="0" w:line="240" w:lineRule="auto"/>
              <w:rPr>
                <w:sz w:val="24"/>
                <w:szCs w:val="24"/>
              </w:rPr>
            </w:pPr>
            <w:r>
              <w:rPr>
                <w:sz w:val="24"/>
                <w:szCs w:val="24"/>
              </w:rPr>
              <w:t>Relevance</w:t>
            </w:r>
          </w:p>
        </w:tc>
        <w:tc>
          <w:tcPr>
            <w:tcW w:w="4586" w:type="dxa"/>
          </w:tcPr>
          <w:p w14:paraId="4EEBAFCC" w14:textId="77777777" w:rsidR="00573A1C" w:rsidRDefault="00573A1C" w:rsidP="004130A7">
            <w:pPr>
              <w:spacing w:after="0" w:line="240" w:lineRule="auto"/>
              <w:rPr>
                <w:sz w:val="24"/>
                <w:szCs w:val="24"/>
              </w:rPr>
            </w:pPr>
            <w:r>
              <w:rPr>
                <w:sz w:val="24"/>
                <w:szCs w:val="24"/>
              </w:rPr>
              <w:t xml:space="preserve">                                  1 2             3</w:t>
            </w:r>
          </w:p>
        </w:tc>
      </w:tr>
      <w:tr w:rsidR="00573A1C" w14:paraId="1B502870" w14:textId="77777777" w:rsidTr="00573A1C">
        <w:tc>
          <w:tcPr>
            <w:tcW w:w="2569" w:type="dxa"/>
          </w:tcPr>
          <w:p w14:paraId="1E83FEEF" w14:textId="77777777" w:rsidR="00573A1C" w:rsidRDefault="00573A1C" w:rsidP="004130A7">
            <w:pPr>
              <w:spacing w:after="0" w:line="240" w:lineRule="auto"/>
              <w:rPr>
                <w:sz w:val="24"/>
                <w:szCs w:val="24"/>
              </w:rPr>
            </w:pPr>
            <w:r>
              <w:rPr>
                <w:sz w:val="24"/>
                <w:szCs w:val="24"/>
              </w:rPr>
              <w:t>Disciplinary focus</w:t>
            </w:r>
          </w:p>
        </w:tc>
        <w:tc>
          <w:tcPr>
            <w:tcW w:w="4586" w:type="dxa"/>
          </w:tcPr>
          <w:p w14:paraId="48D7D697" w14:textId="77777777" w:rsidR="00573A1C" w:rsidRDefault="00573A1C" w:rsidP="004130A7">
            <w:pPr>
              <w:spacing w:after="0" w:line="240" w:lineRule="auto"/>
              <w:rPr>
                <w:sz w:val="24"/>
                <w:szCs w:val="24"/>
              </w:rPr>
            </w:pPr>
            <w:r>
              <w:rPr>
                <w:sz w:val="24"/>
                <w:szCs w:val="24"/>
              </w:rPr>
              <w:t>1 2             3</w:t>
            </w:r>
          </w:p>
        </w:tc>
      </w:tr>
      <w:tr w:rsidR="00573A1C" w14:paraId="348BA6F2" w14:textId="77777777" w:rsidTr="00573A1C">
        <w:tc>
          <w:tcPr>
            <w:tcW w:w="2569" w:type="dxa"/>
          </w:tcPr>
          <w:p w14:paraId="4ECAB85B" w14:textId="77777777" w:rsidR="00573A1C" w:rsidRDefault="00573A1C" w:rsidP="004130A7">
            <w:pPr>
              <w:spacing w:after="0" w:line="240" w:lineRule="auto"/>
              <w:rPr>
                <w:sz w:val="24"/>
                <w:szCs w:val="24"/>
              </w:rPr>
            </w:pPr>
            <w:r>
              <w:rPr>
                <w:sz w:val="24"/>
                <w:szCs w:val="24"/>
              </w:rPr>
              <w:t>Uncertainty</w:t>
            </w:r>
          </w:p>
        </w:tc>
        <w:tc>
          <w:tcPr>
            <w:tcW w:w="4586" w:type="dxa"/>
          </w:tcPr>
          <w:p w14:paraId="520F6B13" w14:textId="77777777" w:rsidR="00573A1C" w:rsidRDefault="00573A1C" w:rsidP="004130A7">
            <w:pPr>
              <w:spacing w:after="0" w:line="240" w:lineRule="auto"/>
              <w:rPr>
                <w:sz w:val="24"/>
                <w:szCs w:val="24"/>
              </w:rPr>
            </w:pPr>
            <w:r>
              <w:rPr>
                <w:sz w:val="24"/>
                <w:szCs w:val="24"/>
              </w:rPr>
              <w:t xml:space="preserve">                                   1             2 3</w:t>
            </w:r>
          </w:p>
        </w:tc>
      </w:tr>
      <w:tr w:rsidR="00573A1C" w14:paraId="6877D250" w14:textId="77777777" w:rsidTr="00573A1C">
        <w:tc>
          <w:tcPr>
            <w:tcW w:w="2569" w:type="dxa"/>
          </w:tcPr>
          <w:p w14:paraId="7C9C501C" w14:textId="77777777" w:rsidR="00573A1C" w:rsidRDefault="00573A1C" w:rsidP="004130A7">
            <w:pPr>
              <w:spacing w:after="0" w:line="240" w:lineRule="auto"/>
              <w:rPr>
                <w:sz w:val="24"/>
                <w:szCs w:val="24"/>
              </w:rPr>
            </w:pPr>
            <w:r>
              <w:rPr>
                <w:sz w:val="24"/>
                <w:szCs w:val="24"/>
              </w:rPr>
              <w:t>Goals</w:t>
            </w:r>
          </w:p>
        </w:tc>
        <w:tc>
          <w:tcPr>
            <w:tcW w:w="4586" w:type="dxa"/>
          </w:tcPr>
          <w:p w14:paraId="13BA2DB2" w14:textId="77777777" w:rsidR="00573A1C" w:rsidRDefault="00573A1C" w:rsidP="004130A7">
            <w:pPr>
              <w:spacing w:after="0" w:line="240" w:lineRule="auto"/>
              <w:rPr>
                <w:sz w:val="24"/>
                <w:szCs w:val="24"/>
              </w:rPr>
            </w:pPr>
            <w:r>
              <w:rPr>
                <w:sz w:val="24"/>
                <w:szCs w:val="24"/>
              </w:rPr>
              <w:t xml:space="preserve">                                  1 2             3</w:t>
            </w:r>
          </w:p>
        </w:tc>
      </w:tr>
      <w:tr w:rsidR="00573A1C" w14:paraId="5F2A9D12" w14:textId="77777777" w:rsidTr="00573A1C">
        <w:tc>
          <w:tcPr>
            <w:tcW w:w="2569" w:type="dxa"/>
          </w:tcPr>
          <w:p w14:paraId="51CB7967" w14:textId="77777777" w:rsidR="00573A1C" w:rsidRDefault="00573A1C" w:rsidP="004130A7">
            <w:pPr>
              <w:spacing w:after="0" w:line="240" w:lineRule="auto"/>
              <w:rPr>
                <w:sz w:val="24"/>
                <w:szCs w:val="24"/>
              </w:rPr>
            </w:pPr>
            <w:r>
              <w:rPr>
                <w:sz w:val="24"/>
                <w:szCs w:val="24"/>
              </w:rPr>
              <w:t>Learning</w:t>
            </w:r>
          </w:p>
        </w:tc>
        <w:tc>
          <w:tcPr>
            <w:tcW w:w="4586" w:type="dxa"/>
          </w:tcPr>
          <w:p w14:paraId="05FD3D70" w14:textId="77777777" w:rsidR="00573A1C" w:rsidRDefault="00573A1C" w:rsidP="004130A7">
            <w:pPr>
              <w:spacing w:after="0" w:line="240" w:lineRule="auto"/>
              <w:rPr>
                <w:sz w:val="24"/>
                <w:szCs w:val="24"/>
              </w:rPr>
            </w:pPr>
            <w:r>
              <w:rPr>
                <w:sz w:val="24"/>
                <w:szCs w:val="24"/>
              </w:rPr>
              <w:t>1 2             3</w:t>
            </w:r>
          </w:p>
        </w:tc>
      </w:tr>
      <w:tr w:rsidR="00573A1C" w14:paraId="58FE3BA3" w14:textId="77777777" w:rsidTr="00573A1C">
        <w:tc>
          <w:tcPr>
            <w:tcW w:w="2569" w:type="dxa"/>
          </w:tcPr>
          <w:p w14:paraId="10E190A9" w14:textId="77777777" w:rsidR="00573A1C" w:rsidRDefault="00573A1C" w:rsidP="004130A7">
            <w:pPr>
              <w:spacing w:after="0" w:line="240" w:lineRule="auto"/>
              <w:rPr>
                <w:sz w:val="24"/>
                <w:szCs w:val="24"/>
              </w:rPr>
            </w:pPr>
            <w:r>
              <w:rPr>
                <w:sz w:val="24"/>
                <w:szCs w:val="24"/>
              </w:rPr>
              <w:t>Knowledge exchange</w:t>
            </w:r>
          </w:p>
        </w:tc>
        <w:tc>
          <w:tcPr>
            <w:tcW w:w="4586" w:type="dxa"/>
          </w:tcPr>
          <w:p w14:paraId="38776F86" w14:textId="77777777" w:rsidR="00573A1C" w:rsidRDefault="00573A1C" w:rsidP="004130A7">
            <w:pPr>
              <w:spacing w:after="0" w:line="240" w:lineRule="auto"/>
              <w:rPr>
                <w:sz w:val="24"/>
                <w:szCs w:val="24"/>
              </w:rPr>
            </w:pPr>
            <w:r>
              <w:rPr>
                <w:sz w:val="24"/>
                <w:szCs w:val="24"/>
              </w:rPr>
              <w:t xml:space="preserve">  1              2               3</w:t>
            </w:r>
          </w:p>
        </w:tc>
      </w:tr>
      <w:tr w:rsidR="00573A1C" w14:paraId="38B86CEA" w14:textId="77777777" w:rsidTr="00573A1C">
        <w:tc>
          <w:tcPr>
            <w:tcW w:w="2569" w:type="dxa"/>
          </w:tcPr>
          <w:p w14:paraId="167A26D2" w14:textId="77777777" w:rsidR="00573A1C" w:rsidRDefault="00573A1C" w:rsidP="004130A7">
            <w:pPr>
              <w:spacing w:after="0" w:line="240" w:lineRule="auto"/>
              <w:rPr>
                <w:sz w:val="24"/>
                <w:szCs w:val="24"/>
              </w:rPr>
            </w:pPr>
            <w:r>
              <w:rPr>
                <w:sz w:val="24"/>
                <w:szCs w:val="24"/>
              </w:rPr>
              <w:t>Network</w:t>
            </w:r>
          </w:p>
        </w:tc>
        <w:tc>
          <w:tcPr>
            <w:tcW w:w="4586" w:type="dxa"/>
          </w:tcPr>
          <w:p w14:paraId="67300839" w14:textId="77777777" w:rsidR="00573A1C" w:rsidRDefault="00573A1C" w:rsidP="004130A7">
            <w:pPr>
              <w:spacing w:after="0" w:line="240" w:lineRule="auto"/>
              <w:rPr>
                <w:sz w:val="24"/>
                <w:szCs w:val="24"/>
              </w:rPr>
            </w:pPr>
            <w:r>
              <w:rPr>
                <w:sz w:val="24"/>
                <w:szCs w:val="24"/>
              </w:rPr>
              <w:t xml:space="preserve">  1              2               3</w:t>
            </w:r>
          </w:p>
        </w:tc>
      </w:tr>
      <w:tr w:rsidR="00573A1C" w14:paraId="3C829067" w14:textId="77777777" w:rsidTr="00573A1C">
        <w:tc>
          <w:tcPr>
            <w:tcW w:w="2569" w:type="dxa"/>
          </w:tcPr>
          <w:p w14:paraId="5E52B390" w14:textId="77777777" w:rsidR="00573A1C" w:rsidRDefault="00573A1C" w:rsidP="004130A7">
            <w:pPr>
              <w:spacing w:after="0" w:line="240" w:lineRule="auto"/>
              <w:rPr>
                <w:sz w:val="24"/>
                <w:szCs w:val="24"/>
              </w:rPr>
            </w:pPr>
            <w:r>
              <w:rPr>
                <w:sz w:val="24"/>
                <w:szCs w:val="24"/>
              </w:rPr>
              <w:t>Social capital</w:t>
            </w:r>
          </w:p>
        </w:tc>
        <w:tc>
          <w:tcPr>
            <w:tcW w:w="4586" w:type="dxa"/>
          </w:tcPr>
          <w:p w14:paraId="25BF71EE" w14:textId="77777777" w:rsidR="00573A1C" w:rsidRDefault="00573A1C" w:rsidP="004130A7">
            <w:pPr>
              <w:spacing w:after="0" w:line="240" w:lineRule="auto"/>
              <w:rPr>
                <w:sz w:val="24"/>
                <w:szCs w:val="24"/>
              </w:rPr>
            </w:pPr>
            <w:r>
              <w:rPr>
                <w:sz w:val="24"/>
                <w:szCs w:val="24"/>
              </w:rPr>
              <w:t xml:space="preserve">  1              2               3</w:t>
            </w:r>
          </w:p>
        </w:tc>
      </w:tr>
      <w:tr w:rsidR="00573A1C" w14:paraId="47FBB114" w14:textId="77777777" w:rsidTr="00573A1C">
        <w:tc>
          <w:tcPr>
            <w:tcW w:w="2569" w:type="dxa"/>
          </w:tcPr>
          <w:p w14:paraId="7BC484A4" w14:textId="77777777" w:rsidR="00573A1C" w:rsidRDefault="00573A1C" w:rsidP="004130A7">
            <w:pPr>
              <w:spacing w:after="0" w:line="240" w:lineRule="auto"/>
              <w:rPr>
                <w:sz w:val="24"/>
                <w:szCs w:val="24"/>
              </w:rPr>
            </w:pPr>
            <w:r>
              <w:rPr>
                <w:sz w:val="24"/>
                <w:szCs w:val="24"/>
              </w:rPr>
              <w:t>Accessibility</w:t>
            </w:r>
          </w:p>
        </w:tc>
        <w:tc>
          <w:tcPr>
            <w:tcW w:w="4586" w:type="dxa"/>
          </w:tcPr>
          <w:p w14:paraId="3D2177BF" w14:textId="77777777" w:rsidR="00573A1C" w:rsidRDefault="00573A1C" w:rsidP="004130A7">
            <w:pPr>
              <w:spacing w:after="0" w:line="240" w:lineRule="auto"/>
              <w:rPr>
                <w:sz w:val="24"/>
                <w:szCs w:val="24"/>
              </w:rPr>
            </w:pPr>
            <w:r>
              <w:rPr>
                <w:sz w:val="24"/>
                <w:szCs w:val="24"/>
              </w:rPr>
              <w:t xml:space="preserve"> 1 2                             3</w:t>
            </w:r>
          </w:p>
        </w:tc>
      </w:tr>
      <w:tr w:rsidR="00573A1C" w14:paraId="2832728E" w14:textId="77777777" w:rsidTr="00573A1C">
        <w:tc>
          <w:tcPr>
            <w:tcW w:w="2569" w:type="dxa"/>
          </w:tcPr>
          <w:p w14:paraId="303C8102" w14:textId="77777777" w:rsidR="00573A1C" w:rsidRDefault="00573A1C" w:rsidP="004130A7">
            <w:pPr>
              <w:spacing w:after="0" w:line="240" w:lineRule="auto"/>
              <w:rPr>
                <w:sz w:val="24"/>
                <w:szCs w:val="24"/>
              </w:rPr>
            </w:pPr>
            <w:r>
              <w:rPr>
                <w:sz w:val="24"/>
                <w:szCs w:val="24"/>
              </w:rPr>
              <w:t>Outputs and outcomes</w:t>
            </w:r>
          </w:p>
        </w:tc>
        <w:tc>
          <w:tcPr>
            <w:tcW w:w="4586" w:type="dxa"/>
          </w:tcPr>
          <w:p w14:paraId="1C2DE838" w14:textId="77777777" w:rsidR="00573A1C" w:rsidRDefault="00573A1C" w:rsidP="004130A7">
            <w:pPr>
              <w:spacing w:after="0" w:line="240" w:lineRule="auto"/>
              <w:rPr>
                <w:sz w:val="24"/>
                <w:szCs w:val="24"/>
              </w:rPr>
            </w:pPr>
            <w:r>
              <w:rPr>
                <w:sz w:val="24"/>
                <w:szCs w:val="24"/>
              </w:rPr>
              <w:t xml:space="preserve">  1              2                               3</w:t>
            </w:r>
          </w:p>
        </w:tc>
      </w:tr>
      <w:tr w:rsidR="00573A1C" w14:paraId="42545964" w14:textId="77777777" w:rsidTr="00573A1C">
        <w:tc>
          <w:tcPr>
            <w:tcW w:w="2569" w:type="dxa"/>
          </w:tcPr>
          <w:p w14:paraId="5E913B6C" w14:textId="77777777" w:rsidR="00573A1C" w:rsidRDefault="00573A1C" w:rsidP="004130A7">
            <w:pPr>
              <w:spacing w:after="0" w:line="240" w:lineRule="auto"/>
              <w:rPr>
                <w:sz w:val="24"/>
                <w:szCs w:val="24"/>
              </w:rPr>
            </w:pPr>
            <w:r>
              <w:rPr>
                <w:sz w:val="24"/>
                <w:szCs w:val="24"/>
              </w:rPr>
              <w:t>Evaluation</w:t>
            </w:r>
          </w:p>
        </w:tc>
        <w:tc>
          <w:tcPr>
            <w:tcW w:w="4586" w:type="dxa"/>
          </w:tcPr>
          <w:p w14:paraId="04A17D66" w14:textId="77777777" w:rsidR="00573A1C" w:rsidRDefault="00573A1C" w:rsidP="004130A7">
            <w:pPr>
              <w:spacing w:after="0" w:line="240" w:lineRule="auto"/>
              <w:rPr>
                <w:sz w:val="24"/>
                <w:szCs w:val="24"/>
              </w:rPr>
            </w:pPr>
            <w:r>
              <w:rPr>
                <w:sz w:val="24"/>
                <w:szCs w:val="24"/>
              </w:rPr>
              <w:t xml:space="preserve">                                  1 2            3</w:t>
            </w:r>
          </w:p>
        </w:tc>
      </w:tr>
      <w:tr w:rsidR="00573A1C" w14:paraId="3F4CA0F4" w14:textId="77777777" w:rsidTr="00573A1C">
        <w:tc>
          <w:tcPr>
            <w:tcW w:w="2569" w:type="dxa"/>
          </w:tcPr>
          <w:p w14:paraId="58F6AA5E" w14:textId="77777777" w:rsidR="00573A1C" w:rsidRDefault="00573A1C" w:rsidP="004130A7">
            <w:pPr>
              <w:spacing w:after="0" w:line="240" w:lineRule="auto"/>
              <w:rPr>
                <w:sz w:val="24"/>
                <w:szCs w:val="24"/>
              </w:rPr>
            </w:pPr>
            <w:r>
              <w:rPr>
                <w:sz w:val="24"/>
                <w:szCs w:val="24"/>
              </w:rPr>
              <w:t>Flexibility</w:t>
            </w:r>
          </w:p>
        </w:tc>
        <w:tc>
          <w:tcPr>
            <w:tcW w:w="4586" w:type="dxa"/>
          </w:tcPr>
          <w:p w14:paraId="09F2B669" w14:textId="77777777" w:rsidR="00573A1C" w:rsidRDefault="00573A1C" w:rsidP="004130A7">
            <w:pPr>
              <w:spacing w:after="0" w:line="240" w:lineRule="auto"/>
              <w:rPr>
                <w:sz w:val="24"/>
                <w:szCs w:val="24"/>
              </w:rPr>
            </w:pPr>
            <w:r>
              <w:rPr>
                <w:sz w:val="24"/>
                <w:szCs w:val="24"/>
              </w:rPr>
              <w:t xml:space="preserve">  1              2               3</w:t>
            </w:r>
          </w:p>
        </w:tc>
      </w:tr>
      <w:tr w:rsidR="00573A1C" w14:paraId="344AD3A7" w14:textId="77777777" w:rsidTr="00573A1C">
        <w:tc>
          <w:tcPr>
            <w:tcW w:w="2569" w:type="dxa"/>
          </w:tcPr>
          <w:p w14:paraId="7515D980" w14:textId="77777777" w:rsidR="00573A1C" w:rsidRDefault="00573A1C" w:rsidP="004130A7">
            <w:pPr>
              <w:spacing w:after="0" w:line="240" w:lineRule="auto"/>
              <w:rPr>
                <w:sz w:val="24"/>
                <w:szCs w:val="24"/>
              </w:rPr>
            </w:pPr>
            <w:r>
              <w:rPr>
                <w:sz w:val="24"/>
                <w:szCs w:val="24"/>
              </w:rPr>
              <w:t>Human capital</w:t>
            </w:r>
          </w:p>
        </w:tc>
        <w:tc>
          <w:tcPr>
            <w:tcW w:w="4586" w:type="dxa"/>
          </w:tcPr>
          <w:p w14:paraId="62460C18" w14:textId="77777777" w:rsidR="00573A1C" w:rsidRDefault="00573A1C" w:rsidP="004130A7">
            <w:pPr>
              <w:spacing w:after="0" w:line="240" w:lineRule="auto"/>
              <w:rPr>
                <w:sz w:val="24"/>
                <w:szCs w:val="24"/>
              </w:rPr>
            </w:pPr>
            <w:r>
              <w:rPr>
                <w:sz w:val="24"/>
                <w:szCs w:val="24"/>
              </w:rPr>
              <w:t xml:space="preserve">  1              2               3</w:t>
            </w:r>
          </w:p>
        </w:tc>
      </w:tr>
      <w:tr w:rsidR="00573A1C" w14:paraId="2E9BAF89" w14:textId="77777777" w:rsidTr="00573A1C">
        <w:tc>
          <w:tcPr>
            <w:tcW w:w="2569" w:type="dxa"/>
          </w:tcPr>
          <w:p w14:paraId="51756EB7" w14:textId="77777777" w:rsidR="00573A1C" w:rsidRDefault="00573A1C" w:rsidP="004130A7">
            <w:pPr>
              <w:spacing w:after="0" w:line="240" w:lineRule="auto"/>
              <w:rPr>
                <w:sz w:val="24"/>
                <w:szCs w:val="24"/>
              </w:rPr>
            </w:pPr>
            <w:r>
              <w:rPr>
                <w:sz w:val="24"/>
                <w:szCs w:val="24"/>
              </w:rPr>
              <w:t>Boundary management</w:t>
            </w:r>
          </w:p>
        </w:tc>
        <w:tc>
          <w:tcPr>
            <w:tcW w:w="4586" w:type="dxa"/>
          </w:tcPr>
          <w:p w14:paraId="21254A2F" w14:textId="77777777" w:rsidR="00573A1C" w:rsidRDefault="00573A1C" w:rsidP="004130A7">
            <w:pPr>
              <w:keepNext/>
              <w:spacing w:after="0" w:line="240" w:lineRule="auto"/>
              <w:rPr>
                <w:sz w:val="24"/>
                <w:szCs w:val="24"/>
              </w:rPr>
            </w:pPr>
            <w:r>
              <w:rPr>
                <w:sz w:val="24"/>
                <w:szCs w:val="24"/>
              </w:rPr>
              <w:t xml:space="preserve">                  1               2              3</w:t>
            </w:r>
          </w:p>
        </w:tc>
      </w:tr>
    </w:tbl>
    <w:p w14:paraId="08C35E9D" w14:textId="5276B704" w:rsidR="00272012" w:rsidRDefault="00272012" w:rsidP="00272012">
      <w:pPr>
        <w:pStyle w:val="Caption"/>
        <w:spacing w:after="120" w:line="360" w:lineRule="auto"/>
        <w:rPr>
          <w:sz w:val="24"/>
          <w:szCs w:val="24"/>
        </w:rPr>
      </w:pPr>
      <w:bookmarkStart w:id="272" w:name="_Toc531023152"/>
      <w:bookmarkStart w:id="273" w:name="_Toc536438913"/>
      <w:bookmarkStart w:id="274" w:name="_Toc31702088"/>
      <w:r w:rsidRPr="00353A0C">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19</w:t>
      </w:r>
      <w:r w:rsidR="00233012">
        <w:rPr>
          <w:noProof/>
        </w:rPr>
        <w:fldChar w:fldCharType="end"/>
      </w:r>
      <w:r w:rsidRPr="00353A0C">
        <w:t xml:space="preserve">. Plotted typology. </w:t>
      </w:r>
      <w:r>
        <w:t>BoR4.1</w:t>
      </w:r>
      <w:bookmarkEnd w:id="272"/>
      <w:bookmarkEnd w:id="273"/>
      <w:bookmarkEnd w:id="274"/>
    </w:p>
    <w:p w14:paraId="4A1168D4" w14:textId="2C1369D5" w:rsidR="00272012" w:rsidRDefault="00055AF0" w:rsidP="00272012">
      <w:pPr>
        <w:pStyle w:val="Heading4"/>
      </w:pPr>
      <w:r>
        <w:t>Body of Research 4.2: ‘Informing MDMA Policy’</w:t>
      </w:r>
    </w:p>
    <w:p w14:paraId="18EF64E9" w14:textId="36F0883E" w:rsidR="00272012" w:rsidRPr="004F4CAB" w:rsidRDefault="00272012" w:rsidP="00272012">
      <w:pPr>
        <w:spacing w:after="120" w:line="360" w:lineRule="auto"/>
        <w:rPr>
          <w:sz w:val="24"/>
          <w:szCs w:val="24"/>
        </w:rPr>
      </w:pPr>
      <w:r w:rsidRPr="004F4CAB">
        <w:rPr>
          <w:sz w:val="24"/>
          <w:szCs w:val="24"/>
        </w:rPr>
        <w:t>Title</w:t>
      </w:r>
      <w:r w:rsidR="00055AF0">
        <w:rPr>
          <w:sz w:val="24"/>
          <w:szCs w:val="24"/>
        </w:rPr>
        <w:t xml:space="preserve"> of relevant REF Impact Case Study</w:t>
      </w:r>
      <w:r w:rsidRPr="004F4CAB">
        <w:rPr>
          <w:sz w:val="24"/>
          <w:szCs w:val="24"/>
        </w:rPr>
        <w:t xml:space="preserve">: ‘Improving understanding among policy makers, the public and medical professionals of the potential harm that MDMA (Ecstasy) use may have on the neuro-psychological functioning of adults and </w:t>
      </w:r>
      <w:r w:rsidR="00055AF0">
        <w:rPr>
          <w:sz w:val="24"/>
          <w:szCs w:val="24"/>
        </w:rPr>
        <w:t>babies’</w:t>
      </w:r>
    </w:p>
    <w:p w14:paraId="32FEF498" w14:textId="6FAD889E" w:rsidR="00272012" w:rsidRDefault="00272012" w:rsidP="00272012">
      <w:pPr>
        <w:spacing w:after="120" w:line="360" w:lineRule="auto"/>
        <w:rPr>
          <w:sz w:val="24"/>
          <w:szCs w:val="24"/>
        </w:rPr>
      </w:pPr>
      <w:r w:rsidRPr="008607CB">
        <w:rPr>
          <w:sz w:val="24"/>
          <w:szCs w:val="24"/>
          <w:u w:val="single"/>
        </w:rPr>
        <w:t xml:space="preserve">Phase 1. </w:t>
      </w:r>
      <w:r>
        <w:rPr>
          <w:sz w:val="24"/>
          <w:szCs w:val="24"/>
          <w:u w:val="single"/>
        </w:rPr>
        <w:t xml:space="preserve">Contributing to psychopharmacological understanding of </w:t>
      </w:r>
      <w:r w:rsidRPr="008607CB">
        <w:rPr>
          <w:sz w:val="24"/>
          <w:szCs w:val="24"/>
          <w:u w:val="single"/>
        </w:rPr>
        <w:t>MDMA (ecstasy)</w:t>
      </w:r>
      <w:r>
        <w:rPr>
          <w:sz w:val="24"/>
          <w:szCs w:val="24"/>
        </w:rPr>
        <w:br/>
        <w:t xml:space="preserve">DABRG contributed to several scientific debates about the MDMA drug (popularly known as ecstasy), most significantly around two questions: Do the negative effects of MDMA outweigh apparent benefits? What psychopharmacological mechanisms underpin observed effects? </w:t>
      </w:r>
    </w:p>
    <w:p w14:paraId="79FA3CAA" w14:textId="77777777" w:rsidR="00272012" w:rsidRDefault="00272012" w:rsidP="00272012">
      <w:pPr>
        <w:spacing w:after="120" w:line="360" w:lineRule="auto"/>
        <w:rPr>
          <w:sz w:val="24"/>
          <w:szCs w:val="24"/>
        </w:rPr>
      </w:pPr>
      <w:r>
        <w:rPr>
          <w:sz w:val="24"/>
          <w:szCs w:val="24"/>
        </w:rPr>
        <w:t xml:space="preserve">Based on systematic reviews and novel empirical studies, DABRG showed significant negative effects of MDMA on cognitive functioning and mood in both the short and long term. Moreover, they showed that the strength of these effects correlate with both frequency and quantity of MDMA use. Additionally, they provided strong evidence in support of their hypothesis that these effects are the direct result of damage to neurons which release a chemical (serotonin) that is associated both with the feeling of elation brought on by ecstasy pills and with cognitive functioning (e.g. memory). </w:t>
      </w:r>
    </w:p>
    <w:p w14:paraId="0FF6309C" w14:textId="38F2303B" w:rsidR="00272012" w:rsidRDefault="00272012" w:rsidP="00272012">
      <w:pPr>
        <w:spacing w:after="120" w:line="360" w:lineRule="auto"/>
        <w:rPr>
          <w:sz w:val="24"/>
          <w:szCs w:val="24"/>
        </w:rPr>
      </w:pPr>
      <w:r w:rsidRPr="008F0046">
        <w:rPr>
          <w:sz w:val="24"/>
          <w:szCs w:val="24"/>
          <w:u w:val="single"/>
        </w:rPr>
        <w:t xml:space="preserve">Phase 2. </w:t>
      </w:r>
      <w:r>
        <w:rPr>
          <w:sz w:val="24"/>
          <w:szCs w:val="24"/>
          <w:u w:val="single"/>
        </w:rPr>
        <w:t>Contributing to practical debates around MDMA</w:t>
      </w:r>
      <w:r>
        <w:rPr>
          <w:sz w:val="24"/>
          <w:szCs w:val="24"/>
        </w:rPr>
        <w:br/>
        <w:t xml:space="preserve">Having advanced the scientific understanding of the causes and effects of MDMA, DABRG follow-up work focused on ascertaining the extent, nature and mediating factors (i.e. frequency, length and conditions of MDMA use) of negative effects in users. This research advanced understanding of the real-life contexts of MDMA use and its impacts. The strengthened body of evidence produced by this research influenced the UK Government’s decision to maintain MDMA’s status as a Class A drug, despite official recommendation that it be reduced to Class B. </w:t>
      </w:r>
    </w:p>
    <w:p w14:paraId="72B3850B" w14:textId="5DCDF10C" w:rsidR="00272012" w:rsidRDefault="00272012" w:rsidP="00272012">
      <w:pPr>
        <w:spacing w:after="120" w:line="360" w:lineRule="auto"/>
        <w:rPr>
          <w:sz w:val="24"/>
          <w:szCs w:val="24"/>
        </w:rPr>
      </w:pPr>
      <w:r w:rsidRPr="00237EA9">
        <w:rPr>
          <w:sz w:val="24"/>
          <w:szCs w:val="24"/>
          <w:u w:val="single"/>
        </w:rPr>
        <w:t xml:space="preserve">Phase 3. Scientific advances </w:t>
      </w:r>
      <w:r>
        <w:rPr>
          <w:sz w:val="24"/>
          <w:szCs w:val="24"/>
          <w:u w:val="single"/>
        </w:rPr>
        <w:t>prompt</w:t>
      </w:r>
      <w:r w:rsidRPr="00237EA9">
        <w:rPr>
          <w:sz w:val="24"/>
          <w:szCs w:val="24"/>
          <w:u w:val="single"/>
        </w:rPr>
        <w:t xml:space="preserve"> new demand for knowledge</w:t>
      </w:r>
      <w:r>
        <w:rPr>
          <w:sz w:val="24"/>
          <w:szCs w:val="24"/>
          <w:u w:val="single"/>
        </w:rPr>
        <w:br/>
      </w:r>
      <w:r>
        <w:rPr>
          <w:sz w:val="24"/>
          <w:szCs w:val="24"/>
        </w:rPr>
        <w:t xml:space="preserve">DABRG’s success in evidencing the long-term psychological damage of MDMA in adult users prompted a new concern about the effects that MDMA use by pregnant women may have on children. DABRG collaborated on a large, longitudinal NIDA-funded study into MDMA use of pregnant women and the cognitive effects on children at various intervals after birth. Their findings have been disseminated and discussed internationally via the media, governmental agencies, pregnancy and parenting websites, and medical professionals. </w:t>
      </w:r>
    </w:p>
    <w:p w14:paraId="40A54615" w14:textId="1F7E5C9D" w:rsidR="000E21D6" w:rsidRDefault="000E21D6" w:rsidP="00272012">
      <w:pPr>
        <w:spacing w:after="120" w:line="360" w:lineRule="auto"/>
        <w:rPr>
          <w:sz w:val="24"/>
          <w:szCs w:val="24"/>
          <w:u w:val="single"/>
        </w:rPr>
      </w:pPr>
    </w:p>
    <w:p w14:paraId="4DB3A35D" w14:textId="7F8F06B1" w:rsidR="000E21D6" w:rsidRDefault="000E21D6" w:rsidP="00272012">
      <w:pPr>
        <w:spacing w:after="120" w:line="360" w:lineRule="auto"/>
        <w:rPr>
          <w:sz w:val="24"/>
          <w:szCs w:val="24"/>
          <w:u w:val="single"/>
        </w:rPr>
      </w:pPr>
    </w:p>
    <w:p w14:paraId="2D00A153" w14:textId="0C39ABB9" w:rsidR="000E21D6" w:rsidRDefault="000E21D6" w:rsidP="00272012">
      <w:pPr>
        <w:spacing w:after="120" w:line="360" w:lineRule="auto"/>
        <w:rPr>
          <w:sz w:val="24"/>
          <w:szCs w:val="24"/>
          <w:u w:val="single"/>
        </w:rPr>
      </w:pPr>
    </w:p>
    <w:p w14:paraId="1B7D7F06" w14:textId="387EC01A" w:rsidR="000E21D6" w:rsidRDefault="000E21D6" w:rsidP="00272012">
      <w:pPr>
        <w:spacing w:after="120" w:line="360" w:lineRule="auto"/>
        <w:rPr>
          <w:sz w:val="24"/>
          <w:szCs w:val="24"/>
          <w:u w:val="single"/>
        </w:rPr>
      </w:pPr>
    </w:p>
    <w:p w14:paraId="719C84C0" w14:textId="1C9DBBC1" w:rsidR="000E21D6" w:rsidRDefault="000E21D6" w:rsidP="00272012">
      <w:pPr>
        <w:spacing w:after="120" w:line="360" w:lineRule="auto"/>
        <w:rPr>
          <w:sz w:val="24"/>
          <w:szCs w:val="24"/>
          <w:u w:val="single"/>
        </w:rPr>
      </w:pPr>
    </w:p>
    <w:p w14:paraId="6A389448" w14:textId="179D7EB4" w:rsidR="000E21D6" w:rsidRDefault="000E21D6" w:rsidP="00272012">
      <w:pPr>
        <w:spacing w:after="120" w:line="360" w:lineRule="auto"/>
        <w:rPr>
          <w:sz w:val="24"/>
          <w:szCs w:val="24"/>
          <w:u w:val="single"/>
        </w:rPr>
      </w:pPr>
    </w:p>
    <w:p w14:paraId="10126C20" w14:textId="2DCACBF6" w:rsidR="000E21D6" w:rsidRDefault="000E21D6" w:rsidP="00272012">
      <w:pPr>
        <w:spacing w:after="120" w:line="360" w:lineRule="auto"/>
        <w:rPr>
          <w:sz w:val="24"/>
          <w:szCs w:val="24"/>
          <w:u w:val="single"/>
        </w:rPr>
      </w:pPr>
    </w:p>
    <w:tbl>
      <w:tblPr>
        <w:tblW w:w="7155" w:type="dxa"/>
        <w:tblLook w:val="04A0" w:firstRow="1" w:lastRow="0" w:firstColumn="1" w:lastColumn="0" w:noHBand="0" w:noVBand="1"/>
      </w:tblPr>
      <w:tblGrid>
        <w:gridCol w:w="2569"/>
        <w:gridCol w:w="4586"/>
      </w:tblGrid>
      <w:tr w:rsidR="00162453" w14:paraId="3726B90F" w14:textId="77777777" w:rsidTr="00573A1C">
        <w:tc>
          <w:tcPr>
            <w:tcW w:w="2569" w:type="dxa"/>
            <w:tcBorders>
              <w:top w:val="single" w:sz="4" w:space="0" w:color="auto"/>
              <w:left w:val="single" w:sz="4" w:space="0" w:color="auto"/>
              <w:bottom w:val="single" w:sz="4" w:space="0" w:color="auto"/>
              <w:right w:val="single" w:sz="4" w:space="0" w:color="auto"/>
            </w:tcBorders>
          </w:tcPr>
          <w:p w14:paraId="0EADD91C" w14:textId="1E51C948" w:rsidR="00162453" w:rsidRDefault="00162453" w:rsidP="00162453">
            <w:pPr>
              <w:spacing w:after="0" w:line="240" w:lineRule="auto"/>
              <w:rPr>
                <w:sz w:val="24"/>
                <w:szCs w:val="24"/>
              </w:rPr>
            </w:pPr>
            <w:r w:rsidRPr="002B4060">
              <w:rPr>
                <w:b/>
                <w:sz w:val="24"/>
                <w:szCs w:val="24"/>
              </w:rPr>
              <w:t>Attribute</w:t>
            </w:r>
            <w:r>
              <w:rPr>
                <w:b/>
                <w:sz w:val="24"/>
                <w:szCs w:val="24"/>
              </w:rPr>
              <w:t>/activity</w:t>
            </w:r>
          </w:p>
        </w:tc>
        <w:tc>
          <w:tcPr>
            <w:tcW w:w="4586" w:type="dxa"/>
            <w:tcBorders>
              <w:top w:val="single" w:sz="4" w:space="0" w:color="auto"/>
              <w:left w:val="single" w:sz="4" w:space="0" w:color="auto"/>
              <w:bottom w:val="single" w:sz="4" w:space="0" w:color="auto"/>
              <w:right w:val="single" w:sz="4" w:space="0" w:color="auto"/>
            </w:tcBorders>
          </w:tcPr>
          <w:p w14:paraId="42A39C8F" w14:textId="77777777" w:rsidR="00162453" w:rsidRPr="00B8594F" w:rsidRDefault="00162453" w:rsidP="00162453">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3E6EAE6F" w14:textId="19B9E5C8" w:rsidR="00162453" w:rsidRDefault="00162453" w:rsidP="00162453">
            <w:pPr>
              <w:spacing w:after="0" w:line="240" w:lineRule="auto"/>
              <w:rPr>
                <w:sz w:val="24"/>
                <w:szCs w:val="24"/>
              </w:rPr>
            </w:pPr>
            <w:r w:rsidRPr="00B8594F">
              <w:rPr>
                <w:b/>
                <w:sz w:val="24"/>
                <w:szCs w:val="24"/>
              </w:rPr>
              <w:t>1               2               3               4               5</w:t>
            </w:r>
          </w:p>
        </w:tc>
      </w:tr>
      <w:tr w:rsidR="00573A1C" w14:paraId="0E465DEC" w14:textId="77777777" w:rsidTr="00573A1C">
        <w:tc>
          <w:tcPr>
            <w:tcW w:w="2569" w:type="dxa"/>
            <w:tcBorders>
              <w:top w:val="single" w:sz="4" w:space="0" w:color="auto"/>
              <w:left w:val="single" w:sz="4" w:space="0" w:color="auto"/>
              <w:bottom w:val="single" w:sz="4" w:space="0" w:color="auto"/>
              <w:right w:val="single" w:sz="4" w:space="0" w:color="auto"/>
            </w:tcBorders>
          </w:tcPr>
          <w:p w14:paraId="70E786FB" w14:textId="77777777" w:rsidR="00573A1C" w:rsidRDefault="00573A1C" w:rsidP="004130A7">
            <w:pPr>
              <w:spacing w:after="0" w:line="240" w:lineRule="auto"/>
              <w:rPr>
                <w:sz w:val="24"/>
                <w:szCs w:val="24"/>
              </w:rPr>
            </w:pPr>
            <w:r>
              <w:rPr>
                <w:sz w:val="24"/>
                <w:szCs w:val="24"/>
              </w:rPr>
              <w:t>Expertise</w:t>
            </w:r>
          </w:p>
        </w:tc>
        <w:tc>
          <w:tcPr>
            <w:tcW w:w="4586" w:type="dxa"/>
            <w:tcBorders>
              <w:top w:val="single" w:sz="4" w:space="0" w:color="auto"/>
              <w:left w:val="single" w:sz="4" w:space="0" w:color="auto"/>
              <w:bottom w:val="single" w:sz="4" w:space="0" w:color="auto"/>
              <w:right w:val="single" w:sz="4" w:space="0" w:color="auto"/>
            </w:tcBorders>
          </w:tcPr>
          <w:p w14:paraId="7D32507A" w14:textId="77777777" w:rsidR="00573A1C" w:rsidRDefault="00573A1C" w:rsidP="004130A7">
            <w:pPr>
              <w:spacing w:after="0" w:line="240" w:lineRule="auto"/>
              <w:rPr>
                <w:sz w:val="24"/>
                <w:szCs w:val="24"/>
              </w:rPr>
            </w:pPr>
            <w:r>
              <w:rPr>
                <w:sz w:val="24"/>
                <w:szCs w:val="24"/>
              </w:rPr>
              <w:t>1 2 3</w:t>
            </w:r>
          </w:p>
        </w:tc>
      </w:tr>
      <w:tr w:rsidR="00573A1C" w14:paraId="59A960DE" w14:textId="77777777" w:rsidTr="00573A1C">
        <w:tc>
          <w:tcPr>
            <w:tcW w:w="2569" w:type="dxa"/>
            <w:tcBorders>
              <w:top w:val="single" w:sz="4" w:space="0" w:color="auto"/>
              <w:left w:val="single" w:sz="4" w:space="0" w:color="auto"/>
              <w:bottom w:val="single" w:sz="4" w:space="0" w:color="auto"/>
              <w:right w:val="single" w:sz="4" w:space="0" w:color="auto"/>
            </w:tcBorders>
          </w:tcPr>
          <w:p w14:paraId="2835A416" w14:textId="77777777" w:rsidR="00573A1C" w:rsidRDefault="00573A1C" w:rsidP="004130A7">
            <w:pPr>
              <w:spacing w:after="0" w:line="240" w:lineRule="auto"/>
              <w:rPr>
                <w:sz w:val="24"/>
                <w:szCs w:val="24"/>
              </w:rPr>
            </w:pPr>
            <w:r>
              <w:rPr>
                <w:sz w:val="24"/>
                <w:szCs w:val="24"/>
              </w:rPr>
              <w:t>Relevance</w:t>
            </w:r>
          </w:p>
        </w:tc>
        <w:tc>
          <w:tcPr>
            <w:tcW w:w="4586" w:type="dxa"/>
            <w:tcBorders>
              <w:top w:val="single" w:sz="4" w:space="0" w:color="auto"/>
              <w:left w:val="single" w:sz="4" w:space="0" w:color="auto"/>
              <w:bottom w:val="single" w:sz="4" w:space="0" w:color="auto"/>
              <w:right w:val="single" w:sz="4" w:space="0" w:color="auto"/>
            </w:tcBorders>
          </w:tcPr>
          <w:p w14:paraId="2CE49EB5" w14:textId="77777777" w:rsidR="00573A1C" w:rsidRDefault="00573A1C" w:rsidP="004130A7">
            <w:pPr>
              <w:spacing w:after="0" w:line="240" w:lineRule="auto"/>
              <w:rPr>
                <w:sz w:val="24"/>
                <w:szCs w:val="24"/>
              </w:rPr>
            </w:pPr>
            <w:r>
              <w:rPr>
                <w:sz w:val="24"/>
                <w:szCs w:val="24"/>
              </w:rPr>
              <w:t xml:space="preserve">                                1 2 3              </w:t>
            </w:r>
          </w:p>
        </w:tc>
      </w:tr>
      <w:tr w:rsidR="00573A1C" w14:paraId="68BFCF10" w14:textId="77777777" w:rsidTr="00573A1C">
        <w:tc>
          <w:tcPr>
            <w:tcW w:w="2569" w:type="dxa"/>
            <w:tcBorders>
              <w:top w:val="single" w:sz="4" w:space="0" w:color="auto"/>
              <w:left w:val="single" w:sz="4" w:space="0" w:color="auto"/>
              <w:bottom w:val="single" w:sz="4" w:space="0" w:color="auto"/>
              <w:right w:val="single" w:sz="4" w:space="0" w:color="auto"/>
            </w:tcBorders>
          </w:tcPr>
          <w:p w14:paraId="6478DB5B" w14:textId="77777777" w:rsidR="00573A1C" w:rsidRDefault="00573A1C" w:rsidP="004130A7">
            <w:pPr>
              <w:spacing w:after="0" w:line="240" w:lineRule="auto"/>
              <w:rPr>
                <w:sz w:val="24"/>
                <w:szCs w:val="24"/>
              </w:rPr>
            </w:pPr>
            <w:r>
              <w:rPr>
                <w:sz w:val="24"/>
                <w:szCs w:val="24"/>
              </w:rPr>
              <w:t>Disciplinary focus</w:t>
            </w:r>
          </w:p>
        </w:tc>
        <w:tc>
          <w:tcPr>
            <w:tcW w:w="4586" w:type="dxa"/>
            <w:tcBorders>
              <w:top w:val="single" w:sz="4" w:space="0" w:color="auto"/>
              <w:left w:val="single" w:sz="4" w:space="0" w:color="auto"/>
              <w:bottom w:val="single" w:sz="4" w:space="0" w:color="auto"/>
              <w:right w:val="single" w:sz="4" w:space="0" w:color="auto"/>
            </w:tcBorders>
          </w:tcPr>
          <w:p w14:paraId="0B842D05" w14:textId="77777777" w:rsidR="00573A1C" w:rsidRDefault="00573A1C" w:rsidP="004130A7">
            <w:pPr>
              <w:spacing w:after="0" w:line="240" w:lineRule="auto"/>
              <w:rPr>
                <w:sz w:val="24"/>
                <w:szCs w:val="24"/>
              </w:rPr>
            </w:pPr>
            <w:r>
              <w:rPr>
                <w:sz w:val="24"/>
                <w:szCs w:val="24"/>
              </w:rPr>
              <w:t xml:space="preserve"> 1 2             3              </w:t>
            </w:r>
          </w:p>
        </w:tc>
      </w:tr>
      <w:tr w:rsidR="00573A1C" w14:paraId="7C3B6594" w14:textId="77777777" w:rsidTr="00573A1C">
        <w:tc>
          <w:tcPr>
            <w:tcW w:w="2569" w:type="dxa"/>
            <w:tcBorders>
              <w:top w:val="single" w:sz="4" w:space="0" w:color="auto"/>
              <w:left w:val="single" w:sz="4" w:space="0" w:color="auto"/>
              <w:bottom w:val="single" w:sz="4" w:space="0" w:color="auto"/>
              <w:right w:val="single" w:sz="4" w:space="0" w:color="auto"/>
            </w:tcBorders>
          </w:tcPr>
          <w:p w14:paraId="0161A0B8" w14:textId="77777777" w:rsidR="00573A1C" w:rsidRDefault="00573A1C" w:rsidP="004130A7">
            <w:pPr>
              <w:spacing w:after="0" w:line="240" w:lineRule="auto"/>
              <w:rPr>
                <w:sz w:val="24"/>
                <w:szCs w:val="24"/>
              </w:rPr>
            </w:pPr>
            <w:r>
              <w:rPr>
                <w:sz w:val="24"/>
                <w:szCs w:val="24"/>
              </w:rPr>
              <w:t>Uncertainty</w:t>
            </w:r>
          </w:p>
        </w:tc>
        <w:tc>
          <w:tcPr>
            <w:tcW w:w="4586" w:type="dxa"/>
            <w:tcBorders>
              <w:top w:val="single" w:sz="4" w:space="0" w:color="auto"/>
              <w:left w:val="single" w:sz="4" w:space="0" w:color="auto"/>
              <w:bottom w:val="single" w:sz="4" w:space="0" w:color="auto"/>
              <w:right w:val="single" w:sz="4" w:space="0" w:color="auto"/>
            </w:tcBorders>
          </w:tcPr>
          <w:p w14:paraId="195F6892" w14:textId="77777777" w:rsidR="00573A1C" w:rsidRDefault="00573A1C" w:rsidP="004130A7">
            <w:pPr>
              <w:spacing w:after="0" w:line="240" w:lineRule="auto"/>
              <w:rPr>
                <w:sz w:val="24"/>
                <w:szCs w:val="24"/>
              </w:rPr>
            </w:pPr>
            <w:r>
              <w:rPr>
                <w:sz w:val="24"/>
                <w:szCs w:val="24"/>
              </w:rPr>
              <w:t xml:space="preserve">                1 2 3</w:t>
            </w:r>
          </w:p>
        </w:tc>
      </w:tr>
      <w:tr w:rsidR="00573A1C" w14:paraId="23357439" w14:textId="77777777" w:rsidTr="00573A1C">
        <w:tc>
          <w:tcPr>
            <w:tcW w:w="2569" w:type="dxa"/>
            <w:tcBorders>
              <w:top w:val="single" w:sz="4" w:space="0" w:color="auto"/>
              <w:left w:val="single" w:sz="4" w:space="0" w:color="auto"/>
              <w:bottom w:val="single" w:sz="4" w:space="0" w:color="auto"/>
              <w:right w:val="single" w:sz="4" w:space="0" w:color="auto"/>
            </w:tcBorders>
          </w:tcPr>
          <w:p w14:paraId="6F3AED8B" w14:textId="77777777" w:rsidR="00573A1C" w:rsidRDefault="00573A1C" w:rsidP="004130A7">
            <w:pPr>
              <w:spacing w:after="0" w:line="240" w:lineRule="auto"/>
              <w:rPr>
                <w:sz w:val="24"/>
                <w:szCs w:val="24"/>
              </w:rPr>
            </w:pPr>
            <w:r>
              <w:rPr>
                <w:sz w:val="24"/>
                <w:szCs w:val="24"/>
              </w:rPr>
              <w:t>Goals</w:t>
            </w:r>
          </w:p>
        </w:tc>
        <w:tc>
          <w:tcPr>
            <w:tcW w:w="4586" w:type="dxa"/>
            <w:tcBorders>
              <w:top w:val="single" w:sz="4" w:space="0" w:color="auto"/>
              <w:left w:val="single" w:sz="4" w:space="0" w:color="auto"/>
              <w:bottom w:val="single" w:sz="4" w:space="0" w:color="auto"/>
              <w:right w:val="single" w:sz="4" w:space="0" w:color="auto"/>
            </w:tcBorders>
          </w:tcPr>
          <w:p w14:paraId="42B7E0BC" w14:textId="77777777" w:rsidR="00573A1C" w:rsidRDefault="00573A1C" w:rsidP="004130A7">
            <w:pPr>
              <w:spacing w:after="0" w:line="240" w:lineRule="auto"/>
              <w:rPr>
                <w:sz w:val="24"/>
                <w:szCs w:val="24"/>
              </w:rPr>
            </w:pPr>
            <w:r>
              <w:rPr>
                <w:sz w:val="24"/>
                <w:szCs w:val="24"/>
              </w:rPr>
              <w:t xml:space="preserve">                                1 2 3              </w:t>
            </w:r>
          </w:p>
        </w:tc>
      </w:tr>
      <w:tr w:rsidR="00573A1C" w14:paraId="5702EFA4" w14:textId="77777777" w:rsidTr="00573A1C">
        <w:tc>
          <w:tcPr>
            <w:tcW w:w="2569" w:type="dxa"/>
            <w:tcBorders>
              <w:top w:val="single" w:sz="4" w:space="0" w:color="auto"/>
              <w:left w:val="single" w:sz="4" w:space="0" w:color="auto"/>
              <w:bottom w:val="single" w:sz="4" w:space="0" w:color="auto"/>
              <w:right w:val="single" w:sz="4" w:space="0" w:color="auto"/>
            </w:tcBorders>
          </w:tcPr>
          <w:p w14:paraId="45FC58CD" w14:textId="77777777" w:rsidR="00573A1C" w:rsidRDefault="00573A1C" w:rsidP="004130A7">
            <w:pPr>
              <w:spacing w:after="0" w:line="240" w:lineRule="auto"/>
              <w:rPr>
                <w:sz w:val="24"/>
                <w:szCs w:val="24"/>
              </w:rPr>
            </w:pPr>
            <w:r>
              <w:rPr>
                <w:sz w:val="24"/>
                <w:szCs w:val="24"/>
              </w:rPr>
              <w:t>Learning</w:t>
            </w:r>
          </w:p>
        </w:tc>
        <w:tc>
          <w:tcPr>
            <w:tcW w:w="4586" w:type="dxa"/>
            <w:tcBorders>
              <w:top w:val="single" w:sz="4" w:space="0" w:color="auto"/>
              <w:left w:val="single" w:sz="4" w:space="0" w:color="auto"/>
              <w:bottom w:val="single" w:sz="4" w:space="0" w:color="auto"/>
              <w:right w:val="single" w:sz="4" w:space="0" w:color="auto"/>
            </w:tcBorders>
          </w:tcPr>
          <w:p w14:paraId="7CE77867" w14:textId="77777777" w:rsidR="00573A1C" w:rsidRDefault="00573A1C" w:rsidP="004130A7">
            <w:pPr>
              <w:spacing w:after="0" w:line="240" w:lineRule="auto"/>
              <w:rPr>
                <w:sz w:val="24"/>
                <w:szCs w:val="24"/>
              </w:rPr>
            </w:pPr>
            <w:r>
              <w:rPr>
                <w:sz w:val="24"/>
                <w:szCs w:val="24"/>
              </w:rPr>
              <w:t>1 2 3</w:t>
            </w:r>
          </w:p>
        </w:tc>
      </w:tr>
      <w:tr w:rsidR="00573A1C" w14:paraId="477D9AA1" w14:textId="77777777" w:rsidTr="00573A1C">
        <w:tc>
          <w:tcPr>
            <w:tcW w:w="2569" w:type="dxa"/>
            <w:tcBorders>
              <w:top w:val="single" w:sz="4" w:space="0" w:color="auto"/>
              <w:left w:val="single" w:sz="4" w:space="0" w:color="auto"/>
              <w:bottom w:val="single" w:sz="4" w:space="0" w:color="auto"/>
              <w:right w:val="single" w:sz="4" w:space="0" w:color="auto"/>
            </w:tcBorders>
          </w:tcPr>
          <w:p w14:paraId="56756E92" w14:textId="77777777" w:rsidR="00573A1C" w:rsidRDefault="00573A1C" w:rsidP="004130A7">
            <w:pPr>
              <w:spacing w:after="0" w:line="240" w:lineRule="auto"/>
              <w:rPr>
                <w:sz w:val="24"/>
                <w:szCs w:val="24"/>
              </w:rPr>
            </w:pPr>
            <w:r>
              <w:rPr>
                <w:sz w:val="24"/>
                <w:szCs w:val="24"/>
              </w:rPr>
              <w:t>Knowledge exchange</w:t>
            </w:r>
          </w:p>
        </w:tc>
        <w:tc>
          <w:tcPr>
            <w:tcW w:w="4586" w:type="dxa"/>
            <w:tcBorders>
              <w:top w:val="single" w:sz="4" w:space="0" w:color="auto"/>
              <w:left w:val="single" w:sz="4" w:space="0" w:color="auto"/>
              <w:bottom w:val="single" w:sz="4" w:space="0" w:color="auto"/>
              <w:right w:val="single" w:sz="4" w:space="0" w:color="auto"/>
            </w:tcBorders>
          </w:tcPr>
          <w:p w14:paraId="721FC2B5" w14:textId="77777777" w:rsidR="00573A1C" w:rsidRDefault="00573A1C" w:rsidP="004130A7">
            <w:pPr>
              <w:spacing w:after="0" w:line="240" w:lineRule="auto"/>
              <w:rPr>
                <w:sz w:val="24"/>
                <w:szCs w:val="24"/>
              </w:rPr>
            </w:pPr>
            <w:r>
              <w:rPr>
                <w:sz w:val="24"/>
                <w:szCs w:val="24"/>
              </w:rPr>
              <w:t xml:space="preserve">  1              2               3</w:t>
            </w:r>
          </w:p>
        </w:tc>
      </w:tr>
      <w:tr w:rsidR="00573A1C" w14:paraId="73982509" w14:textId="77777777" w:rsidTr="00573A1C">
        <w:tc>
          <w:tcPr>
            <w:tcW w:w="2569" w:type="dxa"/>
            <w:tcBorders>
              <w:top w:val="single" w:sz="4" w:space="0" w:color="auto"/>
              <w:left w:val="single" w:sz="4" w:space="0" w:color="auto"/>
              <w:bottom w:val="single" w:sz="4" w:space="0" w:color="auto"/>
              <w:right w:val="single" w:sz="4" w:space="0" w:color="auto"/>
            </w:tcBorders>
          </w:tcPr>
          <w:p w14:paraId="39610841" w14:textId="77777777" w:rsidR="00573A1C" w:rsidRDefault="00573A1C" w:rsidP="004130A7">
            <w:pPr>
              <w:spacing w:after="0" w:line="240" w:lineRule="auto"/>
              <w:rPr>
                <w:sz w:val="24"/>
                <w:szCs w:val="24"/>
              </w:rPr>
            </w:pPr>
            <w:r>
              <w:rPr>
                <w:sz w:val="24"/>
                <w:szCs w:val="24"/>
              </w:rPr>
              <w:t>Network</w:t>
            </w:r>
          </w:p>
        </w:tc>
        <w:tc>
          <w:tcPr>
            <w:tcW w:w="4586" w:type="dxa"/>
            <w:tcBorders>
              <w:top w:val="single" w:sz="4" w:space="0" w:color="auto"/>
              <w:left w:val="single" w:sz="4" w:space="0" w:color="auto"/>
              <w:bottom w:val="single" w:sz="4" w:space="0" w:color="auto"/>
              <w:right w:val="single" w:sz="4" w:space="0" w:color="auto"/>
            </w:tcBorders>
          </w:tcPr>
          <w:p w14:paraId="5A867735" w14:textId="77777777" w:rsidR="00573A1C" w:rsidRDefault="00573A1C" w:rsidP="004130A7">
            <w:pPr>
              <w:spacing w:after="0" w:line="240" w:lineRule="auto"/>
              <w:rPr>
                <w:sz w:val="24"/>
                <w:szCs w:val="24"/>
              </w:rPr>
            </w:pPr>
            <w:r>
              <w:rPr>
                <w:sz w:val="24"/>
                <w:szCs w:val="24"/>
              </w:rPr>
              <w:t xml:space="preserve">  1             2 3</w:t>
            </w:r>
          </w:p>
        </w:tc>
      </w:tr>
      <w:tr w:rsidR="00573A1C" w14:paraId="58A6CD94" w14:textId="77777777" w:rsidTr="00573A1C">
        <w:tc>
          <w:tcPr>
            <w:tcW w:w="2569" w:type="dxa"/>
            <w:tcBorders>
              <w:top w:val="single" w:sz="4" w:space="0" w:color="auto"/>
              <w:left w:val="single" w:sz="4" w:space="0" w:color="auto"/>
              <w:bottom w:val="single" w:sz="4" w:space="0" w:color="auto"/>
              <w:right w:val="single" w:sz="4" w:space="0" w:color="auto"/>
            </w:tcBorders>
          </w:tcPr>
          <w:p w14:paraId="4031E2A3" w14:textId="77777777" w:rsidR="00573A1C" w:rsidRDefault="00573A1C" w:rsidP="004130A7">
            <w:pPr>
              <w:spacing w:after="0" w:line="240" w:lineRule="auto"/>
              <w:rPr>
                <w:sz w:val="24"/>
                <w:szCs w:val="24"/>
              </w:rPr>
            </w:pPr>
            <w:r>
              <w:rPr>
                <w:sz w:val="24"/>
                <w:szCs w:val="24"/>
              </w:rPr>
              <w:t>Social capital</w:t>
            </w:r>
          </w:p>
        </w:tc>
        <w:tc>
          <w:tcPr>
            <w:tcW w:w="4586" w:type="dxa"/>
            <w:tcBorders>
              <w:top w:val="single" w:sz="4" w:space="0" w:color="auto"/>
              <w:left w:val="single" w:sz="4" w:space="0" w:color="auto"/>
              <w:bottom w:val="single" w:sz="4" w:space="0" w:color="auto"/>
              <w:right w:val="single" w:sz="4" w:space="0" w:color="auto"/>
            </w:tcBorders>
          </w:tcPr>
          <w:p w14:paraId="54D05DAE" w14:textId="77777777" w:rsidR="00573A1C" w:rsidRDefault="00573A1C" w:rsidP="004130A7">
            <w:pPr>
              <w:spacing w:after="0" w:line="240" w:lineRule="auto"/>
              <w:rPr>
                <w:sz w:val="24"/>
                <w:szCs w:val="24"/>
              </w:rPr>
            </w:pPr>
            <w:r>
              <w:rPr>
                <w:sz w:val="24"/>
                <w:szCs w:val="24"/>
              </w:rPr>
              <w:t xml:space="preserve">  1             2 3</w:t>
            </w:r>
          </w:p>
        </w:tc>
      </w:tr>
      <w:tr w:rsidR="00573A1C" w14:paraId="3516542D" w14:textId="77777777" w:rsidTr="00573A1C">
        <w:tc>
          <w:tcPr>
            <w:tcW w:w="2569" w:type="dxa"/>
            <w:tcBorders>
              <w:top w:val="single" w:sz="4" w:space="0" w:color="auto"/>
              <w:left w:val="single" w:sz="4" w:space="0" w:color="auto"/>
              <w:bottom w:val="single" w:sz="4" w:space="0" w:color="auto"/>
              <w:right w:val="single" w:sz="4" w:space="0" w:color="auto"/>
            </w:tcBorders>
          </w:tcPr>
          <w:p w14:paraId="5C31F7BF" w14:textId="77777777" w:rsidR="00573A1C" w:rsidRDefault="00573A1C" w:rsidP="004130A7">
            <w:pPr>
              <w:spacing w:after="0" w:line="240" w:lineRule="auto"/>
              <w:rPr>
                <w:sz w:val="24"/>
                <w:szCs w:val="24"/>
              </w:rPr>
            </w:pPr>
            <w:r>
              <w:rPr>
                <w:sz w:val="24"/>
                <w:szCs w:val="24"/>
              </w:rPr>
              <w:t>Accessibility</w:t>
            </w:r>
          </w:p>
        </w:tc>
        <w:tc>
          <w:tcPr>
            <w:tcW w:w="4586" w:type="dxa"/>
            <w:tcBorders>
              <w:top w:val="single" w:sz="4" w:space="0" w:color="auto"/>
              <w:left w:val="single" w:sz="4" w:space="0" w:color="auto"/>
              <w:bottom w:val="single" w:sz="4" w:space="0" w:color="auto"/>
              <w:right w:val="single" w:sz="4" w:space="0" w:color="auto"/>
            </w:tcBorders>
          </w:tcPr>
          <w:p w14:paraId="03FA5187" w14:textId="77777777" w:rsidR="00573A1C" w:rsidRDefault="00573A1C" w:rsidP="004130A7">
            <w:pPr>
              <w:spacing w:after="0" w:line="240" w:lineRule="auto"/>
              <w:rPr>
                <w:sz w:val="24"/>
                <w:szCs w:val="24"/>
              </w:rPr>
            </w:pPr>
            <w:r>
              <w:rPr>
                <w:sz w:val="24"/>
                <w:szCs w:val="24"/>
              </w:rPr>
              <w:t>1 2 3</w:t>
            </w:r>
          </w:p>
        </w:tc>
      </w:tr>
      <w:tr w:rsidR="00573A1C" w14:paraId="17F5171F" w14:textId="77777777" w:rsidTr="00573A1C">
        <w:tc>
          <w:tcPr>
            <w:tcW w:w="2569" w:type="dxa"/>
            <w:tcBorders>
              <w:top w:val="single" w:sz="4" w:space="0" w:color="auto"/>
              <w:left w:val="single" w:sz="4" w:space="0" w:color="auto"/>
              <w:bottom w:val="single" w:sz="4" w:space="0" w:color="auto"/>
              <w:right w:val="single" w:sz="4" w:space="0" w:color="auto"/>
            </w:tcBorders>
          </w:tcPr>
          <w:p w14:paraId="303A1004" w14:textId="77777777" w:rsidR="00573A1C" w:rsidRDefault="00573A1C" w:rsidP="004130A7">
            <w:pPr>
              <w:spacing w:after="0" w:line="240" w:lineRule="auto"/>
              <w:rPr>
                <w:sz w:val="24"/>
                <w:szCs w:val="24"/>
              </w:rPr>
            </w:pPr>
            <w:r>
              <w:rPr>
                <w:sz w:val="24"/>
                <w:szCs w:val="24"/>
              </w:rPr>
              <w:t>Outputs and outcomes</w:t>
            </w:r>
          </w:p>
        </w:tc>
        <w:tc>
          <w:tcPr>
            <w:tcW w:w="4586" w:type="dxa"/>
            <w:tcBorders>
              <w:top w:val="single" w:sz="4" w:space="0" w:color="auto"/>
              <w:left w:val="single" w:sz="4" w:space="0" w:color="auto"/>
              <w:bottom w:val="single" w:sz="4" w:space="0" w:color="auto"/>
              <w:right w:val="single" w:sz="4" w:space="0" w:color="auto"/>
            </w:tcBorders>
          </w:tcPr>
          <w:p w14:paraId="3E853954" w14:textId="77777777" w:rsidR="00573A1C" w:rsidRDefault="00573A1C" w:rsidP="004130A7">
            <w:pPr>
              <w:spacing w:after="0" w:line="240" w:lineRule="auto"/>
              <w:rPr>
                <w:sz w:val="24"/>
                <w:szCs w:val="24"/>
              </w:rPr>
            </w:pPr>
            <w:r>
              <w:rPr>
                <w:sz w:val="24"/>
                <w:szCs w:val="24"/>
              </w:rPr>
              <w:t xml:space="preserve">  1             2 3</w:t>
            </w:r>
          </w:p>
        </w:tc>
      </w:tr>
      <w:tr w:rsidR="00573A1C" w14:paraId="46FF9308" w14:textId="77777777" w:rsidTr="00573A1C">
        <w:tc>
          <w:tcPr>
            <w:tcW w:w="2569" w:type="dxa"/>
            <w:tcBorders>
              <w:top w:val="single" w:sz="4" w:space="0" w:color="auto"/>
              <w:left w:val="single" w:sz="4" w:space="0" w:color="auto"/>
              <w:bottom w:val="single" w:sz="4" w:space="0" w:color="auto"/>
              <w:right w:val="single" w:sz="4" w:space="0" w:color="auto"/>
            </w:tcBorders>
          </w:tcPr>
          <w:p w14:paraId="6F857918" w14:textId="77777777" w:rsidR="00573A1C" w:rsidRDefault="00573A1C" w:rsidP="004130A7">
            <w:pPr>
              <w:spacing w:after="0" w:line="240" w:lineRule="auto"/>
              <w:rPr>
                <w:sz w:val="24"/>
                <w:szCs w:val="24"/>
              </w:rPr>
            </w:pPr>
            <w:r>
              <w:rPr>
                <w:sz w:val="24"/>
                <w:szCs w:val="24"/>
              </w:rPr>
              <w:t>Evaluation</w:t>
            </w:r>
          </w:p>
        </w:tc>
        <w:tc>
          <w:tcPr>
            <w:tcW w:w="4586" w:type="dxa"/>
            <w:tcBorders>
              <w:top w:val="single" w:sz="4" w:space="0" w:color="auto"/>
              <w:left w:val="single" w:sz="4" w:space="0" w:color="auto"/>
              <w:bottom w:val="single" w:sz="4" w:space="0" w:color="auto"/>
              <w:right w:val="single" w:sz="4" w:space="0" w:color="auto"/>
            </w:tcBorders>
          </w:tcPr>
          <w:p w14:paraId="6E8387D9" w14:textId="77777777" w:rsidR="00573A1C" w:rsidRDefault="00573A1C" w:rsidP="004130A7">
            <w:pPr>
              <w:spacing w:after="0" w:line="240" w:lineRule="auto"/>
              <w:rPr>
                <w:sz w:val="24"/>
                <w:szCs w:val="24"/>
              </w:rPr>
            </w:pPr>
            <w:r>
              <w:rPr>
                <w:sz w:val="24"/>
                <w:szCs w:val="24"/>
              </w:rPr>
              <w:t xml:space="preserve">                   1             2 3              </w:t>
            </w:r>
          </w:p>
        </w:tc>
      </w:tr>
      <w:tr w:rsidR="00573A1C" w14:paraId="53FA7C02" w14:textId="77777777" w:rsidTr="00573A1C">
        <w:tc>
          <w:tcPr>
            <w:tcW w:w="2569" w:type="dxa"/>
            <w:tcBorders>
              <w:top w:val="single" w:sz="4" w:space="0" w:color="auto"/>
              <w:left w:val="single" w:sz="4" w:space="0" w:color="auto"/>
              <w:bottom w:val="single" w:sz="4" w:space="0" w:color="auto"/>
              <w:right w:val="single" w:sz="4" w:space="0" w:color="auto"/>
            </w:tcBorders>
          </w:tcPr>
          <w:p w14:paraId="208DB471" w14:textId="77777777" w:rsidR="00573A1C" w:rsidRDefault="00573A1C" w:rsidP="004130A7">
            <w:pPr>
              <w:spacing w:after="0" w:line="240" w:lineRule="auto"/>
              <w:rPr>
                <w:sz w:val="24"/>
                <w:szCs w:val="24"/>
              </w:rPr>
            </w:pPr>
            <w:r>
              <w:rPr>
                <w:sz w:val="24"/>
                <w:szCs w:val="24"/>
              </w:rPr>
              <w:t>Flexibility</w:t>
            </w:r>
          </w:p>
        </w:tc>
        <w:tc>
          <w:tcPr>
            <w:tcW w:w="4586" w:type="dxa"/>
            <w:tcBorders>
              <w:top w:val="single" w:sz="4" w:space="0" w:color="auto"/>
              <w:left w:val="single" w:sz="4" w:space="0" w:color="auto"/>
              <w:bottom w:val="single" w:sz="4" w:space="0" w:color="auto"/>
              <w:right w:val="single" w:sz="4" w:space="0" w:color="auto"/>
            </w:tcBorders>
          </w:tcPr>
          <w:p w14:paraId="775005C6" w14:textId="77777777" w:rsidR="00573A1C" w:rsidRDefault="00573A1C" w:rsidP="004130A7">
            <w:pPr>
              <w:spacing w:after="0" w:line="240" w:lineRule="auto"/>
              <w:rPr>
                <w:sz w:val="24"/>
                <w:szCs w:val="24"/>
              </w:rPr>
            </w:pPr>
            <w:r>
              <w:rPr>
                <w:sz w:val="24"/>
                <w:szCs w:val="24"/>
              </w:rPr>
              <w:t xml:space="preserve"> 1 2             3</w:t>
            </w:r>
          </w:p>
        </w:tc>
      </w:tr>
      <w:tr w:rsidR="00573A1C" w14:paraId="7A0086EB" w14:textId="77777777" w:rsidTr="00573A1C">
        <w:tc>
          <w:tcPr>
            <w:tcW w:w="2569" w:type="dxa"/>
            <w:tcBorders>
              <w:top w:val="single" w:sz="4" w:space="0" w:color="auto"/>
              <w:left w:val="single" w:sz="4" w:space="0" w:color="auto"/>
              <w:bottom w:val="single" w:sz="4" w:space="0" w:color="auto"/>
              <w:right w:val="single" w:sz="4" w:space="0" w:color="auto"/>
            </w:tcBorders>
          </w:tcPr>
          <w:p w14:paraId="4420B236" w14:textId="77777777" w:rsidR="00573A1C" w:rsidRDefault="00573A1C" w:rsidP="004130A7">
            <w:pPr>
              <w:spacing w:after="0" w:line="240" w:lineRule="auto"/>
              <w:rPr>
                <w:sz w:val="24"/>
                <w:szCs w:val="24"/>
              </w:rPr>
            </w:pPr>
            <w:r>
              <w:rPr>
                <w:sz w:val="24"/>
                <w:szCs w:val="24"/>
              </w:rPr>
              <w:t>Human capital</w:t>
            </w:r>
          </w:p>
        </w:tc>
        <w:tc>
          <w:tcPr>
            <w:tcW w:w="4586" w:type="dxa"/>
            <w:tcBorders>
              <w:top w:val="single" w:sz="4" w:space="0" w:color="auto"/>
              <w:left w:val="single" w:sz="4" w:space="0" w:color="auto"/>
              <w:bottom w:val="single" w:sz="4" w:space="0" w:color="auto"/>
              <w:right w:val="single" w:sz="4" w:space="0" w:color="auto"/>
            </w:tcBorders>
          </w:tcPr>
          <w:p w14:paraId="35618A39" w14:textId="77777777" w:rsidR="00573A1C" w:rsidRDefault="00573A1C" w:rsidP="004130A7">
            <w:pPr>
              <w:spacing w:after="0" w:line="240" w:lineRule="auto"/>
              <w:rPr>
                <w:sz w:val="24"/>
                <w:szCs w:val="24"/>
              </w:rPr>
            </w:pPr>
            <w:r>
              <w:rPr>
                <w:sz w:val="24"/>
                <w:szCs w:val="24"/>
              </w:rPr>
              <w:t xml:space="preserve"> 1 2             3</w:t>
            </w:r>
          </w:p>
        </w:tc>
      </w:tr>
      <w:tr w:rsidR="00573A1C" w14:paraId="37CF2532" w14:textId="77777777" w:rsidTr="00573A1C">
        <w:tc>
          <w:tcPr>
            <w:tcW w:w="2569" w:type="dxa"/>
            <w:tcBorders>
              <w:top w:val="single" w:sz="4" w:space="0" w:color="auto"/>
              <w:left w:val="single" w:sz="4" w:space="0" w:color="auto"/>
              <w:bottom w:val="single" w:sz="4" w:space="0" w:color="auto"/>
              <w:right w:val="single" w:sz="4" w:space="0" w:color="auto"/>
            </w:tcBorders>
          </w:tcPr>
          <w:p w14:paraId="49679E53" w14:textId="77777777" w:rsidR="00573A1C" w:rsidRDefault="00573A1C" w:rsidP="004130A7">
            <w:pPr>
              <w:spacing w:after="0" w:line="240" w:lineRule="auto"/>
              <w:rPr>
                <w:sz w:val="24"/>
                <w:szCs w:val="24"/>
              </w:rPr>
            </w:pPr>
            <w:r>
              <w:rPr>
                <w:sz w:val="24"/>
                <w:szCs w:val="24"/>
              </w:rPr>
              <w:t>Boundary management</w:t>
            </w:r>
          </w:p>
        </w:tc>
        <w:tc>
          <w:tcPr>
            <w:tcW w:w="4586" w:type="dxa"/>
            <w:tcBorders>
              <w:top w:val="single" w:sz="4" w:space="0" w:color="auto"/>
              <w:left w:val="single" w:sz="4" w:space="0" w:color="auto"/>
              <w:bottom w:val="single" w:sz="4" w:space="0" w:color="auto"/>
              <w:right w:val="single" w:sz="4" w:space="0" w:color="auto"/>
            </w:tcBorders>
          </w:tcPr>
          <w:p w14:paraId="2731AD39" w14:textId="77777777" w:rsidR="00573A1C" w:rsidRDefault="00573A1C" w:rsidP="004130A7">
            <w:pPr>
              <w:keepNext/>
              <w:spacing w:after="0" w:line="240" w:lineRule="auto"/>
              <w:rPr>
                <w:sz w:val="24"/>
                <w:szCs w:val="24"/>
              </w:rPr>
            </w:pPr>
            <w:r>
              <w:rPr>
                <w:sz w:val="24"/>
                <w:szCs w:val="24"/>
              </w:rPr>
              <w:t xml:space="preserve">  1             2 3</w:t>
            </w:r>
          </w:p>
        </w:tc>
      </w:tr>
    </w:tbl>
    <w:p w14:paraId="3F977712" w14:textId="6D464B4D" w:rsidR="00272012" w:rsidRPr="00A91A32" w:rsidRDefault="00272012" w:rsidP="00272012">
      <w:pPr>
        <w:pStyle w:val="Caption"/>
        <w:spacing w:after="120" w:line="360" w:lineRule="auto"/>
      </w:pPr>
      <w:bookmarkStart w:id="275" w:name="_Toc531023153"/>
      <w:bookmarkStart w:id="276" w:name="_Toc536438914"/>
      <w:bookmarkStart w:id="277" w:name="_Toc31702089"/>
      <w:r w:rsidRPr="00A91A32">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20</w:t>
      </w:r>
      <w:r w:rsidR="00233012">
        <w:rPr>
          <w:noProof/>
        </w:rPr>
        <w:fldChar w:fldCharType="end"/>
      </w:r>
      <w:r w:rsidRPr="00A91A32">
        <w:t>. Plotted typology.</w:t>
      </w:r>
      <w:r>
        <w:t xml:space="preserve"> BoR4.2</w:t>
      </w:r>
      <w:bookmarkEnd w:id="275"/>
      <w:bookmarkEnd w:id="276"/>
      <w:bookmarkEnd w:id="277"/>
    </w:p>
    <w:p w14:paraId="71CFB0BA" w14:textId="77777777" w:rsidR="000E21D6" w:rsidRDefault="000E21D6">
      <w:pPr>
        <w:rPr>
          <w:rFonts w:asciiTheme="majorHAnsi" w:eastAsiaTheme="majorEastAsia" w:hAnsiTheme="majorHAnsi" w:cstheme="majorBidi"/>
          <w:caps/>
          <w:color w:val="1F3763" w:themeColor="accent1" w:themeShade="7F"/>
          <w:sz w:val="24"/>
          <w:szCs w:val="24"/>
        </w:rPr>
      </w:pPr>
      <w:r>
        <w:br w:type="page"/>
      </w:r>
    </w:p>
    <w:p w14:paraId="30BFCF2C" w14:textId="5B4FB943" w:rsidR="00272012" w:rsidRPr="008A682A" w:rsidRDefault="0093259B" w:rsidP="00272012">
      <w:pPr>
        <w:pStyle w:val="Heading3"/>
      </w:pPr>
      <w:bookmarkStart w:id="278" w:name="_Toc31702021"/>
      <w:r>
        <w:t>BoRs sampled from UoA 5</w:t>
      </w:r>
      <w:bookmarkEnd w:id="278"/>
    </w:p>
    <w:p w14:paraId="497B9876" w14:textId="77777777" w:rsidR="00272012" w:rsidRPr="00D8605B" w:rsidRDefault="00272012" w:rsidP="00272012">
      <w:pPr>
        <w:spacing w:after="120" w:line="360" w:lineRule="auto"/>
      </w:pPr>
      <w:r>
        <w:rPr>
          <w:sz w:val="24"/>
          <w:szCs w:val="24"/>
        </w:rPr>
        <w:t xml:space="preserve">From the University of St Andrews (henceforth St Andrews) I have selected four Impact Case Studies out of the six submitted to UoA 5. All four are based on research within the Sea Mammals Research Unit (SMRU). SMRU started life in 1978 within the Natural Environment Research Council (NERC), created to fulfil NERC’s obligation to advise the UK Government on seal management according to NERC’s Royal Charter and the Conservation of Seals Act 1970. SMRU was moved to St Andrews School of Biology in 1996, with NERC continuing to fund SMRU’s work related to advisory obligations. The overall discipline which best describes SMRU’s research is marine ecology, with particular focus on the interdisciplinary subfield of marine mammalogy. This implies that while SMRU research makes some fundamental advances in knowledge, ‘use’ of knowledge is a major driver of the research. </w:t>
      </w:r>
    </w:p>
    <w:p w14:paraId="2594B9AA" w14:textId="77777777" w:rsidR="00272012" w:rsidRDefault="00272012" w:rsidP="00272012">
      <w:pPr>
        <w:spacing w:after="120" w:line="360" w:lineRule="auto"/>
        <w:rPr>
          <w:sz w:val="24"/>
          <w:szCs w:val="24"/>
        </w:rPr>
      </w:pPr>
      <w:r>
        <w:rPr>
          <w:sz w:val="24"/>
          <w:szCs w:val="24"/>
        </w:rPr>
        <w:t>Beyond this underpinning epistemic context, the empirical content and context of the research underpinning the four Impact Case Studies have several commonalities which can be summarised under six interrelated themes: (a) the methodological framing of the empirical context as a complex ‘open system’ (i.e. the marine ecosystem); (b) this requires advances in technology and software for the collection and analysis of complex data; (c) the novel datasets produced by such technologies require development of new statistical techniques; (d) the inherent multi-disciplinarity of the study of sea mammals requires scientists to work towards shared, robust definitions of key concepts; (e) in order to influence society, scientists also need to construct concepts that are understandable to governing bodies and the wider public; (f) scientists must be sensitive to the socio-economic factors (e.g. fishing) associated with sea mammal depletion, as scientific evidence alone is insufficient to guide policy.</w:t>
      </w:r>
    </w:p>
    <w:p w14:paraId="7C159A43" w14:textId="26A606B1" w:rsidR="00272012" w:rsidRDefault="009528FE" w:rsidP="00272012">
      <w:pPr>
        <w:pStyle w:val="Heading4"/>
      </w:pPr>
      <w:r>
        <w:t>Body of Research 5: ‘Sea Mammal Research &amp; Impact’</w:t>
      </w:r>
    </w:p>
    <w:p w14:paraId="63CBF413" w14:textId="0F8336C0" w:rsidR="00272012" w:rsidRDefault="00272012" w:rsidP="00272012">
      <w:pPr>
        <w:spacing w:after="120" w:line="360" w:lineRule="auto"/>
        <w:rPr>
          <w:sz w:val="24"/>
          <w:szCs w:val="24"/>
        </w:rPr>
      </w:pPr>
      <w:r w:rsidRPr="00594051">
        <w:rPr>
          <w:sz w:val="24"/>
          <w:szCs w:val="24"/>
        </w:rPr>
        <w:t>Title</w:t>
      </w:r>
      <w:r>
        <w:rPr>
          <w:sz w:val="24"/>
          <w:szCs w:val="24"/>
        </w:rPr>
        <w:t>s</w:t>
      </w:r>
      <w:r w:rsidR="009528FE">
        <w:rPr>
          <w:sz w:val="24"/>
          <w:szCs w:val="24"/>
        </w:rPr>
        <w:t xml:space="preserve"> of relevant REF Impact Case Studies</w:t>
      </w:r>
      <w:r w:rsidRPr="00594051">
        <w:rPr>
          <w:sz w:val="24"/>
          <w:szCs w:val="24"/>
        </w:rPr>
        <w:t>:</w:t>
      </w:r>
      <w:r>
        <w:rPr>
          <w:sz w:val="24"/>
          <w:szCs w:val="24"/>
        </w:rPr>
        <w:t xml:space="preserve"> </w:t>
      </w:r>
      <w:r>
        <w:rPr>
          <w:sz w:val="24"/>
          <w:szCs w:val="24"/>
        </w:rPr>
        <w:br/>
        <w:t>‘Animal-borne telemetry tags for conservation and weather forecasting’</w:t>
      </w:r>
      <w:r>
        <w:rPr>
          <w:sz w:val="24"/>
          <w:szCs w:val="24"/>
        </w:rPr>
        <w:br/>
        <w:t>‘Mitigating environmental impacts of naval Sonar’</w:t>
      </w:r>
      <w:r>
        <w:rPr>
          <w:sz w:val="24"/>
          <w:szCs w:val="24"/>
        </w:rPr>
        <w:br/>
        <w:t>‘Enabling industry compliance with offshore regulation’</w:t>
      </w:r>
      <w:r>
        <w:rPr>
          <w:sz w:val="24"/>
          <w:szCs w:val="24"/>
        </w:rPr>
        <w:br/>
        <w:t>‘Marine Mammal Conservation: from policy to bycatch reduction’</w:t>
      </w:r>
    </w:p>
    <w:p w14:paraId="4016771B" w14:textId="78505A1E" w:rsidR="00272012" w:rsidRDefault="00272012" w:rsidP="00272012">
      <w:pPr>
        <w:spacing w:after="120" w:line="360" w:lineRule="auto"/>
        <w:rPr>
          <w:sz w:val="24"/>
          <w:szCs w:val="24"/>
        </w:rPr>
      </w:pPr>
      <w:r w:rsidRPr="00594051">
        <w:rPr>
          <w:sz w:val="24"/>
          <w:szCs w:val="24"/>
          <w:u w:val="single"/>
        </w:rPr>
        <w:t>Phase 1</w:t>
      </w:r>
      <w:r>
        <w:rPr>
          <w:sz w:val="24"/>
          <w:szCs w:val="24"/>
          <w:u w:val="single"/>
        </w:rPr>
        <w:t>. Co-advancement of science and technology</w:t>
      </w:r>
      <w:r w:rsidRPr="003417AF">
        <w:rPr>
          <w:sz w:val="24"/>
          <w:szCs w:val="24"/>
        </w:rPr>
        <w:t xml:space="preserve"> </w:t>
      </w:r>
    </w:p>
    <w:p w14:paraId="38E42F2F" w14:textId="77777777" w:rsidR="00272012" w:rsidRDefault="00272012" w:rsidP="00272012">
      <w:pPr>
        <w:spacing w:after="120" w:line="360" w:lineRule="auto"/>
        <w:rPr>
          <w:sz w:val="24"/>
          <w:szCs w:val="24"/>
        </w:rPr>
      </w:pPr>
      <w:r>
        <w:rPr>
          <w:sz w:val="24"/>
          <w:szCs w:val="24"/>
        </w:rPr>
        <w:t xml:space="preserve">Sea mammals, such as seals, are top predators in marine ecosystems, and thereby raise concerns about competition with fisheries, prompting calls for seal population controls. Sustainable control requires detailed knowledge about both population distribution and behaviour, particularly behaviour related to foraging habits. In short, seal management depends upon fundamental mammalogical knowledge, that is, zoological and ecological knowledge of sea mammals. </w:t>
      </w:r>
    </w:p>
    <w:p w14:paraId="24F2F8E4" w14:textId="77777777" w:rsidR="00272012" w:rsidRDefault="00272012" w:rsidP="00272012">
      <w:pPr>
        <w:spacing w:after="120" w:line="360" w:lineRule="auto"/>
        <w:rPr>
          <w:sz w:val="24"/>
          <w:szCs w:val="24"/>
        </w:rPr>
      </w:pPr>
      <w:r>
        <w:rPr>
          <w:sz w:val="24"/>
          <w:szCs w:val="24"/>
        </w:rPr>
        <w:t xml:space="preserve">SMRU brings together an interdisciplinary group of experts, including ecologists, zoologists, statisticians and engineers. This provides the environment for a highly effective mode of operation in which scientific demand spurs technological developments, which in turn make new kinds of scientific question feasible. Throughout the 1990s, breakthroughs in SMRU research, instrumentation and software made significant advances in the scope of marine mammalogy. New SMRU technologies provided the ability to track seals’ at-sea behaviour, allowing greater levels of breadth and depth (literally) of data collection than ever before possible. </w:t>
      </w:r>
    </w:p>
    <w:p w14:paraId="1842FC00" w14:textId="77777777" w:rsidR="00272012" w:rsidRDefault="00272012" w:rsidP="00272012">
      <w:pPr>
        <w:spacing w:after="120" w:line="360" w:lineRule="auto"/>
        <w:rPr>
          <w:sz w:val="24"/>
          <w:szCs w:val="24"/>
        </w:rPr>
      </w:pPr>
      <w:r>
        <w:rPr>
          <w:sz w:val="24"/>
          <w:szCs w:val="24"/>
        </w:rPr>
        <w:t xml:space="preserve">The knowledge and information gained through this mutually-sustaining cycle of science and technology has influenced a range of policies and initiatives around sea mammal control and conservation, as well as supporting the naval, oil/gas and fishing industries whose operations inevitably lead to interactions with, and therefore potential disturbances to, sea mammals. As such, these industries are subject to stringent regulatory compliance. SMRU technologies have enabled organisations within these sectors to comply with these regulations and have therefore become important to core operations.  </w:t>
      </w:r>
    </w:p>
    <w:p w14:paraId="5CCA562D" w14:textId="3D9E305A" w:rsidR="00272012" w:rsidRDefault="00272012" w:rsidP="00272012">
      <w:pPr>
        <w:spacing w:after="120" w:line="360" w:lineRule="auto"/>
        <w:rPr>
          <w:sz w:val="24"/>
          <w:szCs w:val="24"/>
        </w:rPr>
      </w:pPr>
      <w:r>
        <w:rPr>
          <w:sz w:val="24"/>
          <w:szCs w:val="24"/>
          <w:u w:val="single"/>
        </w:rPr>
        <w:t>Phase 2. Methodological innovations</w:t>
      </w:r>
      <w:r>
        <w:rPr>
          <w:sz w:val="24"/>
          <w:szCs w:val="24"/>
          <w:u w:val="single"/>
        </w:rPr>
        <w:br/>
      </w:r>
      <w:r>
        <w:rPr>
          <w:sz w:val="24"/>
          <w:szCs w:val="24"/>
        </w:rPr>
        <w:t xml:space="preserve">If advances in empirical and technological capacity develop roughly in synchronisation, then close behind them are methodological advances, primarily in the form of statistical innovations which aim to both estimate the error inherent in existing methods and to maximise the analytical potential of newly-acquirable data. For example, SMRU used their own technology to calculate the errors inherent in the satellite systems used by research groups around the world. In addition, they proposed and tested novel statistical methods for the analysis of complex data enabled by their and others’ new technologies. </w:t>
      </w:r>
    </w:p>
    <w:p w14:paraId="5958F5CE" w14:textId="77777777" w:rsidR="00272012" w:rsidRDefault="00272012" w:rsidP="00272012">
      <w:pPr>
        <w:spacing w:after="120" w:line="360" w:lineRule="auto"/>
        <w:rPr>
          <w:sz w:val="24"/>
          <w:szCs w:val="24"/>
        </w:rPr>
      </w:pPr>
      <w:r>
        <w:rPr>
          <w:sz w:val="24"/>
          <w:szCs w:val="24"/>
        </w:rPr>
        <w:t>SMRU’s aim of sharing their own innovations to as wide a relevant audience as possible can be seen in the publications associated with Phase 2, for example publishing in general ecology journals rather than marine ecology specific journals.</w:t>
      </w:r>
    </w:p>
    <w:p w14:paraId="44DACA89" w14:textId="78B1C57B" w:rsidR="00272012" w:rsidRDefault="00272012" w:rsidP="00272012">
      <w:pPr>
        <w:spacing w:after="120" w:line="360" w:lineRule="auto"/>
        <w:rPr>
          <w:sz w:val="24"/>
          <w:szCs w:val="24"/>
        </w:rPr>
      </w:pPr>
      <w:r>
        <w:rPr>
          <w:sz w:val="24"/>
          <w:szCs w:val="24"/>
          <w:u w:val="single"/>
        </w:rPr>
        <w:t>Phase 3. Disseminating technologies and techniques, generating revenue</w:t>
      </w:r>
      <w:r w:rsidRPr="00620294">
        <w:rPr>
          <w:i/>
          <w:sz w:val="24"/>
          <w:szCs w:val="24"/>
        </w:rPr>
        <w:t xml:space="preserve"> </w:t>
      </w:r>
      <w:r>
        <w:rPr>
          <w:i/>
          <w:sz w:val="24"/>
          <w:szCs w:val="24"/>
        </w:rPr>
        <w:br/>
      </w:r>
      <w:r>
        <w:rPr>
          <w:sz w:val="24"/>
          <w:szCs w:val="24"/>
        </w:rPr>
        <w:t xml:space="preserve">The technological, methodological and theoretical advances prompted by SMRU’s scientific questions also have broader potential applications in conservation and conservation science, beyond mammalogy. Phase 3 centres around SMRU’s efforts to explore, develop and explain their technologies’ potential applicability by others, particularly other ecological scientists (beyond mammalogists) or sectors affected by conservation regulations. </w:t>
      </w:r>
    </w:p>
    <w:p w14:paraId="1898B66D" w14:textId="77777777" w:rsidR="00272012" w:rsidRPr="0008325F" w:rsidRDefault="00272012" w:rsidP="00272012">
      <w:pPr>
        <w:spacing w:after="120" w:line="360" w:lineRule="auto"/>
        <w:rPr>
          <w:sz w:val="24"/>
          <w:szCs w:val="24"/>
          <w:u w:val="single"/>
        </w:rPr>
      </w:pPr>
      <w:r>
        <w:rPr>
          <w:sz w:val="24"/>
          <w:szCs w:val="24"/>
        </w:rPr>
        <w:t xml:space="preserve">Again, this calls for a broader audience, and this is reflected in the journals of these academic outputs, such as journals of relevance to biology in general rather than focused on (marine) ecology or mammalogy. </w:t>
      </w:r>
    </w:p>
    <w:p w14:paraId="359B201B" w14:textId="77777777" w:rsidR="00272012" w:rsidRPr="00FD550C" w:rsidRDefault="00272012" w:rsidP="00272012">
      <w:pPr>
        <w:spacing w:after="120" w:line="360" w:lineRule="auto"/>
        <w:rPr>
          <w:sz w:val="24"/>
          <w:szCs w:val="24"/>
        </w:rPr>
      </w:pPr>
      <w:r>
        <w:rPr>
          <w:sz w:val="24"/>
          <w:szCs w:val="24"/>
        </w:rPr>
        <w:t xml:space="preserve">Moreover, successful dissemination of these technologies has resulted in significant financial returns, either through sales developed and sold through the SMRU Instrumentation Group, or through SMRU’s spin-out company SMRU Consulting. </w:t>
      </w:r>
    </w:p>
    <w:tbl>
      <w:tblPr>
        <w:tblW w:w="7155" w:type="dxa"/>
        <w:tblLook w:val="04A0" w:firstRow="1" w:lastRow="0" w:firstColumn="1" w:lastColumn="0" w:noHBand="0" w:noVBand="1"/>
      </w:tblPr>
      <w:tblGrid>
        <w:gridCol w:w="2569"/>
        <w:gridCol w:w="4586"/>
      </w:tblGrid>
      <w:tr w:rsidR="00045790" w14:paraId="0377A73F" w14:textId="77777777" w:rsidTr="00045790">
        <w:tc>
          <w:tcPr>
            <w:tcW w:w="2569" w:type="dxa"/>
            <w:tcBorders>
              <w:top w:val="single" w:sz="4" w:space="0" w:color="auto"/>
              <w:left w:val="single" w:sz="4" w:space="0" w:color="auto"/>
              <w:bottom w:val="single" w:sz="4" w:space="0" w:color="auto"/>
              <w:right w:val="single" w:sz="4" w:space="0" w:color="auto"/>
            </w:tcBorders>
          </w:tcPr>
          <w:p w14:paraId="6F17C9F5" w14:textId="23D3893D" w:rsidR="00045790" w:rsidRPr="002B4060" w:rsidRDefault="00045790" w:rsidP="00045790">
            <w:pPr>
              <w:spacing w:after="0" w:line="240" w:lineRule="auto"/>
              <w:rPr>
                <w:b/>
                <w:sz w:val="24"/>
                <w:szCs w:val="24"/>
              </w:rPr>
            </w:pPr>
            <w:r w:rsidRPr="002B4060">
              <w:rPr>
                <w:b/>
                <w:sz w:val="24"/>
                <w:szCs w:val="24"/>
              </w:rPr>
              <w:t>Attribute</w:t>
            </w:r>
            <w:r>
              <w:rPr>
                <w:b/>
                <w:sz w:val="24"/>
                <w:szCs w:val="24"/>
              </w:rPr>
              <w:t>/activity</w:t>
            </w:r>
          </w:p>
        </w:tc>
        <w:tc>
          <w:tcPr>
            <w:tcW w:w="4586" w:type="dxa"/>
            <w:tcBorders>
              <w:top w:val="single" w:sz="4" w:space="0" w:color="auto"/>
              <w:left w:val="single" w:sz="4" w:space="0" w:color="auto"/>
              <w:bottom w:val="single" w:sz="4" w:space="0" w:color="auto"/>
              <w:right w:val="single" w:sz="4" w:space="0" w:color="auto"/>
            </w:tcBorders>
          </w:tcPr>
          <w:p w14:paraId="34314B47" w14:textId="77777777" w:rsidR="00045790" w:rsidRPr="00B8594F" w:rsidRDefault="00045790" w:rsidP="00045790">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1C299CF8" w14:textId="6221A22E" w:rsidR="00045790" w:rsidRPr="00B8594F" w:rsidRDefault="00045790" w:rsidP="00045790">
            <w:pPr>
              <w:spacing w:after="0" w:line="240" w:lineRule="auto"/>
              <w:jc w:val="center"/>
              <w:rPr>
                <w:b/>
                <w:sz w:val="24"/>
                <w:szCs w:val="24"/>
              </w:rPr>
            </w:pPr>
            <w:r w:rsidRPr="00B8594F">
              <w:rPr>
                <w:b/>
                <w:sz w:val="24"/>
                <w:szCs w:val="24"/>
              </w:rPr>
              <w:t>1               2               3               4               5</w:t>
            </w:r>
          </w:p>
        </w:tc>
      </w:tr>
      <w:tr w:rsidR="00045790" w14:paraId="79528303" w14:textId="77777777" w:rsidTr="00045790">
        <w:tc>
          <w:tcPr>
            <w:tcW w:w="2569" w:type="dxa"/>
            <w:tcBorders>
              <w:top w:val="single" w:sz="4" w:space="0" w:color="auto"/>
              <w:left w:val="single" w:sz="4" w:space="0" w:color="auto"/>
              <w:bottom w:val="single" w:sz="4" w:space="0" w:color="auto"/>
              <w:right w:val="single" w:sz="4" w:space="0" w:color="auto"/>
            </w:tcBorders>
          </w:tcPr>
          <w:p w14:paraId="621A2735" w14:textId="77777777" w:rsidR="00045790" w:rsidRDefault="00045790" w:rsidP="004130A7">
            <w:pPr>
              <w:spacing w:after="0" w:line="240" w:lineRule="auto"/>
              <w:rPr>
                <w:sz w:val="24"/>
                <w:szCs w:val="24"/>
              </w:rPr>
            </w:pPr>
            <w:r>
              <w:rPr>
                <w:sz w:val="24"/>
                <w:szCs w:val="24"/>
              </w:rPr>
              <w:t>Expertise</w:t>
            </w:r>
          </w:p>
        </w:tc>
        <w:tc>
          <w:tcPr>
            <w:tcW w:w="4586" w:type="dxa"/>
            <w:tcBorders>
              <w:top w:val="single" w:sz="4" w:space="0" w:color="auto"/>
              <w:left w:val="single" w:sz="4" w:space="0" w:color="auto"/>
              <w:bottom w:val="single" w:sz="4" w:space="0" w:color="auto"/>
              <w:right w:val="single" w:sz="4" w:space="0" w:color="auto"/>
            </w:tcBorders>
          </w:tcPr>
          <w:p w14:paraId="205F0BC0" w14:textId="77777777" w:rsidR="00045790" w:rsidRDefault="00045790" w:rsidP="004130A7">
            <w:pPr>
              <w:spacing w:after="0" w:line="240" w:lineRule="auto"/>
              <w:rPr>
                <w:sz w:val="24"/>
                <w:szCs w:val="24"/>
              </w:rPr>
            </w:pPr>
            <w:r>
              <w:rPr>
                <w:sz w:val="24"/>
                <w:szCs w:val="24"/>
              </w:rPr>
              <w:t>1 2 3</w:t>
            </w:r>
          </w:p>
        </w:tc>
      </w:tr>
      <w:tr w:rsidR="00045790" w14:paraId="0650A4D7" w14:textId="77777777" w:rsidTr="00045790">
        <w:tc>
          <w:tcPr>
            <w:tcW w:w="2569" w:type="dxa"/>
            <w:tcBorders>
              <w:top w:val="single" w:sz="4" w:space="0" w:color="auto"/>
              <w:left w:val="single" w:sz="4" w:space="0" w:color="auto"/>
              <w:bottom w:val="single" w:sz="4" w:space="0" w:color="auto"/>
              <w:right w:val="single" w:sz="4" w:space="0" w:color="auto"/>
            </w:tcBorders>
          </w:tcPr>
          <w:p w14:paraId="573954D1" w14:textId="77777777" w:rsidR="00045790" w:rsidRDefault="00045790" w:rsidP="004130A7">
            <w:pPr>
              <w:spacing w:after="0" w:line="240" w:lineRule="auto"/>
              <w:rPr>
                <w:sz w:val="24"/>
                <w:szCs w:val="24"/>
              </w:rPr>
            </w:pPr>
            <w:r>
              <w:rPr>
                <w:sz w:val="24"/>
                <w:szCs w:val="24"/>
              </w:rPr>
              <w:t>Relevance</w:t>
            </w:r>
          </w:p>
        </w:tc>
        <w:tc>
          <w:tcPr>
            <w:tcW w:w="4586" w:type="dxa"/>
            <w:tcBorders>
              <w:top w:val="single" w:sz="4" w:space="0" w:color="auto"/>
              <w:left w:val="single" w:sz="4" w:space="0" w:color="auto"/>
              <w:bottom w:val="single" w:sz="4" w:space="0" w:color="auto"/>
              <w:right w:val="single" w:sz="4" w:space="0" w:color="auto"/>
            </w:tcBorders>
          </w:tcPr>
          <w:p w14:paraId="4D77C1BF" w14:textId="77777777" w:rsidR="00045790" w:rsidRDefault="00045790" w:rsidP="004130A7">
            <w:pPr>
              <w:spacing w:after="0" w:line="240" w:lineRule="auto"/>
              <w:rPr>
                <w:sz w:val="24"/>
                <w:szCs w:val="24"/>
              </w:rPr>
            </w:pPr>
            <w:r>
              <w:rPr>
                <w:sz w:val="24"/>
                <w:szCs w:val="24"/>
              </w:rPr>
              <w:t xml:space="preserve">                                  1 2              3  </w:t>
            </w:r>
          </w:p>
        </w:tc>
      </w:tr>
      <w:tr w:rsidR="00045790" w14:paraId="15545702" w14:textId="77777777" w:rsidTr="00045790">
        <w:tc>
          <w:tcPr>
            <w:tcW w:w="2569" w:type="dxa"/>
            <w:tcBorders>
              <w:top w:val="single" w:sz="4" w:space="0" w:color="auto"/>
              <w:left w:val="single" w:sz="4" w:space="0" w:color="auto"/>
              <w:bottom w:val="single" w:sz="4" w:space="0" w:color="auto"/>
              <w:right w:val="single" w:sz="4" w:space="0" w:color="auto"/>
            </w:tcBorders>
          </w:tcPr>
          <w:p w14:paraId="00EBFB19" w14:textId="77777777" w:rsidR="00045790" w:rsidRDefault="00045790" w:rsidP="004130A7">
            <w:pPr>
              <w:spacing w:after="0" w:line="240" w:lineRule="auto"/>
              <w:rPr>
                <w:sz w:val="24"/>
                <w:szCs w:val="24"/>
              </w:rPr>
            </w:pPr>
            <w:r>
              <w:rPr>
                <w:sz w:val="24"/>
                <w:szCs w:val="24"/>
              </w:rPr>
              <w:t>Disciplinary focus</w:t>
            </w:r>
          </w:p>
        </w:tc>
        <w:tc>
          <w:tcPr>
            <w:tcW w:w="4586" w:type="dxa"/>
            <w:tcBorders>
              <w:top w:val="single" w:sz="4" w:space="0" w:color="auto"/>
              <w:left w:val="single" w:sz="4" w:space="0" w:color="auto"/>
              <w:bottom w:val="single" w:sz="4" w:space="0" w:color="auto"/>
              <w:right w:val="single" w:sz="4" w:space="0" w:color="auto"/>
            </w:tcBorders>
          </w:tcPr>
          <w:p w14:paraId="780C9245" w14:textId="77777777" w:rsidR="00045790" w:rsidRDefault="00045790" w:rsidP="004130A7">
            <w:pPr>
              <w:spacing w:after="0" w:line="240" w:lineRule="auto"/>
              <w:rPr>
                <w:sz w:val="24"/>
                <w:szCs w:val="24"/>
              </w:rPr>
            </w:pPr>
            <w:r>
              <w:rPr>
                <w:sz w:val="24"/>
                <w:szCs w:val="24"/>
              </w:rPr>
              <w:t xml:space="preserve">                   2             1 3</w:t>
            </w:r>
          </w:p>
        </w:tc>
      </w:tr>
      <w:tr w:rsidR="00045790" w14:paraId="304F78B4" w14:textId="77777777" w:rsidTr="00045790">
        <w:tc>
          <w:tcPr>
            <w:tcW w:w="2569" w:type="dxa"/>
            <w:tcBorders>
              <w:top w:val="single" w:sz="4" w:space="0" w:color="auto"/>
              <w:left w:val="single" w:sz="4" w:space="0" w:color="auto"/>
              <w:bottom w:val="single" w:sz="4" w:space="0" w:color="auto"/>
              <w:right w:val="single" w:sz="4" w:space="0" w:color="auto"/>
            </w:tcBorders>
          </w:tcPr>
          <w:p w14:paraId="4A6BDE1D" w14:textId="77777777" w:rsidR="00045790" w:rsidRDefault="00045790" w:rsidP="004130A7">
            <w:pPr>
              <w:spacing w:after="0" w:line="240" w:lineRule="auto"/>
              <w:rPr>
                <w:sz w:val="24"/>
                <w:szCs w:val="24"/>
              </w:rPr>
            </w:pPr>
            <w:r>
              <w:rPr>
                <w:sz w:val="24"/>
                <w:szCs w:val="24"/>
              </w:rPr>
              <w:t>Uncertainty</w:t>
            </w:r>
          </w:p>
        </w:tc>
        <w:tc>
          <w:tcPr>
            <w:tcW w:w="4586" w:type="dxa"/>
            <w:tcBorders>
              <w:top w:val="single" w:sz="4" w:space="0" w:color="auto"/>
              <w:left w:val="single" w:sz="4" w:space="0" w:color="auto"/>
              <w:bottom w:val="single" w:sz="4" w:space="0" w:color="auto"/>
              <w:right w:val="single" w:sz="4" w:space="0" w:color="auto"/>
            </w:tcBorders>
          </w:tcPr>
          <w:p w14:paraId="2734D155" w14:textId="77777777" w:rsidR="00045790" w:rsidRDefault="00045790" w:rsidP="004130A7">
            <w:pPr>
              <w:spacing w:after="0" w:line="240" w:lineRule="auto"/>
              <w:rPr>
                <w:sz w:val="24"/>
                <w:szCs w:val="24"/>
              </w:rPr>
            </w:pPr>
            <w:r>
              <w:rPr>
                <w:sz w:val="24"/>
                <w:szCs w:val="24"/>
              </w:rPr>
              <w:t xml:space="preserve">                   1             2 3</w:t>
            </w:r>
          </w:p>
        </w:tc>
      </w:tr>
      <w:tr w:rsidR="00045790" w14:paraId="53E7F46A" w14:textId="77777777" w:rsidTr="00045790">
        <w:tc>
          <w:tcPr>
            <w:tcW w:w="2569" w:type="dxa"/>
            <w:tcBorders>
              <w:top w:val="single" w:sz="4" w:space="0" w:color="auto"/>
              <w:left w:val="single" w:sz="4" w:space="0" w:color="auto"/>
              <w:bottom w:val="single" w:sz="4" w:space="0" w:color="auto"/>
              <w:right w:val="single" w:sz="4" w:space="0" w:color="auto"/>
            </w:tcBorders>
          </w:tcPr>
          <w:p w14:paraId="045B026B" w14:textId="77777777" w:rsidR="00045790" w:rsidRDefault="00045790" w:rsidP="004130A7">
            <w:pPr>
              <w:spacing w:after="0" w:line="240" w:lineRule="auto"/>
              <w:rPr>
                <w:sz w:val="24"/>
                <w:szCs w:val="24"/>
              </w:rPr>
            </w:pPr>
            <w:r>
              <w:rPr>
                <w:sz w:val="24"/>
                <w:szCs w:val="24"/>
              </w:rPr>
              <w:t>Goals</w:t>
            </w:r>
          </w:p>
        </w:tc>
        <w:tc>
          <w:tcPr>
            <w:tcW w:w="4586" w:type="dxa"/>
            <w:tcBorders>
              <w:top w:val="single" w:sz="4" w:space="0" w:color="auto"/>
              <w:left w:val="single" w:sz="4" w:space="0" w:color="auto"/>
              <w:bottom w:val="single" w:sz="4" w:space="0" w:color="auto"/>
              <w:right w:val="single" w:sz="4" w:space="0" w:color="auto"/>
            </w:tcBorders>
          </w:tcPr>
          <w:p w14:paraId="3278808A" w14:textId="77777777" w:rsidR="00045790" w:rsidRDefault="00045790" w:rsidP="004130A7">
            <w:pPr>
              <w:spacing w:after="0" w:line="240" w:lineRule="auto"/>
              <w:rPr>
                <w:sz w:val="24"/>
                <w:szCs w:val="24"/>
              </w:rPr>
            </w:pPr>
            <w:r>
              <w:rPr>
                <w:sz w:val="24"/>
                <w:szCs w:val="24"/>
              </w:rPr>
              <w:t xml:space="preserve">                                  1 2               3</w:t>
            </w:r>
          </w:p>
        </w:tc>
      </w:tr>
      <w:tr w:rsidR="00045790" w14:paraId="0D9C6CAE" w14:textId="77777777" w:rsidTr="00045790">
        <w:tc>
          <w:tcPr>
            <w:tcW w:w="2569" w:type="dxa"/>
            <w:tcBorders>
              <w:top w:val="single" w:sz="4" w:space="0" w:color="auto"/>
              <w:left w:val="single" w:sz="4" w:space="0" w:color="auto"/>
              <w:bottom w:val="single" w:sz="4" w:space="0" w:color="auto"/>
              <w:right w:val="single" w:sz="4" w:space="0" w:color="auto"/>
            </w:tcBorders>
          </w:tcPr>
          <w:p w14:paraId="66E2AEEA" w14:textId="77777777" w:rsidR="00045790" w:rsidRDefault="00045790" w:rsidP="004130A7">
            <w:pPr>
              <w:spacing w:after="0" w:line="240" w:lineRule="auto"/>
              <w:rPr>
                <w:sz w:val="24"/>
                <w:szCs w:val="24"/>
              </w:rPr>
            </w:pPr>
            <w:r>
              <w:rPr>
                <w:sz w:val="24"/>
                <w:szCs w:val="24"/>
              </w:rPr>
              <w:t>Learning</w:t>
            </w:r>
          </w:p>
        </w:tc>
        <w:tc>
          <w:tcPr>
            <w:tcW w:w="4586" w:type="dxa"/>
            <w:tcBorders>
              <w:top w:val="single" w:sz="4" w:space="0" w:color="auto"/>
              <w:left w:val="single" w:sz="4" w:space="0" w:color="auto"/>
              <w:bottom w:val="single" w:sz="4" w:space="0" w:color="auto"/>
              <w:right w:val="single" w:sz="4" w:space="0" w:color="auto"/>
            </w:tcBorders>
          </w:tcPr>
          <w:p w14:paraId="215D268B" w14:textId="77777777" w:rsidR="00045790" w:rsidRDefault="00045790" w:rsidP="004130A7">
            <w:pPr>
              <w:spacing w:after="0" w:line="240" w:lineRule="auto"/>
              <w:rPr>
                <w:sz w:val="24"/>
                <w:szCs w:val="24"/>
              </w:rPr>
            </w:pPr>
            <w:r>
              <w:rPr>
                <w:sz w:val="24"/>
                <w:szCs w:val="24"/>
              </w:rPr>
              <w:t xml:space="preserve">                1 2 3</w:t>
            </w:r>
          </w:p>
        </w:tc>
      </w:tr>
      <w:tr w:rsidR="00045790" w14:paraId="0F8C96DE" w14:textId="77777777" w:rsidTr="00045790">
        <w:tc>
          <w:tcPr>
            <w:tcW w:w="2569" w:type="dxa"/>
            <w:tcBorders>
              <w:top w:val="single" w:sz="4" w:space="0" w:color="auto"/>
              <w:left w:val="single" w:sz="4" w:space="0" w:color="auto"/>
              <w:bottom w:val="single" w:sz="4" w:space="0" w:color="auto"/>
              <w:right w:val="single" w:sz="4" w:space="0" w:color="auto"/>
            </w:tcBorders>
          </w:tcPr>
          <w:p w14:paraId="782B373F" w14:textId="77777777" w:rsidR="00045790" w:rsidRDefault="00045790" w:rsidP="004130A7">
            <w:pPr>
              <w:spacing w:after="0" w:line="240" w:lineRule="auto"/>
              <w:rPr>
                <w:sz w:val="24"/>
                <w:szCs w:val="24"/>
              </w:rPr>
            </w:pPr>
            <w:r>
              <w:rPr>
                <w:sz w:val="24"/>
                <w:szCs w:val="24"/>
              </w:rPr>
              <w:t>Knowledge exchange</w:t>
            </w:r>
          </w:p>
        </w:tc>
        <w:tc>
          <w:tcPr>
            <w:tcW w:w="4586" w:type="dxa"/>
            <w:tcBorders>
              <w:top w:val="single" w:sz="4" w:space="0" w:color="auto"/>
              <w:left w:val="single" w:sz="4" w:space="0" w:color="auto"/>
              <w:bottom w:val="single" w:sz="4" w:space="0" w:color="auto"/>
              <w:right w:val="single" w:sz="4" w:space="0" w:color="auto"/>
            </w:tcBorders>
          </w:tcPr>
          <w:p w14:paraId="2CF35EE7" w14:textId="77777777" w:rsidR="00045790" w:rsidRDefault="00045790" w:rsidP="004130A7">
            <w:pPr>
              <w:spacing w:after="0" w:line="240" w:lineRule="auto"/>
              <w:rPr>
                <w:sz w:val="24"/>
                <w:szCs w:val="24"/>
              </w:rPr>
            </w:pPr>
            <w:r>
              <w:rPr>
                <w:sz w:val="24"/>
                <w:szCs w:val="24"/>
              </w:rPr>
              <w:t xml:space="preserve">                                1 2 3</w:t>
            </w:r>
          </w:p>
        </w:tc>
      </w:tr>
      <w:tr w:rsidR="00045790" w14:paraId="4D0CC222" w14:textId="77777777" w:rsidTr="00045790">
        <w:tc>
          <w:tcPr>
            <w:tcW w:w="2569" w:type="dxa"/>
            <w:tcBorders>
              <w:top w:val="single" w:sz="4" w:space="0" w:color="auto"/>
              <w:left w:val="single" w:sz="4" w:space="0" w:color="auto"/>
              <w:bottom w:val="single" w:sz="4" w:space="0" w:color="auto"/>
              <w:right w:val="single" w:sz="4" w:space="0" w:color="auto"/>
            </w:tcBorders>
          </w:tcPr>
          <w:p w14:paraId="38249641" w14:textId="77777777" w:rsidR="00045790" w:rsidRDefault="00045790" w:rsidP="004130A7">
            <w:pPr>
              <w:spacing w:after="0" w:line="240" w:lineRule="auto"/>
              <w:rPr>
                <w:sz w:val="24"/>
                <w:szCs w:val="24"/>
              </w:rPr>
            </w:pPr>
            <w:r>
              <w:rPr>
                <w:sz w:val="24"/>
                <w:szCs w:val="24"/>
              </w:rPr>
              <w:t>Network</w:t>
            </w:r>
          </w:p>
        </w:tc>
        <w:tc>
          <w:tcPr>
            <w:tcW w:w="4586" w:type="dxa"/>
            <w:tcBorders>
              <w:top w:val="single" w:sz="4" w:space="0" w:color="auto"/>
              <w:left w:val="single" w:sz="4" w:space="0" w:color="auto"/>
              <w:bottom w:val="single" w:sz="4" w:space="0" w:color="auto"/>
              <w:right w:val="single" w:sz="4" w:space="0" w:color="auto"/>
            </w:tcBorders>
          </w:tcPr>
          <w:p w14:paraId="6EA50DBB" w14:textId="77777777" w:rsidR="00045790" w:rsidRDefault="00045790" w:rsidP="004130A7">
            <w:pPr>
              <w:spacing w:after="0" w:line="240" w:lineRule="auto"/>
              <w:rPr>
                <w:sz w:val="24"/>
                <w:szCs w:val="24"/>
              </w:rPr>
            </w:pPr>
            <w:r>
              <w:rPr>
                <w:sz w:val="24"/>
                <w:szCs w:val="24"/>
              </w:rPr>
              <w:t xml:space="preserve">                                  1 2               3</w:t>
            </w:r>
          </w:p>
        </w:tc>
      </w:tr>
      <w:tr w:rsidR="00045790" w14:paraId="72F725F9" w14:textId="77777777" w:rsidTr="00045790">
        <w:tc>
          <w:tcPr>
            <w:tcW w:w="2569" w:type="dxa"/>
            <w:tcBorders>
              <w:top w:val="single" w:sz="4" w:space="0" w:color="auto"/>
              <w:left w:val="single" w:sz="4" w:space="0" w:color="auto"/>
              <w:bottom w:val="single" w:sz="4" w:space="0" w:color="auto"/>
              <w:right w:val="single" w:sz="4" w:space="0" w:color="auto"/>
            </w:tcBorders>
          </w:tcPr>
          <w:p w14:paraId="4313E1DA" w14:textId="77777777" w:rsidR="00045790" w:rsidRDefault="00045790" w:rsidP="004130A7">
            <w:pPr>
              <w:spacing w:after="0" w:line="240" w:lineRule="auto"/>
              <w:rPr>
                <w:sz w:val="24"/>
                <w:szCs w:val="24"/>
              </w:rPr>
            </w:pPr>
            <w:r>
              <w:rPr>
                <w:sz w:val="24"/>
                <w:szCs w:val="24"/>
              </w:rPr>
              <w:t>Social capital</w:t>
            </w:r>
          </w:p>
        </w:tc>
        <w:tc>
          <w:tcPr>
            <w:tcW w:w="4586" w:type="dxa"/>
            <w:tcBorders>
              <w:top w:val="single" w:sz="4" w:space="0" w:color="auto"/>
              <w:left w:val="single" w:sz="4" w:space="0" w:color="auto"/>
              <w:bottom w:val="single" w:sz="4" w:space="0" w:color="auto"/>
              <w:right w:val="single" w:sz="4" w:space="0" w:color="auto"/>
            </w:tcBorders>
          </w:tcPr>
          <w:p w14:paraId="6CCC416F" w14:textId="77777777" w:rsidR="00045790" w:rsidRDefault="00045790" w:rsidP="004130A7">
            <w:pPr>
              <w:spacing w:after="0" w:line="240" w:lineRule="auto"/>
              <w:rPr>
                <w:sz w:val="24"/>
                <w:szCs w:val="24"/>
              </w:rPr>
            </w:pPr>
            <w:r>
              <w:rPr>
                <w:sz w:val="24"/>
                <w:szCs w:val="24"/>
              </w:rPr>
              <w:t xml:space="preserve">   2              1              3</w:t>
            </w:r>
          </w:p>
        </w:tc>
      </w:tr>
      <w:tr w:rsidR="00045790" w14:paraId="73BEA661" w14:textId="77777777" w:rsidTr="00045790">
        <w:tc>
          <w:tcPr>
            <w:tcW w:w="2569" w:type="dxa"/>
            <w:tcBorders>
              <w:top w:val="single" w:sz="4" w:space="0" w:color="auto"/>
              <w:left w:val="single" w:sz="4" w:space="0" w:color="auto"/>
              <w:bottom w:val="single" w:sz="4" w:space="0" w:color="auto"/>
              <w:right w:val="single" w:sz="4" w:space="0" w:color="auto"/>
            </w:tcBorders>
          </w:tcPr>
          <w:p w14:paraId="48CFCBF8" w14:textId="77777777" w:rsidR="00045790" w:rsidRDefault="00045790" w:rsidP="004130A7">
            <w:pPr>
              <w:spacing w:after="0" w:line="240" w:lineRule="auto"/>
              <w:rPr>
                <w:sz w:val="24"/>
                <w:szCs w:val="24"/>
              </w:rPr>
            </w:pPr>
            <w:r>
              <w:rPr>
                <w:sz w:val="24"/>
                <w:szCs w:val="24"/>
              </w:rPr>
              <w:t>Accessibility</w:t>
            </w:r>
          </w:p>
        </w:tc>
        <w:tc>
          <w:tcPr>
            <w:tcW w:w="4586" w:type="dxa"/>
            <w:tcBorders>
              <w:top w:val="single" w:sz="4" w:space="0" w:color="auto"/>
              <w:left w:val="single" w:sz="4" w:space="0" w:color="auto"/>
              <w:bottom w:val="single" w:sz="4" w:space="0" w:color="auto"/>
              <w:right w:val="single" w:sz="4" w:space="0" w:color="auto"/>
            </w:tcBorders>
          </w:tcPr>
          <w:p w14:paraId="66D0CFBE" w14:textId="77777777" w:rsidR="00045790" w:rsidRDefault="00045790" w:rsidP="004130A7">
            <w:pPr>
              <w:spacing w:after="0" w:line="240" w:lineRule="auto"/>
              <w:rPr>
                <w:sz w:val="24"/>
                <w:szCs w:val="24"/>
              </w:rPr>
            </w:pPr>
            <w:r>
              <w:rPr>
                <w:sz w:val="24"/>
                <w:szCs w:val="24"/>
              </w:rPr>
              <w:t xml:space="preserve">                                1 2 3</w:t>
            </w:r>
          </w:p>
        </w:tc>
      </w:tr>
      <w:tr w:rsidR="00045790" w14:paraId="658B8123" w14:textId="77777777" w:rsidTr="00045790">
        <w:tc>
          <w:tcPr>
            <w:tcW w:w="2569" w:type="dxa"/>
            <w:tcBorders>
              <w:top w:val="single" w:sz="4" w:space="0" w:color="auto"/>
              <w:left w:val="single" w:sz="4" w:space="0" w:color="auto"/>
              <w:bottom w:val="single" w:sz="4" w:space="0" w:color="auto"/>
              <w:right w:val="single" w:sz="4" w:space="0" w:color="auto"/>
            </w:tcBorders>
          </w:tcPr>
          <w:p w14:paraId="038254F2" w14:textId="77777777" w:rsidR="00045790" w:rsidRDefault="00045790" w:rsidP="004130A7">
            <w:pPr>
              <w:spacing w:after="0" w:line="240" w:lineRule="auto"/>
              <w:rPr>
                <w:sz w:val="24"/>
                <w:szCs w:val="24"/>
              </w:rPr>
            </w:pPr>
            <w:r>
              <w:rPr>
                <w:sz w:val="24"/>
                <w:szCs w:val="24"/>
              </w:rPr>
              <w:t>Outputs and outcomes</w:t>
            </w:r>
          </w:p>
        </w:tc>
        <w:tc>
          <w:tcPr>
            <w:tcW w:w="4586" w:type="dxa"/>
            <w:tcBorders>
              <w:top w:val="single" w:sz="4" w:space="0" w:color="auto"/>
              <w:left w:val="single" w:sz="4" w:space="0" w:color="auto"/>
              <w:bottom w:val="single" w:sz="4" w:space="0" w:color="auto"/>
              <w:right w:val="single" w:sz="4" w:space="0" w:color="auto"/>
            </w:tcBorders>
          </w:tcPr>
          <w:p w14:paraId="3A0178FE" w14:textId="77777777" w:rsidR="00045790" w:rsidRDefault="00045790" w:rsidP="004130A7">
            <w:pPr>
              <w:spacing w:after="0" w:line="240" w:lineRule="auto"/>
              <w:rPr>
                <w:sz w:val="24"/>
                <w:szCs w:val="24"/>
              </w:rPr>
            </w:pPr>
            <w:r>
              <w:rPr>
                <w:sz w:val="24"/>
                <w:szCs w:val="24"/>
              </w:rPr>
              <w:t xml:space="preserve">                  1 2            3</w:t>
            </w:r>
          </w:p>
        </w:tc>
      </w:tr>
      <w:tr w:rsidR="00045790" w14:paraId="5C884393" w14:textId="77777777" w:rsidTr="00045790">
        <w:tc>
          <w:tcPr>
            <w:tcW w:w="2569" w:type="dxa"/>
            <w:tcBorders>
              <w:top w:val="single" w:sz="4" w:space="0" w:color="auto"/>
              <w:left w:val="single" w:sz="4" w:space="0" w:color="auto"/>
              <w:bottom w:val="single" w:sz="4" w:space="0" w:color="auto"/>
              <w:right w:val="single" w:sz="4" w:space="0" w:color="auto"/>
            </w:tcBorders>
          </w:tcPr>
          <w:p w14:paraId="1A7CBE11" w14:textId="77777777" w:rsidR="00045790" w:rsidRDefault="00045790" w:rsidP="004130A7">
            <w:pPr>
              <w:spacing w:after="0" w:line="240" w:lineRule="auto"/>
              <w:rPr>
                <w:sz w:val="24"/>
                <w:szCs w:val="24"/>
              </w:rPr>
            </w:pPr>
            <w:r>
              <w:rPr>
                <w:sz w:val="24"/>
                <w:szCs w:val="24"/>
              </w:rPr>
              <w:t>Evaluation</w:t>
            </w:r>
          </w:p>
        </w:tc>
        <w:tc>
          <w:tcPr>
            <w:tcW w:w="4586" w:type="dxa"/>
            <w:tcBorders>
              <w:top w:val="single" w:sz="4" w:space="0" w:color="auto"/>
              <w:left w:val="single" w:sz="4" w:space="0" w:color="auto"/>
              <w:bottom w:val="single" w:sz="4" w:space="0" w:color="auto"/>
              <w:right w:val="single" w:sz="4" w:space="0" w:color="auto"/>
            </w:tcBorders>
          </w:tcPr>
          <w:p w14:paraId="3E945B88" w14:textId="77777777" w:rsidR="00045790" w:rsidRDefault="00045790" w:rsidP="004130A7">
            <w:pPr>
              <w:spacing w:after="0" w:line="240" w:lineRule="auto"/>
              <w:rPr>
                <w:sz w:val="24"/>
                <w:szCs w:val="24"/>
              </w:rPr>
            </w:pPr>
            <w:r>
              <w:rPr>
                <w:sz w:val="24"/>
                <w:szCs w:val="24"/>
              </w:rPr>
              <w:t xml:space="preserve">                  1 2            3</w:t>
            </w:r>
          </w:p>
        </w:tc>
      </w:tr>
      <w:tr w:rsidR="00045790" w14:paraId="02ED654B" w14:textId="77777777" w:rsidTr="00045790">
        <w:tc>
          <w:tcPr>
            <w:tcW w:w="2569" w:type="dxa"/>
            <w:tcBorders>
              <w:top w:val="single" w:sz="4" w:space="0" w:color="auto"/>
              <w:left w:val="single" w:sz="4" w:space="0" w:color="auto"/>
              <w:bottom w:val="single" w:sz="4" w:space="0" w:color="auto"/>
              <w:right w:val="single" w:sz="4" w:space="0" w:color="auto"/>
            </w:tcBorders>
          </w:tcPr>
          <w:p w14:paraId="652D8B11" w14:textId="77777777" w:rsidR="00045790" w:rsidRDefault="00045790" w:rsidP="004130A7">
            <w:pPr>
              <w:spacing w:after="0" w:line="240" w:lineRule="auto"/>
              <w:rPr>
                <w:sz w:val="24"/>
                <w:szCs w:val="24"/>
              </w:rPr>
            </w:pPr>
            <w:r>
              <w:rPr>
                <w:sz w:val="24"/>
                <w:szCs w:val="24"/>
              </w:rPr>
              <w:t>Flexibility</w:t>
            </w:r>
          </w:p>
        </w:tc>
        <w:tc>
          <w:tcPr>
            <w:tcW w:w="4586" w:type="dxa"/>
            <w:tcBorders>
              <w:top w:val="single" w:sz="4" w:space="0" w:color="auto"/>
              <w:left w:val="single" w:sz="4" w:space="0" w:color="auto"/>
              <w:bottom w:val="single" w:sz="4" w:space="0" w:color="auto"/>
              <w:right w:val="single" w:sz="4" w:space="0" w:color="auto"/>
            </w:tcBorders>
          </w:tcPr>
          <w:p w14:paraId="1F3D04C9" w14:textId="77777777" w:rsidR="00045790" w:rsidRDefault="00045790" w:rsidP="004130A7">
            <w:pPr>
              <w:spacing w:after="0" w:line="240" w:lineRule="auto"/>
              <w:rPr>
                <w:sz w:val="24"/>
                <w:szCs w:val="24"/>
              </w:rPr>
            </w:pPr>
            <w:r>
              <w:rPr>
                <w:sz w:val="24"/>
                <w:szCs w:val="24"/>
              </w:rPr>
              <w:t xml:space="preserve">                 1 2 3</w:t>
            </w:r>
          </w:p>
        </w:tc>
      </w:tr>
      <w:tr w:rsidR="00045790" w14:paraId="1A74327D" w14:textId="77777777" w:rsidTr="00045790">
        <w:tc>
          <w:tcPr>
            <w:tcW w:w="2569" w:type="dxa"/>
            <w:tcBorders>
              <w:top w:val="single" w:sz="4" w:space="0" w:color="auto"/>
              <w:left w:val="single" w:sz="4" w:space="0" w:color="auto"/>
              <w:bottom w:val="single" w:sz="4" w:space="0" w:color="auto"/>
              <w:right w:val="single" w:sz="4" w:space="0" w:color="auto"/>
            </w:tcBorders>
          </w:tcPr>
          <w:p w14:paraId="6DF9AAA7" w14:textId="77777777" w:rsidR="00045790" w:rsidRDefault="00045790" w:rsidP="004130A7">
            <w:pPr>
              <w:spacing w:after="0" w:line="240" w:lineRule="auto"/>
              <w:rPr>
                <w:sz w:val="24"/>
                <w:szCs w:val="24"/>
              </w:rPr>
            </w:pPr>
            <w:r>
              <w:rPr>
                <w:sz w:val="24"/>
                <w:szCs w:val="24"/>
              </w:rPr>
              <w:t>Human capital</w:t>
            </w:r>
          </w:p>
        </w:tc>
        <w:tc>
          <w:tcPr>
            <w:tcW w:w="4586" w:type="dxa"/>
            <w:tcBorders>
              <w:top w:val="single" w:sz="4" w:space="0" w:color="auto"/>
              <w:left w:val="single" w:sz="4" w:space="0" w:color="auto"/>
              <w:bottom w:val="single" w:sz="4" w:space="0" w:color="auto"/>
              <w:right w:val="single" w:sz="4" w:space="0" w:color="auto"/>
            </w:tcBorders>
          </w:tcPr>
          <w:p w14:paraId="1E14AE6C" w14:textId="77777777" w:rsidR="00045790" w:rsidRDefault="00045790" w:rsidP="004130A7">
            <w:pPr>
              <w:spacing w:after="0" w:line="240" w:lineRule="auto"/>
              <w:rPr>
                <w:sz w:val="24"/>
                <w:szCs w:val="24"/>
              </w:rPr>
            </w:pPr>
            <w:r>
              <w:rPr>
                <w:sz w:val="24"/>
                <w:szCs w:val="24"/>
              </w:rPr>
              <w:t xml:space="preserve">                 1 2 3</w:t>
            </w:r>
          </w:p>
        </w:tc>
      </w:tr>
      <w:tr w:rsidR="00045790" w14:paraId="58F1FC2A" w14:textId="77777777" w:rsidTr="00045790">
        <w:tc>
          <w:tcPr>
            <w:tcW w:w="2569" w:type="dxa"/>
            <w:tcBorders>
              <w:top w:val="single" w:sz="4" w:space="0" w:color="auto"/>
              <w:left w:val="single" w:sz="4" w:space="0" w:color="auto"/>
              <w:bottom w:val="single" w:sz="4" w:space="0" w:color="auto"/>
              <w:right w:val="single" w:sz="4" w:space="0" w:color="auto"/>
            </w:tcBorders>
          </w:tcPr>
          <w:p w14:paraId="7DA29C28" w14:textId="77777777" w:rsidR="00045790" w:rsidRDefault="00045790" w:rsidP="004130A7">
            <w:pPr>
              <w:spacing w:after="0" w:line="240" w:lineRule="auto"/>
              <w:rPr>
                <w:sz w:val="24"/>
                <w:szCs w:val="24"/>
              </w:rPr>
            </w:pPr>
            <w:r>
              <w:rPr>
                <w:sz w:val="24"/>
                <w:szCs w:val="24"/>
              </w:rPr>
              <w:t>Boundary management</w:t>
            </w:r>
          </w:p>
        </w:tc>
        <w:tc>
          <w:tcPr>
            <w:tcW w:w="4586" w:type="dxa"/>
            <w:tcBorders>
              <w:top w:val="single" w:sz="4" w:space="0" w:color="auto"/>
              <w:left w:val="single" w:sz="4" w:space="0" w:color="auto"/>
              <w:bottom w:val="single" w:sz="4" w:space="0" w:color="auto"/>
              <w:right w:val="single" w:sz="4" w:space="0" w:color="auto"/>
            </w:tcBorders>
          </w:tcPr>
          <w:p w14:paraId="624DACFB" w14:textId="77777777" w:rsidR="00045790" w:rsidRDefault="00045790" w:rsidP="004130A7">
            <w:pPr>
              <w:keepNext/>
              <w:spacing w:after="0" w:line="240" w:lineRule="auto"/>
              <w:rPr>
                <w:sz w:val="24"/>
                <w:szCs w:val="24"/>
              </w:rPr>
            </w:pPr>
            <w:r>
              <w:rPr>
                <w:sz w:val="24"/>
                <w:szCs w:val="24"/>
              </w:rPr>
              <w:t xml:space="preserve">                   1 2           3</w:t>
            </w:r>
          </w:p>
        </w:tc>
      </w:tr>
    </w:tbl>
    <w:p w14:paraId="3309C39D" w14:textId="0279191E" w:rsidR="00272012" w:rsidRPr="00B67CA7" w:rsidRDefault="00272012" w:rsidP="00272012">
      <w:pPr>
        <w:pStyle w:val="Caption"/>
        <w:spacing w:after="120" w:line="360" w:lineRule="auto"/>
      </w:pPr>
      <w:bookmarkStart w:id="279" w:name="_Ref520815805"/>
      <w:bookmarkStart w:id="280" w:name="_Ref520815799"/>
      <w:bookmarkStart w:id="281" w:name="_Toc531023154"/>
      <w:bookmarkStart w:id="282" w:name="_Toc536438915"/>
      <w:bookmarkStart w:id="283" w:name="_Toc31702090"/>
      <w:r w:rsidRPr="00B67CA7">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21</w:t>
      </w:r>
      <w:r w:rsidR="00233012">
        <w:rPr>
          <w:noProof/>
        </w:rPr>
        <w:fldChar w:fldCharType="end"/>
      </w:r>
      <w:bookmarkEnd w:id="279"/>
      <w:r w:rsidRPr="00B67CA7">
        <w:t>. Plotted typology.</w:t>
      </w:r>
      <w:r>
        <w:t xml:space="preserve"> BoR5</w:t>
      </w:r>
      <w:bookmarkEnd w:id="280"/>
      <w:bookmarkEnd w:id="281"/>
      <w:bookmarkEnd w:id="282"/>
      <w:bookmarkEnd w:id="283"/>
    </w:p>
    <w:p w14:paraId="0B01F1F9" w14:textId="77777777" w:rsidR="000E21D6" w:rsidRDefault="000E21D6">
      <w:pPr>
        <w:rPr>
          <w:rFonts w:asciiTheme="majorHAnsi" w:eastAsiaTheme="majorEastAsia" w:hAnsiTheme="majorHAnsi" w:cstheme="majorBidi"/>
          <w:caps/>
          <w:color w:val="1F3763" w:themeColor="accent1" w:themeShade="7F"/>
          <w:sz w:val="24"/>
          <w:szCs w:val="24"/>
        </w:rPr>
      </w:pPr>
      <w:bookmarkStart w:id="284" w:name="_Toc531007173"/>
      <w:bookmarkStart w:id="285" w:name="_Toc536717999"/>
      <w:r>
        <w:br w:type="page"/>
      </w:r>
    </w:p>
    <w:p w14:paraId="18A23C26" w14:textId="16C713E8" w:rsidR="00272012" w:rsidRDefault="0093259B" w:rsidP="00272012">
      <w:pPr>
        <w:pStyle w:val="Heading3"/>
      </w:pPr>
      <w:bookmarkStart w:id="286" w:name="_Toc31702022"/>
      <w:r>
        <w:t xml:space="preserve">BoRs sampled from </w:t>
      </w:r>
      <w:r w:rsidR="00272012">
        <w:t>UoA 7</w:t>
      </w:r>
      <w:bookmarkEnd w:id="284"/>
      <w:bookmarkEnd w:id="285"/>
      <w:bookmarkEnd w:id="286"/>
    </w:p>
    <w:p w14:paraId="22EA36AD" w14:textId="77777777" w:rsidR="00272012" w:rsidRPr="00CE2B3A" w:rsidRDefault="00272012" w:rsidP="00272012">
      <w:pPr>
        <w:spacing w:after="120" w:line="360" w:lineRule="auto"/>
        <w:rPr>
          <w:sz w:val="24"/>
          <w:szCs w:val="24"/>
        </w:rPr>
      </w:pPr>
      <w:r>
        <w:rPr>
          <w:sz w:val="24"/>
          <w:szCs w:val="24"/>
        </w:rPr>
        <w:t xml:space="preserve">At Edinburgh Napier University (ENU), research related to UoA7, Earth Systems and Environmental Sciences, took place in the very broadly-titled School of Life, Sport and Social Sciences (although since REF 2014 this has been replaced by the similarly broad School of Applied Science). Both BoRs discussed below are associated with the still relatively broad Animals and Plants Science Research Group, which combines expertise on ecology, animal behaviour, veterinary science and parasitology, among other fields. A common thread across these areas of research is a focus on applying this expertise to the management and conservation of biodiversity and ecosystems, and this reflected in the specific centre with which the below BoRs are associated, namely, the Centre for Environmental and Marine Sciences and Services (CEMaSS). Within the context of CEMaSS, BoR7.1 can be located in the scientific sub-discipline of oceanography, while that of BoR7.2 has a more applied focus in conservation ecology. </w:t>
      </w:r>
    </w:p>
    <w:p w14:paraId="0E405F85" w14:textId="6372C0A7" w:rsidR="00272012" w:rsidRDefault="009528FE" w:rsidP="00272012">
      <w:pPr>
        <w:pStyle w:val="Heading4"/>
      </w:pPr>
      <w:r>
        <w:t>Body of Research 7.1: ‘Defining and Sustaining Healthy Seas’</w:t>
      </w:r>
    </w:p>
    <w:p w14:paraId="569D2E88" w14:textId="5E0867CC" w:rsidR="00272012" w:rsidRDefault="00272012" w:rsidP="00272012">
      <w:pPr>
        <w:spacing w:after="120" w:line="360" w:lineRule="auto"/>
        <w:rPr>
          <w:sz w:val="24"/>
          <w:szCs w:val="24"/>
        </w:rPr>
      </w:pPr>
      <w:r w:rsidRPr="00FC33ED">
        <w:rPr>
          <w:sz w:val="24"/>
          <w:szCs w:val="24"/>
        </w:rPr>
        <w:t>Title</w:t>
      </w:r>
      <w:r w:rsidR="009528FE">
        <w:rPr>
          <w:sz w:val="24"/>
          <w:szCs w:val="24"/>
        </w:rPr>
        <w:t xml:space="preserve"> of Relevant REF Impact Case Study</w:t>
      </w:r>
      <w:r w:rsidRPr="00FC33ED">
        <w:rPr>
          <w:sz w:val="24"/>
          <w:szCs w:val="24"/>
        </w:rPr>
        <w:t xml:space="preserve">: </w:t>
      </w:r>
      <w:r>
        <w:rPr>
          <w:sz w:val="24"/>
          <w:szCs w:val="24"/>
        </w:rPr>
        <w:t>‘</w:t>
      </w:r>
      <w:r w:rsidRPr="00FC33ED">
        <w:rPr>
          <w:sz w:val="24"/>
          <w:szCs w:val="24"/>
        </w:rPr>
        <w:t>Defining and Sustaining Healthy Seas</w:t>
      </w:r>
      <w:r>
        <w:rPr>
          <w:sz w:val="24"/>
          <w:szCs w:val="24"/>
        </w:rPr>
        <w:t>’</w:t>
      </w:r>
    </w:p>
    <w:p w14:paraId="670F009A" w14:textId="0382F406" w:rsidR="00272012" w:rsidRDefault="00272012" w:rsidP="00272012">
      <w:pPr>
        <w:spacing w:after="120" w:line="360" w:lineRule="auto"/>
        <w:rPr>
          <w:sz w:val="24"/>
          <w:szCs w:val="24"/>
        </w:rPr>
      </w:pPr>
      <w:r w:rsidRPr="00FC33ED">
        <w:rPr>
          <w:sz w:val="24"/>
          <w:szCs w:val="24"/>
          <w:u w:val="single"/>
        </w:rPr>
        <w:t>Phase 1.</w:t>
      </w:r>
      <w:r>
        <w:rPr>
          <w:sz w:val="24"/>
          <w:szCs w:val="24"/>
          <w:u w:val="single"/>
        </w:rPr>
        <w:t xml:space="preserve"> Understanding ‘normal’ sea conditions and what constitutes ‘unhealthy’ change</w:t>
      </w:r>
      <w:r>
        <w:rPr>
          <w:sz w:val="24"/>
          <w:szCs w:val="24"/>
          <w:u w:val="single"/>
        </w:rPr>
        <w:br/>
      </w:r>
      <w:r>
        <w:rPr>
          <w:sz w:val="24"/>
          <w:szCs w:val="24"/>
        </w:rPr>
        <w:t>Eutrophication is a process in which waste from human activity, such as from agricultural fertilizers or sewage, reaches a body of water, thereby increasing the availability of nutrients in the water to above normal levels and fuelling the accelerated growth of phytoplankton (algae) on the water’s surface. Following a process of eutrophication, phytoplankton, which survive by absorbing energy from the sun and nutrients from the water, can multiply to take up so much of the water’s surface as to reduce the levels of sunlight and oxygen reaching sea life below, with potentially harmful effects. Between 1996 and 2003, CEMaSS research increased understanding of the process of how human waste influences phytoplankton growth and, in turn, how this impacts sea life. CEMaSS produced models simple enough for policy and regulatory use which could predict the impacts of human waste in specific regions, particularly in EU seas.</w:t>
      </w:r>
    </w:p>
    <w:p w14:paraId="4597150C" w14:textId="51D847C5" w:rsidR="00272012" w:rsidRDefault="00272012" w:rsidP="00272012">
      <w:pPr>
        <w:spacing w:after="120" w:line="360" w:lineRule="auto"/>
        <w:rPr>
          <w:sz w:val="24"/>
          <w:szCs w:val="24"/>
        </w:rPr>
      </w:pPr>
      <w:r w:rsidRPr="00FC33ED">
        <w:rPr>
          <w:sz w:val="24"/>
          <w:szCs w:val="24"/>
          <w:u w:val="single"/>
        </w:rPr>
        <w:t>Phase 2.</w:t>
      </w:r>
      <w:r>
        <w:rPr>
          <w:sz w:val="24"/>
          <w:szCs w:val="24"/>
          <w:u w:val="single"/>
        </w:rPr>
        <w:t xml:space="preserve"> ‘Assimilative capacity’ as a usable regulatory model</w:t>
      </w:r>
      <w:r>
        <w:rPr>
          <w:sz w:val="24"/>
          <w:szCs w:val="24"/>
          <w:u w:val="single"/>
        </w:rPr>
        <w:br/>
      </w:r>
      <w:r>
        <w:rPr>
          <w:sz w:val="24"/>
          <w:szCs w:val="24"/>
        </w:rPr>
        <w:t xml:space="preserve">The above research was explicitly oriented towards the general needs and regulations of EU countries. However, Phase 2 refers to even more direct efforts to provide political actors with an understandable and usable concept to understand the health and stability of European seas, but one still grounded in rigorous science. CEMaSS put forward the concept of ‘assimilative capacity’. This term summarises a model which assumes that all natural environments have the capacity to assimilate some level of acceptable change, and that only change beyond this level should be considered unacceptable. The ‘assimilative capacity’ model aimed to provide a formula for ascertaining what level of change a given region or environment could acceptably assimilate. CEMaSS were thus proposing a model which accounted not only for the latest oceanographic science but also for political realities, such as current regulation and the inevitability of clashing socio-economic interests (such as between regulators and farmers whose agricultural waste may cause eutrophication). </w:t>
      </w:r>
    </w:p>
    <w:p w14:paraId="73E60BAD" w14:textId="7D56FAEF" w:rsidR="00F357EE" w:rsidRDefault="00272012" w:rsidP="00272012">
      <w:pPr>
        <w:pStyle w:val="NoSpacing"/>
        <w:spacing w:after="120" w:line="360" w:lineRule="auto"/>
        <w:rPr>
          <w:sz w:val="24"/>
          <w:szCs w:val="24"/>
        </w:rPr>
      </w:pPr>
      <w:r>
        <w:rPr>
          <w:sz w:val="24"/>
          <w:szCs w:val="24"/>
          <w:u w:val="single"/>
        </w:rPr>
        <w:t>Phase 3. Directly influencing the parameters for legally acceptable human impact</w:t>
      </w:r>
      <w:r>
        <w:rPr>
          <w:sz w:val="24"/>
          <w:szCs w:val="24"/>
          <w:u w:val="single"/>
        </w:rPr>
        <w:br/>
      </w:r>
      <w:r>
        <w:rPr>
          <w:sz w:val="24"/>
          <w:szCs w:val="24"/>
        </w:rPr>
        <w:t xml:space="preserve">From 2004, CEMaSS received a pressing new impetus and remit to advance understanding of, and agreement on, what should count as ‘undesirable disturbance’ of human activities on waters. Research was commissioned by the Department for Environment, Food and Rural Affairs (DEFRA) in anticipation of a legal case made by the European Commission against the UK for failing to identify eutrophic waters in their jurisdiction. Based on the methods and parameters CEMaSS developed for ascertaining ‘undesirable disturbance’, the UK Government was able to win the case being made against it. </w:t>
      </w:r>
    </w:p>
    <w:tbl>
      <w:tblPr>
        <w:tblW w:w="7155" w:type="dxa"/>
        <w:tblLook w:val="04A0" w:firstRow="1" w:lastRow="0" w:firstColumn="1" w:lastColumn="0" w:noHBand="0" w:noVBand="1"/>
      </w:tblPr>
      <w:tblGrid>
        <w:gridCol w:w="2569"/>
        <w:gridCol w:w="4586"/>
      </w:tblGrid>
      <w:tr w:rsidR="00662940" w14:paraId="3CA9E1CF" w14:textId="77777777" w:rsidTr="00662940">
        <w:tc>
          <w:tcPr>
            <w:tcW w:w="2569" w:type="dxa"/>
            <w:tcBorders>
              <w:top w:val="single" w:sz="4" w:space="0" w:color="auto"/>
              <w:left w:val="single" w:sz="4" w:space="0" w:color="auto"/>
              <w:bottom w:val="single" w:sz="4" w:space="0" w:color="auto"/>
              <w:right w:val="single" w:sz="4" w:space="0" w:color="auto"/>
            </w:tcBorders>
          </w:tcPr>
          <w:p w14:paraId="44C412C7" w14:textId="12E0E9FA" w:rsidR="00662940" w:rsidRPr="002B4060" w:rsidRDefault="00662940" w:rsidP="00662940">
            <w:pPr>
              <w:spacing w:after="0" w:line="240" w:lineRule="auto"/>
              <w:rPr>
                <w:b/>
                <w:sz w:val="24"/>
                <w:szCs w:val="24"/>
              </w:rPr>
            </w:pPr>
            <w:r w:rsidRPr="002B4060">
              <w:rPr>
                <w:b/>
                <w:sz w:val="24"/>
                <w:szCs w:val="24"/>
              </w:rPr>
              <w:t>Attribute</w:t>
            </w:r>
            <w:r>
              <w:rPr>
                <w:b/>
                <w:sz w:val="24"/>
                <w:szCs w:val="24"/>
              </w:rPr>
              <w:t>/activity</w:t>
            </w:r>
          </w:p>
        </w:tc>
        <w:tc>
          <w:tcPr>
            <w:tcW w:w="4586" w:type="dxa"/>
            <w:tcBorders>
              <w:top w:val="single" w:sz="4" w:space="0" w:color="auto"/>
              <w:left w:val="single" w:sz="4" w:space="0" w:color="auto"/>
              <w:bottom w:val="single" w:sz="4" w:space="0" w:color="auto"/>
              <w:right w:val="single" w:sz="4" w:space="0" w:color="auto"/>
            </w:tcBorders>
          </w:tcPr>
          <w:p w14:paraId="25379C20" w14:textId="77777777" w:rsidR="00662940" w:rsidRPr="00B8594F" w:rsidRDefault="00662940" w:rsidP="00662940">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79A4A70F" w14:textId="616D4D44" w:rsidR="00662940" w:rsidRPr="00B8594F" w:rsidRDefault="00662940" w:rsidP="00662940">
            <w:pPr>
              <w:spacing w:after="0" w:line="240" w:lineRule="auto"/>
              <w:jc w:val="center"/>
              <w:rPr>
                <w:b/>
                <w:sz w:val="24"/>
                <w:szCs w:val="24"/>
              </w:rPr>
            </w:pPr>
            <w:r w:rsidRPr="00B8594F">
              <w:rPr>
                <w:b/>
                <w:sz w:val="24"/>
                <w:szCs w:val="24"/>
              </w:rPr>
              <w:t>1               2               3               4               5</w:t>
            </w:r>
          </w:p>
        </w:tc>
      </w:tr>
      <w:tr w:rsidR="00662940" w14:paraId="49FF1CB3" w14:textId="77777777" w:rsidTr="00662940">
        <w:tc>
          <w:tcPr>
            <w:tcW w:w="2569" w:type="dxa"/>
            <w:tcBorders>
              <w:top w:val="single" w:sz="4" w:space="0" w:color="auto"/>
              <w:left w:val="single" w:sz="4" w:space="0" w:color="auto"/>
              <w:bottom w:val="single" w:sz="4" w:space="0" w:color="auto"/>
              <w:right w:val="single" w:sz="4" w:space="0" w:color="auto"/>
            </w:tcBorders>
          </w:tcPr>
          <w:p w14:paraId="6AA225C4" w14:textId="77777777" w:rsidR="00662940" w:rsidRDefault="00662940" w:rsidP="004130A7">
            <w:pPr>
              <w:spacing w:after="0" w:line="240" w:lineRule="auto"/>
              <w:rPr>
                <w:sz w:val="24"/>
                <w:szCs w:val="24"/>
              </w:rPr>
            </w:pPr>
            <w:r>
              <w:rPr>
                <w:sz w:val="24"/>
                <w:szCs w:val="24"/>
              </w:rPr>
              <w:t>Expertise</w:t>
            </w:r>
          </w:p>
        </w:tc>
        <w:tc>
          <w:tcPr>
            <w:tcW w:w="4586" w:type="dxa"/>
            <w:tcBorders>
              <w:top w:val="single" w:sz="4" w:space="0" w:color="auto"/>
              <w:left w:val="single" w:sz="4" w:space="0" w:color="auto"/>
              <w:bottom w:val="single" w:sz="4" w:space="0" w:color="auto"/>
              <w:right w:val="single" w:sz="4" w:space="0" w:color="auto"/>
            </w:tcBorders>
          </w:tcPr>
          <w:p w14:paraId="698FBAD3" w14:textId="77777777" w:rsidR="00662940" w:rsidRDefault="00662940" w:rsidP="004130A7">
            <w:pPr>
              <w:spacing w:after="0" w:line="240" w:lineRule="auto"/>
              <w:rPr>
                <w:sz w:val="24"/>
                <w:szCs w:val="24"/>
              </w:rPr>
            </w:pPr>
            <w:r>
              <w:rPr>
                <w:sz w:val="24"/>
                <w:szCs w:val="24"/>
              </w:rPr>
              <w:t xml:space="preserve"> 1              2 3</w:t>
            </w:r>
          </w:p>
        </w:tc>
      </w:tr>
      <w:tr w:rsidR="00662940" w14:paraId="5031003B" w14:textId="77777777" w:rsidTr="00662940">
        <w:tc>
          <w:tcPr>
            <w:tcW w:w="2569" w:type="dxa"/>
            <w:tcBorders>
              <w:top w:val="single" w:sz="4" w:space="0" w:color="auto"/>
              <w:left w:val="single" w:sz="4" w:space="0" w:color="auto"/>
              <w:bottom w:val="single" w:sz="4" w:space="0" w:color="auto"/>
              <w:right w:val="single" w:sz="4" w:space="0" w:color="auto"/>
            </w:tcBorders>
          </w:tcPr>
          <w:p w14:paraId="30AB533C" w14:textId="77777777" w:rsidR="00662940" w:rsidRDefault="00662940" w:rsidP="004130A7">
            <w:pPr>
              <w:spacing w:after="0" w:line="240" w:lineRule="auto"/>
              <w:rPr>
                <w:sz w:val="24"/>
                <w:szCs w:val="24"/>
              </w:rPr>
            </w:pPr>
            <w:r>
              <w:rPr>
                <w:sz w:val="24"/>
                <w:szCs w:val="24"/>
              </w:rPr>
              <w:t>Relevance</w:t>
            </w:r>
          </w:p>
        </w:tc>
        <w:tc>
          <w:tcPr>
            <w:tcW w:w="4586" w:type="dxa"/>
            <w:tcBorders>
              <w:top w:val="single" w:sz="4" w:space="0" w:color="auto"/>
              <w:left w:val="single" w:sz="4" w:space="0" w:color="auto"/>
              <w:bottom w:val="single" w:sz="4" w:space="0" w:color="auto"/>
              <w:right w:val="single" w:sz="4" w:space="0" w:color="auto"/>
            </w:tcBorders>
          </w:tcPr>
          <w:p w14:paraId="37A50156" w14:textId="77777777" w:rsidR="00662940" w:rsidRDefault="00662940" w:rsidP="004130A7">
            <w:pPr>
              <w:spacing w:after="0" w:line="240" w:lineRule="auto"/>
              <w:rPr>
                <w:sz w:val="24"/>
                <w:szCs w:val="24"/>
              </w:rPr>
            </w:pPr>
            <w:r>
              <w:rPr>
                <w:sz w:val="24"/>
                <w:szCs w:val="24"/>
              </w:rPr>
              <w:t xml:space="preserve">                   1             2 3 </w:t>
            </w:r>
          </w:p>
        </w:tc>
      </w:tr>
      <w:tr w:rsidR="00662940" w14:paraId="3046E58B" w14:textId="77777777" w:rsidTr="00662940">
        <w:tc>
          <w:tcPr>
            <w:tcW w:w="2569" w:type="dxa"/>
            <w:tcBorders>
              <w:top w:val="single" w:sz="4" w:space="0" w:color="auto"/>
              <w:left w:val="single" w:sz="4" w:space="0" w:color="auto"/>
              <w:bottom w:val="single" w:sz="4" w:space="0" w:color="auto"/>
              <w:right w:val="single" w:sz="4" w:space="0" w:color="auto"/>
            </w:tcBorders>
          </w:tcPr>
          <w:p w14:paraId="4E69D415" w14:textId="77777777" w:rsidR="00662940" w:rsidRDefault="00662940" w:rsidP="004130A7">
            <w:pPr>
              <w:spacing w:after="0" w:line="240" w:lineRule="auto"/>
              <w:rPr>
                <w:sz w:val="24"/>
                <w:szCs w:val="24"/>
              </w:rPr>
            </w:pPr>
            <w:r>
              <w:rPr>
                <w:sz w:val="24"/>
                <w:szCs w:val="24"/>
              </w:rPr>
              <w:t>Disciplinary focus</w:t>
            </w:r>
          </w:p>
        </w:tc>
        <w:tc>
          <w:tcPr>
            <w:tcW w:w="4586" w:type="dxa"/>
            <w:tcBorders>
              <w:top w:val="single" w:sz="4" w:space="0" w:color="auto"/>
              <w:left w:val="single" w:sz="4" w:space="0" w:color="auto"/>
              <w:bottom w:val="single" w:sz="4" w:space="0" w:color="auto"/>
              <w:right w:val="single" w:sz="4" w:space="0" w:color="auto"/>
            </w:tcBorders>
          </w:tcPr>
          <w:p w14:paraId="4CFA100F" w14:textId="77777777" w:rsidR="00662940" w:rsidRDefault="00662940" w:rsidP="004130A7">
            <w:pPr>
              <w:spacing w:after="0" w:line="240" w:lineRule="auto"/>
              <w:rPr>
                <w:sz w:val="24"/>
                <w:szCs w:val="24"/>
              </w:rPr>
            </w:pPr>
            <w:r>
              <w:rPr>
                <w:sz w:val="24"/>
                <w:szCs w:val="24"/>
              </w:rPr>
              <w:t xml:space="preserve"> 1              2 3</w:t>
            </w:r>
          </w:p>
        </w:tc>
      </w:tr>
      <w:tr w:rsidR="00662940" w14:paraId="04EB79AB" w14:textId="77777777" w:rsidTr="00662940">
        <w:tc>
          <w:tcPr>
            <w:tcW w:w="2569" w:type="dxa"/>
            <w:tcBorders>
              <w:top w:val="single" w:sz="4" w:space="0" w:color="auto"/>
              <w:left w:val="single" w:sz="4" w:space="0" w:color="auto"/>
              <w:bottom w:val="single" w:sz="4" w:space="0" w:color="auto"/>
              <w:right w:val="single" w:sz="4" w:space="0" w:color="auto"/>
            </w:tcBorders>
          </w:tcPr>
          <w:p w14:paraId="0E32AB72" w14:textId="77777777" w:rsidR="00662940" w:rsidRDefault="00662940" w:rsidP="004130A7">
            <w:pPr>
              <w:spacing w:after="0" w:line="240" w:lineRule="auto"/>
              <w:rPr>
                <w:sz w:val="24"/>
                <w:szCs w:val="24"/>
              </w:rPr>
            </w:pPr>
            <w:r>
              <w:rPr>
                <w:sz w:val="24"/>
                <w:szCs w:val="24"/>
              </w:rPr>
              <w:t>Uncertainty</w:t>
            </w:r>
          </w:p>
        </w:tc>
        <w:tc>
          <w:tcPr>
            <w:tcW w:w="4586" w:type="dxa"/>
            <w:tcBorders>
              <w:top w:val="single" w:sz="4" w:space="0" w:color="auto"/>
              <w:left w:val="single" w:sz="4" w:space="0" w:color="auto"/>
              <w:bottom w:val="single" w:sz="4" w:space="0" w:color="auto"/>
              <w:right w:val="single" w:sz="4" w:space="0" w:color="auto"/>
            </w:tcBorders>
          </w:tcPr>
          <w:p w14:paraId="48E7EFE8" w14:textId="77777777" w:rsidR="00662940" w:rsidRDefault="00662940" w:rsidP="004130A7">
            <w:pPr>
              <w:spacing w:after="0" w:line="240" w:lineRule="auto"/>
              <w:rPr>
                <w:sz w:val="24"/>
                <w:szCs w:val="24"/>
              </w:rPr>
            </w:pPr>
            <w:r>
              <w:rPr>
                <w:sz w:val="24"/>
                <w:szCs w:val="24"/>
              </w:rPr>
              <w:t xml:space="preserve">                   1               2              3    </w:t>
            </w:r>
          </w:p>
        </w:tc>
      </w:tr>
      <w:tr w:rsidR="00662940" w14:paraId="6E0F0A12" w14:textId="77777777" w:rsidTr="00662940">
        <w:tc>
          <w:tcPr>
            <w:tcW w:w="2569" w:type="dxa"/>
            <w:tcBorders>
              <w:top w:val="single" w:sz="4" w:space="0" w:color="auto"/>
              <w:left w:val="single" w:sz="4" w:space="0" w:color="auto"/>
              <w:bottom w:val="single" w:sz="4" w:space="0" w:color="auto"/>
              <w:right w:val="single" w:sz="4" w:space="0" w:color="auto"/>
            </w:tcBorders>
          </w:tcPr>
          <w:p w14:paraId="21B068C0" w14:textId="77777777" w:rsidR="00662940" w:rsidRDefault="00662940" w:rsidP="004130A7">
            <w:pPr>
              <w:spacing w:after="0" w:line="240" w:lineRule="auto"/>
              <w:rPr>
                <w:sz w:val="24"/>
                <w:szCs w:val="24"/>
              </w:rPr>
            </w:pPr>
            <w:r>
              <w:rPr>
                <w:sz w:val="24"/>
                <w:szCs w:val="24"/>
              </w:rPr>
              <w:t>Goals</w:t>
            </w:r>
          </w:p>
        </w:tc>
        <w:tc>
          <w:tcPr>
            <w:tcW w:w="4586" w:type="dxa"/>
            <w:tcBorders>
              <w:top w:val="single" w:sz="4" w:space="0" w:color="auto"/>
              <w:left w:val="single" w:sz="4" w:space="0" w:color="auto"/>
              <w:bottom w:val="single" w:sz="4" w:space="0" w:color="auto"/>
              <w:right w:val="single" w:sz="4" w:space="0" w:color="auto"/>
            </w:tcBorders>
          </w:tcPr>
          <w:p w14:paraId="07AF6053" w14:textId="77777777" w:rsidR="00662940" w:rsidRDefault="00662940" w:rsidP="004130A7">
            <w:pPr>
              <w:spacing w:after="0" w:line="240" w:lineRule="auto"/>
              <w:rPr>
                <w:sz w:val="24"/>
                <w:szCs w:val="24"/>
              </w:rPr>
            </w:pPr>
            <w:r>
              <w:rPr>
                <w:sz w:val="24"/>
                <w:szCs w:val="24"/>
              </w:rPr>
              <w:t xml:space="preserve">                   1               2              3    </w:t>
            </w:r>
          </w:p>
        </w:tc>
      </w:tr>
      <w:tr w:rsidR="00662940" w14:paraId="1BB465E0" w14:textId="77777777" w:rsidTr="00662940">
        <w:tc>
          <w:tcPr>
            <w:tcW w:w="2569" w:type="dxa"/>
            <w:tcBorders>
              <w:top w:val="single" w:sz="4" w:space="0" w:color="auto"/>
              <w:left w:val="single" w:sz="4" w:space="0" w:color="auto"/>
              <w:bottom w:val="single" w:sz="4" w:space="0" w:color="auto"/>
              <w:right w:val="single" w:sz="4" w:space="0" w:color="auto"/>
            </w:tcBorders>
          </w:tcPr>
          <w:p w14:paraId="3B12D5E2" w14:textId="77777777" w:rsidR="00662940" w:rsidRDefault="00662940" w:rsidP="004130A7">
            <w:pPr>
              <w:spacing w:after="0" w:line="240" w:lineRule="auto"/>
              <w:rPr>
                <w:sz w:val="24"/>
                <w:szCs w:val="24"/>
              </w:rPr>
            </w:pPr>
            <w:r>
              <w:rPr>
                <w:sz w:val="24"/>
                <w:szCs w:val="24"/>
              </w:rPr>
              <w:t>Learning</w:t>
            </w:r>
          </w:p>
        </w:tc>
        <w:tc>
          <w:tcPr>
            <w:tcW w:w="4586" w:type="dxa"/>
            <w:tcBorders>
              <w:top w:val="single" w:sz="4" w:space="0" w:color="auto"/>
              <w:left w:val="single" w:sz="4" w:space="0" w:color="auto"/>
              <w:bottom w:val="single" w:sz="4" w:space="0" w:color="auto"/>
              <w:right w:val="single" w:sz="4" w:space="0" w:color="auto"/>
            </w:tcBorders>
          </w:tcPr>
          <w:p w14:paraId="5CA4072E" w14:textId="77777777" w:rsidR="00662940" w:rsidRDefault="00662940" w:rsidP="004130A7">
            <w:pPr>
              <w:spacing w:after="0" w:line="240" w:lineRule="auto"/>
              <w:rPr>
                <w:sz w:val="24"/>
                <w:szCs w:val="24"/>
              </w:rPr>
            </w:pPr>
            <w:r>
              <w:rPr>
                <w:sz w:val="24"/>
                <w:szCs w:val="24"/>
              </w:rPr>
              <w:t>1                2 3</w:t>
            </w:r>
          </w:p>
        </w:tc>
      </w:tr>
      <w:tr w:rsidR="00662940" w14:paraId="41BCF72A" w14:textId="77777777" w:rsidTr="00662940">
        <w:tc>
          <w:tcPr>
            <w:tcW w:w="2569" w:type="dxa"/>
            <w:tcBorders>
              <w:top w:val="single" w:sz="4" w:space="0" w:color="auto"/>
              <w:left w:val="single" w:sz="4" w:space="0" w:color="auto"/>
              <w:bottom w:val="single" w:sz="4" w:space="0" w:color="auto"/>
              <w:right w:val="single" w:sz="4" w:space="0" w:color="auto"/>
            </w:tcBorders>
          </w:tcPr>
          <w:p w14:paraId="25DAC041" w14:textId="77777777" w:rsidR="00662940" w:rsidRDefault="00662940" w:rsidP="004130A7">
            <w:pPr>
              <w:spacing w:after="0" w:line="240" w:lineRule="auto"/>
              <w:rPr>
                <w:sz w:val="24"/>
                <w:szCs w:val="24"/>
              </w:rPr>
            </w:pPr>
            <w:r>
              <w:rPr>
                <w:sz w:val="24"/>
                <w:szCs w:val="24"/>
              </w:rPr>
              <w:t>Knowledge exchange</w:t>
            </w:r>
          </w:p>
        </w:tc>
        <w:tc>
          <w:tcPr>
            <w:tcW w:w="4586" w:type="dxa"/>
            <w:tcBorders>
              <w:top w:val="single" w:sz="4" w:space="0" w:color="auto"/>
              <w:left w:val="single" w:sz="4" w:space="0" w:color="auto"/>
              <w:bottom w:val="single" w:sz="4" w:space="0" w:color="auto"/>
              <w:right w:val="single" w:sz="4" w:space="0" w:color="auto"/>
            </w:tcBorders>
          </w:tcPr>
          <w:p w14:paraId="540E4013" w14:textId="77777777" w:rsidR="00662940" w:rsidRDefault="00662940" w:rsidP="004130A7">
            <w:pPr>
              <w:tabs>
                <w:tab w:val="left" w:pos="1227"/>
              </w:tabs>
              <w:spacing w:after="0" w:line="240" w:lineRule="auto"/>
              <w:rPr>
                <w:sz w:val="24"/>
                <w:szCs w:val="24"/>
              </w:rPr>
            </w:pPr>
            <w:r>
              <w:rPr>
                <w:sz w:val="24"/>
                <w:szCs w:val="24"/>
              </w:rPr>
              <w:t xml:space="preserve">                1 2 3</w:t>
            </w:r>
          </w:p>
        </w:tc>
      </w:tr>
      <w:tr w:rsidR="00662940" w14:paraId="5F129096" w14:textId="77777777" w:rsidTr="00662940">
        <w:tc>
          <w:tcPr>
            <w:tcW w:w="2569" w:type="dxa"/>
            <w:tcBorders>
              <w:top w:val="single" w:sz="4" w:space="0" w:color="auto"/>
              <w:left w:val="single" w:sz="4" w:space="0" w:color="auto"/>
              <w:bottom w:val="single" w:sz="4" w:space="0" w:color="auto"/>
              <w:right w:val="single" w:sz="4" w:space="0" w:color="auto"/>
            </w:tcBorders>
          </w:tcPr>
          <w:p w14:paraId="2E61D19B" w14:textId="77777777" w:rsidR="00662940" w:rsidRDefault="00662940" w:rsidP="004130A7">
            <w:pPr>
              <w:spacing w:after="0" w:line="240" w:lineRule="auto"/>
              <w:rPr>
                <w:sz w:val="24"/>
                <w:szCs w:val="24"/>
              </w:rPr>
            </w:pPr>
            <w:r>
              <w:rPr>
                <w:sz w:val="24"/>
                <w:szCs w:val="24"/>
              </w:rPr>
              <w:t>Network</w:t>
            </w:r>
          </w:p>
        </w:tc>
        <w:tc>
          <w:tcPr>
            <w:tcW w:w="4586" w:type="dxa"/>
            <w:tcBorders>
              <w:top w:val="single" w:sz="4" w:space="0" w:color="auto"/>
              <w:left w:val="single" w:sz="4" w:space="0" w:color="auto"/>
              <w:bottom w:val="single" w:sz="4" w:space="0" w:color="auto"/>
              <w:right w:val="single" w:sz="4" w:space="0" w:color="auto"/>
            </w:tcBorders>
          </w:tcPr>
          <w:p w14:paraId="79B2E545" w14:textId="77777777" w:rsidR="00662940" w:rsidRDefault="00662940" w:rsidP="004130A7">
            <w:pPr>
              <w:spacing w:after="0" w:line="240" w:lineRule="auto"/>
              <w:rPr>
                <w:sz w:val="24"/>
                <w:szCs w:val="24"/>
              </w:rPr>
            </w:pPr>
            <w:r>
              <w:rPr>
                <w:sz w:val="24"/>
                <w:szCs w:val="24"/>
              </w:rPr>
              <w:t xml:space="preserve">                1 2 3</w:t>
            </w:r>
          </w:p>
        </w:tc>
      </w:tr>
      <w:tr w:rsidR="00662940" w14:paraId="3CBF5478" w14:textId="77777777" w:rsidTr="00662940">
        <w:tc>
          <w:tcPr>
            <w:tcW w:w="2569" w:type="dxa"/>
            <w:tcBorders>
              <w:top w:val="single" w:sz="4" w:space="0" w:color="auto"/>
              <w:left w:val="single" w:sz="4" w:space="0" w:color="auto"/>
              <w:bottom w:val="single" w:sz="4" w:space="0" w:color="auto"/>
              <w:right w:val="single" w:sz="4" w:space="0" w:color="auto"/>
            </w:tcBorders>
          </w:tcPr>
          <w:p w14:paraId="7F0525A7" w14:textId="77777777" w:rsidR="00662940" w:rsidRDefault="00662940" w:rsidP="004130A7">
            <w:pPr>
              <w:spacing w:after="0" w:line="240" w:lineRule="auto"/>
              <w:rPr>
                <w:sz w:val="24"/>
                <w:szCs w:val="24"/>
              </w:rPr>
            </w:pPr>
            <w:r>
              <w:rPr>
                <w:sz w:val="24"/>
                <w:szCs w:val="24"/>
              </w:rPr>
              <w:t>Social capital</w:t>
            </w:r>
          </w:p>
        </w:tc>
        <w:tc>
          <w:tcPr>
            <w:tcW w:w="4586" w:type="dxa"/>
            <w:tcBorders>
              <w:top w:val="single" w:sz="4" w:space="0" w:color="auto"/>
              <w:left w:val="single" w:sz="4" w:space="0" w:color="auto"/>
              <w:bottom w:val="single" w:sz="4" w:space="0" w:color="auto"/>
              <w:right w:val="single" w:sz="4" w:space="0" w:color="auto"/>
            </w:tcBorders>
          </w:tcPr>
          <w:p w14:paraId="0382673D" w14:textId="77777777" w:rsidR="00662940" w:rsidRDefault="00662940" w:rsidP="004130A7">
            <w:pPr>
              <w:spacing w:after="0" w:line="240" w:lineRule="auto"/>
              <w:rPr>
                <w:sz w:val="24"/>
                <w:szCs w:val="24"/>
              </w:rPr>
            </w:pPr>
            <w:r>
              <w:rPr>
                <w:sz w:val="24"/>
                <w:szCs w:val="24"/>
              </w:rPr>
              <w:t xml:space="preserve">  1              2 3</w:t>
            </w:r>
          </w:p>
        </w:tc>
      </w:tr>
      <w:tr w:rsidR="00662940" w14:paraId="43B18498" w14:textId="77777777" w:rsidTr="00662940">
        <w:tc>
          <w:tcPr>
            <w:tcW w:w="2569" w:type="dxa"/>
            <w:tcBorders>
              <w:top w:val="single" w:sz="4" w:space="0" w:color="auto"/>
              <w:left w:val="single" w:sz="4" w:space="0" w:color="auto"/>
              <w:bottom w:val="single" w:sz="4" w:space="0" w:color="auto"/>
              <w:right w:val="single" w:sz="4" w:space="0" w:color="auto"/>
            </w:tcBorders>
          </w:tcPr>
          <w:p w14:paraId="2845A7D5" w14:textId="77777777" w:rsidR="00662940" w:rsidRDefault="00662940" w:rsidP="004130A7">
            <w:pPr>
              <w:spacing w:after="0" w:line="240" w:lineRule="auto"/>
              <w:rPr>
                <w:sz w:val="24"/>
                <w:szCs w:val="24"/>
              </w:rPr>
            </w:pPr>
            <w:r>
              <w:rPr>
                <w:sz w:val="24"/>
                <w:szCs w:val="24"/>
              </w:rPr>
              <w:t>Accessibility</w:t>
            </w:r>
          </w:p>
        </w:tc>
        <w:tc>
          <w:tcPr>
            <w:tcW w:w="4586" w:type="dxa"/>
            <w:tcBorders>
              <w:top w:val="single" w:sz="4" w:space="0" w:color="auto"/>
              <w:left w:val="single" w:sz="4" w:space="0" w:color="auto"/>
              <w:bottom w:val="single" w:sz="4" w:space="0" w:color="auto"/>
              <w:right w:val="single" w:sz="4" w:space="0" w:color="auto"/>
            </w:tcBorders>
          </w:tcPr>
          <w:p w14:paraId="1344710C" w14:textId="77777777" w:rsidR="00662940" w:rsidRDefault="00662940" w:rsidP="004130A7">
            <w:pPr>
              <w:spacing w:after="0" w:line="240" w:lineRule="auto"/>
              <w:rPr>
                <w:sz w:val="24"/>
                <w:szCs w:val="24"/>
              </w:rPr>
            </w:pPr>
            <w:r>
              <w:rPr>
                <w:sz w:val="24"/>
                <w:szCs w:val="24"/>
              </w:rPr>
              <w:t xml:space="preserve">                1 2 3</w:t>
            </w:r>
          </w:p>
        </w:tc>
      </w:tr>
      <w:tr w:rsidR="00662940" w14:paraId="1095D8F9" w14:textId="77777777" w:rsidTr="00662940">
        <w:tc>
          <w:tcPr>
            <w:tcW w:w="2569" w:type="dxa"/>
            <w:tcBorders>
              <w:top w:val="single" w:sz="4" w:space="0" w:color="auto"/>
              <w:left w:val="single" w:sz="4" w:space="0" w:color="auto"/>
              <w:bottom w:val="single" w:sz="4" w:space="0" w:color="auto"/>
              <w:right w:val="single" w:sz="4" w:space="0" w:color="auto"/>
            </w:tcBorders>
          </w:tcPr>
          <w:p w14:paraId="709E9EEC" w14:textId="77777777" w:rsidR="00662940" w:rsidRDefault="00662940" w:rsidP="004130A7">
            <w:pPr>
              <w:spacing w:after="0" w:line="240" w:lineRule="auto"/>
              <w:rPr>
                <w:sz w:val="24"/>
                <w:szCs w:val="24"/>
              </w:rPr>
            </w:pPr>
            <w:r>
              <w:rPr>
                <w:sz w:val="24"/>
                <w:szCs w:val="24"/>
              </w:rPr>
              <w:t>Outputs and outcomes</w:t>
            </w:r>
          </w:p>
        </w:tc>
        <w:tc>
          <w:tcPr>
            <w:tcW w:w="4586" w:type="dxa"/>
            <w:tcBorders>
              <w:top w:val="single" w:sz="4" w:space="0" w:color="auto"/>
              <w:left w:val="single" w:sz="4" w:space="0" w:color="auto"/>
              <w:bottom w:val="single" w:sz="4" w:space="0" w:color="auto"/>
              <w:right w:val="single" w:sz="4" w:space="0" w:color="auto"/>
            </w:tcBorders>
          </w:tcPr>
          <w:p w14:paraId="1043B57B" w14:textId="77777777" w:rsidR="00662940" w:rsidRDefault="00662940" w:rsidP="004130A7">
            <w:pPr>
              <w:spacing w:after="0" w:line="240" w:lineRule="auto"/>
              <w:rPr>
                <w:sz w:val="24"/>
                <w:szCs w:val="24"/>
              </w:rPr>
            </w:pPr>
            <w:r>
              <w:rPr>
                <w:sz w:val="24"/>
                <w:szCs w:val="24"/>
              </w:rPr>
              <w:t xml:space="preserve">                   1             2 3</w:t>
            </w:r>
          </w:p>
        </w:tc>
      </w:tr>
      <w:tr w:rsidR="00662940" w14:paraId="4545D7FD" w14:textId="77777777" w:rsidTr="00662940">
        <w:tc>
          <w:tcPr>
            <w:tcW w:w="2569" w:type="dxa"/>
            <w:tcBorders>
              <w:top w:val="single" w:sz="4" w:space="0" w:color="auto"/>
              <w:left w:val="single" w:sz="4" w:space="0" w:color="auto"/>
              <w:bottom w:val="single" w:sz="4" w:space="0" w:color="auto"/>
              <w:right w:val="single" w:sz="4" w:space="0" w:color="auto"/>
            </w:tcBorders>
          </w:tcPr>
          <w:p w14:paraId="3767EBF0" w14:textId="77777777" w:rsidR="00662940" w:rsidRDefault="00662940" w:rsidP="004130A7">
            <w:pPr>
              <w:spacing w:after="0" w:line="240" w:lineRule="auto"/>
              <w:rPr>
                <w:sz w:val="24"/>
                <w:szCs w:val="24"/>
              </w:rPr>
            </w:pPr>
            <w:r>
              <w:rPr>
                <w:sz w:val="24"/>
                <w:szCs w:val="24"/>
              </w:rPr>
              <w:t>Evaluation</w:t>
            </w:r>
          </w:p>
        </w:tc>
        <w:tc>
          <w:tcPr>
            <w:tcW w:w="4586" w:type="dxa"/>
            <w:tcBorders>
              <w:top w:val="single" w:sz="4" w:space="0" w:color="auto"/>
              <w:left w:val="single" w:sz="4" w:space="0" w:color="auto"/>
              <w:bottom w:val="single" w:sz="4" w:space="0" w:color="auto"/>
              <w:right w:val="single" w:sz="4" w:space="0" w:color="auto"/>
            </w:tcBorders>
          </w:tcPr>
          <w:p w14:paraId="28D317D4" w14:textId="77777777" w:rsidR="00662940" w:rsidRDefault="00662940" w:rsidP="004130A7">
            <w:pPr>
              <w:spacing w:after="0" w:line="240" w:lineRule="auto"/>
              <w:rPr>
                <w:sz w:val="24"/>
                <w:szCs w:val="24"/>
              </w:rPr>
            </w:pPr>
            <w:r>
              <w:rPr>
                <w:sz w:val="24"/>
                <w:szCs w:val="24"/>
              </w:rPr>
              <w:t xml:space="preserve">                                 1 2 3</w:t>
            </w:r>
          </w:p>
        </w:tc>
      </w:tr>
      <w:tr w:rsidR="00662940" w14:paraId="52E024B4" w14:textId="77777777" w:rsidTr="00662940">
        <w:tc>
          <w:tcPr>
            <w:tcW w:w="2569" w:type="dxa"/>
            <w:tcBorders>
              <w:top w:val="single" w:sz="4" w:space="0" w:color="auto"/>
              <w:left w:val="single" w:sz="4" w:space="0" w:color="auto"/>
              <w:bottom w:val="single" w:sz="4" w:space="0" w:color="auto"/>
              <w:right w:val="single" w:sz="4" w:space="0" w:color="auto"/>
            </w:tcBorders>
          </w:tcPr>
          <w:p w14:paraId="604E723E" w14:textId="77777777" w:rsidR="00662940" w:rsidRDefault="00662940" w:rsidP="004130A7">
            <w:pPr>
              <w:spacing w:after="0" w:line="240" w:lineRule="auto"/>
              <w:rPr>
                <w:sz w:val="24"/>
                <w:szCs w:val="24"/>
              </w:rPr>
            </w:pPr>
            <w:r>
              <w:rPr>
                <w:sz w:val="24"/>
                <w:szCs w:val="24"/>
              </w:rPr>
              <w:t>Flexibility</w:t>
            </w:r>
          </w:p>
        </w:tc>
        <w:tc>
          <w:tcPr>
            <w:tcW w:w="4586" w:type="dxa"/>
            <w:tcBorders>
              <w:top w:val="single" w:sz="4" w:space="0" w:color="auto"/>
              <w:left w:val="single" w:sz="4" w:space="0" w:color="auto"/>
              <w:bottom w:val="single" w:sz="4" w:space="0" w:color="auto"/>
              <w:right w:val="single" w:sz="4" w:space="0" w:color="auto"/>
            </w:tcBorders>
          </w:tcPr>
          <w:p w14:paraId="3C81993A" w14:textId="77777777" w:rsidR="00662940" w:rsidRDefault="00662940" w:rsidP="004130A7">
            <w:pPr>
              <w:spacing w:after="0" w:line="240" w:lineRule="auto"/>
              <w:rPr>
                <w:sz w:val="24"/>
                <w:szCs w:val="24"/>
              </w:rPr>
            </w:pPr>
            <w:r>
              <w:rPr>
                <w:sz w:val="24"/>
                <w:szCs w:val="24"/>
              </w:rPr>
              <w:t xml:space="preserve">                  1 2             3</w:t>
            </w:r>
          </w:p>
        </w:tc>
      </w:tr>
      <w:tr w:rsidR="00662940" w14:paraId="67FDD268" w14:textId="77777777" w:rsidTr="00662940">
        <w:tc>
          <w:tcPr>
            <w:tcW w:w="2569" w:type="dxa"/>
            <w:tcBorders>
              <w:top w:val="single" w:sz="4" w:space="0" w:color="auto"/>
              <w:left w:val="single" w:sz="4" w:space="0" w:color="auto"/>
              <w:bottom w:val="single" w:sz="4" w:space="0" w:color="auto"/>
              <w:right w:val="single" w:sz="4" w:space="0" w:color="auto"/>
            </w:tcBorders>
          </w:tcPr>
          <w:p w14:paraId="4CCE18D1" w14:textId="77777777" w:rsidR="00662940" w:rsidRDefault="00662940" w:rsidP="004130A7">
            <w:pPr>
              <w:spacing w:after="0" w:line="240" w:lineRule="auto"/>
              <w:rPr>
                <w:sz w:val="24"/>
                <w:szCs w:val="24"/>
              </w:rPr>
            </w:pPr>
            <w:r>
              <w:rPr>
                <w:sz w:val="24"/>
                <w:szCs w:val="24"/>
              </w:rPr>
              <w:t>Human capital</w:t>
            </w:r>
          </w:p>
        </w:tc>
        <w:tc>
          <w:tcPr>
            <w:tcW w:w="4586" w:type="dxa"/>
            <w:tcBorders>
              <w:top w:val="single" w:sz="4" w:space="0" w:color="auto"/>
              <w:left w:val="single" w:sz="4" w:space="0" w:color="auto"/>
              <w:bottom w:val="single" w:sz="4" w:space="0" w:color="auto"/>
              <w:right w:val="single" w:sz="4" w:space="0" w:color="auto"/>
            </w:tcBorders>
          </w:tcPr>
          <w:p w14:paraId="199AF035" w14:textId="77777777" w:rsidR="00662940" w:rsidRDefault="00662940" w:rsidP="004130A7">
            <w:pPr>
              <w:spacing w:after="0" w:line="240" w:lineRule="auto"/>
              <w:rPr>
                <w:sz w:val="24"/>
                <w:szCs w:val="24"/>
              </w:rPr>
            </w:pPr>
            <w:r>
              <w:rPr>
                <w:sz w:val="24"/>
                <w:szCs w:val="24"/>
              </w:rPr>
              <w:t xml:space="preserve">1 2 3 </w:t>
            </w:r>
          </w:p>
        </w:tc>
      </w:tr>
      <w:tr w:rsidR="00662940" w14:paraId="568C23ED" w14:textId="77777777" w:rsidTr="00662940">
        <w:tc>
          <w:tcPr>
            <w:tcW w:w="2569" w:type="dxa"/>
            <w:tcBorders>
              <w:top w:val="single" w:sz="4" w:space="0" w:color="auto"/>
              <w:left w:val="single" w:sz="4" w:space="0" w:color="auto"/>
              <w:bottom w:val="single" w:sz="4" w:space="0" w:color="auto"/>
              <w:right w:val="single" w:sz="4" w:space="0" w:color="auto"/>
            </w:tcBorders>
          </w:tcPr>
          <w:p w14:paraId="662CD016" w14:textId="77777777" w:rsidR="00662940" w:rsidRDefault="00662940" w:rsidP="004130A7">
            <w:pPr>
              <w:spacing w:after="0" w:line="240" w:lineRule="auto"/>
              <w:rPr>
                <w:sz w:val="24"/>
                <w:szCs w:val="24"/>
              </w:rPr>
            </w:pPr>
            <w:r>
              <w:rPr>
                <w:sz w:val="24"/>
                <w:szCs w:val="24"/>
              </w:rPr>
              <w:t>Boundary management</w:t>
            </w:r>
          </w:p>
        </w:tc>
        <w:tc>
          <w:tcPr>
            <w:tcW w:w="4586" w:type="dxa"/>
            <w:tcBorders>
              <w:top w:val="single" w:sz="4" w:space="0" w:color="auto"/>
              <w:left w:val="single" w:sz="4" w:space="0" w:color="auto"/>
              <w:bottom w:val="single" w:sz="4" w:space="0" w:color="auto"/>
              <w:right w:val="single" w:sz="4" w:space="0" w:color="auto"/>
            </w:tcBorders>
          </w:tcPr>
          <w:p w14:paraId="6037C4F7" w14:textId="77777777" w:rsidR="00662940" w:rsidRDefault="00662940" w:rsidP="004130A7">
            <w:pPr>
              <w:keepNext/>
              <w:spacing w:after="0" w:line="240" w:lineRule="auto"/>
              <w:rPr>
                <w:sz w:val="24"/>
                <w:szCs w:val="24"/>
              </w:rPr>
            </w:pPr>
            <w:r>
              <w:rPr>
                <w:sz w:val="24"/>
                <w:szCs w:val="24"/>
              </w:rPr>
              <w:t xml:space="preserve">                  1 2             3</w:t>
            </w:r>
          </w:p>
        </w:tc>
      </w:tr>
    </w:tbl>
    <w:p w14:paraId="26EE824D" w14:textId="185A5F52" w:rsidR="00272012" w:rsidRPr="003A7620" w:rsidRDefault="00272012" w:rsidP="00272012">
      <w:pPr>
        <w:pStyle w:val="Caption"/>
        <w:spacing w:after="120" w:line="360" w:lineRule="auto"/>
      </w:pPr>
      <w:bookmarkStart w:id="287" w:name="_Toc531023155"/>
      <w:bookmarkStart w:id="288" w:name="_Toc536438916"/>
      <w:bookmarkStart w:id="289" w:name="_Toc31702091"/>
      <w:r w:rsidRPr="003A7620">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22</w:t>
      </w:r>
      <w:r w:rsidR="00233012">
        <w:rPr>
          <w:noProof/>
        </w:rPr>
        <w:fldChar w:fldCharType="end"/>
      </w:r>
      <w:r w:rsidRPr="003A7620">
        <w:t xml:space="preserve">. Plotted typology. </w:t>
      </w:r>
      <w:r>
        <w:t>BoR7.1</w:t>
      </w:r>
      <w:bookmarkEnd w:id="287"/>
      <w:bookmarkEnd w:id="288"/>
      <w:bookmarkEnd w:id="289"/>
    </w:p>
    <w:p w14:paraId="27097940" w14:textId="69A4DDA6" w:rsidR="00272012" w:rsidRDefault="009528FE" w:rsidP="00272012">
      <w:pPr>
        <w:pStyle w:val="Heading4"/>
      </w:pPr>
      <w:r>
        <w:t>Body of Research 7.2: ‘New Paths to Mangrove Conservation’</w:t>
      </w:r>
    </w:p>
    <w:p w14:paraId="317D4559" w14:textId="429D971F" w:rsidR="00272012" w:rsidRPr="00FC33ED" w:rsidRDefault="00272012" w:rsidP="00272012">
      <w:pPr>
        <w:spacing w:after="120" w:line="360" w:lineRule="auto"/>
        <w:rPr>
          <w:sz w:val="24"/>
          <w:szCs w:val="24"/>
        </w:rPr>
      </w:pPr>
      <w:r w:rsidRPr="00FC33ED">
        <w:rPr>
          <w:sz w:val="24"/>
          <w:szCs w:val="24"/>
        </w:rPr>
        <w:t>Title</w:t>
      </w:r>
      <w:r w:rsidR="009528FE">
        <w:rPr>
          <w:sz w:val="24"/>
          <w:szCs w:val="24"/>
        </w:rPr>
        <w:t xml:space="preserve"> of relevant REF Impact Case Study</w:t>
      </w:r>
      <w:r w:rsidRPr="00FC33ED">
        <w:rPr>
          <w:sz w:val="24"/>
          <w:szCs w:val="24"/>
        </w:rPr>
        <w:t xml:space="preserve">: </w:t>
      </w:r>
      <w:r>
        <w:rPr>
          <w:sz w:val="24"/>
          <w:szCs w:val="24"/>
        </w:rPr>
        <w:t>‘</w:t>
      </w:r>
      <w:r w:rsidRPr="00FC33ED">
        <w:rPr>
          <w:sz w:val="24"/>
          <w:szCs w:val="24"/>
        </w:rPr>
        <w:t>New Paths to Mangrove Conservation</w:t>
      </w:r>
      <w:r>
        <w:rPr>
          <w:sz w:val="24"/>
          <w:szCs w:val="24"/>
        </w:rPr>
        <w:t>’</w:t>
      </w:r>
    </w:p>
    <w:p w14:paraId="2DDA2A8B" w14:textId="32BB69FD" w:rsidR="00272012" w:rsidRPr="00D11CAF" w:rsidRDefault="00272012" w:rsidP="00272012">
      <w:pPr>
        <w:spacing w:after="120" w:line="360" w:lineRule="auto"/>
        <w:rPr>
          <w:sz w:val="24"/>
          <w:szCs w:val="24"/>
          <w:u w:val="single"/>
        </w:rPr>
      </w:pPr>
      <w:r w:rsidRPr="00FC33ED">
        <w:rPr>
          <w:sz w:val="24"/>
          <w:szCs w:val="24"/>
          <w:u w:val="single"/>
        </w:rPr>
        <w:t>Phase 1.</w:t>
      </w:r>
      <w:r>
        <w:rPr>
          <w:sz w:val="24"/>
          <w:szCs w:val="24"/>
          <w:u w:val="single"/>
        </w:rPr>
        <w:t xml:space="preserve"> Demonstrating the full value of mangroves</w:t>
      </w:r>
      <w:r>
        <w:rPr>
          <w:sz w:val="24"/>
          <w:szCs w:val="24"/>
          <w:u w:val="single"/>
        </w:rPr>
        <w:br/>
      </w:r>
      <w:r>
        <w:rPr>
          <w:sz w:val="24"/>
          <w:szCs w:val="24"/>
        </w:rPr>
        <w:t>Mangroves are known to be environmentally and economically valuable as carbon sinks, as a habitat for important fish species, and as a protective barrier for coastal communities against potentially damaging waves (i.e. tsunamis). However, in poor East African coastal communities, such as Gazi in Kenya, mangroves suffer high rates of destruction for other economic purposes such as aquaculture and timber extraction. In the 2000s, CEMaSS made important methodological advances to conduct research which better demonstrated the full value of mangrove preservation, as these can often be underestimated. For example, CEMaSS developed a technique for comparing the chemical information in samples of water with the chemical information in the cells of captured fish. By studying different ages and species of fish, they were able to show that mangroves provided the most important ‘nursery’ habitat for commercially-important juvenile fish, even for many fish species which do not predominantly inhabit mangroves as adults. CEMaSS therefore enabled an even stronger long-term case to be made for mangrove preservation.</w:t>
      </w:r>
    </w:p>
    <w:p w14:paraId="259EEDB7" w14:textId="5ADDCDB3" w:rsidR="00272012" w:rsidRDefault="00272012" w:rsidP="00272012">
      <w:pPr>
        <w:spacing w:after="120" w:line="360" w:lineRule="auto"/>
        <w:rPr>
          <w:sz w:val="24"/>
          <w:szCs w:val="24"/>
        </w:rPr>
      </w:pPr>
      <w:r w:rsidRPr="00FC33ED">
        <w:rPr>
          <w:sz w:val="24"/>
          <w:szCs w:val="24"/>
          <w:u w:val="single"/>
        </w:rPr>
        <w:t>Phase 2.</w:t>
      </w:r>
      <w:r>
        <w:rPr>
          <w:sz w:val="24"/>
          <w:szCs w:val="24"/>
          <w:u w:val="single"/>
        </w:rPr>
        <w:t xml:space="preserve"> Establishing scientific insights as essential to preservation and regeneration</w:t>
      </w:r>
      <w:r w:rsidRPr="00FC33ED">
        <w:rPr>
          <w:sz w:val="24"/>
          <w:szCs w:val="24"/>
          <w:u w:val="single"/>
        </w:rPr>
        <w:t xml:space="preserve"> </w:t>
      </w:r>
      <w:r>
        <w:rPr>
          <w:sz w:val="24"/>
          <w:szCs w:val="24"/>
          <w:u w:val="single"/>
        </w:rPr>
        <w:br/>
      </w:r>
      <w:r>
        <w:rPr>
          <w:sz w:val="24"/>
          <w:szCs w:val="24"/>
        </w:rPr>
        <w:t xml:space="preserve">CEMaSS then expanded their focus to the issue of how best to protect, manage and potentially regenerate mangrove environments. They conducted experiments on small areas of mangrove to discover the most effective species and densities of trees to optimise carbon capture and fish habitation. </w:t>
      </w:r>
    </w:p>
    <w:p w14:paraId="5D124970" w14:textId="77777777" w:rsidR="00272012" w:rsidRDefault="00272012" w:rsidP="00272012">
      <w:pPr>
        <w:spacing w:after="120" w:line="360" w:lineRule="auto"/>
        <w:rPr>
          <w:sz w:val="24"/>
          <w:szCs w:val="24"/>
        </w:rPr>
      </w:pPr>
      <w:r>
        <w:rPr>
          <w:sz w:val="24"/>
          <w:szCs w:val="24"/>
        </w:rPr>
        <w:t>Although this research advanced fundamental ecological knowledge, the most significant outcome was showing conservation managers that scientific experimentation could be a valuable management tool.</w:t>
      </w:r>
    </w:p>
    <w:p w14:paraId="2198443A" w14:textId="0A292E1D" w:rsidR="00272012" w:rsidRDefault="00272012" w:rsidP="00272012">
      <w:pPr>
        <w:spacing w:after="120" w:line="360" w:lineRule="auto"/>
        <w:rPr>
          <w:sz w:val="24"/>
          <w:szCs w:val="24"/>
        </w:rPr>
      </w:pPr>
      <w:r w:rsidRPr="00FC33ED">
        <w:rPr>
          <w:sz w:val="24"/>
          <w:szCs w:val="24"/>
          <w:u w:val="single"/>
        </w:rPr>
        <w:t>Phase 3.</w:t>
      </w:r>
      <w:r>
        <w:rPr>
          <w:sz w:val="24"/>
          <w:szCs w:val="24"/>
          <w:u w:val="single"/>
        </w:rPr>
        <w:t xml:space="preserve"> Ecosystem recovery through the sale of ecosystem services (‘carbon credits’)</w:t>
      </w:r>
      <w:r>
        <w:rPr>
          <w:sz w:val="24"/>
          <w:szCs w:val="24"/>
          <w:u w:val="single"/>
        </w:rPr>
        <w:br/>
      </w:r>
      <w:r>
        <w:rPr>
          <w:sz w:val="24"/>
          <w:szCs w:val="24"/>
        </w:rPr>
        <w:t xml:space="preserve">Hoping to advance not only knowledge but also conservation practice, CEMaSS aimed to demonstrate the feasibility of an innovative model of conservation and regeneration in which the local community would work to restore and conserve mangroves. The community would be paid for this work by the sale of ‘carbon credits’, whereby any company or individual around the globe can offset their own carbon footprints by funding the project’s work. </w:t>
      </w:r>
    </w:p>
    <w:p w14:paraId="697E262E" w14:textId="77777777" w:rsidR="00272012" w:rsidRPr="002062E9" w:rsidRDefault="00272012" w:rsidP="00272012">
      <w:pPr>
        <w:spacing w:after="120" w:line="360" w:lineRule="auto"/>
        <w:rPr>
          <w:sz w:val="24"/>
          <w:szCs w:val="24"/>
          <w:u w:val="single"/>
        </w:rPr>
      </w:pPr>
      <w:r>
        <w:rPr>
          <w:sz w:val="24"/>
          <w:szCs w:val="24"/>
        </w:rPr>
        <w:t xml:space="preserve">For this model to work and be seen as credible, further scientific research was needed in calculating the environmental value of the community work (i.e. how much carbon-offsetting is achieved by the planting of a given number of trees). However, such an ambition clearly required the backing not only the ecological scientists, but a range of other actors, including from within the community itself. Reflecting the wider, more impact-oriented and interventionist goals of this research then, co-grant holders included not only academics but also individuals from the Kenya Marine and Fisheries Research Institute (KMFRI), an official national scientific body which would manage the project on the ground, as well as private sector specialists in sustainability management analytics, who would help to produce analytical software to support KMFRI’s management of the project. </w:t>
      </w:r>
    </w:p>
    <w:p w14:paraId="47B6A326" w14:textId="4545919A" w:rsidR="00D06E0D" w:rsidRDefault="00272012" w:rsidP="00272012">
      <w:pPr>
        <w:spacing w:after="120" w:line="360" w:lineRule="auto"/>
        <w:rPr>
          <w:sz w:val="24"/>
          <w:szCs w:val="24"/>
        </w:rPr>
      </w:pPr>
      <w:r>
        <w:rPr>
          <w:sz w:val="24"/>
          <w:szCs w:val="24"/>
        </w:rPr>
        <w:t>A direct outcome of the research was the establishment of ‘Mikoko Pamoja’ (Swahili for ‘Mangroves Together’), which operationalises this project long-term and is now fully funded by carbon credit sales. Researchers, governments and conservationists are now working to export this highly successful model to other coastal African communities.</w:t>
      </w:r>
    </w:p>
    <w:tbl>
      <w:tblPr>
        <w:tblW w:w="7155" w:type="dxa"/>
        <w:tblLook w:val="04A0" w:firstRow="1" w:lastRow="0" w:firstColumn="1" w:lastColumn="0" w:noHBand="0" w:noVBand="1"/>
      </w:tblPr>
      <w:tblGrid>
        <w:gridCol w:w="2569"/>
        <w:gridCol w:w="4586"/>
      </w:tblGrid>
      <w:tr w:rsidR="00816098" w14:paraId="3E91CA07" w14:textId="77777777" w:rsidTr="00816098">
        <w:tc>
          <w:tcPr>
            <w:tcW w:w="2569" w:type="dxa"/>
            <w:tcBorders>
              <w:top w:val="single" w:sz="4" w:space="0" w:color="auto"/>
              <w:left w:val="single" w:sz="4" w:space="0" w:color="auto"/>
              <w:bottom w:val="single" w:sz="4" w:space="0" w:color="auto"/>
              <w:right w:val="single" w:sz="4" w:space="0" w:color="auto"/>
            </w:tcBorders>
          </w:tcPr>
          <w:p w14:paraId="0C761B3E" w14:textId="2A52014D" w:rsidR="00816098" w:rsidRPr="002B4060" w:rsidRDefault="00816098" w:rsidP="00816098">
            <w:pPr>
              <w:spacing w:after="0" w:line="240" w:lineRule="auto"/>
              <w:rPr>
                <w:b/>
                <w:sz w:val="24"/>
                <w:szCs w:val="24"/>
              </w:rPr>
            </w:pPr>
            <w:r w:rsidRPr="002B4060">
              <w:rPr>
                <w:b/>
                <w:sz w:val="24"/>
                <w:szCs w:val="24"/>
              </w:rPr>
              <w:t>Attribute</w:t>
            </w:r>
            <w:r>
              <w:rPr>
                <w:b/>
                <w:sz w:val="24"/>
                <w:szCs w:val="24"/>
              </w:rPr>
              <w:t>/activity</w:t>
            </w:r>
          </w:p>
        </w:tc>
        <w:tc>
          <w:tcPr>
            <w:tcW w:w="4586" w:type="dxa"/>
            <w:tcBorders>
              <w:top w:val="single" w:sz="4" w:space="0" w:color="auto"/>
              <w:left w:val="single" w:sz="4" w:space="0" w:color="auto"/>
              <w:bottom w:val="single" w:sz="4" w:space="0" w:color="auto"/>
              <w:right w:val="single" w:sz="4" w:space="0" w:color="auto"/>
            </w:tcBorders>
          </w:tcPr>
          <w:p w14:paraId="119B2E1F" w14:textId="77777777" w:rsidR="00816098" w:rsidRPr="00B8594F" w:rsidRDefault="00816098" w:rsidP="00816098">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54FB0F96" w14:textId="09452585" w:rsidR="00816098" w:rsidRPr="00B8594F" w:rsidRDefault="00816098" w:rsidP="00816098">
            <w:pPr>
              <w:spacing w:after="0" w:line="240" w:lineRule="auto"/>
              <w:jc w:val="center"/>
              <w:rPr>
                <w:b/>
                <w:sz w:val="24"/>
                <w:szCs w:val="24"/>
              </w:rPr>
            </w:pPr>
            <w:r w:rsidRPr="00B8594F">
              <w:rPr>
                <w:b/>
                <w:sz w:val="24"/>
                <w:szCs w:val="24"/>
              </w:rPr>
              <w:t>1               2               3               4               5</w:t>
            </w:r>
          </w:p>
        </w:tc>
      </w:tr>
      <w:tr w:rsidR="00816098" w14:paraId="584C6752" w14:textId="77777777" w:rsidTr="00816098">
        <w:tc>
          <w:tcPr>
            <w:tcW w:w="2569" w:type="dxa"/>
            <w:tcBorders>
              <w:top w:val="single" w:sz="4" w:space="0" w:color="auto"/>
              <w:left w:val="single" w:sz="4" w:space="0" w:color="auto"/>
              <w:bottom w:val="single" w:sz="4" w:space="0" w:color="auto"/>
              <w:right w:val="single" w:sz="4" w:space="0" w:color="auto"/>
            </w:tcBorders>
          </w:tcPr>
          <w:p w14:paraId="79C5B3AC" w14:textId="77777777" w:rsidR="00816098" w:rsidRDefault="00816098" w:rsidP="004130A7">
            <w:pPr>
              <w:spacing w:after="0" w:line="240" w:lineRule="auto"/>
              <w:rPr>
                <w:sz w:val="24"/>
                <w:szCs w:val="24"/>
              </w:rPr>
            </w:pPr>
            <w:r>
              <w:rPr>
                <w:sz w:val="24"/>
                <w:szCs w:val="24"/>
              </w:rPr>
              <w:t>Expertise</w:t>
            </w:r>
          </w:p>
        </w:tc>
        <w:tc>
          <w:tcPr>
            <w:tcW w:w="4586" w:type="dxa"/>
            <w:tcBorders>
              <w:top w:val="single" w:sz="4" w:space="0" w:color="auto"/>
              <w:left w:val="single" w:sz="4" w:space="0" w:color="auto"/>
              <w:bottom w:val="single" w:sz="4" w:space="0" w:color="auto"/>
              <w:right w:val="single" w:sz="4" w:space="0" w:color="auto"/>
            </w:tcBorders>
          </w:tcPr>
          <w:p w14:paraId="308ACFA3" w14:textId="77777777" w:rsidR="00816098" w:rsidRDefault="00816098" w:rsidP="004130A7">
            <w:pPr>
              <w:spacing w:after="0" w:line="240" w:lineRule="auto"/>
              <w:rPr>
                <w:sz w:val="24"/>
                <w:szCs w:val="24"/>
              </w:rPr>
            </w:pPr>
            <w:r>
              <w:rPr>
                <w:sz w:val="24"/>
                <w:szCs w:val="24"/>
              </w:rPr>
              <w:t xml:space="preserve">                 1 2                               3 </w:t>
            </w:r>
          </w:p>
        </w:tc>
      </w:tr>
      <w:tr w:rsidR="00816098" w14:paraId="1B8D43E2" w14:textId="77777777" w:rsidTr="00816098">
        <w:tc>
          <w:tcPr>
            <w:tcW w:w="2569" w:type="dxa"/>
            <w:tcBorders>
              <w:top w:val="single" w:sz="4" w:space="0" w:color="auto"/>
              <w:left w:val="single" w:sz="4" w:space="0" w:color="auto"/>
              <w:bottom w:val="single" w:sz="4" w:space="0" w:color="auto"/>
              <w:right w:val="single" w:sz="4" w:space="0" w:color="auto"/>
            </w:tcBorders>
          </w:tcPr>
          <w:p w14:paraId="45AB4F33" w14:textId="77777777" w:rsidR="00816098" w:rsidRDefault="00816098" w:rsidP="004130A7">
            <w:pPr>
              <w:spacing w:after="0" w:line="240" w:lineRule="auto"/>
              <w:rPr>
                <w:sz w:val="24"/>
                <w:szCs w:val="24"/>
              </w:rPr>
            </w:pPr>
            <w:r>
              <w:rPr>
                <w:sz w:val="24"/>
                <w:szCs w:val="24"/>
              </w:rPr>
              <w:t>Relevance</w:t>
            </w:r>
          </w:p>
        </w:tc>
        <w:tc>
          <w:tcPr>
            <w:tcW w:w="4586" w:type="dxa"/>
            <w:tcBorders>
              <w:top w:val="single" w:sz="4" w:space="0" w:color="auto"/>
              <w:left w:val="single" w:sz="4" w:space="0" w:color="auto"/>
              <w:bottom w:val="single" w:sz="4" w:space="0" w:color="auto"/>
              <w:right w:val="single" w:sz="4" w:space="0" w:color="auto"/>
            </w:tcBorders>
          </w:tcPr>
          <w:p w14:paraId="580A3B2E" w14:textId="77777777" w:rsidR="00816098" w:rsidRDefault="00816098" w:rsidP="004130A7">
            <w:pPr>
              <w:spacing w:after="0" w:line="240" w:lineRule="auto"/>
              <w:rPr>
                <w:sz w:val="24"/>
                <w:szCs w:val="24"/>
              </w:rPr>
            </w:pPr>
            <w:r>
              <w:rPr>
                <w:sz w:val="24"/>
                <w:szCs w:val="24"/>
              </w:rPr>
              <w:t xml:space="preserve">                                    1               2               3</w:t>
            </w:r>
          </w:p>
        </w:tc>
      </w:tr>
      <w:tr w:rsidR="00816098" w14:paraId="5344EDC5" w14:textId="77777777" w:rsidTr="00816098">
        <w:tc>
          <w:tcPr>
            <w:tcW w:w="2569" w:type="dxa"/>
            <w:tcBorders>
              <w:top w:val="single" w:sz="4" w:space="0" w:color="auto"/>
              <w:left w:val="single" w:sz="4" w:space="0" w:color="auto"/>
              <w:bottom w:val="single" w:sz="4" w:space="0" w:color="auto"/>
              <w:right w:val="single" w:sz="4" w:space="0" w:color="auto"/>
            </w:tcBorders>
          </w:tcPr>
          <w:p w14:paraId="4D78ACFF" w14:textId="77777777" w:rsidR="00816098" w:rsidRDefault="00816098" w:rsidP="004130A7">
            <w:pPr>
              <w:spacing w:after="0" w:line="240" w:lineRule="auto"/>
              <w:rPr>
                <w:sz w:val="24"/>
                <w:szCs w:val="24"/>
              </w:rPr>
            </w:pPr>
            <w:r>
              <w:rPr>
                <w:sz w:val="24"/>
                <w:szCs w:val="24"/>
              </w:rPr>
              <w:t>Disciplinary focus</w:t>
            </w:r>
          </w:p>
        </w:tc>
        <w:tc>
          <w:tcPr>
            <w:tcW w:w="4586" w:type="dxa"/>
            <w:tcBorders>
              <w:top w:val="single" w:sz="4" w:space="0" w:color="auto"/>
              <w:left w:val="single" w:sz="4" w:space="0" w:color="auto"/>
              <w:bottom w:val="single" w:sz="4" w:space="0" w:color="auto"/>
              <w:right w:val="single" w:sz="4" w:space="0" w:color="auto"/>
            </w:tcBorders>
          </w:tcPr>
          <w:p w14:paraId="2991A3C8" w14:textId="77777777" w:rsidR="00816098" w:rsidRDefault="00816098" w:rsidP="004130A7">
            <w:pPr>
              <w:spacing w:after="0" w:line="240" w:lineRule="auto"/>
              <w:rPr>
                <w:sz w:val="24"/>
                <w:szCs w:val="24"/>
              </w:rPr>
            </w:pPr>
            <w:r>
              <w:rPr>
                <w:sz w:val="24"/>
                <w:szCs w:val="24"/>
              </w:rPr>
              <w:t xml:space="preserve">                 1 2                               3 </w:t>
            </w:r>
          </w:p>
        </w:tc>
      </w:tr>
      <w:tr w:rsidR="00816098" w14:paraId="256BE1DB" w14:textId="77777777" w:rsidTr="00816098">
        <w:tc>
          <w:tcPr>
            <w:tcW w:w="2569" w:type="dxa"/>
            <w:tcBorders>
              <w:top w:val="single" w:sz="4" w:space="0" w:color="auto"/>
              <w:left w:val="single" w:sz="4" w:space="0" w:color="auto"/>
              <w:bottom w:val="single" w:sz="4" w:space="0" w:color="auto"/>
              <w:right w:val="single" w:sz="4" w:space="0" w:color="auto"/>
            </w:tcBorders>
          </w:tcPr>
          <w:p w14:paraId="5E07B90B" w14:textId="77777777" w:rsidR="00816098" w:rsidRDefault="00816098" w:rsidP="004130A7">
            <w:pPr>
              <w:spacing w:after="0" w:line="240" w:lineRule="auto"/>
              <w:rPr>
                <w:sz w:val="24"/>
                <w:szCs w:val="24"/>
              </w:rPr>
            </w:pPr>
            <w:r>
              <w:rPr>
                <w:sz w:val="24"/>
                <w:szCs w:val="24"/>
              </w:rPr>
              <w:t>Uncertainty</w:t>
            </w:r>
          </w:p>
        </w:tc>
        <w:tc>
          <w:tcPr>
            <w:tcW w:w="4586" w:type="dxa"/>
            <w:tcBorders>
              <w:top w:val="single" w:sz="4" w:space="0" w:color="auto"/>
              <w:left w:val="single" w:sz="4" w:space="0" w:color="auto"/>
              <w:bottom w:val="single" w:sz="4" w:space="0" w:color="auto"/>
              <w:right w:val="single" w:sz="4" w:space="0" w:color="auto"/>
            </w:tcBorders>
          </w:tcPr>
          <w:p w14:paraId="6952B80E" w14:textId="77777777" w:rsidR="00816098" w:rsidRDefault="00816098" w:rsidP="004130A7">
            <w:pPr>
              <w:spacing w:after="0" w:line="240" w:lineRule="auto"/>
              <w:rPr>
                <w:sz w:val="24"/>
                <w:szCs w:val="24"/>
              </w:rPr>
            </w:pPr>
            <w:r>
              <w:rPr>
                <w:sz w:val="24"/>
                <w:szCs w:val="24"/>
              </w:rPr>
              <w:t xml:space="preserve">  1                                                2 3</w:t>
            </w:r>
          </w:p>
        </w:tc>
      </w:tr>
      <w:tr w:rsidR="00816098" w14:paraId="045BC41A" w14:textId="77777777" w:rsidTr="00816098">
        <w:tc>
          <w:tcPr>
            <w:tcW w:w="2569" w:type="dxa"/>
            <w:tcBorders>
              <w:top w:val="single" w:sz="4" w:space="0" w:color="auto"/>
              <w:left w:val="single" w:sz="4" w:space="0" w:color="auto"/>
              <w:bottom w:val="single" w:sz="4" w:space="0" w:color="auto"/>
              <w:right w:val="single" w:sz="4" w:space="0" w:color="auto"/>
            </w:tcBorders>
          </w:tcPr>
          <w:p w14:paraId="24456C80" w14:textId="77777777" w:rsidR="00816098" w:rsidRDefault="00816098" w:rsidP="004130A7">
            <w:pPr>
              <w:spacing w:after="0" w:line="240" w:lineRule="auto"/>
              <w:rPr>
                <w:sz w:val="24"/>
                <w:szCs w:val="24"/>
              </w:rPr>
            </w:pPr>
            <w:r>
              <w:rPr>
                <w:sz w:val="24"/>
                <w:szCs w:val="24"/>
              </w:rPr>
              <w:t>Goals</w:t>
            </w:r>
          </w:p>
        </w:tc>
        <w:tc>
          <w:tcPr>
            <w:tcW w:w="4586" w:type="dxa"/>
            <w:tcBorders>
              <w:top w:val="single" w:sz="4" w:space="0" w:color="auto"/>
              <w:left w:val="single" w:sz="4" w:space="0" w:color="auto"/>
              <w:bottom w:val="single" w:sz="4" w:space="0" w:color="auto"/>
              <w:right w:val="single" w:sz="4" w:space="0" w:color="auto"/>
            </w:tcBorders>
          </w:tcPr>
          <w:p w14:paraId="16603847" w14:textId="77777777" w:rsidR="00816098" w:rsidRDefault="00816098" w:rsidP="004130A7">
            <w:pPr>
              <w:spacing w:after="0" w:line="240" w:lineRule="auto"/>
              <w:rPr>
                <w:sz w:val="24"/>
                <w:szCs w:val="24"/>
              </w:rPr>
            </w:pPr>
            <w:r>
              <w:rPr>
                <w:sz w:val="24"/>
                <w:szCs w:val="24"/>
              </w:rPr>
              <w:t xml:space="preserve">                                    1               2               3</w:t>
            </w:r>
          </w:p>
        </w:tc>
      </w:tr>
      <w:tr w:rsidR="00816098" w14:paraId="487D099C" w14:textId="77777777" w:rsidTr="00816098">
        <w:tc>
          <w:tcPr>
            <w:tcW w:w="2569" w:type="dxa"/>
            <w:tcBorders>
              <w:top w:val="single" w:sz="4" w:space="0" w:color="auto"/>
              <w:left w:val="single" w:sz="4" w:space="0" w:color="auto"/>
              <w:bottom w:val="single" w:sz="4" w:space="0" w:color="auto"/>
              <w:right w:val="single" w:sz="4" w:space="0" w:color="auto"/>
            </w:tcBorders>
          </w:tcPr>
          <w:p w14:paraId="502918A7" w14:textId="77777777" w:rsidR="00816098" w:rsidRDefault="00816098" w:rsidP="004130A7">
            <w:pPr>
              <w:spacing w:after="0" w:line="240" w:lineRule="auto"/>
              <w:rPr>
                <w:sz w:val="24"/>
                <w:szCs w:val="24"/>
              </w:rPr>
            </w:pPr>
            <w:r>
              <w:rPr>
                <w:sz w:val="24"/>
                <w:szCs w:val="24"/>
              </w:rPr>
              <w:t>Learning</w:t>
            </w:r>
          </w:p>
        </w:tc>
        <w:tc>
          <w:tcPr>
            <w:tcW w:w="4586" w:type="dxa"/>
            <w:tcBorders>
              <w:top w:val="single" w:sz="4" w:space="0" w:color="auto"/>
              <w:left w:val="single" w:sz="4" w:space="0" w:color="auto"/>
              <w:bottom w:val="single" w:sz="4" w:space="0" w:color="auto"/>
              <w:right w:val="single" w:sz="4" w:space="0" w:color="auto"/>
            </w:tcBorders>
          </w:tcPr>
          <w:p w14:paraId="53A3A851" w14:textId="77777777" w:rsidR="00816098" w:rsidRDefault="00816098" w:rsidP="004130A7">
            <w:pPr>
              <w:spacing w:after="0" w:line="240" w:lineRule="auto"/>
              <w:rPr>
                <w:sz w:val="24"/>
                <w:szCs w:val="24"/>
              </w:rPr>
            </w:pPr>
            <w:r>
              <w:rPr>
                <w:sz w:val="24"/>
                <w:szCs w:val="24"/>
              </w:rPr>
              <w:t xml:space="preserve">                   1               2               3</w:t>
            </w:r>
          </w:p>
        </w:tc>
      </w:tr>
      <w:tr w:rsidR="00816098" w14:paraId="4677A27C" w14:textId="77777777" w:rsidTr="00816098">
        <w:tc>
          <w:tcPr>
            <w:tcW w:w="2569" w:type="dxa"/>
            <w:tcBorders>
              <w:top w:val="single" w:sz="4" w:space="0" w:color="auto"/>
              <w:left w:val="single" w:sz="4" w:space="0" w:color="auto"/>
              <w:bottom w:val="single" w:sz="4" w:space="0" w:color="auto"/>
              <w:right w:val="single" w:sz="4" w:space="0" w:color="auto"/>
            </w:tcBorders>
          </w:tcPr>
          <w:p w14:paraId="4A90E0EC" w14:textId="77777777" w:rsidR="00816098" w:rsidRDefault="00816098" w:rsidP="004130A7">
            <w:pPr>
              <w:spacing w:after="0" w:line="240" w:lineRule="auto"/>
              <w:rPr>
                <w:sz w:val="24"/>
                <w:szCs w:val="24"/>
              </w:rPr>
            </w:pPr>
            <w:r>
              <w:rPr>
                <w:sz w:val="24"/>
                <w:szCs w:val="24"/>
              </w:rPr>
              <w:t>Knowledge exchange</w:t>
            </w:r>
          </w:p>
        </w:tc>
        <w:tc>
          <w:tcPr>
            <w:tcW w:w="4586" w:type="dxa"/>
            <w:tcBorders>
              <w:top w:val="single" w:sz="4" w:space="0" w:color="auto"/>
              <w:left w:val="single" w:sz="4" w:space="0" w:color="auto"/>
              <w:bottom w:val="single" w:sz="4" w:space="0" w:color="auto"/>
              <w:right w:val="single" w:sz="4" w:space="0" w:color="auto"/>
            </w:tcBorders>
          </w:tcPr>
          <w:p w14:paraId="3311A1C4" w14:textId="77777777" w:rsidR="00816098" w:rsidRDefault="00816098" w:rsidP="004130A7">
            <w:pPr>
              <w:tabs>
                <w:tab w:val="left" w:pos="1227"/>
              </w:tabs>
              <w:spacing w:after="0" w:line="240" w:lineRule="auto"/>
              <w:rPr>
                <w:sz w:val="24"/>
                <w:szCs w:val="24"/>
              </w:rPr>
            </w:pPr>
            <w:r>
              <w:rPr>
                <w:sz w:val="24"/>
                <w:szCs w:val="24"/>
              </w:rPr>
              <w:t xml:space="preserve">                                    1               2               3</w:t>
            </w:r>
          </w:p>
        </w:tc>
      </w:tr>
      <w:tr w:rsidR="00816098" w14:paraId="5F32C75E" w14:textId="77777777" w:rsidTr="00816098">
        <w:tc>
          <w:tcPr>
            <w:tcW w:w="2569" w:type="dxa"/>
            <w:tcBorders>
              <w:top w:val="single" w:sz="4" w:space="0" w:color="auto"/>
              <w:left w:val="single" w:sz="4" w:space="0" w:color="auto"/>
              <w:bottom w:val="single" w:sz="4" w:space="0" w:color="auto"/>
              <w:right w:val="single" w:sz="4" w:space="0" w:color="auto"/>
            </w:tcBorders>
          </w:tcPr>
          <w:p w14:paraId="26A3A50D" w14:textId="77777777" w:rsidR="00816098" w:rsidRDefault="00816098" w:rsidP="004130A7">
            <w:pPr>
              <w:spacing w:after="0" w:line="240" w:lineRule="auto"/>
              <w:rPr>
                <w:sz w:val="24"/>
                <w:szCs w:val="24"/>
              </w:rPr>
            </w:pPr>
            <w:r>
              <w:rPr>
                <w:sz w:val="24"/>
                <w:szCs w:val="24"/>
              </w:rPr>
              <w:t>Network</w:t>
            </w:r>
          </w:p>
        </w:tc>
        <w:tc>
          <w:tcPr>
            <w:tcW w:w="4586" w:type="dxa"/>
            <w:tcBorders>
              <w:top w:val="single" w:sz="4" w:space="0" w:color="auto"/>
              <w:left w:val="single" w:sz="4" w:space="0" w:color="auto"/>
              <w:bottom w:val="single" w:sz="4" w:space="0" w:color="auto"/>
              <w:right w:val="single" w:sz="4" w:space="0" w:color="auto"/>
            </w:tcBorders>
          </w:tcPr>
          <w:p w14:paraId="6EFF9CE4" w14:textId="77777777" w:rsidR="00816098" w:rsidRDefault="00816098" w:rsidP="004130A7">
            <w:pPr>
              <w:spacing w:after="0" w:line="240" w:lineRule="auto"/>
              <w:rPr>
                <w:sz w:val="24"/>
                <w:szCs w:val="24"/>
              </w:rPr>
            </w:pPr>
            <w:r>
              <w:rPr>
                <w:sz w:val="24"/>
                <w:szCs w:val="24"/>
              </w:rPr>
              <w:t xml:space="preserve">                   1               2                                3</w:t>
            </w:r>
          </w:p>
        </w:tc>
      </w:tr>
      <w:tr w:rsidR="00816098" w14:paraId="0FA2E085" w14:textId="77777777" w:rsidTr="00816098">
        <w:tc>
          <w:tcPr>
            <w:tcW w:w="2569" w:type="dxa"/>
            <w:tcBorders>
              <w:top w:val="single" w:sz="4" w:space="0" w:color="auto"/>
              <w:left w:val="single" w:sz="4" w:space="0" w:color="auto"/>
              <w:bottom w:val="single" w:sz="4" w:space="0" w:color="auto"/>
              <w:right w:val="single" w:sz="4" w:space="0" w:color="auto"/>
            </w:tcBorders>
          </w:tcPr>
          <w:p w14:paraId="2D0196C0" w14:textId="77777777" w:rsidR="00816098" w:rsidRDefault="00816098" w:rsidP="004130A7">
            <w:pPr>
              <w:spacing w:after="0" w:line="240" w:lineRule="auto"/>
              <w:rPr>
                <w:sz w:val="24"/>
                <w:szCs w:val="24"/>
              </w:rPr>
            </w:pPr>
            <w:r>
              <w:rPr>
                <w:sz w:val="24"/>
                <w:szCs w:val="24"/>
              </w:rPr>
              <w:t>Social capital</w:t>
            </w:r>
          </w:p>
        </w:tc>
        <w:tc>
          <w:tcPr>
            <w:tcW w:w="4586" w:type="dxa"/>
            <w:tcBorders>
              <w:top w:val="single" w:sz="4" w:space="0" w:color="auto"/>
              <w:left w:val="single" w:sz="4" w:space="0" w:color="auto"/>
              <w:bottom w:val="single" w:sz="4" w:space="0" w:color="auto"/>
              <w:right w:val="single" w:sz="4" w:space="0" w:color="auto"/>
            </w:tcBorders>
          </w:tcPr>
          <w:p w14:paraId="31010829" w14:textId="77777777" w:rsidR="00816098" w:rsidRDefault="00816098" w:rsidP="004130A7">
            <w:pPr>
              <w:spacing w:after="0" w:line="240" w:lineRule="auto"/>
              <w:rPr>
                <w:sz w:val="24"/>
                <w:szCs w:val="24"/>
              </w:rPr>
            </w:pPr>
            <w:r>
              <w:rPr>
                <w:sz w:val="24"/>
                <w:szCs w:val="24"/>
              </w:rPr>
              <w:t xml:space="preserve">                   1                                2               3 </w:t>
            </w:r>
          </w:p>
        </w:tc>
      </w:tr>
      <w:tr w:rsidR="00816098" w14:paraId="1E883E60" w14:textId="77777777" w:rsidTr="00816098">
        <w:tc>
          <w:tcPr>
            <w:tcW w:w="2569" w:type="dxa"/>
            <w:tcBorders>
              <w:top w:val="single" w:sz="4" w:space="0" w:color="auto"/>
              <w:left w:val="single" w:sz="4" w:space="0" w:color="auto"/>
              <w:bottom w:val="single" w:sz="4" w:space="0" w:color="auto"/>
              <w:right w:val="single" w:sz="4" w:space="0" w:color="auto"/>
            </w:tcBorders>
          </w:tcPr>
          <w:p w14:paraId="72842D8E" w14:textId="77777777" w:rsidR="00816098" w:rsidRDefault="00816098" w:rsidP="004130A7">
            <w:pPr>
              <w:spacing w:after="0" w:line="240" w:lineRule="auto"/>
              <w:rPr>
                <w:sz w:val="24"/>
                <w:szCs w:val="24"/>
              </w:rPr>
            </w:pPr>
            <w:r>
              <w:rPr>
                <w:sz w:val="24"/>
                <w:szCs w:val="24"/>
              </w:rPr>
              <w:t>Accessibility</w:t>
            </w:r>
          </w:p>
        </w:tc>
        <w:tc>
          <w:tcPr>
            <w:tcW w:w="4586" w:type="dxa"/>
            <w:tcBorders>
              <w:top w:val="single" w:sz="4" w:space="0" w:color="auto"/>
              <w:left w:val="single" w:sz="4" w:space="0" w:color="auto"/>
              <w:bottom w:val="single" w:sz="4" w:space="0" w:color="auto"/>
              <w:right w:val="single" w:sz="4" w:space="0" w:color="auto"/>
            </w:tcBorders>
          </w:tcPr>
          <w:p w14:paraId="53D49C97" w14:textId="77777777" w:rsidR="00816098" w:rsidRDefault="00816098" w:rsidP="004130A7">
            <w:pPr>
              <w:spacing w:after="0" w:line="240" w:lineRule="auto"/>
              <w:rPr>
                <w:sz w:val="24"/>
                <w:szCs w:val="24"/>
              </w:rPr>
            </w:pPr>
            <w:r>
              <w:rPr>
                <w:sz w:val="24"/>
                <w:szCs w:val="24"/>
              </w:rPr>
              <w:t xml:space="preserve">                   1               2               3</w:t>
            </w:r>
          </w:p>
        </w:tc>
      </w:tr>
      <w:tr w:rsidR="00816098" w14:paraId="62DA3C7D" w14:textId="77777777" w:rsidTr="00816098">
        <w:tc>
          <w:tcPr>
            <w:tcW w:w="2569" w:type="dxa"/>
            <w:tcBorders>
              <w:top w:val="single" w:sz="4" w:space="0" w:color="auto"/>
              <w:left w:val="single" w:sz="4" w:space="0" w:color="auto"/>
              <w:bottom w:val="single" w:sz="4" w:space="0" w:color="auto"/>
              <w:right w:val="single" w:sz="4" w:space="0" w:color="auto"/>
            </w:tcBorders>
          </w:tcPr>
          <w:p w14:paraId="4B050E15" w14:textId="77777777" w:rsidR="00816098" w:rsidRDefault="00816098" w:rsidP="004130A7">
            <w:pPr>
              <w:spacing w:after="0" w:line="240" w:lineRule="auto"/>
              <w:rPr>
                <w:sz w:val="24"/>
                <w:szCs w:val="24"/>
              </w:rPr>
            </w:pPr>
            <w:r>
              <w:rPr>
                <w:sz w:val="24"/>
                <w:szCs w:val="24"/>
              </w:rPr>
              <w:t>Outputs and outcomes</w:t>
            </w:r>
          </w:p>
        </w:tc>
        <w:tc>
          <w:tcPr>
            <w:tcW w:w="4586" w:type="dxa"/>
            <w:tcBorders>
              <w:top w:val="single" w:sz="4" w:space="0" w:color="auto"/>
              <w:left w:val="single" w:sz="4" w:space="0" w:color="auto"/>
              <w:bottom w:val="single" w:sz="4" w:space="0" w:color="auto"/>
              <w:right w:val="single" w:sz="4" w:space="0" w:color="auto"/>
            </w:tcBorders>
          </w:tcPr>
          <w:p w14:paraId="1BFA0D3A" w14:textId="77777777" w:rsidR="00816098" w:rsidRDefault="00816098" w:rsidP="004130A7">
            <w:pPr>
              <w:spacing w:after="0" w:line="240" w:lineRule="auto"/>
              <w:rPr>
                <w:sz w:val="24"/>
                <w:szCs w:val="24"/>
              </w:rPr>
            </w:pPr>
            <w:r>
              <w:rPr>
                <w:sz w:val="24"/>
                <w:szCs w:val="24"/>
              </w:rPr>
              <w:t xml:space="preserve">                   1               2                                3</w:t>
            </w:r>
          </w:p>
        </w:tc>
      </w:tr>
      <w:tr w:rsidR="00816098" w14:paraId="5F453563" w14:textId="77777777" w:rsidTr="00816098">
        <w:tc>
          <w:tcPr>
            <w:tcW w:w="2569" w:type="dxa"/>
            <w:tcBorders>
              <w:top w:val="single" w:sz="4" w:space="0" w:color="auto"/>
              <w:left w:val="single" w:sz="4" w:space="0" w:color="auto"/>
              <w:bottom w:val="single" w:sz="4" w:space="0" w:color="auto"/>
              <w:right w:val="single" w:sz="4" w:space="0" w:color="auto"/>
            </w:tcBorders>
          </w:tcPr>
          <w:p w14:paraId="29F2F0A4" w14:textId="77777777" w:rsidR="00816098" w:rsidRDefault="00816098" w:rsidP="004130A7">
            <w:pPr>
              <w:spacing w:after="0" w:line="240" w:lineRule="auto"/>
              <w:rPr>
                <w:sz w:val="24"/>
                <w:szCs w:val="24"/>
              </w:rPr>
            </w:pPr>
            <w:r>
              <w:rPr>
                <w:sz w:val="24"/>
                <w:szCs w:val="24"/>
              </w:rPr>
              <w:t>Evaluation</w:t>
            </w:r>
          </w:p>
        </w:tc>
        <w:tc>
          <w:tcPr>
            <w:tcW w:w="4586" w:type="dxa"/>
            <w:tcBorders>
              <w:top w:val="single" w:sz="4" w:space="0" w:color="auto"/>
              <w:left w:val="single" w:sz="4" w:space="0" w:color="auto"/>
              <w:bottom w:val="single" w:sz="4" w:space="0" w:color="auto"/>
              <w:right w:val="single" w:sz="4" w:space="0" w:color="auto"/>
            </w:tcBorders>
          </w:tcPr>
          <w:p w14:paraId="68069313" w14:textId="77777777" w:rsidR="00816098" w:rsidRDefault="00816098" w:rsidP="004130A7">
            <w:pPr>
              <w:spacing w:after="0" w:line="240" w:lineRule="auto"/>
              <w:rPr>
                <w:sz w:val="24"/>
                <w:szCs w:val="24"/>
              </w:rPr>
            </w:pPr>
            <w:r>
              <w:rPr>
                <w:sz w:val="24"/>
                <w:szCs w:val="24"/>
              </w:rPr>
              <w:t xml:space="preserve">                   1                                2               3</w:t>
            </w:r>
          </w:p>
        </w:tc>
      </w:tr>
      <w:tr w:rsidR="00816098" w14:paraId="29B5F3B8" w14:textId="77777777" w:rsidTr="00816098">
        <w:tc>
          <w:tcPr>
            <w:tcW w:w="2569" w:type="dxa"/>
            <w:tcBorders>
              <w:top w:val="single" w:sz="4" w:space="0" w:color="auto"/>
              <w:left w:val="single" w:sz="4" w:space="0" w:color="auto"/>
              <w:bottom w:val="single" w:sz="4" w:space="0" w:color="auto"/>
              <w:right w:val="single" w:sz="4" w:space="0" w:color="auto"/>
            </w:tcBorders>
          </w:tcPr>
          <w:p w14:paraId="0557AAB6" w14:textId="77777777" w:rsidR="00816098" w:rsidRDefault="00816098" w:rsidP="004130A7">
            <w:pPr>
              <w:spacing w:after="0" w:line="240" w:lineRule="auto"/>
              <w:rPr>
                <w:sz w:val="24"/>
                <w:szCs w:val="24"/>
              </w:rPr>
            </w:pPr>
            <w:r>
              <w:rPr>
                <w:sz w:val="24"/>
                <w:szCs w:val="24"/>
              </w:rPr>
              <w:t>Flexibility</w:t>
            </w:r>
          </w:p>
        </w:tc>
        <w:tc>
          <w:tcPr>
            <w:tcW w:w="4586" w:type="dxa"/>
            <w:tcBorders>
              <w:top w:val="single" w:sz="4" w:space="0" w:color="auto"/>
              <w:left w:val="single" w:sz="4" w:space="0" w:color="auto"/>
              <w:bottom w:val="single" w:sz="4" w:space="0" w:color="auto"/>
              <w:right w:val="single" w:sz="4" w:space="0" w:color="auto"/>
            </w:tcBorders>
          </w:tcPr>
          <w:p w14:paraId="0F3CC749" w14:textId="77777777" w:rsidR="00816098" w:rsidRDefault="00816098" w:rsidP="004130A7">
            <w:pPr>
              <w:spacing w:after="0" w:line="240" w:lineRule="auto"/>
              <w:rPr>
                <w:sz w:val="24"/>
                <w:szCs w:val="24"/>
              </w:rPr>
            </w:pPr>
            <w:r>
              <w:rPr>
                <w:sz w:val="24"/>
                <w:szCs w:val="24"/>
              </w:rPr>
              <w:t xml:space="preserve">                   1                                2               3</w:t>
            </w:r>
          </w:p>
        </w:tc>
      </w:tr>
      <w:tr w:rsidR="00816098" w14:paraId="49FA0621" w14:textId="77777777" w:rsidTr="00816098">
        <w:tc>
          <w:tcPr>
            <w:tcW w:w="2569" w:type="dxa"/>
            <w:tcBorders>
              <w:top w:val="single" w:sz="4" w:space="0" w:color="auto"/>
              <w:left w:val="single" w:sz="4" w:space="0" w:color="auto"/>
              <w:bottom w:val="single" w:sz="4" w:space="0" w:color="auto"/>
              <w:right w:val="single" w:sz="4" w:space="0" w:color="auto"/>
            </w:tcBorders>
          </w:tcPr>
          <w:p w14:paraId="55B48533" w14:textId="77777777" w:rsidR="00816098" w:rsidRDefault="00816098" w:rsidP="004130A7">
            <w:pPr>
              <w:spacing w:after="0" w:line="240" w:lineRule="auto"/>
              <w:rPr>
                <w:sz w:val="24"/>
                <w:szCs w:val="24"/>
              </w:rPr>
            </w:pPr>
            <w:r>
              <w:rPr>
                <w:sz w:val="24"/>
                <w:szCs w:val="24"/>
              </w:rPr>
              <w:t>Human capital</w:t>
            </w:r>
          </w:p>
        </w:tc>
        <w:tc>
          <w:tcPr>
            <w:tcW w:w="4586" w:type="dxa"/>
            <w:tcBorders>
              <w:top w:val="single" w:sz="4" w:space="0" w:color="auto"/>
              <w:left w:val="single" w:sz="4" w:space="0" w:color="auto"/>
              <w:bottom w:val="single" w:sz="4" w:space="0" w:color="auto"/>
              <w:right w:val="single" w:sz="4" w:space="0" w:color="auto"/>
            </w:tcBorders>
          </w:tcPr>
          <w:p w14:paraId="0966DB5C" w14:textId="77777777" w:rsidR="00816098" w:rsidRDefault="00816098" w:rsidP="004130A7">
            <w:pPr>
              <w:spacing w:after="0" w:line="240" w:lineRule="auto"/>
              <w:rPr>
                <w:sz w:val="24"/>
                <w:szCs w:val="24"/>
              </w:rPr>
            </w:pPr>
            <w:r>
              <w:rPr>
                <w:sz w:val="24"/>
                <w:szCs w:val="24"/>
              </w:rPr>
              <w:t xml:space="preserve">  1                                                 2               3</w:t>
            </w:r>
          </w:p>
        </w:tc>
      </w:tr>
      <w:tr w:rsidR="00816098" w14:paraId="21A0C810" w14:textId="77777777" w:rsidTr="00816098">
        <w:tc>
          <w:tcPr>
            <w:tcW w:w="2569" w:type="dxa"/>
            <w:tcBorders>
              <w:top w:val="single" w:sz="4" w:space="0" w:color="auto"/>
              <w:left w:val="single" w:sz="4" w:space="0" w:color="auto"/>
              <w:bottom w:val="single" w:sz="4" w:space="0" w:color="auto"/>
              <w:right w:val="single" w:sz="4" w:space="0" w:color="auto"/>
            </w:tcBorders>
          </w:tcPr>
          <w:p w14:paraId="395CD8E1" w14:textId="77777777" w:rsidR="00816098" w:rsidRDefault="00816098" w:rsidP="004130A7">
            <w:pPr>
              <w:spacing w:after="0" w:line="240" w:lineRule="auto"/>
              <w:rPr>
                <w:sz w:val="24"/>
                <w:szCs w:val="24"/>
              </w:rPr>
            </w:pPr>
            <w:r>
              <w:rPr>
                <w:sz w:val="24"/>
                <w:szCs w:val="24"/>
              </w:rPr>
              <w:t>Boundary management</w:t>
            </w:r>
          </w:p>
        </w:tc>
        <w:tc>
          <w:tcPr>
            <w:tcW w:w="4586" w:type="dxa"/>
            <w:tcBorders>
              <w:top w:val="single" w:sz="4" w:space="0" w:color="auto"/>
              <w:left w:val="single" w:sz="4" w:space="0" w:color="auto"/>
              <w:bottom w:val="single" w:sz="4" w:space="0" w:color="auto"/>
              <w:right w:val="single" w:sz="4" w:space="0" w:color="auto"/>
            </w:tcBorders>
          </w:tcPr>
          <w:p w14:paraId="39F9077B" w14:textId="77777777" w:rsidR="00816098" w:rsidRDefault="00816098" w:rsidP="004130A7">
            <w:pPr>
              <w:keepNext/>
              <w:spacing w:after="0" w:line="240" w:lineRule="auto"/>
              <w:rPr>
                <w:sz w:val="24"/>
                <w:szCs w:val="24"/>
              </w:rPr>
            </w:pPr>
            <w:r>
              <w:rPr>
                <w:sz w:val="24"/>
                <w:szCs w:val="24"/>
              </w:rPr>
              <w:t xml:space="preserve">                   1                2              3</w:t>
            </w:r>
          </w:p>
        </w:tc>
      </w:tr>
    </w:tbl>
    <w:p w14:paraId="175B31A5" w14:textId="6E87FC8A" w:rsidR="00272012" w:rsidRPr="00E83440" w:rsidRDefault="00272012" w:rsidP="00272012">
      <w:pPr>
        <w:pStyle w:val="Caption"/>
        <w:spacing w:after="120" w:line="360" w:lineRule="auto"/>
        <w:rPr>
          <w:sz w:val="24"/>
          <w:szCs w:val="24"/>
        </w:rPr>
      </w:pPr>
      <w:bookmarkStart w:id="290" w:name="_Toc531023156"/>
      <w:bookmarkStart w:id="291" w:name="_Toc536438917"/>
      <w:bookmarkStart w:id="292" w:name="_Toc31702092"/>
      <w:r w:rsidRPr="00E83440">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23</w:t>
      </w:r>
      <w:r w:rsidR="00233012">
        <w:rPr>
          <w:noProof/>
        </w:rPr>
        <w:fldChar w:fldCharType="end"/>
      </w:r>
      <w:r w:rsidRPr="00E83440">
        <w:t>. Plotted typology.</w:t>
      </w:r>
      <w:r>
        <w:t xml:space="preserve"> BoR</w:t>
      </w:r>
      <w:r w:rsidR="00811361">
        <w:t>7</w:t>
      </w:r>
      <w:r>
        <w:t>.2</w:t>
      </w:r>
      <w:bookmarkEnd w:id="290"/>
      <w:bookmarkEnd w:id="291"/>
      <w:bookmarkEnd w:id="292"/>
    </w:p>
    <w:p w14:paraId="6132D84E" w14:textId="77777777" w:rsidR="009206E2" w:rsidRDefault="009206E2">
      <w:pPr>
        <w:rPr>
          <w:rFonts w:asciiTheme="majorHAnsi" w:eastAsiaTheme="majorEastAsia" w:hAnsiTheme="majorHAnsi" w:cstheme="majorBidi"/>
          <w:caps/>
          <w:color w:val="1F3763" w:themeColor="accent1" w:themeShade="7F"/>
          <w:sz w:val="24"/>
          <w:szCs w:val="24"/>
        </w:rPr>
      </w:pPr>
      <w:bookmarkStart w:id="293" w:name="_Toc531007174"/>
      <w:bookmarkStart w:id="294" w:name="_Toc536718000"/>
      <w:r>
        <w:br w:type="page"/>
      </w:r>
    </w:p>
    <w:p w14:paraId="208C41C3" w14:textId="36F27419" w:rsidR="00272012" w:rsidRDefault="0093259B" w:rsidP="00272012">
      <w:pPr>
        <w:pStyle w:val="Heading3"/>
      </w:pPr>
      <w:bookmarkStart w:id="295" w:name="_Toc31702023"/>
      <w:r>
        <w:t xml:space="preserve">BoRs sampled from </w:t>
      </w:r>
      <w:r w:rsidR="00272012">
        <w:t>UoA 8</w:t>
      </w:r>
      <w:bookmarkEnd w:id="293"/>
      <w:bookmarkEnd w:id="294"/>
      <w:bookmarkEnd w:id="295"/>
    </w:p>
    <w:p w14:paraId="3FC39FDF" w14:textId="77777777" w:rsidR="00272012" w:rsidRDefault="00272012" w:rsidP="00272012">
      <w:pPr>
        <w:spacing w:after="120" w:line="360" w:lineRule="auto"/>
      </w:pPr>
      <w:r>
        <w:rPr>
          <w:sz w:val="24"/>
          <w:szCs w:val="24"/>
        </w:rPr>
        <w:t xml:space="preserve">Queen’s University Belfast (QUB) ranks first in the UK on two indicators of successful transfer and commercialisation of knowledge: total revenue generated by intellectual property; and number of Knowledge Transfer Partnerships (KTPs) (government-sponsored industry partnerships delivered by Innovate UK). In this institutional culture, it is not surprising that there is significant industry engagement in the Impact Case Studies discussed below, based on research from the School of Chemistry and Chemical Engineering. The partnerships underpinning the Case Studies can be understood as typical of the School’s research and impact model, in which individual experts in chemical engineering are expected to identify and secure funding for the development of solutions to problems, particularly those faced by large industry. </w:t>
      </w:r>
    </w:p>
    <w:p w14:paraId="4ED8F32C" w14:textId="06C4AA2E" w:rsidR="00272012" w:rsidRDefault="009528FE" w:rsidP="00272012">
      <w:pPr>
        <w:pStyle w:val="Heading4"/>
      </w:pPr>
      <w:r>
        <w:t>Body of Research 8.1: ‘Biocatalysts for Industrial and Medical Applications’</w:t>
      </w:r>
    </w:p>
    <w:p w14:paraId="73F5AB8F" w14:textId="6B270742" w:rsidR="00272012" w:rsidRPr="00FC33ED" w:rsidRDefault="00272012" w:rsidP="00272012">
      <w:pPr>
        <w:spacing w:after="120" w:line="360" w:lineRule="auto"/>
        <w:rPr>
          <w:sz w:val="24"/>
          <w:szCs w:val="24"/>
        </w:rPr>
      </w:pPr>
      <w:r w:rsidRPr="00FC33ED">
        <w:rPr>
          <w:sz w:val="24"/>
          <w:szCs w:val="24"/>
        </w:rPr>
        <w:t>Title</w:t>
      </w:r>
      <w:r w:rsidR="009528FE">
        <w:rPr>
          <w:sz w:val="24"/>
          <w:szCs w:val="24"/>
        </w:rPr>
        <w:t xml:space="preserve"> of relevant REF Impact Case Study</w:t>
      </w:r>
      <w:r w:rsidRPr="00FC33ED">
        <w:rPr>
          <w:sz w:val="24"/>
          <w:szCs w:val="24"/>
        </w:rPr>
        <w:t xml:space="preserve">: </w:t>
      </w:r>
      <w:r>
        <w:rPr>
          <w:sz w:val="24"/>
          <w:szCs w:val="24"/>
        </w:rPr>
        <w:t>‘Biocatalysts for Industrial and Medical Applications’</w:t>
      </w:r>
    </w:p>
    <w:p w14:paraId="32C37F37" w14:textId="534E6750" w:rsidR="00272012" w:rsidRPr="008E27BB" w:rsidRDefault="00272012" w:rsidP="00272012">
      <w:pPr>
        <w:spacing w:after="120" w:line="360" w:lineRule="auto"/>
        <w:rPr>
          <w:sz w:val="24"/>
          <w:szCs w:val="24"/>
          <w:u w:val="single"/>
        </w:rPr>
      </w:pPr>
      <w:r w:rsidRPr="00FC33ED">
        <w:rPr>
          <w:sz w:val="24"/>
          <w:szCs w:val="24"/>
          <w:u w:val="single"/>
        </w:rPr>
        <w:t>Phase 1.</w:t>
      </w:r>
      <w:r>
        <w:rPr>
          <w:sz w:val="24"/>
          <w:szCs w:val="24"/>
          <w:u w:val="single"/>
        </w:rPr>
        <w:t xml:space="preserve"> Technical advances in biochemistry for broad industrial applications</w:t>
      </w:r>
      <w:r>
        <w:rPr>
          <w:sz w:val="24"/>
          <w:szCs w:val="24"/>
          <w:u w:val="single"/>
        </w:rPr>
        <w:br/>
      </w:r>
      <w:r>
        <w:rPr>
          <w:sz w:val="24"/>
          <w:szCs w:val="24"/>
        </w:rPr>
        <w:t xml:space="preserve">The production of new medicines often relies on so-called ‘intermediary’ bioproducts which, themselves, are not therapeutic, but which enable new medicinal biochemical syntheses. These intermediary bioproducts are in turn produced through a process of ‘biocatalysis’ (the transformation of organic compounds using enzymes). In the 1990s, research led by the QUB’s Centre for Theory and Application of Catalysis (CenTACat) in collaboration with industrial scientists developed new techniques for manipulating these biocatalytic processes. The goal was not the development of any specific new medicine, but rather of new techniques and a new class of bioproduct with a broad range of potential applications to industrial drug development. </w:t>
      </w:r>
    </w:p>
    <w:p w14:paraId="10F43AF9" w14:textId="77777777" w:rsidR="00272012" w:rsidRPr="002E6231" w:rsidRDefault="00272012" w:rsidP="00272012">
      <w:pPr>
        <w:spacing w:after="120" w:line="360" w:lineRule="auto"/>
        <w:rPr>
          <w:sz w:val="24"/>
          <w:szCs w:val="24"/>
        </w:rPr>
      </w:pPr>
      <w:r>
        <w:rPr>
          <w:sz w:val="24"/>
          <w:szCs w:val="24"/>
        </w:rPr>
        <w:t xml:space="preserve">Nearly a decade after this original research, CenTACat staff were employed by a Canadian pharmaceutical company for an amount of one of their novel bioproducts to support development of a new drug. Such was the effectiveness of this bioproduct, and the new medicine that it helped produce, that the result was a licensing deal worth potentially $600 million for the company. </w:t>
      </w:r>
    </w:p>
    <w:p w14:paraId="04871BB5" w14:textId="01DE371E" w:rsidR="00272012" w:rsidRDefault="00272012" w:rsidP="00272012">
      <w:pPr>
        <w:spacing w:after="120" w:line="360" w:lineRule="auto"/>
        <w:rPr>
          <w:sz w:val="24"/>
          <w:szCs w:val="24"/>
          <w:u w:val="single"/>
        </w:rPr>
      </w:pPr>
      <w:r w:rsidRPr="00FC33ED">
        <w:rPr>
          <w:sz w:val="24"/>
          <w:szCs w:val="24"/>
          <w:u w:val="single"/>
        </w:rPr>
        <w:t xml:space="preserve">Phase </w:t>
      </w:r>
      <w:r>
        <w:rPr>
          <w:sz w:val="24"/>
          <w:szCs w:val="24"/>
          <w:u w:val="single"/>
        </w:rPr>
        <w:t>2</w:t>
      </w:r>
      <w:r w:rsidRPr="00FC33ED">
        <w:rPr>
          <w:sz w:val="24"/>
          <w:szCs w:val="24"/>
          <w:u w:val="single"/>
        </w:rPr>
        <w:t>.</w:t>
      </w:r>
      <w:r>
        <w:rPr>
          <w:sz w:val="24"/>
          <w:szCs w:val="24"/>
          <w:u w:val="single"/>
        </w:rPr>
        <w:t xml:space="preserve"> Developing bioproducts with more targeted applications</w:t>
      </w:r>
      <w:r>
        <w:rPr>
          <w:sz w:val="24"/>
          <w:szCs w:val="24"/>
          <w:u w:val="single"/>
        </w:rPr>
        <w:br/>
      </w:r>
      <w:r w:rsidRPr="00BE37F6">
        <w:rPr>
          <w:sz w:val="24"/>
          <w:szCs w:val="24"/>
        </w:rPr>
        <w:t>Since 2000</w:t>
      </w:r>
      <w:r>
        <w:rPr>
          <w:sz w:val="24"/>
          <w:szCs w:val="24"/>
        </w:rPr>
        <w:t>,</w:t>
      </w:r>
      <w:r w:rsidRPr="00BE37F6">
        <w:rPr>
          <w:sz w:val="24"/>
          <w:szCs w:val="24"/>
        </w:rPr>
        <w:t xml:space="preserve"> </w:t>
      </w:r>
      <w:r>
        <w:rPr>
          <w:sz w:val="24"/>
          <w:szCs w:val="24"/>
        </w:rPr>
        <w:t xml:space="preserve">CenTACat have worked on bioproducts </w:t>
      </w:r>
      <w:r w:rsidRPr="00BE37F6">
        <w:rPr>
          <w:sz w:val="24"/>
          <w:szCs w:val="24"/>
        </w:rPr>
        <w:t>with</w:t>
      </w:r>
      <w:r>
        <w:rPr>
          <w:sz w:val="24"/>
          <w:szCs w:val="24"/>
        </w:rPr>
        <w:t xml:space="preserve"> more specific applications, such as</w:t>
      </w:r>
      <w:r w:rsidRPr="00BE37F6">
        <w:rPr>
          <w:sz w:val="24"/>
          <w:szCs w:val="24"/>
        </w:rPr>
        <w:t xml:space="preserve"> </w:t>
      </w:r>
      <w:r>
        <w:rPr>
          <w:sz w:val="24"/>
          <w:szCs w:val="24"/>
        </w:rPr>
        <w:t xml:space="preserve">bioproducts with </w:t>
      </w:r>
      <w:r w:rsidRPr="00BE37F6">
        <w:rPr>
          <w:sz w:val="24"/>
          <w:szCs w:val="24"/>
        </w:rPr>
        <w:t xml:space="preserve">known cancer treatment </w:t>
      </w:r>
      <w:r>
        <w:rPr>
          <w:sz w:val="24"/>
          <w:szCs w:val="24"/>
        </w:rPr>
        <w:t>application</w:t>
      </w:r>
      <w:r w:rsidRPr="00BE37F6">
        <w:rPr>
          <w:sz w:val="24"/>
          <w:szCs w:val="24"/>
        </w:rPr>
        <w:t>s. Th</w:t>
      </w:r>
      <w:r>
        <w:rPr>
          <w:sz w:val="24"/>
          <w:szCs w:val="24"/>
        </w:rPr>
        <w:t>is is reflected in</w:t>
      </w:r>
      <w:r w:rsidRPr="00BE37F6">
        <w:rPr>
          <w:sz w:val="24"/>
          <w:szCs w:val="24"/>
        </w:rPr>
        <w:t xml:space="preserve"> sources of funding and collaboration for this research</w:t>
      </w:r>
      <w:r>
        <w:rPr>
          <w:sz w:val="24"/>
          <w:szCs w:val="24"/>
        </w:rPr>
        <w:t>, which include a</w:t>
      </w:r>
      <w:r w:rsidRPr="00BE37F6">
        <w:rPr>
          <w:sz w:val="24"/>
          <w:szCs w:val="24"/>
        </w:rPr>
        <w:t xml:space="preserve"> range of state and other </w:t>
      </w:r>
      <w:r>
        <w:rPr>
          <w:sz w:val="24"/>
          <w:szCs w:val="24"/>
        </w:rPr>
        <w:t>non-profit actors as well as industry (e.g.</w:t>
      </w:r>
      <w:r w:rsidRPr="00BE37F6">
        <w:rPr>
          <w:sz w:val="24"/>
          <w:szCs w:val="24"/>
        </w:rPr>
        <w:t xml:space="preserve"> the US Public Health Service</w:t>
      </w:r>
      <w:r>
        <w:rPr>
          <w:sz w:val="24"/>
          <w:szCs w:val="24"/>
        </w:rPr>
        <w:t xml:space="preserve"> and various departmental and non-departmental government bodies of Northern Ireland). </w:t>
      </w:r>
    </w:p>
    <w:p w14:paraId="4E3E998A" w14:textId="44F51F36" w:rsidR="00272012" w:rsidRPr="00EA672C" w:rsidRDefault="00272012" w:rsidP="00272012">
      <w:pPr>
        <w:spacing w:after="120" w:line="360" w:lineRule="auto"/>
        <w:rPr>
          <w:sz w:val="24"/>
          <w:szCs w:val="24"/>
          <w:u w:val="single"/>
        </w:rPr>
      </w:pPr>
      <w:r w:rsidRPr="00FC33ED">
        <w:rPr>
          <w:sz w:val="24"/>
          <w:szCs w:val="24"/>
          <w:u w:val="single"/>
        </w:rPr>
        <w:t xml:space="preserve">Phase </w:t>
      </w:r>
      <w:r>
        <w:rPr>
          <w:sz w:val="24"/>
          <w:szCs w:val="24"/>
          <w:u w:val="single"/>
        </w:rPr>
        <w:t>3</w:t>
      </w:r>
      <w:r w:rsidRPr="00FC33ED">
        <w:rPr>
          <w:sz w:val="24"/>
          <w:szCs w:val="24"/>
          <w:u w:val="single"/>
        </w:rPr>
        <w:t>.</w:t>
      </w:r>
      <w:r>
        <w:rPr>
          <w:sz w:val="24"/>
          <w:szCs w:val="24"/>
          <w:u w:val="single"/>
        </w:rPr>
        <w:t xml:space="preserve"> A symbiotic relationship between academic and industry research groups</w:t>
      </w:r>
      <w:r>
        <w:rPr>
          <w:sz w:val="24"/>
          <w:szCs w:val="24"/>
          <w:u w:val="single"/>
        </w:rPr>
        <w:br/>
      </w:r>
      <w:r>
        <w:rPr>
          <w:sz w:val="24"/>
          <w:szCs w:val="24"/>
        </w:rPr>
        <w:t xml:space="preserve">Much of this more recent research has been collaborative with Northern Ireland-based pharmaceutical and biotechnology company, Almac Sciences. The closeness of this particular relationship is based on and sustained by the frequent transfer of knowledge from CenTACat to Almac Sciences. This knowledge exchange takes two main forms: (i) collaborative projects and co-authored papers, and (ii) Almac Science’s employment of CenTACat PhD graduates (which numbered fifteen at the time of the School’s REF2014 submission, making up half the workforce of Almac’s Biocatalysis Group). This close relationship has underpinned significant research and commercial advances in the production of new marketable drugs and is set to grow yet stronger following </w:t>
      </w:r>
      <w:r w:rsidRPr="00BE37F6">
        <w:rPr>
          <w:sz w:val="24"/>
          <w:szCs w:val="24"/>
        </w:rPr>
        <w:t>a $7 million investment in a</w:t>
      </w:r>
      <w:r>
        <w:rPr>
          <w:sz w:val="24"/>
          <w:szCs w:val="24"/>
        </w:rPr>
        <w:t xml:space="preserve"> formal</w:t>
      </w:r>
      <w:r w:rsidRPr="00BE37F6">
        <w:rPr>
          <w:sz w:val="24"/>
          <w:szCs w:val="24"/>
        </w:rPr>
        <w:t xml:space="preserve"> QUB-Almac Sciences </w:t>
      </w:r>
      <w:r>
        <w:rPr>
          <w:sz w:val="24"/>
          <w:szCs w:val="24"/>
        </w:rPr>
        <w:t>B</w:t>
      </w:r>
      <w:r w:rsidRPr="00BE37F6">
        <w:rPr>
          <w:sz w:val="24"/>
          <w:szCs w:val="24"/>
        </w:rPr>
        <w:t>iocatalysis</w:t>
      </w:r>
      <w:r>
        <w:rPr>
          <w:sz w:val="24"/>
          <w:szCs w:val="24"/>
        </w:rPr>
        <w:t xml:space="preserve"> P</w:t>
      </w:r>
      <w:r w:rsidRPr="00BE37F6">
        <w:rPr>
          <w:sz w:val="24"/>
          <w:szCs w:val="24"/>
        </w:rPr>
        <w:t xml:space="preserve">artnership, announced in 2015, </w:t>
      </w:r>
      <w:r>
        <w:rPr>
          <w:sz w:val="24"/>
          <w:szCs w:val="24"/>
        </w:rPr>
        <w:t xml:space="preserve">and partly funded by the Northern Ireland Government and the European Union. </w:t>
      </w:r>
    </w:p>
    <w:tbl>
      <w:tblPr>
        <w:tblW w:w="7155" w:type="dxa"/>
        <w:tblLook w:val="04A0" w:firstRow="1" w:lastRow="0" w:firstColumn="1" w:lastColumn="0" w:noHBand="0" w:noVBand="1"/>
      </w:tblPr>
      <w:tblGrid>
        <w:gridCol w:w="2569"/>
        <w:gridCol w:w="4586"/>
      </w:tblGrid>
      <w:tr w:rsidR="001E5DD4" w14:paraId="3D3F287B" w14:textId="77777777" w:rsidTr="001E5DD4">
        <w:tc>
          <w:tcPr>
            <w:tcW w:w="2569" w:type="dxa"/>
            <w:tcBorders>
              <w:top w:val="single" w:sz="4" w:space="0" w:color="auto"/>
              <w:left w:val="single" w:sz="4" w:space="0" w:color="auto"/>
              <w:bottom w:val="single" w:sz="4" w:space="0" w:color="auto"/>
              <w:right w:val="single" w:sz="4" w:space="0" w:color="auto"/>
            </w:tcBorders>
          </w:tcPr>
          <w:p w14:paraId="3BE480E2" w14:textId="621CCFFD" w:rsidR="001E5DD4" w:rsidRPr="002B4060" w:rsidRDefault="001E5DD4" w:rsidP="001E5DD4">
            <w:pPr>
              <w:spacing w:after="0" w:line="240" w:lineRule="auto"/>
              <w:rPr>
                <w:b/>
                <w:sz w:val="24"/>
                <w:szCs w:val="24"/>
              </w:rPr>
            </w:pPr>
            <w:r w:rsidRPr="002B4060">
              <w:rPr>
                <w:b/>
                <w:sz w:val="24"/>
                <w:szCs w:val="24"/>
              </w:rPr>
              <w:t>Attribute</w:t>
            </w:r>
            <w:r>
              <w:rPr>
                <w:b/>
                <w:sz w:val="24"/>
                <w:szCs w:val="24"/>
              </w:rPr>
              <w:t>/activity</w:t>
            </w:r>
          </w:p>
        </w:tc>
        <w:tc>
          <w:tcPr>
            <w:tcW w:w="4586" w:type="dxa"/>
            <w:tcBorders>
              <w:top w:val="single" w:sz="4" w:space="0" w:color="auto"/>
              <w:left w:val="single" w:sz="4" w:space="0" w:color="auto"/>
              <w:bottom w:val="single" w:sz="4" w:space="0" w:color="auto"/>
              <w:right w:val="single" w:sz="4" w:space="0" w:color="auto"/>
            </w:tcBorders>
          </w:tcPr>
          <w:p w14:paraId="48C95E33" w14:textId="77777777" w:rsidR="001E5DD4" w:rsidRPr="00B8594F" w:rsidRDefault="001E5DD4" w:rsidP="001E5DD4">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20BAE711" w14:textId="702FA8EF" w:rsidR="001E5DD4" w:rsidRPr="00B8594F" w:rsidRDefault="001E5DD4" w:rsidP="001E5DD4">
            <w:pPr>
              <w:spacing w:after="0" w:line="240" w:lineRule="auto"/>
              <w:jc w:val="center"/>
              <w:rPr>
                <w:b/>
                <w:sz w:val="24"/>
                <w:szCs w:val="24"/>
              </w:rPr>
            </w:pPr>
            <w:r w:rsidRPr="00B8594F">
              <w:rPr>
                <w:b/>
                <w:sz w:val="24"/>
                <w:szCs w:val="24"/>
              </w:rPr>
              <w:t>1               2               3               4               5</w:t>
            </w:r>
          </w:p>
        </w:tc>
      </w:tr>
      <w:tr w:rsidR="001E5DD4" w14:paraId="1B36EC57" w14:textId="77777777" w:rsidTr="001E5DD4">
        <w:tc>
          <w:tcPr>
            <w:tcW w:w="2569" w:type="dxa"/>
            <w:tcBorders>
              <w:top w:val="single" w:sz="4" w:space="0" w:color="auto"/>
              <w:left w:val="single" w:sz="4" w:space="0" w:color="auto"/>
              <w:bottom w:val="single" w:sz="4" w:space="0" w:color="auto"/>
              <w:right w:val="single" w:sz="4" w:space="0" w:color="auto"/>
            </w:tcBorders>
          </w:tcPr>
          <w:p w14:paraId="2689562B" w14:textId="77777777" w:rsidR="001E5DD4" w:rsidRDefault="001E5DD4" w:rsidP="004130A7">
            <w:pPr>
              <w:spacing w:after="0" w:line="240" w:lineRule="auto"/>
              <w:rPr>
                <w:sz w:val="24"/>
                <w:szCs w:val="24"/>
              </w:rPr>
            </w:pPr>
            <w:r>
              <w:rPr>
                <w:sz w:val="24"/>
                <w:szCs w:val="24"/>
              </w:rPr>
              <w:t>Expertise</w:t>
            </w:r>
          </w:p>
        </w:tc>
        <w:tc>
          <w:tcPr>
            <w:tcW w:w="4586" w:type="dxa"/>
            <w:tcBorders>
              <w:top w:val="single" w:sz="4" w:space="0" w:color="auto"/>
              <w:left w:val="single" w:sz="4" w:space="0" w:color="auto"/>
              <w:bottom w:val="single" w:sz="4" w:space="0" w:color="auto"/>
              <w:right w:val="single" w:sz="4" w:space="0" w:color="auto"/>
            </w:tcBorders>
          </w:tcPr>
          <w:p w14:paraId="7DBB72FA" w14:textId="77777777" w:rsidR="001E5DD4" w:rsidRDefault="001E5DD4" w:rsidP="004130A7">
            <w:pPr>
              <w:spacing w:after="0" w:line="240" w:lineRule="auto"/>
              <w:rPr>
                <w:sz w:val="24"/>
                <w:szCs w:val="24"/>
              </w:rPr>
            </w:pPr>
            <w:r>
              <w:rPr>
                <w:sz w:val="24"/>
                <w:szCs w:val="24"/>
              </w:rPr>
              <w:t>1 2              3</w:t>
            </w:r>
          </w:p>
        </w:tc>
      </w:tr>
      <w:tr w:rsidR="001E5DD4" w14:paraId="0FE317B9" w14:textId="77777777" w:rsidTr="001E5DD4">
        <w:tc>
          <w:tcPr>
            <w:tcW w:w="2569" w:type="dxa"/>
            <w:tcBorders>
              <w:top w:val="single" w:sz="4" w:space="0" w:color="auto"/>
              <w:left w:val="single" w:sz="4" w:space="0" w:color="auto"/>
              <w:bottom w:val="single" w:sz="4" w:space="0" w:color="auto"/>
              <w:right w:val="single" w:sz="4" w:space="0" w:color="auto"/>
            </w:tcBorders>
          </w:tcPr>
          <w:p w14:paraId="4514DDD1" w14:textId="77777777" w:rsidR="001E5DD4" w:rsidRDefault="001E5DD4" w:rsidP="004130A7">
            <w:pPr>
              <w:spacing w:after="0" w:line="240" w:lineRule="auto"/>
              <w:rPr>
                <w:sz w:val="24"/>
                <w:szCs w:val="24"/>
              </w:rPr>
            </w:pPr>
            <w:r>
              <w:rPr>
                <w:sz w:val="24"/>
                <w:szCs w:val="24"/>
              </w:rPr>
              <w:t>Relevance</w:t>
            </w:r>
          </w:p>
        </w:tc>
        <w:tc>
          <w:tcPr>
            <w:tcW w:w="4586" w:type="dxa"/>
            <w:tcBorders>
              <w:top w:val="single" w:sz="4" w:space="0" w:color="auto"/>
              <w:left w:val="single" w:sz="4" w:space="0" w:color="auto"/>
              <w:bottom w:val="single" w:sz="4" w:space="0" w:color="auto"/>
              <w:right w:val="single" w:sz="4" w:space="0" w:color="auto"/>
            </w:tcBorders>
          </w:tcPr>
          <w:p w14:paraId="4C8E731E" w14:textId="77777777" w:rsidR="001E5DD4" w:rsidRDefault="001E5DD4" w:rsidP="004130A7">
            <w:pPr>
              <w:spacing w:after="0" w:line="240" w:lineRule="auto"/>
              <w:rPr>
                <w:sz w:val="24"/>
                <w:szCs w:val="24"/>
              </w:rPr>
            </w:pPr>
            <w:r>
              <w:rPr>
                <w:sz w:val="24"/>
                <w:szCs w:val="24"/>
              </w:rPr>
              <w:t xml:space="preserve">                   1               2               3</w:t>
            </w:r>
          </w:p>
        </w:tc>
      </w:tr>
      <w:tr w:rsidR="001E5DD4" w14:paraId="436C3E84" w14:textId="77777777" w:rsidTr="001E5DD4">
        <w:tc>
          <w:tcPr>
            <w:tcW w:w="2569" w:type="dxa"/>
            <w:tcBorders>
              <w:top w:val="single" w:sz="4" w:space="0" w:color="auto"/>
              <w:left w:val="single" w:sz="4" w:space="0" w:color="auto"/>
              <w:bottom w:val="single" w:sz="4" w:space="0" w:color="auto"/>
              <w:right w:val="single" w:sz="4" w:space="0" w:color="auto"/>
            </w:tcBorders>
          </w:tcPr>
          <w:p w14:paraId="452BBEF8" w14:textId="77777777" w:rsidR="001E5DD4" w:rsidRDefault="001E5DD4" w:rsidP="004130A7">
            <w:pPr>
              <w:spacing w:after="0" w:line="240" w:lineRule="auto"/>
              <w:rPr>
                <w:sz w:val="24"/>
                <w:szCs w:val="24"/>
              </w:rPr>
            </w:pPr>
            <w:r>
              <w:rPr>
                <w:sz w:val="24"/>
                <w:szCs w:val="24"/>
              </w:rPr>
              <w:t>Disciplinary focus</w:t>
            </w:r>
          </w:p>
        </w:tc>
        <w:tc>
          <w:tcPr>
            <w:tcW w:w="4586" w:type="dxa"/>
            <w:tcBorders>
              <w:top w:val="single" w:sz="4" w:space="0" w:color="auto"/>
              <w:left w:val="single" w:sz="4" w:space="0" w:color="auto"/>
              <w:bottom w:val="single" w:sz="4" w:space="0" w:color="auto"/>
              <w:right w:val="single" w:sz="4" w:space="0" w:color="auto"/>
            </w:tcBorders>
          </w:tcPr>
          <w:p w14:paraId="3A49FC99" w14:textId="77777777" w:rsidR="001E5DD4" w:rsidRDefault="001E5DD4" w:rsidP="004130A7">
            <w:pPr>
              <w:spacing w:after="0" w:line="240" w:lineRule="auto"/>
              <w:rPr>
                <w:sz w:val="24"/>
                <w:szCs w:val="24"/>
              </w:rPr>
            </w:pPr>
            <w:r>
              <w:rPr>
                <w:sz w:val="24"/>
                <w:szCs w:val="24"/>
              </w:rPr>
              <w:t xml:space="preserve">  1              2 3</w:t>
            </w:r>
          </w:p>
        </w:tc>
      </w:tr>
      <w:tr w:rsidR="001E5DD4" w14:paraId="4B8A25EB" w14:textId="77777777" w:rsidTr="001E5DD4">
        <w:tc>
          <w:tcPr>
            <w:tcW w:w="2569" w:type="dxa"/>
            <w:tcBorders>
              <w:top w:val="single" w:sz="4" w:space="0" w:color="auto"/>
              <w:left w:val="single" w:sz="4" w:space="0" w:color="auto"/>
              <w:bottom w:val="single" w:sz="4" w:space="0" w:color="auto"/>
              <w:right w:val="single" w:sz="4" w:space="0" w:color="auto"/>
            </w:tcBorders>
          </w:tcPr>
          <w:p w14:paraId="6A4F612C" w14:textId="77777777" w:rsidR="001E5DD4" w:rsidRDefault="001E5DD4" w:rsidP="004130A7">
            <w:pPr>
              <w:spacing w:after="0" w:line="240" w:lineRule="auto"/>
              <w:rPr>
                <w:sz w:val="24"/>
                <w:szCs w:val="24"/>
              </w:rPr>
            </w:pPr>
            <w:r>
              <w:rPr>
                <w:sz w:val="24"/>
                <w:szCs w:val="24"/>
              </w:rPr>
              <w:t>Uncertainty</w:t>
            </w:r>
          </w:p>
        </w:tc>
        <w:tc>
          <w:tcPr>
            <w:tcW w:w="4586" w:type="dxa"/>
            <w:tcBorders>
              <w:top w:val="single" w:sz="4" w:space="0" w:color="auto"/>
              <w:left w:val="single" w:sz="4" w:space="0" w:color="auto"/>
              <w:bottom w:val="single" w:sz="4" w:space="0" w:color="auto"/>
              <w:right w:val="single" w:sz="4" w:space="0" w:color="auto"/>
            </w:tcBorders>
          </w:tcPr>
          <w:p w14:paraId="024FD424" w14:textId="77777777" w:rsidR="001E5DD4" w:rsidRDefault="001E5DD4" w:rsidP="004130A7">
            <w:pPr>
              <w:spacing w:after="0" w:line="240" w:lineRule="auto"/>
              <w:rPr>
                <w:sz w:val="24"/>
                <w:szCs w:val="24"/>
              </w:rPr>
            </w:pPr>
            <w:r>
              <w:rPr>
                <w:sz w:val="24"/>
                <w:szCs w:val="24"/>
              </w:rPr>
              <w:t xml:space="preserve">                  1 2             3</w:t>
            </w:r>
          </w:p>
        </w:tc>
      </w:tr>
      <w:tr w:rsidR="001E5DD4" w14:paraId="014CE631" w14:textId="77777777" w:rsidTr="001E5DD4">
        <w:tc>
          <w:tcPr>
            <w:tcW w:w="2569" w:type="dxa"/>
            <w:tcBorders>
              <w:top w:val="single" w:sz="4" w:space="0" w:color="auto"/>
              <w:left w:val="single" w:sz="4" w:space="0" w:color="auto"/>
              <w:bottom w:val="single" w:sz="4" w:space="0" w:color="auto"/>
              <w:right w:val="single" w:sz="4" w:space="0" w:color="auto"/>
            </w:tcBorders>
          </w:tcPr>
          <w:p w14:paraId="08AD99B5" w14:textId="77777777" w:rsidR="001E5DD4" w:rsidRDefault="001E5DD4" w:rsidP="004130A7">
            <w:pPr>
              <w:spacing w:after="0" w:line="240" w:lineRule="auto"/>
              <w:rPr>
                <w:sz w:val="24"/>
                <w:szCs w:val="24"/>
              </w:rPr>
            </w:pPr>
            <w:r>
              <w:rPr>
                <w:sz w:val="24"/>
                <w:szCs w:val="24"/>
              </w:rPr>
              <w:t>Goals</w:t>
            </w:r>
          </w:p>
        </w:tc>
        <w:tc>
          <w:tcPr>
            <w:tcW w:w="4586" w:type="dxa"/>
            <w:tcBorders>
              <w:top w:val="single" w:sz="4" w:space="0" w:color="auto"/>
              <w:left w:val="single" w:sz="4" w:space="0" w:color="auto"/>
              <w:bottom w:val="single" w:sz="4" w:space="0" w:color="auto"/>
              <w:right w:val="single" w:sz="4" w:space="0" w:color="auto"/>
            </w:tcBorders>
          </w:tcPr>
          <w:p w14:paraId="06EE5C05" w14:textId="77777777" w:rsidR="001E5DD4" w:rsidRDefault="001E5DD4" w:rsidP="004130A7">
            <w:pPr>
              <w:spacing w:after="0" w:line="240" w:lineRule="auto"/>
              <w:rPr>
                <w:sz w:val="24"/>
                <w:szCs w:val="24"/>
              </w:rPr>
            </w:pPr>
            <w:r>
              <w:rPr>
                <w:sz w:val="24"/>
                <w:szCs w:val="24"/>
              </w:rPr>
              <w:t xml:space="preserve">  1               2                                                 3</w:t>
            </w:r>
          </w:p>
        </w:tc>
      </w:tr>
      <w:tr w:rsidR="001E5DD4" w14:paraId="1858B9D5" w14:textId="77777777" w:rsidTr="001E5DD4">
        <w:tc>
          <w:tcPr>
            <w:tcW w:w="2569" w:type="dxa"/>
            <w:tcBorders>
              <w:top w:val="single" w:sz="4" w:space="0" w:color="auto"/>
              <w:left w:val="single" w:sz="4" w:space="0" w:color="auto"/>
              <w:bottom w:val="single" w:sz="4" w:space="0" w:color="auto"/>
              <w:right w:val="single" w:sz="4" w:space="0" w:color="auto"/>
            </w:tcBorders>
          </w:tcPr>
          <w:p w14:paraId="4D4D4BB4" w14:textId="77777777" w:rsidR="001E5DD4" w:rsidRDefault="001E5DD4" w:rsidP="004130A7">
            <w:pPr>
              <w:spacing w:after="0" w:line="240" w:lineRule="auto"/>
              <w:rPr>
                <w:sz w:val="24"/>
                <w:szCs w:val="24"/>
              </w:rPr>
            </w:pPr>
            <w:r>
              <w:rPr>
                <w:sz w:val="24"/>
                <w:szCs w:val="24"/>
              </w:rPr>
              <w:t>Learning</w:t>
            </w:r>
          </w:p>
        </w:tc>
        <w:tc>
          <w:tcPr>
            <w:tcW w:w="4586" w:type="dxa"/>
            <w:tcBorders>
              <w:top w:val="single" w:sz="4" w:space="0" w:color="auto"/>
              <w:left w:val="single" w:sz="4" w:space="0" w:color="auto"/>
              <w:bottom w:val="single" w:sz="4" w:space="0" w:color="auto"/>
              <w:right w:val="single" w:sz="4" w:space="0" w:color="auto"/>
            </w:tcBorders>
          </w:tcPr>
          <w:p w14:paraId="295E0E56" w14:textId="77777777" w:rsidR="001E5DD4" w:rsidRDefault="001E5DD4" w:rsidP="004130A7">
            <w:pPr>
              <w:spacing w:after="0" w:line="240" w:lineRule="auto"/>
              <w:rPr>
                <w:sz w:val="24"/>
                <w:szCs w:val="24"/>
              </w:rPr>
            </w:pPr>
            <w:r>
              <w:rPr>
                <w:sz w:val="24"/>
                <w:szCs w:val="24"/>
              </w:rPr>
              <w:t xml:space="preserve"> 1 2             3</w:t>
            </w:r>
          </w:p>
        </w:tc>
      </w:tr>
      <w:tr w:rsidR="001E5DD4" w14:paraId="692A927D" w14:textId="77777777" w:rsidTr="001E5DD4">
        <w:tc>
          <w:tcPr>
            <w:tcW w:w="2569" w:type="dxa"/>
            <w:tcBorders>
              <w:top w:val="single" w:sz="4" w:space="0" w:color="auto"/>
              <w:left w:val="single" w:sz="4" w:space="0" w:color="auto"/>
              <w:bottom w:val="single" w:sz="4" w:space="0" w:color="auto"/>
              <w:right w:val="single" w:sz="4" w:space="0" w:color="auto"/>
            </w:tcBorders>
          </w:tcPr>
          <w:p w14:paraId="42626435" w14:textId="77777777" w:rsidR="001E5DD4" w:rsidRDefault="001E5DD4" w:rsidP="004130A7">
            <w:pPr>
              <w:spacing w:after="0" w:line="240" w:lineRule="auto"/>
              <w:rPr>
                <w:sz w:val="24"/>
                <w:szCs w:val="24"/>
              </w:rPr>
            </w:pPr>
            <w:r>
              <w:rPr>
                <w:sz w:val="24"/>
                <w:szCs w:val="24"/>
              </w:rPr>
              <w:t>Knowledge exchange</w:t>
            </w:r>
          </w:p>
        </w:tc>
        <w:tc>
          <w:tcPr>
            <w:tcW w:w="4586" w:type="dxa"/>
            <w:tcBorders>
              <w:top w:val="single" w:sz="4" w:space="0" w:color="auto"/>
              <w:left w:val="single" w:sz="4" w:space="0" w:color="auto"/>
              <w:bottom w:val="single" w:sz="4" w:space="0" w:color="auto"/>
              <w:right w:val="single" w:sz="4" w:space="0" w:color="auto"/>
            </w:tcBorders>
          </w:tcPr>
          <w:p w14:paraId="53AB2EAD" w14:textId="77777777" w:rsidR="001E5DD4" w:rsidRDefault="001E5DD4" w:rsidP="004130A7">
            <w:pPr>
              <w:tabs>
                <w:tab w:val="left" w:pos="1227"/>
              </w:tabs>
              <w:spacing w:after="0" w:line="240" w:lineRule="auto"/>
              <w:rPr>
                <w:sz w:val="24"/>
                <w:szCs w:val="24"/>
              </w:rPr>
            </w:pPr>
            <w:r>
              <w:rPr>
                <w:sz w:val="24"/>
                <w:szCs w:val="24"/>
              </w:rPr>
              <w:t xml:space="preserve">                  1 2             3</w:t>
            </w:r>
          </w:p>
        </w:tc>
      </w:tr>
      <w:tr w:rsidR="001E5DD4" w14:paraId="0B03BAC4" w14:textId="77777777" w:rsidTr="001E5DD4">
        <w:tc>
          <w:tcPr>
            <w:tcW w:w="2569" w:type="dxa"/>
            <w:tcBorders>
              <w:top w:val="single" w:sz="4" w:space="0" w:color="auto"/>
              <w:left w:val="single" w:sz="4" w:space="0" w:color="auto"/>
              <w:bottom w:val="single" w:sz="4" w:space="0" w:color="auto"/>
              <w:right w:val="single" w:sz="4" w:space="0" w:color="auto"/>
            </w:tcBorders>
          </w:tcPr>
          <w:p w14:paraId="1798C13F" w14:textId="77777777" w:rsidR="001E5DD4" w:rsidRDefault="001E5DD4" w:rsidP="004130A7">
            <w:pPr>
              <w:spacing w:after="0" w:line="240" w:lineRule="auto"/>
              <w:rPr>
                <w:sz w:val="24"/>
                <w:szCs w:val="24"/>
              </w:rPr>
            </w:pPr>
            <w:r>
              <w:rPr>
                <w:sz w:val="24"/>
                <w:szCs w:val="24"/>
              </w:rPr>
              <w:t>Network</w:t>
            </w:r>
          </w:p>
        </w:tc>
        <w:tc>
          <w:tcPr>
            <w:tcW w:w="4586" w:type="dxa"/>
            <w:tcBorders>
              <w:top w:val="single" w:sz="4" w:space="0" w:color="auto"/>
              <w:left w:val="single" w:sz="4" w:space="0" w:color="auto"/>
              <w:bottom w:val="single" w:sz="4" w:space="0" w:color="auto"/>
              <w:right w:val="single" w:sz="4" w:space="0" w:color="auto"/>
            </w:tcBorders>
          </w:tcPr>
          <w:p w14:paraId="5A3A560B" w14:textId="77777777" w:rsidR="001E5DD4" w:rsidRDefault="001E5DD4" w:rsidP="004130A7">
            <w:pPr>
              <w:spacing w:after="0" w:line="240" w:lineRule="auto"/>
              <w:rPr>
                <w:sz w:val="24"/>
                <w:szCs w:val="24"/>
              </w:rPr>
            </w:pPr>
            <w:r>
              <w:rPr>
                <w:sz w:val="24"/>
                <w:szCs w:val="24"/>
              </w:rPr>
              <w:t xml:space="preserve">                 1 2 3</w:t>
            </w:r>
          </w:p>
        </w:tc>
      </w:tr>
      <w:tr w:rsidR="001E5DD4" w14:paraId="45C0E648" w14:textId="77777777" w:rsidTr="001E5DD4">
        <w:tc>
          <w:tcPr>
            <w:tcW w:w="2569" w:type="dxa"/>
            <w:tcBorders>
              <w:top w:val="single" w:sz="4" w:space="0" w:color="auto"/>
              <w:left w:val="single" w:sz="4" w:space="0" w:color="auto"/>
              <w:bottom w:val="single" w:sz="4" w:space="0" w:color="auto"/>
              <w:right w:val="single" w:sz="4" w:space="0" w:color="auto"/>
            </w:tcBorders>
          </w:tcPr>
          <w:p w14:paraId="664EA261" w14:textId="77777777" w:rsidR="001E5DD4" w:rsidRDefault="001E5DD4" w:rsidP="004130A7">
            <w:pPr>
              <w:spacing w:after="0" w:line="240" w:lineRule="auto"/>
              <w:rPr>
                <w:sz w:val="24"/>
                <w:szCs w:val="24"/>
              </w:rPr>
            </w:pPr>
            <w:r>
              <w:rPr>
                <w:sz w:val="24"/>
                <w:szCs w:val="24"/>
              </w:rPr>
              <w:t>Social capital</w:t>
            </w:r>
          </w:p>
        </w:tc>
        <w:tc>
          <w:tcPr>
            <w:tcW w:w="4586" w:type="dxa"/>
            <w:tcBorders>
              <w:top w:val="single" w:sz="4" w:space="0" w:color="auto"/>
              <w:left w:val="single" w:sz="4" w:space="0" w:color="auto"/>
              <w:bottom w:val="single" w:sz="4" w:space="0" w:color="auto"/>
              <w:right w:val="single" w:sz="4" w:space="0" w:color="auto"/>
            </w:tcBorders>
          </w:tcPr>
          <w:p w14:paraId="71B84877" w14:textId="77777777" w:rsidR="001E5DD4" w:rsidRDefault="001E5DD4" w:rsidP="004130A7">
            <w:pPr>
              <w:spacing w:after="0" w:line="240" w:lineRule="auto"/>
              <w:rPr>
                <w:sz w:val="24"/>
                <w:szCs w:val="24"/>
              </w:rPr>
            </w:pPr>
            <w:r>
              <w:rPr>
                <w:sz w:val="24"/>
                <w:szCs w:val="24"/>
              </w:rPr>
              <w:t xml:space="preserve">                   1               2               3</w:t>
            </w:r>
          </w:p>
        </w:tc>
      </w:tr>
      <w:tr w:rsidR="001E5DD4" w14:paraId="0CAF8AB5" w14:textId="77777777" w:rsidTr="001E5DD4">
        <w:tc>
          <w:tcPr>
            <w:tcW w:w="2569" w:type="dxa"/>
            <w:tcBorders>
              <w:top w:val="single" w:sz="4" w:space="0" w:color="auto"/>
              <w:left w:val="single" w:sz="4" w:space="0" w:color="auto"/>
              <w:bottom w:val="single" w:sz="4" w:space="0" w:color="auto"/>
              <w:right w:val="single" w:sz="4" w:space="0" w:color="auto"/>
            </w:tcBorders>
          </w:tcPr>
          <w:p w14:paraId="3B4F6B8E" w14:textId="77777777" w:rsidR="001E5DD4" w:rsidRDefault="001E5DD4" w:rsidP="004130A7">
            <w:pPr>
              <w:spacing w:after="0" w:line="240" w:lineRule="auto"/>
              <w:rPr>
                <w:sz w:val="24"/>
                <w:szCs w:val="24"/>
              </w:rPr>
            </w:pPr>
            <w:r>
              <w:rPr>
                <w:sz w:val="24"/>
                <w:szCs w:val="24"/>
              </w:rPr>
              <w:t>Accessibility</w:t>
            </w:r>
          </w:p>
        </w:tc>
        <w:tc>
          <w:tcPr>
            <w:tcW w:w="4586" w:type="dxa"/>
            <w:tcBorders>
              <w:top w:val="single" w:sz="4" w:space="0" w:color="auto"/>
              <w:left w:val="single" w:sz="4" w:space="0" w:color="auto"/>
              <w:bottom w:val="single" w:sz="4" w:space="0" w:color="auto"/>
              <w:right w:val="single" w:sz="4" w:space="0" w:color="auto"/>
            </w:tcBorders>
          </w:tcPr>
          <w:p w14:paraId="70DDEBE4" w14:textId="77777777" w:rsidR="001E5DD4" w:rsidRDefault="001E5DD4" w:rsidP="004130A7">
            <w:pPr>
              <w:spacing w:after="0" w:line="240" w:lineRule="auto"/>
              <w:rPr>
                <w:sz w:val="24"/>
                <w:szCs w:val="24"/>
              </w:rPr>
            </w:pPr>
            <w:r>
              <w:rPr>
                <w:sz w:val="24"/>
                <w:szCs w:val="24"/>
              </w:rPr>
              <w:t xml:space="preserve">                   1               2               3</w:t>
            </w:r>
          </w:p>
        </w:tc>
      </w:tr>
      <w:tr w:rsidR="001E5DD4" w14:paraId="5CD4C98C" w14:textId="77777777" w:rsidTr="001E5DD4">
        <w:tc>
          <w:tcPr>
            <w:tcW w:w="2569" w:type="dxa"/>
            <w:tcBorders>
              <w:top w:val="single" w:sz="4" w:space="0" w:color="auto"/>
              <w:left w:val="single" w:sz="4" w:space="0" w:color="auto"/>
              <w:bottom w:val="single" w:sz="4" w:space="0" w:color="auto"/>
              <w:right w:val="single" w:sz="4" w:space="0" w:color="auto"/>
            </w:tcBorders>
          </w:tcPr>
          <w:p w14:paraId="69018E2B" w14:textId="77777777" w:rsidR="001E5DD4" w:rsidRDefault="001E5DD4" w:rsidP="004130A7">
            <w:pPr>
              <w:spacing w:after="0" w:line="240" w:lineRule="auto"/>
              <w:rPr>
                <w:sz w:val="24"/>
                <w:szCs w:val="24"/>
              </w:rPr>
            </w:pPr>
            <w:r>
              <w:rPr>
                <w:sz w:val="24"/>
                <w:szCs w:val="24"/>
              </w:rPr>
              <w:t>Outputs and outcomes</w:t>
            </w:r>
          </w:p>
        </w:tc>
        <w:tc>
          <w:tcPr>
            <w:tcW w:w="4586" w:type="dxa"/>
            <w:tcBorders>
              <w:top w:val="single" w:sz="4" w:space="0" w:color="auto"/>
              <w:left w:val="single" w:sz="4" w:space="0" w:color="auto"/>
              <w:bottom w:val="single" w:sz="4" w:space="0" w:color="auto"/>
              <w:right w:val="single" w:sz="4" w:space="0" w:color="auto"/>
            </w:tcBorders>
          </w:tcPr>
          <w:p w14:paraId="7BB7FF94" w14:textId="77777777" w:rsidR="001E5DD4" w:rsidRDefault="001E5DD4" w:rsidP="004130A7">
            <w:pPr>
              <w:spacing w:after="0" w:line="240" w:lineRule="auto"/>
              <w:rPr>
                <w:sz w:val="24"/>
                <w:szCs w:val="24"/>
              </w:rPr>
            </w:pPr>
            <w:r>
              <w:rPr>
                <w:sz w:val="24"/>
                <w:szCs w:val="24"/>
              </w:rPr>
              <w:t xml:space="preserve">                                  1 2              3</w:t>
            </w:r>
          </w:p>
        </w:tc>
      </w:tr>
      <w:tr w:rsidR="001E5DD4" w14:paraId="54F367B6" w14:textId="77777777" w:rsidTr="001E5DD4">
        <w:tc>
          <w:tcPr>
            <w:tcW w:w="2569" w:type="dxa"/>
            <w:tcBorders>
              <w:top w:val="single" w:sz="4" w:space="0" w:color="auto"/>
              <w:left w:val="single" w:sz="4" w:space="0" w:color="auto"/>
              <w:bottom w:val="single" w:sz="4" w:space="0" w:color="auto"/>
              <w:right w:val="single" w:sz="4" w:space="0" w:color="auto"/>
            </w:tcBorders>
          </w:tcPr>
          <w:p w14:paraId="7300C46A" w14:textId="77777777" w:rsidR="001E5DD4" w:rsidRDefault="001E5DD4" w:rsidP="004130A7">
            <w:pPr>
              <w:spacing w:after="0" w:line="240" w:lineRule="auto"/>
              <w:rPr>
                <w:sz w:val="24"/>
                <w:szCs w:val="24"/>
              </w:rPr>
            </w:pPr>
            <w:r>
              <w:rPr>
                <w:sz w:val="24"/>
                <w:szCs w:val="24"/>
              </w:rPr>
              <w:t>Evaluation</w:t>
            </w:r>
          </w:p>
        </w:tc>
        <w:tc>
          <w:tcPr>
            <w:tcW w:w="4586" w:type="dxa"/>
            <w:tcBorders>
              <w:top w:val="single" w:sz="4" w:space="0" w:color="auto"/>
              <w:left w:val="single" w:sz="4" w:space="0" w:color="auto"/>
              <w:bottom w:val="single" w:sz="4" w:space="0" w:color="auto"/>
              <w:right w:val="single" w:sz="4" w:space="0" w:color="auto"/>
            </w:tcBorders>
          </w:tcPr>
          <w:p w14:paraId="7F7C0C5E" w14:textId="77777777" w:rsidR="001E5DD4" w:rsidRDefault="001E5DD4" w:rsidP="004130A7">
            <w:pPr>
              <w:spacing w:after="0" w:line="240" w:lineRule="auto"/>
              <w:rPr>
                <w:sz w:val="24"/>
                <w:szCs w:val="24"/>
              </w:rPr>
            </w:pPr>
            <w:r>
              <w:rPr>
                <w:sz w:val="24"/>
                <w:szCs w:val="24"/>
              </w:rPr>
              <w:t xml:space="preserve">                                  1 2              3</w:t>
            </w:r>
          </w:p>
        </w:tc>
      </w:tr>
      <w:tr w:rsidR="001E5DD4" w14:paraId="2C6BB9FB" w14:textId="77777777" w:rsidTr="001E5DD4">
        <w:tc>
          <w:tcPr>
            <w:tcW w:w="2569" w:type="dxa"/>
            <w:tcBorders>
              <w:top w:val="single" w:sz="4" w:space="0" w:color="auto"/>
              <w:left w:val="single" w:sz="4" w:space="0" w:color="auto"/>
              <w:bottom w:val="single" w:sz="4" w:space="0" w:color="auto"/>
              <w:right w:val="single" w:sz="4" w:space="0" w:color="auto"/>
            </w:tcBorders>
          </w:tcPr>
          <w:p w14:paraId="2C7FEAF0" w14:textId="77777777" w:rsidR="001E5DD4" w:rsidRDefault="001E5DD4" w:rsidP="004130A7">
            <w:pPr>
              <w:spacing w:after="0" w:line="240" w:lineRule="auto"/>
              <w:rPr>
                <w:sz w:val="24"/>
                <w:szCs w:val="24"/>
              </w:rPr>
            </w:pPr>
            <w:r>
              <w:rPr>
                <w:sz w:val="24"/>
                <w:szCs w:val="24"/>
              </w:rPr>
              <w:t>Flexibility</w:t>
            </w:r>
          </w:p>
        </w:tc>
        <w:tc>
          <w:tcPr>
            <w:tcW w:w="4586" w:type="dxa"/>
            <w:tcBorders>
              <w:top w:val="single" w:sz="4" w:space="0" w:color="auto"/>
              <w:left w:val="single" w:sz="4" w:space="0" w:color="auto"/>
              <w:bottom w:val="single" w:sz="4" w:space="0" w:color="auto"/>
              <w:right w:val="single" w:sz="4" w:space="0" w:color="auto"/>
            </w:tcBorders>
          </w:tcPr>
          <w:p w14:paraId="4264B475" w14:textId="77777777" w:rsidR="001E5DD4" w:rsidRDefault="001E5DD4" w:rsidP="004130A7">
            <w:pPr>
              <w:spacing w:after="0" w:line="240" w:lineRule="auto"/>
              <w:rPr>
                <w:sz w:val="24"/>
                <w:szCs w:val="24"/>
              </w:rPr>
            </w:pPr>
            <w:r>
              <w:rPr>
                <w:sz w:val="24"/>
                <w:szCs w:val="24"/>
              </w:rPr>
              <w:t xml:space="preserve">                  1 2             3</w:t>
            </w:r>
          </w:p>
        </w:tc>
      </w:tr>
      <w:tr w:rsidR="001E5DD4" w14:paraId="3273D4A9" w14:textId="77777777" w:rsidTr="001E5DD4">
        <w:tc>
          <w:tcPr>
            <w:tcW w:w="2569" w:type="dxa"/>
            <w:tcBorders>
              <w:top w:val="single" w:sz="4" w:space="0" w:color="auto"/>
              <w:left w:val="single" w:sz="4" w:space="0" w:color="auto"/>
              <w:bottom w:val="single" w:sz="4" w:space="0" w:color="auto"/>
              <w:right w:val="single" w:sz="4" w:space="0" w:color="auto"/>
            </w:tcBorders>
          </w:tcPr>
          <w:p w14:paraId="68280002" w14:textId="77777777" w:rsidR="001E5DD4" w:rsidRDefault="001E5DD4" w:rsidP="004130A7">
            <w:pPr>
              <w:spacing w:after="0" w:line="240" w:lineRule="auto"/>
              <w:rPr>
                <w:sz w:val="24"/>
                <w:szCs w:val="24"/>
              </w:rPr>
            </w:pPr>
            <w:r>
              <w:rPr>
                <w:sz w:val="24"/>
                <w:szCs w:val="24"/>
              </w:rPr>
              <w:t>Human capital</w:t>
            </w:r>
          </w:p>
        </w:tc>
        <w:tc>
          <w:tcPr>
            <w:tcW w:w="4586" w:type="dxa"/>
            <w:tcBorders>
              <w:top w:val="single" w:sz="4" w:space="0" w:color="auto"/>
              <w:left w:val="single" w:sz="4" w:space="0" w:color="auto"/>
              <w:bottom w:val="single" w:sz="4" w:space="0" w:color="auto"/>
              <w:right w:val="single" w:sz="4" w:space="0" w:color="auto"/>
            </w:tcBorders>
          </w:tcPr>
          <w:p w14:paraId="619529DC" w14:textId="77777777" w:rsidR="001E5DD4" w:rsidRDefault="001E5DD4" w:rsidP="004130A7">
            <w:pPr>
              <w:spacing w:after="0" w:line="240" w:lineRule="auto"/>
              <w:rPr>
                <w:sz w:val="24"/>
                <w:szCs w:val="24"/>
              </w:rPr>
            </w:pPr>
            <w:r>
              <w:rPr>
                <w:sz w:val="24"/>
                <w:szCs w:val="24"/>
              </w:rPr>
              <w:t>1 2 3</w:t>
            </w:r>
          </w:p>
        </w:tc>
      </w:tr>
      <w:tr w:rsidR="001E5DD4" w14:paraId="35E4A534" w14:textId="77777777" w:rsidTr="001E5DD4">
        <w:tc>
          <w:tcPr>
            <w:tcW w:w="2569" w:type="dxa"/>
            <w:tcBorders>
              <w:top w:val="single" w:sz="4" w:space="0" w:color="auto"/>
              <w:left w:val="single" w:sz="4" w:space="0" w:color="auto"/>
              <w:bottom w:val="single" w:sz="4" w:space="0" w:color="auto"/>
              <w:right w:val="single" w:sz="4" w:space="0" w:color="auto"/>
            </w:tcBorders>
          </w:tcPr>
          <w:p w14:paraId="6AD90D5A" w14:textId="77777777" w:rsidR="001E5DD4" w:rsidRDefault="001E5DD4" w:rsidP="004130A7">
            <w:pPr>
              <w:spacing w:after="0" w:line="240" w:lineRule="auto"/>
              <w:rPr>
                <w:sz w:val="24"/>
                <w:szCs w:val="24"/>
              </w:rPr>
            </w:pPr>
            <w:r>
              <w:rPr>
                <w:sz w:val="24"/>
                <w:szCs w:val="24"/>
              </w:rPr>
              <w:t>Boundary management</w:t>
            </w:r>
          </w:p>
        </w:tc>
        <w:tc>
          <w:tcPr>
            <w:tcW w:w="4586" w:type="dxa"/>
            <w:tcBorders>
              <w:top w:val="single" w:sz="4" w:space="0" w:color="auto"/>
              <w:left w:val="single" w:sz="4" w:space="0" w:color="auto"/>
              <w:bottom w:val="single" w:sz="4" w:space="0" w:color="auto"/>
              <w:right w:val="single" w:sz="4" w:space="0" w:color="auto"/>
            </w:tcBorders>
          </w:tcPr>
          <w:p w14:paraId="23E22651" w14:textId="77777777" w:rsidR="001E5DD4" w:rsidRDefault="001E5DD4" w:rsidP="004130A7">
            <w:pPr>
              <w:keepNext/>
              <w:spacing w:after="0" w:line="240" w:lineRule="auto"/>
              <w:rPr>
                <w:sz w:val="24"/>
                <w:szCs w:val="24"/>
              </w:rPr>
            </w:pPr>
            <w:r>
              <w:rPr>
                <w:sz w:val="24"/>
                <w:szCs w:val="24"/>
              </w:rPr>
              <w:t xml:space="preserve">                  1 2             3</w:t>
            </w:r>
          </w:p>
        </w:tc>
      </w:tr>
    </w:tbl>
    <w:p w14:paraId="713B3DC3" w14:textId="7ADC91EE" w:rsidR="00272012" w:rsidRPr="00FA109E" w:rsidRDefault="00272012" w:rsidP="00272012">
      <w:pPr>
        <w:pStyle w:val="Caption"/>
        <w:spacing w:after="120" w:line="360" w:lineRule="auto"/>
      </w:pPr>
      <w:bookmarkStart w:id="296" w:name="_Toc531023157"/>
      <w:bookmarkStart w:id="297" w:name="_Toc536438918"/>
      <w:bookmarkStart w:id="298" w:name="_Toc31702093"/>
      <w:r w:rsidRPr="00FA109E">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24</w:t>
      </w:r>
      <w:r w:rsidR="00233012">
        <w:rPr>
          <w:noProof/>
        </w:rPr>
        <w:fldChar w:fldCharType="end"/>
      </w:r>
      <w:r w:rsidRPr="00FA109E">
        <w:t xml:space="preserve">. Plotted typology. </w:t>
      </w:r>
      <w:r>
        <w:t>BoR8.1</w:t>
      </w:r>
      <w:bookmarkEnd w:id="296"/>
      <w:bookmarkEnd w:id="297"/>
      <w:bookmarkEnd w:id="298"/>
    </w:p>
    <w:p w14:paraId="08BD4E7D" w14:textId="1A3BB6F8" w:rsidR="00272012" w:rsidRDefault="009528FE" w:rsidP="00272012">
      <w:pPr>
        <w:pStyle w:val="Heading4"/>
      </w:pPr>
      <w:r>
        <w:t>Body of Research 8.2: ‘Mercury Capture Technology for the Global Petroleum Industry’</w:t>
      </w:r>
    </w:p>
    <w:p w14:paraId="6178D392" w14:textId="597F40C9" w:rsidR="00272012" w:rsidRPr="00FC33ED" w:rsidRDefault="00272012" w:rsidP="00272012">
      <w:pPr>
        <w:spacing w:after="120" w:line="360" w:lineRule="auto"/>
        <w:rPr>
          <w:sz w:val="24"/>
          <w:szCs w:val="24"/>
        </w:rPr>
      </w:pPr>
      <w:r w:rsidRPr="00FC33ED">
        <w:rPr>
          <w:sz w:val="24"/>
          <w:szCs w:val="24"/>
        </w:rPr>
        <w:t>Title</w:t>
      </w:r>
      <w:r w:rsidR="009528FE">
        <w:rPr>
          <w:sz w:val="24"/>
          <w:szCs w:val="24"/>
        </w:rPr>
        <w:t xml:space="preserve"> of relevant REF Impact Case Study</w:t>
      </w:r>
      <w:r w:rsidRPr="00FC33ED">
        <w:rPr>
          <w:sz w:val="24"/>
          <w:szCs w:val="24"/>
        </w:rPr>
        <w:t xml:space="preserve">: </w:t>
      </w:r>
      <w:r>
        <w:rPr>
          <w:sz w:val="24"/>
          <w:szCs w:val="24"/>
        </w:rPr>
        <w:t>‘Mercury Capture Technology for the Global Petroleum Industry’</w:t>
      </w:r>
    </w:p>
    <w:p w14:paraId="735970C9" w14:textId="01E5333E" w:rsidR="00272012" w:rsidRDefault="00272012" w:rsidP="00272012">
      <w:pPr>
        <w:spacing w:after="120" w:line="360" w:lineRule="auto"/>
        <w:rPr>
          <w:sz w:val="24"/>
          <w:szCs w:val="24"/>
        </w:rPr>
      </w:pPr>
      <w:r w:rsidRPr="00FC33ED">
        <w:rPr>
          <w:sz w:val="24"/>
          <w:szCs w:val="24"/>
          <w:u w:val="single"/>
        </w:rPr>
        <w:t>Phase 1.</w:t>
      </w:r>
      <w:r>
        <w:rPr>
          <w:sz w:val="24"/>
          <w:szCs w:val="24"/>
          <w:u w:val="single"/>
        </w:rPr>
        <w:t xml:space="preserve"> Demonstrating environmental benefits of ionic liquids as ‘green’ industrial solvents</w:t>
      </w:r>
      <w:r>
        <w:rPr>
          <w:sz w:val="24"/>
          <w:szCs w:val="24"/>
          <w:u w:val="single"/>
        </w:rPr>
        <w:br/>
      </w:r>
      <w:r>
        <w:rPr>
          <w:sz w:val="24"/>
          <w:szCs w:val="24"/>
        </w:rPr>
        <w:t xml:space="preserve">Throughout the 1990s, QUB researchers led the case for using ionic liquids (ILs) as environmentally superior ‘green solvents’ in a wide range of industrial contexts. Initially, it was only amongst industrial actors that the researchers found interest and research funding support. Eventually, however, able to obtain funding from research councils and other sources, QUB scientists made fundamental contributions to understanding and demonstrating the solvent properties of a range of different ionic liquids, with the primary objective of building up a database of materials and the range of potential applications. </w:t>
      </w:r>
    </w:p>
    <w:p w14:paraId="4948CCAD" w14:textId="77777777" w:rsidR="00272012" w:rsidRDefault="00272012" w:rsidP="00272012">
      <w:pPr>
        <w:spacing w:after="120" w:line="360" w:lineRule="auto"/>
        <w:rPr>
          <w:sz w:val="24"/>
          <w:szCs w:val="24"/>
        </w:rPr>
      </w:pPr>
      <w:r>
        <w:rPr>
          <w:sz w:val="24"/>
          <w:szCs w:val="24"/>
        </w:rPr>
        <w:t xml:space="preserve">Successful demonstration of the potential of ionic liquids led to the establishment in 1999 of the Queen’s University Ionic Liquids Laboratory (QUILL), run as an industry-academic consortium whereby projects are decided either based on the collective interests of its fee-paying industry members or on a one-to-one basis with an individual industrial sponsor. The creation of QUILL signalled the recognition of the high potential of ionic liquids. Nonetheless, some early QUILL outputs still had the aim of making the case for ‘green solvents’, for example one paper wrote of the continuing need “to facilitate general acceptance and to promote the use of ILs” </w:t>
      </w:r>
      <w:r w:rsidR="00233012" w:rsidRPr="00BE37F6">
        <w:rPr>
          <w:sz w:val="24"/>
          <w:szCs w:val="24"/>
        </w:rPr>
        <w:fldChar w:fldCharType="begin"/>
      </w:r>
      <w:r w:rsidRPr="00BE37F6">
        <w:rPr>
          <w:sz w:val="24"/>
          <w:szCs w:val="24"/>
        </w:rPr>
        <w:instrText xml:space="preserve"> ADDIN EN.CITE &lt;EndNote&gt;&lt;Cite&gt;&lt;Author&gt;Holbrey&lt;/Author&gt;&lt;Year&gt;2002&lt;/Year&gt;&lt;IDText&gt;Efficient, halide free synthesis of new, low cost ionic liquids: 1,3- dialkylimidazolium salts containing methyl- and ethyl- sulfate anions&lt;/IDText&gt;&lt;Pages&gt;407&lt;/Pages&gt;&lt;DisplayText&gt;(Holbrey et al., 2002, p. 407)&lt;/DisplayText&gt;&lt;record&gt;&lt;keywords&gt;&lt;keyword&gt;Salts&lt;/keyword&gt;&lt;keyword&gt;Anions&lt;/keyword&gt;&lt;keyword&gt;1010&lt;/keyword&gt;&lt;/keywords&gt;&lt;isbn&gt;1463-9262&lt;/isbn&gt;&lt;titles&gt;&lt;title&gt;Efficient, halide free synthesis of new, low cost ionic liquids: 1,3- dialkylimidazolium salts containing methyl- and ethyl- sulfate anions&lt;/title&gt;&lt;secondary-title&gt;Green Chemistry&lt;/secondary-title&gt;&lt;/titles&gt;&lt;pages&gt;407-413&lt;/pages&gt;&lt;number&gt;5&lt;/number&gt;&lt;contributors&gt;&lt;authors&gt;&lt;author&gt;Holbrey, John D.&lt;/author&gt;&lt;author&gt;Reichert, W. Matthew&lt;/author&gt;&lt;author&gt;Swatloski, Richard P.&lt;/author&gt;&lt;author&gt;Broker, Grant A.&lt;/author&gt;&lt;author&gt;Pitner, William R.&lt;/author&gt;&lt;author&gt;Seddon, Kenneth R.&lt;/author&gt;&lt;author&gt;Rogers, Robin D.&lt;/author&gt;&lt;/authors&gt;&lt;/contributors&gt;&lt;added-date format="utc"&gt;1495036660&lt;/added-date&gt;&lt;ref-type name="Journal Article"&gt;17&lt;/ref-type&gt;&lt;dates&gt;&lt;year&gt;2002&lt;/year&gt;&lt;/dates&gt;&lt;rec-number&gt;6995&lt;/rec-number&gt;&lt;last-updated-date format="utc"&gt;1495046087&lt;/last-updated-date&gt;&lt;electronic-resource-num&gt;10.1039/b204469b&lt;/electronic-resource-num&gt;&lt;volume&gt;4&lt;/volume&gt;&lt;/record&gt;&lt;/Cite&gt;&lt;/EndNote&gt;</w:instrText>
      </w:r>
      <w:r w:rsidR="00233012" w:rsidRPr="00BE37F6">
        <w:rPr>
          <w:sz w:val="24"/>
          <w:szCs w:val="24"/>
        </w:rPr>
        <w:fldChar w:fldCharType="separate"/>
      </w:r>
      <w:r w:rsidRPr="00BE37F6">
        <w:rPr>
          <w:noProof/>
          <w:sz w:val="24"/>
          <w:szCs w:val="24"/>
        </w:rPr>
        <w:t>(Holbrey et al., 2002, p. 407)</w:t>
      </w:r>
      <w:r w:rsidR="00233012" w:rsidRPr="00BE37F6">
        <w:rPr>
          <w:sz w:val="24"/>
          <w:szCs w:val="24"/>
        </w:rPr>
        <w:fldChar w:fldCharType="end"/>
      </w:r>
      <w:r>
        <w:rPr>
          <w:sz w:val="24"/>
          <w:szCs w:val="24"/>
        </w:rPr>
        <w:t>, explaining that “</w:t>
      </w:r>
      <w:r w:rsidRPr="00BE37F6">
        <w:rPr>
          <w:sz w:val="24"/>
          <w:szCs w:val="24"/>
        </w:rPr>
        <w:t>despite the significant developments that have been made in both understanding the properties, and exploring the utility of</w:t>
      </w:r>
      <w:r>
        <w:rPr>
          <w:sz w:val="24"/>
          <w:szCs w:val="24"/>
        </w:rPr>
        <w:t xml:space="preserve"> ILs</w:t>
      </w:r>
      <w:r w:rsidRPr="00BE37F6">
        <w:rPr>
          <w:sz w:val="24"/>
          <w:szCs w:val="24"/>
        </w:rPr>
        <w:t>, they are still generally considered esoteric materials</w:t>
      </w:r>
      <w:r>
        <w:rPr>
          <w:sz w:val="24"/>
          <w:szCs w:val="24"/>
        </w:rPr>
        <w:t xml:space="preserve"> </w:t>
      </w:r>
      <w:r w:rsidRPr="00BE37F6">
        <w:rPr>
          <w:sz w:val="24"/>
          <w:szCs w:val="24"/>
        </w:rPr>
        <w:t xml:space="preserve">” </w:t>
      </w:r>
      <w:r w:rsidR="00233012" w:rsidRPr="00BE37F6">
        <w:rPr>
          <w:sz w:val="24"/>
          <w:szCs w:val="24"/>
        </w:rPr>
        <w:fldChar w:fldCharType="begin"/>
      </w:r>
      <w:r w:rsidRPr="00BE37F6">
        <w:rPr>
          <w:sz w:val="24"/>
          <w:szCs w:val="24"/>
        </w:rPr>
        <w:instrText xml:space="preserve"> ADDIN EN.CITE &lt;EndNote&gt;&lt;Cite&gt;&lt;Author&gt;Holbrey&lt;/Author&gt;&lt;Year&gt;2002&lt;/Year&gt;&lt;IDText&gt;Efficient, halide free synthesis of new, low cost ionic liquids: 1,3- dialkylimidazolium salts containing methyl- and ethyl- sulfate anions&lt;/IDText&gt;&lt;Pages&gt;407&lt;/Pages&gt;&lt;DisplayText&gt;(Holbrey et al., 2002, p. 407)&lt;/DisplayText&gt;&lt;record&gt;&lt;keywords&gt;&lt;keyword&gt;Salts&lt;/keyword&gt;&lt;keyword&gt;Anions&lt;/keyword&gt;&lt;keyword&gt;1010&lt;/keyword&gt;&lt;/keywords&gt;&lt;isbn&gt;1463-9262&lt;/isbn&gt;&lt;titles&gt;&lt;title&gt;Efficient, halide free synthesis of new, low cost ionic liquids: 1,3- dialkylimidazolium salts containing methyl- and ethyl- sulfate anions&lt;/title&gt;&lt;secondary-title&gt;Green Chemistry&lt;/secondary-title&gt;&lt;/titles&gt;&lt;pages&gt;407-413&lt;/pages&gt;&lt;number&gt;5&lt;/number&gt;&lt;contributors&gt;&lt;authors&gt;&lt;author&gt;Holbrey, John D.&lt;/author&gt;&lt;author&gt;Reichert, W. Matthew&lt;/author&gt;&lt;author&gt;Swatloski, Richard P.&lt;/author&gt;&lt;author&gt;Broker, Grant A.&lt;/author&gt;&lt;author&gt;Pitner, William R.&lt;/author&gt;&lt;author&gt;Seddon, Kenneth R.&lt;/author&gt;&lt;author&gt;Rogers, Robin D.&lt;/author&gt;&lt;/authors&gt;&lt;/contributors&gt;&lt;added-date format="utc"&gt;1495036660&lt;/added-date&gt;&lt;ref-type name="Journal Article"&gt;17&lt;/ref-type&gt;&lt;dates&gt;&lt;year&gt;2002&lt;/year&gt;&lt;/dates&gt;&lt;rec-number&gt;6995&lt;/rec-number&gt;&lt;last-updated-date format="utc"&gt;1495046087&lt;/last-updated-date&gt;&lt;electronic-resource-num&gt;10.1039/b204469b&lt;/electronic-resource-num&gt;&lt;volume&gt;4&lt;/volume&gt;&lt;/record&gt;&lt;/Cite&gt;&lt;/EndNote&gt;</w:instrText>
      </w:r>
      <w:r w:rsidR="00233012" w:rsidRPr="00BE37F6">
        <w:rPr>
          <w:sz w:val="24"/>
          <w:szCs w:val="24"/>
        </w:rPr>
        <w:fldChar w:fldCharType="separate"/>
      </w:r>
      <w:r w:rsidRPr="00BE37F6">
        <w:rPr>
          <w:noProof/>
          <w:sz w:val="24"/>
          <w:szCs w:val="24"/>
        </w:rPr>
        <w:t>(Holbrey et al., 2002, p. 407)</w:t>
      </w:r>
      <w:r w:rsidR="00233012" w:rsidRPr="00BE37F6">
        <w:rPr>
          <w:sz w:val="24"/>
          <w:szCs w:val="24"/>
        </w:rPr>
        <w:fldChar w:fldCharType="end"/>
      </w:r>
      <w:r w:rsidRPr="00BE37F6">
        <w:rPr>
          <w:sz w:val="24"/>
          <w:szCs w:val="24"/>
        </w:rPr>
        <w:t xml:space="preserve">. </w:t>
      </w:r>
    </w:p>
    <w:p w14:paraId="08E0D3DB" w14:textId="50EB8B4B" w:rsidR="00272012" w:rsidRDefault="00272012" w:rsidP="00272012">
      <w:pPr>
        <w:spacing w:after="120" w:line="360" w:lineRule="auto"/>
        <w:rPr>
          <w:sz w:val="24"/>
          <w:szCs w:val="24"/>
        </w:rPr>
      </w:pPr>
      <w:r w:rsidRPr="00FC33ED">
        <w:rPr>
          <w:sz w:val="24"/>
          <w:szCs w:val="24"/>
          <w:u w:val="single"/>
        </w:rPr>
        <w:t>Phase 2.</w:t>
      </w:r>
      <w:r>
        <w:rPr>
          <w:sz w:val="24"/>
          <w:szCs w:val="24"/>
          <w:u w:val="single"/>
        </w:rPr>
        <w:t xml:space="preserve"> Deepening fundamental knowledge for applied purposes</w:t>
      </w:r>
      <w:r>
        <w:rPr>
          <w:sz w:val="24"/>
          <w:szCs w:val="24"/>
          <w:u w:val="single"/>
        </w:rPr>
        <w:br/>
      </w:r>
      <w:r>
        <w:rPr>
          <w:sz w:val="24"/>
          <w:szCs w:val="24"/>
        </w:rPr>
        <w:t xml:space="preserve">Despite the apparent ongoing need to persuade of ionic liquids’ value at the beginning of the decade, QUILL’s main aim throughout the 2000s was to advance </w:t>
      </w:r>
      <w:r w:rsidRPr="00C157A5">
        <w:rPr>
          <w:sz w:val="24"/>
          <w:szCs w:val="24"/>
        </w:rPr>
        <w:t>fundamental understanding of ionic liquid structure</w:t>
      </w:r>
      <w:r>
        <w:rPr>
          <w:sz w:val="24"/>
          <w:szCs w:val="24"/>
        </w:rPr>
        <w:t xml:space="preserve"> and behaviour in various </w:t>
      </w:r>
      <w:r w:rsidRPr="00C157A5">
        <w:rPr>
          <w:sz w:val="24"/>
          <w:szCs w:val="24"/>
        </w:rPr>
        <w:t>complex environments</w:t>
      </w:r>
      <w:r>
        <w:rPr>
          <w:sz w:val="24"/>
          <w:szCs w:val="24"/>
        </w:rPr>
        <w:t xml:space="preserve">. The ultimate goal of this fundamental knowledge, however, was the refinement of applied predictive models about the behaviour and effectiveness of ionic liquids in various industrial contexts. </w:t>
      </w:r>
    </w:p>
    <w:p w14:paraId="342C2538" w14:textId="38E4AEF2" w:rsidR="00272012" w:rsidRDefault="00272012" w:rsidP="00272012">
      <w:pPr>
        <w:spacing w:after="120" w:line="360" w:lineRule="auto"/>
        <w:rPr>
          <w:rFonts w:eastAsiaTheme="minorEastAsia"/>
          <w:sz w:val="24"/>
          <w:szCs w:val="24"/>
        </w:rPr>
      </w:pPr>
      <w:r w:rsidRPr="00FC33ED">
        <w:rPr>
          <w:sz w:val="24"/>
          <w:szCs w:val="24"/>
          <w:u w:val="single"/>
        </w:rPr>
        <w:t>Phase 3.</w:t>
      </w:r>
      <w:r>
        <w:rPr>
          <w:sz w:val="24"/>
          <w:szCs w:val="24"/>
          <w:u w:val="single"/>
        </w:rPr>
        <w:t xml:space="preserve"> University-industry collaboration to realise ionic liquid’s potential in practice</w:t>
      </w:r>
      <w:r>
        <w:rPr>
          <w:sz w:val="24"/>
          <w:szCs w:val="24"/>
          <w:u w:val="single"/>
        </w:rPr>
        <w:br/>
      </w:r>
      <w:r w:rsidRPr="00C157A5">
        <w:rPr>
          <w:sz w:val="24"/>
          <w:szCs w:val="24"/>
        </w:rPr>
        <w:t xml:space="preserve">This use-inspired basic research </w:t>
      </w:r>
      <w:r>
        <w:rPr>
          <w:sz w:val="24"/>
          <w:szCs w:val="24"/>
        </w:rPr>
        <w:t xml:space="preserve">provided the knowledge necessary for </w:t>
      </w:r>
      <w:r w:rsidRPr="00C157A5">
        <w:rPr>
          <w:sz w:val="24"/>
          <w:szCs w:val="24"/>
        </w:rPr>
        <w:t>more</w:t>
      </w:r>
      <w:r>
        <w:rPr>
          <w:sz w:val="24"/>
          <w:szCs w:val="24"/>
        </w:rPr>
        <w:t xml:space="preserve"> effective applied research aiming</w:t>
      </w:r>
      <w:r w:rsidRPr="00C157A5">
        <w:rPr>
          <w:sz w:val="24"/>
          <w:szCs w:val="24"/>
        </w:rPr>
        <w:t xml:space="preserve"> to determine the </w:t>
      </w:r>
      <w:r>
        <w:rPr>
          <w:sz w:val="24"/>
          <w:szCs w:val="24"/>
        </w:rPr>
        <w:t>most appropriate</w:t>
      </w:r>
      <w:r w:rsidRPr="00C157A5">
        <w:rPr>
          <w:sz w:val="24"/>
          <w:szCs w:val="24"/>
        </w:rPr>
        <w:t xml:space="preserve"> ionic liquid</w:t>
      </w:r>
      <w:r>
        <w:rPr>
          <w:sz w:val="24"/>
          <w:szCs w:val="24"/>
        </w:rPr>
        <w:t xml:space="preserve"> for given </w:t>
      </w:r>
      <w:r w:rsidRPr="00C157A5">
        <w:rPr>
          <w:sz w:val="24"/>
          <w:szCs w:val="24"/>
        </w:rPr>
        <w:t>contexts</w:t>
      </w:r>
      <w:r>
        <w:rPr>
          <w:sz w:val="24"/>
          <w:szCs w:val="24"/>
        </w:rPr>
        <w:t>, f</w:t>
      </w:r>
      <w:r w:rsidRPr="00427281">
        <w:rPr>
          <w:sz w:val="24"/>
          <w:szCs w:val="24"/>
        </w:rPr>
        <w:t xml:space="preserve">or example, the </w:t>
      </w:r>
      <w:r>
        <w:rPr>
          <w:sz w:val="24"/>
          <w:szCs w:val="24"/>
        </w:rPr>
        <w:t xml:space="preserve">removal of sulphur from </w:t>
      </w:r>
      <w:r w:rsidRPr="00427281">
        <w:rPr>
          <w:sz w:val="24"/>
          <w:szCs w:val="24"/>
        </w:rPr>
        <w:t>diesel fuel</w:t>
      </w:r>
      <w:r>
        <w:rPr>
          <w:sz w:val="24"/>
          <w:szCs w:val="24"/>
        </w:rPr>
        <w:t xml:space="preserve">, or the removal of mercury from natural gas supplies. Based on the latter example, </w:t>
      </w:r>
      <w:r w:rsidRPr="00C157A5">
        <w:rPr>
          <w:sz w:val="24"/>
          <w:szCs w:val="24"/>
        </w:rPr>
        <w:t>QUILL attracted a £5.25 million investment from</w:t>
      </w:r>
      <w:r>
        <w:rPr>
          <w:sz w:val="24"/>
          <w:szCs w:val="24"/>
        </w:rPr>
        <w:t xml:space="preserve"> Malaysian oil and gas company, Petroliam Nasional Berhad (</w:t>
      </w:r>
      <w:r w:rsidRPr="00C157A5">
        <w:rPr>
          <w:sz w:val="24"/>
          <w:szCs w:val="24"/>
        </w:rPr>
        <w:t>Petronas</w:t>
      </w:r>
      <w:r>
        <w:rPr>
          <w:sz w:val="24"/>
          <w:szCs w:val="24"/>
        </w:rPr>
        <w:t xml:space="preserve">) in 2008. In collaboration with Petronas, </w:t>
      </w:r>
      <w:r w:rsidRPr="00C157A5">
        <w:rPr>
          <w:sz w:val="24"/>
          <w:szCs w:val="24"/>
        </w:rPr>
        <w:t>QUILL</w:t>
      </w:r>
      <w:r>
        <w:rPr>
          <w:sz w:val="24"/>
          <w:szCs w:val="24"/>
        </w:rPr>
        <w:t xml:space="preserve"> co-developed and</w:t>
      </w:r>
      <w:r w:rsidRPr="00C157A5">
        <w:rPr>
          <w:sz w:val="24"/>
          <w:szCs w:val="24"/>
        </w:rPr>
        <w:t xml:space="preserve"> </w:t>
      </w:r>
      <w:r>
        <w:rPr>
          <w:sz w:val="24"/>
          <w:szCs w:val="24"/>
        </w:rPr>
        <w:t>co-</w:t>
      </w:r>
      <w:r w:rsidRPr="00C157A5">
        <w:rPr>
          <w:sz w:val="24"/>
          <w:szCs w:val="24"/>
        </w:rPr>
        <w:t xml:space="preserve">patented </w:t>
      </w:r>
      <w:r>
        <w:rPr>
          <w:sz w:val="24"/>
          <w:szCs w:val="24"/>
        </w:rPr>
        <w:t xml:space="preserve">a technology for the industrial removal of mercury, a toxic and corrosive contaminant naturally present in hydrocarbon supplies. This technology </w:t>
      </w:r>
      <w:r w:rsidRPr="002B2D28">
        <w:rPr>
          <w:sz w:val="24"/>
          <w:szCs w:val="24"/>
        </w:rPr>
        <w:t xml:space="preserve">has since received a record-breaking number of awards from the Institute of Chemical Engineering as well as the </w:t>
      </w:r>
      <w:r w:rsidRPr="002B2D28">
        <w:rPr>
          <w:rFonts w:eastAsiaTheme="minorEastAsia"/>
          <w:sz w:val="24"/>
          <w:szCs w:val="24"/>
        </w:rPr>
        <w:t xml:space="preserve">Royal Society of Chemistry’s ‘Teamwork in Innovation Award’ and has been described by the British Museum as the most important British innovation of the </w:t>
      </w:r>
      <w:r>
        <w:rPr>
          <w:rFonts w:eastAsiaTheme="minorEastAsia"/>
          <w:sz w:val="24"/>
          <w:szCs w:val="24"/>
        </w:rPr>
        <w:t>twenty-first</w:t>
      </w:r>
      <w:r w:rsidRPr="002B2D28">
        <w:rPr>
          <w:rFonts w:eastAsiaTheme="minorEastAsia"/>
          <w:sz w:val="24"/>
          <w:szCs w:val="24"/>
        </w:rPr>
        <w:t xml:space="preserve"> century</w:t>
      </w:r>
      <w:r>
        <w:rPr>
          <w:rFonts w:eastAsiaTheme="minorEastAsia"/>
          <w:sz w:val="24"/>
          <w:szCs w:val="24"/>
        </w:rPr>
        <w:t xml:space="preserve">. </w:t>
      </w:r>
    </w:p>
    <w:p w14:paraId="381849CA" w14:textId="16D395FD" w:rsidR="00162453" w:rsidRDefault="00162453" w:rsidP="00272012">
      <w:pPr>
        <w:spacing w:after="120" w:line="360" w:lineRule="auto"/>
        <w:rPr>
          <w:sz w:val="24"/>
          <w:szCs w:val="24"/>
          <w:u w:val="single"/>
        </w:rPr>
      </w:pPr>
    </w:p>
    <w:p w14:paraId="4E2DC8F3" w14:textId="4D82FB67" w:rsidR="00162453" w:rsidRDefault="00162453" w:rsidP="00272012">
      <w:pPr>
        <w:spacing w:after="120" w:line="360" w:lineRule="auto"/>
        <w:rPr>
          <w:sz w:val="24"/>
          <w:szCs w:val="24"/>
          <w:u w:val="single"/>
        </w:rPr>
      </w:pPr>
    </w:p>
    <w:p w14:paraId="34F37230" w14:textId="7A70781F" w:rsidR="00162453" w:rsidRDefault="00162453" w:rsidP="00272012">
      <w:pPr>
        <w:spacing w:after="120" w:line="360" w:lineRule="auto"/>
        <w:rPr>
          <w:sz w:val="24"/>
          <w:szCs w:val="24"/>
          <w:u w:val="single"/>
        </w:rPr>
      </w:pPr>
    </w:p>
    <w:p w14:paraId="47BD318D" w14:textId="4022C477" w:rsidR="00162453" w:rsidRDefault="00162453" w:rsidP="00272012">
      <w:pPr>
        <w:spacing w:after="120" w:line="360" w:lineRule="auto"/>
        <w:rPr>
          <w:sz w:val="24"/>
          <w:szCs w:val="24"/>
          <w:u w:val="single"/>
        </w:rPr>
      </w:pPr>
    </w:p>
    <w:p w14:paraId="10D7E5B2" w14:textId="77777777" w:rsidR="00162453" w:rsidRDefault="00162453" w:rsidP="00272012">
      <w:pPr>
        <w:spacing w:after="120" w:line="360" w:lineRule="auto"/>
        <w:rPr>
          <w:sz w:val="24"/>
          <w:szCs w:val="24"/>
          <w:u w:val="single"/>
        </w:rPr>
      </w:pPr>
    </w:p>
    <w:tbl>
      <w:tblPr>
        <w:tblW w:w="7155" w:type="dxa"/>
        <w:tblLook w:val="04A0" w:firstRow="1" w:lastRow="0" w:firstColumn="1" w:lastColumn="0" w:noHBand="0" w:noVBand="1"/>
      </w:tblPr>
      <w:tblGrid>
        <w:gridCol w:w="2569"/>
        <w:gridCol w:w="4586"/>
      </w:tblGrid>
      <w:tr w:rsidR="001E5DD4" w14:paraId="155B8CDA" w14:textId="77777777" w:rsidTr="001E5DD4">
        <w:tc>
          <w:tcPr>
            <w:tcW w:w="2569" w:type="dxa"/>
            <w:tcBorders>
              <w:top w:val="single" w:sz="4" w:space="0" w:color="auto"/>
              <w:left w:val="single" w:sz="4" w:space="0" w:color="auto"/>
              <w:bottom w:val="single" w:sz="4" w:space="0" w:color="auto"/>
              <w:right w:val="single" w:sz="4" w:space="0" w:color="auto"/>
            </w:tcBorders>
          </w:tcPr>
          <w:p w14:paraId="3DB520E4" w14:textId="29521B35" w:rsidR="001E5DD4" w:rsidRPr="002B4060" w:rsidRDefault="001E5DD4" w:rsidP="001E5DD4">
            <w:pPr>
              <w:spacing w:after="0" w:line="240" w:lineRule="auto"/>
              <w:rPr>
                <w:b/>
                <w:sz w:val="24"/>
                <w:szCs w:val="24"/>
              </w:rPr>
            </w:pPr>
            <w:r w:rsidRPr="002B4060">
              <w:rPr>
                <w:b/>
                <w:sz w:val="24"/>
                <w:szCs w:val="24"/>
              </w:rPr>
              <w:t>Attribute</w:t>
            </w:r>
            <w:r>
              <w:rPr>
                <w:b/>
                <w:sz w:val="24"/>
                <w:szCs w:val="24"/>
              </w:rPr>
              <w:t>/activity</w:t>
            </w:r>
          </w:p>
        </w:tc>
        <w:tc>
          <w:tcPr>
            <w:tcW w:w="4586" w:type="dxa"/>
            <w:tcBorders>
              <w:top w:val="single" w:sz="4" w:space="0" w:color="auto"/>
              <w:left w:val="single" w:sz="4" w:space="0" w:color="auto"/>
              <w:bottom w:val="single" w:sz="4" w:space="0" w:color="auto"/>
              <w:right w:val="single" w:sz="4" w:space="0" w:color="auto"/>
            </w:tcBorders>
          </w:tcPr>
          <w:p w14:paraId="3C237C85" w14:textId="77777777" w:rsidR="001E5DD4" w:rsidRPr="00B8594F" w:rsidRDefault="001E5DD4" w:rsidP="001E5DD4">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008F5279" w14:textId="386CD7D4" w:rsidR="001E5DD4" w:rsidRPr="00B8594F" w:rsidRDefault="001E5DD4" w:rsidP="001E5DD4">
            <w:pPr>
              <w:spacing w:after="0" w:line="240" w:lineRule="auto"/>
              <w:jc w:val="center"/>
              <w:rPr>
                <w:b/>
                <w:sz w:val="24"/>
                <w:szCs w:val="24"/>
              </w:rPr>
            </w:pPr>
            <w:r w:rsidRPr="00B8594F">
              <w:rPr>
                <w:b/>
                <w:sz w:val="24"/>
                <w:szCs w:val="24"/>
              </w:rPr>
              <w:t>1               2               3               4               5</w:t>
            </w:r>
          </w:p>
        </w:tc>
      </w:tr>
      <w:tr w:rsidR="001E5DD4" w14:paraId="2E134BD5" w14:textId="77777777" w:rsidTr="001E5DD4">
        <w:tc>
          <w:tcPr>
            <w:tcW w:w="2569" w:type="dxa"/>
            <w:tcBorders>
              <w:top w:val="single" w:sz="4" w:space="0" w:color="auto"/>
              <w:left w:val="single" w:sz="4" w:space="0" w:color="auto"/>
              <w:bottom w:val="single" w:sz="4" w:space="0" w:color="auto"/>
              <w:right w:val="single" w:sz="4" w:space="0" w:color="auto"/>
            </w:tcBorders>
          </w:tcPr>
          <w:p w14:paraId="0A1424A6" w14:textId="77777777" w:rsidR="001E5DD4" w:rsidRDefault="001E5DD4" w:rsidP="004130A7">
            <w:pPr>
              <w:spacing w:after="0" w:line="240" w:lineRule="auto"/>
              <w:rPr>
                <w:sz w:val="24"/>
                <w:szCs w:val="24"/>
              </w:rPr>
            </w:pPr>
            <w:r>
              <w:rPr>
                <w:sz w:val="24"/>
                <w:szCs w:val="24"/>
              </w:rPr>
              <w:t>Expertise</w:t>
            </w:r>
          </w:p>
        </w:tc>
        <w:tc>
          <w:tcPr>
            <w:tcW w:w="4586" w:type="dxa"/>
            <w:tcBorders>
              <w:top w:val="single" w:sz="4" w:space="0" w:color="auto"/>
              <w:left w:val="single" w:sz="4" w:space="0" w:color="auto"/>
              <w:bottom w:val="single" w:sz="4" w:space="0" w:color="auto"/>
              <w:right w:val="single" w:sz="4" w:space="0" w:color="auto"/>
            </w:tcBorders>
          </w:tcPr>
          <w:p w14:paraId="41CE9ABE" w14:textId="77777777" w:rsidR="001E5DD4" w:rsidRDefault="001E5DD4" w:rsidP="004130A7">
            <w:pPr>
              <w:spacing w:after="0" w:line="240" w:lineRule="auto"/>
              <w:rPr>
                <w:sz w:val="24"/>
                <w:szCs w:val="24"/>
              </w:rPr>
            </w:pPr>
            <w:r>
              <w:rPr>
                <w:sz w:val="24"/>
                <w:szCs w:val="24"/>
              </w:rPr>
              <w:t>1 2                              3</w:t>
            </w:r>
          </w:p>
        </w:tc>
      </w:tr>
      <w:tr w:rsidR="001E5DD4" w14:paraId="2952AF84" w14:textId="77777777" w:rsidTr="001E5DD4">
        <w:tc>
          <w:tcPr>
            <w:tcW w:w="2569" w:type="dxa"/>
            <w:tcBorders>
              <w:top w:val="single" w:sz="4" w:space="0" w:color="auto"/>
              <w:left w:val="single" w:sz="4" w:space="0" w:color="auto"/>
              <w:bottom w:val="single" w:sz="4" w:space="0" w:color="auto"/>
              <w:right w:val="single" w:sz="4" w:space="0" w:color="auto"/>
            </w:tcBorders>
          </w:tcPr>
          <w:p w14:paraId="7E443F39" w14:textId="77777777" w:rsidR="001E5DD4" w:rsidRDefault="001E5DD4" w:rsidP="004130A7">
            <w:pPr>
              <w:spacing w:after="0" w:line="240" w:lineRule="auto"/>
              <w:rPr>
                <w:sz w:val="24"/>
                <w:szCs w:val="24"/>
              </w:rPr>
            </w:pPr>
            <w:r>
              <w:rPr>
                <w:sz w:val="24"/>
                <w:szCs w:val="24"/>
              </w:rPr>
              <w:t>Relevance</w:t>
            </w:r>
          </w:p>
        </w:tc>
        <w:tc>
          <w:tcPr>
            <w:tcW w:w="4586" w:type="dxa"/>
            <w:tcBorders>
              <w:top w:val="single" w:sz="4" w:space="0" w:color="auto"/>
              <w:left w:val="single" w:sz="4" w:space="0" w:color="auto"/>
              <w:bottom w:val="single" w:sz="4" w:space="0" w:color="auto"/>
              <w:right w:val="single" w:sz="4" w:space="0" w:color="auto"/>
            </w:tcBorders>
          </w:tcPr>
          <w:p w14:paraId="1B3A5EC7" w14:textId="77777777" w:rsidR="001E5DD4" w:rsidRDefault="001E5DD4" w:rsidP="004130A7">
            <w:pPr>
              <w:spacing w:after="0" w:line="240" w:lineRule="auto"/>
              <w:rPr>
                <w:sz w:val="24"/>
                <w:szCs w:val="24"/>
              </w:rPr>
            </w:pPr>
            <w:r>
              <w:rPr>
                <w:sz w:val="24"/>
                <w:szCs w:val="24"/>
              </w:rPr>
              <w:t xml:space="preserve">                                   2                1               3</w:t>
            </w:r>
          </w:p>
        </w:tc>
      </w:tr>
      <w:tr w:rsidR="001E5DD4" w14:paraId="3E78DDFB" w14:textId="77777777" w:rsidTr="001E5DD4">
        <w:tc>
          <w:tcPr>
            <w:tcW w:w="2569" w:type="dxa"/>
            <w:tcBorders>
              <w:top w:val="single" w:sz="4" w:space="0" w:color="auto"/>
              <w:left w:val="single" w:sz="4" w:space="0" w:color="auto"/>
              <w:bottom w:val="single" w:sz="4" w:space="0" w:color="auto"/>
              <w:right w:val="single" w:sz="4" w:space="0" w:color="auto"/>
            </w:tcBorders>
          </w:tcPr>
          <w:p w14:paraId="5B498A15" w14:textId="77777777" w:rsidR="001E5DD4" w:rsidRDefault="001E5DD4" w:rsidP="004130A7">
            <w:pPr>
              <w:spacing w:after="0" w:line="240" w:lineRule="auto"/>
              <w:rPr>
                <w:sz w:val="24"/>
                <w:szCs w:val="24"/>
              </w:rPr>
            </w:pPr>
            <w:r>
              <w:rPr>
                <w:sz w:val="24"/>
                <w:szCs w:val="24"/>
              </w:rPr>
              <w:t>Disciplinary focus</w:t>
            </w:r>
          </w:p>
        </w:tc>
        <w:tc>
          <w:tcPr>
            <w:tcW w:w="4586" w:type="dxa"/>
            <w:tcBorders>
              <w:top w:val="single" w:sz="4" w:space="0" w:color="auto"/>
              <w:left w:val="single" w:sz="4" w:space="0" w:color="auto"/>
              <w:bottom w:val="single" w:sz="4" w:space="0" w:color="auto"/>
              <w:right w:val="single" w:sz="4" w:space="0" w:color="auto"/>
            </w:tcBorders>
          </w:tcPr>
          <w:p w14:paraId="2F432896" w14:textId="77777777" w:rsidR="001E5DD4" w:rsidRDefault="001E5DD4" w:rsidP="004130A7">
            <w:pPr>
              <w:spacing w:after="0" w:line="240" w:lineRule="auto"/>
              <w:rPr>
                <w:sz w:val="24"/>
                <w:szCs w:val="24"/>
              </w:rPr>
            </w:pPr>
            <w:r>
              <w:rPr>
                <w:sz w:val="24"/>
                <w:szCs w:val="24"/>
              </w:rPr>
              <w:t>1 2              3</w:t>
            </w:r>
          </w:p>
        </w:tc>
      </w:tr>
      <w:tr w:rsidR="001E5DD4" w14:paraId="0098E537" w14:textId="77777777" w:rsidTr="001E5DD4">
        <w:tc>
          <w:tcPr>
            <w:tcW w:w="2569" w:type="dxa"/>
            <w:tcBorders>
              <w:top w:val="single" w:sz="4" w:space="0" w:color="auto"/>
              <w:left w:val="single" w:sz="4" w:space="0" w:color="auto"/>
              <w:bottom w:val="single" w:sz="4" w:space="0" w:color="auto"/>
              <w:right w:val="single" w:sz="4" w:space="0" w:color="auto"/>
            </w:tcBorders>
          </w:tcPr>
          <w:p w14:paraId="23DC6635" w14:textId="77777777" w:rsidR="001E5DD4" w:rsidRDefault="001E5DD4" w:rsidP="004130A7">
            <w:pPr>
              <w:spacing w:after="0" w:line="240" w:lineRule="auto"/>
              <w:rPr>
                <w:sz w:val="24"/>
                <w:szCs w:val="24"/>
              </w:rPr>
            </w:pPr>
            <w:r>
              <w:rPr>
                <w:sz w:val="24"/>
                <w:szCs w:val="24"/>
              </w:rPr>
              <w:t>Uncertainty</w:t>
            </w:r>
          </w:p>
        </w:tc>
        <w:tc>
          <w:tcPr>
            <w:tcW w:w="4586" w:type="dxa"/>
            <w:tcBorders>
              <w:top w:val="single" w:sz="4" w:space="0" w:color="auto"/>
              <w:left w:val="single" w:sz="4" w:space="0" w:color="auto"/>
              <w:bottom w:val="single" w:sz="4" w:space="0" w:color="auto"/>
              <w:right w:val="single" w:sz="4" w:space="0" w:color="auto"/>
            </w:tcBorders>
          </w:tcPr>
          <w:p w14:paraId="5949D5B8" w14:textId="77777777" w:rsidR="001E5DD4" w:rsidRDefault="001E5DD4" w:rsidP="004130A7">
            <w:pPr>
              <w:spacing w:after="0" w:line="240" w:lineRule="auto"/>
              <w:rPr>
                <w:sz w:val="24"/>
                <w:szCs w:val="24"/>
              </w:rPr>
            </w:pPr>
            <w:r>
              <w:rPr>
                <w:sz w:val="24"/>
                <w:szCs w:val="24"/>
              </w:rPr>
              <w:t xml:space="preserve">                                   2                1               3</w:t>
            </w:r>
          </w:p>
        </w:tc>
      </w:tr>
      <w:tr w:rsidR="001E5DD4" w14:paraId="3036DB9D" w14:textId="77777777" w:rsidTr="001E5DD4">
        <w:tc>
          <w:tcPr>
            <w:tcW w:w="2569" w:type="dxa"/>
            <w:tcBorders>
              <w:top w:val="single" w:sz="4" w:space="0" w:color="auto"/>
              <w:left w:val="single" w:sz="4" w:space="0" w:color="auto"/>
              <w:bottom w:val="single" w:sz="4" w:space="0" w:color="auto"/>
              <w:right w:val="single" w:sz="4" w:space="0" w:color="auto"/>
            </w:tcBorders>
          </w:tcPr>
          <w:p w14:paraId="40971FF2" w14:textId="77777777" w:rsidR="001E5DD4" w:rsidRDefault="001E5DD4" w:rsidP="004130A7">
            <w:pPr>
              <w:spacing w:after="0" w:line="240" w:lineRule="auto"/>
              <w:rPr>
                <w:sz w:val="24"/>
                <w:szCs w:val="24"/>
              </w:rPr>
            </w:pPr>
            <w:r>
              <w:rPr>
                <w:sz w:val="24"/>
                <w:szCs w:val="24"/>
              </w:rPr>
              <w:t>Goals</w:t>
            </w:r>
          </w:p>
        </w:tc>
        <w:tc>
          <w:tcPr>
            <w:tcW w:w="4586" w:type="dxa"/>
            <w:tcBorders>
              <w:top w:val="single" w:sz="4" w:space="0" w:color="auto"/>
              <w:left w:val="single" w:sz="4" w:space="0" w:color="auto"/>
              <w:bottom w:val="single" w:sz="4" w:space="0" w:color="auto"/>
              <w:right w:val="single" w:sz="4" w:space="0" w:color="auto"/>
            </w:tcBorders>
          </w:tcPr>
          <w:p w14:paraId="00B16330" w14:textId="77777777" w:rsidR="001E5DD4" w:rsidRDefault="001E5DD4" w:rsidP="004130A7">
            <w:pPr>
              <w:spacing w:after="0" w:line="240" w:lineRule="auto"/>
              <w:rPr>
                <w:sz w:val="24"/>
                <w:szCs w:val="24"/>
              </w:rPr>
            </w:pPr>
            <w:r>
              <w:rPr>
                <w:sz w:val="24"/>
                <w:szCs w:val="24"/>
              </w:rPr>
              <w:t xml:space="preserve">                                   1                2               3 </w:t>
            </w:r>
          </w:p>
        </w:tc>
      </w:tr>
      <w:tr w:rsidR="001E5DD4" w14:paraId="768F8F69" w14:textId="77777777" w:rsidTr="001E5DD4">
        <w:tc>
          <w:tcPr>
            <w:tcW w:w="2569" w:type="dxa"/>
            <w:tcBorders>
              <w:top w:val="single" w:sz="4" w:space="0" w:color="auto"/>
              <w:left w:val="single" w:sz="4" w:space="0" w:color="auto"/>
              <w:bottom w:val="single" w:sz="4" w:space="0" w:color="auto"/>
              <w:right w:val="single" w:sz="4" w:space="0" w:color="auto"/>
            </w:tcBorders>
          </w:tcPr>
          <w:p w14:paraId="1DBF5D8B" w14:textId="77777777" w:rsidR="001E5DD4" w:rsidRDefault="001E5DD4" w:rsidP="004130A7">
            <w:pPr>
              <w:spacing w:after="0" w:line="240" w:lineRule="auto"/>
              <w:rPr>
                <w:sz w:val="24"/>
                <w:szCs w:val="24"/>
              </w:rPr>
            </w:pPr>
            <w:r>
              <w:rPr>
                <w:sz w:val="24"/>
                <w:szCs w:val="24"/>
              </w:rPr>
              <w:t>Learning</w:t>
            </w:r>
          </w:p>
        </w:tc>
        <w:tc>
          <w:tcPr>
            <w:tcW w:w="4586" w:type="dxa"/>
            <w:tcBorders>
              <w:top w:val="single" w:sz="4" w:space="0" w:color="auto"/>
              <w:left w:val="single" w:sz="4" w:space="0" w:color="auto"/>
              <w:bottom w:val="single" w:sz="4" w:space="0" w:color="auto"/>
              <w:right w:val="single" w:sz="4" w:space="0" w:color="auto"/>
            </w:tcBorders>
          </w:tcPr>
          <w:p w14:paraId="5174528B" w14:textId="77777777" w:rsidR="001E5DD4" w:rsidRDefault="001E5DD4" w:rsidP="004130A7">
            <w:pPr>
              <w:spacing w:after="0" w:line="240" w:lineRule="auto"/>
              <w:rPr>
                <w:sz w:val="24"/>
                <w:szCs w:val="24"/>
              </w:rPr>
            </w:pPr>
            <w:r>
              <w:rPr>
                <w:sz w:val="24"/>
                <w:szCs w:val="24"/>
              </w:rPr>
              <w:t xml:space="preserve">                1 2 3</w:t>
            </w:r>
          </w:p>
        </w:tc>
      </w:tr>
      <w:tr w:rsidR="001E5DD4" w14:paraId="40B2F849" w14:textId="77777777" w:rsidTr="001E5DD4">
        <w:tc>
          <w:tcPr>
            <w:tcW w:w="2569" w:type="dxa"/>
            <w:tcBorders>
              <w:top w:val="single" w:sz="4" w:space="0" w:color="auto"/>
              <w:left w:val="single" w:sz="4" w:space="0" w:color="auto"/>
              <w:bottom w:val="single" w:sz="4" w:space="0" w:color="auto"/>
              <w:right w:val="single" w:sz="4" w:space="0" w:color="auto"/>
            </w:tcBorders>
          </w:tcPr>
          <w:p w14:paraId="7B32ECDE" w14:textId="77777777" w:rsidR="001E5DD4" w:rsidRDefault="001E5DD4" w:rsidP="004130A7">
            <w:pPr>
              <w:spacing w:after="0" w:line="240" w:lineRule="auto"/>
              <w:rPr>
                <w:sz w:val="24"/>
                <w:szCs w:val="24"/>
              </w:rPr>
            </w:pPr>
            <w:r>
              <w:rPr>
                <w:sz w:val="24"/>
                <w:szCs w:val="24"/>
              </w:rPr>
              <w:t>Knowledge exchange</w:t>
            </w:r>
          </w:p>
        </w:tc>
        <w:tc>
          <w:tcPr>
            <w:tcW w:w="4586" w:type="dxa"/>
            <w:tcBorders>
              <w:top w:val="single" w:sz="4" w:space="0" w:color="auto"/>
              <w:left w:val="single" w:sz="4" w:space="0" w:color="auto"/>
              <w:bottom w:val="single" w:sz="4" w:space="0" w:color="auto"/>
              <w:right w:val="single" w:sz="4" w:space="0" w:color="auto"/>
            </w:tcBorders>
          </w:tcPr>
          <w:p w14:paraId="6BB6038C" w14:textId="77777777" w:rsidR="001E5DD4" w:rsidRDefault="001E5DD4" w:rsidP="004130A7">
            <w:pPr>
              <w:tabs>
                <w:tab w:val="left" w:pos="1227"/>
                <w:tab w:val="center" w:pos="2185"/>
                <w:tab w:val="left" w:pos="2595"/>
              </w:tabs>
              <w:spacing w:after="0" w:line="240" w:lineRule="auto"/>
              <w:rPr>
                <w:sz w:val="24"/>
                <w:szCs w:val="24"/>
              </w:rPr>
            </w:pPr>
            <w:r>
              <w:rPr>
                <w:sz w:val="24"/>
                <w:szCs w:val="24"/>
              </w:rPr>
              <w:t xml:space="preserve">                                   1                2               3 </w:t>
            </w:r>
          </w:p>
        </w:tc>
      </w:tr>
      <w:tr w:rsidR="001E5DD4" w14:paraId="63F5671A" w14:textId="77777777" w:rsidTr="001E5DD4">
        <w:tc>
          <w:tcPr>
            <w:tcW w:w="2569" w:type="dxa"/>
            <w:tcBorders>
              <w:top w:val="single" w:sz="4" w:space="0" w:color="auto"/>
              <w:left w:val="single" w:sz="4" w:space="0" w:color="auto"/>
              <w:bottom w:val="single" w:sz="4" w:space="0" w:color="auto"/>
              <w:right w:val="single" w:sz="4" w:space="0" w:color="auto"/>
            </w:tcBorders>
          </w:tcPr>
          <w:p w14:paraId="721820EB" w14:textId="77777777" w:rsidR="001E5DD4" w:rsidRDefault="001E5DD4" w:rsidP="004130A7">
            <w:pPr>
              <w:spacing w:after="0" w:line="240" w:lineRule="auto"/>
              <w:rPr>
                <w:sz w:val="24"/>
                <w:szCs w:val="24"/>
              </w:rPr>
            </w:pPr>
            <w:r>
              <w:rPr>
                <w:sz w:val="24"/>
                <w:szCs w:val="24"/>
              </w:rPr>
              <w:t>Network</w:t>
            </w:r>
          </w:p>
        </w:tc>
        <w:tc>
          <w:tcPr>
            <w:tcW w:w="4586" w:type="dxa"/>
            <w:tcBorders>
              <w:top w:val="single" w:sz="4" w:space="0" w:color="auto"/>
              <w:left w:val="single" w:sz="4" w:space="0" w:color="auto"/>
              <w:bottom w:val="single" w:sz="4" w:space="0" w:color="auto"/>
              <w:right w:val="single" w:sz="4" w:space="0" w:color="auto"/>
            </w:tcBorders>
          </w:tcPr>
          <w:p w14:paraId="22B3BA0E" w14:textId="77777777" w:rsidR="001E5DD4" w:rsidRDefault="001E5DD4" w:rsidP="004130A7">
            <w:pPr>
              <w:spacing w:after="0" w:line="240" w:lineRule="auto"/>
              <w:rPr>
                <w:sz w:val="24"/>
                <w:szCs w:val="24"/>
              </w:rPr>
            </w:pPr>
            <w:r>
              <w:rPr>
                <w:sz w:val="24"/>
                <w:szCs w:val="24"/>
              </w:rPr>
              <w:t xml:space="preserve">                                1 2 3</w:t>
            </w:r>
          </w:p>
        </w:tc>
      </w:tr>
      <w:tr w:rsidR="001E5DD4" w14:paraId="02525A7B" w14:textId="77777777" w:rsidTr="001E5DD4">
        <w:tc>
          <w:tcPr>
            <w:tcW w:w="2569" w:type="dxa"/>
            <w:tcBorders>
              <w:top w:val="single" w:sz="4" w:space="0" w:color="auto"/>
              <w:left w:val="single" w:sz="4" w:space="0" w:color="auto"/>
              <w:bottom w:val="single" w:sz="4" w:space="0" w:color="auto"/>
              <w:right w:val="single" w:sz="4" w:space="0" w:color="auto"/>
            </w:tcBorders>
          </w:tcPr>
          <w:p w14:paraId="71174378" w14:textId="77777777" w:rsidR="001E5DD4" w:rsidRDefault="001E5DD4" w:rsidP="004130A7">
            <w:pPr>
              <w:spacing w:after="0" w:line="240" w:lineRule="auto"/>
              <w:rPr>
                <w:sz w:val="24"/>
                <w:szCs w:val="24"/>
              </w:rPr>
            </w:pPr>
            <w:r>
              <w:rPr>
                <w:sz w:val="24"/>
                <w:szCs w:val="24"/>
              </w:rPr>
              <w:t>Social capital</w:t>
            </w:r>
          </w:p>
        </w:tc>
        <w:tc>
          <w:tcPr>
            <w:tcW w:w="4586" w:type="dxa"/>
            <w:tcBorders>
              <w:top w:val="single" w:sz="4" w:space="0" w:color="auto"/>
              <w:left w:val="single" w:sz="4" w:space="0" w:color="auto"/>
              <w:bottom w:val="single" w:sz="4" w:space="0" w:color="auto"/>
              <w:right w:val="single" w:sz="4" w:space="0" w:color="auto"/>
            </w:tcBorders>
          </w:tcPr>
          <w:p w14:paraId="24844B88" w14:textId="77777777" w:rsidR="001E5DD4" w:rsidRDefault="001E5DD4" w:rsidP="004130A7">
            <w:pPr>
              <w:spacing w:after="0" w:line="240" w:lineRule="auto"/>
              <w:rPr>
                <w:sz w:val="24"/>
                <w:szCs w:val="24"/>
              </w:rPr>
            </w:pPr>
            <w:r>
              <w:rPr>
                <w:sz w:val="24"/>
                <w:szCs w:val="24"/>
              </w:rPr>
              <w:t xml:space="preserve">               1 2 3</w:t>
            </w:r>
          </w:p>
        </w:tc>
      </w:tr>
      <w:tr w:rsidR="001E5DD4" w14:paraId="0D4738FA" w14:textId="77777777" w:rsidTr="001E5DD4">
        <w:tc>
          <w:tcPr>
            <w:tcW w:w="2569" w:type="dxa"/>
            <w:tcBorders>
              <w:top w:val="single" w:sz="4" w:space="0" w:color="auto"/>
              <w:left w:val="single" w:sz="4" w:space="0" w:color="auto"/>
              <w:bottom w:val="single" w:sz="4" w:space="0" w:color="auto"/>
              <w:right w:val="single" w:sz="4" w:space="0" w:color="auto"/>
            </w:tcBorders>
          </w:tcPr>
          <w:p w14:paraId="5838A9B3" w14:textId="77777777" w:rsidR="001E5DD4" w:rsidRDefault="001E5DD4" w:rsidP="004130A7">
            <w:pPr>
              <w:spacing w:after="0" w:line="240" w:lineRule="auto"/>
              <w:rPr>
                <w:sz w:val="24"/>
                <w:szCs w:val="24"/>
              </w:rPr>
            </w:pPr>
            <w:r>
              <w:rPr>
                <w:sz w:val="24"/>
                <w:szCs w:val="24"/>
              </w:rPr>
              <w:t>Accessibility</w:t>
            </w:r>
          </w:p>
        </w:tc>
        <w:tc>
          <w:tcPr>
            <w:tcW w:w="4586" w:type="dxa"/>
            <w:tcBorders>
              <w:top w:val="single" w:sz="4" w:space="0" w:color="auto"/>
              <w:left w:val="single" w:sz="4" w:space="0" w:color="auto"/>
              <w:bottom w:val="single" w:sz="4" w:space="0" w:color="auto"/>
              <w:right w:val="single" w:sz="4" w:space="0" w:color="auto"/>
            </w:tcBorders>
          </w:tcPr>
          <w:p w14:paraId="10D317DD" w14:textId="77777777" w:rsidR="001E5DD4" w:rsidRDefault="001E5DD4" w:rsidP="004130A7">
            <w:pPr>
              <w:spacing w:after="0" w:line="240" w:lineRule="auto"/>
              <w:rPr>
                <w:sz w:val="24"/>
                <w:szCs w:val="24"/>
              </w:rPr>
            </w:pPr>
            <w:r>
              <w:rPr>
                <w:sz w:val="24"/>
                <w:szCs w:val="24"/>
              </w:rPr>
              <w:t xml:space="preserve">                                                  1 2 3</w:t>
            </w:r>
          </w:p>
        </w:tc>
      </w:tr>
      <w:tr w:rsidR="001E5DD4" w14:paraId="14BB7E6F" w14:textId="77777777" w:rsidTr="001E5DD4">
        <w:tc>
          <w:tcPr>
            <w:tcW w:w="2569" w:type="dxa"/>
            <w:tcBorders>
              <w:top w:val="single" w:sz="4" w:space="0" w:color="auto"/>
              <w:left w:val="single" w:sz="4" w:space="0" w:color="auto"/>
              <w:bottom w:val="single" w:sz="4" w:space="0" w:color="auto"/>
              <w:right w:val="single" w:sz="4" w:space="0" w:color="auto"/>
            </w:tcBorders>
          </w:tcPr>
          <w:p w14:paraId="3A151528" w14:textId="77777777" w:rsidR="001E5DD4" w:rsidRDefault="001E5DD4" w:rsidP="004130A7">
            <w:pPr>
              <w:spacing w:after="0" w:line="240" w:lineRule="auto"/>
              <w:rPr>
                <w:sz w:val="24"/>
                <w:szCs w:val="24"/>
              </w:rPr>
            </w:pPr>
            <w:r>
              <w:rPr>
                <w:sz w:val="24"/>
                <w:szCs w:val="24"/>
              </w:rPr>
              <w:t>Outputs and outcomes</w:t>
            </w:r>
          </w:p>
        </w:tc>
        <w:tc>
          <w:tcPr>
            <w:tcW w:w="4586" w:type="dxa"/>
            <w:tcBorders>
              <w:top w:val="single" w:sz="4" w:space="0" w:color="auto"/>
              <w:left w:val="single" w:sz="4" w:space="0" w:color="auto"/>
              <w:bottom w:val="single" w:sz="4" w:space="0" w:color="auto"/>
              <w:right w:val="single" w:sz="4" w:space="0" w:color="auto"/>
            </w:tcBorders>
          </w:tcPr>
          <w:p w14:paraId="55D98476" w14:textId="77777777" w:rsidR="001E5DD4" w:rsidRDefault="001E5DD4" w:rsidP="004130A7">
            <w:pPr>
              <w:spacing w:after="0" w:line="240" w:lineRule="auto"/>
              <w:rPr>
                <w:sz w:val="24"/>
                <w:szCs w:val="24"/>
              </w:rPr>
            </w:pPr>
            <w:r>
              <w:rPr>
                <w:sz w:val="24"/>
                <w:szCs w:val="24"/>
              </w:rPr>
              <w:t xml:space="preserve">                 1 2                               3                   </w:t>
            </w:r>
          </w:p>
        </w:tc>
      </w:tr>
      <w:tr w:rsidR="001E5DD4" w14:paraId="7E254AF3" w14:textId="77777777" w:rsidTr="001E5DD4">
        <w:tc>
          <w:tcPr>
            <w:tcW w:w="2569" w:type="dxa"/>
            <w:tcBorders>
              <w:top w:val="single" w:sz="4" w:space="0" w:color="auto"/>
              <w:left w:val="single" w:sz="4" w:space="0" w:color="auto"/>
              <w:bottom w:val="single" w:sz="4" w:space="0" w:color="auto"/>
              <w:right w:val="single" w:sz="4" w:space="0" w:color="auto"/>
            </w:tcBorders>
          </w:tcPr>
          <w:p w14:paraId="04799B7A" w14:textId="77777777" w:rsidR="001E5DD4" w:rsidRDefault="001E5DD4" w:rsidP="004130A7">
            <w:pPr>
              <w:spacing w:after="0" w:line="240" w:lineRule="auto"/>
              <w:rPr>
                <w:sz w:val="24"/>
                <w:szCs w:val="24"/>
              </w:rPr>
            </w:pPr>
            <w:r>
              <w:rPr>
                <w:sz w:val="24"/>
                <w:szCs w:val="24"/>
              </w:rPr>
              <w:t>Evaluation</w:t>
            </w:r>
          </w:p>
        </w:tc>
        <w:tc>
          <w:tcPr>
            <w:tcW w:w="4586" w:type="dxa"/>
            <w:tcBorders>
              <w:top w:val="single" w:sz="4" w:space="0" w:color="auto"/>
              <w:left w:val="single" w:sz="4" w:space="0" w:color="auto"/>
              <w:bottom w:val="single" w:sz="4" w:space="0" w:color="auto"/>
              <w:right w:val="single" w:sz="4" w:space="0" w:color="auto"/>
            </w:tcBorders>
          </w:tcPr>
          <w:p w14:paraId="484E47CC" w14:textId="77777777" w:rsidR="001E5DD4" w:rsidRDefault="001E5DD4" w:rsidP="004130A7">
            <w:pPr>
              <w:spacing w:after="0" w:line="240" w:lineRule="auto"/>
              <w:rPr>
                <w:sz w:val="24"/>
                <w:szCs w:val="24"/>
              </w:rPr>
            </w:pPr>
            <w:r>
              <w:rPr>
                <w:sz w:val="24"/>
                <w:szCs w:val="24"/>
              </w:rPr>
              <w:t xml:space="preserve">                   1               2               3</w:t>
            </w:r>
          </w:p>
        </w:tc>
      </w:tr>
      <w:tr w:rsidR="001E5DD4" w14:paraId="0DBBD95F" w14:textId="77777777" w:rsidTr="001E5DD4">
        <w:tc>
          <w:tcPr>
            <w:tcW w:w="2569" w:type="dxa"/>
            <w:tcBorders>
              <w:top w:val="single" w:sz="4" w:space="0" w:color="auto"/>
              <w:left w:val="single" w:sz="4" w:space="0" w:color="auto"/>
              <w:bottom w:val="single" w:sz="4" w:space="0" w:color="auto"/>
              <w:right w:val="single" w:sz="4" w:space="0" w:color="auto"/>
            </w:tcBorders>
          </w:tcPr>
          <w:p w14:paraId="1C5B898D" w14:textId="77777777" w:rsidR="001E5DD4" w:rsidRDefault="001E5DD4" w:rsidP="004130A7">
            <w:pPr>
              <w:spacing w:after="0" w:line="240" w:lineRule="auto"/>
              <w:rPr>
                <w:sz w:val="24"/>
                <w:szCs w:val="24"/>
              </w:rPr>
            </w:pPr>
            <w:r>
              <w:rPr>
                <w:sz w:val="24"/>
                <w:szCs w:val="24"/>
              </w:rPr>
              <w:t>Flexibility</w:t>
            </w:r>
          </w:p>
        </w:tc>
        <w:tc>
          <w:tcPr>
            <w:tcW w:w="4586" w:type="dxa"/>
            <w:tcBorders>
              <w:top w:val="single" w:sz="4" w:space="0" w:color="auto"/>
              <w:left w:val="single" w:sz="4" w:space="0" w:color="auto"/>
              <w:bottom w:val="single" w:sz="4" w:space="0" w:color="auto"/>
              <w:right w:val="single" w:sz="4" w:space="0" w:color="auto"/>
            </w:tcBorders>
          </w:tcPr>
          <w:p w14:paraId="7EB8AC6D" w14:textId="77777777" w:rsidR="001E5DD4" w:rsidRDefault="001E5DD4" w:rsidP="004130A7">
            <w:pPr>
              <w:spacing w:after="0" w:line="240" w:lineRule="auto"/>
              <w:rPr>
                <w:sz w:val="24"/>
                <w:szCs w:val="24"/>
              </w:rPr>
            </w:pPr>
            <w:r>
              <w:rPr>
                <w:sz w:val="24"/>
                <w:szCs w:val="24"/>
              </w:rPr>
              <w:t xml:space="preserve">                1 2 3</w:t>
            </w:r>
          </w:p>
        </w:tc>
      </w:tr>
      <w:tr w:rsidR="001E5DD4" w14:paraId="5DAECA12" w14:textId="77777777" w:rsidTr="001E5DD4">
        <w:tc>
          <w:tcPr>
            <w:tcW w:w="2569" w:type="dxa"/>
            <w:tcBorders>
              <w:top w:val="single" w:sz="4" w:space="0" w:color="auto"/>
              <w:left w:val="single" w:sz="4" w:space="0" w:color="auto"/>
              <w:bottom w:val="single" w:sz="4" w:space="0" w:color="auto"/>
              <w:right w:val="single" w:sz="4" w:space="0" w:color="auto"/>
            </w:tcBorders>
          </w:tcPr>
          <w:p w14:paraId="52EB66C9" w14:textId="77777777" w:rsidR="001E5DD4" w:rsidRDefault="001E5DD4" w:rsidP="004130A7">
            <w:pPr>
              <w:spacing w:after="0" w:line="240" w:lineRule="auto"/>
              <w:rPr>
                <w:sz w:val="24"/>
                <w:szCs w:val="24"/>
              </w:rPr>
            </w:pPr>
            <w:r>
              <w:rPr>
                <w:sz w:val="24"/>
                <w:szCs w:val="24"/>
              </w:rPr>
              <w:t>Human capital</w:t>
            </w:r>
          </w:p>
        </w:tc>
        <w:tc>
          <w:tcPr>
            <w:tcW w:w="4586" w:type="dxa"/>
            <w:tcBorders>
              <w:top w:val="single" w:sz="4" w:space="0" w:color="auto"/>
              <w:left w:val="single" w:sz="4" w:space="0" w:color="auto"/>
              <w:bottom w:val="single" w:sz="4" w:space="0" w:color="auto"/>
              <w:right w:val="single" w:sz="4" w:space="0" w:color="auto"/>
            </w:tcBorders>
          </w:tcPr>
          <w:p w14:paraId="2BD3213C" w14:textId="77777777" w:rsidR="001E5DD4" w:rsidRDefault="001E5DD4" w:rsidP="004130A7">
            <w:pPr>
              <w:spacing w:after="0" w:line="240" w:lineRule="auto"/>
              <w:rPr>
                <w:sz w:val="24"/>
                <w:szCs w:val="24"/>
              </w:rPr>
            </w:pPr>
            <w:r>
              <w:rPr>
                <w:sz w:val="24"/>
                <w:szCs w:val="24"/>
              </w:rPr>
              <w:t>1 2              3</w:t>
            </w:r>
          </w:p>
        </w:tc>
      </w:tr>
      <w:tr w:rsidR="001E5DD4" w14:paraId="7AE6DDBE" w14:textId="77777777" w:rsidTr="001E5DD4">
        <w:tc>
          <w:tcPr>
            <w:tcW w:w="2569" w:type="dxa"/>
            <w:tcBorders>
              <w:top w:val="single" w:sz="4" w:space="0" w:color="auto"/>
              <w:left w:val="single" w:sz="4" w:space="0" w:color="auto"/>
              <w:bottom w:val="single" w:sz="4" w:space="0" w:color="auto"/>
              <w:right w:val="single" w:sz="4" w:space="0" w:color="auto"/>
            </w:tcBorders>
          </w:tcPr>
          <w:p w14:paraId="0EEA8546" w14:textId="77777777" w:rsidR="001E5DD4" w:rsidRDefault="001E5DD4" w:rsidP="004130A7">
            <w:pPr>
              <w:spacing w:after="0" w:line="240" w:lineRule="auto"/>
              <w:rPr>
                <w:sz w:val="24"/>
                <w:szCs w:val="24"/>
              </w:rPr>
            </w:pPr>
            <w:r>
              <w:rPr>
                <w:sz w:val="24"/>
                <w:szCs w:val="24"/>
              </w:rPr>
              <w:t>Boundary management</w:t>
            </w:r>
          </w:p>
        </w:tc>
        <w:tc>
          <w:tcPr>
            <w:tcW w:w="4586" w:type="dxa"/>
            <w:tcBorders>
              <w:top w:val="single" w:sz="4" w:space="0" w:color="auto"/>
              <w:left w:val="single" w:sz="4" w:space="0" w:color="auto"/>
              <w:bottom w:val="single" w:sz="4" w:space="0" w:color="auto"/>
              <w:right w:val="single" w:sz="4" w:space="0" w:color="auto"/>
            </w:tcBorders>
          </w:tcPr>
          <w:p w14:paraId="56078E31" w14:textId="77777777" w:rsidR="001E5DD4" w:rsidRDefault="001E5DD4" w:rsidP="004130A7">
            <w:pPr>
              <w:keepNext/>
              <w:spacing w:after="0" w:line="240" w:lineRule="auto"/>
              <w:rPr>
                <w:sz w:val="24"/>
                <w:szCs w:val="24"/>
              </w:rPr>
            </w:pPr>
            <w:r>
              <w:rPr>
                <w:sz w:val="24"/>
                <w:szCs w:val="24"/>
              </w:rPr>
              <w:t xml:space="preserve">                 1 2              3</w:t>
            </w:r>
          </w:p>
        </w:tc>
      </w:tr>
    </w:tbl>
    <w:p w14:paraId="092EDF56" w14:textId="19AD6B47" w:rsidR="00272012" w:rsidRDefault="00272012" w:rsidP="00272012">
      <w:pPr>
        <w:pStyle w:val="Caption"/>
        <w:spacing w:after="120" w:line="360" w:lineRule="auto"/>
      </w:pPr>
      <w:bookmarkStart w:id="299" w:name="_Toc531023158"/>
      <w:bookmarkStart w:id="300" w:name="_Toc536438919"/>
      <w:bookmarkStart w:id="301" w:name="_Toc31702094"/>
      <w:r w:rsidRPr="00FA109E">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25</w:t>
      </w:r>
      <w:r w:rsidR="00233012">
        <w:rPr>
          <w:noProof/>
        </w:rPr>
        <w:fldChar w:fldCharType="end"/>
      </w:r>
      <w:r w:rsidRPr="00FA109E">
        <w:t xml:space="preserve">. Plotted typology. </w:t>
      </w:r>
      <w:r>
        <w:t>BoR8.2</w:t>
      </w:r>
      <w:bookmarkEnd w:id="299"/>
      <w:bookmarkEnd w:id="300"/>
      <w:bookmarkEnd w:id="301"/>
    </w:p>
    <w:p w14:paraId="663AA16F" w14:textId="2B0BB151" w:rsidR="00272012" w:rsidRDefault="009528FE" w:rsidP="00272012">
      <w:pPr>
        <w:pStyle w:val="Heading4"/>
      </w:pPr>
      <w:r>
        <w:t>Body of Research 8.3: ‘Practical Raman Chemical Analysis for Forensic Applications’</w:t>
      </w:r>
    </w:p>
    <w:p w14:paraId="72500C31" w14:textId="475C4F9B" w:rsidR="00272012" w:rsidRPr="00FC33ED" w:rsidRDefault="00272012" w:rsidP="00272012">
      <w:pPr>
        <w:spacing w:after="120" w:line="360" w:lineRule="auto"/>
        <w:rPr>
          <w:sz w:val="24"/>
          <w:szCs w:val="24"/>
        </w:rPr>
      </w:pPr>
      <w:r w:rsidRPr="00FC33ED">
        <w:rPr>
          <w:sz w:val="24"/>
          <w:szCs w:val="24"/>
        </w:rPr>
        <w:t>Title</w:t>
      </w:r>
      <w:r w:rsidR="009528FE">
        <w:rPr>
          <w:sz w:val="24"/>
          <w:szCs w:val="24"/>
        </w:rPr>
        <w:t xml:space="preserve"> of relevant REF Impact Case Study</w:t>
      </w:r>
      <w:r w:rsidRPr="00FC33ED">
        <w:rPr>
          <w:sz w:val="24"/>
          <w:szCs w:val="24"/>
        </w:rPr>
        <w:t xml:space="preserve">: </w:t>
      </w:r>
      <w:r>
        <w:rPr>
          <w:sz w:val="24"/>
          <w:szCs w:val="24"/>
        </w:rPr>
        <w:t>‘Practical Raman Chemical Analysis for Forensic Applications’</w:t>
      </w:r>
    </w:p>
    <w:p w14:paraId="03F0B116" w14:textId="3B66D815" w:rsidR="00272012" w:rsidRDefault="00272012" w:rsidP="00272012">
      <w:pPr>
        <w:spacing w:after="120" w:line="360" w:lineRule="auto"/>
        <w:rPr>
          <w:sz w:val="24"/>
          <w:szCs w:val="24"/>
        </w:rPr>
      </w:pPr>
      <w:r w:rsidRPr="00FC33ED">
        <w:rPr>
          <w:sz w:val="24"/>
          <w:szCs w:val="24"/>
          <w:u w:val="single"/>
        </w:rPr>
        <w:t>Phase 1.</w:t>
      </w:r>
      <w:r>
        <w:rPr>
          <w:sz w:val="24"/>
          <w:szCs w:val="24"/>
          <w:u w:val="single"/>
        </w:rPr>
        <w:t xml:space="preserve"> Demonstrating the application of ‘spectroscopy’ to the Forensic Science Agency</w:t>
      </w:r>
      <w:r>
        <w:rPr>
          <w:sz w:val="24"/>
          <w:szCs w:val="24"/>
          <w:u w:val="single"/>
        </w:rPr>
        <w:br/>
      </w:r>
      <w:r>
        <w:rPr>
          <w:sz w:val="24"/>
          <w:szCs w:val="24"/>
        </w:rPr>
        <w:t xml:space="preserve">Spectroscopy refers to the application of controlled radiation, as in X-rays for example. In the late 1990s, researchers at the School’s Innovative Molecular Materials Research Centre (IMMRC) recognised the potential of spectroscopy as a method for the analysis of forensic materials, thanks to its ability to provide detailed material information whilst also being non-destructive. In collaboration with the Forensic Science Agency in Northern Ireland (FSNI), including via the sponsorship of PhD students, IMMRC demonstrated the feasibility of such analysis, in the first instance applied to the analysis of illicit drugs (primarily ecstasy). </w:t>
      </w:r>
    </w:p>
    <w:p w14:paraId="43C64114" w14:textId="77777777" w:rsidR="00272012" w:rsidRDefault="00272012" w:rsidP="00272012">
      <w:pPr>
        <w:spacing w:after="120" w:line="360" w:lineRule="auto"/>
        <w:rPr>
          <w:sz w:val="24"/>
          <w:szCs w:val="24"/>
        </w:rPr>
      </w:pPr>
      <w:r>
        <w:rPr>
          <w:sz w:val="24"/>
          <w:szCs w:val="24"/>
        </w:rPr>
        <w:t xml:space="preserve">The technique was later applied to other materials such as paint, often crucial in forensic analysis of serious crime cases, but normally a difficult and costly task.  </w:t>
      </w:r>
    </w:p>
    <w:p w14:paraId="27BB7CED" w14:textId="737C713F" w:rsidR="00272012" w:rsidRDefault="00272012" w:rsidP="00272012">
      <w:pPr>
        <w:spacing w:after="120" w:line="360" w:lineRule="auto"/>
        <w:rPr>
          <w:sz w:val="24"/>
          <w:szCs w:val="24"/>
        </w:rPr>
      </w:pPr>
      <w:r>
        <w:rPr>
          <w:rFonts w:cs="Arial"/>
          <w:sz w:val="24"/>
          <w:szCs w:val="24"/>
          <w:u w:val="single"/>
        </w:rPr>
        <w:t>Phase 2.</w:t>
      </w:r>
      <w:r w:rsidRPr="00805B6F">
        <w:rPr>
          <w:sz w:val="24"/>
          <w:szCs w:val="24"/>
          <w:u w:val="single"/>
        </w:rPr>
        <w:t xml:space="preserve"> </w:t>
      </w:r>
      <w:r>
        <w:rPr>
          <w:sz w:val="24"/>
          <w:szCs w:val="24"/>
          <w:u w:val="single"/>
        </w:rPr>
        <w:t>Developing the practicability of routine forensic spectroscopy</w:t>
      </w:r>
      <w:r>
        <w:rPr>
          <w:rFonts w:cs="Arial"/>
          <w:sz w:val="24"/>
          <w:szCs w:val="24"/>
          <w:u w:val="single"/>
        </w:rPr>
        <w:br/>
      </w:r>
      <w:r>
        <w:rPr>
          <w:sz w:val="24"/>
          <w:szCs w:val="24"/>
        </w:rPr>
        <w:t xml:space="preserve">Far from the above being the conclusion of knowledge transfer, however, it marked the start of a long-term partnership in which IMMRC were committed to ensuring FSNI were able to maximise the effectiveness of spectroscopy, while in turn, IMMRC were given access to scientifically and technologically challenging research problems. </w:t>
      </w:r>
    </w:p>
    <w:p w14:paraId="5EB44FB6" w14:textId="77777777" w:rsidR="00272012" w:rsidRDefault="00272012" w:rsidP="00272012">
      <w:pPr>
        <w:spacing w:after="120" w:line="360" w:lineRule="auto"/>
        <w:rPr>
          <w:sz w:val="24"/>
          <w:szCs w:val="24"/>
        </w:rPr>
      </w:pPr>
      <w:r>
        <w:rPr>
          <w:sz w:val="24"/>
          <w:szCs w:val="24"/>
        </w:rPr>
        <w:t xml:space="preserve">This included, for example, developing spectroscopic capabilities to not only identify substances in illicit drugs, but to distinguish between different batches of large samples of drugs with sufficient specificity so as to enable their identification with specific sources (i.e. manufacturers and distributors) – a crucial step in forensic intelligence and, ultimately, prosecution. From 2004, FSNI implemented IMMRC’s spectroscopic techniques in their regular operational analysis of all ecstasy, and from 2008, of all white powders. </w:t>
      </w:r>
    </w:p>
    <w:p w14:paraId="4662DB20" w14:textId="77777777" w:rsidR="00272012" w:rsidRPr="005E1D32" w:rsidRDefault="00272012" w:rsidP="00272012">
      <w:pPr>
        <w:spacing w:after="120" w:line="360" w:lineRule="auto"/>
        <w:rPr>
          <w:rFonts w:cs="Arial"/>
          <w:sz w:val="24"/>
          <w:szCs w:val="24"/>
        </w:rPr>
      </w:pPr>
      <w:r>
        <w:rPr>
          <w:sz w:val="24"/>
          <w:szCs w:val="24"/>
        </w:rPr>
        <w:t xml:space="preserve">As with Phase 1, the analysis of paint followed a similar trajectory, with analysis becoming sufficiently proven and technically mastered by 2010 to be incorporated into routine analysis of all FSNI paint casework. </w:t>
      </w:r>
    </w:p>
    <w:p w14:paraId="597D2494" w14:textId="08117301" w:rsidR="00272012" w:rsidRPr="00E9497B" w:rsidRDefault="00272012" w:rsidP="00272012">
      <w:pPr>
        <w:spacing w:after="120" w:line="360" w:lineRule="auto"/>
        <w:rPr>
          <w:sz w:val="24"/>
          <w:szCs w:val="24"/>
        </w:rPr>
      </w:pPr>
      <w:r w:rsidRPr="00FC33ED">
        <w:rPr>
          <w:sz w:val="24"/>
          <w:szCs w:val="24"/>
          <w:u w:val="single"/>
        </w:rPr>
        <w:t>Phase 3.</w:t>
      </w:r>
      <w:r>
        <w:rPr>
          <w:sz w:val="24"/>
          <w:szCs w:val="24"/>
          <w:u w:val="single"/>
        </w:rPr>
        <w:t xml:space="preserve"> Ongoing expert support for new kinds of forensic challenges</w:t>
      </w:r>
      <w:r>
        <w:rPr>
          <w:sz w:val="24"/>
          <w:szCs w:val="24"/>
          <w:u w:val="single"/>
        </w:rPr>
        <w:br/>
      </w:r>
      <w:r>
        <w:rPr>
          <w:rFonts w:cs="Arial"/>
          <w:sz w:val="24"/>
          <w:szCs w:val="24"/>
        </w:rPr>
        <w:t>Several years later, the government and FSNI faced a significant new legislative and intelligence challenge in the form of ‘cathinones’, a broad family of drugs popularly known as ‘l</w:t>
      </w:r>
      <w:r w:rsidRPr="00D60ECF">
        <w:rPr>
          <w:rFonts w:eastAsiaTheme="minorEastAsia"/>
          <w:sz w:val="24"/>
          <w:szCs w:val="24"/>
        </w:rPr>
        <w:t>egal highs’</w:t>
      </w:r>
      <w:r>
        <w:rPr>
          <w:rFonts w:eastAsiaTheme="minorEastAsia"/>
          <w:sz w:val="24"/>
          <w:szCs w:val="24"/>
        </w:rPr>
        <w:t>. These drugs flooded the market in 2009 and were not illegalised until 2010.</w:t>
      </w:r>
      <w:r>
        <w:rPr>
          <w:rFonts w:cs="Arial"/>
          <w:sz w:val="24"/>
          <w:szCs w:val="24"/>
        </w:rPr>
        <w:t xml:space="preserve"> Such was</w:t>
      </w:r>
      <w:r w:rsidRPr="00E448C1">
        <w:rPr>
          <w:rFonts w:cs="Arial"/>
          <w:sz w:val="24"/>
          <w:szCs w:val="24"/>
        </w:rPr>
        <w:t xml:space="preserve"> the novelty, diversity, and pace of change </w:t>
      </w:r>
      <w:r>
        <w:rPr>
          <w:rFonts w:cs="Arial"/>
          <w:sz w:val="24"/>
          <w:szCs w:val="24"/>
        </w:rPr>
        <w:t>in</w:t>
      </w:r>
      <w:r w:rsidRPr="00E448C1">
        <w:rPr>
          <w:rFonts w:cs="Arial"/>
          <w:sz w:val="24"/>
          <w:szCs w:val="24"/>
        </w:rPr>
        <w:t xml:space="preserve"> the chemical make-up of these ‘legal highs’,</w:t>
      </w:r>
      <w:r>
        <w:rPr>
          <w:rFonts w:cs="Arial"/>
          <w:sz w:val="24"/>
          <w:szCs w:val="24"/>
        </w:rPr>
        <w:t xml:space="preserve"> that</w:t>
      </w:r>
      <w:r w:rsidRPr="00E448C1">
        <w:rPr>
          <w:rFonts w:cs="Arial"/>
          <w:sz w:val="24"/>
          <w:szCs w:val="24"/>
        </w:rPr>
        <w:t xml:space="preserve"> </w:t>
      </w:r>
      <w:r>
        <w:rPr>
          <w:rFonts w:cs="Arial"/>
          <w:sz w:val="24"/>
          <w:szCs w:val="24"/>
        </w:rPr>
        <w:t xml:space="preserve">FSNI’s immediate aim was merely to categorise these novel drugs into differently-composed compounds, and then to test the ability of spectroscopic techniques to distinguish between these chemically similar compounds. FSNI renewed their collaboration with IMMRC experts, whose analysis showed that spectroscopy was indeed capable of meeting these needs, thereby significantly advancing the prosecution and intelligence capabilities of the authorities. </w:t>
      </w:r>
      <w:r w:rsidRPr="00E448C1">
        <w:rPr>
          <w:rFonts w:cs="Arial"/>
          <w:sz w:val="24"/>
          <w:szCs w:val="24"/>
        </w:rPr>
        <w:t xml:space="preserve"> </w:t>
      </w:r>
    </w:p>
    <w:tbl>
      <w:tblPr>
        <w:tblW w:w="7155" w:type="dxa"/>
        <w:tblLook w:val="04A0" w:firstRow="1" w:lastRow="0" w:firstColumn="1" w:lastColumn="0" w:noHBand="0" w:noVBand="1"/>
      </w:tblPr>
      <w:tblGrid>
        <w:gridCol w:w="2569"/>
        <w:gridCol w:w="4586"/>
      </w:tblGrid>
      <w:tr w:rsidR="001E5DD4" w14:paraId="13FF8316" w14:textId="77777777" w:rsidTr="001E5DD4">
        <w:tc>
          <w:tcPr>
            <w:tcW w:w="2569" w:type="dxa"/>
            <w:tcBorders>
              <w:top w:val="single" w:sz="4" w:space="0" w:color="auto"/>
              <w:left w:val="single" w:sz="4" w:space="0" w:color="auto"/>
              <w:bottom w:val="single" w:sz="4" w:space="0" w:color="auto"/>
              <w:right w:val="single" w:sz="4" w:space="0" w:color="auto"/>
            </w:tcBorders>
          </w:tcPr>
          <w:p w14:paraId="2E57E87D" w14:textId="5F3C508B" w:rsidR="001E5DD4" w:rsidRPr="002B4060" w:rsidRDefault="001E5DD4" w:rsidP="001E5DD4">
            <w:pPr>
              <w:spacing w:after="0" w:line="240" w:lineRule="auto"/>
              <w:rPr>
                <w:b/>
                <w:sz w:val="24"/>
                <w:szCs w:val="24"/>
              </w:rPr>
            </w:pPr>
            <w:r w:rsidRPr="002B4060">
              <w:rPr>
                <w:b/>
                <w:sz w:val="24"/>
                <w:szCs w:val="24"/>
              </w:rPr>
              <w:t>Attribute</w:t>
            </w:r>
            <w:r>
              <w:rPr>
                <w:b/>
                <w:sz w:val="24"/>
                <w:szCs w:val="24"/>
              </w:rPr>
              <w:t>/activity</w:t>
            </w:r>
          </w:p>
        </w:tc>
        <w:tc>
          <w:tcPr>
            <w:tcW w:w="4586" w:type="dxa"/>
            <w:tcBorders>
              <w:top w:val="single" w:sz="4" w:space="0" w:color="auto"/>
              <w:left w:val="single" w:sz="4" w:space="0" w:color="auto"/>
              <w:bottom w:val="single" w:sz="4" w:space="0" w:color="auto"/>
              <w:right w:val="single" w:sz="4" w:space="0" w:color="auto"/>
            </w:tcBorders>
          </w:tcPr>
          <w:p w14:paraId="76663A73" w14:textId="77777777" w:rsidR="001E5DD4" w:rsidRPr="00B8594F" w:rsidRDefault="001E5DD4" w:rsidP="001E5DD4">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04D5AAA1" w14:textId="4ADD4EF4" w:rsidR="001E5DD4" w:rsidRPr="00B8594F" w:rsidRDefault="001E5DD4" w:rsidP="001E5DD4">
            <w:pPr>
              <w:spacing w:after="0" w:line="240" w:lineRule="auto"/>
              <w:jc w:val="center"/>
              <w:rPr>
                <w:b/>
                <w:sz w:val="24"/>
                <w:szCs w:val="24"/>
              </w:rPr>
            </w:pPr>
            <w:r w:rsidRPr="00B8594F">
              <w:rPr>
                <w:b/>
                <w:sz w:val="24"/>
                <w:szCs w:val="24"/>
              </w:rPr>
              <w:t>1               2               3               4               5</w:t>
            </w:r>
          </w:p>
        </w:tc>
      </w:tr>
      <w:tr w:rsidR="001E5DD4" w14:paraId="25601D5D" w14:textId="77777777" w:rsidTr="001E5DD4">
        <w:tc>
          <w:tcPr>
            <w:tcW w:w="2569" w:type="dxa"/>
            <w:tcBorders>
              <w:top w:val="single" w:sz="4" w:space="0" w:color="auto"/>
              <w:left w:val="single" w:sz="4" w:space="0" w:color="auto"/>
              <w:bottom w:val="single" w:sz="4" w:space="0" w:color="auto"/>
              <w:right w:val="single" w:sz="4" w:space="0" w:color="auto"/>
            </w:tcBorders>
          </w:tcPr>
          <w:p w14:paraId="64316A5C" w14:textId="77777777" w:rsidR="001E5DD4" w:rsidRDefault="001E5DD4" w:rsidP="004130A7">
            <w:pPr>
              <w:spacing w:after="0" w:line="240" w:lineRule="auto"/>
              <w:rPr>
                <w:sz w:val="24"/>
                <w:szCs w:val="24"/>
              </w:rPr>
            </w:pPr>
            <w:r>
              <w:rPr>
                <w:sz w:val="24"/>
                <w:szCs w:val="24"/>
              </w:rPr>
              <w:t>Expertise</w:t>
            </w:r>
          </w:p>
        </w:tc>
        <w:tc>
          <w:tcPr>
            <w:tcW w:w="4586" w:type="dxa"/>
            <w:tcBorders>
              <w:top w:val="single" w:sz="4" w:space="0" w:color="auto"/>
              <w:left w:val="single" w:sz="4" w:space="0" w:color="auto"/>
              <w:bottom w:val="single" w:sz="4" w:space="0" w:color="auto"/>
              <w:right w:val="single" w:sz="4" w:space="0" w:color="auto"/>
            </w:tcBorders>
          </w:tcPr>
          <w:p w14:paraId="56CA2E53" w14:textId="77777777" w:rsidR="001E5DD4" w:rsidRDefault="001E5DD4" w:rsidP="004130A7">
            <w:pPr>
              <w:spacing w:after="0" w:line="240" w:lineRule="auto"/>
              <w:rPr>
                <w:sz w:val="24"/>
                <w:szCs w:val="24"/>
              </w:rPr>
            </w:pPr>
            <w:r>
              <w:rPr>
                <w:sz w:val="24"/>
                <w:szCs w:val="24"/>
              </w:rPr>
              <w:t xml:space="preserve">               1 2 3</w:t>
            </w:r>
          </w:p>
        </w:tc>
      </w:tr>
      <w:tr w:rsidR="001E5DD4" w14:paraId="38C02795" w14:textId="77777777" w:rsidTr="001E5DD4">
        <w:tc>
          <w:tcPr>
            <w:tcW w:w="2569" w:type="dxa"/>
            <w:tcBorders>
              <w:top w:val="single" w:sz="4" w:space="0" w:color="auto"/>
              <w:left w:val="single" w:sz="4" w:space="0" w:color="auto"/>
              <w:bottom w:val="single" w:sz="4" w:space="0" w:color="auto"/>
              <w:right w:val="single" w:sz="4" w:space="0" w:color="auto"/>
            </w:tcBorders>
          </w:tcPr>
          <w:p w14:paraId="5E873671" w14:textId="77777777" w:rsidR="001E5DD4" w:rsidRDefault="001E5DD4" w:rsidP="004130A7">
            <w:pPr>
              <w:spacing w:after="0" w:line="240" w:lineRule="auto"/>
              <w:rPr>
                <w:sz w:val="24"/>
                <w:szCs w:val="24"/>
              </w:rPr>
            </w:pPr>
            <w:r>
              <w:rPr>
                <w:sz w:val="24"/>
                <w:szCs w:val="24"/>
              </w:rPr>
              <w:t>Relevance</w:t>
            </w:r>
          </w:p>
        </w:tc>
        <w:tc>
          <w:tcPr>
            <w:tcW w:w="4586" w:type="dxa"/>
            <w:tcBorders>
              <w:top w:val="single" w:sz="4" w:space="0" w:color="auto"/>
              <w:left w:val="single" w:sz="4" w:space="0" w:color="auto"/>
              <w:bottom w:val="single" w:sz="4" w:space="0" w:color="auto"/>
              <w:right w:val="single" w:sz="4" w:space="0" w:color="auto"/>
            </w:tcBorders>
          </w:tcPr>
          <w:p w14:paraId="04407B20" w14:textId="77777777" w:rsidR="001E5DD4" w:rsidRDefault="001E5DD4" w:rsidP="004130A7">
            <w:pPr>
              <w:spacing w:after="0" w:line="240" w:lineRule="auto"/>
              <w:rPr>
                <w:sz w:val="24"/>
                <w:szCs w:val="24"/>
              </w:rPr>
            </w:pPr>
            <w:r>
              <w:rPr>
                <w:sz w:val="24"/>
                <w:szCs w:val="24"/>
              </w:rPr>
              <w:t xml:space="preserve">                                                    1 2             3</w:t>
            </w:r>
          </w:p>
        </w:tc>
      </w:tr>
      <w:tr w:rsidR="001E5DD4" w14:paraId="475D36D2" w14:textId="77777777" w:rsidTr="001E5DD4">
        <w:tc>
          <w:tcPr>
            <w:tcW w:w="2569" w:type="dxa"/>
            <w:tcBorders>
              <w:top w:val="single" w:sz="4" w:space="0" w:color="auto"/>
              <w:left w:val="single" w:sz="4" w:space="0" w:color="auto"/>
              <w:bottom w:val="single" w:sz="4" w:space="0" w:color="auto"/>
              <w:right w:val="single" w:sz="4" w:space="0" w:color="auto"/>
            </w:tcBorders>
          </w:tcPr>
          <w:p w14:paraId="3439F4CD" w14:textId="77777777" w:rsidR="001E5DD4" w:rsidRDefault="001E5DD4" w:rsidP="004130A7">
            <w:pPr>
              <w:spacing w:after="0" w:line="240" w:lineRule="auto"/>
              <w:rPr>
                <w:sz w:val="24"/>
                <w:szCs w:val="24"/>
              </w:rPr>
            </w:pPr>
            <w:r>
              <w:rPr>
                <w:sz w:val="24"/>
                <w:szCs w:val="24"/>
              </w:rPr>
              <w:t>Disciplinary focus</w:t>
            </w:r>
          </w:p>
        </w:tc>
        <w:tc>
          <w:tcPr>
            <w:tcW w:w="4586" w:type="dxa"/>
            <w:tcBorders>
              <w:top w:val="single" w:sz="4" w:space="0" w:color="auto"/>
              <w:left w:val="single" w:sz="4" w:space="0" w:color="auto"/>
              <w:bottom w:val="single" w:sz="4" w:space="0" w:color="auto"/>
              <w:right w:val="single" w:sz="4" w:space="0" w:color="auto"/>
            </w:tcBorders>
          </w:tcPr>
          <w:p w14:paraId="2E713078" w14:textId="77777777" w:rsidR="001E5DD4" w:rsidRDefault="001E5DD4" w:rsidP="004130A7">
            <w:pPr>
              <w:spacing w:after="0" w:line="240" w:lineRule="auto"/>
              <w:rPr>
                <w:sz w:val="24"/>
                <w:szCs w:val="24"/>
              </w:rPr>
            </w:pPr>
            <w:r>
              <w:rPr>
                <w:sz w:val="24"/>
                <w:szCs w:val="24"/>
              </w:rPr>
              <w:t xml:space="preserve">  1             2 3 </w:t>
            </w:r>
          </w:p>
        </w:tc>
      </w:tr>
      <w:tr w:rsidR="001E5DD4" w14:paraId="2B459A5E" w14:textId="77777777" w:rsidTr="001E5DD4">
        <w:tc>
          <w:tcPr>
            <w:tcW w:w="2569" w:type="dxa"/>
            <w:tcBorders>
              <w:top w:val="single" w:sz="4" w:space="0" w:color="auto"/>
              <w:left w:val="single" w:sz="4" w:space="0" w:color="auto"/>
              <w:bottom w:val="single" w:sz="4" w:space="0" w:color="auto"/>
              <w:right w:val="single" w:sz="4" w:space="0" w:color="auto"/>
            </w:tcBorders>
          </w:tcPr>
          <w:p w14:paraId="33815B59" w14:textId="77777777" w:rsidR="001E5DD4" w:rsidRDefault="001E5DD4" w:rsidP="004130A7">
            <w:pPr>
              <w:spacing w:after="0" w:line="240" w:lineRule="auto"/>
              <w:rPr>
                <w:sz w:val="24"/>
                <w:szCs w:val="24"/>
              </w:rPr>
            </w:pPr>
            <w:r>
              <w:rPr>
                <w:sz w:val="24"/>
                <w:szCs w:val="24"/>
              </w:rPr>
              <w:t>Uncertainty</w:t>
            </w:r>
          </w:p>
        </w:tc>
        <w:tc>
          <w:tcPr>
            <w:tcW w:w="4586" w:type="dxa"/>
            <w:tcBorders>
              <w:top w:val="single" w:sz="4" w:space="0" w:color="auto"/>
              <w:left w:val="single" w:sz="4" w:space="0" w:color="auto"/>
              <w:bottom w:val="single" w:sz="4" w:space="0" w:color="auto"/>
              <w:right w:val="single" w:sz="4" w:space="0" w:color="auto"/>
            </w:tcBorders>
          </w:tcPr>
          <w:p w14:paraId="049A373C" w14:textId="77777777" w:rsidR="001E5DD4" w:rsidRDefault="001E5DD4" w:rsidP="004130A7">
            <w:pPr>
              <w:spacing w:after="0" w:line="240" w:lineRule="auto"/>
              <w:rPr>
                <w:sz w:val="24"/>
                <w:szCs w:val="24"/>
              </w:rPr>
            </w:pPr>
            <w:r>
              <w:rPr>
                <w:sz w:val="24"/>
                <w:szCs w:val="24"/>
              </w:rPr>
              <w:t xml:space="preserve">                  1               2 3</w:t>
            </w:r>
          </w:p>
        </w:tc>
      </w:tr>
      <w:tr w:rsidR="001E5DD4" w14:paraId="081D0CA9" w14:textId="77777777" w:rsidTr="001E5DD4">
        <w:tc>
          <w:tcPr>
            <w:tcW w:w="2569" w:type="dxa"/>
            <w:tcBorders>
              <w:top w:val="single" w:sz="4" w:space="0" w:color="auto"/>
              <w:left w:val="single" w:sz="4" w:space="0" w:color="auto"/>
              <w:bottom w:val="single" w:sz="4" w:space="0" w:color="auto"/>
              <w:right w:val="single" w:sz="4" w:space="0" w:color="auto"/>
            </w:tcBorders>
          </w:tcPr>
          <w:p w14:paraId="3235A1F8" w14:textId="77777777" w:rsidR="001E5DD4" w:rsidRDefault="001E5DD4" w:rsidP="004130A7">
            <w:pPr>
              <w:spacing w:after="0" w:line="240" w:lineRule="auto"/>
              <w:rPr>
                <w:sz w:val="24"/>
                <w:szCs w:val="24"/>
              </w:rPr>
            </w:pPr>
            <w:r>
              <w:rPr>
                <w:sz w:val="24"/>
                <w:szCs w:val="24"/>
              </w:rPr>
              <w:t>Goals</w:t>
            </w:r>
          </w:p>
        </w:tc>
        <w:tc>
          <w:tcPr>
            <w:tcW w:w="4586" w:type="dxa"/>
            <w:tcBorders>
              <w:top w:val="single" w:sz="4" w:space="0" w:color="auto"/>
              <w:left w:val="single" w:sz="4" w:space="0" w:color="auto"/>
              <w:bottom w:val="single" w:sz="4" w:space="0" w:color="auto"/>
              <w:right w:val="single" w:sz="4" w:space="0" w:color="auto"/>
            </w:tcBorders>
          </w:tcPr>
          <w:p w14:paraId="4E936881" w14:textId="77777777" w:rsidR="001E5DD4" w:rsidRDefault="001E5DD4" w:rsidP="004130A7">
            <w:pPr>
              <w:spacing w:after="0" w:line="240" w:lineRule="auto"/>
              <w:rPr>
                <w:sz w:val="24"/>
                <w:szCs w:val="24"/>
              </w:rPr>
            </w:pPr>
            <w:r>
              <w:rPr>
                <w:sz w:val="24"/>
                <w:szCs w:val="24"/>
              </w:rPr>
              <w:t xml:space="preserve">                                                    1 2             3</w:t>
            </w:r>
          </w:p>
        </w:tc>
      </w:tr>
      <w:tr w:rsidR="001E5DD4" w14:paraId="0DD2A2C5" w14:textId="77777777" w:rsidTr="001E5DD4">
        <w:tc>
          <w:tcPr>
            <w:tcW w:w="2569" w:type="dxa"/>
            <w:tcBorders>
              <w:top w:val="single" w:sz="4" w:space="0" w:color="auto"/>
              <w:left w:val="single" w:sz="4" w:space="0" w:color="auto"/>
              <w:bottom w:val="single" w:sz="4" w:space="0" w:color="auto"/>
              <w:right w:val="single" w:sz="4" w:space="0" w:color="auto"/>
            </w:tcBorders>
          </w:tcPr>
          <w:p w14:paraId="6198562A" w14:textId="77777777" w:rsidR="001E5DD4" w:rsidRDefault="001E5DD4" w:rsidP="004130A7">
            <w:pPr>
              <w:spacing w:after="0" w:line="240" w:lineRule="auto"/>
              <w:rPr>
                <w:sz w:val="24"/>
                <w:szCs w:val="24"/>
              </w:rPr>
            </w:pPr>
            <w:r>
              <w:rPr>
                <w:sz w:val="24"/>
                <w:szCs w:val="24"/>
              </w:rPr>
              <w:t>Learning</w:t>
            </w:r>
          </w:p>
        </w:tc>
        <w:tc>
          <w:tcPr>
            <w:tcW w:w="4586" w:type="dxa"/>
            <w:tcBorders>
              <w:top w:val="single" w:sz="4" w:space="0" w:color="auto"/>
              <w:left w:val="single" w:sz="4" w:space="0" w:color="auto"/>
              <w:bottom w:val="single" w:sz="4" w:space="0" w:color="auto"/>
              <w:right w:val="single" w:sz="4" w:space="0" w:color="auto"/>
            </w:tcBorders>
          </w:tcPr>
          <w:p w14:paraId="2C2E7887" w14:textId="77777777" w:rsidR="001E5DD4" w:rsidRDefault="001E5DD4" w:rsidP="004130A7">
            <w:pPr>
              <w:spacing w:after="0" w:line="240" w:lineRule="auto"/>
              <w:rPr>
                <w:sz w:val="24"/>
                <w:szCs w:val="24"/>
              </w:rPr>
            </w:pPr>
            <w:r>
              <w:rPr>
                <w:sz w:val="24"/>
                <w:szCs w:val="24"/>
              </w:rPr>
              <w:t xml:space="preserve">                 1 3               2 </w:t>
            </w:r>
          </w:p>
        </w:tc>
      </w:tr>
      <w:tr w:rsidR="001E5DD4" w14:paraId="6B50CE77" w14:textId="77777777" w:rsidTr="001E5DD4">
        <w:tc>
          <w:tcPr>
            <w:tcW w:w="2569" w:type="dxa"/>
            <w:tcBorders>
              <w:top w:val="single" w:sz="4" w:space="0" w:color="auto"/>
              <w:left w:val="single" w:sz="4" w:space="0" w:color="auto"/>
              <w:bottom w:val="single" w:sz="4" w:space="0" w:color="auto"/>
              <w:right w:val="single" w:sz="4" w:space="0" w:color="auto"/>
            </w:tcBorders>
          </w:tcPr>
          <w:p w14:paraId="795D4D14" w14:textId="77777777" w:rsidR="001E5DD4" w:rsidRDefault="001E5DD4" w:rsidP="004130A7">
            <w:pPr>
              <w:spacing w:after="0" w:line="240" w:lineRule="auto"/>
              <w:rPr>
                <w:sz w:val="24"/>
                <w:szCs w:val="24"/>
              </w:rPr>
            </w:pPr>
            <w:r>
              <w:rPr>
                <w:sz w:val="24"/>
                <w:szCs w:val="24"/>
              </w:rPr>
              <w:t>Knowledge exchange</w:t>
            </w:r>
          </w:p>
        </w:tc>
        <w:tc>
          <w:tcPr>
            <w:tcW w:w="4586" w:type="dxa"/>
            <w:tcBorders>
              <w:top w:val="single" w:sz="4" w:space="0" w:color="auto"/>
              <w:left w:val="single" w:sz="4" w:space="0" w:color="auto"/>
              <w:bottom w:val="single" w:sz="4" w:space="0" w:color="auto"/>
              <w:right w:val="single" w:sz="4" w:space="0" w:color="auto"/>
            </w:tcBorders>
          </w:tcPr>
          <w:p w14:paraId="0B62E0A5" w14:textId="77777777" w:rsidR="001E5DD4" w:rsidRDefault="001E5DD4" w:rsidP="004130A7">
            <w:pPr>
              <w:tabs>
                <w:tab w:val="left" w:pos="1227"/>
                <w:tab w:val="center" w:pos="2185"/>
                <w:tab w:val="left" w:pos="2595"/>
              </w:tabs>
              <w:spacing w:after="0" w:line="240" w:lineRule="auto"/>
              <w:rPr>
                <w:sz w:val="24"/>
                <w:szCs w:val="24"/>
              </w:rPr>
            </w:pPr>
            <w:r>
              <w:rPr>
                <w:sz w:val="24"/>
                <w:szCs w:val="24"/>
              </w:rPr>
              <w:t xml:space="preserve">                                     1             2 3</w:t>
            </w:r>
          </w:p>
        </w:tc>
      </w:tr>
      <w:tr w:rsidR="001E5DD4" w14:paraId="079DD739" w14:textId="77777777" w:rsidTr="001E5DD4">
        <w:tc>
          <w:tcPr>
            <w:tcW w:w="2569" w:type="dxa"/>
            <w:tcBorders>
              <w:top w:val="single" w:sz="4" w:space="0" w:color="auto"/>
              <w:left w:val="single" w:sz="4" w:space="0" w:color="auto"/>
              <w:bottom w:val="single" w:sz="4" w:space="0" w:color="auto"/>
              <w:right w:val="single" w:sz="4" w:space="0" w:color="auto"/>
            </w:tcBorders>
          </w:tcPr>
          <w:p w14:paraId="219C9F5B" w14:textId="77777777" w:rsidR="001E5DD4" w:rsidRDefault="001E5DD4" w:rsidP="004130A7">
            <w:pPr>
              <w:spacing w:after="0" w:line="240" w:lineRule="auto"/>
              <w:rPr>
                <w:sz w:val="24"/>
                <w:szCs w:val="24"/>
              </w:rPr>
            </w:pPr>
            <w:r>
              <w:rPr>
                <w:sz w:val="24"/>
                <w:szCs w:val="24"/>
              </w:rPr>
              <w:t>Network</w:t>
            </w:r>
          </w:p>
        </w:tc>
        <w:tc>
          <w:tcPr>
            <w:tcW w:w="4586" w:type="dxa"/>
            <w:tcBorders>
              <w:top w:val="single" w:sz="4" w:space="0" w:color="auto"/>
              <w:left w:val="single" w:sz="4" w:space="0" w:color="auto"/>
              <w:bottom w:val="single" w:sz="4" w:space="0" w:color="auto"/>
              <w:right w:val="single" w:sz="4" w:space="0" w:color="auto"/>
            </w:tcBorders>
          </w:tcPr>
          <w:p w14:paraId="109A3988" w14:textId="77777777" w:rsidR="001E5DD4" w:rsidRDefault="001E5DD4" w:rsidP="004130A7">
            <w:pPr>
              <w:spacing w:after="0" w:line="240" w:lineRule="auto"/>
              <w:rPr>
                <w:sz w:val="24"/>
                <w:szCs w:val="24"/>
              </w:rPr>
            </w:pPr>
            <w:r>
              <w:rPr>
                <w:sz w:val="24"/>
                <w:szCs w:val="24"/>
              </w:rPr>
              <w:t xml:space="preserve">               1 2 3</w:t>
            </w:r>
          </w:p>
        </w:tc>
      </w:tr>
      <w:tr w:rsidR="001E5DD4" w14:paraId="4D75CDE3" w14:textId="77777777" w:rsidTr="001E5DD4">
        <w:tc>
          <w:tcPr>
            <w:tcW w:w="2569" w:type="dxa"/>
            <w:tcBorders>
              <w:top w:val="single" w:sz="4" w:space="0" w:color="auto"/>
              <w:left w:val="single" w:sz="4" w:space="0" w:color="auto"/>
              <w:bottom w:val="single" w:sz="4" w:space="0" w:color="auto"/>
              <w:right w:val="single" w:sz="4" w:space="0" w:color="auto"/>
            </w:tcBorders>
          </w:tcPr>
          <w:p w14:paraId="055789DC" w14:textId="77777777" w:rsidR="001E5DD4" w:rsidRDefault="001E5DD4" w:rsidP="004130A7">
            <w:pPr>
              <w:spacing w:after="0" w:line="240" w:lineRule="auto"/>
              <w:rPr>
                <w:sz w:val="24"/>
                <w:szCs w:val="24"/>
              </w:rPr>
            </w:pPr>
            <w:r>
              <w:rPr>
                <w:sz w:val="24"/>
                <w:szCs w:val="24"/>
              </w:rPr>
              <w:t>Social capital</w:t>
            </w:r>
          </w:p>
        </w:tc>
        <w:tc>
          <w:tcPr>
            <w:tcW w:w="4586" w:type="dxa"/>
            <w:tcBorders>
              <w:top w:val="single" w:sz="4" w:space="0" w:color="auto"/>
              <w:left w:val="single" w:sz="4" w:space="0" w:color="auto"/>
              <w:bottom w:val="single" w:sz="4" w:space="0" w:color="auto"/>
              <w:right w:val="single" w:sz="4" w:space="0" w:color="auto"/>
            </w:tcBorders>
          </w:tcPr>
          <w:p w14:paraId="0A50811C" w14:textId="77777777" w:rsidR="001E5DD4" w:rsidRDefault="001E5DD4" w:rsidP="004130A7">
            <w:pPr>
              <w:spacing w:after="0" w:line="240" w:lineRule="auto"/>
              <w:rPr>
                <w:sz w:val="24"/>
                <w:szCs w:val="24"/>
              </w:rPr>
            </w:pPr>
            <w:r>
              <w:rPr>
                <w:sz w:val="24"/>
                <w:szCs w:val="24"/>
              </w:rPr>
              <w:t xml:space="preserve">                 1 3               2</w:t>
            </w:r>
          </w:p>
        </w:tc>
      </w:tr>
      <w:tr w:rsidR="001E5DD4" w14:paraId="58C73392" w14:textId="77777777" w:rsidTr="001E5DD4">
        <w:tc>
          <w:tcPr>
            <w:tcW w:w="2569" w:type="dxa"/>
            <w:tcBorders>
              <w:top w:val="single" w:sz="4" w:space="0" w:color="auto"/>
              <w:left w:val="single" w:sz="4" w:space="0" w:color="auto"/>
              <w:bottom w:val="single" w:sz="4" w:space="0" w:color="auto"/>
              <w:right w:val="single" w:sz="4" w:space="0" w:color="auto"/>
            </w:tcBorders>
          </w:tcPr>
          <w:p w14:paraId="2D1AFAD0" w14:textId="77777777" w:rsidR="001E5DD4" w:rsidRDefault="001E5DD4" w:rsidP="004130A7">
            <w:pPr>
              <w:spacing w:after="0" w:line="240" w:lineRule="auto"/>
              <w:rPr>
                <w:sz w:val="24"/>
                <w:szCs w:val="24"/>
              </w:rPr>
            </w:pPr>
            <w:r>
              <w:rPr>
                <w:sz w:val="24"/>
                <w:szCs w:val="24"/>
              </w:rPr>
              <w:t>Accessibility</w:t>
            </w:r>
          </w:p>
        </w:tc>
        <w:tc>
          <w:tcPr>
            <w:tcW w:w="4586" w:type="dxa"/>
            <w:tcBorders>
              <w:top w:val="single" w:sz="4" w:space="0" w:color="auto"/>
              <w:left w:val="single" w:sz="4" w:space="0" w:color="auto"/>
              <w:bottom w:val="single" w:sz="4" w:space="0" w:color="auto"/>
              <w:right w:val="single" w:sz="4" w:space="0" w:color="auto"/>
            </w:tcBorders>
          </w:tcPr>
          <w:p w14:paraId="7F14B741" w14:textId="77777777" w:rsidR="001E5DD4" w:rsidRDefault="001E5DD4" w:rsidP="004130A7">
            <w:pPr>
              <w:spacing w:after="0" w:line="240" w:lineRule="auto"/>
              <w:rPr>
                <w:sz w:val="24"/>
                <w:szCs w:val="24"/>
              </w:rPr>
            </w:pPr>
            <w:r>
              <w:rPr>
                <w:sz w:val="24"/>
                <w:szCs w:val="24"/>
              </w:rPr>
              <w:t xml:space="preserve">                                    1 2             3</w:t>
            </w:r>
          </w:p>
        </w:tc>
      </w:tr>
      <w:tr w:rsidR="001E5DD4" w14:paraId="10C734C7" w14:textId="77777777" w:rsidTr="001E5DD4">
        <w:tc>
          <w:tcPr>
            <w:tcW w:w="2569" w:type="dxa"/>
            <w:tcBorders>
              <w:top w:val="single" w:sz="4" w:space="0" w:color="auto"/>
              <w:left w:val="single" w:sz="4" w:space="0" w:color="auto"/>
              <w:bottom w:val="single" w:sz="4" w:space="0" w:color="auto"/>
              <w:right w:val="single" w:sz="4" w:space="0" w:color="auto"/>
            </w:tcBorders>
          </w:tcPr>
          <w:p w14:paraId="70E3617E" w14:textId="77777777" w:rsidR="001E5DD4" w:rsidRDefault="001E5DD4" w:rsidP="004130A7">
            <w:pPr>
              <w:spacing w:after="0" w:line="240" w:lineRule="auto"/>
              <w:rPr>
                <w:sz w:val="24"/>
                <w:szCs w:val="24"/>
              </w:rPr>
            </w:pPr>
            <w:r>
              <w:rPr>
                <w:sz w:val="24"/>
                <w:szCs w:val="24"/>
              </w:rPr>
              <w:t>Outputs and outcomes</w:t>
            </w:r>
          </w:p>
        </w:tc>
        <w:tc>
          <w:tcPr>
            <w:tcW w:w="4586" w:type="dxa"/>
            <w:tcBorders>
              <w:top w:val="single" w:sz="4" w:space="0" w:color="auto"/>
              <w:left w:val="single" w:sz="4" w:space="0" w:color="auto"/>
              <w:bottom w:val="single" w:sz="4" w:space="0" w:color="auto"/>
              <w:right w:val="single" w:sz="4" w:space="0" w:color="auto"/>
            </w:tcBorders>
          </w:tcPr>
          <w:p w14:paraId="5E201B61" w14:textId="77777777" w:rsidR="001E5DD4" w:rsidRDefault="001E5DD4" w:rsidP="004130A7">
            <w:pPr>
              <w:spacing w:after="0" w:line="240" w:lineRule="auto"/>
              <w:rPr>
                <w:sz w:val="24"/>
                <w:szCs w:val="24"/>
              </w:rPr>
            </w:pPr>
            <w:r>
              <w:rPr>
                <w:sz w:val="24"/>
                <w:szCs w:val="24"/>
              </w:rPr>
              <w:t xml:space="preserve">                   1                                2 3</w:t>
            </w:r>
          </w:p>
        </w:tc>
      </w:tr>
      <w:tr w:rsidR="001E5DD4" w14:paraId="13388650" w14:textId="77777777" w:rsidTr="001E5DD4">
        <w:tc>
          <w:tcPr>
            <w:tcW w:w="2569" w:type="dxa"/>
            <w:tcBorders>
              <w:top w:val="single" w:sz="4" w:space="0" w:color="auto"/>
              <w:left w:val="single" w:sz="4" w:space="0" w:color="auto"/>
              <w:bottom w:val="single" w:sz="4" w:space="0" w:color="auto"/>
              <w:right w:val="single" w:sz="4" w:space="0" w:color="auto"/>
            </w:tcBorders>
          </w:tcPr>
          <w:p w14:paraId="550686A4" w14:textId="77777777" w:rsidR="001E5DD4" w:rsidRDefault="001E5DD4" w:rsidP="004130A7">
            <w:pPr>
              <w:spacing w:after="0" w:line="240" w:lineRule="auto"/>
              <w:rPr>
                <w:sz w:val="24"/>
                <w:szCs w:val="24"/>
              </w:rPr>
            </w:pPr>
            <w:r>
              <w:rPr>
                <w:sz w:val="24"/>
                <w:szCs w:val="24"/>
              </w:rPr>
              <w:t>Evaluation</w:t>
            </w:r>
          </w:p>
        </w:tc>
        <w:tc>
          <w:tcPr>
            <w:tcW w:w="4586" w:type="dxa"/>
            <w:tcBorders>
              <w:top w:val="single" w:sz="4" w:space="0" w:color="auto"/>
              <w:left w:val="single" w:sz="4" w:space="0" w:color="auto"/>
              <w:bottom w:val="single" w:sz="4" w:space="0" w:color="auto"/>
              <w:right w:val="single" w:sz="4" w:space="0" w:color="auto"/>
            </w:tcBorders>
          </w:tcPr>
          <w:p w14:paraId="76681D4A" w14:textId="77777777" w:rsidR="001E5DD4" w:rsidRDefault="001E5DD4" w:rsidP="004130A7">
            <w:pPr>
              <w:spacing w:after="0" w:line="240" w:lineRule="auto"/>
              <w:rPr>
                <w:sz w:val="24"/>
                <w:szCs w:val="24"/>
              </w:rPr>
            </w:pPr>
            <w:r>
              <w:rPr>
                <w:sz w:val="24"/>
                <w:szCs w:val="24"/>
              </w:rPr>
              <w:t xml:space="preserve">                                      1             2 3</w:t>
            </w:r>
          </w:p>
        </w:tc>
      </w:tr>
      <w:tr w:rsidR="001E5DD4" w14:paraId="52E883BE" w14:textId="77777777" w:rsidTr="001E5DD4">
        <w:tc>
          <w:tcPr>
            <w:tcW w:w="2569" w:type="dxa"/>
            <w:tcBorders>
              <w:top w:val="single" w:sz="4" w:space="0" w:color="auto"/>
              <w:left w:val="single" w:sz="4" w:space="0" w:color="auto"/>
              <w:bottom w:val="single" w:sz="4" w:space="0" w:color="auto"/>
              <w:right w:val="single" w:sz="4" w:space="0" w:color="auto"/>
            </w:tcBorders>
          </w:tcPr>
          <w:p w14:paraId="6B4911A1" w14:textId="77777777" w:rsidR="001E5DD4" w:rsidRDefault="001E5DD4" w:rsidP="004130A7">
            <w:pPr>
              <w:spacing w:after="0" w:line="240" w:lineRule="auto"/>
              <w:rPr>
                <w:sz w:val="24"/>
                <w:szCs w:val="24"/>
              </w:rPr>
            </w:pPr>
            <w:r>
              <w:rPr>
                <w:sz w:val="24"/>
                <w:szCs w:val="24"/>
              </w:rPr>
              <w:t>Flexibility</w:t>
            </w:r>
          </w:p>
        </w:tc>
        <w:tc>
          <w:tcPr>
            <w:tcW w:w="4586" w:type="dxa"/>
            <w:tcBorders>
              <w:top w:val="single" w:sz="4" w:space="0" w:color="auto"/>
              <w:left w:val="single" w:sz="4" w:space="0" w:color="auto"/>
              <w:bottom w:val="single" w:sz="4" w:space="0" w:color="auto"/>
              <w:right w:val="single" w:sz="4" w:space="0" w:color="auto"/>
            </w:tcBorders>
          </w:tcPr>
          <w:p w14:paraId="6D363051" w14:textId="77777777" w:rsidR="001E5DD4" w:rsidRDefault="001E5DD4" w:rsidP="004130A7">
            <w:pPr>
              <w:spacing w:after="0" w:line="240" w:lineRule="auto"/>
              <w:rPr>
                <w:sz w:val="24"/>
                <w:szCs w:val="24"/>
              </w:rPr>
            </w:pPr>
            <w:r>
              <w:rPr>
                <w:sz w:val="24"/>
                <w:szCs w:val="24"/>
              </w:rPr>
              <w:t xml:space="preserve">                   1               2 3</w:t>
            </w:r>
          </w:p>
        </w:tc>
      </w:tr>
      <w:tr w:rsidR="001E5DD4" w14:paraId="4654921D" w14:textId="77777777" w:rsidTr="001E5DD4">
        <w:tc>
          <w:tcPr>
            <w:tcW w:w="2569" w:type="dxa"/>
            <w:tcBorders>
              <w:top w:val="single" w:sz="4" w:space="0" w:color="auto"/>
              <w:left w:val="single" w:sz="4" w:space="0" w:color="auto"/>
              <w:bottom w:val="single" w:sz="4" w:space="0" w:color="auto"/>
              <w:right w:val="single" w:sz="4" w:space="0" w:color="auto"/>
            </w:tcBorders>
          </w:tcPr>
          <w:p w14:paraId="1B408256" w14:textId="77777777" w:rsidR="001E5DD4" w:rsidRDefault="001E5DD4" w:rsidP="004130A7">
            <w:pPr>
              <w:spacing w:after="0" w:line="240" w:lineRule="auto"/>
              <w:rPr>
                <w:sz w:val="24"/>
                <w:szCs w:val="24"/>
              </w:rPr>
            </w:pPr>
            <w:r>
              <w:rPr>
                <w:sz w:val="24"/>
                <w:szCs w:val="24"/>
              </w:rPr>
              <w:t>Human capital</w:t>
            </w:r>
          </w:p>
        </w:tc>
        <w:tc>
          <w:tcPr>
            <w:tcW w:w="4586" w:type="dxa"/>
            <w:tcBorders>
              <w:top w:val="single" w:sz="4" w:space="0" w:color="auto"/>
              <w:left w:val="single" w:sz="4" w:space="0" w:color="auto"/>
              <w:bottom w:val="single" w:sz="4" w:space="0" w:color="auto"/>
              <w:right w:val="single" w:sz="4" w:space="0" w:color="auto"/>
            </w:tcBorders>
          </w:tcPr>
          <w:p w14:paraId="14D4E4A7" w14:textId="77777777" w:rsidR="001E5DD4" w:rsidRDefault="001E5DD4" w:rsidP="004130A7">
            <w:pPr>
              <w:spacing w:after="0" w:line="240" w:lineRule="auto"/>
              <w:rPr>
                <w:sz w:val="24"/>
                <w:szCs w:val="24"/>
              </w:rPr>
            </w:pPr>
            <w:r>
              <w:rPr>
                <w:sz w:val="24"/>
                <w:szCs w:val="24"/>
              </w:rPr>
              <w:t>1 2 3</w:t>
            </w:r>
          </w:p>
        </w:tc>
      </w:tr>
      <w:tr w:rsidR="001E5DD4" w14:paraId="3EF9D476" w14:textId="77777777" w:rsidTr="001E5DD4">
        <w:tc>
          <w:tcPr>
            <w:tcW w:w="2569" w:type="dxa"/>
            <w:tcBorders>
              <w:top w:val="single" w:sz="4" w:space="0" w:color="auto"/>
              <w:left w:val="single" w:sz="4" w:space="0" w:color="auto"/>
              <w:bottom w:val="single" w:sz="4" w:space="0" w:color="auto"/>
              <w:right w:val="single" w:sz="4" w:space="0" w:color="auto"/>
            </w:tcBorders>
          </w:tcPr>
          <w:p w14:paraId="16586522" w14:textId="77777777" w:rsidR="001E5DD4" w:rsidRDefault="001E5DD4" w:rsidP="004130A7">
            <w:pPr>
              <w:spacing w:after="0" w:line="240" w:lineRule="auto"/>
              <w:rPr>
                <w:sz w:val="24"/>
                <w:szCs w:val="24"/>
              </w:rPr>
            </w:pPr>
            <w:r>
              <w:rPr>
                <w:sz w:val="24"/>
                <w:szCs w:val="24"/>
              </w:rPr>
              <w:t>Boundary management</w:t>
            </w:r>
          </w:p>
        </w:tc>
        <w:tc>
          <w:tcPr>
            <w:tcW w:w="4586" w:type="dxa"/>
            <w:tcBorders>
              <w:top w:val="single" w:sz="4" w:space="0" w:color="auto"/>
              <w:left w:val="single" w:sz="4" w:space="0" w:color="auto"/>
              <w:bottom w:val="single" w:sz="4" w:space="0" w:color="auto"/>
              <w:right w:val="single" w:sz="4" w:space="0" w:color="auto"/>
            </w:tcBorders>
          </w:tcPr>
          <w:p w14:paraId="582C8511" w14:textId="77777777" w:rsidR="001E5DD4" w:rsidRDefault="001E5DD4" w:rsidP="004130A7">
            <w:pPr>
              <w:keepNext/>
              <w:spacing w:after="0" w:line="240" w:lineRule="auto"/>
              <w:rPr>
                <w:sz w:val="24"/>
                <w:szCs w:val="24"/>
              </w:rPr>
            </w:pPr>
            <w:r>
              <w:rPr>
                <w:sz w:val="24"/>
                <w:szCs w:val="24"/>
              </w:rPr>
              <w:t xml:space="preserve">               1 2 3</w:t>
            </w:r>
          </w:p>
        </w:tc>
      </w:tr>
    </w:tbl>
    <w:p w14:paraId="723FF4FA" w14:textId="1E037DA5" w:rsidR="00272012" w:rsidRPr="00302B78" w:rsidRDefault="00272012" w:rsidP="00272012">
      <w:pPr>
        <w:pStyle w:val="Caption"/>
        <w:spacing w:after="120" w:line="360" w:lineRule="auto"/>
        <w:rPr>
          <w:sz w:val="24"/>
          <w:szCs w:val="24"/>
        </w:rPr>
      </w:pPr>
      <w:bookmarkStart w:id="302" w:name="_Ref9012730"/>
      <w:bookmarkStart w:id="303" w:name="_Toc531023159"/>
      <w:bookmarkStart w:id="304" w:name="_Toc536438920"/>
      <w:bookmarkStart w:id="305" w:name="_Toc31702095"/>
      <w:r w:rsidRPr="00302B78">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26</w:t>
      </w:r>
      <w:r w:rsidR="00233012">
        <w:rPr>
          <w:noProof/>
        </w:rPr>
        <w:fldChar w:fldCharType="end"/>
      </w:r>
      <w:bookmarkEnd w:id="302"/>
      <w:r w:rsidRPr="00302B78">
        <w:t xml:space="preserve">. Plotted typology. </w:t>
      </w:r>
      <w:r>
        <w:t>BoR8.3</w:t>
      </w:r>
      <w:bookmarkEnd w:id="303"/>
      <w:bookmarkEnd w:id="304"/>
      <w:bookmarkEnd w:id="305"/>
    </w:p>
    <w:p w14:paraId="418AF85F" w14:textId="77777777" w:rsidR="00AE46D2" w:rsidRDefault="00AE46D2">
      <w:pPr>
        <w:rPr>
          <w:rFonts w:asciiTheme="majorHAnsi" w:eastAsiaTheme="majorEastAsia" w:hAnsiTheme="majorHAnsi" w:cstheme="majorBidi"/>
          <w:caps/>
          <w:color w:val="1F3763" w:themeColor="accent1" w:themeShade="7F"/>
          <w:sz w:val="24"/>
          <w:szCs w:val="24"/>
        </w:rPr>
      </w:pPr>
      <w:bookmarkStart w:id="306" w:name="_Toc531007175"/>
      <w:bookmarkStart w:id="307" w:name="_Toc536718001"/>
      <w:r>
        <w:br w:type="page"/>
      </w:r>
    </w:p>
    <w:p w14:paraId="1AA609F1" w14:textId="732109B9" w:rsidR="00272012" w:rsidRDefault="0093259B" w:rsidP="00272012">
      <w:pPr>
        <w:pStyle w:val="Heading3"/>
      </w:pPr>
      <w:bookmarkStart w:id="308" w:name="_Toc31702024"/>
      <w:r>
        <w:t xml:space="preserve">BoRs sampled from </w:t>
      </w:r>
      <w:r w:rsidR="00272012">
        <w:t xml:space="preserve">UoA </w:t>
      </w:r>
      <w:bookmarkEnd w:id="306"/>
      <w:bookmarkEnd w:id="307"/>
      <w:r>
        <w:t>9</w:t>
      </w:r>
      <w:bookmarkEnd w:id="308"/>
    </w:p>
    <w:p w14:paraId="6ED82469" w14:textId="77777777" w:rsidR="00272012" w:rsidRDefault="00272012" w:rsidP="00272012">
      <w:pPr>
        <w:spacing w:after="120" w:line="360" w:lineRule="auto"/>
        <w:rPr>
          <w:sz w:val="24"/>
          <w:szCs w:val="24"/>
        </w:rPr>
      </w:pPr>
      <w:r>
        <w:rPr>
          <w:sz w:val="24"/>
          <w:szCs w:val="24"/>
        </w:rPr>
        <w:t xml:space="preserve">Research submitted by the University of Cardiff (henceforth Cardiff) to UoA 9 is based at the School of Physics and Astronomy. Two different, but closely-related research groups are responsible for the research. These are the Astronomy Research Group (ARG) and the Astronomy Instrumentation Group (AIG). ARG specialises in research relating to the formation of stars and galaxies, while AIG specialises in technological and engineering for the production of instruments designed for space travel. Generally, AIG underpins Phases 1 &amp; 2 below, while ARG research underpins Phase 3. However, it is important to bear in mind that there is significant communication, knowledge exchange and interdependence between the two groups. </w:t>
      </w:r>
    </w:p>
    <w:p w14:paraId="74F9C362" w14:textId="77777777" w:rsidR="00272012" w:rsidRPr="003D445E" w:rsidRDefault="00272012" w:rsidP="00272012">
      <w:pPr>
        <w:spacing w:after="120" w:line="360" w:lineRule="auto"/>
        <w:rPr>
          <w:sz w:val="24"/>
          <w:szCs w:val="24"/>
        </w:rPr>
      </w:pPr>
      <w:r>
        <w:rPr>
          <w:sz w:val="24"/>
          <w:szCs w:val="24"/>
        </w:rPr>
        <w:t xml:space="preserve">What is clear is that within both these two groups, and indeed the School more generally, there exist strong pathways to various kinds of impact and several individuals with a strong personal commitment to traversing these pathways. This includes, for example, commitments to applying technologies in other beneficial contexts (e.g. environmental or health contexts), and to public outreach and disseminating astronomical findings to the general public and young people. As will be seen, these goals are not simply add-ons, but are considered worthy of significant time and planning, and are well-integrated into the work and culture of the School at several points, including through academic experts with dedicated outreach roles, and through a spin-out company dedicated to translating the School’s research into valuable technologies in a range of contexts. </w:t>
      </w:r>
    </w:p>
    <w:p w14:paraId="2CC96E87" w14:textId="2F9A1CA9" w:rsidR="00272012" w:rsidRDefault="009528FE" w:rsidP="00272012">
      <w:pPr>
        <w:pStyle w:val="Heading4"/>
      </w:pPr>
      <w:r>
        <w:t>Body of Research 9: ‘Astronomical Research and Instrumentation’</w:t>
      </w:r>
    </w:p>
    <w:p w14:paraId="46A2087C" w14:textId="7D9FAD61" w:rsidR="00272012" w:rsidRDefault="00272012" w:rsidP="00272012">
      <w:pPr>
        <w:spacing w:after="120" w:line="360" w:lineRule="auto"/>
        <w:rPr>
          <w:sz w:val="24"/>
          <w:szCs w:val="24"/>
        </w:rPr>
      </w:pPr>
      <w:r w:rsidRPr="00FC33ED">
        <w:rPr>
          <w:sz w:val="24"/>
          <w:szCs w:val="24"/>
        </w:rPr>
        <w:t>Title</w:t>
      </w:r>
      <w:r w:rsidR="009528FE">
        <w:rPr>
          <w:sz w:val="24"/>
          <w:szCs w:val="24"/>
        </w:rPr>
        <w:t>s of relevant REF Impact Case Studies</w:t>
      </w:r>
      <w:r>
        <w:rPr>
          <w:sz w:val="24"/>
          <w:szCs w:val="24"/>
        </w:rPr>
        <w:t>:</w:t>
      </w:r>
      <w:r>
        <w:rPr>
          <w:sz w:val="24"/>
          <w:szCs w:val="24"/>
        </w:rPr>
        <w:br/>
        <w:t>‘Terahertz (THz) detection from the distant universe to the international market’</w:t>
      </w:r>
    </w:p>
    <w:p w14:paraId="512C55E9" w14:textId="45BB3409" w:rsidR="00272012" w:rsidRDefault="00272012" w:rsidP="00272012">
      <w:pPr>
        <w:spacing w:after="120" w:line="360" w:lineRule="auto"/>
        <w:rPr>
          <w:sz w:val="24"/>
          <w:szCs w:val="24"/>
        </w:rPr>
      </w:pPr>
      <w:r>
        <w:rPr>
          <w:sz w:val="24"/>
          <w:szCs w:val="24"/>
        </w:rPr>
        <w:t xml:space="preserve">‘The </w:t>
      </w:r>
      <w:r>
        <w:rPr>
          <w:i/>
          <w:sz w:val="24"/>
          <w:szCs w:val="24"/>
        </w:rPr>
        <w:t xml:space="preserve">Herschel </w:t>
      </w:r>
      <w:r>
        <w:rPr>
          <w:sz w:val="24"/>
          <w:szCs w:val="24"/>
        </w:rPr>
        <w:t>Space Observatory: scientific and technical outreach’</w:t>
      </w:r>
    </w:p>
    <w:p w14:paraId="7693FB86" w14:textId="39C8238C" w:rsidR="00272012" w:rsidRDefault="00272012" w:rsidP="00272012">
      <w:pPr>
        <w:spacing w:after="120" w:line="360" w:lineRule="auto"/>
        <w:rPr>
          <w:sz w:val="24"/>
          <w:szCs w:val="24"/>
        </w:rPr>
      </w:pPr>
      <w:r w:rsidRPr="00FC33ED">
        <w:rPr>
          <w:sz w:val="24"/>
          <w:szCs w:val="24"/>
          <w:u w:val="single"/>
        </w:rPr>
        <w:t xml:space="preserve">Phase 1. </w:t>
      </w:r>
      <w:r>
        <w:rPr>
          <w:sz w:val="24"/>
          <w:szCs w:val="24"/>
          <w:u w:val="single"/>
        </w:rPr>
        <w:t>Instrument development for astronomical and other applications</w:t>
      </w:r>
      <w:r>
        <w:rPr>
          <w:sz w:val="24"/>
          <w:szCs w:val="24"/>
          <w:u w:val="single"/>
        </w:rPr>
        <w:br/>
      </w:r>
      <w:r>
        <w:rPr>
          <w:sz w:val="24"/>
          <w:szCs w:val="24"/>
        </w:rPr>
        <w:t xml:space="preserve">The AIG focuses on developing technologies and instruments which meet the demands and drive the advancement of cutting edge astronomy. AIG’s researchers maintain a close and mutually-beneficial relationship with the ARG, which focuses on fundamental astronomical science. Within this relationship, AIG are kept up to date about the scientific demands of astronomy, while ARG are kept up to date about technological advances and the new scientific possibilities which they provide.  </w:t>
      </w:r>
    </w:p>
    <w:p w14:paraId="26253366" w14:textId="77777777" w:rsidR="00272012" w:rsidRDefault="00272012" w:rsidP="00272012">
      <w:pPr>
        <w:spacing w:after="120" w:line="360" w:lineRule="auto"/>
        <w:rPr>
          <w:sz w:val="24"/>
          <w:szCs w:val="24"/>
        </w:rPr>
      </w:pPr>
      <w:r>
        <w:rPr>
          <w:sz w:val="24"/>
          <w:szCs w:val="24"/>
        </w:rPr>
        <w:t xml:space="preserve">As well as maintaining close links with ARG, another major collaborator is AIG’s spin-out company, QMCI, founded in 1971 and co-located with AIG in the School of Physics and Astronomy building. AIG work closely with QMCI both in the fulfilment of specific projects, such as the European Space Agency (ESA) projects discussed in Phase 2, as well as for the general advancement of scientific and astronomical instrumentation. QMCI staff sometimes co-author academic papers with AIG, but their main role is to provide a mechanism for the translation of AIG technologies to new areas of application by bringing them to, and in some cases adapting them for, the global market. For example, technologies originating in AIG have been sold for use in biomedical imaging, fusion power (nuclear fusion for renewable energy), and atmospheric sensing for use in environmental and meteorological research. </w:t>
      </w:r>
    </w:p>
    <w:p w14:paraId="7C31A34C" w14:textId="77777777" w:rsidR="00272012" w:rsidRDefault="00272012" w:rsidP="00272012">
      <w:pPr>
        <w:spacing w:after="120" w:line="360" w:lineRule="auto"/>
        <w:rPr>
          <w:sz w:val="24"/>
          <w:szCs w:val="24"/>
        </w:rPr>
      </w:pPr>
      <w:r>
        <w:rPr>
          <w:sz w:val="24"/>
          <w:szCs w:val="24"/>
        </w:rPr>
        <w:t xml:space="preserve">However, rather than simply relying on market processes for the dissemination and application of AIG technologies, the School allocates academic staff time to actively seek and engage with potential users (academic and non-academic) of AIG technologies. For example, the Deputy Head of AIG also holds the role of the School’s Director of Innovation and Engagement. This involves seeking and engaging with a wide range of sectors which might be interested in the technologies and other outputs from the School as a whole, and the AIG especially. Along with a second AIG professor, he is personally involved in applying AIG technologies in environmental research which uses satellite observations of earth to gather data. A third AIG professor collaborates with experts in biophysics and optometry (eyecare science and practice) to develop AIG technology for application in these fields. </w:t>
      </w:r>
    </w:p>
    <w:p w14:paraId="1752933F" w14:textId="4E088960" w:rsidR="00272012" w:rsidRDefault="00272012" w:rsidP="00272012">
      <w:pPr>
        <w:spacing w:after="120" w:line="360" w:lineRule="auto"/>
        <w:rPr>
          <w:sz w:val="24"/>
          <w:szCs w:val="24"/>
        </w:rPr>
      </w:pPr>
      <w:r w:rsidRPr="00FC33ED">
        <w:rPr>
          <w:sz w:val="24"/>
          <w:szCs w:val="24"/>
          <w:u w:val="single"/>
        </w:rPr>
        <w:t>Phase 2.</w:t>
      </w:r>
      <w:r>
        <w:rPr>
          <w:sz w:val="24"/>
          <w:szCs w:val="24"/>
          <w:u w:val="single"/>
        </w:rPr>
        <w:t xml:space="preserve"> Applying instruments to observatories in large space programmes</w:t>
      </w:r>
      <w:r>
        <w:rPr>
          <w:sz w:val="24"/>
          <w:szCs w:val="24"/>
        </w:rPr>
        <w:br/>
        <w:t xml:space="preserve">Thanks to AIG’s leading expertise in developing astronomy instrumentation, in particular in electromagnetic radiation detectors (similar to X-rays, but for different wavelengths), AIG researchers have had significant involvement in the development of on-board instruments for two major ESA missions. The first, and larger of the two projects, was the Spectral and Photometric Imaging Receiver (SPIRE) project. Cardiff was the lead institution out of eighteen institutions from eight European countries collaborating on the £90 million project. The SPIRE instrument served as a detector to be placed on ESA’s </w:t>
      </w:r>
      <w:r>
        <w:rPr>
          <w:i/>
          <w:sz w:val="24"/>
          <w:szCs w:val="24"/>
        </w:rPr>
        <w:t xml:space="preserve">Herschel </w:t>
      </w:r>
      <w:r>
        <w:rPr>
          <w:sz w:val="24"/>
          <w:szCs w:val="24"/>
        </w:rPr>
        <w:t xml:space="preserve">space telescope, whose total cost was nearly £1 billion. The second project, on which Cardiff was a collaborating institution, was the High Frequency Instrument (HFI) placed on board the ~£700 million </w:t>
      </w:r>
      <w:r>
        <w:rPr>
          <w:i/>
          <w:sz w:val="24"/>
          <w:szCs w:val="24"/>
        </w:rPr>
        <w:t xml:space="preserve">Planck </w:t>
      </w:r>
      <w:r>
        <w:rPr>
          <w:sz w:val="24"/>
          <w:szCs w:val="24"/>
        </w:rPr>
        <w:t xml:space="preserve">telescope. Both the Herschel and Planck telescope missions lasted from 2009 to 2013, but the production of their on-board instruments constituted a significant proportion of AIG research for over a decade from 1990s to the 2000s.  </w:t>
      </w:r>
    </w:p>
    <w:p w14:paraId="55E79C72" w14:textId="77777777" w:rsidR="00272012" w:rsidRDefault="00272012" w:rsidP="00272012">
      <w:pPr>
        <w:spacing w:after="120" w:line="360" w:lineRule="auto"/>
        <w:rPr>
          <w:sz w:val="24"/>
          <w:szCs w:val="24"/>
        </w:rPr>
      </w:pPr>
      <w:r>
        <w:rPr>
          <w:sz w:val="24"/>
          <w:szCs w:val="24"/>
        </w:rPr>
        <w:t xml:space="preserve">The scientific and technical challenges associated with implementing technologies into a functioning satellite in the extreme conditions of a take-off are significant. They call upon far larger forms of collaboration than, for instance, AIG’s development of specific devices in collaboration with QMCI and in consultation with ARG, as in Phase 1. This can be illustrated by the large number of authors on papers related to the SPIRE instrument, one of which names nearly 200 co-authors; and even these would not account for all who worked on the instrument, for example private companies which produce or engineer certain parts. </w:t>
      </w:r>
    </w:p>
    <w:p w14:paraId="3169A2F9" w14:textId="77777777" w:rsidR="00272012" w:rsidRDefault="00272012" w:rsidP="00272012">
      <w:pPr>
        <w:spacing w:after="120" w:line="360" w:lineRule="auto"/>
        <w:rPr>
          <w:sz w:val="24"/>
          <w:szCs w:val="24"/>
        </w:rPr>
      </w:pPr>
      <w:r>
        <w:rPr>
          <w:sz w:val="24"/>
          <w:szCs w:val="24"/>
        </w:rPr>
        <w:t xml:space="preserve">Indeed, the multiple nations and multiple kinds of organisation involved mean that considerable management skill is essential among the academic leadership of such projects. Even prior to the commencement of such projects, the decision by ESA about which nations will be involved and which will take the lead are inherently political in the context of an agency funded by multiple nations, so that scientific and technological expertise are not the sole criteria for engagement in a given ESA project. </w:t>
      </w:r>
    </w:p>
    <w:p w14:paraId="3C9DF0F7" w14:textId="388B07B6" w:rsidR="00272012" w:rsidRDefault="00272012" w:rsidP="00272012">
      <w:pPr>
        <w:spacing w:after="120" w:line="360" w:lineRule="auto"/>
        <w:rPr>
          <w:sz w:val="24"/>
          <w:szCs w:val="24"/>
        </w:rPr>
      </w:pPr>
      <w:r w:rsidRPr="00FC33ED">
        <w:rPr>
          <w:sz w:val="24"/>
          <w:szCs w:val="24"/>
          <w:u w:val="single"/>
        </w:rPr>
        <w:t>Phase 3.</w:t>
      </w:r>
      <w:r>
        <w:rPr>
          <w:sz w:val="24"/>
          <w:szCs w:val="24"/>
          <w:u w:val="single"/>
        </w:rPr>
        <w:t xml:space="preserve"> Curiosity as a driver of a combined science and outreach strategy</w:t>
      </w:r>
      <w:r>
        <w:rPr>
          <w:sz w:val="24"/>
          <w:szCs w:val="24"/>
          <w:u w:val="single"/>
        </w:rPr>
        <w:br/>
      </w:r>
      <w:r>
        <w:rPr>
          <w:sz w:val="24"/>
          <w:szCs w:val="24"/>
        </w:rPr>
        <w:t xml:space="preserve">Data obtained by the Herschel and Planck satellite telescopes have enabled researchers, primarily in the ARG but sometimes in collaboration with AIG, to answer questions and advance theories of fundamental interest about the universe. For example, the data has been used to answer questions about how stars are formed and how galaxies evolve in the long run (over billions of years). </w:t>
      </w:r>
    </w:p>
    <w:p w14:paraId="12320AA7" w14:textId="77777777" w:rsidR="00272012" w:rsidRDefault="00272012" w:rsidP="00272012">
      <w:pPr>
        <w:spacing w:after="120" w:line="360" w:lineRule="auto"/>
        <w:rPr>
          <w:sz w:val="24"/>
          <w:szCs w:val="24"/>
        </w:rPr>
      </w:pPr>
      <w:r>
        <w:rPr>
          <w:sz w:val="24"/>
          <w:szCs w:val="24"/>
        </w:rPr>
        <w:t xml:space="preserve">Alongside this curiosity-inspired basic scientific research, a significant minority of the work and output of AIG and ARG is less cutting edge but still considered a key goal and responsibility of the School, complementary to and directly following from its cutting edge research. These other activities include outreach, production of popular science outputs, and scientific communication (e.g. via scientific and mainstream media outlets). As was seen in Phase 1 in relation to disseminating innovative technologies to various sectors and research fields, there is significant dedication within the School to engage with these outreach and other communication activities and, as will be shown below, significant scope for career recognition through them. This commitment can be seen in both the general structure and culture of the two groups (AIG &amp; ARG) and the wider School, as well as in specific outreach activities directly associated with the School’s SPIRE funding. I describe these below.   </w:t>
      </w:r>
    </w:p>
    <w:p w14:paraId="24CF50C2" w14:textId="4D45A611" w:rsidR="00272012" w:rsidRDefault="00272012" w:rsidP="00272012">
      <w:pPr>
        <w:spacing w:after="120" w:line="360" w:lineRule="auto"/>
        <w:rPr>
          <w:sz w:val="24"/>
          <w:szCs w:val="24"/>
        </w:rPr>
      </w:pPr>
      <w:r>
        <w:rPr>
          <w:sz w:val="24"/>
          <w:szCs w:val="24"/>
        </w:rPr>
        <w:t xml:space="preserve">With regards to the School-wide culture, the Head of ARG writes popular science books (including a book, not yet published, about Herschel aimed at a non-scientific audience). Meanwhile, the Deputy Head has, for several years, also served as the School’s Head of Public Engagement and Chair of the Outreach Committee and, in 2018, was awarded as Member of the Order of the British Empire (MBE) for services to science communication and promotion. The School also has part-time staff whose main professions are in science communication. For example, one part-time lecturer, who also was awarded an MBE for services to science outreach and communication in 2017, is the founding director of </w:t>
      </w:r>
      <w:r>
        <w:rPr>
          <w:i/>
          <w:sz w:val="24"/>
          <w:szCs w:val="24"/>
        </w:rPr>
        <w:t>science made simple</w:t>
      </w:r>
      <w:r>
        <w:rPr>
          <w:sz w:val="24"/>
          <w:szCs w:val="24"/>
        </w:rPr>
        <w:t>, a social enterprise which runs science outreach programmes, particularly in schools. Another part-time lecturer is the Education Director of Las Cumbres Observatory, an international non-profit company which operates a network of telescopes and connects these via the Internet, allowing access to anyone and therefore of great value in public and school outreach activities. Both these part-time lecturers are provided office space by the School to conduct both their university and non-university activities, and both have played significant roles in showcasing, disseminating, educating and enthusing the public based on Cardiff’s astronomy research and technology.</w:t>
      </w:r>
    </w:p>
    <w:p w14:paraId="4059DCC5" w14:textId="77777777" w:rsidR="00272012" w:rsidRDefault="00272012" w:rsidP="00272012">
      <w:pPr>
        <w:spacing w:after="120" w:line="360" w:lineRule="auto"/>
        <w:rPr>
          <w:sz w:val="24"/>
          <w:szCs w:val="24"/>
        </w:rPr>
      </w:pPr>
      <w:r>
        <w:rPr>
          <w:sz w:val="24"/>
          <w:szCs w:val="24"/>
        </w:rPr>
        <w:t>The SPIRE project, as well as being a good example of the School’s overall research expertise and operational model, is also an excellent example of the AIG’s commitment to wider impact. The AIG-based SPIRE team secured nearly £200,000 for outreach activities directly associated with the SPIRE project and the broader Herschel programme (and this figure is only a fraction of the total outreach and engagement funding awarded to the School during the REF period). Part of this funding was expended on employing one of the SPIRE/Herschel postdoctoral researchers as a dedicated, half-time Herschel Outreach Officer, in which role he set up and maintains a well-visited website aimed at both expert and non-expert audiences discussing the project and related issues of fundamental astronomical interest, as well as organising a range of Outreach events. He has since become the Ogden Lecturer within the school, supported by the Ogden Trust, which promotes the teaching and learning of physics throughout society.</w:t>
      </w:r>
    </w:p>
    <w:p w14:paraId="5277578B" w14:textId="77777777" w:rsidR="00272012" w:rsidRDefault="00272012" w:rsidP="00272012">
      <w:pPr>
        <w:spacing w:after="120" w:line="360" w:lineRule="auto"/>
        <w:rPr>
          <w:sz w:val="24"/>
          <w:szCs w:val="24"/>
        </w:rPr>
      </w:pPr>
      <w:r>
        <w:rPr>
          <w:sz w:val="24"/>
          <w:szCs w:val="24"/>
        </w:rPr>
        <w:t xml:space="preserve">Throughout the School, there is a sense that curiosity-based astronomical research into the formation of galaxies and stars is considered incomplete until it is disseminated publicly in the hope of satisfying and stimulating the natural curiosity of society, particularly potential future scientists. </w:t>
      </w:r>
    </w:p>
    <w:tbl>
      <w:tblPr>
        <w:tblW w:w="7155" w:type="dxa"/>
        <w:tblLook w:val="04A0" w:firstRow="1" w:lastRow="0" w:firstColumn="1" w:lastColumn="0" w:noHBand="0" w:noVBand="1"/>
      </w:tblPr>
      <w:tblGrid>
        <w:gridCol w:w="2569"/>
        <w:gridCol w:w="4586"/>
      </w:tblGrid>
      <w:tr w:rsidR="00741002" w14:paraId="4A937B21" w14:textId="77777777" w:rsidTr="00741002">
        <w:tc>
          <w:tcPr>
            <w:tcW w:w="2569" w:type="dxa"/>
            <w:tcBorders>
              <w:top w:val="single" w:sz="4" w:space="0" w:color="auto"/>
              <w:left w:val="single" w:sz="4" w:space="0" w:color="auto"/>
              <w:bottom w:val="single" w:sz="4" w:space="0" w:color="auto"/>
              <w:right w:val="single" w:sz="4" w:space="0" w:color="auto"/>
            </w:tcBorders>
          </w:tcPr>
          <w:p w14:paraId="3B518BD1" w14:textId="484102AA" w:rsidR="00741002" w:rsidRPr="002B4060" w:rsidRDefault="00741002" w:rsidP="00741002">
            <w:pPr>
              <w:spacing w:after="0" w:line="240" w:lineRule="auto"/>
              <w:rPr>
                <w:b/>
                <w:sz w:val="24"/>
                <w:szCs w:val="24"/>
              </w:rPr>
            </w:pPr>
            <w:r w:rsidRPr="002B4060">
              <w:rPr>
                <w:b/>
                <w:sz w:val="24"/>
                <w:szCs w:val="24"/>
              </w:rPr>
              <w:t>Attribute</w:t>
            </w:r>
            <w:r>
              <w:rPr>
                <w:b/>
                <w:sz w:val="24"/>
                <w:szCs w:val="24"/>
              </w:rPr>
              <w:t>/activity</w:t>
            </w:r>
          </w:p>
        </w:tc>
        <w:tc>
          <w:tcPr>
            <w:tcW w:w="4586" w:type="dxa"/>
            <w:tcBorders>
              <w:top w:val="single" w:sz="4" w:space="0" w:color="auto"/>
              <w:left w:val="single" w:sz="4" w:space="0" w:color="auto"/>
              <w:bottom w:val="single" w:sz="4" w:space="0" w:color="auto"/>
              <w:right w:val="single" w:sz="4" w:space="0" w:color="auto"/>
            </w:tcBorders>
          </w:tcPr>
          <w:p w14:paraId="5F0C0215" w14:textId="77777777" w:rsidR="00741002" w:rsidRPr="00B8594F" w:rsidRDefault="00741002" w:rsidP="00741002">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05D80063" w14:textId="6AB8BF50" w:rsidR="00741002" w:rsidRPr="00B8594F" w:rsidRDefault="00741002" w:rsidP="00741002">
            <w:pPr>
              <w:spacing w:after="0" w:line="240" w:lineRule="auto"/>
              <w:jc w:val="center"/>
              <w:rPr>
                <w:b/>
                <w:sz w:val="24"/>
                <w:szCs w:val="24"/>
              </w:rPr>
            </w:pPr>
            <w:r w:rsidRPr="00B8594F">
              <w:rPr>
                <w:b/>
                <w:sz w:val="24"/>
                <w:szCs w:val="24"/>
              </w:rPr>
              <w:t>1               2               3               4               5</w:t>
            </w:r>
          </w:p>
        </w:tc>
      </w:tr>
      <w:tr w:rsidR="00741002" w14:paraId="6BB34B79" w14:textId="77777777" w:rsidTr="00741002">
        <w:tc>
          <w:tcPr>
            <w:tcW w:w="2569" w:type="dxa"/>
            <w:tcBorders>
              <w:top w:val="single" w:sz="4" w:space="0" w:color="auto"/>
              <w:left w:val="single" w:sz="4" w:space="0" w:color="auto"/>
              <w:bottom w:val="single" w:sz="4" w:space="0" w:color="auto"/>
              <w:right w:val="single" w:sz="4" w:space="0" w:color="auto"/>
            </w:tcBorders>
          </w:tcPr>
          <w:p w14:paraId="49E9E27B" w14:textId="77777777" w:rsidR="00741002" w:rsidRDefault="00741002" w:rsidP="004130A7">
            <w:pPr>
              <w:spacing w:after="0" w:line="240" w:lineRule="auto"/>
              <w:rPr>
                <w:sz w:val="24"/>
                <w:szCs w:val="24"/>
              </w:rPr>
            </w:pPr>
            <w:r>
              <w:rPr>
                <w:sz w:val="24"/>
                <w:szCs w:val="24"/>
              </w:rPr>
              <w:t>Expertise</w:t>
            </w:r>
          </w:p>
        </w:tc>
        <w:tc>
          <w:tcPr>
            <w:tcW w:w="4586" w:type="dxa"/>
            <w:tcBorders>
              <w:top w:val="single" w:sz="4" w:space="0" w:color="auto"/>
              <w:left w:val="single" w:sz="4" w:space="0" w:color="auto"/>
              <w:bottom w:val="single" w:sz="4" w:space="0" w:color="auto"/>
              <w:right w:val="single" w:sz="4" w:space="0" w:color="auto"/>
            </w:tcBorders>
          </w:tcPr>
          <w:p w14:paraId="2CA25C15" w14:textId="77777777" w:rsidR="00741002" w:rsidRDefault="00741002" w:rsidP="004130A7">
            <w:pPr>
              <w:spacing w:after="0" w:line="240" w:lineRule="auto"/>
              <w:rPr>
                <w:sz w:val="24"/>
                <w:szCs w:val="24"/>
              </w:rPr>
            </w:pPr>
            <w:r>
              <w:rPr>
                <w:sz w:val="24"/>
                <w:szCs w:val="24"/>
              </w:rPr>
              <w:t xml:space="preserve"> 3              1 2</w:t>
            </w:r>
          </w:p>
        </w:tc>
      </w:tr>
      <w:tr w:rsidR="00741002" w14:paraId="090B8326" w14:textId="77777777" w:rsidTr="00741002">
        <w:tc>
          <w:tcPr>
            <w:tcW w:w="2569" w:type="dxa"/>
            <w:tcBorders>
              <w:top w:val="single" w:sz="4" w:space="0" w:color="auto"/>
              <w:left w:val="single" w:sz="4" w:space="0" w:color="auto"/>
              <w:bottom w:val="single" w:sz="4" w:space="0" w:color="auto"/>
              <w:right w:val="single" w:sz="4" w:space="0" w:color="auto"/>
            </w:tcBorders>
          </w:tcPr>
          <w:p w14:paraId="7320E6DA" w14:textId="77777777" w:rsidR="00741002" w:rsidRDefault="00741002" w:rsidP="004130A7">
            <w:pPr>
              <w:spacing w:after="0" w:line="240" w:lineRule="auto"/>
              <w:rPr>
                <w:sz w:val="24"/>
                <w:szCs w:val="24"/>
              </w:rPr>
            </w:pPr>
            <w:r>
              <w:rPr>
                <w:sz w:val="24"/>
                <w:szCs w:val="24"/>
              </w:rPr>
              <w:t>Relevance</w:t>
            </w:r>
          </w:p>
        </w:tc>
        <w:tc>
          <w:tcPr>
            <w:tcW w:w="4586" w:type="dxa"/>
            <w:tcBorders>
              <w:top w:val="single" w:sz="4" w:space="0" w:color="auto"/>
              <w:left w:val="single" w:sz="4" w:space="0" w:color="auto"/>
              <w:bottom w:val="single" w:sz="4" w:space="0" w:color="auto"/>
              <w:right w:val="single" w:sz="4" w:space="0" w:color="auto"/>
            </w:tcBorders>
          </w:tcPr>
          <w:p w14:paraId="50452E3C" w14:textId="77777777" w:rsidR="00741002" w:rsidRDefault="00741002" w:rsidP="004130A7">
            <w:pPr>
              <w:spacing w:after="0" w:line="240" w:lineRule="auto"/>
              <w:rPr>
                <w:sz w:val="24"/>
                <w:szCs w:val="24"/>
              </w:rPr>
            </w:pPr>
            <w:r>
              <w:rPr>
                <w:sz w:val="24"/>
                <w:szCs w:val="24"/>
              </w:rPr>
              <w:t xml:space="preserve">                   3                               1                2</w:t>
            </w:r>
          </w:p>
        </w:tc>
      </w:tr>
      <w:tr w:rsidR="00741002" w14:paraId="56A9BE1D" w14:textId="77777777" w:rsidTr="00741002">
        <w:tc>
          <w:tcPr>
            <w:tcW w:w="2569" w:type="dxa"/>
            <w:tcBorders>
              <w:top w:val="single" w:sz="4" w:space="0" w:color="auto"/>
              <w:left w:val="single" w:sz="4" w:space="0" w:color="auto"/>
              <w:bottom w:val="single" w:sz="4" w:space="0" w:color="auto"/>
              <w:right w:val="single" w:sz="4" w:space="0" w:color="auto"/>
            </w:tcBorders>
          </w:tcPr>
          <w:p w14:paraId="0493302A" w14:textId="77777777" w:rsidR="00741002" w:rsidRDefault="00741002" w:rsidP="004130A7">
            <w:pPr>
              <w:spacing w:after="0" w:line="240" w:lineRule="auto"/>
              <w:rPr>
                <w:sz w:val="24"/>
                <w:szCs w:val="24"/>
              </w:rPr>
            </w:pPr>
            <w:r>
              <w:rPr>
                <w:sz w:val="24"/>
                <w:szCs w:val="24"/>
              </w:rPr>
              <w:t>Disciplinary focus</w:t>
            </w:r>
          </w:p>
        </w:tc>
        <w:tc>
          <w:tcPr>
            <w:tcW w:w="4586" w:type="dxa"/>
            <w:tcBorders>
              <w:top w:val="single" w:sz="4" w:space="0" w:color="auto"/>
              <w:left w:val="single" w:sz="4" w:space="0" w:color="auto"/>
              <w:bottom w:val="single" w:sz="4" w:space="0" w:color="auto"/>
              <w:right w:val="single" w:sz="4" w:space="0" w:color="auto"/>
            </w:tcBorders>
          </w:tcPr>
          <w:p w14:paraId="1DAB7B66" w14:textId="77777777" w:rsidR="00741002" w:rsidRDefault="00741002" w:rsidP="004130A7">
            <w:pPr>
              <w:spacing w:after="0" w:line="240" w:lineRule="auto"/>
              <w:rPr>
                <w:sz w:val="24"/>
                <w:szCs w:val="24"/>
              </w:rPr>
            </w:pPr>
            <w:r>
              <w:rPr>
                <w:sz w:val="24"/>
                <w:szCs w:val="24"/>
              </w:rPr>
              <w:t>2 3              1</w:t>
            </w:r>
          </w:p>
        </w:tc>
      </w:tr>
      <w:tr w:rsidR="00741002" w14:paraId="05ADB43E" w14:textId="77777777" w:rsidTr="00741002">
        <w:tc>
          <w:tcPr>
            <w:tcW w:w="2569" w:type="dxa"/>
            <w:tcBorders>
              <w:top w:val="single" w:sz="4" w:space="0" w:color="auto"/>
              <w:left w:val="single" w:sz="4" w:space="0" w:color="auto"/>
              <w:bottom w:val="single" w:sz="4" w:space="0" w:color="auto"/>
              <w:right w:val="single" w:sz="4" w:space="0" w:color="auto"/>
            </w:tcBorders>
          </w:tcPr>
          <w:p w14:paraId="1B5E378B" w14:textId="77777777" w:rsidR="00741002" w:rsidRDefault="00741002" w:rsidP="004130A7">
            <w:pPr>
              <w:spacing w:after="0" w:line="240" w:lineRule="auto"/>
              <w:rPr>
                <w:sz w:val="24"/>
                <w:szCs w:val="24"/>
              </w:rPr>
            </w:pPr>
            <w:r>
              <w:rPr>
                <w:sz w:val="24"/>
                <w:szCs w:val="24"/>
              </w:rPr>
              <w:t>Uncertainty</w:t>
            </w:r>
          </w:p>
        </w:tc>
        <w:tc>
          <w:tcPr>
            <w:tcW w:w="4586" w:type="dxa"/>
            <w:tcBorders>
              <w:top w:val="single" w:sz="4" w:space="0" w:color="auto"/>
              <w:left w:val="single" w:sz="4" w:space="0" w:color="auto"/>
              <w:bottom w:val="single" w:sz="4" w:space="0" w:color="auto"/>
              <w:right w:val="single" w:sz="4" w:space="0" w:color="auto"/>
            </w:tcBorders>
          </w:tcPr>
          <w:p w14:paraId="0885878C" w14:textId="77777777" w:rsidR="00741002" w:rsidRDefault="00741002" w:rsidP="004130A7">
            <w:pPr>
              <w:spacing w:after="0" w:line="240" w:lineRule="auto"/>
              <w:rPr>
                <w:sz w:val="24"/>
                <w:szCs w:val="24"/>
              </w:rPr>
            </w:pPr>
            <w:r>
              <w:rPr>
                <w:sz w:val="24"/>
                <w:szCs w:val="24"/>
              </w:rPr>
              <w:t>1 3              2</w:t>
            </w:r>
          </w:p>
        </w:tc>
      </w:tr>
      <w:tr w:rsidR="00741002" w14:paraId="4BC3E2B0" w14:textId="77777777" w:rsidTr="00741002">
        <w:tc>
          <w:tcPr>
            <w:tcW w:w="2569" w:type="dxa"/>
            <w:tcBorders>
              <w:top w:val="single" w:sz="4" w:space="0" w:color="auto"/>
              <w:left w:val="single" w:sz="4" w:space="0" w:color="auto"/>
              <w:bottom w:val="single" w:sz="4" w:space="0" w:color="auto"/>
              <w:right w:val="single" w:sz="4" w:space="0" w:color="auto"/>
            </w:tcBorders>
          </w:tcPr>
          <w:p w14:paraId="37856ED5" w14:textId="77777777" w:rsidR="00741002" w:rsidRDefault="00741002" w:rsidP="004130A7">
            <w:pPr>
              <w:spacing w:after="0" w:line="240" w:lineRule="auto"/>
              <w:rPr>
                <w:sz w:val="24"/>
                <w:szCs w:val="24"/>
              </w:rPr>
            </w:pPr>
            <w:r>
              <w:rPr>
                <w:sz w:val="24"/>
                <w:szCs w:val="24"/>
              </w:rPr>
              <w:t>Goals</w:t>
            </w:r>
          </w:p>
        </w:tc>
        <w:tc>
          <w:tcPr>
            <w:tcW w:w="4586" w:type="dxa"/>
            <w:tcBorders>
              <w:top w:val="single" w:sz="4" w:space="0" w:color="auto"/>
              <w:left w:val="single" w:sz="4" w:space="0" w:color="auto"/>
              <w:bottom w:val="single" w:sz="4" w:space="0" w:color="auto"/>
              <w:right w:val="single" w:sz="4" w:space="0" w:color="auto"/>
            </w:tcBorders>
          </w:tcPr>
          <w:p w14:paraId="14F9BC92" w14:textId="77777777" w:rsidR="00741002" w:rsidRDefault="00741002" w:rsidP="004130A7">
            <w:pPr>
              <w:spacing w:after="0" w:line="240" w:lineRule="auto"/>
              <w:rPr>
                <w:sz w:val="24"/>
                <w:szCs w:val="24"/>
              </w:rPr>
            </w:pPr>
            <w:r>
              <w:rPr>
                <w:sz w:val="24"/>
                <w:szCs w:val="24"/>
              </w:rPr>
              <w:t xml:space="preserve"> 3                                                 2                1</w:t>
            </w:r>
          </w:p>
        </w:tc>
      </w:tr>
      <w:tr w:rsidR="00741002" w14:paraId="3D4C1C2A" w14:textId="77777777" w:rsidTr="00741002">
        <w:tc>
          <w:tcPr>
            <w:tcW w:w="2569" w:type="dxa"/>
            <w:tcBorders>
              <w:top w:val="single" w:sz="4" w:space="0" w:color="auto"/>
              <w:left w:val="single" w:sz="4" w:space="0" w:color="auto"/>
              <w:bottom w:val="single" w:sz="4" w:space="0" w:color="auto"/>
              <w:right w:val="single" w:sz="4" w:space="0" w:color="auto"/>
            </w:tcBorders>
          </w:tcPr>
          <w:p w14:paraId="03D74759" w14:textId="77777777" w:rsidR="00741002" w:rsidRDefault="00741002" w:rsidP="004130A7">
            <w:pPr>
              <w:spacing w:after="0" w:line="240" w:lineRule="auto"/>
              <w:rPr>
                <w:sz w:val="24"/>
                <w:szCs w:val="24"/>
              </w:rPr>
            </w:pPr>
            <w:r>
              <w:rPr>
                <w:sz w:val="24"/>
                <w:szCs w:val="24"/>
              </w:rPr>
              <w:t>Learning</w:t>
            </w:r>
          </w:p>
        </w:tc>
        <w:tc>
          <w:tcPr>
            <w:tcW w:w="4586" w:type="dxa"/>
            <w:tcBorders>
              <w:top w:val="single" w:sz="4" w:space="0" w:color="auto"/>
              <w:left w:val="single" w:sz="4" w:space="0" w:color="auto"/>
              <w:bottom w:val="single" w:sz="4" w:space="0" w:color="auto"/>
              <w:right w:val="single" w:sz="4" w:space="0" w:color="auto"/>
            </w:tcBorders>
          </w:tcPr>
          <w:p w14:paraId="74D8D40E" w14:textId="77777777" w:rsidR="00741002" w:rsidRDefault="00741002" w:rsidP="004130A7">
            <w:pPr>
              <w:spacing w:after="0" w:line="240" w:lineRule="auto"/>
              <w:rPr>
                <w:sz w:val="24"/>
                <w:szCs w:val="24"/>
              </w:rPr>
            </w:pPr>
            <w:r>
              <w:rPr>
                <w:sz w:val="24"/>
                <w:szCs w:val="24"/>
              </w:rPr>
              <w:t>1 2              3</w:t>
            </w:r>
          </w:p>
        </w:tc>
      </w:tr>
      <w:tr w:rsidR="00741002" w14:paraId="26145FA7" w14:textId="77777777" w:rsidTr="00741002">
        <w:tc>
          <w:tcPr>
            <w:tcW w:w="2569" w:type="dxa"/>
            <w:tcBorders>
              <w:top w:val="single" w:sz="4" w:space="0" w:color="auto"/>
              <w:left w:val="single" w:sz="4" w:space="0" w:color="auto"/>
              <w:bottom w:val="single" w:sz="4" w:space="0" w:color="auto"/>
              <w:right w:val="single" w:sz="4" w:space="0" w:color="auto"/>
            </w:tcBorders>
          </w:tcPr>
          <w:p w14:paraId="7E4CF99D" w14:textId="77777777" w:rsidR="00741002" w:rsidRDefault="00741002" w:rsidP="004130A7">
            <w:pPr>
              <w:spacing w:after="0" w:line="240" w:lineRule="auto"/>
              <w:rPr>
                <w:sz w:val="24"/>
                <w:szCs w:val="24"/>
              </w:rPr>
            </w:pPr>
            <w:r>
              <w:rPr>
                <w:sz w:val="24"/>
                <w:szCs w:val="24"/>
              </w:rPr>
              <w:t>Knowledge exchange</w:t>
            </w:r>
          </w:p>
        </w:tc>
        <w:tc>
          <w:tcPr>
            <w:tcW w:w="4586" w:type="dxa"/>
            <w:tcBorders>
              <w:top w:val="single" w:sz="4" w:space="0" w:color="auto"/>
              <w:left w:val="single" w:sz="4" w:space="0" w:color="auto"/>
              <w:bottom w:val="single" w:sz="4" w:space="0" w:color="auto"/>
              <w:right w:val="single" w:sz="4" w:space="0" w:color="auto"/>
            </w:tcBorders>
          </w:tcPr>
          <w:p w14:paraId="6A10EB00" w14:textId="77777777" w:rsidR="00741002" w:rsidRDefault="00741002" w:rsidP="004130A7">
            <w:pPr>
              <w:tabs>
                <w:tab w:val="left" w:pos="1227"/>
                <w:tab w:val="center" w:pos="2185"/>
                <w:tab w:val="left" w:pos="2595"/>
              </w:tabs>
              <w:spacing w:after="0" w:line="240" w:lineRule="auto"/>
              <w:rPr>
                <w:sz w:val="24"/>
                <w:szCs w:val="24"/>
              </w:rPr>
            </w:pPr>
            <w:r>
              <w:rPr>
                <w:sz w:val="24"/>
                <w:szCs w:val="24"/>
              </w:rPr>
              <w:t xml:space="preserve"> 2               1 3</w:t>
            </w:r>
          </w:p>
        </w:tc>
      </w:tr>
      <w:tr w:rsidR="00741002" w14:paraId="718BE03C" w14:textId="77777777" w:rsidTr="00741002">
        <w:tc>
          <w:tcPr>
            <w:tcW w:w="2569" w:type="dxa"/>
            <w:tcBorders>
              <w:top w:val="single" w:sz="4" w:space="0" w:color="auto"/>
              <w:left w:val="single" w:sz="4" w:space="0" w:color="auto"/>
              <w:bottom w:val="single" w:sz="4" w:space="0" w:color="auto"/>
              <w:right w:val="single" w:sz="4" w:space="0" w:color="auto"/>
            </w:tcBorders>
          </w:tcPr>
          <w:p w14:paraId="678F2C0B" w14:textId="77777777" w:rsidR="00741002" w:rsidRDefault="00741002" w:rsidP="004130A7">
            <w:pPr>
              <w:spacing w:after="0" w:line="240" w:lineRule="auto"/>
              <w:rPr>
                <w:sz w:val="24"/>
                <w:szCs w:val="24"/>
              </w:rPr>
            </w:pPr>
            <w:r>
              <w:rPr>
                <w:sz w:val="24"/>
                <w:szCs w:val="24"/>
              </w:rPr>
              <w:t>Network</w:t>
            </w:r>
          </w:p>
        </w:tc>
        <w:tc>
          <w:tcPr>
            <w:tcW w:w="4586" w:type="dxa"/>
            <w:tcBorders>
              <w:top w:val="single" w:sz="4" w:space="0" w:color="auto"/>
              <w:left w:val="single" w:sz="4" w:space="0" w:color="auto"/>
              <w:bottom w:val="single" w:sz="4" w:space="0" w:color="auto"/>
              <w:right w:val="single" w:sz="4" w:space="0" w:color="auto"/>
            </w:tcBorders>
          </w:tcPr>
          <w:p w14:paraId="7A9998E7" w14:textId="77777777" w:rsidR="00741002" w:rsidRDefault="00741002" w:rsidP="004130A7">
            <w:pPr>
              <w:spacing w:after="0" w:line="240" w:lineRule="auto"/>
              <w:rPr>
                <w:sz w:val="24"/>
                <w:szCs w:val="24"/>
              </w:rPr>
            </w:pPr>
            <w:r>
              <w:rPr>
                <w:sz w:val="24"/>
                <w:szCs w:val="24"/>
              </w:rPr>
              <w:t xml:space="preserve">                  1 2            3</w:t>
            </w:r>
          </w:p>
        </w:tc>
      </w:tr>
      <w:tr w:rsidR="00741002" w14:paraId="45B5341E" w14:textId="77777777" w:rsidTr="00741002">
        <w:tc>
          <w:tcPr>
            <w:tcW w:w="2569" w:type="dxa"/>
            <w:tcBorders>
              <w:top w:val="single" w:sz="4" w:space="0" w:color="auto"/>
              <w:left w:val="single" w:sz="4" w:space="0" w:color="auto"/>
              <w:bottom w:val="single" w:sz="4" w:space="0" w:color="auto"/>
              <w:right w:val="single" w:sz="4" w:space="0" w:color="auto"/>
            </w:tcBorders>
          </w:tcPr>
          <w:p w14:paraId="3CFD2545" w14:textId="77777777" w:rsidR="00741002" w:rsidRDefault="00741002" w:rsidP="004130A7">
            <w:pPr>
              <w:spacing w:after="0" w:line="240" w:lineRule="auto"/>
              <w:rPr>
                <w:sz w:val="24"/>
                <w:szCs w:val="24"/>
              </w:rPr>
            </w:pPr>
            <w:r>
              <w:rPr>
                <w:sz w:val="24"/>
                <w:szCs w:val="24"/>
              </w:rPr>
              <w:t>Social capital</w:t>
            </w:r>
          </w:p>
        </w:tc>
        <w:tc>
          <w:tcPr>
            <w:tcW w:w="4586" w:type="dxa"/>
            <w:tcBorders>
              <w:top w:val="single" w:sz="4" w:space="0" w:color="auto"/>
              <w:left w:val="single" w:sz="4" w:space="0" w:color="auto"/>
              <w:bottom w:val="single" w:sz="4" w:space="0" w:color="auto"/>
              <w:right w:val="single" w:sz="4" w:space="0" w:color="auto"/>
            </w:tcBorders>
          </w:tcPr>
          <w:p w14:paraId="568BA13B" w14:textId="77777777" w:rsidR="00741002" w:rsidRDefault="00741002" w:rsidP="004130A7">
            <w:pPr>
              <w:spacing w:after="0" w:line="240" w:lineRule="auto"/>
              <w:rPr>
                <w:sz w:val="24"/>
                <w:szCs w:val="24"/>
              </w:rPr>
            </w:pPr>
            <w:r>
              <w:rPr>
                <w:sz w:val="24"/>
                <w:szCs w:val="24"/>
              </w:rPr>
              <w:t xml:space="preserve">                    1             3               2 </w:t>
            </w:r>
          </w:p>
        </w:tc>
      </w:tr>
      <w:tr w:rsidR="00741002" w14:paraId="6F9EDEA0" w14:textId="77777777" w:rsidTr="00741002">
        <w:tc>
          <w:tcPr>
            <w:tcW w:w="2569" w:type="dxa"/>
            <w:tcBorders>
              <w:top w:val="single" w:sz="4" w:space="0" w:color="auto"/>
              <w:left w:val="single" w:sz="4" w:space="0" w:color="auto"/>
              <w:bottom w:val="single" w:sz="4" w:space="0" w:color="auto"/>
              <w:right w:val="single" w:sz="4" w:space="0" w:color="auto"/>
            </w:tcBorders>
          </w:tcPr>
          <w:p w14:paraId="51EDD34E" w14:textId="77777777" w:rsidR="00741002" w:rsidRDefault="00741002" w:rsidP="004130A7">
            <w:pPr>
              <w:spacing w:after="0" w:line="240" w:lineRule="auto"/>
              <w:rPr>
                <w:sz w:val="24"/>
                <w:szCs w:val="24"/>
              </w:rPr>
            </w:pPr>
            <w:r>
              <w:rPr>
                <w:sz w:val="24"/>
                <w:szCs w:val="24"/>
              </w:rPr>
              <w:t>Accessibility</w:t>
            </w:r>
          </w:p>
        </w:tc>
        <w:tc>
          <w:tcPr>
            <w:tcW w:w="4586" w:type="dxa"/>
            <w:tcBorders>
              <w:top w:val="single" w:sz="4" w:space="0" w:color="auto"/>
              <w:left w:val="single" w:sz="4" w:space="0" w:color="auto"/>
              <w:bottom w:val="single" w:sz="4" w:space="0" w:color="auto"/>
              <w:right w:val="single" w:sz="4" w:space="0" w:color="auto"/>
            </w:tcBorders>
          </w:tcPr>
          <w:p w14:paraId="2BD042C9" w14:textId="77777777" w:rsidR="00741002" w:rsidRDefault="00741002" w:rsidP="004130A7">
            <w:pPr>
              <w:spacing w:after="0" w:line="240" w:lineRule="auto"/>
              <w:rPr>
                <w:sz w:val="24"/>
                <w:szCs w:val="24"/>
              </w:rPr>
            </w:pPr>
            <w:r>
              <w:rPr>
                <w:sz w:val="24"/>
                <w:szCs w:val="24"/>
              </w:rPr>
              <w:t xml:space="preserve">                    2             1               3</w:t>
            </w:r>
          </w:p>
        </w:tc>
      </w:tr>
      <w:tr w:rsidR="00741002" w14:paraId="20ABF2AF" w14:textId="77777777" w:rsidTr="00741002">
        <w:tc>
          <w:tcPr>
            <w:tcW w:w="2569" w:type="dxa"/>
            <w:tcBorders>
              <w:top w:val="single" w:sz="4" w:space="0" w:color="auto"/>
              <w:left w:val="single" w:sz="4" w:space="0" w:color="auto"/>
              <w:bottom w:val="single" w:sz="4" w:space="0" w:color="auto"/>
              <w:right w:val="single" w:sz="4" w:space="0" w:color="auto"/>
            </w:tcBorders>
          </w:tcPr>
          <w:p w14:paraId="02CDF922" w14:textId="77777777" w:rsidR="00741002" w:rsidRDefault="00741002" w:rsidP="004130A7">
            <w:pPr>
              <w:spacing w:after="0" w:line="240" w:lineRule="auto"/>
              <w:rPr>
                <w:sz w:val="24"/>
                <w:szCs w:val="24"/>
              </w:rPr>
            </w:pPr>
            <w:r>
              <w:rPr>
                <w:sz w:val="24"/>
                <w:szCs w:val="24"/>
              </w:rPr>
              <w:t>Outputs and outcomes</w:t>
            </w:r>
          </w:p>
        </w:tc>
        <w:tc>
          <w:tcPr>
            <w:tcW w:w="4586" w:type="dxa"/>
            <w:tcBorders>
              <w:top w:val="single" w:sz="4" w:space="0" w:color="auto"/>
              <w:left w:val="single" w:sz="4" w:space="0" w:color="auto"/>
              <w:bottom w:val="single" w:sz="4" w:space="0" w:color="auto"/>
              <w:right w:val="single" w:sz="4" w:space="0" w:color="auto"/>
            </w:tcBorders>
          </w:tcPr>
          <w:p w14:paraId="32DB4327" w14:textId="77777777" w:rsidR="00741002" w:rsidRDefault="00741002" w:rsidP="004130A7">
            <w:pPr>
              <w:spacing w:after="0" w:line="240" w:lineRule="auto"/>
              <w:rPr>
                <w:sz w:val="24"/>
                <w:szCs w:val="24"/>
              </w:rPr>
            </w:pPr>
            <w:r>
              <w:rPr>
                <w:sz w:val="24"/>
                <w:szCs w:val="24"/>
              </w:rPr>
              <w:t xml:space="preserve"> 2                 1                              3</w:t>
            </w:r>
          </w:p>
        </w:tc>
      </w:tr>
      <w:tr w:rsidR="00741002" w14:paraId="12F6B15D" w14:textId="77777777" w:rsidTr="00741002">
        <w:tc>
          <w:tcPr>
            <w:tcW w:w="2569" w:type="dxa"/>
            <w:tcBorders>
              <w:top w:val="single" w:sz="4" w:space="0" w:color="auto"/>
              <w:left w:val="single" w:sz="4" w:space="0" w:color="auto"/>
              <w:bottom w:val="single" w:sz="4" w:space="0" w:color="auto"/>
              <w:right w:val="single" w:sz="4" w:space="0" w:color="auto"/>
            </w:tcBorders>
          </w:tcPr>
          <w:p w14:paraId="67874E52" w14:textId="77777777" w:rsidR="00741002" w:rsidRDefault="00741002" w:rsidP="004130A7">
            <w:pPr>
              <w:spacing w:after="0" w:line="240" w:lineRule="auto"/>
              <w:rPr>
                <w:sz w:val="24"/>
                <w:szCs w:val="24"/>
              </w:rPr>
            </w:pPr>
            <w:r>
              <w:rPr>
                <w:sz w:val="24"/>
                <w:szCs w:val="24"/>
              </w:rPr>
              <w:t>Evaluation</w:t>
            </w:r>
          </w:p>
        </w:tc>
        <w:tc>
          <w:tcPr>
            <w:tcW w:w="4586" w:type="dxa"/>
            <w:tcBorders>
              <w:top w:val="single" w:sz="4" w:space="0" w:color="auto"/>
              <w:left w:val="single" w:sz="4" w:space="0" w:color="auto"/>
              <w:bottom w:val="single" w:sz="4" w:space="0" w:color="auto"/>
              <w:right w:val="single" w:sz="4" w:space="0" w:color="auto"/>
            </w:tcBorders>
          </w:tcPr>
          <w:p w14:paraId="4CD498CC" w14:textId="77777777" w:rsidR="00741002" w:rsidRDefault="00741002" w:rsidP="004130A7">
            <w:pPr>
              <w:spacing w:after="0" w:line="240" w:lineRule="auto"/>
              <w:rPr>
                <w:sz w:val="24"/>
                <w:szCs w:val="24"/>
              </w:rPr>
            </w:pPr>
            <w:r>
              <w:rPr>
                <w:sz w:val="24"/>
                <w:szCs w:val="24"/>
              </w:rPr>
              <w:t xml:space="preserve">                    2             1               3</w:t>
            </w:r>
          </w:p>
        </w:tc>
      </w:tr>
      <w:tr w:rsidR="00741002" w14:paraId="39FD8436" w14:textId="77777777" w:rsidTr="00741002">
        <w:tc>
          <w:tcPr>
            <w:tcW w:w="2569" w:type="dxa"/>
            <w:tcBorders>
              <w:top w:val="single" w:sz="4" w:space="0" w:color="auto"/>
              <w:left w:val="single" w:sz="4" w:space="0" w:color="auto"/>
              <w:bottom w:val="single" w:sz="4" w:space="0" w:color="auto"/>
              <w:right w:val="single" w:sz="4" w:space="0" w:color="auto"/>
            </w:tcBorders>
          </w:tcPr>
          <w:p w14:paraId="7D0EB818" w14:textId="77777777" w:rsidR="00741002" w:rsidRDefault="00741002" w:rsidP="004130A7">
            <w:pPr>
              <w:spacing w:after="0" w:line="240" w:lineRule="auto"/>
              <w:rPr>
                <w:sz w:val="24"/>
                <w:szCs w:val="24"/>
              </w:rPr>
            </w:pPr>
            <w:r>
              <w:rPr>
                <w:sz w:val="24"/>
                <w:szCs w:val="24"/>
              </w:rPr>
              <w:t>Flexibility</w:t>
            </w:r>
          </w:p>
        </w:tc>
        <w:tc>
          <w:tcPr>
            <w:tcW w:w="4586" w:type="dxa"/>
            <w:tcBorders>
              <w:top w:val="single" w:sz="4" w:space="0" w:color="auto"/>
              <w:left w:val="single" w:sz="4" w:space="0" w:color="auto"/>
              <w:bottom w:val="single" w:sz="4" w:space="0" w:color="auto"/>
              <w:right w:val="single" w:sz="4" w:space="0" w:color="auto"/>
            </w:tcBorders>
          </w:tcPr>
          <w:p w14:paraId="38B95BA4" w14:textId="77777777" w:rsidR="00741002" w:rsidRDefault="00741002" w:rsidP="004130A7">
            <w:pPr>
              <w:spacing w:after="0" w:line="240" w:lineRule="auto"/>
              <w:rPr>
                <w:sz w:val="24"/>
                <w:szCs w:val="24"/>
              </w:rPr>
            </w:pPr>
            <w:r>
              <w:rPr>
                <w:sz w:val="24"/>
                <w:szCs w:val="24"/>
              </w:rPr>
              <w:t xml:space="preserve"> 3                 2             1</w:t>
            </w:r>
          </w:p>
        </w:tc>
      </w:tr>
      <w:tr w:rsidR="00741002" w14:paraId="718D6D6D" w14:textId="77777777" w:rsidTr="00741002">
        <w:tc>
          <w:tcPr>
            <w:tcW w:w="2569" w:type="dxa"/>
            <w:tcBorders>
              <w:top w:val="single" w:sz="4" w:space="0" w:color="auto"/>
              <w:left w:val="single" w:sz="4" w:space="0" w:color="auto"/>
              <w:bottom w:val="single" w:sz="4" w:space="0" w:color="auto"/>
              <w:right w:val="single" w:sz="4" w:space="0" w:color="auto"/>
            </w:tcBorders>
          </w:tcPr>
          <w:p w14:paraId="3A264084" w14:textId="77777777" w:rsidR="00741002" w:rsidRDefault="00741002" w:rsidP="004130A7">
            <w:pPr>
              <w:spacing w:after="0" w:line="240" w:lineRule="auto"/>
              <w:rPr>
                <w:sz w:val="24"/>
                <w:szCs w:val="24"/>
              </w:rPr>
            </w:pPr>
            <w:r>
              <w:rPr>
                <w:sz w:val="24"/>
                <w:szCs w:val="24"/>
              </w:rPr>
              <w:t>Human capital</w:t>
            </w:r>
          </w:p>
        </w:tc>
        <w:tc>
          <w:tcPr>
            <w:tcW w:w="4586" w:type="dxa"/>
            <w:tcBorders>
              <w:top w:val="single" w:sz="4" w:space="0" w:color="auto"/>
              <w:left w:val="single" w:sz="4" w:space="0" w:color="auto"/>
              <w:bottom w:val="single" w:sz="4" w:space="0" w:color="auto"/>
              <w:right w:val="single" w:sz="4" w:space="0" w:color="auto"/>
            </w:tcBorders>
          </w:tcPr>
          <w:p w14:paraId="6885D6C7" w14:textId="77777777" w:rsidR="00741002" w:rsidRDefault="00741002" w:rsidP="004130A7">
            <w:pPr>
              <w:spacing w:after="0" w:line="240" w:lineRule="auto"/>
              <w:rPr>
                <w:sz w:val="24"/>
                <w:szCs w:val="24"/>
              </w:rPr>
            </w:pPr>
            <w:r>
              <w:rPr>
                <w:sz w:val="24"/>
                <w:szCs w:val="24"/>
              </w:rPr>
              <w:t>1 2 3</w:t>
            </w:r>
          </w:p>
        </w:tc>
      </w:tr>
      <w:tr w:rsidR="00741002" w14:paraId="3FED7A79" w14:textId="77777777" w:rsidTr="00741002">
        <w:tc>
          <w:tcPr>
            <w:tcW w:w="2569" w:type="dxa"/>
            <w:tcBorders>
              <w:top w:val="single" w:sz="4" w:space="0" w:color="auto"/>
              <w:left w:val="single" w:sz="4" w:space="0" w:color="auto"/>
              <w:bottom w:val="single" w:sz="4" w:space="0" w:color="auto"/>
              <w:right w:val="single" w:sz="4" w:space="0" w:color="auto"/>
            </w:tcBorders>
          </w:tcPr>
          <w:p w14:paraId="32B02EE9" w14:textId="77777777" w:rsidR="00741002" w:rsidRDefault="00741002" w:rsidP="004130A7">
            <w:pPr>
              <w:spacing w:after="0" w:line="240" w:lineRule="auto"/>
              <w:rPr>
                <w:sz w:val="24"/>
                <w:szCs w:val="24"/>
              </w:rPr>
            </w:pPr>
            <w:r>
              <w:rPr>
                <w:sz w:val="24"/>
                <w:szCs w:val="24"/>
              </w:rPr>
              <w:t>Boundary management</w:t>
            </w:r>
          </w:p>
        </w:tc>
        <w:tc>
          <w:tcPr>
            <w:tcW w:w="4586" w:type="dxa"/>
            <w:tcBorders>
              <w:top w:val="single" w:sz="4" w:space="0" w:color="auto"/>
              <w:left w:val="single" w:sz="4" w:space="0" w:color="auto"/>
              <w:bottom w:val="single" w:sz="4" w:space="0" w:color="auto"/>
              <w:right w:val="single" w:sz="4" w:space="0" w:color="auto"/>
            </w:tcBorders>
          </w:tcPr>
          <w:p w14:paraId="2C0466EE" w14:textId="77777777" w:rsidR="00741002" w:rsidRDefault="00741002" w:rsidP="004130A7">
            <w:pPr>
              <w:keepNext/>
              <w:spacing w:after="0" w:line="240" w:lineRule="auto"/>
              <w:rPr>
                <w:sz w:val="24"/>
                <w:szCs w:val="24"/>
              </w:rPr>
            </w:pPr>
            <w:r>
              <w:rPr>
                <w:sz w:val="24"/>
                <w:szCs w:val="24"/>
              </w:rPr>
              <w:t xml:space="preserve">                 1 2 3           </w:t>
            </w:r>
          </w:p>
        </w:tc>
      </w:tr>
    </w:tbl>
    <w:p w14:paraId="537A3338" w14:textId="1216A76B" w:rsidR="00272012" w:rsidRPr="00902CA3" w:rsidRDefault="00272012" w:rsidP="00272012">
      <w:pPr>
        <w:pStyle w:val="Caption"/>
        <w:spacing w:after="120" w:line="360" w:lineRule="auto"/>
        <w:rPr>
          <w:sz w:val="24"/>
          <w:szCs w:val="24"/>
        </w:rPr>
      </w:pPr>
      <w:bookmarkStart w:id="309" w:name="_Toc531023160"/>
      <w:bookmarkStart w:id="310" w:name="_Toc536438921"/>
      <w:bookmarkStart w:id="311" w:name="_Toc31702096"/>
      <w:r w:rsidRPr="00902CA3">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27</w:t>
      </w:r>
      <w:r w:rsidR="00233012">
        <w:rPr>
          <w:noProof/>
        </w:rPr>
        <w:fldChar w:fldCharType="end"/>
      </w:r>
      <w:r w:rsidRPr="00902CA3">
        <w:t xml:space="preserve">. Plotted typology. </w:t>
      </w:r>
      <w:r>
        <w:t>BoR 9</w:t>
      </w:r>
      <w:bookmarkEnd w:id="309"/>
      <w:bookmarkEnd w:id="310"/>
      <w:bookmarkEnd w:id="311"/>
    </w:p>
    <w:p w14:paraId="120BD60B" w14:textId="7B682D49" w:rsidR="00272012" w:rsidRDefault="0093259B" w:rsidP="00272012">
      <w:pPr>
        <w:pStyle w:val="Heading3"/>
      </w:pPr>
      <w:bookmarkStart w:id="312" w:name="_Toc531007176"/>
      <w:bookmarkStart w:id="313" w:name="_Toc536718002"/>
      <w:bookmarkStart w:id="314" w:name="_Toc31702025"/>
      <w:r>
        <w:t xml:space="preserve">BoRs sampled from </w:t>
      </w:r>
      <w:r w:rsidR="00272012">
        <w:t>UoA 10</w:t>
      </w:r>
      <w:bookmarkEnd w:id="312"/>
      <w:bookmarkEnd w:id="313"/>
      <w:bookmarkEnd w:id="314"/>
    </w:p>
    <w:p w14:paraId="6B1F30A5" w14:textId="77777777" w:rsidR="00272012" w:rsidRDefault="00272012" w:rsidP="00272012">
      <w:pPr>
        <w:spacing w:after="120" w:line="360" w:lineRule="auto"/>
        <w:rPr>
          <w:sz w:val="24"/>
          <w:szCs w:val="24"/>
        </w:rPr>
      </w:pPr>
      <w:r>
        <w:rPr>
          <w:sz w:val="24"/>
          <w:szCs w:val="24"/>
        </w:rPr>
        <w:t xml:space="preserve">This is the second of two submissions selected from Glasgow and is submitted by Glasgow’s School of Mathematics and Statistics. Statistical methodologies clearly have a significant and growing role in practically all contemporary sciences and industries. In this sense, the two Case Studies below are similar, in that both depend on innovations in statistical methodologies directed at particular contexts. </w:t>
      </w:r>
    </w:p>
    <w:p w14:paraId="269A232D" w14:textId="77777777" w:rsidR="00272012" w:rsidRPr="00363F03" w:rsidRDefault="00272012" w:rsidP="00272012">
      <w:pPr>
        <w:spacing w:after="120" w:line="360" w:lineRule="auto"/>
        <w:rPr>
          <w:sz w:val="24"/>
          <w:szCs w:val="24"/>
        </w:rPr>
      </w:pPr>
      <w:r>
        <w:rPr>
          <w:sz w:val="24"/>
          <w:szCs w:val="24"/>
        </w:rPr>
        <w:t>However, the two Case Studies also exhibit differences, and this reflects primarily the differences in the kinds of sectors and actors with which Formal scientists might collaborate. The first of the two, having developed expertise in a particular statistical methodology, somewhat serendipitously found themselves being sought after as collaborators by a large multi-national company, who saw the strategic potential of developing these methodologies in ways specific to their operations, and whose size enabled them to make the kind of long-term partnerships and investments that academic researchers seek. The other case is of academic research inputting into the highly science-dependent area of clinical medicine.</w:t>
      </w:r>
    </w:p>
    <w:p w14:paraId="02444B4B" w14:textId="130AB31B" w:rsidR="00272012" w:rsidRDefault="009528FE" w:rsidP="00272012">
      <w:pPr>
        <w:pStyle w:val="Heading4"/>
      </w:pPr>
      <w:r>
        <w:t>Body of Research 10.1: ‘Monitoring Groundwater Pollution’</w:t>
      </w:r>
    </w:p>
    <w:p w14:paraId="11093CD6" w14:textId="0D17D87F" w:rsidR="00272012" w:rsidRPr="00FC33ED" w:rsidRDefault="00272012" w:rsidP="00272012">
      <w:pPr>
        <w:spacing w:after="120" w:line="360" w:lineRule="auto"/>
        <w:rPr>
          <w:sz w:val="24"/>
          <w:szCs w:val="24"/>
        </w:rPr>
      </w:pPr>
      <w:r w:rsidRPr="00FC33ED">
        <w:rPr>
          <w:sz w:val="24"/>
          <w:szCs w:val="24"/>
        </w:rPr>
        <w:t>Title</w:t>
      </w:r>
      <w:r w:rsidR="009528FE">
        <w:rPr>
          <w:sz w:val="24"/>
          <w:szCs w:val="24"/>
        </w:rPr>
        <w:t xml:space="preserve"> of relevant REF Impact Case Study</w:t>
      </w:r>
      <w:r w:rsidRPr="00FC33ED">
        <w:rPr>
          <w:sz w:val="24"/>
          <w:szCs w:val="24"/>
        </w:rPr>
        <w:t xml:space="preserve">: </w:t>
      </w:r>
      <w:r>
        <w:rPr>
          <w:sz w:val="24"/>
          <w:szCs w:val="24"/>
        </w:rPr>
        <w:t>‘Development of an innovative data analysis tool to monitor groundwater pollution and environmental impact’</w:t>
      </w:r>
    </w:p>
    <w:p w14:paraId="2A6FA740" w14:textId="66D92D04" w:rsidR="00272012" w:rsidRPr="002951E2" w:rsidRDefault="00272012" w:rsidP="00272012">
      <w:pPr>
        <w:spacing w:after="120" w:line="360" w:lineRule="auto"/>
        <w:rPr>
          <w:sz w:val="24"/>
          <w:szCs w:val="24"/>
        </w:rPr>
      </w:pPr>
      <w:r w:rsidRPr="00FC33ED">
        <w:rPr>
          <w:sz w:val="24"/>
          <w:szCs w:val="24"/>
          <w:u w:val="single"/>
        </w:rPr>
        <w:t xml:space="preserve">Phase 1. </w:t>
      </w:r>
      <w:r>
        <w:rPr>
          <w:sz w:val="24"/>
          <w:szCs w:val="24"/>
          <w:u w:val="single"/>
        </w:rPr>
        <w:t>Advances in statistical methodologies and software</w:t>
      </w:r>
      <w:r>
        <w:rPr>
          <w:sz w:val="24"/>
          <w:szCs w:val="24"/>
          <w:u w:val="single"/>
        </w:rPr>
        <w:br/>
      </w:r>
      <w:r>
        <w:rPr>
          <w:sz w:val="24"/>
          <w:szCs w:val="24"/>
        </w:rPr>
        <w:t xml:space="preserve">Throughout the 1990s and 2000s, Glasgow statisticians, led primarily by one professor, have made significant advances in developing new statistical methodologies for application in a broad range of scientific and industrial contexts. Keen to encourage the broadest relevance and uptake of their outputs, the researchers have always developed these methodological tools whilst bearing in mind the latest and most popular computational statistical packages. More recently, they have taken this further by codifying these innovations within a new add-on package for ‘R’, one of the most widely-used computational statistical applications. </w:t>
      </w:r>
    </w:p>
    <w:p w14:paraId="18701400" w14:textId="34A0EB17" w:rsidR="00272012" w:rsidRDefault="00272012" w:rsidP="00272012">
      <w:pPr>
        <w:spacing w:after="120" w:line="360" w:lineRule="auto"/>
        <w:rPr>
          <w:sz w:val="24"/>
          <w:szCs w:val="24"/>
        </w:rPr>
      </w:pPr>
      <w:r w:rsidRPr="00FC33ED">
        <w:rPr>
          <w:sz w:val="24"/>
          <w:szCs w:val="24"/>
          <w:u w:val="single"/>
        </w:rPr>
        <w:t xml:space="preserve">Phase 2. </w:t>
      </w:r>
      <w:r>
        <w:rPr>
          <w:sz w:val="24"/>
          <w:szCs w:val="24"/>
          <w:u w:val="single"/>
        </w:rPr>
        <w:t xml:space="preserve">Knowledge transfer and industrial application through graduate employment </w:t>
      </w:r>
      <w:r>
        <w:rPr>
          <w:sz w:val="24"/>
          <w:szCs w:val="24"/>
        </w:rPr>
        <w:t xml:space="preserve">In 2005, a doctoral graduate from the Glasgow School of Mathematics and Statistics, having been supervised by the leading professor underpinning this Case Study, was employed by the multinational oil and gas company Royal Dutch Shell, commonly-known as Shell, working within its UK-based Shell Global Solutions division. Within a year, and as a direct result of the expertise brought by this boundary-spanning statistician, Shell Global Solutions began work on the potential application of these Glasgow-developed statistical methods to groundwater monitoring. Monitoring the potential pollution of groundwater as a result of oil and gas extraction activities is an essential aspect of the industry. However, standard approaches to this monitoring have sometimes been hindered due to the statistical complexities of making inferences about wider areas based on the small samples of measurements of pollutants that can be practically obtained. There was therefore significant scope for improvements in groundwater monitoring methods and sample analysis techniques, with likely improvements in the speed with which leaks or spills could be identified, as well as efficiency gains in the amounts of sample required. </w:t>
      </w:r>
      <w:r w:rsidRPr="00F7047D">
        <w:rPr>
          <w:sz w:val="24"/>
          <w:szCs w:val="24"/>
        </w:rPr>
        <w:t xml:space="preserve"> </w:t>
      </w:r>
    </w:p>
    <w:p w14:paraId="1EBBFDFF" w14:textId="77777777" w:rsidR="00272012" w:rsidRPr="00FC33ED" w:rsidRDefault="00272012" w:rsidP="00272012">
      <w:pPr>
        <w:spacing w:after="120" w:line="360" w:lineRule="auto"/>
        <w:rPr>
          <w:sz w:val="24"/>
          <w:szCs w:val="24"/>
          <w:u w:val="single"/>
        </w:rPr>
      </w:pPr>
      <w:r>
        <w:rPr>
          <w:sz w:val="24"/>
          <w:szCs w:val="24"/>
        </w:rPr>
        <w:t>So</w:t>
      </w:r>
      <w:r w:rsidRPr="00F7047D">
        <w:rPr>
          <w:sz w:val="24"/>
          <w:szCs w:val="24"/>
        </w:rPr>
        <w:t xml:space="preserve"> began a research relationship</w:t>
      </w:r>
      <w:r>
        <w:rPr>
          <w:sz w:val="24"/>
          <w:szCs w:val="24"/>
        </w:rPr>
        <w:t xml:space="preserve"> between the School and Shell. The initial work, resulting in co-authored papers, focused on further methodological improvements in spatiotemporal modelling (the analysis of sparse data collected over time and space). As will be seen in Phase 3, this relationship continued thanks to the strong potential Shell saw in this analytical approach and the funds they were willing to invest.</w:t>
      </w:r>
    </w:p>
    <w:p w14:paraId="2D0BE9BE" w14:textId="1C6795C4" w:rsidR="00272012" w:rsidRPr="009E548E" w:rsidRDefault="00272012" w:rsidP="00272012">
      <w:pPr>
        <w:spacing w:after="120" w:line="360" w:lineRule="auto"/>
        <w:rPr>
          <w:sz w:val="24"/>
          <w:szCs w:val="24"/>
        </w:rPr>
      </w:pPr>
      <w:r w:rsidRPr="00FC33ED">
        <w:rPr>
          <w:sz w:val="24"/>
          <w:szCs w:val="24"/>
          <w:u w:val="single"/>
        </w:rPr>
        <w:t>Phase 3.</w:t>
      </w:r>
      <w:r>
        <w:rPr>
          <w:sz w:val="24"/>
          <w:szCs w:val="24"/>
          <w:u w:val="single"/>
        </w:rPr>
        <w:t xml:space="preserve"> Collaborative development of new industry-specific analytical software </w:t>
      </w:r>
      <w:r>
        <w:rPr>
          <w:sz w:val="24"/>
          <w:szCs w:val="24"/>
          <w:u w:val="single"/>
        </w:rPr>
        <w:br/>
      </w:r>
      <w:r>
        <w:rPr>
          <w:sz w:val="24"/>
          <w:szCs w:val="24"/>
        </w:rPr>
        <w:t xml:space="preserve">As the relationship between the School and Shell developed, Shell became more aware of the potential value of not only the School’s statistical techniques, but also of their software outputs, also described in Phase 1. From the late 2000s, this university-industry partnership took on a new dimension and shared goal as the academic team worked with the company to make adaptations to this software for an industry-specific analytical tool. The result was the Groundwater Spatiotemporal Data Analysis Tool (GWSDAT) software, developed primarily for Shell use, but also available to other industrial and regulatory users. Having implemented GWSDAT from 2009, Shell have since then funded a PhD student at Glasgow to focus full-time on further refining the software, and as a result of these investments achieved an estimate of at least $10 million in savings up to 2014. </w:t>
      </w:r>
    </w:p>
    <w:tbl>
      <w:tblPr>
        <w:tblW w:w="7155" w:type="dxa"/>
        <w:tblLook w:val="04A0" w:firstRow="1" w:lastRow="0" w:firstColumn="1" w:lastColumn="0" w:noHBand="0" w:noVBand="1"/>
      </w:tblPr>
      <w:tblGrid>
        <w:gridCol w:w="2569"/>
        <w:gridCol w:w="4586"/>
      </w:tblGrid>
      <w:tr w:rsidR="00B24718" w14:paraId="03B0A09A" w14:textId="77777777" w:rsidTr="00B24718">
        <w:tc>
          <w:tcPr>
            <w:tcW w:w="2569" w:type="dxa"/>
            <w:tcBorders>
              <w:top w:val="single" w:sz="4" w:space="0" w:color="auto"/>
              <w:left w:val="single" w:sz="4" w:space="0" w:color="auto"/>
              <w:bottom w:val="single" w:sz="4" w:space="0" w:color="auto"/>
              <w:right w:val="single" w:sz="4" w:space="0" w:color="auto"/>
            </w:tcBorders>
          </w:tcPr>
          <w:p w14:paraId="19ADA2A0" w14:textId="41ECDF4B" w:rsidR="00B24718" w:rsidRPr="002B4060" w:rsidRDefault="00B24718" w:rsidP="00B24718">
            <w:pPr>
              <w:spacing w:after="0" w:line="240" w:lineRule="auto"/>
              <w:rPr>
                <w:b/>
                <w:sz w:val="24"/>
                <w:szCs w:val="24"/>
              </w:rPr>
            </w:pPr>
            <w:r w:rsidRPr="002B4060">
              <w:rPr>
                <w:b/>
                <w:sz w:val="24"/>
                <w:szCs w:val="24"/>
              </w:rPr>
              <w:t>Attribute</w:t>
            </w:r>
            <w:r>
              <w:rPr>
                <w:b/>
                <w:sz w:val="24"/>
                <w:szCs w:val="24"/>
              </w:rPr>
              <w:t>/activity</w:t>
            </w:r>
          </w:p>
        </w:tc>
        <w:tc>
          <w:tcPr>
            <w:tcW w:w="4586" w:type="dxa"/>
            <w:tcBorders>
              <w:top w:val="single" w:sz="4" w:space="0" w:color="auto"/>
              <w:left w:val="single" w:sz="4" w:space="0" w:color="auto"/>
              <w:bottom w:val="single" w:sz="4" w:space="0" w:color="auto"/>
              <w:right w:val="single" w:sz="4" w:space="0" w:color="auto"/>
            </w:tcBorders>
          </w:tcPr>
          <w:p w14:paraId="0CCCB92A" w14:textId="77777777" w:rsidR="00B24718" w:rsidRPr="00B8594F" w:rsidRDefault="00B24718" w:rsidP="00B24718">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24CA65D0" w14:textId="24E83F20" w:rsidR="00B24718" w:rsidRPr="00B8594F" w:rsidRDefault="00B24718" w:rsidP="00B24718">
            <w:pPr>
              <w:spacing w:after="0" w:line="240" w:lineRule="auto"/>
              <w:jc w:val="center"/>
              <w:rPr>
                <w:b/>
                <w:sz w:val="24"/>
                <w:szCs w:val="24"/>
              </w:rPr>
            </w:pPr>
            <w:r w:rsidRPr="00B8594F">
              <w:rPr>
                <w:b/>
                <w:sz w:val="24"/>
                <w:szCs w:val="24"/>
              </w:rPr>
              <w:t>1               2               3               4               5</w:t>
            </w:r>
          </w:p>
        </w:tc>
      </w:tr>
      <w:tr w:rsidR="00B24718" w14:paraId="5C87D97C" w14:textId="77777777" w:rsidTr="00B24718">
        <w:tc>
          <w:tcPr>
            <w:tcW w:w="2569" w:type="dxa"/>
            <w:tcBorders>
              <w:top w:val="single" w:sz="4" w:space="0" w:color="auto"/>
              <w:left w:val="single" w:sz="4" w:space="0" w:color="auto"/>
              <w:bottom w:val="single" w:sz="4" w:space="0" w:color="auto"/>
              <w:right w:val="single" w:sz="4" w:space="0" w:color="auto"/>
            </w:tcBorders>
          </w:tcPr>
          <w:p w14:paraId="720C708F" w14:textId="77777777" w:rsidR="00B24718" w:rsidRDefault="00B24718" w:rsidP="004130A7">
            <w:pPr>
              <w:spacing w:after="0" w:line="240" w:lineRule="auto"/>
              <w:rPr>
                <w:sz w:val="24"/>
                <w:szCs w:val="24"/>
              </w:rPr>
            </w:pPr>
            <w:r>
              <w:rPr>
                <w:sz w:val="24"/>
                <w:szCs w:val="24"/>
              </w:rPr>
              <w:t>Expertise</w:t>
            </w:r>
          </w:p>
        </w:tc>
        <w:tc>
          <w:tcPr>
            <w:tcW w:w="4586" w:type="dxa"/>
            <w:tcBorders>
              <w:top w:val="single" w:sz="4" w:space="0" w:color="auto"/>
              <w:left w:val="single" w:sz="4" w:space="0" w:color="auto"/>
              <w:bottom w:val="single" w:sz="4" w:space="0" w:color="auto"/>
              <w:right w:val="single" w:sz="4" w:space="0" w:color="auto"/>
            </w:tcBorders>
          </w:tcPr>
          <w:p w14:paraId="6247189B" w14:textId="77777777" w:rsidR="00B24718" w:rsidRDefault="00B24718" w:rsidP="004130A7">
            <w:pPr>
              <w:spacing w:after="0" w:line="240" w:lineRule="auto"/>
              <w:rPr>
                <w:sz w:val="24"/>
                <w:szCs w:val="24"/>
              </w:rPr>
            </w:pPr>
            <w:r>
              <w:rPr>
                <w:sz w:val="24"/>
                <w:szCs w:val="24"/>
              </w:rPr>
              <w:t xml:space="preserve"> 1               2               3</w:t>
            </w:r>
          </w:p>
        </w:tc>
      </w:tr>
      <w:tr w:rsidR="00B24718" w14:paraId="11EB038E" w14:textId="77777777" w:rsidTr="00B24718">
        <w:tc>
          <w:tcPr>
            <w:tcW w:w="2569" w:type="dxa"/>
            <w:tcBorders>
              <w:top w:val="single" w:sz="4" w:space="0" w:color="auto"/>
              <w:left w:val="single" w:sz="4" w:space="0" w:color="auto"/>
              <w:bottom w:val="single" w:sz="4" w:space="0" w:color="auto"/>
              <w:right w:val="single" w:sz="4" w:space="0" w:color="auto"/>
            </w:tcBorders>
          </w:tcPr>
          <w:p w14:paraId="797B853F" w14:textId="77777777" w:rsidR="00B24718" w:rsidRDefault="00B24718" w:rsidP="004130A7">
            <w:pPr>
              <w:spacing w:after="0" w:line="240" w:lineRule="auto"/>
              <w:rPr>
                <w:sz w:val="24"/>
                <w:szCs w:val="24"/>
              </w:rPr>
            </w:pPr>
            <w:r>
              <w:rPr>
                <w:sz w:val="24"/>
                <w:szCs w:val="24"/>
              </w:rPr>
              <w:t>Relevance</w:t>
            </w:r>
          </w:p>
        </w:tc>
        <w:tc>
          <w:tcPr>
            <w:tcW w:w="4586" w:type="dxa"/>
            <w:tcBorders>
              <w:top w:val="single" w:sz="4" w:space="0" w:color="auto"/>
              <w:left w:val="single" w:sz="4" w:space="0" w:color="auto"/>
              <w:bottom w:val="single" w:sz="4" w:space="0" w:color="auto"/>
              <w:right w:val="single" w:sz="4" w:space="0" w:color="auto"/>
            </w:tcBorders>
          </w:tcPr>
          <w:p w14:paraId="12B3AC70" w14:textId="77777777" w:rsidR="00B24718" w:rsidRDefault="00B24718" w:rsidP="004130A7">
            <w:pPr>
              <w:spacing w:after="0" w:line="240" w:lineRule="auto"/>
              <w:rPr>
                <w:sz w:val="24"/>
                <w:szCs w:val="24"/>
              </w:rPr>
            </w:pPr>
            <w:r>
              <w:rPr>
                <w:sz w:val="24"/>
                <w:szCs w:val="24"/>
              </w:rPr>
              <w:t xml:space="preserve">                                   1                2               3</w:t>
            </w:r>
          </w:p>
        </w:tc>
      </w:tr>
      <w:tr w:rsidR="00B24718" w14:paraId="44C48EF2" w14:textId="77777777" w:rsidTr="00B24718">
        <w:tc>
          <w:tcPr>
            <w:tcW w:w="2569" w:type="dxa"/>
            <w:tcBorders>
              <w:top w:val="single" w:sz="4" w:space="0" w:color="auto"/>
              <w:left w:val="single" w:sz="4" w:space="0" w:color="auto"/>
              <w:bottom w:val="single" w:sz="4" w:space="0" w:color="auto"/>
              <w:right w:val="single" w:sz="4" w:space="0" w:color="auto"/>
            </w:tcBorders>
          </w:tcPr>
          <w:p w14:paraId="53AD473B" w14:textId="77777777" w:rsidR="00B24718" w:rsidRDefault="00B24718" w:rsidP="004130A7">
            <w:pPr>
              <w:spacing w:after="0" w:line="240" w:lineRule="auto"/>
              <w:rPr>
                <w:sz w:val="24"/>
                <w:szCs w:val="24"/>
              </w:rPr>
            </w:pPr>
            <w:r>
              <w:rPr>
                <w:sz w:val="24"/>
                <w:szCs w:val="24"/>
              </w:rPr>
              <w:t>Disciplinary focus</w:t>
            </w:r>
          </w:p>
        </w:tc>
        <w:tc>
          <w:tcPr>
            <w:tcW w:w="4586" w:type="dxa"/>
            <w:tcBorders>
              <w:top w:val="single" w:sz="4" w:space="0" w:color="auto"/>
              <w:left w:val="single" w:sz="4" w:space="0" w:color="auto"/>
              <w:bottom w:val="single" w:sz="4" w:space="0" w:color="auto"/>
              <w:right w:val="single" w:sz="4" w:space="0" w:color="auto"/>
            </w:tcBorders>
          </w:tcPr>
          <w:p w14:paraId="39928351" w14:textId="77777777" w:rsidR="00B24718" w:rsidRDefault="00B24718" w:rsidP="004130A7">
            <w:pPr>
              <w:spacing w:after="0" w:line="240" w:lineRule="auto"/>
              <w:rPr>
                <w:sz w:val="24"/>
                <w:szCs w:val="24"/>
              </w:rPr>
            </w:pPr>
            <w:r>
              <w:rPr>
                <w:sz w:val="24"/>
                <w:szCs w:val="24"/>
              </w:rPr>
              <w:t xml:space="preserve"> 1               2               3</w:t>
            </w:r>
          </w:p>
        </w:tc>
      </w:tr>
      <w:tr w:rsidR="00B24718" w14:paraId="105CFB05" w14:textId="77777777" w:rsidTr="00B24718">
        <w:tc>
          <w:tcPr>
            <w:tcW w:w="2569" w:type="dxa"/>
            <w:tcBorders>
              <w:top w:val="single" w:sz="4" w:space="0" w:color="auto"/>
              <w:left w:val="single" w:sz="4" w:space="0" w:color="auto"/>
              <w:bottom w:val="single" w:sz="4" w:space="0" w:color="auto"/>
              <w:right w:val="single" w:sz="4" w:space="0" w:color="auto"/>
            </w:tcBorders>
          </w:tcPr>
          <w:p w14:paraId="52D7CC07" w14:textId="77777777" w:rsidR="00B24718" w:rsidRDefault="00B24718" w:rsidP="004130A7">
            <w:pPr>
              <w:spacing w:after="0" w:line="240" w:lineRule="auto"/>
              <w:rPr>
                <w:sz w:val="24"/>
                <w:szCs w:val="24"/>
              </w:rPr>
            </w:pPr>
            <w:r>
              <w:rPr>
                <w:sz w:val="24"/>
                <w:szCs w:val="24"/>
              </w:rPr>
              <w:t>Uncertainty</w:t>
            </w:r>
          </w:p>
        </w:tc>
        <w:tc>
          <w:tcPr>
            <w:tcW w:w="4586" w:type="dxa"/>
            <w:tcBorders>
              <w:top w:val="single" w:sz="4" w:space="0" w:color="auto"/>
              <w:left w:val="single" w:sz="4" w:space="0" w:color="auto"/>
              <w:bottom w:val="single" w:sz="4" w:space="0" w:color="auto"/>
              <w:right w:val="single" w:sz="4" w:space="0" w:color="auto"/>
            </w:tcBorders>
          </w:tcPr>
          <w:p w14:paraId="3BBB0288" w14:textId="77777777" w:rsidR="00B24718" w:rsidRDefault="00B24718" w:rsidP="004130A7">
            <w:pPr>
              <w:spacing w:after="0" w:line="240" w:lineRule="auto"/>
              <w:rPr>
                <w:sz w:val="24"/>
                <w:szCs w:val="24"/>
              </w:rPr>
            </w:pPr>
            <w:r>
              <w:rPr>
                <w:sz w:val="24"/>
                <w:szCs w:val="24"/>
              </w:rPr>
              <w:t xml:space="preserve">                 1 2                               3</w:t>
            </w:r>
          </w:p>
        </w:tc>
      </w:tr>
      <w:tr w:rsidR="00B24718" w14:paraId="10A5A78C" w14:textId="77777777" w:rsidTr="00B24718">
        <w:tc>
          <w:tcPr>
            <w:tcW w:w="2569" w:type="dxa"/>
            <w:tcBorders>
              <w:top w:val="single" w:sz="4" w:space="0" w:color="auto"/>
              <w:left w:val="single" w:sz="4" w:space="0" w:color="auto"/>
              <w:bottom w:val="single" w:sz="4" w:space="0" w:color="auto"/>
              <w:right w:val="single" w:sz="4" w:space="0" w:color="auto"/>
            </w:tcBorders>
          </w:tcPr>
          <w:p w14:paraId="300F77EC" w14:textId="77777777" w:rsidR="00B24718" w:rsidRDefault="00B24718" w:rsidP="004130A7">
            <w:pPr>
              <w:spacing w:after="0" w:line="240" w:lineRule="auto"/>
              <w:rPr>
                <w:sz w:val="24"/>
                <w:szCs w:val="24"/>
              </w:rPr>
            </w:pPr>
            <w:r>
              <w:rPr>
                <w:sz w:val="24"/>
                <w:szCs w:val="24"/>
              </w:rPr>
              <w:t>Goals</w:t>
            </w:r>
          </w:p>
        </w:tc>
        <w:tc>
          <w:tcPr>
            <w:tcW w:w="4586" w:type="dxa"/>
            <w:tcBorders>
              <w:top w:val="single" w:sz="4" w:space="0" w:color="auto"/>
              <w:left w:val="single" w:sz="4" w:space="0" w:color="auto"/>
              <w:bottom w:val="single" w:sz="4" w:space="0" w:color="auto"/>
              <w:right w:val="single" w:sz="4" w:space="0" w:color="auto"/>
            </w:tcBorders>
          </w:tcPr>
          <w:p w14:paraId="5C785D71" w14:textId="77777777" w:rsidR="00B24718" w:rsidRDefault="00B24718" w:rsidP="004130A7">
            <w:pPr>
              <w:spacing w:after="0" w:line="240" w:lineRule="auto"/>
              <w:rPr>
                <w:sz w:val="24"/>
                <w:szCs w:val="24"/>
              </w:rPr>
            </w:pPr>
            <w:r>
              <w:rPr>
                <w:sz w:val="24"/>
                <w:szCs w:val="24"/>
              </w:rPr>
              <w:t xml:space="preserve">                                   1                2               3</w:t>
            </w:r>
          </w:p>
        </w:tc>
      </w:tr>
      <w:tr w:rsidR="00B24718" w14:paraId="5F46478D" w14:textId="77777777" w:rsidTr="00B24718">
        <w:tc>
          <w:tcPr>
            <w:tcW w:w="2569" w:type="dxa"/>
            <w:tcBorders>
              <w:top w:val="single" w:sz="4" w:space="0" w:color="auto"/>
              <w:left w:val="single" w:sz="4" w:space="0" w:color="auto"/>
              <w:bottom w:val="single" w:sz="4" w:space="0" w:color="auto"/>
              <w:right w:val="single" w:sz="4" w:space="0" w:color="auto"/>
            </w:tcBorders>
          </w:tcPr>
          <w:p w14:paraId="6F22F74A" w14:textId="77777777" w:rsidR="00B24718" w:rsidRDefault="00B24718" w:rsidP="004130A7">
            <w:pPr>
              <w:spacing w:after="0" w:line="240" w:lineRule="auto"/>
              <w:rPr>
                <w:sz w:val="24"/>
                <w:szCs w:val="24"/>
              </w:rPr>
            </w:pPr>
            <w:r>
              <w:rPr>
                <w:sz w:val="24"/>
                <w:szCs w:val="24"/>
              </w:rPr>
              <w:t>Learning</w:t>
            </w:r>
          </w:p>
        </w:tc>
        <w:tc>
          <w:tcPr>
            <w:tcW w:w="4586" w:type="dxa"/>
            <w:tcBorders>
              <w:top w:val="single" w:sz="4" w:space="0" w:color="auto"/>
              <w:left w:val="single" w:sz="4" w:space="0" w:color="auto"/>
              <w:bottom w:val="single" w:sz="4" w:space="0" w:color="auto"/>
              <w:right w:val="single" w:sz="4" w:space="0" w:color="auto"/>
            </w:tcBorders>
          </w:tcPr>
          <w:p w14:paraId="2B75BFA8" w14:textId="77777777" w:rsidR="00B24718" w:rsidRDefault="00B24718" w:rsidP="004130A7">
            <w:pPr>
              <w:spacing w:after="0" w:line="240" w:lineRule="auto"/>
              <w:rPr>
                <w:sz w:val="24"/>
                <w:szCs w:val="24"/>
              </w:rPr>
            </w:pPr>
            <w:r>
              <w:rPr>
                <w:sz w:val="24"/>
                <w:szCs w:val="24"/>
              </w:rPr>
              <w:t xml:space="preserve"> 1 3            2               </w:t>
            </w:r>
          </w:p>
        </w:tc>
      </w:tr>
      <w:tr w:rsidR="00B24718" w14:paraId="750827C1" w14:textId="77777777" w:rsidTr="00B24718">
        <w:tc>
          <w:tcPr>
            <w:tcW w:w="2569" w:type="dxa"/>
            <w:tcBorders>
              <w:top w:val="single" w:sz="4" w:space="0" w:color="auto"/>
              <w:left w:val="single" w:sz="4" w:space="0" w:color="auto"/>
              <w:bottom w:val="single" w:sz="4" w:space="0" w:color="auto"/>
              <w:right w:val="single" w:sz="4" w:space="0" w:color="auto"/>
            </w:tcBorders>
          </w:tcPr>
          <w:p w14:paraId="2EAEDE0B" w14:textId="77777777" w:rsidR="00B24718" w:rsidRDefault="00B24718" w:rsidP="004130A7">
            <w:pPr>
              <w:spacing w:after="0" w:line="240" w:lineRule="auto"/>
              <w:rPr>
                <w:sz w:val="24"/>
                <w:szCs w:val="24"/>
              </w:rPr>
            </w:pPr>
            <w:r>
              <w:rPr>
                <w:sz w:val="24"/>
                <w:szCs w:val="24"/>
              </w:rPr>
              <w:t>Knowledge exchange</w:t>
            </w:r>
          </w:p>
        </w:tc>
        <w:tc>
          <w:tcPr>
            <w:tcW w:w="4586" w:type="dxa"/>
            <w:tcBorders>
              <w:top w:val="single" w:sz="4" w:space="0" w:color="auto"/>
              <w:left w:val="single" w:sz="4" w:space="0" w:color="auto"/>
              <w:bottom w:val="single" w:sz="4" w:space="0" w:color="auto"/>
              <w:right w:val="single" w:sz="4" w:space="0" w:color="auto"/>
            </w:tcBorders>
          </w:tcPr>
          <w:p w14:paraId="05890818" w14:textId="77777777" w:rsidR="00B24718" w:rsidRDefault="00B24718" w:rsidP="004130A7">
            <w:pPr>
              <w:tabs>
                <w:tab w:val="left" w:pos="1227"/>
                <w:tab w:val="center" w:pos="2185"/>
                <w:tab w:val="left" w:pos="2595"/>
              </w:tabs>
              <w:spacing w:after="0" w:line="240" w:lineRule="auto"/>
              <w:rPr>
                <w:sz w:val="24"/>
                <w:szCs w:val="24"/>
              </w:rPr>
            </w:pPr>
            <w:r>
              <w:rPr>
                <w:sz w:val="24"/>
                <w:szCs w:val="24"/>
              </w:rPr>
              <w:t xml:space="preserve">  1              2               3</w:t>
            </w:r>
          </w:p>
        </w:tc>
      </w:tr>
      <w:tr w:rsidR="00B24718" w14:paraId="7BFB6243" w14:textId="77777777" w:rsidTr="00B24718">
        <w:tc>
          <w:tcPr>
            <w:tcW w:w="2569" w:type="dxa"/>
            <w:tcBorders>
              <w:top w:val="single" w:sz="4" w:space="0" w:color="auto"/>
              <w:left w:val="single" w:sz="4" w:space="0" w:color="auto"/>
              <w:bottom w:val="single" w:sz="4" w:space="0" w:color="auto"/>
              <w:right w:val="single" w:sz="4" w:space="0" w:color="auto"/>
            </w:tcBorders>
          </w:tcPr>
          <w:p w14:paraId="3173C848" w14:textId="77777777" w:rsidR="00B24718" w:rsidRDefault="00B24718" w:rsidP="004130A7">
            <w:pPr>
              <w:spacing w:after="0" w:line="240" w:lineRule="auto"/>
              <w:rPr>
                <w:sz w:val="24"/>
                <w:szCs w:val="24"/>
              </w:rPr>
            </w:pPr>
            <w:r>
              <w:rPr>
                <w:sz w:val="24"/>
                <w:szCs w:val="24"/>
              </w:rPr>
              <w:t>Network</w:t>
            </w:r>
          </w:p>
        </w:tc>
        <w:tc>
          <w:tcPr>
            <w:tcW w:w="4586" w:type="dxa"/>
            <w:tcBorders>
              <w:top w:val="single" w:sz="4" w:space="0" w:color="auto"/>
              <w:left w:val="single" w:sz="4" w:space="0" w:color="auto"/>
              <w:bottom w:val="single" w:sz="4" w:space="0" w:color="auto"/>
              <w:right w:val="single" w:sz="4" w:space="0" w:color="auto"/>
            </w:tcBorders>
          </w:tcPr>
          <w:p w14:paraId="41D74EEB" w14:textId="77777777" w:rsidR="00B24718" w:rsidRDefault="00B24718" w:rsidP="004130A7">
            <w:pPr>
              <w:spacing w:after="0" w:line="240" w:lineRule="auto"/>
              <w:rPr>
                <w:sz w:val="24"/>
                <w:szCs w:val="24"/>
              </w:rPr>
            </w:pPr>
            <w:r>
              <w:rPr>
                <w:sz w:val="24"/>
                <w:szCs w:val="24"/>
              </w:rPr>
              <w:t xml:space="preserve">  1             2 3</w:t>
            </w:r>
          </w:p>
        </w:tc>
      </w:tr>
      <w:tr w:rsidR="00B24718" w14:paraId="5B65A54D" w14:textId="77777777" w:rsidTr="00B24718">
        <w:tc>
          <w:tcPr>
            <w:tcW w:w="2569" w:type="dxa"/>
            <w:tcBorders>
              <w:top w:val="single" w:sz="4" w:space="0" w:color="auto"/>
              <w:left w:val="single" w:sz="4" w:space="0" w:color="auto"/>
              <w:bottom w:val="single" w:sz="4" w:space="0" w:color="auto"/>
              <w:right w:val="single" w:sz="4" w:space="0" w:color="auto"/>
            </w:tcBorders>
          </w:tcPr>
          <w:p w14:paraId="6A8E277C" w14:textId="77777777" w:rsidR="00B24718" w:rsidRDefault="00B24718" w:rsidP="004130A7">
            <w:pPr>
              <w:spacing w:after="0" w:line="240" w:lineRule="auto"/>
              <w:rPr>
                <w:sz w:val="24"/>
                <w:szCs w:val="24"/>
              </w:rPr>
            </w:pPr>
            <w:r>
              <w:rPr>
                <w:sz w:val="24"/>
                <w:szCs w:val="24"/>
              </w:rPr>
              <w:t>Social capital</w:t>
            </w:r>
          </w:p>
        </w:tc>
        <w:tc>
          <w:tcPr>
            <w:tcW w:w="4586" w:type="dxa"/>
            <w:tcBorders>
              <w:top w:val="single" w:sz="4" w:space="0" w:color="auto"/>
              <w:left w:val="single" w:sz="4" w:space="0" w:color="auto"/>
              <w:bottom w:val="single" w:sz="4" w:space="0" w:color="auto"/>
              <w:right w:val="single" w:sz="4" w:space="0" w:color="auto"/>
            </w:tcBorders>
          </w:tcPr>
          <w:p w14:paraId="6A8DC258" w14:textId="77777777" w:rsidR="00B24718" w:rsidRDefault="00B24718" w:rsidP="004130A7">
            <w:pPr>
              <w:spacing w:after="0" w:line="240" w:lineRule="auto"/>
              <w:rPr>
                <w:sz w:val="24"/>
                <w:szCs w:val="24"/>
              </w:rPr>
            </w:pPr>
            <w:r>
              <w:rPr>
                <w:sz w:val="24"/>
                <w:szCs w:val="24"/>
              </w:rPr>
              <w:t xml:space="preserve">  1             2 3</w:t>
            </w:r>
          </w:p>
        </w:tc>
      </w:tr>
      <w:tr w:rsidR="00B24718" w14:paraId="727541B5" w14:textId="77777777" w:rsidTr="00B24718">
        <w:tc>
          <w:tcPr>
            <w:tcW w:w="2569" w:type="dxa"/>
            <w:tcBorders>
              <w:top w:val="single" w:sz="4" w:space="0" w:color="auto"/>
              <w:left w:val="single" w:sz="4" w:space="0" w:color="auto"/>
              <w:bottom w:val="single" w:sz="4" w:space="0" w:color="auto"/>
              <w:right w:val="single" w:sz="4" w:space="0" w:color="auto"/>
            </w:tcBorders>
          </w:tcPr>
          <w:p w14:paraId="7A3CC286" w14:textId="77777777" w:rsidR="00B24718" w:rsidRDefault="00B24718" w:rsidP="004130A7">
            <w:pPr>
              <w:spacing w:after="0" w:line="240" w:lineRule="auto"/>
              <w:rPr>
                <w:sz w:val="24"/>
                <w:szCs w:val="24"/>
              </w:rPr>
            </w:pPr>
            <w:r>
              <w:rPr>
                <w:sz w:val="24"/>
                <w:szCs w:val="24"/>
              </w:rPr>
              <w:t>Accessibility</w:t>
            </w:r>
          </w:p>
        </w:tc>
        <w:tc>
          <w:tcPr>
            <w:tcW w:w="4586" w:type="dxa"/>
            <w:tcBorders>
              <w:top w:val="single" w:sz="4" w:space="0" w:color="auto"/>
              <w:left w:val="single" w:sz="4" w:space="0" w:color="auto"/>
              <w:bottom w:val="single" w:sz="4" w:space="0" w:color="auto"/>
              <w:right w:val="single" w:sz="4" w:space="0" w:color="auto"/>
            </w:tcBorders>
          </w:tcPr>
          <w:p w14:paraId="07FF9149" w14:textId="77777777" w:rsidR="00B24718" w:rsidRDefault="00B24718" w:rsidP="004130A7">
            <w:pPr>
              <w:spacing w:after="0" w:line="240" w:lineRule="auto"/>
              <w:rPr>
                <w:sz w:val="24"/>
                <w:szCs w:val="24"/>
              </w:rPr>
            </w:pPr>
            <w:r>
              <w:rPr>
                <w:sz w:val="24"/>
                <w:szCs w:val="24"/>
              </w:rPr>
              <w:t xml:space="preserve">  1             2 3</w:t>
            </w:r>
          </w:p>
        </w:tc>
      </w:tr>
      <w:tr w:rsidR="00B24718" w14:paraId="61733C63" w14:textId="77777777" w:rsidTr="00B24718">
        <w:tc>
          <w:tcPr>
            <w:tcW w:w="2569" w:type="dxa"/>
            <w:tcBorders>
              <w:top w:val="single" w:sz="4" w:space="0" w:color="auto"/>
              <w:left w:val="single" w:sz="4" w:space="0" w:color="auto"/>
              <w:bottom w:val="single" w:sz="4" w:space="0" w:color="auto"/>
              <w:right w:val="single" w:sz="4" w:space="0" w:color="auto"/>
            </w:tcBorders>
          </w:tcPr>
          <w:p w14:paraId="59E2068B" w14:textId="77777777" w:rsidR="00B24718" w:rsidRDefault="00B24718" w:rsidP="004130A7">
            <w:pPr>
              <w:spacing w:after="0" w:line="240" w:lineRule="auto"/>
              <w:rPr>
                <w:sz w:val="24"/>
                <w:szCs w:val="24"/>
              </w:rPr>
            </w:pPr>
            <w:r>
              <w:rPr>
                <w:sz w:val="24"/>
                <w:szCs w:val="24"/>
              </w:rPr>
              <w:t>Outputs and outcomes</w:t>
            </w:r>
          </w:p>
        </w:tc>
        <w:tc>
          <w:tcPr>
            <w:tcW w:w="4586" w:type="dxa"/>
            <w:tcBorders>
              <w:top w:val="single" w:sz="4" w:space="0" w:color="auto"/>
              <w:left w:val="single" w:sz="4" w:space="0" w:color="auto"/>
              <w:bottom w:val="single" w:sz="4" w:space="0" w:color="auto"/>
              <w:right w:val="single" w:sz="4" w:space="0" w:color="auto"/>
            </w:tcBorders>
          </w:tcPr>
          <w:p w14:paraId="4F21DEF5" w14:textId="77777777" w:rsidR="00B24718" w:rsidRDefault="00B24718" w:rsidP="004130A7">
            <w:pPr>
              <w:spacing w:after="0" w:line="240" w:lineRule="auto"/>
              <w:rPr>
                <w:sz w:val="24"/>
                <w:szCs w:val="24"/>
              </w:rPr>
            </w:pPr>
            <w:r>
              <w:rPr>
                <w:sz w:val="24"/>
                <w:szCs w:val="24"/>
              </w:rPr>
              <w:t xml:space="preserve">                  1               2                                 3</w:t>
            </w:r>
          </w:p>
        </w:tc>
      </w:tr>
      <w:tr w:rsidR="00B24718" w14:paraId="7BF33E7E" w14:textId="77777777" w:rsidTr="00B24718">
        <w:tc>
          <w:tcPr>
            <w:tcW w:w="2569" w:type="dxa"/>
            <w:tcBorders>
              <w:top w:val="single" w:sz="4" w:space="0" w:color="auto"/>
              <w:left w:val="single" w:sz="4" w:space="0" w:color="auto"/>
              <w:bottom w:val="single" w:sz="4" w:space="0" w:color="auto"/>
              <w:right w:val="single" w:sz="4" w:space="0" w:color="auto"/>
            </w:tcBorders>
          </w:tcPr>
          <w:p w14:paraId="6C4AB060" w14:textId="77777777" w:rsidR="00B24718" w:rsidRDefault="00B24718" w:rsidP="004130A7">
            <w:pPr>
              <w:spacing w:after="0" w:line="240" w:lineRule="auto"/>
              <w:rPr>
                <w:sz w:val="24"/>
                <w:szCs w:val="24"/>
              </w:rPr>
            </w:pPr>
            <w:r>
              <w:rPr>
                <w:sz w:val="24"/>
                <w:szCs w:val="24"/>
              </w:rPr>
              <w:t>Evaluation</w:t>
            </w:r>
          </w:p>
        </w:tc>
        <w:tc>
          <w:tcPr>
            <w:tcW w:w="4586" w:type="dxa"/>
            <w:tcBorders>
              <w:top w:val="single" w:sz="4" w:space="0" w:color="auto"/>
              <w:left w:val="single" w:sz="4" w:space="0" w:color="auto"/>
              <w:bottom w:val="single" w:sz="4" w:space="0" w:color="auto"/>
              <w:right w:val="single" w:sz="4" w:space="0" w:color="auto"/>
            </w:tcBorders>
          </w:tcPr>
          <w:p w14:paraId="085D3CD4" w14:textId="77777777" w:rsidR="00B24718" w:rsidRDefault="00B24718" w:rsidP="004130A7">
            <w:pPr>
              <w:spacing w:after="0" w:line="240" w:lineRule="auto"/>
              <w:rPr>
                <w:sz w:val="24"/>
                <w:szCs w:val="24"/>
              </w:rPr>
            </w:pPr>
            <w:r>
              <w:rPr>
                <w:sz w:val="24"/>
                <w:szCs w:val="24"/>
              </w:rPr>
              <w:t xml:space="preserve">                  1                                  2              3</w:t>
            </w:r>
          </w:p>
        </w:tc>
      </w:tr>
      <w:tr w:rsidR="00B24718" w14:paraId="1B8771D4" w14:textId="77777777" w:rsidTr="00B24718">
        <w:tc>
          <w:tcPr>
            <w:tcW w:w="2569" w:type="dxa"/>
            <w:tcBorders>
              <w:top w:val="single" w:sz="4" w:space="0" w:color="auto"/>
              <w:left w:val="single" w:sz="4" w:space="0" w:color="auto"/>
              <w:bottom w:val="single" w:sz="4" w:space="0" w:color="auto"/>
              <w:right w:val="single" w:sz="4" w:space="0" w:color="auto"/>
            </w:tcBorders>
          </w:tcPr>
          <w:p w14:paraId="5B6742B3" w14:textId="77777777" w:rsidR="00B24718" w:rsidRDefault="00B24718" w:rsidP="004130A7">
            <w:pPr>
              <w:spacing w:after="0" w:line="240" w:lineRule="auto"/>
              <w:rPr>
                <w:sz w:val="24"/>
                <w:szCs w:val="24"/>
              </w:rPr>
            </w:pPr>
            <w:r>
              <w:rPr>
                <w:sz w:val="24"/>
                <w:szCs w:val="24"/>
              </w:rPr>
              <w:t>Flexibility</w:t>
            </w:r>
          </w:p>
        </w:tc>
        <w:tc>
          <w:tcPr>
            <w:tcW w:w="4586" w:type="dxa"/>
            <w:tcBorders>
              <w:top w:val="single" w:sz="4" w:space="0" w:color="auto"/>
              <w:left w:val="single" w:sz="4" w:space="0" w:color="auto"/>
              <w:bottom w:val="single" w:sz="4" w:space="0" w:color="auto"/>
              <w:right w:val="single" w:sz="4" w:space="0" w:color="auto"/>
            </w:tcBorders>
          </w:tcPr>
          <w:p w14:paraId="2376B195" w14:textId="77777777" w:rsidR="00B24718" w:rsidRDefault="00B24718" w:rsidP="004130A7">
            <w:pPr>
              <w:spacing w:after="0" w:line="240" w:lineRule="auto"/>
              <w:rPr>
                <w:sz w:val="24"/>
                <w:szCs w:val="24"/>
              </w:rPr>
            </w:pPr>
            <w:r>
              <w:rPr>
                <w:sz w:val="24"/>
                <w:szCs w:val="24"/>
              </w:rPr>
              <w:t xml:space="preserve">  1              2               3</w:t>
            </w:r>
          </w:p>
        </w:tc>
      </w:tr>
      <w:tr w:rsidR="00B24718" w14:paraId="0EC2D828" w14:textId="77777777" w:rsidTr="00B24718">
        <w:tc>
          <w:tcPr>
            <w:tcW w:w="2569" w:type="dxa"/>
            <w:tcBorders>
              <w:top w:val="single" w:sz="4" w:space="0" w:color="auto"/>
              <w:left w:val="single" w:sz="4" w:space="0" w:color="auto"/>
              <w:bottom w:val="single" w:sz="4" w:space="0" w:color="auto"/>
              <w:right w:val="single" w:sz="4" w:space="0" w:color="auto"/>
            </w:tcBorders>
          </w:tcPr>
          <w:p w14:paraId="0276BAF0" w14:textId="77777777" w:rsidR="00B24718" w:rsidRDefault="00B24718" w:rsidP="004130A7">
            <w:pPr>
              <w:spacing w:after="0" w:line="240" w:lineRule="auto"/>
              <w:rPr>
                <w:sz w:val="24"/>
                <w:szCs w:val="24"/>
              </w:rPr>
            </w:pPr>
            <w:r>
              <w:rPr>
                <w:sz w:val="24"/>
                <w:szCs w:val="24"/>
              </w:rPr>
              <w:t>Human capital</w:t>
            </w:r>
          </w:p>
        </w:tc>
        <w:tc>
          <w:tcPr>
            <w:tcW w:w="4586" w:type="dxa"/>
            <w:tcBorders>
              <w:top w:val="single" w:sz="4" w:space="0" w:color="auto"/>
              <w:left w:val="single" w:sz="4" w:space="0" w:color="auto"/>
              <w:bottom w:val="single" w:sz="4" w:space="0" w:color="auto"/>
              <w:right w:val="single" w:sz="4" w:space="0" w:color="auto"/>
            </w:tcBorders>
          </w:tcPr>
          <w:p w14:paraId="1FEE29B5" w14:textId="77777777" w:rsidR="00B24718" w:rsidRDefault="00B24718" w:rsidP="004130A7">
            <w:pPr>
              <w:spacing w:after="0" w:line="240" w:lineRule="auto"/>
              <w:rPr>
                <w:sz w:val="24"/>
                <w:szCs w:val="24"/>
              </w:rPr>
            </w:pPr>
            <w:r>
              <w:rPr>
                <w:sz w:val="24"/>
                <w:szCs w:val="24"/>
              </w:rPr>
              <w:t>1 2 3</w:t>
            </w:r>
          </w:p>
        </w:tc>
      </w:tr>
      <w:tr w:rsidR="00B24718" w14:paraId="2E77054F" w14:textId="77777777" w:rsidTr="00B24718">
        <w:tc>
          <w:tcPr>
            <w:tcW w:w="2569" w:type="dxa"/>
            <w:tcBorders>
              <w:top w:val="single" w:sz="4" w:space="0" w:color="auto"/>
              <w:left w:val="single" w:sz="4" w:space="0" w:color="auto"/>
              <w:bottom w:val="single" w:sz="4" w:space="0" w:color="auto"/>
              <w:right w:val="single" w:sz="4" w:space="0" w:color="auto"/>
            </w:tcBorders>
          </w:tcPr>
          <w:p w14:paraId="4E5E6FEB" w14:textId="77777777" w:rsidR="00B24718" w:rsidRDefault="00B24718" w:rsidP="004130A7">
            <w:pPr>
              <w:spacing w:after="0" w:line="240" w:lineRule="auto"/>
              <w:rPr>
                <w:sz w:val="24"/>
                <w:szCs w:val="24"/>
              </w:rPr>
            </w:pPr>
            <w:r>
              <w:rPr>
                <w:sz w:val="24"/>
                <w:szCs w:val="24"/>
              </w:rPr>
              <w:t>Boundary management</w:t>
            </w:r>
          </w:p>
        </w:tc>
        <w:tc>
          <w:tcPr>
            <w:tcW w:w="4586" w:type="dxa"/>
            <w:tcBorders>
              <w:top w:val="single" w:sz="4" w:space="0" w:color="auto"/>
              <w:left w:val="single" w:sz="4" w:space="0" w:color="auto"/>
              <w:bottom w:val="single" w:sz="4" w:space="0" w:color="auto"/>
              <w:right w:val="single" w:sz="4" w:space="0" w:color="auto"/>
            </w:tcBorders>
          </w:tcPr>
          <w:p w14:paraId="17F85F91" w14:textId="77777777" w:rsidR="00B24718" w:rsidRDefault="00B24718" w:rsidP="004130A7">
            <w:pPr>
              <w:keepNext/>
              <w:spacing w:after="0" w:line="240" w:lineRule="auto"/>
              <w:rPr>
                <w:sz w:val="24"/>
                <w:szCs w:val="24"/>
              </w:rPr>
            </w:pPr>
            <w:r>
              <w:rPr>
                <w:sz w:val="24"/>
                <w:szCs w:val="24"/>
              </w:rPr>
              <w:t xml:space="preserve">  1              2                                  3</w:t>
            </w:r>
          </w:p>
        </w:tc>
      </w:tr>
    </w:tbl>
    <w:p w14:paraId="41D82ECC" w14:textId="0DAAC92C" w:rsidR="00272012" w:rsidRPr="004605E6" w:rsidRDefault="00272012" w:rsidP="00272012">
      <w:pPr>
        <w:pStyle w:val="Caption"/>
        <w:spacing w:after="120" w:line="360" w:lineRule="auto"/>
      </w:pPr>
      <w:bookmarkStart w:id="315" w:name="_Toc531023161"/>
      <w:bookmarkStart w:id="316" w:name="_Toc536438922"/>
      <w:bookmarkStart w:id="317" w:name="_Toc31702097"/>
      <w:r w:rsidRPr="004605E6">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28</w:t>
      </w:r>
      <w:r w:rsidR="00233012">
        <w:rPr>
          <w:noProof/>
        </w:rPr>
        <w:fldChar w:fldCharType="end"/>
      </w:r>
      <w:r w:rsidRPr="004605E6">
        <w:t>. Plotted typology.</w:t>
      </w:r>
      <w:r>
        <w:t xml:space="preserve"> BoR10.1</w:t>
      </w:r>
      <w:bookmarkEnd w:id="315"/>
      <w:bookmarkEnd w:id="316"/>
      <w:bookmarkEnd w:id="317"/>
    </w:p>
    <w:p w14:paraId="1D8827F2" w14:textId="0451B77F" w:rsidR="00272012" w:rsidRDefault="009528FE" w:rsidP="00272012">
      <w:pPr>
        <w:pStyle w:val="Heading4"/>
      </w:pPr>
      <w:r>
        <w:t>Body of Research 10.2: ‘Quantification of the benefits of statins’</w:t>
      </w:r>
    </w:p>
    <w:p w14:paraId="0B712E9B" w14:textId="5EDF972E" w:rsidR="00272012" w:rsidRPr="00FC33ED" w:rsidRDefault="00272012" w:rsidP="00272012">
      <w:pPr>
        <w:spacing w:after="120" w:line="360" w:lineRule="auto"/>
        <w:rPr>
          <w:sz w:val="24"/>
          <w:szCs w:val="24"/>
        </w:rPr>
      </w:pPr>
      <w:r w:rsidRPr="00FC33ED">
        <w:rPr>
          <w:sz w:val="24"/>
          <w:szCs w:val="24"/>
        </w:rPr>
        <w:t>Titl</w:t>
      </w:r>
      <w:r w:rsidR="009528FE">
        <w:rPr>
          <w:sz w:val="24"/>
          <w:szCs w:val="24"/>
        </w:rPr>
        <w:t>e of relevant REF Impact Case Study:</w:t>
      </w:r>
      <w:r w:rsidRPr="00FC33ED">
        <w:rPr>
          <w:sz w:val="24"/>
          <w:szCs w:val="24"/>
        </w:rPr>
        <w:t xml:space="preserve"> </w:t>
      </w:r>
      <w:r>
        <w:rPr>
          <w:sz w:val="24"/>
          <w:szCs w:val="24"/>
        </w:rPr>
        <w:t>‘Quantification of the benefits of statins’</w:t>
      </w:r>
    </w:p>
    <w:p w14:paraId="1015B2EC" w14:textId="42B7B75F" w:rsidR="00272012" w:rsidRDefault="00272012" w:rsidP="00272012">
      <w:pPr>
        <w:spacing w:after="120" w:line="360" w:lineRule="auto"/>
        <w:rPr>
          <w:sz w:val="24"/>
          <w:szCs w:val="24"/>
        </w:rPr>
      </w:pPr>
      <w:r w:rsidRPr="00FC33ED">
        <w:rPr>
          <w:sz w:val="24"/>
          <w:szCs w:val="24"/>
          <w:u w:val="single"/>
        </w:rPr>
        <w:t xml:space="preserve">Phase 1. </w:t>
      </w:r>
      <w:r>
        <w:rPr>
          <w:sz w:val="24"/>
          <w:szCs w:val="24"/>
          <w:u w:val="single"/>
        </w:rPr>
        <w:t>Conducting a large clinical trial on a controversial but high-potential drug</w:t>
      </w:r>
      <w:r>
        <w:rPr>
          <w:sz w:val="24"/>
          <w:szCs w:val="24"/>
          <w:u w:val="single"/>
        </w:rPr>
        <w:br/>
      </w:r>
      <w:r>
        <w:rPr>
          <w:sz w:val="24"/>
          <w:szCs w:val="24"/>
        </w:rPr>
        <w:t>In 1988, Glasgow statisticians became involved in a bid to conduct a trial of ‘statins’, cholesterol-lowering drugs, for a large pharmaceutical company. Some scientific and media controversy surrounded statins. Some research had shown cardiovascular health benefits, while some observational studies had associated statins with increased risk of heart disease and even death from unrelated causes, such as cancer and even murder.</w:t>
      </w:r>
    </w:p>
    <w:p w14:paraId="2B7DCD92" w14:textId="77777777" w:rsidR="00272012" w:rsidRDefault="00272012" w:rsidP="00272012">
      <w:pPr>
        <w:spacing w:after="120" w:line="360" w:lineRule="auto"/>
        <w:rPr>
          <w:sz w:val="24"/>
          <w:szCs w:val="24"/>
        </w:rPr>
      </w:pPr>
      <w:r>
        <w:rPr>
          <w:sz w:val="24"/>
          <w:szCs w:val="24"/>
        </w:rPr>
        <w:t>Despite this, the bidding team believed that there was a high potential for statins, particularly in Scotland where the rate of heart disease was higher than any other country in the world. They designed a clinical trial of statins on individuals who, demographically, could be considered at-risk but had no history of heart disease. The bidding team were unique in proposing to study individuals with no history of heart failure, and this preventative objective was a significant factor in their being awarded the trial, known as the West of Scotland Coronary Prevention Study (WOSCOPS).</w:t>
      </w:r>
    </w:p>
    <w:p w14:paraId="1444189B" w14:textId="77777777" w:rsidR="00272012" w:rsidRDefault="00272012" w:rsidP="00272012">
      <w:pPr>
        <w:spacing w:after="120" w:line="360" w:lineRule="auto"/>
        <w:rPr>
          <w:sz w:val="24"/>
          <w:szCs w:val="24"/>
        </w:rPr>
      </w:pPr>
      <w:r>
        <w:rPr>
          <w:sz w:val="24"/>
          <w:szCs w:val="24"/>
        </w:rPr>
        <w:t xml:space="preserve">Statins’ controversy hindered participant recruitment. Only with great effort from the institutional partners and leaders, hundreds of health professionals, and the large team of data collectors which made up the WOSCOPS team, over a period of more than two-and-a-half years and around 150,000 patient visits, were the team were able to identify, screen, and recruit an appropriate number of consenting participants (approximately 6,600 in total). This was followed by more than 130,000 follow-up visits for all participants over a five-year trial period. The trial confirmed significant health benefits of statins, including a 31% reduction in coronary events and a 28% reduction in deaths from coronary heart disease. Crucially, no significant negative effects of statins were identified.  </w:t>
      </w:r>
    </w:p>
    <w:p w14:paraId="1370BF7D" w14:textId="1D02946D" w:rsidR="00272012" w:rsidRDefault="00272012" w:rsidP="00272012">
      <w:pPr>
        <w:spacing w:after="120" w:line="360" w:lineRule="auto"/>
        <w:rPr>
          <w:sz w:val="24"/>
          <w:szCs w:val="24"/>
        </w:rPr>
      </w:pPr>
      <w:r w:rsidRPr="00FC33ED">
        <w:rPr>
          <w:sz w:val="24"/>
          <w:szCs w:val="24"/>
          <w:u w:val="single"/>
        </w:rPr>
        <w:t xml:space="preserve">Phase 2. </w:t>
      </w:r>
      <w:r>
        <w:rPr>
          <w:sz w:val="24"/>
          <w:szCs w:val="24"/>
          <w:u w:val="single"/>
        </w:rPr>
        <w:t>Methodological innovations to enable long-term follow-up of participants</w:t>
      </w:r>
      <w:r>
        <w:rPr>
          <w:sz w:val="24"/>
          <w:szCs w:val="24"/>
          <w:u w:val="single"/>
        </w:rPr>
        <w:br/>
      </w:r>
      <w:r>
        <w:rPr>
          <w:sz w:val="24"/>
          <w:szCs w:val="24"/>
        </w:rPr>
        <w:t xml:space="preserve">After having collected and analysed the massive amount of data described in Phase 1, the WOSCOPS leaders were keen to continue the follow-up of patients in order to understand the longer-term effects of statins. This required two kinds of methodological innovation to address two significant challenges, the first practical, the second analytical. Both were ultimately delivered by the Glasgow Centre for Biostatistics. </w:t>
      </w:r>
    </w:p>
    <w:p w14:paraId="676ED555" w14:textId="77777777" w:rsidR="00272012" w:rsidRDefault="00272012" w:rsidP="00272012">
      <w:pPr>
        <w:spacing w:after="120" w:line="360" w:lineRule="auto"/>
        <w:rPr>
          <w:sz w:val="24"/>
          <w:szCs w:val="24"/>
        </w:rPr>
      </w:pPr>
      <w:r>
        <w:rPr>
          <w:sz w:val="24"/>
          <w:szCs w:val="24"/>
        </w:rPr>
        <w:t xml:space="preserve">The major practical challenge was how to physically check up on participants. After around seven years of data collection and around 280,000 patient visits, securing funds to continue this level of on-the-ground support was unfeasible. Near the end of the data-collection, Glasgow created a doctoral studentship which would focus on the feasibility of using digitally-stored records of patients to act as a method for collecting follow-up data, rather than patients needing to be physically called in for the sole purpose of follow-ups. It was shown that the results that would have been achieved by using digital data were almost exactly the same as the actual results that had been achieved by physical follow-ups throughout the five-year trial period. After completing the PhD, the student in question was hired by the Government to work on the digital patient data system, and future follow-ups (see Phase 3) were able to implement this approach.  </w:t>
      </w:r>
    </w:p>
    <w:p w14:paraId="21FAFD31" w14:textId="77777777" w:rsidR="00272012" w:rsidRPr="00FC33ED" w:rsidRDefault="00272012" w:rsidP="00272012">
      <w:pPr>
        <w:spacing w:after="120" w:line="360" w:lineRule="auto"/>
        <w:rPr>
          <w:sz w:val="24"/>
          <w:szCs w:val="24"/>
          <w:u w:val="single"/>
        </w:rPr>
      </w:pPr>
      <w:r>
        <w:rPr>
          <w:sz w:val="24"/>
          <w:szCs w:val="24"/>
        </w:rPr>
        <w:t xml:space="preserve">The second challenge related to a widespread confusion and misunderstanding, even amongst medical statistical experts, about the methodological step from </w:t>
      </w:r>
      <w:r w:rsidRPr="0081390F">
        <w:rPr>
          <w:sz w:val="24"/>
          <w:szCs w:val="24"/>
        </w:rPr>
        <w:t>analysing results</w:t>
      </w:r>
      <w:r>
        <w:rPr>
          <w:sz w:val="24"/>
          <w:szCs w:val="24"/>
        </w:rPr>
        <w:t xml:space="preserve"> of long-term trials to </w:t>
      </w:r>
      <w:r w:rsidRPr="0081390F">
        <w:rPr>
          <w:sz w:val="24"/>
          <w:szCs w:val="24"/>
        </w:rPr>
        <w:t>predicting the actual effects</w:t>
      </w:r>
      <w:r>
        <w:rPr>
          <w:sz w:val="24"/>
          <w:szCs w:val="24"/>
        </w:rPr>
        <w:t xml:space="preserve"> of treatment on given patients in clinical settings. This predictive capability, although not essential to demonstrating the general effectiveness and safety of a drug (the concern of industry), is very important clinically (the concern of health practitioners), particularly in health systems free at the point of contact, because the strength of a prediction will affect costing decisions (the concern of Government) about which sub-groups (age, health status, gender etc.) of a population should be offered the treatment, when, and for how long. The breakthrough development in the statistical treatment of this issue resulted in the relevant Glasgow staff to be invited to discuss this work and its implications both at a major conference of the Royal Statistical Society and in a major medical statistics journal. </w:t>
      </w:r>
    </w:p>
    <w:p w14:paraId="34CFF613" w14:textId="42F9325B" w:rsidR="00272012" w:rsidRDefault="00272012" w:rsidP="00272012">
      <w:pPr>
        <w:spacing w:after="120" w:line="360" w:lineRule="auto"/>
        <w:rPr>
          <w:sz w:val="24"/>
          <w:szCs w:val="24"/>
        </w:rPr>
      </w:pPr>
      <w:r w:rsidRPr="00FC33ED">
        <w:rPr>
          <w:sz w:val="24"/>
          <w:szCs w:val="24"/>
          <w:u w:val="single"/>
        </w:rPr>
        <w:t>Phase 3.</w:t>
      </w:r>
      <w:r>
        <w:rPr>
          <w:sz w:val="24"/>
          <w:szCs w:val="24"/>
          <w:u w:val="single"/>
        </w:rPr>
        <w:t xml:space="preserve"> Long-term follow-ups of WOSCOPS </w:t>
      </w:r>
      <w:r>
        <w:rPr>
          <w:sz w:val="24"/>
          <w:szCs w:val="24"/>
          <w:u w:val="single"/>
        </w:rPr>
        <w:br/>
      </w:r>
      <w:r>
        <w:rPr>
          <w:sz w:val="24"/>
          <w:szCs w:val="24"/>
        </w:rPr>
        <w:t xml:space="preserve">The ten-year follow-up (referenced in the Case Study) and all subsequent five-yearly follow-ups (the twenty-five-year follow-up is now under way) have all depended on the two methodological innovations achieved in Phase 2. The record-linkage methodological innovation has massively reduced the labour-intensity and levels of funding required for follow-ups, these requiring only relatively modest grants from health organisations or the Scottish Government. And the statistical innovation has allowed more accurate predictions of the treatment effects of statins and helped to prompt the up-take of statins in medical guidelines and practice globally. The follow-up studies continue to show a range of significant long-term health benefits of cholesterol-lowering statins without significant negative side-effects. </w:t>
      </w:r>
    </w:p>
    <w:p w14:paraId="6D0DAA58" w14:textId="404CD147" w:rsidR="00237CD8" w:rsidRDefault="00237CD8" w:rsidP="00272012">
      <w:pPr>
        <w:spacing w:after="120" w:line="360" w:lineRule="auto"/>
        <w:rPr>
          <w:sz w:val="24"/>
          <w:szCs w:val="24"/>
        </w:rPr>
      </w:pPr>
    </w:p>
    <w:p w14:paraId="5E056C6E" w14:textId="111D976C" w:rsidR="00237CD8" w:rsidRDefault="00237CD8" w:rsidP="00272012">
      <w:pPr>
        <w:spacing w:after="120" w:line="360" w:lineRule="auto"/>
        <w:rPr>
          <w:sz w:val="24"/>
          <w:szCs w:val="24"/>
        </w:rPr>
      </w:pPr>
    </w:p>
    <w:p w14:paraId="3746CD72" w14:textId="324465A2" w:rsidR="00237CD8" w:rsidRDefault="00237CD8" w:rsidP="00272012">
      <w:pPr>
        <w:spacing w:after="120" w:line="360" w:lineRule="auto"/>
        <w:rPr>
          <w:sz w:val="24"/>
          <w:szCs w:val="24"/>
        </w:rPr>
      </w:pPr>
    </w:p>
    <w:p w14:paraId="04FBBBD1" w14:textId="4860EABC" w:rsidR="00237CD8" w:rsidRDefault="00237CD8" w:rsidP="00272012">
      <w:pPr>
        <w:spacing w:after="120" w:line="360" w:lineRule="auto"/>
        <w:rPr>
          <w:sz w:val="24"/>
          <w:szCs w:val="24"/>
        </w:rPr>
      </w:pPr>
    </w:p>
    <w:p w14:paraId="491A15C6" w14:textId="77777777" w:rsidR="00237CD8" w:rsidRPr="00E524F2" w:rsidRDefault="00237CD8" w:rsidP="00272012">
      <w:pPr>
        <w:spacing w:after="120" w:line="360" w:lineRule="auto"/>
        <w:rPr>
          <w:sz w:val="24"/>
          <w:szCs w:val="24"/>
        </w:rPr>
      </w:pPr>
    </w:p>
    <w:tbl>
      <w:tblPr>
        <w:tblW w:w="7155" w:type="dxa"/>
        <w:tblLook w:val="04A0" w:firstRow="1" w:lastRow="0" w:firstColumn="1" w:lastColumn="0" w:noHBand="0" w:noVBand="1"/>
      </w:tblPr>
      <w:tblGrid>
        <w:gridCol w:w="2569"/>
        <w:gridCol w:w="4586"/>
      </w:tblGrid>
      <w:tr w:rsidR="00B24718" w14:paraId="521D847D" w14:textId="77777777" w:rsidTr="00B24718">
        <w:tc>
          <w:tcPr>
            <w:tcW w:w="2569" w:type="dxa"/>
            <w:tcBorders>
              <w:top w:val="single" w:sz="4" w:space="0" w:color="auto"/>
              <w:left w:val="single" w:sz="4" w:space="0" w:color="auto"/>
              <w:bottom w:val="single" w:sz="4" w:space="0" w:color="auto"/>
              <w:right w:val="single" w:sz="4" w:space="0" w:color="auto"/>
            </w:tcBorders>
          </w:tcPr>
          <w:p w14:paraId="4F06B0FF" w14:textId="113D3CF6" w:rsidR="00B24718" w:rsidRPr="002B4060" w:rsidRDefault="00B24718" w:rsidP="00B24718">
            <w:pPr>
              <w:spacing w:after="0" w:line="240" w:lineRule="auto"/>
              <w:rPr>
                <w:b/>
                <w:sz w:val="24"/>
                <w:szCs w:val="24"/>
              </w:rPr>
            </w:pPr>
            <w:r w:rsidRPr="002B4060">
              <w:rPr>
                <w:b/>
                <w:sz w:val="24"/>
                <w:szCs w:val="24"/>
              </w:rPr>
              <w:t>Attribute</w:t>
            </w:r>
            <w:r>
              <w:rPr>
                <w:b/>
                <w:sz w:val="24"/>
                <w:szCs w:val="24"/>
              </w:rPr>
              <w:t>/activity</w:t>
            </w:r>
          </w:p>
        </w:tc>
        <w:tc>
          <w:tcPr>
            <w:tcW w:w="4586" w:type="dxa"/>
            <w:tcBorders>
              <w:top w:val="single" w:sz="4" w:space="0" w:color="auto"/>
              <w:left w:val="single" w:sz="4" w:space="0" w:color="auto"/>
              <w:bottom w:val="single" w:sz="4" w:space="0" w:color="auto"/>
              <w:right w:val="single" w:sz="4" w:space="0" w:color="auto"/>
            </w:tcBorders>
          </w:tcPr>
          <w:p w14:paraId="59E053CA" w14:textId="77777777" w:rsidR="00B24718" w:rsidRPr="00B8594F" w:rsidRDefault="00B24718" w:rsidP="00B24718">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5CD77E84" w14:textId="0DFB5151" w:rsidR="00B24718" w:rsidRPr="00B8594F" w:rsidRDefault="00B24718" w:rsidP="00B24718">
            <w:pPr>
              <w:spacing w:after="0" w:line="240" w:lineRule="auto"/>
              <w:jc w:val="center"/>
              <w:rPr>
                <w:b/>
                <w:sz w:val="24"/>
                <w:szCs w:val="24"/>
              </w:rPr>
            </w:pPr>
            <w:r w:rsidRPr="00B8594F">
              <w:rPr>
                <w:b/>
                <w:sz w:val="24"/>
                <w:szCs w:val="24"/>
              </w:rPr>
              <w:t>1               2               3               4               5</w:t>
            </w:r>
          </w:p>
        </w:tc>
      </w:tr>
      <w:tr w:rsidR="00B24718" w14:paraId="509AEEC1" w14:textId="77777777" w:rsidTr="00B24718">
        <w:tc>
          <w:tcPr>
            <w:tcW w:w="2569" w:type="dxa"/>
            <w:tcBorders>
              <w:top w:val="single" w:sz="4" w:space="0" w:color="auto"/>
              <w:left w:val="single" w:sz="4" w:space="0" w:color="auto"/>
              <w:bottom w:val="single" w:sz="4" w:space="0" w:color="auto"/>
              <w:right w:val="single" w:sz="4" w:space="0" w:color="auto"/>
            </w:tcBorders>
          </w:tcPr>
          <w:p w14:paraId="67595662" w14:textId="77777777" w:rsidR="00B24718" w:rsidRDefault="00B24718" w:rsidP="004130A7">
            <w:pPr>
              <w:spacing w:after="0" w:line="240" w:lineRule="auto"/>
              <w:rPr>
                <w:sz w:val="24"/>
                <w:szCs w:val="24"/>
              </w:rPr>
            </w:pPr>
            <w:r>
              <w:rPr>
                <w:sz w:val="24"/>
                <w:szCs w:val="24"/>
              </w:rPr>
              <w:t>Expertise</w:t>
            </w:r>
          </w:p>
        </w:tc>
        <w:tc>
          <w:tcPr>
            <w:tcW w:w="4586" w:type="dxa"/>
            <w:tcBorders>
              <w:top w:val="single" w:sz="4" w:space="0" w:color="auto"/>
              <w:left w:val="single" w:sz="4" w:space="0" w:color="auto"/>
              <w:bottom w:val="single" w:sz="4" w:space="0" w:color="auto"/>
              <w:right w:val="single" w:sz="4" w:space="0" w:color="auto"/>
            </w:tcBorders>
          </w:tcPr>
          <w:p w14:paraId="6953D839" w14:textId="77777777" w:rsidR="00B24718" w:rsidRDefault="00B24718" w:rsidP="004130A7">
            <w:pPr>
              <w:spacing w:after="0" w:line="240" w:lineRule="auto"/>
              <w:rPr>
                <w:sz w:val="24"/>
                <w:szCs w:val="24"/>
              </w:rPr>
            </w:pPr>
            <w:r>
              <w:rPr>
                <w:sz w:val="24"/>
                <w:szCs w:val="24"/>
              </w:rPr>
              <w:t>1 2 3</w:t>
            </w:r>
          </w:p>
        </w:tc>
      </w:tr>
      <w:tr w:rsidR="00B24718" w14:paraId="7FAB1FA8" w14:textId="77777777" w:rsidTr="00B24718">
        <w:tc>
          <w:tcPr>
            <w:tcW w:w="2569" w:type="dxa"/>
            <w:tcBorders>
              <w:top w:val="single" w:sz="4" w:space="0" w:color="auto"/>
              <w:left w:val="single" w:sz="4" w:space="0" w:color="auto"/>
              <w:bottom w:val="single" w:sz="4" w:space="0" w:color="auto"/>
              <w:right w:val="single" w:sz="4" w:space="0" w:color="auto"/>
            </w:tcBorders>
          </w:tcPr>
          <w:p w14:paraId="6989963A" w14:textId="77777777" w:rsidR="00B24718" w:rsidRDefault="00B24718" w:rsidP="004130A7">
            <w:pPr>
              <w:spacing w:after="0" w:line="240" w:lineRule="auto"/>
              <w:rPr>
                <w:sz w:val="24"/>
                <w:szCs w:val="24"/>
              </w:rPr>
            </w:pPr>
            <w:r>
              <w:rPr>
                <w:sz w:val="24"/>
                <w:szCs w:val="24"/>
              </w:rPr>
              <w:t>Relevance</w:t>
            </w:r>
          </w:p>
        </w:tc>
        <w:tc>
          <w:tcPr>
            <w:tcW w:w="4586" w:type="dxa"/>
            <w:tcBorders>
              <w:top w:val="single" w:sz="4" w:space="0" w:color="auto"/>
              <w:left w:val="single" w:sz="4" w:space="0" w:color="auto"/>
              <w:bottom w:val="single" w:sz="4" w:space="0" w:color="auto"/>
              <w:right w:val="single" w:sz="4" w:space="0" w:color="auto"/>
            </w:tcBorders>
          </w:tcPr>
          <w:p w14:paraId="5E550B9B" w14:textId="77777777" w:rsidR="00B24718" w:rsidRDefault="00B24718" w:rsidP="004130A7">
            <w:pPr>
              <w:spacing w:after="0" w:line="240" w:lineRule="auto"/>
              <w:rPr>
                <w:sz w:val="24"/>
                <w:szCs w:val="24"/>
              </w:rPr>
            </w:pPr>
            <w:r>
              <w:rPr>
                <w:sz w:val="24"/>
                <w:szCs w:val="24"/>
              </w:rPr>
              <w:t xml:space="preserve">                                  1 2              3</w:t>
            </w:r>
          </w:p>
        </w:tc>
      </w:tr>
      <w:tr w:rsidR="00B24718" w14:paraId="78A6233B" w14:textId="77777777" w:rsidTr="00B24718">
        <w:tc>
          <w:tcPr>
            <w:tcW w:w="2569" w:type="dxa"/>
            <w:tcBorders>
              <w:top w:val="single" w:sz="4" w:space="0" w:color="auto"/>
              <w:left w:val="single" w:sz="4" w:space="0" w:color="auto"/>
              <w:bottom w:val="single" w:sz="4" w:space="0" w:color="auto"/>
              <w:right w:val="single" w:sz="4" w:space="0" w:color="auto"/>
            </w:tcBorders>
          </w:tcPr>
          <w:p w14:paraId="5792B786" w14:textId="77777777" w:rsidR="00B24718" w:rsidRDefault="00B24718" w:rsidP="004130A7">
            <w:pPr>
              <w:spacing w:after="0" w:line="240" w:lineRule="auto"/>
              <w:rPr>
                <w:sz w:val="24"/>
                <w:szCs w:val="24"/>
              </w:rPr>
            </w:pPr>
            <w:r>
              <w:rPr>
                <w:sz w:val="24"/>
                <w:szCs w:val="24"/>
              </w:rPr>
              <w:t>Disciplinary focus</w:t>
            </w:r>
          </w:p>
        </w:tc>
        <w:tc>
          <w:tcPr>
            <w:tcW w:w="4586" w:type="dxa"/>
            <w:tcBorders>
              <w:top w:val="single" w:sz="4" w:space="0" w:color="auto"/>
              <w:left w:val="single" w:sz="4" w:space="0" w:color="auto"/>
              <w:bottom w:val="single" w:sz="4" w:space="0" w:color="auto"/>
              <w:right w:val="single" w:sz="4" w:space="0" w:color="auto"/>
            </w:tcBorders>
          </w:tcPr>
          <w:p w14:paraId="32977D13" w14:textId="77777777" w:rsidR="00B24718" w:rsidRDefault="00B24718" w:rsidP="004130A7">
            <w:pPr>
              <w:spacing w:after="0" w:line="240" w:lineRule="auto"/>
              <w:rPr>
                <w:sz w:val="24"/>
                <w:szCs w:val="24"/>
              </w:rPr>
            </w:pPr>
            <w:r>
              <w:rPr>
                <w:sz w:val="24"/>
                <w:szCs w:val="24"/>
              </w:rPr>
              <w:t xml:space="preserve">                 2 3             1</w:t>
            </w:r>
          </w:p>
        </w:tc>
      </w:tr>
      <w:tr w:rsidR="00B24718" w14:paraId="0F3B5B80" w14:textId="77777777" w:rsidTr="00B24718">
        <w:tc>
          <w:tcPr>
            <w:tcW w:w="2569" w:type="dxa"/>
            <w:tcBorders>
              <w:top w:val="single" w:sz="4" w:space="0" w:color="auto"/>
              <w:left w:val="single" w:sz="4" w:space="0" w:color="auto"/>
              <w:bottom w:val="single" w:sz="4" w:space="0" w:color="auto"/>
              <w:right w:val="single" w:sz="4" w:space="0" w:color="auto"/>
            </w:tcBorders>
          </w:tcPr>
          <w:p w14:paraId="2EFEF845" w14:textId="77777777" w:rsidR="00B24718" w:rsidRDefault="00B24718" w:rsidP="004130A7">
            <w:pPr>
              <w:spacing w:after="0" w:line="240" w:lineRule="auto"/>
              <w:rPr>
                <w:sz w:val="24"/>
                <w:szCs w:val="24"/>
              </w:rPr>
            </w:pPr>
            <w:r>
              <w:rPr>
                <w:sz w:val="24"/>
                <w:szCs w:val="24"/>
              </w:rPr>
              <w:t>Uncertainty</w:t>
            </w:r>
          </w:p>
        </w:tc>
        <w:tc>
          <w:tcPr>
            <w:tcW w:w="4586" w:type="dxa"/>
            <w:tcBorders>
              <w:top w:val="single" w:sz="4" w:space="0" w:color="auto"/>
              <w:left w:val="single" w:sz="4" w:space="0" w:color="auto"/>
              <w:bottom w:val="single" w:sz="4" w:space="0" w:color="auto"/>
              <w:right w:val="single" w:sz="4" w:space="0" w:color="auto"/>
            </w:tcBorders>
          </w:tcPr>
          <w:p w14:paraId="06874A55" w14:textId="77777777" w:rsidR="00B24718" w:rsidRDefault="00B24718" w:rsidP="004130A7">
            <w:pPr>
              <w:spacing w:after="0" w:line="240" w:lineRule="auto"/>
              <w:rPr>
                <w:sz w:val="24"/>
                <w:szCs w:val="24"/>
              </w:rPr>
            </w:pPr>
            <w:r>
              <w:rPr>
                <w:sz w:val="24"/>
                <w:szCs w:val="24"/>
              </w:rPr>
              <w:t xml:space="preserve">               1 2 3</w:t>
            </w:r>
          </w:p>
        </w:tc>
      </w:tr>
      <w:tr w:rsidR="00B24718" w14:paraId="176EAAE2" w14:textId="77777777" w:rsidTr="00B24718">
        <w:tc>
          <w:tcPr>
            <w:tcW w:w="2569" w:type="dxa"/>
            <w:tcBorders>
              <w:top w:val="single" w:sz="4" w:space="0" w:color="auto"/>
              <w:left w:val="single" w:sz="4" w:space="0" w:color="auto"/>
              <w:bottom w:val="single" w:sz="4" w:space="0" w:color="auto"/>
              <w:right w:val="single" w:sz="4" w:space="0" w:color="auto"/>
            </w:tcBorders>
          </w:tcPr>
          <w:p w14:paraId="5DA8DBFC" w14:textId="77777777" w:rsidR="00B24718" w:rsidRDefault="00B24718" w:rsidP="004130A7">
            <w:pPr>
              <w:spacing w:after="0" w:line="240" w:lineRule="auto"/>
              <w:rPr>
                <w:sz w:val="24"/>
                <w:szCs w:val="24"/>
              </w:rPr>
            </w:pPr>
            <w:r>
              <w:rPr>
                <w:sz w:val="24"/>
                <w:szCs w:val="24"/>
              </w:rPr>
              <w:t>Goals</w:t>
            </w:r>
          </w:p>
        </w:tc>
        <w:tc>
          <w:tcPr>
            <w:tcW w:w="4586" w:type="dxa"/>
            <w:tcBorders>
              <w:top w:val="single" w:sz="4" w:space="0" w:color="auto"/>
              <w:left w:val="single" w:sz="4" w:space="0" w:color="auto"/>
              <w:bottom w:val="single" w:sz="4" w:space="0" w:color="auto"/>
              <w:right w:val="single" w:sz="4" w:space="0" w:color="auto"/>
            </w:tcBorders>
          </w:tcPr>
          <w:p w14:paraId="320C2831" w14:textId="77777777" w:rsidR="00B24718" w:rsidRDefault="00B24718" w:rsidP="004130A7">
            <w:pPr>
              <w:spacing w:after="0" w:line="240" w:lineRule="auto"/>
              <w:rPr>
                <w:sz w:val="24"/>
                <w:szCs w:val="24"/>
              </w:rPr>
            </w:pPr>
            <w:r>
              <w:rPr>
                <w:sz w:val="24"/>
                <w:szCs w:val="24"/>
              </w:rPr>
              <w:t xml:space="preserve">                                    2               1              3</w:t>
            </w:r>
          </w:p>
        </w:tc>
      </w:tr>
      <w:tr w:rsidR="00B24718" w14:paraId="1B251DE6" w14:textId="77777777" w:rsidTr="00B24718">
        <w:tc>
          <w:tcPr>
            <w:tcW w:w="2569" w:type="dxa"/>
            <w:tcBorders>
              <w:top w:val="single" w:sz="4" w:space="0" w:color="auto"/>
              <w:left w:val="single" w:sz="4" w:space="0" w:color="auto"/>
              <w:bottom w:val="single" w:sz="4" w:space="0" w:color="auto"/>
              <w:right w:val="single" w:sz="4" w:space="0" w:color="auto"/>
            </w:tcBorders>
          </w:tcPr>
          <w:p w14:paraId="53FEE62E" w14:textId="77777777" w:rsidR="00B24718" w:rsidRDefault="00B24718" w:rsidP="004130A7">
            <w:pPr>
              <w:spacing w:after="0" w:line="240" w:lineRule="auto"/>
              <w:rPr>
                <w:sz w:val="24"/>
                <w:szCs w:val="24"/>
              </w:rPr>
            </w:pPr>
            <w:r>
              <w:rPr>
                <w:sz w:val="24"/>
                <w:szCs w:val="24"/>
              </w:rPr>
              <w:t>Learning</w:t>
            </w:r>
          </w:p>
        </w:tc>
        <w:tc>
          <w:tcPr>
            <w:tcW w:w="4586" w:type="dxa"/>
            <w:tcBorders>
              <w:top w:val="single" w:sz="4" w:space="0" w:color="auto"/>
              <w:left w:val="single" w:sz="4" w:space="0" w:color="auto"/>
              <w:bottom w:val="single" w:sz="4" w:space="0" w:color="auto"/>
              <w:right w:val="single" w:sz="4" w:space="0" w:color="auto"/>
            </w:tcBorders>
          </w:tcPr>
          <w:p w14:paraId="74D143DB" w14:textId="77777777" w:rsidR="00B24718" w:rsidRDefault="00B24718" w:rsidP="004130A7">
            <w:pPr>
              <w:tabs>
                <w:tab w:val="left" w:pos="1089"/>
              </w:tabs>
              <w:spacing w:after="0" w:line="240" w:lineRule="auto"/>
              <w:rPr>
                <w:sz w:val="24"/>
                <w:szCs w:val="24"/>
              </w:rPr>
            </w:pPr>
            <w:r>
              <w:rPr>
                <w:sz w:val="24"/>
                <w:szCs w:val="24"/>
              </w:rPr>
              <w:t>1 3</w:t>
            </w:r>
            <w:r>
              <w:rPr>
                <w:sz w:val="24"/>
                <w:szCs w:val="24"/>
              </w:rPr>
              <w:tab/>
              <w:t>2</w:t>
            </w:r>
          </w:p>
        </w:tc>
      </w:tr>
      <w:tr w:rsidR="00B24718" w14:paraId="44756E8A" w14:textId="77777777" w:rsidTr="00B24718">
        <w:tc>
          <w:tcPr>
            <w:tcW w:w="2569" w:type="dxa"/>
            <w:tcBorders>
              <w:top w:val="single" w:sz="4" w:space="0" w:color="auto"/>
              <w:left w:val="single" w:sz="4" w:space="0" w:color="auto"/>
              <w:bottom w:val="single" w:sz="4" w:space="0" w:color="auto"/>
              <w:right w:val="single" w:sz="4" w:space="0" w:color="auto"/>
            </w:tcBorders>
          </w:tcPr>
          <w:p w14:paraId="57BA4A93" w14:textId="77777777" w:rsidR="00B24718" w:rsidRDefault="00B24718" w:rsidP="004130A7">
            <w:pPr>
              <w:spacing w:after="0" w:line="240" w:lineRule="auto"/>
              <w:rPr>
                <w:sz w:val="24"/>
                <w:szCs w:val="24"/>
              </w:rPr>
            </w:pPr>
            <w:r>
              <w:rPr>
                <w:sz w:val="24"/>
                <w:szCs w:val="24"/>
              </w:rPr>
              <w:t>Knowledge exchange</w:t>
            </w:r>
          </w:p>
        </w:tc>
        <w:tc>
          <w:tcPr>
            <w:tcW w:w="4586" w:type="dxa"/>
            <w:tcBorders>
              <w:top w:val="single" w:sz="4" w:space="0" w:color="auto"/>
              <w:left w:val="single" w:sz="4" w:space="0" w:color="auto"/>
              <w:bottom w:val="single" w:sz="4" w:space="0" w:color="auto"/>
              <w:right w:val="single" w:sz="4" w:space="0" w:color="auto"/>
            </w:tcBorders>
          </w:tcPr>
          <w:p w14:paraId="20CBC5F1" w14:textId="77777777" w:rsidR="00B24718" w:rsidRDefault="00B24718" w:rsidP="004130A7">
            <w:pPr>
              <w:tabs>
                <w:tab w:val="left" w:pos="1227"/>
                <w:tab w:val="center" w:pos="2185"/>
                <w:tab w:val="left" w:pos="2595"/>
              </w:tabs>
              <w:spacing w:after="0" w:line="240" w:lineRule="auto"/>
              <w:rPr>
                <w:sz w:val="24"/>
                <w:szCs w:val="24"/>
              </w:rPr>
            </w:pPr>
            <w:r>
              <w:rPr>
                <w:sz w:val="24"/>
                <w:szCs w:val="24"/>
              </w:rPr>
              <w:t xml:space="preserve">                  2 3             1</w:t>
            </w:r>
          </w:p>
        </w:tc>
      </w:tr>
      <w:tr w:rsidR="00B24718" w14:paraId="7DE6A61B" w14:textId="77777777" w:rsidTr="00B24718">
        <w:tc>
          <w:tcPr>
            <w:tcW w:w="2569" w:type="dxa"/>
            <w:tcBorders>
              <w:top w:val="single" w:sz="4" w:space="0" w:color="auto"/>
              <w:left w:val="single" w:sz="4" w:space="0" w:color="auto"/>
              <w:bottom w:val="single" w:sz="4" w:space="0" w:color="auto"/>
              <w:right w:val="single" w:sz="4" w:space="0" w:color="auto"/>
            </w:tcBorders>
          </w:tcPr>
          <w:p w14:paraId="7585C31C" w14:textId="77777777" w:rsidR="00B24718" w:rsidRDefault="00B24718" w:rsidP="004130A7">
            <w:pPr>
              <w:spacing w:after="0" w:line="240" w:lineRule="auto"/>
              <w:rPr>
                <w:sz w:val="24"/>
                <w:szCs w:val="24"/>
              </w:rPr>
            </w:pPr>
            <w:r>
              <w:rPr>
                <w:sz w:val="24"/>
                <w:szCs w:val="24"/>
              </w:rPr>
              <w:t>Network</w:t>
            </w:r>
          </w:p>
        </w:tc>
        <w:tc>
          <w:tcPr>
            <w:tcW w:w="4586" w:type="dxa"/>
            <w:tcBorders>
              <w:top w:val="single" w:sz="4" w:space="0" w:color="auto"/>
              <w:left w:val="single" w:sz="4" w:space="0" w:color="auto"/>
              <w:bottom w:val="single" w:sz="4" w:space="0" w:color="auto"/>
              <w:right w:val="single" w:sz="4" w:space="0" w:color="auto"/>
            </w:tcBorders>
          </w:tcPr>
          <w:p w14:paraId="279AEF9A" w14:textId="77777777" w:rsidR="00B24718" w:rsidRDefault="00B24718" w:rsidP="004130A7">
            <w:pPr>
              <w:spacing w:after="0" w:line="240" w:lineRule="auto"/>
              <w:rPr>
                <w:sz w:val="24"/>
                <w:szCs w:val="24"/>
              </w:rPr>
            </w:pPr>
            <w:r>
              <w:rPr>
                <w:sz w:val="24"/>
                <w:szCs w:val="24"/>
              </w:rPr>
              <w:t xml:space="preserve">                   2              1 3</w:t>
            </w:r>
          </w:p>
        </w:tc>
      </w:tr>
      <w:tr w:rsidR="00B24718" w14:paraId="3BC9E65D" w14:textId="77777777" w:rsidTr="00B24718">
        <w:tc>
          <w:tcPr>
            <w:tcW w:w="2569" w:type="dxa"/>
            <w:tcBorders>
              <w:top w:val="single" w:sz="4" w:space="0" w:color="auto"/>
              <w:left w:val="single" w:sz="4" w:space="0" w:color="auto"/>
              <w:bottom w:val="single" w:sz="4" w:space="0" w:color="auto"/>
              <w:right w:val="single" w:sz="4" w:space="0" w:color="auto"/>
            </w:tcBorders>
          </w:tcPr>
          <w:p w14:paraId="75620EC3" w14:textId="77777777" w:rsidR="00B24718" w:rsidRDefault="00B24718" w:rsidP="004130A7">
            <w:pPr>
              <w:spacing w:after="0" w:line="240" w:lineRule="auto"/>
              <w:rPr>
                <w:sz w:val="24"/>
                <w:szCs w:val="24"/>
              </w:rPr>
            </w:pPr>
            <w:r>
              <w:rPr>
                <w:sz w:val="24"/>
                <w:szCs w:val="24"/>
              </w:rPr>
              <w:t>Social capital</w:t>
            </w:r>
          </w:p>
        </w:tc>
        <w:tc>
          <w:tcPr>
            <w:tcW w:w="4586" w:type="dxa"/>
            <w:tcBorders>
              <w:top w:val="single" w:sz="4" w:space="0" w:color="auto"/>
              <w:left w:val="single" w:sz="4" w:space="0" w:color="auto"/>
              <w:bottom w:val="single" w:sz="4" w:space="0" w:color="auto"/>
              <w:right w:val="single" w:sz="4" w:space="0" w:color="auto"/>
            </w:tcBorders>
          </w:tcPr>
          <w:p w14:paraId="4DDD3F15" w14:textId="77777777" w:rsidR="00B24718" w:rsidRDefault="00B24718" w:rsidP="004130A7">
            <w:pPr>
              <w:spacing w:after="0" w:line="240" w:lineRule="auto"/>
              <w:rPr>
                <w:sz w:val="24"/>
                <w:szCs w:val="24"/>
              </w:rPr>
            </w:pPr>
            <w:r>
              <w:rPr>
                <w:sz w:val="24"/>
                <w:szCs w:val="24"/>
              </w:rPr>
              <w:t xml:space="preserve">                  2 3             1</w:t>
            </w:r>
          </w:p>
        </w:tc>
      </w:tr>
      <w:tr w:rsidR="00B24718" w14:paraId="4DF039DB" w14:textId="77777777" w:rsidTr="00B24718">
        <w:tc>
          <w:tcPr>
            <w:tcW w:w="2569" w:type="dxa"/>
            <w:tcBorders>
              <w:top w:val="single" w:sz="4" w:space="0" w:color="auto"/>
              <w:left w:val="single" w:sz="4" w:space="0" w:color="auto"/>
              <w:bottom w:val="single" w:sz="4" w:space="0" w:color="auto"/>
              <w:right w:val="single" w:sz="4" w:space="0" w:color="auto"/>
            </w:tcBorders>
          </w:tcPr>
          <w:p w14:paraId="095F7769" w14:textId="77777777" w:rsidR="00B24718" w:rsidRDefault="00B24718" w:rsidP="004130A7">
            <w:pPr>
              <w:spacing w:after="0" w:line="240" w:lineRule="auto"/>
              <w:rPr>
                <w:sz w:val="24"/>
                <w:szCs w:val="24"/>
              </w:rPr>
            </w:pPr>
            <w:r>
              <w:rPr>
                <w:sz w:val="24"/>
                <w:szCs w:val="24"/>
              </w:rPr>
              <w:t>Accessibility</w:t>
            </w:r>
          </w:p>
        </w:tc>
        <w:tc>
          <w:tcPr>
            <w:tcW w:w="4586" w:type="dxa"/>
            <w:tcBorders>
              <w:top w:val="single" w:sz="4" w:space="0" w:color="auto"/>
              <w:left w:val="single" w:sz="4" w:space="0" w:color="auto"/>
              <w:bottom w:val="single" w:sz="4" w:space="0" w:color="auto"/>
              <w:right w:val="single" w:sz="4" w:space="0" w:color="auto"/>
            </w:tcBorders>
          </w:tcPr>
          <w:p w14:paraId="2E74B27D" w14:textId="77777777" w:rsidR="00B24718" w:rsidRDefault="00B24718" w:rsidP="004130A7">
            <w:pPr>
              <w:spacing w:after="0" w:line="240" w:lineRule="auto"/>
              <w:rPr>
                <w:sz w:val="24"/>
                <w:szCs w:val="24"/>
              </w:rPr>
            </w:pPr>
            <w:r>
              <w:rPr>
                <w:sz w:val="24"/>
                <w:szCs w:val="24"/>
              </w:rPr>
              <w:t xml:space="preserve">                  2 3             1</w:t>
            </w:r>
          </w:p>
        </w:tc>
      </w:tr>
      <w:tr w:rsidR="00B24718" w14:paraId="15AE1F62" w14:textId="77777777" w:rsidTr="00B24718">
        <w:tc>
          <w:tcPr>
            <w:tcW w:w="2569" w:type="dxa"/>
            <w:tcBorders>
              <w:top w:val="single" w:sz="4" w:space="0" w:color="auto"/>
              <w:left w:val="single" w:sz="4" w:space="0" w:color="auto"/>
              <w:bottom w:val="single" w:sz="4" w:space="0" w:color="auto"/>
              <w:right w:val="single" w:sz="4" w:space="0" w:color="auto"/>
            </w:tcBorders>
          </w:tcPr>
          <w:p w14:paraId="531AADFF" w14:textId="77777777" w:rsidR="00B24718" w:rsidRDefault="00B24718" w:rsidP="004130A7">
            <w:pPr>
              <w:spacing w:after="0" w:line="240" w:lineRule="auto"/>
              <w:rPr>
                <w:sz w:val="24"/>
                <w:szCs w:val="24"/>
              </w:rPr>
            </w:pPr>
            <w:r>
              <w:rPr>
                <w:sz w:val="24"/>
                <w:szCs w:val="24"/>
              </w:rPr>
              <w:t>Outputs and outcomes</w:t>
            </w:r>
          </w:p>
        </w:tc>
        <w:tc>
          <w:tcPr>
            <w:tcW w:w="4586" w:type="dxa"/>
            <w:tcBorders>
              <w:top w:val="single" w:sz="4" w:space="0" w:color="auto"/>
              <w:left w:val="single" w:sz="4" w:space="0" w:color="auto"/>
              <w:bottom w:val="single" w:sz="4" w:space="0" w:color="auto"/>
              <w:right w:val="single" w:sz="4" w:space="0" w:color="auto"/>
            </w:tcBorders>
          </w:tcPr>
          <w:p w14:paraId="4191E940" w14:textId="77777777" w:rsidR="00B24718" w:rsidRDefault="00B24718" w:rsidP="004130A7">
            <w:pPr>
              <w:spacing w:after="0" w:line="240" w:lineRule="auto"/>
              <w:rPr>
                <w:sz w:val="24"/>
                <w:szCs w:val="24"/>
              </w:rPr>
            </w:pPr>
            <w:r>
              <w:rPr>
                <w:sz w:val="24"/>
                <w:szCs w:val="24"/>
              </w:rPr>
              <w:t xml:space="preserve">                                   1 2             3</w:t>
            </w:r>
          </w:p>
        </w:tc>
      </w:tr>
      <w:tr w:rsidR="00B24718" w14:paraId="0A9FEA3C" w14:textId="77777777" w:rsidTr="00B24718">
        <w:tc>
          <w:tcPr>
            <w:tcW w:w="2569" w:type="dxa"/>
            <w:tcBorders>
              <w:top w:val="single" w:sz="4" w:space="0" w:color="auto"/>
              <w:left w:val="single" w:sz="4" w:space="0" w:color="auto"/>
              <w:bottom w:val="single" w:sz="4" w:space="0" w:color="auto"/>
              <w:right w:val="single" w:sz="4" w:space="0" w:color="auto"/>
            </w:tcBorders>
          </w:tcPr>
          <w:p w14:paraId="3A172A60" w14:textId="77777777" w:rsidR="00B24718" w:rsidRDefault="00B24718" w:rsidP="004130A7">
            <w:pPr>
              <w:spacing w:after="0" w:line="240" w:lineRule="auto"/>
              <w:rPr>
                <w:sz w:val="24"/>
                <w:szCs w:val="24"/>
              </w:rPr>
            </w:pPr>
            <w:r>
              <w:rPr>
                <w:sz w:val="24"/>
                <w:szCs w:val="24"/>
              </w:rPr>
              <w:t>Evaluation</w:t>
            </w:r>
          </w:p>
        </w:tc>
        <w:tc>
          <w:tcPr>
            <w:tcW w:w="4586" w:type="dxa"/>
            <w:tcBorders>
              <w:top w:val="single" w:sz="4" w:space="0" w:color="auto"/>
              <w:left w:val="single" w:sz="4" w:space="0" w:color="auto"/>
              <w:bottom w:val="single" w:sz="4" w:space="0" w:color="auto"/>
              <w:right w:val="single" w:sz="4" w:space="0" w:color="auto"/>
            </w:tcBorders>
          </w:tcPr>
          <w:p w14:paraId="25C17B32" w14:textId="77777777" w:rsidR="00B24718" w:rsidRDefault="00B24718" w:rsidP="004130A7">
            <w:pPr>
              <w:spacing w:after="0" w:line="240" w:lineRule="auto"/>
              <w:rPr>
                <w:sz w:val="24"/>
                <w:szCs w:val="24"/>
              </w:rPr>
            </w:pPr>
            <w:r>
              <w:rPr>
                <w:sz w:val="24"/>
                <w:szCs w:val="24"/>
              </w:rPr>
              <w:t xml:space="preserve">                                 1 2 3</w:t>
            </w:r>
          </w:p>
        </w:tc>
      </w:tr>
      <w:tr w:rsidR="00B24718" w14:paraId="37285FD2" w14:textId="77777777" w:rsidTr="00B24718">
        <w:tc>
          <w:tcPr>
            <w:tcW w:w="2569" w:type="dxa"/>
            <w:tcBorders>
              <w:top w:val="single" w:sz="4" w:space="0" w:color="auto"/>
              <w:left w:val="single" w:sz="4" w:space="0" w:color="auto"/>
              <w:bottom w:val="single" w:sz="4" w:space="0" w:color="auto"/>
              <w:right w:val="single" w:sz="4" w:space="0" w:color="auto"/>
            </w:tcBorders>
          </w:tcPr>
          <w:p w14:paraId="27C5F3A5" w14:textId="77777777" w:rsidR="00B24718" w:rsidRDefault="00B24718" w:rsidP="004130A7">
            <w:pPr>
              <w:spacing w:after="0" w:line="240" w:lineRule="auto"/>
              <w:rPr>
                <w:sz w:val="24"/>
                <w:szCs w:val="24"/>
              </w:rPr>
            </w:pPr>
            <w:r>
              <w:rPr>
                <w:sz w:val="24"/>
                <w:szCs w:val="24"/>
              </w:rPr>
              <w:t>Flexibility</w:t>
            </w:r>
          </w:p>
        </w:tc>
        <w:tc>
          <w:tcPr>
            <w:tcW w:w="4586" w:type="dxa"/>
            <w:tcBorders>
              <w:top w:val="single" w:sz="4" w:space="0" w:color="auto"/>
              <w:left w:val="single" w:sz="4" w:space="0" w:color="auto"/>
              <w:bottom w:val="single" w:sz="4" w:space="0" w:color="auto"/>
              <w:right w:val="single" w:sz="4" w:space="0" w:color="auto"/>
            </w:tcBorders>
          </w:tcPr>
          <w:p w14:paraId="7020D8C1" w14:textId="77777777" w:rsidR="00B24718" w:rsidRDefault="00B24718" w:rsidP="004130A7">
            <w:pPr>
              <w:spacing w:after="0" w:line="240" w:lineRule="auto"/>
              <w:rPr>
                <w:sz w:val="24"/>
                <w:szCs w:val="24"/>
              </w:rPr>
            </w:pPr>
            <w:r>
              <w:rPr>
                <w:sz w:val="24"/>
                <w:szCs w:val="24"/>
              </w:rPr>
              <w:t xml:space="preserve"> 3                2               1</w:t>
            </w:r>
          </w:p>
        </w:tc>
      </w:tr>
      <w:tr w:rsidR="00B24718" w14:paraId="28E4A1E4" w14:textId="77777777" w:rsidTr="00B24718">
        <w:tc>
          <w:tcPr>
            <w:tcW w:w="2569" w:type="dxa"/>
            <w:tcBorders>
              <w:top w:val="single" w:sz="4" w:space="0" w:color="auto"/>
              <w:left w:val="single" w:sz="4" w:space="0" w:color="auto"/>
              <w:bottom w:val="single" w:sz="4" w:space="0" w:color="auto"/>
              <w:right w:val="single" w:sz="4" w:space="0" w:color="auto"/>
            </w:tcBorders>
          </w:tcPr>
          <w:p w14:paraId="0B8C2BE8" w14:textId="77777777" w:rsidR="00B24718" w:rsidRDefault="00B24718" w:rsidP="004130A7">
            <w:pPr>
              <w:spacing w:after="0" w:line="240" w:lineRule="auto"/>
              <w:rPr>
                <w:sz w:val="24"/>
                <w:szCs w:val="24"/>
              </w:rPr>
            </w:pPr>
            <w:r>
              <w:rPr>
                <w:sz w:val="24"/>
                <w:szCs w:val="24"/>
              </w:rPr>
              <w:t>Human capital</w:t>
            </w:r>
          </w:p>
        </w:tc>
        <w:tc>
          <w:tcPr>
            <w:tcW w:w="4586" w:type="dxa"/>
            <w:tcBorders>
              <w:top w:val="single" w:sz="4" w:space="0" w:color="auto"/>
              <w:left w:val="single" w:sz="4" w:space="0" w:color="auto"/>
              <w:bottom w:val="single" w:sz="4" w:space="0" w:color="auto"/>
              <w:right w:val="single" w:sz="4" w:space="0" w:color="auto"/>
            </w:tcBorders>
          </w:tcPr>
          <w:p w14:paraId="1B7D16E9" w14:textId="77777777" w:rsidR="00B24718" w:rsidRDefault="00B24718" w:rsidP="004130A7">
            <w:pPr>
              <w:spacing w:after="0" w:line="240" w:lineRule="auto"/>
              <w:rPr>
                <w:sz w:val="24"/>
                <w:szCs w:val="24"/>
              </w:rPr>
            </w:pPr>
            <w:r>
              <w:rPr>
                <w:sz w:val="24"/>
                <w:szCs w:val="24"/>
              </w:rPr>
              <w:t>1 2 3</w:t>
            </w:r>
          </w:p>
        </w:tc>
      </w:tr>
      <w:tr w:rsidR="00B24718" w14:paraId="7789047E" w14:textId="77777777" w:rsidTr="00B24718">
        <w:tc>
          <w:tcPr>
            <w:tcW w:w="2569" w:type="dxa"/>
            <w:tcBorders>
              <w:top w:val="single" w:sz="4" w:space="0" w:color="auto"/>
              <w:left w:val="single" w:sz="4" w:space="0" w:color="auto"/>
              <w:bottom w:val="single" w:sz="4" w:space="0" w:color="auto"/>
              <w:right w:val="single" w:sz="4" w:space="0" w:color="auto"/>
            </w:tcBorders>
          </w:tcPr>
          <w:p w14:paraId="79E4DDCB" w14:textId="77777777" w:rsidR="00B24718" w:rsidRDefault="00B24718" w:rsidP="004130A7">
            <w:pPr>
              <w:spacing w:after="0" w:line="240" w:lineRule="auto"/>
              <w:rPr>
                <w:sz w:val="24"/>
                <w:szCs w:val="24"/>
              </w:rPr>
            </w:pPr>
            <w:r>
              <w:rPr>
                <w:sz w:val="24"/>
                <w:szCs w:val="24"/>
              </w:rPr>
              <w:t>Boundary management</w:t>
            </w:r>
          </w:p>
        </w:tc>
        <w:tc>
          <w:tcPr>
            <w:tcW w:w="4586" w:type="dxa"/>
            <w:tcBorders>
              <w:top w:val="single" w:sz="4" w:space="0" w:color="auto"/>
              <w:left w:val="single" w:sz="4" w:space="0" w:color="auto"/>
              <w:bottom w:val="single" w:sz="4" w:space="0" w:color="auto"/>
              <w:right w:val="single" w:sz="4" w:space="0" w:color="auto"/>
            </w:tcBorders>
          </w:tcPr>
          <w:p w14:paraId="5C1D9FD1" w14:textId="77777777" w:rsidR="00B24718" w:rsidRDefault="00B24718" w:rsidP="004130A7">
            <w:pPr>
              <w:keepNext/>
              <w:spacing w:after="0" w:line="240" w:lineRule="auto"/>
              <w:rPr>
                <w:sz w:val="24"/>
                <w:szCs w:val="24"/>
              </w:rPr>
            </w:pPr>
            <w:r>
              <w:rPr>
                <w:sz w:val="24"/>
                <w:szCs w:val="24"/>
              </w:rPr>
              <w:t xml:space="preserve">                   2               3               1</w:t>
            </w:r>
          </w:p>
        </w:tc>
      </w:tr>
    </w:tbl>
    <w:p w14:paraId="6BE411B8" w14:textId="412A0F32" w:rsidR="00272012" w:rsidRPr="00D7064D" w:rsidRDefault="00272012" w:rsidP="00272012">
      <w:pPr>
        <w:pStyle w:val="Caption"/>
        <w:spacing w:after="120" w:line="360" w:lineRule="auto"/>
      </w:pPr>
      <w:bookmarkStart w:id="318" w:name="_Ref531133799"/>
      <w:bookmarkStart w:id="319" w:name="_Toc531023162"/>
      <w:bookmarkStart w:id="320" w:name="_Toc536438923"/>
      <w:bookmarkStart w:id="321" w:name="_Toc31702098"/>
      <w:r w:rsidRPr="00D7064D">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29</w:t>
      </w:r>
      <w:r w:rsidR="00233012">
        <w:rPr>
          <w:noProof/>
        </w:rPr>
        <w:fldChar w:fldCharType="end"/>
      </w:r>
      <w:bookmarkEnd w:id="318"/>
      <w:r w:rsidRPr="00D7064D">
        <w:t>. Plotted typology.</w:t>
      </w:r>
      <w:r>
        <w:t xml:space="preserve"> BoR10.2</w:t>
      </w:r>
      <w:bookmarkEnd w:id="319"/>
      <w:bookmarkEnd w:id="320"/>
      <w:bookmarkEnd w:id="321"/>
    </w:p>
    <w:p w14:paraId="121930F9" w14:textId="77777777" w:rsidR="00AE46D2" w:rsidRDefault="00AE46D2">
      <w:pPr>
        <w:rPr>
          <w:rFonts w:asciiTheme="majorHAnsi" w:eastAsiaTheme="majorEastAsia" w:hAnsiTheme="majorHAnsi" w:cstheme="majorBidi"/>
          <w:caps/>
          <w:color w:val="1F3763" w:themeColor="accent1" w:themeShade="7F"/>
          <w:sz w:val="24"/>
          <w:szCs w:val="24"/>
        </w:rPr>
      </w:pPr>
      <w:bookmarkStart w:id="322" w:name="_Toc531007177"/>
      <w:bookmarkStart w:id="323" w:name="_Toc536718003"/>
      <w:r>
        <w:br w:type="page"/>
      </w:r>
    </w:p>
    <w:p w14:paraId="2788BB54" w14:textId="4C0CF9B3" w:rsidR="00272012" w:rsidRDefault="0093259B" w:rsidP="00272012">
      <w:pPr>
        <w:pStyle w:val="Heading3"/>
      </w:pPr>
      <w:bookmarkStart w:id="324" w:name="_Toc31702026"/>
      <w:r>
        <w:t xml:space="preserve">BoRs sampled from </w:t>
      </w:r>
      <w:r w:rsidR="00272012">
        <w:t>UoA 11</w:t>
      </w:r>
      <w:bookmarkEnd w:id="322"/>
      <w:bookmarkEnd w:id="323"/>
      <w:bookmarkEnd w:id="324"/>
    </w:p>
    <w:p w14:paraId="4387462E" w14:textId="77777777" w:rsidR="00272012" w:rsidRDefault="00272012" w:rsidP="00272012">
      <w:pPr>
        <w:spacing w:after="120" w:line="360" w:lineRule="auto"/>
        <w:rPr>
          <w:sz w:val="24"/>
          <w:szCs w:val="24"/>
        </w:rPr>
      </w:pPr>
      <w:r>
        <w:rPr>
          <w:sz w:val="24"/>
          <w:szCs w:val="24"/>
        </w:rPr>
        <w:t xml:space="preserve">The University of Portsmouth’s Faculty of Technology contributes two BoRs, </w:t>
      </w:r>
      <w:r>
        <w:rPr>
          <w:i/>
          <w:sz w:val="24"/>
          <w:szCs w:val="24"/>
        </w:rPr>
        <w:t>‘Clinical outcome modelling saves lives’</w:t>
      </w:r>
      <w:r>
        <w:rPr>
          <w:sz w:val="24"/>
          <w:szCs w:val="24"/>
        </w:rPr>
        <w:t xml:space="preserve"> and </w:t>
      </w:r>
      <w:r w:rsidRPr="004B70E0">
        <w:rPr>
          <w:i/>
          <w:sz w:val="24"/>
          <w:szCs w:val="24"/>
        </w:rPr>
        <w:t>‘Improved mobility and quality of life for children with disabilities’</w:t>
      </w:r>
      <w:r>
        <w:rPr>
          <w:sz w:val="24"/>
          <w:szCs w:val="24"/>
        </w:rPr>
        <w:t xml:space="preserve">, delivered by two separate research units, respectively, the Centre for Healthcare Modelling and Informatics (CHMI) and the Systems Engineering Research Group (SERG). The two units, CHMI and SERG, each focus on leveraging interdisciplinary research networks and professional practitioner networks in order to maximise the relevance and impact of their applied research. </w:t>
      </w:r>
    </w:p>
    <w:p w14:paraId="379C232F" w14:textId="1917BE7D" w:rsidR="00272012" w:rsidRDefault="009528FE" w:rsidP="00272012">
      <w:pPr>
        <w:pStyle w:val="Heading4"/>
      </w:pPr>
      <w:r>
        <w:t>Body of Research 11.1: ‘Clinical outcome modelling saves lives’</w:t>
      </w:r>
    </w:p>
    <w:p w14:paraId="7BFE9F0F" w14:textId="0D56EA74" w:rsidR="00272012" w:rsidRPr="00FC33ED" w:rsidRDefault="00272012" w:rsidP="00272012">
      <w:pPr>
        <w:spacing w:after="120" w:line="360" w:lineRule="auto"/>
        <w:rPr>
          <w:sz w:val="24"/>
          <w:szCs w:val="24"/>
        </w:rPr>
      </w:pPr>
      <w:r w:rsidRPr="00FC33ED">
        <w:rPr>
          <w:sz w:val="24"/>
          <w:szCs w:val="24"/>
        </w:rPr>
        <w:t>Title</w:t>
      </w:r>
      <w:r w:rsidR="009528FE">
        <w:rPr>
          <w:sz w:val="24"/>
          <w:szCs w:val="24"/>
        </w:rPr>
        <w:t xml:space="preserve"> of relevant REF Impact Case Study</w:t>
      </w:r>
      <w:r w:rsidRPr="00FC33ED">
        <w:rPr>
          <w:sz w:val="24"/>
          <w:szCs w:val="24"/>
        </w:rPr>
        <w:t xml:space="preserve">: </w:t>
      </w:r>
      <w:r>
        <w:rPr>
          <w:sz w:val="24"/>
          <w:szCs w:val="24"/>
        </w:rPr>
        <w:t>‘Clinical outcome modelling saves lives’</w:t>
      </w:r>
    </w:p>
    <w:p w14:paraId="7228EC3F" w14:textId="5A6D1C09" w:rsidR="00272012" w:rsidRDefault="00272012" w:rsidP="00272012">
      <w:pPr>
        <w:spacing w:after="120" w:line="360" w:lineRule="auto"/>
        <w:rPr>
          <w:sz w:val="24"/>
          <w:szCs w:val="24"/>
        </w:rPr>
      </w:pPr>
      <w:r w:rsidRPr="00FC33ED">
        <w:rPr>
          <w:sz w:val="24"/>
          <w:szCs w:val="24"/>
          <w:u w:val="single"/>
        </w:rPr>
        <w:t xml:space="preserve">Phase 1. </w:t>
      </w:r>
      <w:r>
        <w:rPr>
          <w:sz w:val="24"/>
          <w:szCs w:val="24"/>
          <w:u w:val="single"/>
        </w:rPr>
        <w:t>An auditing system for comparing surgical outcomes across hospitals</w:t>
      </w:r>
      <w:r>
        <w:rPr>
          <w:sz w:val="24"/>
          <w:szCs w:val="24"/>
          <w:u w:val="single"/>
        </w:rPr>
        <w:br/>
      </w:r>
      <w:r>
        <w:rPr>
          <w:sz w:val="24"/>
          <w:szCs w:val="24"/>
        </w:rPr>
        <w:t xml:space="preserve">In the 1980s, there was increasing interest in the auditing of surgical practice in order to enable comparisons between hospitals and to enable benchmarking of successful surgical outcomes, as well as to identify best practice. This prompted research aimed at producing a basis for standardising outcomes in different contexts which would take into account factors known to affect chances of successful surgery, e.g. old age or a history of health conditions. The most widely-accepted research-based audit system which had been proposed was known as ‘POSSUM’ (Physiological and Operative Severity Score for the enUmeration of Morbidity and mortality). In the early 1990s, an interdisciplinary team of doctors, medical physicists and statisticians from Portsmouth NHS Trust and the CHMI embarked on a collaboration to test and improve such audit systems. The team identified significant limitations in POSSUM, finding that it over-predicted the average death rate of surgery (with some sub-groups over-predicted by a factor of seven). Based on new data and improvement to the POSSUM model’s formula, the Portsmouth NHS/CHMI team were able to significantly improve the model’s predictive capabilities, thus making the model more fit for purpose. They called the new model ‘Portsmouth-POSSUM’ (P-POSSUM). </w:t>
      </w:r>
    </w:p>
    <w:p w14:paraId="26FC1903" w14:textId="26D97271" w:rsidR="00272012" w:rsidRPr="00053F33" w:rsidRDefault="00272012" w:rsidP="00272012">
      <w:pPr>
        <w:spacing w:after="120" w:line="360" w:lineRule="auto"/>
        <w:rPr>
          <w:sz w:val="24"/>
          <w:szCs w:val="24"/>
        </w:rPr>
      </w:pPr>
      <w:r w:rsidRPr="00FC33ED">
        <w:rPr>
          <w:sz w:val="24"/>
          <w:szCs w:val="24"/>
          <w:u w:val="single"/>
        </w:rPr>
        <w:t xml:space="preserve">Phase 2. </w:t>
      </w:r>
      <w:r>
        <w:rPr>
          <w:sz w:val="24"/>
          <w:szCs w:val="24"/>
          <w:u w:val="single"/>
        </w:rPr>
        <w:t xml:space="preserve">Developing an Early Warning System (EWS) for real-time clinical care </w:t>
      </w:r>
      <w:r>
        <w:rPr>
          <w:sz w:val="24"/>
          <w:szCs w:val="24"/>
          <w:u w:val="single"/>
        </w:rPr>
        <w:br/>
      </w:r>
      <w:r>
        <w:rPr>
          <w:sz w:val="24"/>
          <w:szCs w:val="24"/>
        </w:rPr>
        <w:t>For the following decade, into the early 2000s, this collaboration continued and further consolidated with the appointment of one NHS medical physicist as Professor of Health Informatics at CHMI. This professor became the main link between the partner institutions and led the development of this Phase of research in two main directions. First, it broadened in scope by applying P-POSSUM to general medicine cases rather than only to surgery outcomes. Second, it moved closer to being of direct relevance to clinical care. It achieved this by showing, in principle, how the P-POSSUM model could be (i) sufficiently simple in terms of requiring only vital signs data already routinely collected by hospitals of their inpatients, and also (ii) sufficiently powerful in predictive capability to be of use to clinical care in real-time. In other words, the model could be used as an Early Warning Score (EWS) to instantaneously identify and rank patients most at-risk of deterioration and therefore of extra monitoring and care.</w:t>
      </w:r>
    </w:p>
    <w:p w14:paraId="30583FC3" w14:textId="7F082579" w:rsidR="00272012" w:rsidRDefault="00272012" w:rsidP="00272012">
      <w:pPr>
        <w:spacing w:after="120" w:line="360" w:lineRule="auto"/>
        <w:rPr>
          <w:sz w:val="24"/>
          <w:szCs w:val="24"/>
        </w:rPr>
      </w:pPr>
      <w:r w:rsidRPr="00FC33ED">
        <w:rPr>
          <w:sz w:val="24"/>
          <w:szCs w:val="24"/>
          <w:u w:val="single"/>
        </w:rPr>
        <w:t>Phase 3</w:t>
      </w:r>
      <w:r>
        <w:rPr>
          <w:sz w:val="24"/>
          <w:szCs w:val="24"/>
          <w:u w:val="single"/>
        </w:rPr>
        <w:t>. Developing and disseminating the EWS for routine hospital use in NHS and beyond</w:t>
      </w:r>
      <w:r>
        <w:rPr>
          <w:sz w:val="24"/>
          <w:szCs w:val="24"/>
          <w:u w:val="single"/>
        </w:rPr>
        <w:br/>
      </w:r>
      <w:r>
        <w:rPr>
          <w:sz w:val="24"/>
          <w:szCs w:val="24"/>
        </w:rPr>
        <w:t xml:space="preserve">Developing the EWS into a workable system for widespread application throughout a hospital and, potentially, the NHS more generally, required two new kinds of partnerships to be established. </w:t>
      </w:r>
    </w:p>
    <w:p w14:paraId="4492F41B" w14:textId="77777777" w:rsidR="00272012" w:rsidRDefault="00272012" w:rsidP="00272012">
      <w:pPr>
        <w:spacing w:after="120" w:line="360" w:lineRule="auto"/>
        <w:rPr>
          <w:sz w:val="24"/>
          <w:szCs w:val="24"/>
        </w:rPr>
      </w:pPr>
      <w:r>
        <w:rPr>
          <w:sz w:val="24"/>
          <w:szCs w:val="24"/>
        </w:rPr>
        <w:t>The first, starting in the mid-2000s, was with private sector specialists in medical informatics. This partnership centred around developing a commercial product to digitise the process of inputting the patient data and refining the algorithm which generates the EWS, as well as digitally disseminating the EWS to relevant staff around the hospital. At the time of the REF submission, the company had sold the resultant technology to more than 20 hospitals.</w:t>
      </w:r>
    </w:p>
    <w:p w14:paraId="54AB8899" w14:textId="77777777" w:rsidR="00272012" w:rsidRDefault="00272012" w:rsidP="00272012">
      <w:pPr>
        <w:spacing w:after="120" w:line="360" w:lineRule="auto"/>
        <w:rPr>
          <w:sz w:val="24"/>
          <w:szCs w:val="24"/>
        </w:rPr>
      </w:pPr>
      <w:r>
        <w:rPr>
          <w:sz w:val="24"/>
          <w:szCs w:val="24"/>
        </w:rPr>
        <w:t xml:space="preserve">Second, CHMI also wanted to make a non-commercial version of their EWS available for free to the NHS. The team worked with the Royal College of Physicians (RCP) in order to deliver this. At the time of the REF submission, the RCP had recommended for the NHS to fully adopt the final version of CHMI’s EWS, and it had already been adopted in other countries. </w:t>
      </w:r>
    </w:p>
    <w:tbl>
      <w:tblPr>
        <w:tblW w:w="7155" w:type="dxa"/>
        <w:tblLook w:val="04A0" w:firstRow="1" w:lastRow="0" w:firstColumn="1" w:lastColumn="0" w:noHBand="0" w:noVBand="1"/>
      </w:tblPr>
      <w:tblGrid>
        <w:gridCol w:w="2569"/>
        <w:gridCol w:w="4586"/>
      </w:tblGrid>
      <w:tr w:rsidR="00B24718" w14:paraId="787CA2FE" w14:textId="77777777" w:rsidTr="00B24718">
        <w:tc>
          <w:tcPr>
            <w:tcW w:w="2569" w:type="dxa"/>
            <w:tcBorders>
              <w:top w:val="single" w:sz="4" w:space="0" w:color="auto"/>
              <w:left w:val="single" w:sz="4" w:space="0" w:color="auto"/>
              <w:bottom w:val="single" w:sz="4" w:space="0" w:color="auto"/>
              <w:right w:val="single" w:sz="4" w:space="0" w:color="auto"/>
            </w:tcBorders>
          </w:tcPr>
          <w:p w14:paraId="5E2363BD" w14:textId="01F25520" w:rsidR="00B24718" w:rsidRPr="002B4060" w:rsidRDefault="00B24718" w:rsidP="00B24718">
            <w:pPr>
              <w:spacing w:after="0" w:line="240" w:lineRule="auto"/>
              <w:rPr>
                <w:b/>
                <w:sz w:val="24"/>
                <w:szCs w:val="24"/>
              </w:rPr>
            </w:pPr>
            <w:r w:rsidRPr="002B4060">
              <w:rPr>
                <w:b/>
                <w:sz w:val="24"/>
                <w:szCs w:val="24"/>
              </w:rPr>
              <w:t>Attribute</w:t>
            </w:r>
            <w:r>
              <w:rPr>
                <w:b/>
                <w:sz w:val="24"/>
                <w:szCs w:val="24"/>
              </w:rPr>
              <w:t>/activity</w:t>
            </w:r>
          </w:p>
        </w:tc>
        <w:tc>
          <w:tcPr>
            <w:tcW w:w="4586" w:type="dxa"/>
            <w:tcBorders>
              <w:top w:val="single" w:sz="4" w:space="0" w:color="auto"/>
              <w:left w:val="single" w:sz="4" w:space="0" w:color="auto"/>
              <w:bottom w:val="single" w:sz="4" w:space="0" w:color="auto"/>
              <w:right w:val="single" w:sz="4" w:space="0" w:color="auto"/>
            </w:tcBorders>
          </w:tcPr>
          <w:p w14:paraId="6642A07C" w14:textId="77777777" w:rsidR="00B24718" w:rsidRPr="00B8594F" w:rsidRDefault="00B24718" w:rsidP="00B24718">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7FB5B20D" w14:textId="2513AD29" w:rsidR="00B24718" w:rsidRPr="00B8594F" w:rsidRDefault="00B24718" w:rsidP="00B24718">
            <w:pPr>
              <w:spacing w:after="0" w:line="240" w:lineRule="auto"/>
              <w:jc w:val="center"/>
              <w:rPr>
                <w:b/>
                <w:sz w:val="24"/>
                <w:szCs w:val="24"/>
              </w:rPr>
            </w:pPr>
            <w:r w:rsidRPr="00B8594F">
              <w:rPr>
                <w:b/>
                <w:sz w:val="24"/>
                <w:szCs w:val="24"/>
              </w:rPr>
              <w:t>1               2               3               4               5</w:t>
            </w:r>
          </w:p>
        </w:tc>
      </w:tr>
      <w:tr w:rsidR="00B24718" w14:paraId="747E55F6" w14:textId="77777777" w:rsidTr="00B24718">
        <w:tc>
          <w:tcPr>
            <w:tcW w:w="2569" w:type="dxa"/>
            <w:tcBorders>
              <w:top w:val="single" w:sz="4" w:space="0" w:color="auto"/>
              <w:left w:val="single" w:sz="4" w:space="0" w:color="auto"/>
              <w:bottom w:val="single" w:sz="4" w:space="0" w:color="auto"/>
              <w:right w:val="single" w:sz="4" w:space="0" w:color="auto"/>
            </w:tcBorders>
          </w:tcPr>
          <w:p w14:paraId="09A13D2E" w14:textId="77777777" w:rsidR="00B24718" w:rsidRDefault="00B24718" w:rsidP="004130A7">
            <w:pPr>
              <w:spacing w:after="0" w:line="240" w:lineRule="auto"/>
              <w:rPr>
                <w:sz w:val="24"/>
                <w:szCs w:val="24"/>
              </w:rPr>
            </w:pPr>
            <w:r>
              <w:rPr>
                <w:sz w:val="24"/>
                <w:szCs w:val="24"/>
              </w:rPr>
              <w:t>Expertise</w:t>
            </w:r>
          </w:p>
        </w:tc>
        <w:tc>
          <w:tcPr>
            <w:tcW w:w="4586" w:type="dxa"/>
            <w:tcBorders>
              <w:top w:val="single" w:sz="4" w:space="0" w:color="auto"/>
              <w:left w:val="single" w:sz="4" w:space="0" w:color="auto"/>
              <w:bottom w:val="single" w:sz="4" w:space="0" w:color="auto"/>
              <w:right w:val="single" w:sz="4" w:space="0" w:color="auto"/>
            </w:tcBorders>
          </w:tcPr>
          <w:p w14:paraId="09B4B487" w14:textId="77777777" w:rsidR="00B24718" w:rsidRDefault="00B24718" w:rsidP="004130A7">
            <w:pPr>
              <w:spacing w:after="0" w:line="240" w:lineRule="auto"/>
              <w:rPr>
                <w:sz w:val="24"/>
                <w:szCs w:val="24"/>
              </w:rPr>
            </w:pPr>
            <w:r>
              <w:rPr>
                <w:sz w:val="24"/>
                <w:szCs w:val="24"/>
              </w:rPr>
              <w:t xml:space="preserve">                 1 2             3 </w:t>
            </w:r>
          </w:p>
        </w:tc>
      </w:tr>
      <w:tr w:rsidR="00B24718" w14:paraId="4AAFE341" w14:textId="77777777" w:rsidTr="00B24718">
        <w:tc>
          <w:tcPr>
            <w:tcW w:w="2569" w:type="dxa"/>
            <w:tcBorders>
              <w:top w:val="single" w:sz="4" w:space="0" w:color="auto"/>
              <w:left w:val="single" w:sz="4" w:space="0" w:color="auto"/>
              <w:bottom w:val="single" w:sz="4" w:space="0" w:color="auto"/>
              <w:right w:val="single" w:sz="4" w:space="0" w:color="auto"/>
            </w:tcBorders>
          </w:tcPr>
          <w:p w14:paraId="0AD18F46" w14:textId="77777777" w:rsidR="00B24718" w:rsidRDefault="00B24718" w:rsidP="004130A7">
            <w:pPr>
              <w:spacing w:after="0" w:line="240" w:lineRule="auto"/>
              <w:rPr>
                <w:sz w:val="24"/>
                <w:szCs w:val="24"/>
              </w:rPr>
            </w:pPr>
            <w:r>
              <w:rPr>
                <w:sz w:val="24"/>
                <w:szCs w:val="24"/>
              </w:rPr>
              <w:t>Relevance</w:t>
            </w:r>
          </w:p>
        </w:tc>
        <w:tc>
          <w:tcPr>
            <w:tcW w:w="4586" w:type="dxa"/>
            <w:tcBorders>
              <w:top w:val="single" w:sz="4" w:space="0" w:color="auto"/>
              <w:left w:val="single" w:sz="4" w:space="0" w:color="auto"/>
              <w:bottom w:val="single" w:sz="4" w:space="0" w:color="auto"/>
              <w:right w:val="single" w:sz="4" w:space="0" w:color="auto"/>
            </w:tcBorders>
          </w:tcPr>
          <w:p w14:paraId="24722987" w14:textId="77777777" w:rsidR="00B24718" w:rsidRDefault="00B24718" w:rsidP="004130A7">
            <w:pPr>
              <w:spacing w:after="0" w:line="240" w:lineRule="auto"/>
              <w:rPr>
                <w:sz w:val="24"/>
                <w:szCs w:val="24"/>
              </w:rPr>
            </w:pPr>
            <w:r>
              <w:rPr>
                <w:sz w:val="24"/>
                <w:szCs w:val="24"/>
              </w:rPr>
              <w:t xml:space="preserve">                                                     1            2 3</w:t>
            </w:r>
          </w:p>
        </w:tc>
      </w:tr>
      <w:tr w:rsidR="00B24718" w14:paraId="730B2CC4" w14:textId="77777777" w:rsidTr="00B24718">
        <w:tc>
          <w:tcPr>
            <w:tcW w:w="2569" w:type="dxa"/>
            <w:tcBorders>
              <w:top w:val="single" w:sz="4" w:space="0" w:color="auto"/>
              <w:left w:val="single" w:sz="4" w:space="0" w:color="auto"/>
              <w:bottom w:val="single" w:sz="4" w:space="0" w:color="auto"/>
              <w:right w:val="single" w:sz="4" w:space="0" w:color="auto"/>
            </w:tcBorders>
          </w:tcPr>
          <w:p w14:paraId="2808AE57" w14:textId="77777777" w:rsidR="00B24718" w:rsidRDefault="00B24718" w:rsidP="004130A7">
            <w:pPr>
              <w:spacing w:after="0" w:line="240" w:lineRule="auto"/>
              <w:rPr>
                <w:sz w:val="24"/>
                <w:szCs w:val="24"/>
              </w:rPr>
            </w:pPr>
            <w:r>
              <w:rPr>
                <w:sz w:val="24"/>
                <w:szCs w:val="24"/>
              </w:rPr>
              <w:t>Disciplinary focus</w:t>
            </w:r>
          </w:p>
        </w:tc>
        <w:tc>
          <w:tcPr>
            <w:tcW w:w="4586" w:type="dxa"/>
            <w:tcBorders>
              <w:top w:val="single" w:sz="4" w:space="0" w:color="auto"/>
              <w:left w:val="single" w:sz="4" w:space="0" w:color="auto"/>
              <w:bottom w:val="single" w:sz="4" w:space="0" w:color="auto"/>
              <w:right w:val="single" w:sz="4" w:space="0" w:color="auto"/>
            </w:tcBorders>
          </w:tcPr>
          <w:p w14:paraId="70150FC7" w14:textId="77777777" w:rsidR="00B24718" w:rsidRDefault="00B24718" w:rsidP="004130A7">
            <w:pPr>
              <w:spacing w:after="0" w:line="240" w:lineRule="auto"/>
              <w:rPr>
                <w:sz w:val="24"/>
                <w:szCs w:val="24"/>
              </w:rPr>
            </w:pPr>
            <w:r>
              <w:rPr>
                <w:sz w:val="24"/>
                <w:szCs w:val="24"/>
              </w:rPr>
              <w:t xml:space="preserve">                                                   1 2              3</w:t>
            </w:r>
          </w:p>
        </w:tc>
      </w:tr>
      <w:tr w:rsidR="00B24718" w14:paraId="531B3EB5" w14:textId="77777777" w:rsidTr="00B24718">
        <w:tc>
          <w:tcPr>
            <w:tcW w:w="2569" w:type="dxa"/>
            <w:tcBorders>
              <w:top w:val="single" w:sz="4" w:space="0" w:color="auto"/>
              <w:left w:val="single" w:sz="4" w:space="0" w:color="auto"/>
              <w:bottom w:val="single" w:sz="4" w:space="0" w:color="auto"/>
              <w:right w:val="single" w:sz="4" w:space="0" w:color="auto"/>
            </w:tcBorders>
          </w:tcPr>
          <w:p w14:paraId="29FC409E" w14:textId="77777777" w:rsidR="00B24718" w:rsidRDefault="00B24718" w:rsidP="004130A7">
            <w:pPr>
              <w:spacing w:after="0" w:line="240" w:lineRule="auto"/>
              <w:rPr>
                <w:sz w:val="24"/>
                <w:szCs w:val="24"/>
              </w:rPr>
            </w:pPr>
            <w:r>
              <w:rPr>
                <w:sz w:val="24"/>
                <w:szCs w:val="24"/>
              </w:rPr>
              <w:t>Uncertainty</w:t>
            </w:r>
          </w:p>
        </w:tc>
        <w:tc>
          <w:tcPr>
            <w:tcW w:w="4586" w:type="dxa"/>
            <w:tcBorders>
              <w:top w:val="single" w:sz="4" w:space="0" w:color="auto"/>
              <w:left w:val="single" w:sz="4" w:space="0" w:color="auto"/>
              <w:bottom w:val="single" w:sz="4" w:space="0" w:color="auto"/>
              <w:right w:val="single" w:sz="4" w:space="0" w:color="auto"/>
            </w:tcBorders>
          </w:tcPr>
          <w:p w14:paraId="4D47B5EE" w14:textId="77777777" w:rsidR="00B24718" w:rsidRDefault="00B24718" w:rsidP="004130A7">
            <w:pPr>
              <w:spacing w:after="0" w:line="240" w:lineRule="auto"/>
              <w:rPr>
                <w:sz w:val="24"/>
                <w:szCs w:val="24"/>
              </w:rPr>
            </w:pPr>
            <w:r>
              <w:rPr>
                <w:sz w:val="24"/>
                <w:szCs w:val="24"/>
              </w:rPr>
              <w:t xml:space="preserve">                                                  1 2 3</w:t>
            </w:r>
          </w:p>
        </w:tc>
      </w:tr>
      <w:tr w:rsidR="00B24718" w14:paraId="334FD517" w14:textId="77777777" w:rsidTr="00B24718">
        <w:tc>
          <w:tcPr>
            <w:tcW w:w="2569" w:type="dxa"/>
            <w:tcBorders>
              <w:top w:val="single" w:sz="4" w:space="0" w:color="auto"/>
              <w:left w:val="single" w:sz="4" w:space="0" w:color="auto"/>
              <w:bottom w:val="single" w:sz="4" w:space="0" w:color="auto"/>
              <w:right w:val="single" w:sz="4" w:space="0" w:color="auto"/>
            </w:tcBorders>
          </w:tcPr>
          <w:p w14:paraId="05A668F5" w14:textId="77777777" w:rsidR="00B24718" w:rsidRDefault="00B24718" w:rsidP="004130A7">
            <w:pPr>
              <w:spacing w:after="0" w:line="240" w:lineRule="auto"/>
              <w:rPr>
                <w:sz w:val="24"/>
                <w:szCs w:val="24"/>
              </w:rPr>
            </w:pPr>
            <w:r>
              <w:rPr>
                <w:sz w:val="24"/>
                <w:szCs w:val="24"/>
              </w:rPr>
              <w:t>Goals</w:t>
            </w:r>
          </w:p>
        </w:tc>
        <w:tc>
          <w:tcPr>
            <w:tcW w:w="4586" w:type="dxa"/>
            <w:tcBorders>
              <w:top w:val="single" w:sz="4" w:space="0" w:color="auto"/>
              <w:left w:val="single" w:sz="4" w:space="0" w:color="auto"/>
              <w:bottom w:val="single" w:sz="4" w:space="0" w:color="auto"/>
              <w:right w:val="single" w:sz="4" w:space="0" w:color="auto"/>
            </w:tcBorders>
          </w:tcPr>
          <w:p w14:paraId="5C152C42" w14:textId="77777777" w:rsidR="00B24718" w:rsidRDefault="00B24718" w:rsidP="004130A7">
            <w:pPr>
              <w:spacing w:after="0" w:line="240" w:lineRule="auto"/>
              <w:rPr>
                <w:sz w:val="24"/>
                <w:szCs w:val="24"/>
              </w:rPr>
            </w:pPr>
            <w:r>
              <w:rPr>
                <w:sz w:val="24"/>
                <w:szCs w:val="24"/>
              </w:rPr>
              <w:t xml:space="preserve">                                                                1 2 3</w:t>
            </w:r>
          </w:p>
        </w:tc>
      </w:tr>
      <w:tr w:rsidR="00B24718" w14:paraId="3F8053A4" w14:textId="77777777" w:rsidTr="00B24718">
        <w:tc>
          <w:tcPr>
            <w:tcW w:w="2569" w:type="dxa"/>
            <w:tcBorders>
              <w:top w:val="single" w:sz="4" w:space="0" w:color="auto"/>
              <w:left w:val="single" w:sz="4" w:space="0" w:color="auto"/>
              <w:bottom w:val="single" w:sz="4" w:space="0" w:color="auto"/>
              <w:right w:val="single" w:sz="4" w:space="0" w:color="auto"/>
            </w:tcBorders>
          </w:tcPr>
          <w:p w14:paraId="7FAA4F2B" w14:textId="77777777" w:rsidR="00B24718" w:rsidRDefault="00B24718" w:rsidP="004130A7">
            <w:pPr>
              <w:spacing w:after="0" w:line="240" w:lineRule="auto"/>
              <w:rPr>
                <w:sz w:val="24"/>
                <w:szCs w:val="24"/>
              </w:rPr>
            </w:pPr>
            <w:r>
              <w:rPr>
                <w:sz w:val="24"/>
                <w:szCs w:val="24"/>
              </w:rPr>
              <w:t>Learning</w:t>
            </w:r>
          </w:p>
        </w:tc>
        <w:tc>
          <w:tcPr>
            <w:tcW w:w="4586" w:type="dxa"/>
            <w:tcBorders>
              <w:top w:val="single" w:sz="4" w:space="0" w:color="auto"/>
              <w:left w:val="single" w:sz="4" w:space="0" w:color="auto"/>
              <w:bottom w:val="single" w:sz="4" w:space="0" w:color="auto"/>
              <w:right w:val="single" w:sz="4" w:space="0" w:color="auto"/>
            </w:tcBorders>
          </w:tcPr>
          <w:p w14:paraId="43AC2E7D" w14:textId="77777777" w:rsidR="00B24718" w:rsidRDefault="00B24718" w:rsidP="004130A7">
            <w:pPr>
              <w:spacing w:after="0" w:line="240" w:lineRule="auto"/>
              <w:rPr>
                <w:sz w:val="24"/>
                <w:szCs w:val="24"/>
              </w:rPr>
            </w:pPr>
            <w:r>
              <w:rPr>
                <w:sz w:val="24"/>
                <w:szCs w:val="24"/>
              </w:rPr>
              <w:t xml:space="preserve">  1               2              3</w:t>
            </w:r>
          </w:p>
        </w:tc>
      </w:tr>
      <w:tr w:rsidR="00B24718" w14:paraId="04B6B747" w14:textId="77777777" w:rsidTr="00B24718">
        <w:tc>
          <w:tcPr>
            <w:tcW w:w="2569" w:type="dxa"/>
            <w:tcBorders>
              <w:top w:val="single" w:sz="4" w:space="0" w:color="auto"/>
              <w:left w:val="single" w:sz="4" w:space="0" w:color="auto"/>
              <w:bottom w:val="single" w:sz="4" w:space="0" w:color="auto"/>
              <w:right w:val="single" w:sz="4" w:space="0" w:color="auto"/>
            </w:tcBorders>
          </w:tcPr>
          <w:p w14:paraId="0CAC35E2" w14:textId="77777777" w:rsidR="00B24718" w:rsidRDefault="00B24718" w:rsidP="004130A7">
            <w:pPr>
              <w:spacing w:after="0" w:line="240" w:lineRule="auto"/>
              <w:rPr>
                <w:sz w:val="24"/>
                <w:szCs w:val="24"/>
              </w:rPr>
            </w:pPr>
            <w:r>
              <w:rPr>
                <w:sz w:val="24"/>
                <w:szCs w:val="24"/>
              </w:rPr>
              <w:t>Knowledge exchange</w:t>
            </w:r>
          </w:p>
        </w:tc>
        <w:tc>
          <w:tcPr>
            <w:tcW w:w="4586" w:type="dxa"/>
            <w:tcBorders>
              <w:top w:val="single" w:sz="4" w:space="0" w:color="auto"/>
              <w:left w:val="single" w:sz="4" w:space="0" w:color="auto"/>
              <w:bottom w:val="single" w:sz="4" w:space="0" w:color="auto"/>
              <w:right w:val="single" w:sz="4" w:space="0" w:color="auto"/>
            </w:tcBorders>
          </w:tcPr>
          <w:p w14:paraId="459BCA8F" w14:textId="77777777" w:rsidR="00B24718" w:rsidRDefault="00B24718" w:rsidP="004130A7">
            <w:pPr>
              <w:tabs>
                <w:tab w:val="left" w:pos="1227"/>
                <w:tab w:val="center" w:pos="2185"/>
                <w:tab w:val="left" w:pos="2595"/>
              </w:tabs>
              <w:spacing w:after="0" w:line="240" w:lineRule="auto"/>
              <w:rPr>
                <w:sz w:val="24"/>
                <w:szCs w:val="24"/>
              </w:rPr>
            </w:pPr>
            <w:r>
              <w:rPr>
                <w:sz w:val="24"/>
                <w:szCs w:val="24"/>
              </w:rPr>
              <w:t xml:space="preserve">                                  1 2              3</w:t>
            </w:r>
          </w:p>
        </w:tc>
      </w:tr>
      <w:tr w:rsidR="00B24718" w14:paraId="2F1F80E7" w14:textId="77777777" w:rsidTr="00B24718">
        <w:tc>
          <w:tcPr>
            <w:tcW w:w="2569" w:type="dxa"/>
            <w:tcBorders>
              <w:top w:val="single" w:sz="4" w:space="0" w:color="auto"/>
              <w:left w:val="single" w:sz="4" w:space="0" w:color="auto"/>
              <w:bottom w:val="single" w:sz="4" w:space="0" w:color="auto"/>
              <w:right w:val="single" w:sz="4" w:space="0" w:color="auto"/>
            </w:tcBorders>
          </w:tcPr>
          <w:p w14:paraId="0DD272CC" w14:textId="77777777" w:rsidR="00B24718" w:rsidRDefault="00B24718" w:rsidP="004130A7">
            <w:pPr>
              <w:spacing w:after="0" w:line="240" w:lineRule="auto"/>
              <w:rPr>
                <w:sz w:val="24"/>
                <w:szCs w:val="24"/>
              </w:rPr>
            </w:pPr>
            <w:r>
              <w:rPr>
                <w:sz w:val="24"/>
                <w:szCs w:val="24"/>
              </w:rPr>
              <w:t>Network</w:t>
            </w:r>
          </w:p>
        </w:tc>
        <w:tc>
          <w:tcPr>
            <w:tcW w:w="4586" w:type="dxa"/>
            <w:tcBorders>
              <w:top w:val="single" w:sz="4" w:space="0" w:color="auto"/>
              <w:left w:val="single" w:sz="4" w:space="0" w:color="auto"/>
              <w:bottom w:val="single" w:sz="4" w:space="0" w:color="auto"/>
              <w:right w:val="single" w:sz="4" w:space="0" w:color="auto"/>
            </w:tcBorders>
          </w:tcPr>
          <w:p w14:paraId="5D8AC11E" w14:textId="77777777" w:rsidR="00B24718" w:rsidRDefault="00B24718" w:rsidP="004130A7">
            <w:pPr>
              <w:spacing w:after="0" w:line="240" w:lineRule="auto"/>
              <w:rPr>
                <w:sz w:val="24"/>
                <w:szCs w:val="24"/>
              </w:rPr>
            </w:pPr>
            <w:r>
              <w:rPr>
                <w:sz w:val="24"/>
                <w:szCs w:val="24"/>
              </w:rPr>
              <w:t xml:space="preserve">                 1 2                               3                         </w:t>
            </w:r>
          </w:p>
        </w:tc>
      </w:tr>
      <w:tr w:rsidR="00B24718" w14:paraId="6B1FD2FA" w14:textId="77777777" w:rsidTr="00B24718">
        <w:tc>
          <w:tcPr>
            <w:tcW w:w="2569" w:type="dxa"/>
            <w:tcBorders>
              <w:top w:val="single" w:sz="4" w:space="0" w:color="auto"/>
              <w:left w:val="single" w:sz="4" w:space="0" w:color="auto"/>
              <w:bottom w:val="single" w:sz="4" w:space="0" w:color="auto"/>
              <w:right w:val="single" w:sz="4" w:space="0" w:color="auto"/>
            </w:tcBorders>
          </w:tcPr>
          <w:p w14:paraId="477328FA" w14:textId="77777777" w:rsidR="00B24718" w:rsidRDefault="00B24718" w:rsidP="004130A7">
            <w:pPr>
              <w:spacing w:after="0" w:line="240" w:lineRule="auto"/>
              <w:rPr>
                <w:sz w:val="24"/>
                <w:szCs w:val="24"/>
              </w:rPr>
            </w:pPr>
            <w:r>
              <w:rPr>
                <w:sz w:val="24"/>
                <w:szCs w:val="24"/>
              </w:rPr>
              <w:t>Social capital</w:t>
            </w:r>
          </w:p>
        </w:tc>
        <w:tc>
          <w:tcPr>
            <w:tcW w:w="4586" w:type="dxa"/>
            <w:tcBorders>
              <w:top w:val="single" w:sz="4" w:space="0" w:color="auto"/>
              <w:left w:val="single" w:sz="4" w:space="0" w:color="auto"/>
              <w:bottom w:val="single" w:sz="4" w:space="0" w:color="auto"/>
              <w:right w:val="single" w:sz="4" w:space="0" w:color="auto"/>
            </w:tcBorders>
          </w:tcPr>
          <w:p w14:paraId="27F7DE81" w14:textId="77777777" w:rsidR="00B24718" w:rsidRDefault="00B24718" w:rsidP="004130A7">
            <w:pPr>
              <w:spacing w:after="0" w:line="240" w:lineRule="auto"/>
              <w:rPr>
                <w:sz w:val="24"/>
                <w:szCs w:val="24"/>
              </w:rPr>
            </w:pPr>
            <w:r>
              <w:rPr>
                <w:sz w:val="24"/>
                <w:szCs w:val="24"/>
              </w:rPr>
              <w:t xml:space="preserve">                   1              2                3</w:t>
            </w:r>
          </w:p>
        </w:tc>
      </w:tr>
      <w:tr w:rsidR="00B24718" w14:paraId="0A38720F" w14:textId="77777777" w:rsidTr="00B24718">
        <w:tc>
          <w:tcPr>
            <w:tcW w:w="2569" w:type="dxa"/>
            <w:tcBorders>
              <w:top w:val="single" w:sz="4" w:space="0" w:color="auto"/>
              <w:left w:val="single" w:sz="4" w:space="0" w:color="auto"/>
              <w:bottom w:val="single" w:sz="4" w:space="0" w:color="auto"/>
              <w:right w:val="single" w:sz="4" w:space="0" w:color="auto"/>
            </w:tcBorders>
          </w:tcPr>
          <w:p w14:paraId="3FD3EECB" w14:textId="77777777" w:rsidR="00B24718" w:rsidRDefault="00B24718" w:rsidP="004130A7">
            <w:pPr>
              <w:spacing w:after="0" w:line="240" w:lineRule="auto"/>
              <w:rPr>
                <w:sz w:val="24"/>
                <w:szCs w:val="24"/>
              </w:rPr>
            </w:pPr>
            <w:r>
              <w:rPr>
                <w:sz w:val="24"/>
                <w:szCs w:val="24"/>
              </w:rPr>
              <w:t>Accessibility</w:t>
            </w:r>
          </w:p>
        </w:tc>
        <w:tc>
          <w:tcPr>
            <w:tcW w:w="4586" w:type="dxa"/>
            <w:tcBorders>
              <w:top w:val="single" w:sz="4" w:space="0" w:color="auto"/>
              <w:left w:val="single" w:sz="4" w:space="0" w:color="auto"/>
              <w:bottom w:val="single" w:sz="4" w:space="0" w:color="auto"/>
              <w:right w:val="single" w:sz="4" w:space="0" w:color="auto"/>
            </w:tcBorders>
          </w:tcPr>
          <w:p w14:paraId="407CAE53" w14:textId="77777777" w:rsidR="00B24718" w:rsidRDefault="00B24718" w:rsidP="004130A7">
            <w:pPr>
              <w:spacing w:after="0" w:line="240" w:lineRule="auto"/>
              <w:rPr>
                <w:sz w:val="24"/>
                <w:szCs w:val="24"/>
              </w:rPr>
            </w:pPr>
            <w:r>
              <w:rPr>
                <w:sz w:val="24"/>
                <w:szCs w:val="24"/>
              </w:rPr>
              <w:t xml:space="preserve">                                   1               2 3</w:t>
            </w:r>
          </w:p>
        </w:tc>
      </w:tr>
      <w:tr w:rsidR="00B24718" w14:paraId="31D7846F" w14:textId="77777777" w:rsidTr="00B24718">
        <w:tc>
          <w:tcPr>
            <w:tcW w:w="2569" w:type="dxa"/>
            <w:tcBorders>
              <w:top w:val="single" w:sz="4" w:space="0" w:color="auto"/>
              <w:left w:val="single" w:sz="4" w:space="0" w:color="auto"/>
              <w:bottom w:val="single" w:sz="4" w:space="0" w:color="auto"/>
              <w:right w:val="single" w:sz="4" w:space="0" w:color="auto"/>
            </w:tcBorders>
          </w:tcPr>
          <w:p w14:paraId="6808A1A3" w14:textId="77777777" w:rsidR="00B24718" w:rsidRDefault="00B24718" w:rsidP="004130A7">
            <w:pPr>
              <w:spacing w:after="0" w:line="240" w:lineRule="auto"/>
              <w:rPr>
                <w:sz w:val="24"/>
                <w:szCs w:val="24"/>
              </w:rPr>
            </w:pPr>
            <w:r>
              <w:rPr>
                <w:sz w:val="24"/>
                <w:szCs w:val="24"/>
              </w:rPr>
              <w:t>Outputs and outcomes</w:t>
            </w:r>
          </w:p>
        </w:tc>
        <w:tc>
          <w:tcPr>
            <w:tcW w:w="4586" w:type="dxa"/>
            <w:tcBorders>
              <w:top w:val="single" w:sz="4" w:space="0" w:color="auto"/>
              <w:left w:val="single" w:sz="4" w:space="0" w:color="auto"/>
              <w:bottom w:val="single" w:sz="4" w:space="0" w:color="auto"/>
              <w:right w:val="single" w:sz="4" w:space="0" w:color="auto"/>
            </w:tcBorders>
          </w:tcPr>
          <w:p w14:paraId="2E2DE5D9" w14:textId="77777777" w:rsidR="00B24718" w:rsidRDefault="00B24718" w:rsidP="004130A7">
            <w:pPr>
              <w:spacing w:after="0" w:line="240" w:lineRule="auto"/>
              <w:rPr>
                <w:sz w:val="24"/>
                <w:szCs w:val="24"/>
              </w:rPr>
            </w:pPr>
            <w:r>
              <w:rPr>
                <w:sz w:val="24"/>
                <w:szCs w:val="24"/>
              </w:rPr>
              <w:t xml:space="preserve">                                                     1            2 3</w:t>
            </w:r>
          </w:p>
        </w:tc>
      </w:tr>
      <w:tr w:rsidR="00B24718" w14:paraId="15609CC6" w14:textId="77777777" w:rsidTr="00B24718">
        <w:tc>
          <w:tcPr>
            <w:tcW w:w="2569" w:type="dxa"/>
            <w:tcBorders>
              <w:top w:val="single" w:sz="4" w:space="0" w:color="auto"/>
              <w:left w:val="single" w:sz="4" w:space="0" w:color="auto"/>
              <w:bottom w:val="single" w:sz="4" w:space="0" w:color="auto"/>
              <w:right w:val="single" w:sz="4" w:space="0" w:color="auto"/>
            </w:tcBorders>
          </w:tcPr>
          <w:p w14:paraId="0D384B53" w14:textId="77777777" w:rsidR="00B24718" w:rsidRDefault="00B24718" w:rsidP="004130A7">
            <w:pPr>
              <w:spacing w:after="0" w:line="240" w:lineRule="auto"/>
              <w:rPr>
                <w:sz w:val="24"/>
                <w:szCs w:val="24"/>
              </w:rPr>
            </w:pPr>
            <w:r>
              <w:rPr>
                <w:sz w:val="24"/>
                <w:szCs w:val="24"/>
              </w:rPr>
              <w:t>Evaluation</w:t>
            </w:r>
          </w:p>
        </w:tc>
        <w:tc>
          <w:tcPr>
            <w:tcW w:w="4586" w:type="dxa"/>
            <w:tcBorders>
              <w:top w:val="single" w:sz="4" w:space="0" w:color="auto"/>
              <w:left w:val="single" w:sz="4" w:space="0" w:color="auto"/>
              <w:bottom w:val="single" w:sz="4" w:space="0" w:color="auto"/>
              <w:right w:val="single" w:sz="4" w:space="0" w:color="auto"/>
            </w:tcBorders>
          </w:tcPr>
          <w:p w14:paraId="43AE6B8B" w14:textId="77777777" w:rsidR="00B24718" w:rsidRDefault="00B24718" w:rsidP="004130A7">
            <w:pPr>
              <w:spacing w:after="0" w:line="240" w:lineRule="auto"/>
              <w:rPr>
                <w:sz w:val="24"/>
                <w:szCs w:val="24"/>
              </w:rPr>
            </w:pPr>
            <w:r>
              <w:rPr>
                <w:sz w:val="24"/>
                <w:szCs w:val="24"/>
              </w:rPr>
              <w:t xml:space="preserve">                                   1               2 3</w:t>
            </w:r>
          </w:p>
        </w:tc>
      </w:tr>
      <w:tr w:rsidR="00B24718" w14:paraId="283299EC" w14:textId="77777777" w:rsidTr="00B24718">
        <w:tc>
          <w:tcPr>
            <w:tcW w:w="2569" w:type="dxa"/>
            <w:tcBorders>
              <w:top w:val="single" w:sz="4" w:space="0" w:color="auto"/>
              <w:left w:val="single" w:sz="4" w:space="0" w:color="auto"/>
              <w:bottom w:val="single" w:sz="4" w:space="0" w:color="auto"/>
              <w:right w:val="single" w:sz="4" w:space="0" w:color="auto"/>
            </w:tcBorders>
          </w:tcPr>
          <w:p w14:paraId="44CF38E0" w14:textId="77777777" w:rsidR="00B24718" w:rsidRDefault="00B24718" w:rsidP="004130A7">
            <w:pPr>
              <w:spacing w:after="0" w:line="240" w:lineRule="auto"/>
              <w:rPr>
                <w:sz w:val="24"/>
                <w:szCs w:val="24"/>
              </w:rPr>
            </w:pPr>
            <w:r>
              <w:rPr>
                <w:sz w:val="24"/>
                <w:szCs w:val="24"/>
              </w:rPr>
              <w:t>Flexibility</w:t>
            </w:r>
          </w:p>
        </w:tc>
        <w:tc>
          <w:tcPr>
            <w:tcW w:w="4586" w:type="dxa"/>
            <w:tcBorders>
              <w:top w:val="single" w:sz="4" w:space="0" w:color="auto"/>
              <w:left w:val="single" w:sz="4" w:space="0" w:color="auto"/>
              <w:bottom w:val="single" w:sz="4" w:space="0" w:color="auto"/>
              <w:right w:val="single" w:sz="4" w:space="0" w:color="auto"/>
            </w:tcBorders>
          </w:tcPr>
          <w:p w14:paraId="5CC5B80C" w14:textId="77777777" w:rsidR="00B24718" w:rsidRDefault="00B24718" w:rsidP="004130A7">
            <w:pPr>
              <w:spacing w:after="0" w:line="240" w:lineRule="auto"/>
              <w:rPr>
                <w:sz w:val="24"/>
                <w:szCs w:val="24"/>
              </w:rPr>
            </w:pPr>
            <w:r>
              <w:rPr>
                <w:sz w:val="24"/>
                <w:szCs w:val="24"/>
              </w:rPr>
              <w:t xml:space="preserve">                                  1 2              3</w:t>
            </w:r>
          </w:p>
        </w:tc>
      </w:tr>
      <w:tr w:rsidR="00B24718" w14:paraId="7EAB21DC" w14:textId="77777777" w:rsidTr="00B24718">
        <w:tc>
          <w:tcPr>
            <w:tcW w:w="2569" w:type="dxa"/>
            <w:tcBorders>
              <w:top w:val="single" w:sz="4" w:space="0" w:color="auto"/>
              <w:left w:val="single" w:sz="4" w:space="0" w:color="auto"/>
              <w:bottom w:val="single" w:sz="4" w:space="0" w:color="auto"/>
              <w:right w:val="single" w:sz="4" w:space="0" w:color="auto"/>
            </w:tcBorders>
          </w:tcPr>
          <w:p w14:paraId="35775577" w14:textId="77777777" w:rsidR="00B24718" w:rsidRDefault="00B24718" w:rsidP="004130A7">
            <w:pPr>
              <w:spacing w:after="0" w:line="240" w:lineRule="auto"/>
              <w:rPr>
                <w:sz w:val="24"/>
                <w:szCs w:val="24"/>
              </w:rPr>
            </w:pPr>
            <w:r>
              <w:rPr>
                <w:sz w:val="24"/>
                <w:szCs w:val="24"/>
              </w:rPr>
              <w:t>Human capital</w:t>
            </w:r>
          </w:p>
        </w:tc>
        <w:tc>
          <w:tcPr>
            <w:tcW w:w="4586" w:type="dxa"/>
            <w:tcBorders>
              <w:top w:val="single" w:sz="4" w:space="0" w:color="auto"/>
              <w:left w:val="single" w:sz="4" w:space="0" w:color="auto"/>
              <w:bottom w:val="single" w:sz="4" w:space="0" w:color="auto"/>
              <w:right w:val="single" w:sz="4" w:space="0" w:color="auto"/>
            </w:tcBorders>
          </w:tcPr>
          <w:p w14:paraId="3E16759F" w14:textId="77777777" w:rsidR="00B24718" w:rsidRDefault="00B24718" w:rsidP="004130A7">
            <w:pPr>
              <w:spacing w:after="0" w:line="240" w:lineRule="auto"/>
              <w:rPr>
                <w:sz w:val="24"/>
                <w:szCs w:val="24"/>
              </w:rPr>
            </w:pPr>
            <w:r>
              <w:rPr>
                <w:sz w:val="24"/>
                <w:szCs w:val="24"/>
              </w:rPr>
              <w:t>1 2              3</w:t>
            </w:r>
          </w:p>
        </w:tc>
      </w:tr>
      <w:tr w:rsidR="00B24718" w14:paraId="13464BB3" w14:textId="77777777" w:rsidTr="00B24718">
        <w:tc>
          <w:tcPr>
            <w:tcW w:w="2569" w:type="dxa"/>
            <w:tcBorders>
              <w:top w:val="single" w:sz="4" w:space="0" w:color="auto"/>
              <w:left w:val="single" w:sz="4" w:space="0" w:color="auto"/>
              <w:bottom w:val="single" w:sz="4" w:space="0" w:color="auto"/>
              <w:right w:val="single" w:sz="4" w:space="0" w:color="auto"/>
            </w:tcBorders>
          </w:tcPr>
          <w:p w14:paraId="37C78460" w14:textId="77777777" w:rsidR="00B24718" w:rsidRDefault="00B24718" w:rsidP="004130A7">
            <w:pPr>
              <w:spacing w:after="0" w:line="240" w:lineRule="auto"/>
              <w:rPr>
                <w:sz w:val="24"/>
                <w:szCs w:val="24"/>
              </w:rPr>
            </w:pPr>
            <w:r>
              <w:rPr>
                <w:sz w:val="24"/>
                <w:szCs w:val="24"/>
              </w:rPr>
              <w:t>Boundary management</w:t>
            </w:r>
          </w:p>
        </w:tc>
        <w:tc>
          <w:tcPr>
            <w:tcW w:w="4586" w:type="dxa"/>
            <w:tcBorders>
              <w:top w:val="single" w:sz="4" w:space="0" w:color="auto"/>
              <w:left w:val="single" w:sz="4" w:space="0" w:color="auto"/>
              <w:bottom w:val="single" w:sz="4" w:space="0" w:color="auto"/>
              <w:right w:val="single" w:sz="4" w:space="0" w:color="auto"/>
            </w:tcBorders>
          </w:tcPr>
          <w:p w14:paraId="7C2E3222" w14:textId="77777777" w:rsidR="00B24718" w:rsidRDefault="00B24718" w:rsidP="004130A7">
            <w:pPr>
              <w:keepNext/>
              <w:spacing w:after="0" w:line="240" w:lineRule="auto"/>
              <w:rPr>
                <w:sz w:val="24"/>
                <w:szCs w:val="24"/>
              </w:rPr>
            </w:pPr>
            <w:r>
              <w:rPr>
                <w:sz w:val="24"/>
                <w:szCs w:val="24"/>
              </w:rPr>
              <w:t xml:space="preserve">                  1 2                              3</w:t>
            </w:r>
          </w:p>
        </w:tc>
      </w:tr>
    </w:tbl>
    <w:p w14:paraId="362AB9D9" w14:textId="10A32E75" w:rsidR="00272012" w:rsidRPr="00283EB3" w:rsidRDefault="00272012" w:rsidP="00272012">
      <w:pPr>
        <w:pStyle w:val="Caption"/>
        <w:spacing w:after="120" w:line="360" w:lineRule="auto"/>
        <w:rPr>
          <w:sz w:val="24"/>
          <w:szCs w:val="24"/>
        </w:rPr>
      </w:pPr>
      <w:bookmarkStart w:id="325" w:name="_Toc531023163"/>
      <w:bookmarkStart w:id="326" w:name="_Toc536438924"/>
      <w:bookmarkStart w:id="327" w:name="_Toc31702099"/>
      <w:r w:rsidRPr="00283EB3">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30</w:t>
      </w:r>
      <w:r w:rsidR="00233012">
        <w:rPr>
          <w:noProof/>
        </w:rPr>
        <w:fldChar w:fldCharType="end"/>
      </w:r>
      <w:r w:rsidRPr="00283EB3">
        <w:t xml:space="preserve">. Plotted typology. </w:t>
      </w:r>
      <w:r>
        <w:t>BoR11.1</w:t>
      </w:r>
      <w:bookmarkEnd w:id="325"/>
      <w:bookmarkEnd w:id="326"/>
      <w:bookmarkEnd w:id="327"/>
    </w:p>
    <w:p w14:paraId="2028946C" w14:textId="04B5B518" w:rsidR="00272012" w:rsidRDefault="009528FE" w:rsidP="00272012">
      <w:pPr>
        <w:pStyle w:val="Heading4"/>
      </w:pPr>
      <w:r>
        <w:t>Body of Research 11.2: ‘Improved mobility and quality of life for children with disabilities’</w:t>
      </w:r>
    </w:p>
    <w:p w14:paraId="4FD2BDDD" w14:textId="1B45EF68" w:rsidR="00272012" w:rsidRPr="00FC33ED" w:rsidRDefault="00272012" w:rsidP="00272012">
      <w:pPr>
        <w:spacing w:after="120" w:line="360" w:lineRule="auto"/>
        <w:rPr>
          <w:sz w:val="24"/>
          <w:szCs w:val="24"/>
        </w:rPr>
      </w:pPr>
      <w:r w:rsidRPr="00FC33ED">
        <w:rPr>
          <w:sz w:val="24"/>
          <w:szCs w:val="24"/>
        </w:rPr>
        <w:t>Title</w:t>
      </w:r>
      <w:r w:rsidR="009528FE">
        <w:rPr>
          <w:sz w:val="24"/>
          <w:szCs w:val="24"/>
        </w:rPr>
        <w:t xml:space="preserve"> of relevant REF Impact Case Study</w:t>
      </w:r>
      <w:r w:rsidRPr="00FC33ED">
        <w:rPr>
          <w:sz w:val="24"/>
          <w:szCs w:val="24"/>
        </w:rPr>
        <w:t>:</w:t>
      </w:r>
      <w:r>
        <w:rPr>
          <w:sz w:val="24"/>
          <w:szCs w:val="24"/>
        </w:rPr>
        <w:t xml:space="preserve"> ‘Improved mobility and quality of life for children with disabilities’</w:t>
      </w:r>
    </w:p>
    <w:p w14:paraId="62CA9DD3" w14:textId="64FE3C53" w:rsidR="00272012" w:rsidRPr="00836C88" w:rsidRDefault="00272012" w:rsidP="00272012">
      <w:pPr>
        <w:spacing w:after="120" w:line="360" w:lineRule="auto"/>
        <w:rPr>
          <w:sz w:val="24"/>
          <w:szCs w:val="24"/>
        </w:rPr>
      </w:pPr>
      <w:r w:rsidRPr="00FC33ED">
        <w:rPr>
          <w:sz w:val="24"/>
          <w:szCs w:val="24"/>
          <w:u w:val="single"/>
        </w:rPr>
        <w:t xml:space="preserve">Phase 1. </w:t>
      </w:r>
      <w:r>
        <w:rPr>
          <w:sz w:val="24"/>
          <w:szCs w:val="24"/>
          <w:u w:val="single"/>
        </w:rPr>
        <w:t>Industrial collaboration to develop mobile artificial intelligence (‘walking robots’)</w:t>
      </w:r>
      <w:r>
        <w:rPr>
          <w:sz w:val="24"/>
          <w:szCs w:val="24"/>
          <w:u w:val="single"/>
        </w:rPr>
        <w:br/>
      </w:r>
      <w:r>
        <w:rPr>
          <w:sz w:val="24"/>
          <w:szCs w:val="24"/>
        </w:rPr>
        <w:t xml:space="preserve">Since the late 1980s, Portsmouth’s Systems Engineering Research Group (SERG) began collaborative work with industry on so-called ‘expert systems’, an advanced form of artificial intelligence in which computer systems are designed for making the decisions of an expert human in a particular context. The main industrial collaborator was Nuclear Electric, the company which ran British Electric upon the sector’s privatisation. Industry’s main interest was the development of ‘walking robots’ which could be used as inspectors. The sector’s high technological demands and strategic importance for the nation enabled SERG and its industry partners to attract research council funding. This collaboration is ongoing, and the paper referenced under Phase 1 is a recent example of such work. The expertise developed by SERG through this research has been crucial to future work relevant to the impacts described in the Case Study.  </w:t>
      </w:r>
    </w:p>
    <w:p w14:paraId="12159FFE" w14:textId="085D2A4D" w:rsidR="00272012" w:rsidRDefault="00272012" w:rsidP="00272012">
      <w:pPr>
        <w:spacing w:after="120" w:line="360" w:lineRule="auto"/>
        <w:rPr>
          <w:sz w:val="24"/>
          <w:szCs w:val="24"/>
        </w:rPr>
      </w:pPr>
      <w:r w:rsidRPr="00FC33ED">
        <w:rPr>
          <w:sz w:val="24"/>
          <w:szCs w:val="24"/>
          <w:u w:val="single"/>
        </w:rPr>
        <w:t xml:space="preserve">Phase 2. </w:t>
      </w:r>
      <w:r w:rsidRPr="00BE466D">
        <w:rPr>
          <w:sz w:val="24"/>
          <w:szCs w:val="24"/>
          <w:u w:val="single"/>
        </w:rPr>
        <w:t>Engaging wheelchair users, care professionals and experts</w:t>
      </w:r>
      <w:r>
        <w:rPr>
          <w:sz w:val="24"/>
          <w:szCs w:val="24"/>
          <w:u w:val="single"/>
        </w:rPr>
        <w:br/>
      </w:r>
      <w:r>
        <w:rPr>
          <w:sz w:val="24"/>
          <w:szCs w:val="24"/>
        </w:rPr>
        <w:t xml:space="preserve">From the early 1990s, SERG began applying their expertise in mobile robots and automated guided vehicles to so-called ‘rehabilitation technology’, specifically the functionality of wheelchairs. Throughout the decade, a significant part of the work towards achieving this involved the systematic engagement with rehabilitation and other care and related professionals, as well as wheelchair users themselves. For example, SERG initiated visits to ‘special schools’ (specialising in inclusive environments) and hospitals. SERG were quickly able to establish a collaborative relationship with one special school, which was particularly fruitful since this school also employed its own in-house specialist engineer who provided an important source of expertise and collaboration, and eventually was appointed to a University post in addition to his school role. Conversely, medical professionals tended to be more </w:t>
      </w:r>
      <w:bookmarkStart w:id="328" w:name="_Hlk529904811"/>
      <w:r>
        <w:rPr>
          <w:sz w:val="24"/>
          <w:szCs w:val="24"/>
        </w:rPr>
        <w:t xml:space="preserve">“reluctant” and “suspicious” [11.2.1, p. 466] </w:t>
      </w:r>
      <w:bookmarkEnd w:id="328"/>
      <w:r>
        <w:rPr>
          <w:sz w:val="24"/>
          <w:szCs w:val="24"/>
        </w:rPr>
        <w:t xml:space="preserve">of technological solutions. Relationships with medical professionals improved as the value of SERG’s work was demonstrated through their school collaborations as well as through symposia hosted by SERG which brought together various experts and stakeholders. </w:t>
      </w:r>
    </w:p>
    <w:p w14:paraId="62A77BCF" w14:textId="77777777" w:rsidR="00272012" w:rsidRPr="008178FF" w:rsidRDefault="00272012" w:rsidP="00272012">
      <w:pPr>
        <w:spacing w:after="120" w:line="360" w:lineRule="auto"/>
        <w:rPr>
          <w:sz w:val="24"/>
          <w:szCs w:val="24"/>
        </w:rPr>
      </w:pPr>
      <w:r>
        <w:rPr>
          <w:sz w:val="24"/>
          <w:szCs w:val="24"/>
        </w:rPr>
        <w:t xml:space="preserve">These relationships were crucial for SERG’s access to users and natural data-collection sites, as well as establishing a direct pathway to impact. Work published under this Phase was also more directly targeted at user groups, for example [11.2.4] is SERG’s first publication aimed directly at the rehabilitation professional community. </w:t>
      </w:r>
    </w:p>
    <w:p w14:paraId="4E45984E" w14:textId="792C7FE5" w:rsidR="00272012" w:rsidRDefault="00272012" w:rsidP="00272012">
      <w:pPr>
        <w:spacing w:after="120" w:line="360" w:lineRule="auto"/>
        <w:rPr>
          <w:sz w:val="24"/>
          <w:szCs w:val="24"/>
        </w:rPr>
      </w:pPr>
      <w:r w:rsidRPr="00FC33ED">
        <w:rPr>
          <w:sz w:val="24"/>
          <w:szCs w:val="24"/>
          <w:u w:val="single"/>
        </w:rPr>
        <w:t>Phase 3</w:t>
      </w:r>
      <w:r>
        <w:rPr>
          <w:sz w:val="24"/>
          <w:szCs w:val="24"/>
          <w:u w:val="single"/>
        </w:rPr>
        <w:t>. Long-term work with rehabilitation experts, professionals, manufacturers and users</w:t>
      </w:r>
      <w:r>
        <w:rPr>
          <w:sz w:val="24"/>
          <w:szCs w:val="24"/>
        </w:rPr>
        <w:br/>
        <w:t xml:space="preserve">The substantive research and development centred around artificial intelligence systems which would equip wheelchairs with improved capacities to learn from its environment and its specific user. For example, these advances: improved the wheelchair’s ability to automatically avoid collisions; improved the manoeuvrability of the wheelchair, thus reducing the burden on the user; allowed the wheelchair to learn to tolerate a level of involuntary movements of the user; and endowed the wheelchair with the capacity to adapt its responsiveness to the user. These technologies have been achieved in collaboration with wheelchair manufacturers, schools, charities and the NHS, and with support from research councils and Innovate UK (for example through a KTP). </w:t>
      </w:r>
    </w:p>
    <w:p w14:paraId="5EF0B596" w14:textId="77777777" w:rsidR="00272012" w:rsidRPr="00CA2FA3" w:rsidRDefault="00272012" w:rsidP="00272012">
      <w:pPr>
        <w:spacing w:after="120" w:line="360" w:lineRule="auto"/>
        <w:rPr>
          <w:sz w:val="24"/>
          <w:szCs w:val="24"/>
        </w:rPr>
      </w:pPr>
      <w:r>
        <w:rPr>
          <w:sz w:val="24"/>
          <w:szCs w:val="24"/>
        </w:rPr>
        <w:t xml:space="preserve">The technologies have mostly impacted children and individuals with complex needs, both directly through the provision of improved wheelchairs, and indirectly by impacting professional services.  </w:t>
      </w:r>
    </w:p>
    <w:tbl>
      <w:tblPr>
        <w:tblW w:w="7155" w:type="dxa"/>
        <w:tblLook w:val="04A0" w:firstRow="1" w:lastRow="0" w:firstColumn="1" w:lastColumn="0" w:noHBand="0" w:noVBand="1"/>
      </w:tblPr>
      <w:tblGrid>
        <w:gridCol w:w="2569"/>
        <w:gridCol w:w="4586"/>
      </w:tblGrid>
      <w:tr w:rsidR="00B24718" w14:paraId="7552F362" w14:textId="77777777" w:rsidTr="00B24718">
        <w:tc>
          <w:tcPr>
            <w:tcW w:w="2569" w:type="dxa"/>
            <w:tcBorders>
              <w:top w:val="single" w:sz="4" w:space="0" w:color="auto"/>
              <w:left w:val="single" w:sz="4" w:space="0" w:color="auto"/>
              <w:bottom w:val="single" w:sz="4" w:space="0" w:color="auto"/>
              <w:right w:val="single" w:sz="4" w:space="0" w:color="auto"/>
            </w:tcBorders>
          </w:tcPr>
          <w:p w14:paraId="0295BD94" w14:textId="17EBEF4D" w:rsidR="00B24718" w:rsidRPr="002B4060" w:rsidRDefault="00B24718" w:rsidP="00B24718">
            <w:pPr>
              <w:spacing w:after="0" w:line="240" w:lineRule="auto"/>
              <w:rPr>
                <w:b/>
                <w:sz w:val="24"/>
                <w:szCs w:val="24"/>
              </w:rPr>
            </w:pPr>
            <w:r w:rsidRPr="002B4060">
              <w:rPr>
                <w:b/>
                <w:sz w:val="24"/>
                <w:szCs w:val="24"/>
              </w:rPr>
              <w:t>Attribute</w:t>
            </w:r>
            <w:r>
              <w:rPr>
                <w:b/>
                <w:sz w:val="24"/>
                <w:szCs w:val="24"/>
              </w:rPr>
              <w:t>/activity</w:t>
            </w:r>
          </w:p>
        </w:tc>
        <w:tc>
          <w:tcPr>
            <w:tcW w:w="4586" w:type="dxa"/>
            <w:tcBorders>
              <w:top w:val="single" w:sz="4" w:space="0" w:color="auto"/>
              <w:left w:val="single" w:sz="4" w:space="0" w:color="auto"/>
              <w:bottom w:val="single" w:sz="4" w:space="0" w:color="auto"/>
              <w:right w:val="single" w:sz="4" w:space="0" w:color="auto"/>
            </w:tcBorders>
          </w:tcPr>
          <w:p w14:paraId="562A2C3F" w14:textId="77777777" w:rsidR="00B24718" w:rsidRPr="00B8594F" w:rsidRDefault="00B24718" w:rsidP="00B24718">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3B959A73" w14:textId="2AF061A0" w:rsidR="00B24718" w:rsidRPr="00B8594F" w:rsidRDefault="00B24718" w:rsidP="00B24718">
            <w:pPr>
              <w:spacing w:after="0" w:line="240" w:lineRule="auto"/>
              <w:jc w:val="center"/>
              <w:rPr>
                <w:b/>
                <w:sz w:val="24"/>
                <w:szCs w:val="24"/>
              </w:rPr>
            </w:pPr>
            <w:r w:rsidRPr="00B8594F">
              <w:rPr>
                <w:b/>
                <w:sz w:val="24"/>
                <w:szCs w:val="24"/>
              </w:rPr>
              <w:t>1               2               3               4               5</w:t>
            </w:r>
          </w:p>
        </w:tc>
      </w:tr>
      <w:tr w:rsidR="00B24718" w14:paraId="664AF30F" w14:textId="77777777" w:rsidTr="00B24718">
        <w:tc>
          <w:tcPr>
            <w:tcW w:w="2569" w:type="dxa"/>
            <w:tcBorders>
              <w:top w:val="single" w:sz="4" w:space="0" w:color="auto"/>
              <w:left w:val="single" w:sz="4" w:space="0" w:color="auto"/>
              <w:bottom w:val="single" w:sz="4" w:space="0" w:color="auto"/>
              <w:right w:val="single" w:sz="4" w:space="0" w:color="auto"/>
            </w:tcBorders>
          </w:tcPr>
          <w:p w14:paraId="37437F73" w14:textId="77777777" w:rsidR="00B24718" w:rsidRDefault="00B24718" w:rsidP="004130A7">
            <w:pPr>
              <w:spacing w:after="0" w:line="240" w:lineRule="auto"/>
              <w:rPr>
                <w:sz w:val="24"/>
                <w:szCs w:val="24"/>
              </w:rPr>
            </w:pPr>
            <w:r>
              <w:rPr>
                <w:sz w:val="24"/>
                <w:szCs w:val="24"/>
              </w:rPr>
              <w:t>Expertise</w:t>
            </w:r>
          </w:p>
        </w:tc>
        <w:tc>
          <w:tcPr>
            <w:tcW w:w="4586" w:type="dxa"/>
            <w:tcBorders>
              <w:top w:val="single" w:sz="4" w:space="0" w:color="auto"/>
              <w:left w:val="single" w:sz="4" w:space="0" w:color="auto"/>
              <w:bottom w:val="single" w:sz="4" w:space="0" w:color="auto"/>
              <w:right w:val="single" w:sz="4" w:space="0" w:color="auto"/>
            </w:tcBorders>
          </w:tcPr>
          <w:p w14:paraId="337D3AF1" w14:textId="77777777" w:rsidR="00B24718" w:rsidRDefault="00B24718" w:rsidP="004130A7">
            <w:pPr>
              <w:spacing w:after="0" w:line="240" w:lineRule="auto"/>
              <w:rPr>
                <w:sz w:val="24"/>
                <w:szCs w:val="24"/>
              </w:rPr>
            </w:pPr>
            <w:r>
              <w:rPr>
                <w:sz w:val="24"/>
                <w:szCs w:val="24"/>
              </w:rPr>
              <w:t xml:space="preserve"> 1               3               2</w:t>
            </w:r>
          </w:p>
        </w:tc>
      </w:tr>
      <w:tr w:rsidR="00B24718" w14:paraId="5BA38160" w14:textId="77777777" w:rsidTr="00B24718">
        <w:tc>
          <w:tcPr>
            <w:tcW w:w="2569" w:type="dxa"/>
            <w:tcBorders>
              <w:top w:val="single" w:sz="4" w:space="0" w:color="auto"/>
              <w:left w:val="single" w:sz="4" w:space="0" w:color="auto"/>
              <w:bottom w:val="single" w:sz="4" w:space="0" w:color="auto"/>
              <w:right w:val="single" w:sz="4" w:space="0" w:color="auto"/>
            </w:tcBorders>
          </w:tcPr>
          <w:p w14:paraId="24527CF9" w14:textId="77777777" w:rsidR="00B24718" w:rsidRDefault="00B24718" w:rsidP="004130A7">
            <w:pPr>
              <w:spacing w:after="0" w:line="240" w:lineRule="auto"/>
              <w:rPr>
                <w:sz w:val="24"/>
                <w:szCs w:val="24"/>
              </w:rPr>
            </w:pPr>
            <w:r>
              <w:rPr>
                <w:sz w:val="24"/>
                <w:szCs w:val="24"/>
              </w:rPr>
              <w:t>Relevance</w:t>
            </w:r>
          </w:p>
        </w:tc>
        <w:tc>
          <w:tcPr>
            <w:tcW w:w="4586" w:type="dxa"/>
            <w:tcBorders>
              <w:top w:val="single" w:sz="4" w:space="0" w:color="auto"/>
              <w:left w:val="single" w:sz="4" w:space="0" w:color="auto"/>
              <w:bottom w:val="single" w:sz="4" w:space="0" w:color="auto"/>
              <w:right w:val="single" w:sz="4" w:space="0" w:color="auto"/>
            </w:tcBorders>
          </w:tcPr>
          <w:p w14:paraId="0B912E22" w14:textId="77777777" w:rsidR="00B24718" w:rsidRDefault="00B24718" w:rsidP="004130A7">
            <w:pPr>
              <w:spacing w:after="0" w:line="240" w:lineRule="auto"/>
              <w:rPr>
                <w:sz w:val="24"/>
                <w:szCs w:val="24"/>
              </w:rPr>
            </w:pPr>
            <w:r>
              <w:rPr>
                <w:sz w:val="24"/>
                <w:szCs w:val="24"/>
              </w:rPr>
              <w:t xml:space="preserve">                                   1              2 3</w:t>
            </w:r>
          </w:p>
        </w:tc>
      </w:tr>
      <w:tr w:rsidR="00B24718" w14:paraId="16C88CB7" w14:textId="77777777" w:rsidTr="00B24718">
        <w:tc>
          <w:tcPr>
            <w:tcW w:w="2569" w:type="dxa"/>
            <w:tcBorders>
              <w:top w:val="single" w:sz="4" w:space="0" w:color="auto"/>
              <w:left w:val="single" w:sz="4" w:space="0" w:color="auto"/>
              <w:bottom w:val="single" w:sz="4" w:space="0" w:color="auto"/>
              <w:right w:val="single" w:sz="4" w:space="0" w:color="auto"/>
            </w:tcBorders>
          </w:tcPr>
          <w:p w14:paraId="6B9484FB" w14:textId="77777777" w:rsidR="00B24718" w:rsidRDefault="00B24718" w:rsidP="004130A7">
            <w:pPr>
              <w:spacing w:after="0" w:line="240" w:lineRule="auto"/>
              <w:rPr>
                <w:sz w:val="24"/>
                <w:szCs w:val="24"/>
              </w:rPr>
            </w:pPr>
            <w:r>
              <w:rPr>
                <w:sz w:val="24"/>
                <w:szCs w:val="24"/>
              </w:rPr>
              <w:t>Disciplinary focus</w:t>
            </w:r>
          </w:p>
        </w:tc>
        <w:tc>
          <w:tcPr>
            <w:tcW w:w="4586" w:type="dxa"/>
            <w:tcBorders>
              <w:top w:val="single" w:sz="4" w:space="0" w:color="auto"/>
              <w:left w:val="single" w:sz="4" w:space="0" w:color="auto"/>
              <w:bottom w:val="single" w:sz="4" w:space="0" w:color="auto"/>
              <w:right w:val="single" w:sz="4" w:space="0" w:color="auto"/>
            </w:tcBorders>
          </w:tcPr>
          <w:p w14:paraId="3BBE8386" w14:textId="77777777" w:rsidR="00B24718" w:rsidRDefault="00B24718" w:rsidP="004130A7">
            <w:pPr>
              <w:spacing w:after="0" w:line="240" w:lineRule="auto"/>
              <w:rPr>
                <w:sz w:val="24"/>
                <w:szCs w:val="24"/>
              </w:rPr>
            </w:pPr>
            <w:r>
              <w:rPr>
                <w:sz w:val="24"/>
                <w:szCs w:val="24"/>
              </w:rPr>
              <w:t xml:space="preserve">                  1                               2 3</w:t>
            </w:r>
          </w:p>
        </w:tc>
      </w:tr>
      <w:tr w:rsidR="00B24718" w14:paraId="4F3296B4" w14:textId="77777777" w:rsidTr="00B24718">
        <w:tc>
          <w:tcPr>
            <w:tcW w:w="2569" w:type="dxa"/>
            <w:tcBorders>
              <w:top w:val="single" w:sz="4" w:space="0" w:color="auto"/>
              <w:left w:val="single" w:sz="4" w:space="0" w:color="auto"/>
              <w:bottom w:val="single" w:sz="4" w:space="0" w:color="auto"/>
              <w:right w:val="single" w:sz="4" w:space="0" w:color="auto"/>
            </w:tcBorders>
          </w:tcPr>
          <w:p w14:paraId="557B48CD" w14:textId="77777777" w:rsidR="00B24718" w:rsidRDefault="00B24718" w:rsidP="004130A7">
            <w:pPr>
              <w:spacing w:after="0" w:line="240" w:lineRule="auto"/>
              <w:rPr>
                <w:sz w:val="24"/>
                <w:szCs w:val="24"/>
              </w:rPr>
            </w:pPr>
            <w:r>
              <w:rPr>
                <w:sz w:val="24"/>
                <w:szCs w:val="24"/>
              </w:rPr>
              <w:t>Uncertainty</w:t>
            </w:r>
          </w:p>
        </w:tc>
        <w:tc>
          <w:tcPr>
            <w:tcW w:w="4586" w:type="dxa"/>
            <w:tcBorders>
              <w:top w:val="single" w:sz="4" w:space="0" w:color="auto"/>
              <w:left w:val="single" w:sz="4" w:space="0" w:color="auto"/>
              <w:bottom w:val="single" w:sz="4" w:space="0" w:color="auto"/>
              <w:right w:val="single" w:sz="4" w:space="0" w:color="auto"/>
            </w:tcBorders>
          </w:tcPr>
          <w:p w14:paraId="75A4D2A9" w14:textId="77777777" w:rsidR="00B24718" w:rsidRDefault="00B24718" w:rsidP="004130A7">
            <w:pPr>
              <w:spacing w:after="0" w:line="240" w:lineRule="auto"/>
              <w:rPr>
                <w:sz w:val="24"/>
                <w:szCs w:val="24"/>
              </w:rPr>
            </w:pPr>
            <w:r>
              <w:rPr>
                <w:sz w:val="24"/>
                <w:szCs w:val="24"/>
              </w:rPr>
              <w:t xml:space="preserve">                                                  1 2 3</w:t>
            </w:r>
          </w:p>
        </w:tc>
      </w:tr>
      <w:tr w:rsidR="00B24718" w14:paraId="1F2E71DE" w14:textId="77777777" w:rsidTr="00B24718">
        <w:trPr>
          <w:trHeight w:val="56"/>
        </w:trPr>
        <w:tc>
          <w:tcPr>
            <w:tcW w:w="2569" w:type="dxa"/>
            <w:tcBorders>
              <w:top w:val="single" w:sz="4" w:space="0" w:color="auto"/>
              <w:left w:val="single" w:sz="4" w:space="0" w:color="auto"/>
              <w:bottom w:val="single" w:sz="4" w:space="0" w:color="auto"/>
              <w:right w:val="single" w:sz="4" w:space="0" w:color="auto"/>
            </w:tcBorders>
          </w:tcPr>
          <w:p w14:paraId="53C810EE" w14:textId="77777777" w:rsidR="00B24718" w:rsidRDefault="00B24718" w:rsidP="004130A7">
            <w:pPr>
              <w:spacing w:after="0" w:line="240" w:lineRule="auto"/>
              <w:rPr>
                <w:sz w:val="24"/>
                <w:szCs w:val="24"/>
              </w:rPr>
            </w:pPr>
            <w:r>
              <w:rPr>
                <w:sz w:val="24"/>
                <w:szCs w:val="24"/>
              </w:rPr>
              <w:t>Goals</w:t>
            </w:r>
          </w:p>
        </w:tc>
        <w:tc>
          <w:tcPr>
            <w:tcW w:w="4586" w:type="dxa"/>
            <w:tcBorders>
              <w:top w:val="single" w:sz="4" w:space="0" w:color="auto"/>
              <w:left w:val="single" w:sz="4" w:space="0" w:color="auto"/>
              <w:bottom w:val="single" w:sz="4" w:space="0" w:color="auto"/>
              <w:right w:val="single" w:sz="4" w:space="0" w:color="auto"/>
            </w:tcBorders>
          </w:tcPr>
          <w:p w14:paraId="3D3E6ED3" w14:textId="77777777" w:rsidR="00B24718" w:rsidRDefault="00B24718" w:rsidP="004130A7">
            <w:pPr>
              <w:spacing w:after="0" w:line="240" w:lineRule="auto"/>
              <w:rPr>
                <w:sz w:val="24"/>
                <w:szCs w:val="24"/>
              </w:rPr>
            </w:pPr>
            <w:r>
              <w:rPr>
                <w:sz w:val="24"/>
                <w:szCs w:val="24"/>
              </w:rPr>
              <w:t xml:space="preserve">                                   1                              2 3</w:t>
            </w:r>
          </w:p>
        </w:tc>
      </w:tr>
      <w:tr w:rsidR="00B24718" w14:paraId="4CB7112B" w14:textId="77777777" w:rsidTr="00B24718">
        <w:tc>
          <w:tcPr>
            <w:tcW w:w="2569" w:type="dxa"/>
            <w:tcBorders>
              <w:top w:val="single" w:sz="4" w:space="0" w:color="auto"/>
              <w:left w:val="single" w:sz="4" w:space="0" w:color="auto"/>
              <w:bottom w:val="single" w:sz="4" w:space="0" w:color="auto"/>
              <w:right w:val="single" w:sz="4" w:space="0" w:color="auto"/>
            </w:tcBorders>
          </w:tcPr>
          <w:p w14:paraId="613EF0E2" w14:textId="77777777" w:rsidR="00B24718" w:rsidRDefault="00B24718" w:rsidP="004130A7">
            <w:pPr>
              <w:spacing w:after="0" w:line="240" w:lineRule="auto"/>
              <w:rPr>
                <w:sz w:val="24"/>
                <w:szCs w:val="24"/>
              </w:rPr>
            </w:pPr>
            <w:r>
              <w:rPr>
                <w:sz w:val="24"/>
                <w:szCs w:val="24"/>
              </w:rPr>
              <w:t>Learning</w:t>
            </w:r>
          </w:p>
        </w:tc>
        <w:tc>
          <w:tcPr>
            <w:tcW w:w="4586" w:type="dxa"/>
            <w:tcBorders>
              <w:top w:val="single" w:sz="4" w:space="0" w:color="auto"/>
              <w:left w:val="single" w:sz="4" w:space="0" w:color="auto"/>
              <w:bottom w:val="single" w:sz="4" w:space="0" w:color="auto"/>
              <w:right w:val="single" w:sz="4" w:space="0" w:color="auto"/>
            </w:tcBorders>
          </w:tcPr>
          <w:p w14:paraId="46ABED2F" w14:textId="77777777" w:rsidR="00B24718" w:rsidRDefault="00B24718" w:rsidP="004130A7">
            <w:pPr>
              <w:spacing w:after="0" w:line="240" w:lineRule="auto"/>
              <w:rPr>
                <w:sz w:val="24"/>
                <w:szCs w:val="24"/>
              </w:rPr>
            </w:pPr>
            <w:r>
              <w:rPr>
                <w:sz w:val="24"/>
                <w:szCs w:val="24"/>
              </w:rPr>
              <w:t>1 3             2</w:t>
            </w:r>
          </w:p>
        </w:tc>
      </w:tr>
      <w:tr w:rsidR="00B24718" w14:paraId="2B9AF692" w14:textId="77777777" w:rsidTr="00B24718">
        <w:tc>
          <w:tcPr>
            <w:tcW w:w="2569" w:type="dxa"/>
            <w:tcBorders>
              <w:top w:val="single" w:sz="4" w:space="0" w:color="auto"/>
              <w:left w:val="single" w:sz="4" w:space="0" w:color="auto"/>
              <w:bottom w:val="single" w:sz="4" w:space="0" w:color="auto"/>
              <w:right w:val="single" w:sz="4" w:space="0" w:color="auto"/>
            </w:tcBorders>
          </w:tcPr>
          <w:p w14:paraId="633DF980" w14:textId="77777777" w:rsidR="00B24718" w:rsidRDefault="00B24718" w:rsidP="004130A7">
            <w:pPr>
              <w:spacing w:after="0" w:line="240" w:lineRule="auto"/>
              <w:rPr>
                <w:sz w:val="24"/>
                <w:szCs w:val="24"/>
              </w:rPr>
            </w:pPr>
            <w:r>
              <w:rPr>
                <w:sz w:val="24"/>
                <w:szCs w:val="24"/>
              </w:rPr>
              <w:t>Knowledge exchange</w:t>
            </w:r>
          </w:p>
        </w:tc>
        <w:tc>
          <w:tcPr>
            <w:tcW w:w="4586" w:type="dxa"/>
            <w:tcBorders>
              <w:top w:val="single" w:sz="4" w:space="0" w:color="auto"/>
              <w:left w:val="single" w:sz="4" w:space="0" w:color="auto"/>
              <w:bottom w:val="single" w:sz="4" w:space="0" w:color="auto"/>
              <w:right w:val="single" w:sz="4" w:space="0" w:color="auto"/>
            </w:tcBorders>
          </w:tcPr>
          <w:p w14:paraId="5B998548" w14:textId="77777777" w:rsidR="00B24718" w:rsidRDefault="00B24718" w:rsidP="004130A7">
            <w:pPr>
              <w:tabs>
                <w:tab w:val="left" w:pos="1227"/>
                <w:tab w:val="center" w:pos="2185"/>
                <w:tab w:val="left" w:pos="2595"/>
              </w:tabs>
              <w:spacing w:after="0" w:line="240" w:lineRule="auto"/>
              <w:rPr>
                <w:sz w:val="24"/>
                <w:szCs w:val="24"/>
              </w:rPr>
            </w:pPr>
            <w:r>
              <w:rPr>
                <w:sz w:val="24"/>
                <w:szCs w:val="24"/>
              </w:rPr>
              <w:t xml:space="preserve">                  1               3                                 2</w:t>
            </w:r>
          </w:p>
        </w:tc>
      </w:tr>
      <w:tr w:rsidR="00B24718" w14:paraId="25005660" w14:textId="77777777" w:rsidTr="00B24718">
        <w:tc>
          <w:tcPr>
            <w:tcW w:w="2569" w:type="dxa"/>
            <w:tcBorders>
              <w:top w:val="single" w:sz="4" w:space="0" w:color="auto"/>
              <w:left w:val="single" w:sz="4" w:space="0" w:color="auto"/>
              <w:bottom w:val="single" w:sz="4" w:space="0" w:color="auto"/>
              <w:right w:val="single" w:sz="4" w:space="0" w:color="auto"/>
            </w:tcBorders>
          </w:tcPr>
          <w:p w14:paraId="4A66DBCB" w14:textId="77777777" w:rsidR="00B24718" w:rsidRDefault="00B24718" w:rsidP="004130A7">
            <w:pPr>
              <w:spacing w:after="0" w:line="240" w:lineRule="auto"/>
              <w:rPr>
                <w:sz w:val="24"/>
                <w:szCs w:val="24"/>
              </w:rPr>
            </w:pPr>
            <w:r>
              <w:rPr>
                <w:sz w:val="24"/>
                <w:szCs w:val="24"/>
              </w:rPr>
              <w:t>Network</w:t>
            </w:r>
          </w:p>
        </w:tc>
        <w:tc>
          <w:tcPr>
            <w:tcW w:w="4586" w:type="dxa"/>
            <w:tcBorders>
              <w:top w:val="single" w:sz="4" w:space="0" w:color="auto"/>
              <w:left w:val="single" w:sz="4" w:space="0" w:color="auto"/>
              <w:bottom w:val="single" w:sz="4" w:space="0" w:color="auto"/>
              <w:right w:val="single" w:sz="4" w:space="0" w:color="auto"/>
            </w:tcBorders>
          </w:tcPr>
          <w:p w14:paraId="670AD0FD" w14:textId="77777777" w:rsidR="00B24718" w:rsidRDefault="00B24718" w:rsidP="004130A7">
            <w:pPr>
              <w:spacing w:after="0" w:line="240" w:lineRule="auto"/>
              <w:rPr>
                <w:sz w:val="24"/>
                <w:szCs w:val="24"/>
              </w:rPr>
            </w:pPr>
            <w:r>
              <w:rPr>
                <w:sz w:val="24"/>
                <w:szCs w:val="24"/>
              </w:rPr>
              <w:t xml:space="preserve">                  1               3                2</w:t>
            </w:r>
          </w:p>
        </w:tc>
      </w:tr>
      <w:tr w:rsidR="00B24718" w14:paraId="37486070" w14:textId="77777777" w:rsidTr="00B24718">
        <w:tc>
          <w:tcPr>
            <w:tcW w:w="2569" w:type="dxa"/>
            <w:tcBorders>
              <w:top w:val="single" w:sz="4" w:space="0" w:color="auto"/>
              <w:left w:val="single" w:sz="4" w:space="0" w:color="auto"/>
              <w:bottom w:val="single" w:sz="4" w:space="0" w:color="auto"/>
              <w:right w:val="single" w:sz="4" w:space="0" w:color="auto"/>
            </w:tcBorders>
          </w:tcPr>
          <w:p w14:paraId="70CB88CB" w14:textId="77777777" w:rsidR="00B24718" w:rsidRDefault="00B24718" w:rsidP="004130A7">
            <w:pPr>
              <w:spacing w:after="0" w:line="240" w:lineRule="auto"/>
              <w:rPr>
                <w:sz w:val="24"/>
                <w:szCs w:val="24"/>
              </w:rPr>
            </w:pPr>
            <w:r>
              <w:rPr>
                <w:sz w:val="24"/>
                <w:szCs w:val="24"/>
              </w:rPr>
              <w:t>Social capital</w:t>
            </w:r>
          </w:p>
        </w:tc>
        <w:tc>
          <w:tcPr>
            <w:tcW w:w="4586" w:type="dxa"/>
            <w:tcBorders>
              <w:top w:val="single" w:sz="4" w:space="0" w:color="auto"/>
              <w:left w:val="single" w:sz="4" w:space="0" w:color="auto"/>
              <w:bottom w:val="single" w:sz="4" w:space="0" w:color="auto"/>
              <w:right w:val="single" w:sz="4" w:space="0" w:color="auto"/>
            </w:tcBorders>
          </w:tcPr>
          <w:p w14:paraId="4B4BD572" w14:textId="77777777" w:rsidR="00B24718" w:rsidRDefault="00B24718" w:rsidP="004130A7">
            <w:pPr>
              <w:spacing w:after="0" w:line="240" w:lineRule="auto"/>
              <w:rPr>
                <w:sz w:val="24"/>
                <w:szCs w:val="24"/>
              </w:rPr>
            </w:pPr>
            <w:r>
              <w:rPr>
                <w:sz w:val="24"/>
                <w:szCs w:val="24"/>
              </w:rPr>
              <w:t xml:space="preserve"> 1                                3                2</w:t>
            </w:r>
          </w:p>
        </w:tc>
      </w:tr>
      <w:tr w:rsidR="00B24718" w14:paraId="33009257" w14:textId="77777777" w:rsidTr="00B24718">
        <w:tc>
          <w:tcPr>
            <w:tcW w:w="2569" w:type="dxa"/>
            <w:tcBorders>
              <w:top w:val="single" w:sz="4" w:space="0" w:color="auto"/>
              <w:left w:val="single" w:sz="4" w:space="0" w:color="auto"/>
              <w:bottom w:val="single" w:sz="4" w:space="0" w:color="auto"/>
              <w:right w:val="single" w:sz="4" w:space="0" w:color="auto"/>
            </w:tcBorders>
          </w:tcPr>
          <w:p w14:paraId="51C3E54B" w14:textId="77777777" w:rsidR="00B24718" w:rsidRDefault="00B24718" w:rsidP="004130A7">
            <w:pPr>
              <w:spacing w:after="0" w:line="240" w:lineRule="auto"/>
              <w:rPr>
                <w:sz w:val="24"/>
                <w:szCs w:val="24"/>
              </w:rPr>
            </w:pPr>
            <w:r>
              <w:rPr>
                <w:sz w:val="24"/>
                <w:szCs w:val="24"/>
              </w:rPr>
              <w:t>Accessibility</w:t>
            </w:r>
          </w:p>
        </w:tc>
        <w:tc>
          <w:tcPr>
            <w:tcW w:w="4586" w:type="dxa"/>
            <w:tcBorders>
              <w:top w:val="single" w:sz="4" w:space="0" w:color="auto"/>
              <w:left w:val="single" w:sz="4" w:space="0" w:color="auto"/>
              <w:bottom w:val="single" w:sz="4" w:space="0" w:color="auto"/>
              <w:right w:val="single" w:sz="4" w:space="0" w:color="auto"/>
            </w:tcBorders>
          </w:tcPr>
          <w:p w14:paraId="634040BE" w14:textId="77777777" w:rsidR="00B24718" w:rsidRDefault="00B24718" w:rsidP="004130A7">
            <w:pPr>
              <w:spacing w:after="0" w:line="240" w:lineRule="auto"/>
              <w:rPr>
                <w:sz w:val="24"/>
                <w:szCs w:val="24"/>
              </w:rPr>
            </w:pPr>
            <w:r>
              <w:rPr>
                <w:sz w:val="24"/>
                <w:szCs w:val="24"/>
              </w:rPr>
              <w:t xml:space="preserve">                  1                                2 3</w:t>
            </w:r>
          </w:p>
        </w:tc>
      </w:tr>
      <w:tr w:rsidR="00B24718" w14:paraId="529D3C8A" w14:textId="77777777" w:rsidTr="00B24718">
        <w:tc>
          <w:tcPr>
            <w:tcW w:w="2569" w:type="dxa"/>
            <w:tcBorders>
              <w:top w:val="single" w:sz="4" w:space="0" w:color="auto"/>
              <w:left w:val="single" w:sz="4" w:space="0" w:color="auto"/>
              <w:bottom w:val="single" w:sz="4" w:space="0" w:color="auto"/>
              <w:right w:val="single" w:sz="4" w:space="0" w:color="auto"/>
            </w:tcBorders>
          </w:tcPr>
          <w:p w14:paraId="2DAB2029" w14:textId="77777777" w:rsidR="00B24718" w:rsidRDefault="00B24718" w:rsidP="004130A7">
            <w:pPr>
              <w:spacing w:after="0" w:line="240" w:lineRule="auto"/>
              <w:rPr>
                <w:sz w:val="24"/>
                <w:szCs w:val="24"/>
              </w:rPr>
            </w:pPr>
            <w:r>
              <w:rPr>
                <w:sz w:val="24"/>
                <w:szCs w:val="24"/>
              </w:rPr>
              <w:t>Outputs and outcomes</w:t>
            </w:r>
          </w:p>
        </w:tc>
        <w:tc>
          <w:tcPr>
            <w:tcW w:w="4586" w:type="dxa"/>
            <w:tcBorders>
              <w:top w:val="single" w:sz="4" w:space="0" w:color="auto"/>
              <w:left w:val="single" w:sz="4" w:space="0" w:color="auto"/>
              <w:bottom w:val="single" w:sz="4" w:space="0" w:color="auto"/>
              <w:right w:val="single" w:sz="4" w:space="0" w:color="auto"/>
            </w:tcBorders>
          </w:tcPr>
          <w:p w14:paraId="18FD9080" w14:textId="77777777" w:rsidR="00B24718" w:rsidRDefault="00B24718" w:rsidP="004130A7">
            <w:pPr>
              <w:spacing w:after="0" w:line="240" w:lineRule="auto"/>
              <w:rPr>
                <w:sz w:val="24"/>
                <w:szCs w:val="24"/>
              </w:rPr>
            </w:pPr>
            <w:r>
              <w:rPr>
                <w:sz w:val="24"/>
                <w:szCs w:val="24"/>
              </w:rPr>
              <w:t xml:space="preserve">                                   1                              2 3</w:t>
            </w:r>
          </w:p>
        </w:tc>
      </w:tr>
      <w:tr w:rsidR="00B24718" w14:paraId="24A21092" w14:textId="77777777" w:rsidTr="00B24718">
        <w:tc>
          <w:tcPr>
            <w:tcW w:w="2569" w:type="dxa"/>
            <w:tcBorders>
              <w:top w:val="single" w:sz="4" w:space="0" w:color="auto"/>
              <w:left w:val="single" w:sz="4" w:space="0" w:color="auto"/>
              <w:bottom w:val="single" w:sz="4" w:space="0" w:color="auto"/>
              <w:right w:val="single" w:sz="4" w:space="0" w:color="auto"/>
            </w:tcBorders>
          </w:tcPr>
          <w:p w14:paraId="2974AEC0" w14:textId="77777777" w:rsidR="00B24718" w:rsidRDefault="00B24718" w:rsidP="004130A7">
            <w:pPr>
              <w:spacing w:after="0" w:line="240" w:lineRule="auto"/>
              <w:rPr>
                <w:sz w:val="24"/>
                <w:szCs w:val="24"/>
              </w:rPr>
            </w:pPr>
            <w:r>
              <w:rPr>
                <w:sz w:val="24"/>
                <w:szCs w:val="24"/>
              </w:rPr>
              <w:t>Evaluation</w:t>
            </w:r>
          </w:p>
        </w:tc>
        <w:tc>
          <w:tcPr>
            <w:tcW w:w="4586" w:type="dxa"/>
            <w:tcBorders>
              <w:top w:val="single" w:sz="4" w:space="0" w:color="auto"/>
              <w:left w:val="single" w:sz="4" w:space="0" w:color="auto"/>
              <w:bottom w:val="single" w:sz="4" w:space="0" w:color="auto"/>
              <w:right w:val="single" w:sz="4" w:space="0" w:color="auto"/>
            </w:tcBorders>
          </w:tcPr>
          <w:p w14:paraId="7C60B238" w14:textId="77777777" w:rsidR="00B24718" w:rsidRDefault="00B24718" w:rsidP="004130A7">
            <w:pPr>
              <w:spacing w:after="0" w:line="240" w:lineRule="auto"/>
              <w:rPr>
                <w:sz w:val="24"/>
                <w:szCs w:val="24"/>
              </w:rPr>
            </w:pPr>
            <w:r>
              <w:rPr>
                <w:sz w:val="24"/>
                <w:szCs w:val="24"/>
              </w:rPr>
              <w:t xml:space="preserve">                                   1                              2 3</w:t>
            </w:r>
          </w:p>
        </w:tc>
      </w:tr>
      <w:tr w:rsidR="00B24718" w14:paraId="2D919A2E" w14:textId="77777777" w:rsidTr="00B24718">
        <w:tc>
          <w:tcPr>
            <w:tcW w:w="2569" w:type="dxa"/>
            <w:tcBorders>
              <w:top w:val="single" w:sz="4" w:space="0" w:color="auto"/>
              <w:left w:val="single" w:sz="4" w:space="0" w:color="auto"/>
              <w:bottom w:val="single" w:sz="4" w:space="0" w:color="auto"/>
              <w:right w:val="single" w:sz="4" w:space="0" w:color="auto"/>
            </w:tcBorders>
          </w:tcPr>
          <w:p w14:paraId="75B63F95" w14:textId="77777777" w:rsidR="00B24718" w:rsidRDefault="00B24718" w:rsidP="004130A7">
            <w:pPr>
              <w:spacing w:after="0" w:line="240" w:lineRule="auto"/>
              <w:rPr>
                <w:sz w:val="24"/>
                <w:szCs w:val="24"/>
              </w:rPr>
            </w:pPr>
            <w:r>
              <w:rPr>
                <w:sz w:val="24"/>
                <w:szCs w:val="24"/>
              </w:rPr>
              <w:t>Flexibility</w:t>
            </w:r>
          </w:p>
        </w:tc>
        <w:tc>
          <w:tcPr>
            <w:tcW w:w="4586" w:type="dxa"/>
            <w:tcBorders>
              <w:top w:val="single" w:sz="4" w:space="0" w:color="auto"/>
              <w:left w:val="single" w:sz="4" w:space="0" w:color="auto"/>
              <w:bottom w:val="single" w:sz="4" w:space="0" w:color="auto"/>
              <w:right w:val="single" w:sz="4" w:space="0" w:color="auto"/>
            </w:tcBorders>
          </w:tcPr>
          <w:p w14:paraId="6BB22DBD" w14:textId="77777777" w:rsidR="00B24718" w:rsidRDefault="00B24718" w:rsidP="004130A7">
            <w:pPr>
              <w:spacing w:after="0" w:line="240" w:lineRule="auto"/>
              <w:rPr>
                <w:sz w:val="24"/>
                <w:szCs w:val="24"/>
              </w:rPr>
            </w:pPr>
            <w:r>
              <w:rPr>
                <w:sz w:val="24"/>
                <w:szCs w:val="24"/>
              </w:rPr>
              <w:t xml:space="preserve">                 1 3             2 </w:t>
            </w:r>
          </w:p>
        </w:tc>
      </w:tr>
      <w:tr w:rsidR="00B24718" w14:paraId="798D4E3D" w14:textId="77777777" w:rsidTr="00B24718">
        <w:tc>
          <w:tcPr>
            <w:tcW w:w="2569" w:type="dxa"/>
            <w:tcBorders>
              <w:top w:val="single" w:sz="4" w:space="0" w:color="auto"/>
              <w:left w:val="single" w:sz="4" w:space="0" w:color="auto"/>
              <w:bottom w:val="single" w:sz="4" w:space="0" w:color="auto"/>
              <w:right w:val="single" w:sz="4" w:space="0" w:color="auto"/>
            </w:tcBorders>
          </w:tcPr>
          <w:p w14:paraId="0B12E812" w14:textId="77777777" w:rsidR="00B24718" w:rsidRDefault="00B24718" w:rsidP="004130A7">
            <w:pPr>
              <w:spacing w:after="0" w:line="240" w:lineRule="auto"/>
              <w:rPr>
                <w:sz w:val="24"/>
                <w:szCs w:val="24"/>
              </w:rPr>
            </w:pPr>
            <w:r>
              <w:rPr>
                <w:sz w:val="24"/>
                <w:szCs w:val="24"/>
              </w:rPr>
              <w:t>Human capital</w:t>
            </w:r>
          </w:p>
        </w:tc>
        <w:tc>
          <w:tcPr>
            <w:tcW w:w="4586" w:type="dxa"/>
            <w:tcBorders>
              <w:top w:val="single" w:sz="4" w:space="0" w:color="auto"/>
              <w:left w:val="single" w:sz="4" w:space="0" w:color="auto"/>
              <w:bottom w:val="single" w:sz="4" w:space="0" w:color="auto"/>
              <w:right w:val="single" w:sz="4" w:space="0" w:color="auto"/>
            </w:tcBorders>
          </w:tcPr>
          <w:p w14:paraId="6F5DB8F4" w14:textId="77777777" w:rsidR="00B24718" w:rsidRDefault="00B24718" w:rsidP="004130A7">
            <w:pPr>
              <w:spacing w:after="0" w:line="240" w:lineRule="auto"/>
              <w:rPr>
                <w:sz w:val="24"/>
                <w:szCs w:val="24"/>
              </w:rPr>
            </w:pPr>
            <w:r>
              <w:rPr>
                <w:sz w:val="24"/>
                <w:szCs w:val="24"/>
              </w:rPr>
              <w:t xml:space="preserve"> 1              2 3</w:t>
            </w:r>
          </w:p>
        </w:tc>
      </w:tr>
      <w:tr w:rsidR="00B24718" w14:paraId="463190F0" w14:textId="77777777" w:rsidTr="00B24718">
        <w:tc>
          <w:tcPr>
            <w:tcW w:w="2569" w:type="dxa"/>
            <w:tcBorders>
              <w:top w:val="single" w:sz="4" w:space="0" w:color="auto"/>
              <w:left w:val="single" w:sz="4" w:space="0" w:color="auto"/>
              <w:bottom w:val="single" w:sz="4" w:space="0" w:color="auto"/>
              <w:right w:val="single" w:sz="4" w:space="0" w:color="auto"/>
            </w:tcBorders>
          </w:tcPr>
          <w:p w14:paraId="31C67F5C" w14:textId="77777777" w:rsidR="00B24718" w:rsidRDefault="00B24718" w:rsidP="004130A7">
            <w:pPr>
              <w:spacing w:after="0" w:line="240" w:lineRule="auto"/>
              <w:rPr>
                <w:sz w:val="24"/>
                <w:szCs w:val="24"/>
              </w:rPr>
            </w:pPr>
            <w:r>
              <w:rPr>
                <w:sz w:val="24"/>
                <w:szCs w:val="24"/>
              </w:rPr>
              <w:t>Boundary management</w:t>
            </w:r>
          </w:p>
        </w:tc>
        <w:tc>
          <w:tcPr>
            <w:tcW w:w="4586" w:type="dxa"/>
            <w:tcBorders>
              <w:top w:val="single" w:sz="4" w:space="0" w:color="auto"/>
              <w:left w:val="single" w:sz="4" w:space="0" w:color="auto"/>
              <w:bottom w:val="single" w:sz="4" w:space="0" w:color="auto"/>
              <w:right w:val="single" w:sz="4" w:space="0" w:color="auto"/>
            </w:tcBorders>
          </w:tcPr>
          <w:p w14:paraId="2710AFB6" w14:textId="77777777" w:rsidR="00B24718" w:rsidRDefault="00B24718" w:rsidP="004130A7">
            <w:pPr>
              <w:keepNext/>
              <w:spacing w:after="0" w:line="240" w:lineRule="auto"/>
              <w:rPr>
                <w:sz w:val="24"/>
                <w:szCs w:val="24"/>
              </w:rPr>
            </w:pPr>
            <w:r>
              <w:rPr>
                <w:sz w:val="24"/>
                <w:szCs w:val="24"/>
              </w:rPr>
              <w:t xml:space="preserve">                  1                                2 3</w:t>
            </w:r>
          </w:p>
        </w:tc>
      </w:tr>
    </w:tbl>
    <w:p w14:paraId="7DCCEA0F" w14:textId="1AB29C1B" w:rsidR="00272012" w:rsidRPr="0062359E" w:rsidRDefault="00272012" w:rsidP="00272012">
      <w:pPr>
        <w:pStyle w:val="Caption"/>
        <w:spacing w:after="120" w:line="360" w:lineRule="auto"/>
      </w:pPr>
      <w:bookmarkStart w:id="329" w:name="_Toc531023164"/>
      <w:bookmarkStart w:id="330" w:name="_Toc536438925"/>
      <w:bookmarkStart w:id="331" w:name="_Toc31702100"/>
      <w:r w:rsidRPr="0062359E">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31</w:t>
      </w:r>
      <w:r w:rsidR="00233012">
        <w:rPr>
          <w:noProof/>
        </w:rPr>
        <w:fldChar w:fldCharType="end"/>
      </w:r>
      <w:r w:rsidRPr="0062359E">
        <w:t xml:space="preserve">. Plotted typology. </w:t>
      </w:r>
      <w:r>
        <w:t>BoR11.2</w:t>
      </w:r>
      <w:bookmarkEnd w:id="329"/>
      <w:bookmarkEnd w:id="330"/>
      <w:bookmarkEnd w:id="331"/>
    </w:p>
    <w:p w14:paraId="064C71C7" w14:textId="77777777" w:rsidR="00AE46D2" w:rsidRDefault="00AE46D2">
      <w:pPr>
        <w:rPr>
          <w:rFonts w:asciiTheme="majorHAnsi" w:eastAsiaTheme="majorEastAsia" w:hAnsiTheme="majorHAnsi" w:cstheme="majorBidi"/>
          <w:caps/>
          <w:color w:val="1F3763" w:themeColor="accent1" w:themeShade="7F"/>
          <w:sz w:val="24"/>
          <w:szCs w:val="24"/>
        </w:rPr>
      </w:pPr>
      <w:bookmarkStart w:id="332" w:name="_Toc531007178"/>
      <w:bookmarkStart w:id="333" w:name="_Toc536718004"/>
      <w:r>
        <w:br w:type="page"/>
      </w:r>
    </w:p>
    <w:p w14:paraId="393C5030" w14:textId="5A786947" w:rsidR="00272012" w:rsidRDefault="0093259B" w:rsidP="00272012">
      <w:pPr>
        <w:pStyle w:val="Heading3"/>
      </w:pPr>
      <w:bookmarkStart w:id="334" w:name="_Toc31702027"/>
      <w:r>
        <w:t xml:space="preserve">BoRs sampled from </w:t>
      </w:r>
      <w:r w:rsidR="00272012">
        <w:t>UoA 13</w:t>
      </w:r>
      <w:bookmarkEnd w:id="332"/>
      <w:bookmarkEnd w:id="333"/>
      <w:bookmarkEnd w:id="334"/>
    </w:p>
    <w:p w14:paraId="59DD1C53" w14:textId="77777777" w:rsidR="00272012" w:rsidRPr="007B3B7B" w:rsidRDefault="00272012" w:rsidP="00272012">
      <w:pPr>
        <w:spacing w:after="120" w:line="360" w:lineRule="auto"/>
        <w:rPr>
          <w:sz w:val="24"/>
          <w:szCs w:val="24"/>
        </w:rPr>
      </w:pPr>
      <w:r>
        <w:rPr>
          <w:sz w:val="24"/>
          <w:szCs w:val="24"/>
        </w:rPr>
        <w:t xml:space="preserve">University of Cambridge (hereby Cambridge) research in the Department for Materials Science &amp; Metallurgy (DMSM) underpins this UoA 13 submission. Researchers in DMSM apply expertise in physical and chemical engineering to practical contexts. The two sampled Case Studies below represent the two broad approaches to this. The first is an instance of delivering technology to large industry. The second exemplifies the significant infrastructure and incentive DMSM offers its researchers to develop patentable technologies over which the researcher can receive highly favourable terms of ownership for spin-outs and patents which result from their academic research. In both Cases, patents are important academic outputs, and this is reflected by their being heavily referenced in the Case Study documents as representative of the quality and significance of the underpinning research. </w:t>
      </w:r>
    </w:p>
    <w:p w14:paraId="129482A8" w14:textId="01C3410F" w:rsidR="00272012" w:rsidRDefault="009528FE" w:rsidP="00272012">
      <w:pPr>
        <w:pStyle w:val="Heading4"/>
      </w:pPr>
      <w:r>
        <w:t>Body of Research 13.1: ‘High-performance nanostructured-steel armour</w:t>
      </w:r>
    </w:p>
    <w:p w14:paraId="66652D16" w14:textId="1ED181EC" w:rsidR="00272012" w:rsidRPr="00FC33ED" w:rsidRDefault="00272012" w:rsidP="00272012">
      <w:pPr>
        <w:spacing w:after="120" w:line="360" w:lineRule="auto"/>
        <w:rPr>
          <w:sz w:val="24"/>
          <w:szCs w:val="24"/>
        </w:rPr>
      </w:pPr>
      <w:r w:rsidRPr="00FC33ED">
        <w:rPr>
          <w:sz w:val="24"/>
          <w:szCs w:val="24"/>
        </w:rPr>
        <w:t>Title</w:t>
      </w:r>
      <w:r w:rsidR="009528FE">
        <w:rPr>
          <w:sz w:val="24"/>
          <w:szCs w:val="24"/>
        </w:rPr>
        <w:t xml:space="preserve"> of relevant REF Impact Case Study</w:t>
      </w:r>
      <w:r w:rsidRPr="00FC33ED">
        <w:rPr>
          <w:sz w:val="24"/>
          <w:szCs w:val="24"/>
        </w:rPr>
        <w:t xml:space="preserve">: </w:t>
      </w:r>
      <w:r>
        <w:rPr>
          <w:sz w:val="24"/>
          <w:szCs w:val="24"/>
        </w:rPr>
        <w:t>‘High-performance nanostructured-steel armour’</w:t>
      </w:r>
    </w:p>
    <w:p w14:paraId="527F9ED3" w14:textId="6671EF1B" w:rsidR="00272012" w:rsidRDefault="00272012" w:rsidP="00272012">
      <w:pPr>
        <w:spacing w:after="120" w:line="360" w:lineRule="auto"/>
        <w:rPr>
          <w:sz w:val="24"/>
          <w:szCs w:val="24"/>
        </w:rPr>
      </w:pPr>
      <w:r w:rsidRPr="00FC33ED">
        <w:rPr>
          <w:sz w:val="24"/>
          <w:szCs w:val="24"/>
          <w:u w:val="single"/>
        </w:rPr>
        <w:t xml:space="preserve">Phase 1. </w:t>
      </w:r>
      <w:r>
        <w:rPr>
          <w:sz w:val="24"/>
          <w:szCs w:val="24"/>
          <w:u w:val="single"/>
        </w:rPr>
        <w:t>Collaboration with the Ministry of Defence to improve steel performance</w:t>
      </w:r>
      <w:r>
        <w:rPr>
          <w:sz w:val="24"/>
          <w:szCs w:val="24"/>
          <w:u w:val="single"/>
        </w:rPr>
        <w:br/>
      </w:r>
      <w:r>
        <w:rPr>
          <w:sz w:val="24"/>
          <w:szCs w:val="24"/>
        </w:rPr>
        <w:t xml:space="preserve">Many metals, including steel, are crystalline in their nanostructure, that is, they are made up of microscopic crystallites or ‘grains’. It is known that metals made up of a greater number, but smaller size of grains are stronger than metals made up of fewer, larger grains. Based on this knowledge, in the late 1990s, DMSM researchers, in partnership with the Ministry of Defence (MoD), commenced work on processes which would reduce grain size of steel. The main end product of this research was the aim of improving the performance of steel used in the manufacture of armoured vehicles.  </w:t>
      </w:r>
    </w:p>
    <w:p w14:paraId="04FCEBD5" w14:textId="77777777" w:rsidR="00272012" w:rsidRPr="00C015F8" w:rsidRDefault="00272012" w:rsidP="00272012">
      <w:pPr>
        <w:spacing w:after="120" w:line="360" w:lineRule="auto"/>
        <w:rPr>
          <w:sz w:val="24"/>
          <w:szCs w:val="24"/>
        </w:rPr>
      </w:pPr>
      <w:r>
        <w:rPr>
          <w:sz w:val="24"/>
          <w:szCs w:val="24"/>
        </w:rPr>
        <w:t xml:space="preserve">This combined effort yielded significant theoretical discoveries about nanostructures, as well as patentable novel techniques for manipulating and manufacturing hardened steel known as ‘bainite’, which had been discovered in the early twentieth century but was previously little-understood. </w:t>
      </w:r>
    </w:p>
    <w:p w14:paraId="75F0026C" w14:textId="3BEEDDBD" w:rsidR="00272012" w:rsidRPr="008B796D" w:rsidRDefault="00272012" w:rsidP="00272012">
      <w:pPr>
        <w:spacing w:after="120" w:line="360" w:lineRule="auto"/>
        <w:rPr>
          <w:sz w:val="24"/>
          <w:szCs w:val="24"/>
          <w:u w:val="single"/>
        </w:rPr>
      </w:pPr>
      <w:r w:rsidRPr="00FC33ED">
        <w:rPr>
          <w:sz w:val="24"/>
          <w:szCs w:val="24"/>
          <w:u w:val="single"/>
        </w:rPr>
        <w:t xml:space="preserve">Phase 2. </w:t>
      </w:r>
      <w:r>
        <w:rPr>
          <w:sz w:val="24"/>
          <w:szCs w:val="24"/>
          <w:u w:val="single"/>
        </w:rPr>
        <w:t>Collaborating with industry for wide-scale manufacture and application of bainite</w:t>
      </w:r>
      <w:r>
        <w:rPr>
          <w:sz w:val="24"/>
          <w:szCs w:val="24"/>
          <w:u w:val="single"/>
        </w:rPr>
        <w:br/>
      </w:r>
      <w:r>
        <w:rPr>
          <w:sz w:val="24"/>
          <w:szCs w:val="24"/>
        </w:rPr>
        <w:t xml:space="preserve">The patented processes held by the MoD, which had resulted from work described under Phase 1, was licensed to Tata Steel (then known as Corus). Industrial-scale production required further research and development, now in a ‘triple helix’ </w:t>
      </w:r>
      <w:r w:rsidR="00233012">
        <w:rPr>
          <w:sz w:val="24"/>
          <w:szCs w:val="24"/>
        </w:rPr>
        <w:fldChar w:fldCharType="begin"/>
      </w:r>
      <w:r>
        <w:rPr>
          <w:sz w:val="24"/>
          <w:szCs w:val="24"/>
        </w:rPr>
        <w:instrText xml:space="preserve"> ADDIN EN.CITE &lt;EndNote&gt;&lt;Cite&gt;&lt;Author&gt;Leydesdorff&lt;/Author&gt;&lt;Year&gt;1998&lt;/Year&gt;&lt;IDText&gt;The Triple Helix as a model for innovation studies&lt;/IDText&gt;&lt;DisplayText&gt;(Leydesdorff &amp;amp; Etzkowitz, 1998)&lt;/DisplayText&gt;&lt;record&gt;&lt;isbn&gt;0302-3427&lt;/isbn&gt;&lt;titles&gt;&lt;title&gt;The Triple Helix as a model for innovation studies&lt;/title&gt;&lt;secondary-title&gt;Science and Public Policy&lt;/secondary-title&gt;&lt;/titles&gt;&lt;pages&gt;195-203&lt;/pages&gt;&lt;number&gt;3&lt;/number&gt;&lt;contributors&gt;&lt;authors&gt;&lt;author&gt;Leydesdorff, Loet&lt;/author&gt;&lt;author&gt;Etzkowitz, Henry&lt;/author&gt;&lt;/authors&gt;&lt;/contributors&gt;&lt;added-date format="utc"&gt;1475278029&lt;/added-date&gt;&lt;ref-type name="Journal Article"&gt;17&lt;/ref-type&gt;&lt;dates&gt;&lt;year&gt;1998&lt;/year&gt;&lt;/dates&gt;&lt;rec-number&gt;6018&lt;/rec-number&gt;&lt;last-updated-date format="utc"&gt;1477665468&lt;/last-updated-date&gt;&lt;electronic-resource-num&gt;10.1093/spp/25.3.195&lt;/electronic-resource-num&gt;&lt;volume&gt;25&lt;/volume&gt;&lt;/record&gt;&lt;/Cite&gt;&lt;/EndNote&gt;</w:instrText>
      </w:r>
      <w:r w:rsidR="00233012">
        <w:rPr>
          <w:sz w:val="24"/>
          <w:szCs w:val="24"/>
        </w:rPr>
        <w:fldChar w:fldCharType="separate"/>
      </w:r>
      <w:r>
        <w:rPr>
          <w:noProof/>
          <w:sz w:val="24"/>
          <w:szCs w:val="24"/>
        </w:rPr>
        <w:t>(Leydesdorff &amp; Etzkowitz, 1998)</w:t>
      </w:r>
      <w:r w:rsidR="00233012">
        <w:rPr>
          <w:sz w:val="24"/>
          <w:szCs w:val="24"/>
        </w:rPr>
        <w:fldChar w:fldCharType="end"/>
      </w:r>
      <w:r>
        <w:rPr>
          <w:sz w:val="24"/>
          <w:szCs w:val="24"/>
        </w:rPr>
        <w:t xml:space="preserve"> industry-government-academia collaboration. This resulted in new patents held by all three parties. The improved steel was found to be superior to existing products and able to be produced cost-effectively. As a result of this industrial collaboration, one leading MSM researcher was endowed as the first </w:t>
      </w:r>
      <w:r w:rsidRPr="008B796D">
        <w:rPr>
          <w:sz w:val="24"/>
          <w:szCs w:val="24"/>
        </w:rPr>
        <w:t xml:space="preserve">Tata </w:t>
      </w:r>
      <w:r>
        <w:rPr>
          <w:sz w:val="24"/>
          <w:szCs w:val="24"/>
        </w:rPr>
        <w:t xml:space="preserve">Steel </w:t>
      </w:r>
      <w:r w:rsidRPr="008B796D">
        <w:rPr>
          <w:sz w:val="24"/>
          <w:szCs w:val="24"/>
        </w:rPr>
        <w:t>Professor of Metallurgy.</w:t>
      </w:r>
      <w:r>
        <w:rPr>
          <w:sz w:val="24"/>
          <w:szCs w:val="24"/>
        </w:rPr>
        <w:t xml:space="preserve"> </w:t>
      </w:r>
    </w:p>
    <w:p w14:paraId="1399E458" w14:textId="55BD69F6" w:rsidR="00272012" w:rsidRDefault="00272012" w:rsidP="00272012">
      <w:pPr>
        <w:spacing w:after="120" w:line="360" w:lineRule="auto"/>
        <w:rPr>
          <w:sz w:val="24"/>
          <w:szCs w:val="24"/>
        </w:rPr>
      </w:pPr>
      <w:r w:rsidRPr="00FC33ED">
        <w:rPr>
          <w:sz w:val="24"/>
          <w:szCs w:val="24"/>
          <w:u w:val="single"/>
        </w:rPr>
        <w:t>Phase 3.</w:t>
      </w:r>
      <w:r>
        <w:rPr>
          <w:sz w:val="24"/>
          <w:szCs w:val="24"/>
          <w:u w:val="single"/>
        </w:rPr>
        <w:t xml:space="preserve"> Disseminating wider theoretical and applied implications of underpinning research</w:t>
      </w:r>
      <w:r>
        <w:rPr>
          <w:sz w:val="24"/>
          <w:szCs w:val="24"/>
          <w:u w:val="single"/>
        </w:rPr>
        <w:br/>
      </w:r>
      <w:r>
        <w:rPr>
          <w:sz w:val="24"/>
          <w:szCs w:val="24"/>
        </w:rPr>
        <w:t xml:space="preserve">Phase 3 refers to efforts at summarising the theoretical and applied research in such a way as to steer future lines of inquiry. The aim is to focus researchers’ efforts on those areas which will most likely lead to application and commercialisation, so that attempts to advance </w:t>
      </w:r>
      <w:r>
        <w:rPr>
          <w:i/>
          <w:sz w:val="24"/>
          <w:szCs w:val="24"/>
        </w:rPr>
        <w:t xml:space="preserve">understanding </w:t>
      </w:r>
      <w:r>
        <w:rPr>
          <w:sz w:val="24"/>
          <w:szCs w:val="24"/>
        </w:rPr>
        <w:t xml:space="preserve">are driven by goals of </w:t>
      </w:r>
      <w:r>
        <w:rPr>
          <w:i/>
          <w:sz w:val="24"/>
          <w:szCs w:val="24"/>
        </w:rPr>
        <w:t>use</w:t>
      </w:r>
      <w:r>
        <w:rPr>
          <w:sz w:val="24"/>
          <w:szCs w:val="24"/>
        </w:rPr>
        <w:t>. This objective is reflected in the shift in publishing practice. Outputs from earlier Phases were published in journals promoting “fundamental and technological aspects”</w:t>
      </w:r>
      <w:r>
        <w:rPr>
          <w:rStyle w:val="FootnoteReference"/>
          <w:sz w:val="24"/>
          <w:szCs w:val="24"/>
        </w:rPr>
        <w:footnoteReference w:id="27"/>
      </w:r>
      <w:r>
        <w:rPr>
          <w:sz w:val="24"/>
          <w:szCs w:val="24"/>
        </w:rPr>
        <w:t xml:space="preserve"> of materials. By contrast, the journal in which the paper referenced under Phase 3 is published has a more direct focus on applications: “Emphasis is placed on ... issues at the forefront of the field, such as energy and environmental issues, as well as medical and bioengineering applications”, with a “particular interest [in] nanostructured/nanoscales materials”</w:t>
      </w:r>
      <w:r>
        <w:rPr>
          <w:rStyle w:val="FootnoteReference"/>
          <w:sz w:val="24"/>
          <w:szCs w:val="24"/>
        </w:rPr>
        <w:footnoteReference w:id="28"/>
      </w:r>
      <w:r>
        <w:rPr>
          <w:sz w:val="24"/>
          <w:szCs w:val="24"/>
        </w:rPr>
        <w:t xml:space="preserve">. </w:t>
      </w:r>
    </w:p>
    <w:p w14:paraId="11D9C83B" w14:textId="77777777" w:rsidR="00272012" w:rsidRDefault="00272012" w:rsidP="00272012">
      <w:pPr>
        <w:spacing w:after="120" w:line="360" w:lineRule="auto"/>
        <w:rPr>
          <w:sz w:val="24"/>
          <w:szCs w:val="24"/>
        </w:rPr>
      </w:pPr>
      <w:r>
        <w:rPr>
          <w:sz w:val="24"/>
          <w:szCs w:val="24"/>
        </w:rPr>
        <w:t xml:space="preserve">Recent research conducted since that referenced in the Case Study, by both DMSM and others, has revealed more about why greater amounts of carbon (which is largely responsible for the strength of steel) are retained in the process than earlier theory would have predicted, and is also moving into new areas of application, such as the mining and rail industries. </w:t>
      </w:r>
    </w:p>
    <w:tbl>
      <w:tblPr>
        <w:tblW w:w="7155" w:type="dxa"/>
        <w:tblLook w:val="04A0" w:firstRow="1" w:lastRow="0" w:firstColumn="1" w:lastColumn="0" w:noHBand="0" w:noVBand="1"/>
      </w:tblPr>
      <w:tblGrid>
        <w:gridCol w:w="2569"/>
        <w:gridCol w:w="4586"/>
      </w:tblGrid>
      <w:tr w:rsidR="00B24718" w14:paraId="2FDF767A" w14:textId="77777777" w:rsidTr="00B24718">
        <w:tc>
          <w:tcPr>
            <w:tcW w:w="2569" w:type="dxa"/>
            <w:tcBorders>
              <w:top w:val="single" w:sz="4" w:space="0" w:color="auto"/>
              <w:left w:val="single" w:sz="4" w:space="0" w:color="auto"/>
              <w:bottom w:val="single" w:sz="4" w:space="0" w:color="auto"/>
              <w:right w:val="single" w:sz="4" w:space="0" w:color="auto"/>
            </w:tcBorders>
          </w:tcPr>
          <w:p w14:paraId="2BDF66E4" w14:textId="74DC4C6D" w:rsidR="00B24718" w:rsidRPr="002B4060" w:rsidRDefault="00B24718" w:rsidP="00B24718">
            <w:pPr>
              <w:spacing w:after="0" w:line="240" w:lineRule="auto"/>
              <w:rPr>
                <w:b/>
                <w:sz w:val="24"/>
                <w:szCs w:val="24"/>
              </w:rPr>
            </w:pPr>
            <w:r w:rsidRPr="002B4060">
              <w:rPr>
                <w:b/>
                <w:sz w:val="24"/>
                <w:szCs w:val="24"/>
              </w:rPr>
              <w:t>Attribute</w:t>
            </w:r>
            <w:r>
              <w:rPr>
                <w:b/>
                <w:sz w:val="24"/>
                <w:szCs w:val="24"/>
              </w:rPr>
              <w:t>/activity</w:t>
            </w:r>
          </w:p>
        </w:tc>
        <w:tc>
          <w:tcPr>
            <w:tcW w:w="4586" w:type="dxa"/>
            <w:tcBorders>
              <w:top w:val="single" w:sz="4" w:space="0" w:color="auto"/>
              <w:left w:val="single" w:sz="4" w:space="0" w:color="auto"/>
              <w:bottom w:val="single" w:sz="4" w:space="0" w:color="auto"/>
              <w:right w:val="single" w:sz="4" w:space="0" w:color="auto"/>
            </w:tcBorders>
          </w:tcPr>
          <w:p w14:paraId="69B8A974" w14:textId="77777777" w:rsidR="00B24718" w:rsidRPr="00B8594F" w:rsidRDefault="00B24718" w:rsidP="00B24718">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6FE1434B" w14:textId="6C49C1DF" w:rsidR="00B24718" w:rsidRPr="00B8594F" w:rsidRDefault="00B24718" w:rsidP="00B24718">
            <w:pPr>
              <w:spacing w:after="0" w:line="240" w:lineRule="auto"/>
              <w:jc w:val="center"/>
              <w:rPr>
                <w:b/>
                <w:sz w:val="24"/>
                <w:szCs w:val="24"/>
              </w:rPr>
            </w:pPr>
            <w:r w:rsidRPr="00B8594F">
              <w:rPr>
                <w:b/>
                <w:sz w:val="24"/>
                <w:szCs w:val="24"/>
              </w:rPr>
              <w:t>1               2               3               4               5</w:t>
            </w:r>
          </w:p>
        </w:tc>
      </w:tr>
      <w:tr w:rsidR="00B24718" w14:paraId="62729230" w14:textId="77777777" w:rsidTr="00B24718">
        <w:tc>
          <w:tcPr>
            <w:tcW w:w="2569" w:type="dxa"/>
            <w:tcBorders>
              <w:top w:val="single" w:sz="4" w:space="0" w:color="auto"/>
              <w:left w:val="single" w:sz="4" w:space="0" w:color="auto"/>
              <w:bottom w:val="single" w:sz="4" w:space="0" w:color="auto"/>
              <w:right w:val="single" w:sz="4" w:space="0" w:color="auto"/>
            </w:tcBorders>
          </w:tcPr>
          <w:p w14:paraId="2FC36DC6" w14:textId="77777777" w:rsidR="00B24718" w:rsidRDefault="00B24718" w:rsidP="004130A7">
            <w:pPr>
              <w:spacing w:after="0" w:line="240" w:lineRule="auto"/>
              <w:rPr>
                <w:sz w:val="24"/>
                <w:szCs w:val="24"/>
              </w:rPr>
            </w:pPr>
            <w:r>
              <w:rPr>
                <w:sz w:val="24"/>
                <w:szCs w:val="24"/>
              </w:rPr>
              <w:t>Expertise</w:t>
            </w:r>
          </w:p>
        </w:tc>
        <w:tc>
          <w:tcPr>
            <w:tcW w:w="4586" w:type="dxa"/>
            <w:tcBorders>
              <w:top w:val="single" w:sz="4" w:space="0" w:color="auto"/>
              <w:left w:val="single" w:sz="4" w:space="0" w:color="auto"/>
              <w:bottom w:val="single" w:sz="4" w:space="0" w:color="auto"/>
              <w:right w:val="single" w:sz="4" w:space="0" w:color="auto"/>
            </w:tcBorders>
          </w:tcPr>
          <w:p w14:paraId="775712A1" w14:textId="77777777" w:rsidR="00B24718" w:rsidRDefault="00B24718" w:rsidP="004130A7">
            <w:pPr>
              <w:spacing w:after="0" w:line="240" w:lineRule="auto"/>
              <w:rPr>
                <w:sz w:val="24"/>
                <w:szCs w:val="24"/>
              </w:rPr>
            </w:pPr>
            <w:r>
              <w:rPr>
                <w:sz w:val="24"/>
                <w:szCs w:val="24"/>
              </w:rPr>
              <w:t>1 3             2</w:t>
            </w:r>
          </w:p>
        </w:tc>
      </w:tr>
      <w:tr w:rsidR="00B24718" w14:paraId="71CBC68A" w14:textId="77777777" w:rsidTr="00B24718">
        <w:tc>
          <w:tcPr>
            <w:tcW w:w="2569" w:type="dxa"/>
            <w:tcBorders>
              <w:top w:val="single" w:sz="4" w:space="0" w:color="auto"/>
              <w:left w:val="single" w:sz="4" w:space="0" w:color="auto"/>
              <w:bottom w:val="single" w:sz="4" w:space="0" w:color="auto"/>
              <w:right w:val="single" w:sz="4" w:space="0" w:color="auto"/>
            </w:tcBorders>
          </w:tcPr>
          <w:p w14:paraId="3CFEFC9A" w14:textId="77777777" w:rsidR="00B24718" w:rsidRDefault="00B24718" w:rsidP="004130A7">
            <w:pPr>
              <w:spacing w:after="0" w:line="240" w:lineRule="auto"/>
              <w:rPr>
                <w:sz w:val="24"/>
                <w:szCs w:val="24"/>
              </w:rPr>
            </w:pPr>
            <w:r>
              <w:rPr>
                <w:sz w:val="24"/>
                <w:szCs w:val="24"/>
              </w:rPr>
              <w:t>Relevance</w:t>
            </w:r>
          </w:p>
        </w:tc>
        <w:tc>
          <w:tcPr>
            <w:tcW w:w="4586" w:type="dxa"/>
            <w:tcBorders>
              <w:top w:val="single" w:sz="4" w:space="0" w:color="auto"/>
              <w:left w:val="single" w:sz="4" w:space="0" w:color="auto"/>
              <w:bottom w:val="single" w:sz="4" w:space="0" w:color="auto"/>
              <w:right w:val="single" w:sz="4" w:space="0" w:color="auto"/>
            </w:tcBorders>
          </w:tcPr>
          <w:p w14:paraId="1D2D66C1" w14:textId="77777777" w:rsidR="00B24718" w:rsidRDefault="00B24718" w:rsidP="004130A7">
            <w:pPr>
              <w:spacing w:after="0" w:line="240" w:lineRule="auto"/>
              <w:rPr>
                <w:sz w:val="24"/>
                <w:szCs w:val="24"/>
              </w:rPr>
            </w:pPr>
            <w:r>
              <w:rPr>
                <w:sz w:val="24"/>
                <w:szCs w:val="24"/>
              </w:rPr>
              <w:t xml:space="preserve">                                  1 3              2</w:t>
            </w:r>
          </w:p>
        </w:tc>
      </w:tr>
      <w:tr w:rsidR="00B24718" w14:paraId="2E5357E5" w14:textId="77777777" w:rsidTr="00B24718">
        <w:tc>
          <w:tcPr>
            <w:tcW w:w="2569" w:type="dxa"/>
            <w:tcBorders>
              <w:top w:val="single" w:sz="4" w:space="0" w:color="auto"/>
              <w:left w:val="single" w:sz="4" w:space="0" w:color="auto"/>
              <w:bottom w:val="single" w:sz="4" w:space="0" w:color="auto"/>
              <w:right w:val="single" w:sz="4" w:space="0" w:color="auto"/>
            </w:tcBorders>
          </w:tcPr>
          <w:p w14:paraId="76291118" w14:textId="77777777" w:rsidR="00B24718" w:rsidRDefault="00B24718" w:rsidP="004130A7">
            <w:pPr>
              <w:spacing w:after="0" w:line="240" w:lineRule="auto"/>
              <w:rPr>
                <w:sz w:val="24"/>
                <w:szCs w:val="24"/>
              </w:rPr>
            </w:pPr>
            <w:r>
              <w:rPr>
                <w:sz w:val="24"/>
                <w:szCs w:val="24"/>
              </w:rPr>
              <w:t>Disciplinary focus</w:t>
            </w:r>
          </w:p>
        </w:tc>
        <w:tc>
          <w:tcPr>
            <w:tcW w:w="4586" w:type="dxa"/>
            <w:tcBorders>
              <w:top w:val="single" w:sz="4" w:space="0" w:color="auto"/>
              <w:left w:val="single" w:sz="4" w:space="0" w:color="auto"/>
              <w:bottom w:val="single" w:sz="4" w:space="0" w:color="auto"/>
              <w:right w:val="single" w:sz="4" w:space="0" w:color="auto"/>
            </w:tcBorders>
          </w:tcPr>
          <w:p w14:paraId="2081CAF2" w14:textId="77777777" w:rsidR="00B24718" w:rsidRDefault="00B24718" w:rsidP="004130A7">
            <w:pPr>
              <w:spacing w:after="0" w:line="240" w:lineRule="auto"/>
              <w:rPr>
                <w:sz w:val="24"/>
                <w:szCs w:val="24"/>
              </w:rPr>
            </w:pPr>
            <w:r>
              <w:rPr>
                <w:sz w:val="24"/>
                <w:szCs w:val="24"/>
              </w:rPr>
              <w:t xml:space="preserve">                 1 3              2</w:t>
            </w:r>
          </w:p>
        </w:tc>
      </w:tr>
      <w:tr w:rsidR="00B24718" w14:paraId="3546B1F6" w14:textId="77777777" w:rsidTr="00B24718">
        <w:tc>
          <w:tcPr>
            <w:tcW w:w="2569" w:type="dxa"/>
            <w:tcBorders>
              <w:top w:val="single" w:sz="4" w:space="0" w:color="auto"/>
              <w:left w:val="single" w:sz="4" w:space="0" w:color="auto"/>
              <w:bottom w:val="single" w:sz="4" w:space="0" w:color="auto"/>
              <w:right w:val="single" w:sz="4" w:space="0" w:color="auto"/>
            </w:tcBorders>
          </w:tcPr>
          <w:p w14:paraId="46604A93" w14:textId="77777777" w:rsidR="00B24718" w:rsidRDefault="00B24718" w:rsidP="004130A7">
            <w:pPr>
              <w:spacing w:after="0" w:line="240" w:lineRule="auto"/>
              <w:rPr>
                <w:sz w:val="24"/>
                <w:szCs w:val="24"/>
              </w:rPr>
            </w:pPr>
            <w:r>
              <w:rPr>
                <w:sz w:val="24"/>
                <w:szCs w:val="24"/>
              </w:rPr>
              <w:t>Uncertainty</w:t>
            </w:r>
          </w:p>
        </w:tc>
        <w:tc>
          <w:tcPr>
            <w:tcW w:w="4586" w:type="dxa"/>
            <w:tcBorders>
              <w:top w:val="single" w:sz="4" w:space="0" w:color="auto"/>
              <w:left w:val="single" w:sz="4" w:space="0" w:color="auto"/>
              <w:bottom w:val="single" w:sz="4" w:space="0" w:color="auto"/>
              <w:right w:val="single" w:sz="4" w:space="0" w:color="auto"/>
            </w:tcBorders>
          </w:tcPr>
          <w:p w14:paraId="7719D67F" w14:textId="77777777" w:rsidR="00B24718" w:rsidRDefault="00B24718" w:rsidP="004130A7">
            <w:pPr>
              <w:spacing w:after="0" w:line="240" w:lineRule="auto"/>
              <w:rPr>
                <w:sz w:val="24"/>
                <w:szCs w:val="24"/>
              </w:rPr>
            </w:pPr>
            <w:r>
              <w:rPr>
                <w:sz w:val="24"/>
                <w:szCs w:val="24"/>
              </w:rPr>
              <w:t xml:space="preserve">                                 1 2 3</w:t>
            </w:r>
          </w:p>
        </w:tc>
      </w:tr>
      <w:tr w:rsidR="00B24718" w14:paraId="2FB67861" w14:textId="77777777" w:rsidTr="00B24718">
        <w:tc>
          <w:tcPr>
            <w:tcW w:w="2569" w:type="dxa"/>
            <w:tcBorders>
              <w:top w:val="single" w:sz="4" w:space="0" w:color="auto"/>
              <w:left w:val="single" w:sz="4" w:space="0" w:color="auto"/>
              <w:bottom w:val="single" w:sz="4" w:space="0" w:color="auto"/>
              <w:right w:val="single" w:sz="4" w:space="0" w:color="auto"/>
            </w:tcBorders>
          </w:tcPr>
          <w:p w14:paraId="6DEFDFCA" w14:textId="77777777" w:rsidR="00B24718" w:rsidRDefault="00B24718" w:rsidP="004130A7">
            <w:pPr>
              <w:spacing w:after="0" w:line="240" w:lineRule="auto"/>
              <w:rPr>
                <w:sz w:val="24"/>
                <w:szCs w:val="24"/>
              </w:rPr>
            </w:pPr>
            <w:r>
              <w:rPr>
                <w:sz w:val="24"/>
                <w:szCs w:val="24"/>
              </w:rPr>
              <w:t>Goals</w:t>
            </w:r>
          </w:p>
        </w:tc>
        <w:tc>
          <w:tcPr>
            <w:tcW w:w="4586" w:type="dxa"/>
            <w:tcBorders>
              <w:top w:val="single" w:sz="4" w:space="0" w:color="auto"/>
              <w:left w:val="single" w:sz="4" w:space="0" w:color="auto"/>
              <w:bottom w:val="single" w:sz="4" w:space="0" w:color="auto"/>
              <w:right w:val="single" w:sz="4" w:space="0" w:color="auto"/>
            </w:tcBorders>
          </w:tcPr>
          <w:p w14:paraId="26694630" w14:textId="77777777" w:rsidR="00B24718" w:rsidRDefault="00B24718" w:rsidP="004130A7">
            <w:pPr>
              <w:spacing w:after="0" w:line="240" w:lineRule="auto"/>
              <w:rPr>
                <w:sz w:val="24"/>
                <w:szCs w:val="24"/>
              </w:rPr>
            </w:pPr>
            <w:r>
              <w:rPr>
                <w:sz w:val="24"/>
                <w:szCs w:val="24"/>
              </w:rPr>
              <w:t xml:space="preserve">                                    3               1               2</w:t>
            </w:r>
          </w:p>
        </w:tc>
      </w:tr>
      <w:tr w:rsidR="00B24718" w14:paraId="23EECA3D" w14:textId="77777777" w:rsidTr="00B24718">
        <w:tc>
          <w:tcPr>
            <w:tcW w:w="2569" w:type="dxa"/>
            <w:tcBorders>
              <w:top w:val="single" w:sz="4" w:space="0" w:color="auto"/>
              <w:left w:val="single" w:sz="4" w:space="0" w:color="auto"/>
              <w:bottom w:val="single" w:sz="4" w:space="0" w:color="auto"/>
              <w:right w:val="single" w:sz="4" w:space="0" w:color="auto"/>
            </w:tcBorders>
          </w:tcPr>
          <w:p w14:paraId="374F39EF" w14:textId="77777777" w:rsidR="00B24718" w:rsidRDefault="00B24718" w:rsidP="004130A7">
            <w:pPr>
              <w:spacing w:after="0" w:line="240" w:lineRule="auto"/>
              <w:rPr>
                <w:sz w:val="24"/>
                <w:szCs w:val="24"/>
              </w:rPr>
            </w:pPr>
            <w:r>
              <w:rPr>
                <w:sz w:val="24"/>
                <w:szCs w:val="24"/>
              </w:rPr>
              <w:t>Learning</w:t>
            </w:r>
          </w:p>
        </w:tc>
        <w:tc>
          <w:tcPr>
            <w:tcW w:w="4586" w:type="dxa"/>
            <w:tcBorders>
              <w:top w:val="single" w:sz="4" w:space="0" w:color="auto"/>
              <w:left w:val="single" w:sz="4" w:space="0" w:color="auto"/>
              <w:bottom w:val="single" w:sz="4" w:space="0" w:color="auto"/>
              <w:right w:val="single" w:sz="4" w:space="0" w:color="auto"/>
            </w:tcBorders>
          </w:tcPr>
          <w:p w14:paraId="756E4F8D" w14:textId="77777777" w:rsidR="00B24718" w:rsidRDefault="00B24718" w:rsidP="004130A7">
            <w:pPr>
              <w:spacing w:after="0" w:line="240" w:lineRule="auto"/>
              <w:rPr>
                <w:sz w:val="24"/>
                <w:szCs w:val="24"/>
              </w:rPr>
            </w:pPr>
            <w:r>
              <w:rPr>
                <w:sz w:val="24"/>
                <w:szCs w:val="24"/>
              </w:rPr>
              <w:t>1 2 3</w:t>
            </w:r>
          </w:p>
        </w:tc>
      </w:tr>
      <w:tr w:rsidR="00B24718" w14:paraId="07C17CB6" w14:textId="77777777" w:rsidTr="00B24718">
        <w:tc>
          <w:tcPr>
            <w:tcW w:w="2569" w:type="dxa"/>
            <w:tcBorders>
              <w:top w:val="single" w:sz="4" w:space="0" w:color="auto"/>
              <w:left w:val="single" w:sz="4" w:space="0" w:color="auto"/>
              <w:bottom w:val="single" w:sz="4" w:space="0" w:color="auto"/>
              <w:right w:val="single" w:sz="4" w:space="0" w:color="auto"/>
            </w:tcBorders>
          </w:tcPr>
          <w:p w14:paraId="681B6E32" w14:textId="77777777" w:rsidR="00B24718" w:rsidRDefault="00B24718" w:rsidP="004130A7">
            <w:pPr>
              <w:spacing w:after="0" w:line="240" w:lineRule="auto"/>
              <w:rPr>
                <w:sz w:val="24"/>
                <w:szCs w:val="24"/>
              </w:rPr>
            </w:pPr>
            <w:r>
              <w:rPr>
                <w:sz w:val="24"/>
                <w:szCs w:val="24"/>
              </w:rPr>
              <w:t>Knowledge exchange</w:t>
            </w:r>
          </w:p>
        </w:tc>
        <w:tc>
          <w:tcPr>
            <w:tcW w:w="4586" w:type="dxa"/>
            <w:tcBorders>
              <w:top w:val="single" w:sz="4" w:space="0" w:color="auto"/>
              <w:left w:val="single" w:sz="4" w:space="0" w:color="auto"/>
              <w:bottom w:val="single" w:sz="4" w:space="0" w:color="auto"/>
              <w:right w:val="single" w:sz="4" w:space="0" w:color="auto"/>
            </w:tcBorders>
          </w:tcPr>
          <w:p w14:paraId="7F5F580A" w14:textId="77777777" w:rsidR="00B24718" w:rsidRDefault="00B24718" w:rsidP="004130A7">
            <w:pPr>
              <w:tabs>
                <w:tab w:val="left" w:pos="1227"/>
                <w:tab w:val="center" w:pos="2185"/>
                <w:tab w:val="left" w:pos="2595"/>
              </w:tabs>
              <w:spacing w:after="0" w:line="240" w:lineRule="auto"/>
              <w:rPr>
                <w:sz w:val="24"/>
                <w:szCs w:val="24"/>
              </w:rPr>
            </w:pPr>
            <w:r>
              <w:rPr>
                <w:sz w:val="24"/>
                <w:szCs w:val="24"/>
              </w:rPr>
              <w:t>1 3             2</w:t>
            </w:r>
          </w:p>
        </w:tc>
      </w:tr>
      <w:tr w:rsidR="00B24718" w14:paraId="7114ED64" w14:textId="77777777" w:rsidTr="00B24718">
        <w:tc>
          <w:tcPr>
            <w:tcW w:w="2569" w:type="dxa"/>
            <w:tcBorders>
              <w:top w:val="single" w:sz="4" w:space="0" w:color="auto"/>
              <w:left w:val="single" w:sz="4" w:space="0" w:color="auto"/>
              <w:bottom w:val="single" w:sz="4" w:space="0" w:color="auto"/>
              <w:right w:val="single" w:sz="4" w:space="0" w:color="auto"/>
            </w:tcBorders>
          </w:tcPr>
          <w:p w14:paraId="58BF84CA" w14:textId="77777777" w:rsidR="00B24718" w:rsidRDefault="00B24718" w:rsidP="004130A7">
            <w:pPr>
              <w:spacing w:after="0" w:line="240" w:lineRule="auto"/>
              <w:rPr>
                <w:sz w:val="24"/>
                <w:szCs w:val="24"/>
              </w:rPr>
            </w:pPr>
            <w:r>
              <w:rPr>
                <w:sz w:val="24"/>
                <w:szCs w:val="24"/>
              </w:rPr>
              <w:t>Network</w:t>
            </w:r>
          </w:p>
        </w:tc>
        <w:tc>
          <w:tcPr>
            <w:tcW w:w="4586" w:type="dxa"/>
            <w:tcBorders>
              <w:top w:val="single" w:sz="4" w:space="0" w:color="auto"/>
              <w:left w:val="single" w:sz="4" w:space="0" w:color="auto"/>
              <w:bottom w:val="single" w:sz="4" w:space="0" w:color="auto"/>
              <w:right w:val="single" w:sz="4" w:space="0" w:color="auto"/>
            </w:tcBorders>
          </w:tcPr>
          <w:p w14:paraId="46561FF6" w14:textId="77777777" w:rsidR="00B24718" w:rsidRDefault="00B24718" w:rsidP="004130A7">
            <w:pPr>
              <w:spacing w:after="0" w:line="240" w:lineRule="auto"/>
              <w:rPr>
                <w:sz w:val="24"/>
                <w:szCs w:val="24"/>
              </w:rPr>
            </w:pPr>
            <w:r>
              <w:rPr>
                <w:sz w:val="24"/>
                <w:szCs w:val="24"/>
              </w:rPr>
              <w:t xml:space="preserve">1 2 3 </w:t>
            </w:r>
          </w:p>
        </w:tc>
      </w:tr>
      <w:tr w:rsidR="00B24718" w14:paraId="3D1674C3" w14:textId="77777777" w:rsidTr="00B24718">
        <w:tc>
          <w:tcPr>
            <w:tcW w:w="2569" w:type="dxa"/>
            <w:tcBorders>
              <w:top w:val="single" w:sz="4" w:space="0" w:color="auto"/>
              <w:left w:val="single" w:sz="4" w:space="0" w:color="auto"/>
              <w:bottom w:val="single" w:sz="4" w:space="0" w:color="auto"/>
              <w:right w:val="single" w:sz="4" w:space="0" w:color="auto"/>
            </w:tcBorders>
          </w:tcPr>
          <w:p w14:paraId="29886643" w14:textId="77777777" w:rsidR="00B24718" w:rsidRDefault="00B24718" w:rsidP="004130A7">
            <w:pPr>
              <w:spacing w:after="0" w:line="240" w:lineRule="auto"/>
              <w:rPr>
                <w:sz w:val="24"/>
                <w:szCs w:val="24"/>
              </w:rPr>
            </w:pPr>
            <w:r>
              <w:rPr>
                <w:sz w:val="24"/>
                <w:szCs w:val="24"/>
              </w:rPr>
              <w:t>Social capital</w:t>
            </w:r>
          </w:p>
        </w:tc>
        <w:tc>
          <w:tcPr>
            <w:tcW w:w="4586" w:type="dxa"/>
            <w:tcBorders>
              <w:top w:val="single" w:sz="4" w:space="0" w:color="auto"/>
              <w:left w:val="single" w:sz="4" w:space="0" w:color="auto"/>
              <w:bottom w:val="single" w:sz="4" w:space="0" w:color="auto"/>
              <w:right w:val="single" w:sz="4" w:space="0" w:color="auto"/>
            </w:tcBorders>
          </w:tcPr>
          <w:p w14:paraId="70C7D3D5" w14:textId="77777777" w:rsidR="00B24718" w:rsidRDefault="00B24718" w:rsidP="004130A7">
            <w:pPr>
              <w:spacing w:after="0" w:line="240" w:lineRule="auto"/>
              <w:rPr>
                <w:sz w:val="24"/>
                <w:szCs w:val="24"/>
              </w:rPr>
            </w:pPr>
            <w:r>
              <w:rPr>
                <w:sz w:val="24"/>
                <w:szCs w:val="24"/>
              </w:rPr>
              <w:t xml:space="preserve">1 2 3 </w:t>
            </w:r>
          </w:p>
        </w:tc>
      </w:tr>
      <w:tr w:rsidR="00B24718" w14:paraId="5F1968AF" w14:textId="77777777" w:rsidTr="00B24718">
        <w:tc>
          <w:tcPr>
            <w:tcW w:w="2569" w:type="dxa"/>
            <w:tcBorders>
              <w:top w:val="single" w:sz="4" w:space="0" w:color="auto"/>
              <w:left w:val="single" w:sz="4" w:space="0" w:color="auto"/>
              <w:bottom w:val="single" w:sz="4" w:space="0" w:color="auto"/>
              <w:right w:val="single" w:sz="4" w:space="0" w:color="auto"/>
            </w:tcBorders>
          </w:tcPr>
          <w:p w14:paraId="4B7AE440" w14:textId="77777777" w:rsidR="00B24718" w:rsidRDefault="00B24718" w:rsidP="004130A7">
            <w:pPr>
              <w:spacing w:after="0" w:line="240" w:lineRule="auto"/>
              <w:rPr>
                <w:sz w:val="24"/>
                <w:szCs w:val="24"/>
              </w:rPr>
            </w:pPr>
            <w:r>
              <w:rPr>
                <w:sz w:val="24"/>
                <w:szCs w:val="24"/>
              </w:rPr>
              <w:t>Accessibility</w:t>
            </w:r>
          </w:p>
        </w:tc>
        <w:tc>
          <w:tcPr>
            <w:tcW w:w="4586" w:type="dxa"/>
            <w:tcBorders>
              <w:top w:val="single" w:sz="4" w:space="0" w:color="auto"/>
              <w:left w:val="single" w:sz="4" w:space="0" w:color="auto"/>
              <w:bottom w:val="single" w:sz="4" w:space="0" w:color="auto"/>
              <w:right w:val="single" w:sz="4" w:space="0" w:color="auto"/>
            </w:tcBorders>
          </w:tcPr>
          <w:p w14:paraId="449339B3" w14:textId="77777777" w:rsidR="00B24718" w:rsidRDefault="00B24718" w:rsidP="004130A7">
            <w:pPr>
              <w:spacing w:after="0" w:line="240" w:lineRule="auto"/>
              <w:rPr>
                <w:sz w:val="24"/>
                <w:szCs w:val="24"/>
              </w:rPr>
            </w:pPr>
            <w:r>
              <w:rPr>
                <w:sz w:val="24"/>
                <w:szCs w:val="24"/>
              </w:rPr>
              <w:t xml:space="preserve">               1 2 3</w:t>
            </w:r>
          </w:p>
        </w:tc>
      </w:tr>
      <w:tr w:rsidR="00B24718" w14:paraId="505A1585" w14:textId="77777777" w:rsidTr="00B24718">
        <w:tc>
          <w:tcPr>
            <w:tcW w:w="2569" w:type="dxa"/>
            <w:tcBorders>
              <w:top w:val="single" w:sz="4" w:space="0" w:color="auto"/>
              <w:left w:val="single" w:sz="4" w:space="0" w:color="auto"/>
              <w:bottom w:val="single" w:sz="4" w:space="0" w:color="auto"/>
              <w:right w:val="single" w:sz="4" w:space="0" w:color="auto"/>
            </w:tcBorders>
          </w:tcPr>
          <w:p w14:paraId="4BACEE3A" w14:textId="77777777" w:rsidR="00B24718" w:rsidRDefault="00B24718" w:rsidP="004130A7">
            <w:pPr>
              <w:spacing w:after="0" w:line="240" w:lineRule="auto"/>
              <w:rPr>
                <w:sz w:val="24"/>
                <w:szCs w:val="24"/>
              </w:rPr>
            </w:pPr>
            <w:r>
              <w:rPr>
                <w:sz w:val="24"/>
                <w:szCs w:val="24"/>
              </w:rPr>
              <w:t>Outputs and outcomes</w:t>
            </w:r>
          </w:p>
        </w:tc>
        <w:tc>
          <w:tcPr>
            <w:tcW w:w="4586" w:type="dxa"/>
            <w:tcBorders>
              <w:top w:val="single" w:sz="4" w:space="0" w:color="auto"/>
              <w:left w:val="single" w:sz="4" w:space="0" w:color="auto"/>
              <w:bottom w:val="single" w:sz="4" w:space="0" w:color="auto"/>
              <w:right w:val="single" w:sz="4" w:space="0" w:color="auto"/>
            </w:tcBorders>
          </w:tcPr>
          <w:p w14:paraId="443C1763" w14:textId="77777777" w:rsidR="00B24718" w:rsidRDefault="00B24718" w:rsidP="004130A7">
            <w:pPr>
              <w:spacing w:after="0" w:line="240" w:lineRule="auto"/>
              <w:rPr>
                <w:sz w:val="24"/>
                <w:szCs w:val="24"/>
              </w:rPr>
            </w:pPr>
            <w:r>
              <w:rPr>
                <w:sz w:val="24"/>
                <w:szCs w:val="24"/>
              </w:rPr>
              <w:t xml:space="preserve">                                  1 3                               2</w:t>
            </w:r>
          </w:p>
        </w:tc>
      </w:tr>
      <w:tr w:rsidR="00B24718" w14:paraId="38C850A5" w14:textId="77777777" w:rsidTr="00B24718">
        <w:tc>
          <w:tcPr>
            <w:tcW w:w="2569" w:type="dxa"/>
            <w:tcBorders>
              <w:top w:val="single" w:sz="4" w:space="0" w:color="auto"/>
              <w:left w:val="single" w:sz="4" w:space="0" w:color="auto"/>
              <w:bottom w:val="single" w:sz="4" w:space="0" w:color="auto"/>
              <w:right w:val="single" w:sz="4" w:space="0" w:color="auto"/>
            </w:tcBorders>
          </w:tcPr>
          <w:p w14:paraId="158844FC" w14:textId="77777777" w:rsidR="00B24718" w:rsidRDefault="00B24718" w:rsidP="004130A7">
            <w:pPr>
              <w:spacing w:after="0" w:line="240" w:lineRule="auto"/>
              <w:rPr>
                <w:sz w:val="24"/>
                <w:szCs w:val="24"/>
              </w:rPr>
            </w:pPr>
            <w:r>
              <w:rPr>
                <w:sz w:val="24"/>
                <w:szCs w:val="24"/>
              </w:rPr>
              <w:t>Evaluation</w:t>
            </w:r>
          </w:p>
        </w:tc>
        <w:tc>
          <w:tcPr>
            <w:tcW w:w="4586" w:type="dxa"/>
            <w:tcBorders>
              <w:top w:val="single" w:sz="4" w:space="0" w:color="auto"/>
              <w:left w:val="single" w:sz="4" w:space="0" w:color="auto"/>
              <w:bottom w:val="single" w:sz="4" w:space="0" w:color="auto"/>
              <w:right w:val="single" w:sz="4" w:space="0" w:color="auto"/>
            </w:tcBorders>
          </w:tcPr>
          <w:p w14:paraId="27CB2E9F" w14:textId="77777777" w:rsidR="00B24718" w:rsidRDefault="00B24718" w:rsidP="004130A7">
            <w:pPr>
              <w:spacing w:after="0" w:line="240" w:lineRule="auto"/>
              <w:rPr>
                <w:sz w:val="24"/>
                <w:szCs w:val="24"/>
              </w:rPr>
            </w:pPr>
            <w:r>
              <w:rPr>
                <w:sz w:val="24"/>
                <w:szCs w:val="24"/>
              </w:rPr>
              <w:t xml:space="preserve">                                  1 3                               2</w:t>
            </w:r>
          </w:p>
        </w:tc>
      </w:tr>
      <w:tr w:rsidR="00B24718" w14:paraId="3F4BBD12" w14:textId="77777777" w:rsidTr="00B24718">
        <w:tc>
          <w:tcPr>
            <w:tcW w:w="2569" w:type="dxa"/>
            <w:tcBorders>
              <w:top w:val="single" w:sz="4" w:space="0" w:color="auto"/>
              <w:left w:val="single" w:sz="4" w:space="0" w:color="auto"/>
              <w:bottom w:val="single" w:sz="4" w:space="0" w:color="auto"/>
              <w:right w:val="single" w:sz="4" w:space="0" w:color="auto"/>
            </w:tcBorders>
          </w:tcPr>
          <w:p w14:paraId="3302CC74" w14:textId="77777777" w:rsidR="00B24718" w:rsidRDefault="00B24718" w:rsidP="004130A7">
            <w:pPr>
              <w:spacing w:after="0" w:line="240" w:lineRule="auto"/>
              <w:rPr>
                <w:sz w:val="24"/>
                <w:szCs w:val="24"/>
              </w:rPr>
            </w:pPr>
            <w:r>
              <w:rPr>
                <w:sz w:val="24"/>
                <w:szCs w:val="24"/>
              </w:rPr>
              <w:t>Flexibility</w:t>
            </w:r>
          </w:p>
        </w:tc>
        <w:tc>
          <w:tcPr>
            <w:tcW w:w="4586" w:type="dxa"/>
            <w:tcBorders>
              <w:top w:val="single" w:sz="4" w:space="0" w:color="auto"/>
              <w:left w:val="single" w:sz="4" w:space="0" w:color="auto"/>
              <w:bottom w:val="single" w:sz="4" w:space="0" w:color="auto"/>
              <w:right w:val="single" w:sz="4" w:space="0" w:color="auto"/>
            </w:tcBorders>
          </w:tcPr>
          <w:p w14:paraId="0D6A3A50" w14:textId="77777777" w:rsidR="00B24718" w:rsidRDefault="00B24718" w:rsidP="004130A7">
            <w:pPr>
              <w:spacing w:after="0" w:line="240" w:lineRule="auto"/>
              <w:rPr>
                <w:sz w:val="24"/>
                <w:szCs w:val="24"/>
              </w:rPr>
            </w:pPr>
            <w:r>
              <w:rPr>
                <w:sz w:val="24"/>
                <w:szCs w:val="24"/>
              </w:rPr>
              <w:t xml:space="preserve">               1 2 3</w:t>
            </w:r>
          </w:p>
        </w:tc>
      </w:tr>
      <w:tr w:rsidR="00B24718" w14:paraId="6AD63D6C" w14:textId="77777777" w:rsidTr="00B24718">
        <w:tc>
          <w:tcPr>
            <w:tcW w:w="2569" w:type="dxa"/>
            <w:tcBorders>
              <w:top w:val="single" w:sz="4" w:space="0" w:color="auto"/>
              <w:left w:val="single" w:sz="4" w:space="0" w:color="auto"/>
              <w:bottom w:val="single" w:sz="4" w:space="0" w:color="auto"/>
              <w:right w:val="single" w:sz="4" w:space="0" w:color="auto"/>
            </w:tcBorders>
          </w:tcPr>
          <w:p w14:paraId="5BD1FB35" w14:textId="77777777" w:rsidR="00B24718" w:rsidRDefault="00B24718" w:rsidP="004130A7">
            <w:pPr>
              <w:spacing w:after="0" w:line="240" w:lineRule="auto"/>
              <w:rPr>
                <w:sz w:val="24"/>
                <w:szCs w:val="24"/>
              </w:rPr>
            </w:pPr>
            <w:r>
              <w:rPr>
                <w:sz w:val="24"/>
                <w:szCs w:val="24"/>
              </w:rPr>
              <w:t>Human capital</w:t>
            </w:r>
          </w:p>
        </w:tc>
        <w:tc>
          <w:tcPr>
            <w:tcW w:w="4586" w:type="dxa"/>
            <w:tcBorders>
              <w:top w:val="single" w:sz="4" w:space="0" w:color="auto"/>
              <w:left w:val="single" w:sz="4" w:space="0" w:color="auto"/>
              <w:bottom w:val="single" w:sz="4" w:space="0" w:color="auto"/>
              <w:right w:val="single" w:sz="4" w:space="0" w:color="auto"/>
            </w:tcBorders>
          </w:tcPr>
          <w:p w14:paraId="219EF97F" w14:textId="77777777" w:rsidR="00B24718" w:rsidRDefault="00B24718" w:rsidP="004130A7">
            <w:pPr>
              <w:spacing w:after="0" w:line="240" w:lineRule="auto"/>
              <w:rPr>
                <w:sz w:val="24"/>
                <w:szCs w:val="24"/>
              </w:rPr>
            </w:pPr>
            <w:r>
              <w:rPr>
                <w:sz w:val="24"/>
                <w:szCs w:val="24"/>
              </w:rPr>
              <w:t>1 2 3</w:t>
            </w:r>
          </w:p>
        </w:tc>
      </w:tr>
      <w:tr w:rsidR="00B24718" w14:paraId="7C976FDC" w14:textId="77777777" w:rsidTr="00B24718">
        <w:tc>
          <w:tcPr>
            <w:tcW w:w="2569" w:type="dxa"/>
            <w:tcBorders>
              <w:top w:val="single" w:sz="4" w:space="0" w:color="auto"/>
              <w:left w:val="single" w:sz="4" w:space="0" w:color="auto"/>
              <w:bottom w:val="single" w:sz="4" w:space="0" w:color="auto"/>
              <w:right w:val="single" w:sz="4" w:space="0" w:color="auto"/>
            </w:tcBorders>
          </w:tcPr>
          <w:p w14:paraId="59105C85" w14:textId="77777777" w:rsidR="00B24718" w:rsidRDefault="00B24718" w:rsidP="004130A7">
            <w:pPr>
              <w:spacing w:after="0" w:line="240" w:lineRule="auto"/>
              <w:rPr>
                <w:sz w:val="24"/>
                <w:szCs w:val="24"/>
              </w:rPr>
            </w:pPr>
            <w:r>
              <w:rPr>
                <w:sz w:val="24"/>
                <w:szCs w:val="24"/>
              </w:rPr>
              <w:t>Boundary management</w:t>
            </w:r>
          </w:p>
        </w:tc>
        <w:tc>
          <w:tcPr>
            <w:tcW w:w="4586" w:type="dxa"/>
            <w:tcBorders>
              <w:top w:val="single" w:sz="4" w:space="0" w:color="auto"/>
              <w:left w:val="single" w:sz="4" w:space="0" w:color="auto"/>
              <w:bottom w:val="single" w:sz="4" w:space="0" w:color="auto"/>
              <w:right w:val="single" w:sz="4" w:space="0" w:color="auto"/>
            </w:tcBorders>
          </w:tcPr>
          <w:p w14:paraId="63BA4935" w14:textId="77777777" w:rsidR="00B24718" w:rsidRDefault="00B24718" w:rsidP="004130A7">
            <w:pPr>
              <w:keepNext/>
              <w:spacing w:after="0" w:line="240" w:lineRule="auto"/>
              <w:rPr>
                <w:sz w:val="24"/>
                <w:szCs w:val="24"/>
              </w:rPr>
            </w:pPr>
            <w:r>
              <w:rPr>
                <w:sz w:val="24"/>
                <w:szCs w:val="24"/>
              </w:rPr>
              <w:t xml:space="preserve">                 1 3              2</w:t>
            </w:r>
          </w:p>
        </w:tc>
      </w:tr>
    </w:tbl>
    <w:p w14:paraId="5F07E287" w14:textId="58461E75" w:rsidR="00272012" w:rsidRPr="00CF395F" w:rsidRDefault="00272012" w:rsidP="00272012">
      <w:pPr>
        <w:pStyle w:val="Caption"/>
        <w:spacing w:after="120" w:line="360" w:lineRule="auto"/>
        <w:rPr>
          <w:sz w:val="24"/>
          <w:szCs w:val="24"/>
        </w:rPr>
      </w:pPr>
      <w:bookmarkStart w:id="335" w:name="_Toc531023165"/>
      <w:bookmarkStart w:id="336" w:name="_Toc536438926"/>
      <w:bookmarkStart w:id="337" w:name="_Toc31702101"/>
      <w:r w:rsidRPr="00CF395F">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32</w:t>
      </w:r>
      <w:r w:rsidR="00233012">
        <w:rPr>
          <w:noProof/>
        </w:rPr>
        <w:fldChar w:fldCharType="end"/>
      </w:r>
      <w:r w:rsidRPr="00CF395F">
        <w:t xml:space="preserve">. Plotted typology. </w:t>
      </w:r>
      <w:r>
        <w:t>BoR13.</w:t>
      </w:r>
      <w:r w:rsidR="00811361">
        <w:t>1</w:t>
      </w:r>
      <w:bookmarkEnd w:id="335"/>
      <w:bookmarkEnd w:id="336"/>
      <w:bookmarkEnd w:id="337"/>
    </w:p>
    <w:p w14:paraId="4C8A2BF6" w14:textId="4A6AF32A" w:rsidR="00272012" w:rsidRDefault="009528FE" w:rsidP="00272012">
      <w:pPr>
        <w:pStyle w:val="Heading4"/>
      </w:pPr>
      <w:r>
        <w:t>Body of Research 13.2: ‘Topical oxygen therapy for wound healing’</w:t>
      </w:r>
    </w:p>
    <w:p w14:paraId="6BC54AD1" w14:textId="2BA85605" w:rsidR="00272012" w:rsidRPr="00FC33ED" w:rsidRDefault="00272012" w:rsidP="00272012">
      <w:pPr>
        <w:spacing w:after="120" w:line="360" w:lineRule="auto"/>
        <w:rPr>
          <w:sz w:val="24"/>
          <w:szCs w:val="24"/>
        </w:rPr>
      </w:pPr>
      <w:r w:rsidRPr="00FC33ED">
        <w:rPr>
          <w:sz w:val="24"/>
          <w:szCs w:val="24"/>
        </w:rPr>
        <w:t>Title</w:t>
      </w:r>
      <w:r w:rsidR="009528FE">
        <w:rPr>
          <w:sz w:val="24"/>
          <w:szCs w:val="24"/>
        </w:rPr>
        <w:t xml:space="preserve"> of relevant REF Impact Case Study</w:t>
      </w:r>
      <w:r w:rsidRPr="00FC33ED">
        <w:rPr>
          <w:sz w:val="24"/>
          <w:szCs w:val="24"/>
        </w:rPr>
        <w:t xml:space="preserve">: </w:t>
      </w:r>
      <w:r>
        <w:rPr>
          <w:sz w:val="24"/>
          <w:szCs w:val="24"/>
        </w:rPr>
        <w:t>‘Topical oxygen therapy for wound healing’</w:t>
      </w:r>
    </w:p>
    <w:p w14:paraId="0AD41496" w14:textId="73F8C72B" w:rsidR="00272012" w:rsidRDefault="00272012" w:rsidP="00272012">
      <w:pPr>
        <w:spacing w:after="120" w:line="360" w:lineRule="auto"/>
        <w:rPr>
          <w:sz w:val="24"/>
          <w:szCs w:val="24"/>
        </w:rPr>
      </w:pPr>
      <w:r w:rsidRPr="00FC33ED">
        <w:rPr>
          <w:sz w:val="24"/>
          <w:szCs w:val="24"/>
          <w:u w:val="single"/>
        </w:rPr>
        <w:t>Phase 1.</w:t>
      </w:r>
      <w:r>
        <w:rPr>
          <w:sz w:val="24"/>
          <w:szCs w:val="24"/>
          <w:u w:val="single"/>
        </w:rPr>
        <w:t xml:space="preserve"> Aqueous electrochemistry &amp; hydrometallurgy engineering</w:t>
      </w:r>
      <w:r>
        <w:rPr>
          <w:sz w:val="24"/>
          <w:szCs w:val="24"/>
          <w:u w:val="single"/>
        </w:rPr>
        <w:br/>
      </w:r>
      <w:r>
        <w:rPr>
          <w:sz w:val="24"/>
          <w:szCs w:val="24"/>
        </w:rPr>
        <w:t xml:space="preserve">The Materials Chemistry Group (MCG), located within DMSM, has particular strengths in the related areas of aqueous electrochemistry and hydrometallurgy. Aqueous electrochemistry exploits the properties of water molecules and their elementary components (i.e. hydrogen and oxygen) as conductors. Hydrometallurgy involves study of the reactions between water and its component elements with metals. One of the potentially broad range of applications of such expertise is in the generation of oxygen, for example by understanding how water reacts with metals and manipulating conditions (i.e. humidity) so as to produce the desired effect. </w:t>
      </w:r>
    </w:p>
    <w:p w14:paraId="05267E43" w14:textId="77777777" w:rsidR="00272012" w:rsidRPr="0056784D" w:rsidRDefault="00272012" w:rsidP="00272012">
      <w:pPr>
        <w:spacing w:after="120" w:line="360" w:lineRule="auto"/>
        <w:rPr>
          <w:sz w:val="24"/>
          <w:szCs w:val="24"/>
        </w:rPr>
      </w:pPr>
      <w:r>
        <w:rPr>
          <w:sz w:val="24"/>
          <w:szCs w:val="24"/>
        </w:rPr>
        <w:t xml:space="preserve">Phase 1 refers to underpinning research conducted by MCG into aqueous electrochemistry and hydrometallurgy, specifically around creating oxygen generators based on the electrochemical interaction between water and metal. As will be described below, the results of this research were crucial to MCG’s later development of a wound-healing device.  </w:t>
      </w:r>
    </w:p>
    <w:p w14:paraId="30C6738F" w14:textId="29FDB628" w:rsidR="00272012" w:rsidRDefault="00272012" w:rsidP="00272012">
      <w:pPr>
        <w:spacing w:after="120" w:line="360" w:lineRule="auto"/>
        <w:rPr>
          <w:sz w:val="24"/>
          <w:szCs w:val="24"/>
        </w:rPr>
      </w:pPr>
      <w:r w:rsidRPr="00FC33ED">
        <w:rPr>
          <w:sz w:val="24"/>
          <w:szCs w:val="24"/>
          <w:u w:val="single"/>
        </w:rPr>
        <w:t xml:space="preserve">Phase 2. </w:t>
      </w:r>
      <w:r>
        <w:rPr>
          <w:sz w:val="24"/>
          <w:szCs w:val="24"/>
          <w:u w:val="single"/>
        </w:rPr>
        <w:t>Applying expertise to develop an oxygen-generation and distribution system</w:t>
      </w:r>
      <w:r>
        <w:rPr>
          <w:sz w:val="24"/>
          <w:szCs w:val="24"/>
          <w:u w:val="single"/>
        </w:rPr>
        <w:br/>
      </w:r>
      <w:r>
        <w:rPr>
          <w:sz w:val="24"/>
          <w:szCs w:val="24"/>
        </w:rPr>
        <w:t xml:space="preserve">In the early 2000s, whilst at a chemical engineering conference, one leading MCG researcher came across an oxygen-generation device to aid the healing of wounds. Following the presentation, this researcher believed, based on MCG’s expertise described under Phase 1, that the device could be significantly improved upon by better controlling the relationship between water and metal when a small electrical voltage is applied. The researcher believed it would be possible to concentrate the distribution of this generated oxygen around the wound, thus greatly speeding the healing process. </w:t>
      </w:r>
    </w:p>
    <w:p w14:paraId="484BF6A9" w14:textId="77777777" w:rsidR="00272012" w:rsidRPr="0056784D" w:rsidRDefault="00272012" w:rsidP="00272012">
      <w:pPr>
        <w:spacing w:after="120" w:line="360" w:lineRule="auto"/>
        <w:rPr>
          <w:sz w:val="24"/>
          <w:szCs w:val="24"/>
        </w:rPr>
      </w:pPr>
      <w:r>
        <w:rPr>
          <w:sz w:val="24"/>
          <w:szCs w:val="24"/>
        </w:rPr>
        <w:t xml:space="preserve">Already having significant experience of intellectual property and founding spin-out companies, the researcher cofounded a new company with a long-time non-academic collaborator which would focus on the design of a new oxygen-distribution system. He was also successful in recruiting a postdoctoral researcher to focus on developing other aspects of the device. These two collaborative enterprises led to two separate patents, both of which ultimately were brought together in the final product (Phase 3). </w:t>
      </w:r>
    </w:p>
    <w:p w14:paraId="254296B3" w14:textId="0541E7FD" w:rsidR="00272012" w:rsidRDefault="00272012" w:rsidP="00272012">
      <w:pPr>
        <w:spacing w:after="120" w:line="360" w:lineRule="auto"/>
        <w:rPr>
          <w:sz w:val="24"/>
          <w:szCs w:val="24"/>
        </w:rPr>
      </w:pPr>
      <w:r w:rsidRPr="00FC33ED">
        <w:rPr>
          <w:sz w:val="24"/>
          <w:szCs w:val="24"/>
          <w:u w:val="single"/>
        </w:rPr>
        <w:t>Phase 3.</w:t>
      </w:r>
      <w:r>
        <w:rPr>
          <w:sz w:val="24"/>
          <w:szCs w:val="24"/>
          <w:u w:val="single"/>
        </w:rPr>
        <w:t xml:space="preserve"> Engaging the health sector and marketing the final product</w:t>
      </w:r>
      <w:r>
        <w:rPr>
          <w:sz w:val="24"/>
          <w:szCs w:val="24"/>
          <w:u w:val="single"/>
        </w:rPr>
        <w:br/>
      </w:r>
      <w:r>
        <w:rPr>
          <w:sz w:val="24"/>
          <w:szCs w:val="24"/>
        </w:rPr>
        <w:t xml:space="preserve">Finalising the product and making it available to medical professionals brings a new phase and also a new set of collaborations. Like all new medical products, the device was rigorously scrutinised, particularly at the stage of obtaining ethical approval for conducting the necessary trials. Even after ethical approval was granted, UK hospitals were found to be unresponsive. Hospitals expected a financial incentive for trialling the product and (as was seen in the case of UoA 11 Case Study II) were sceptical of proposed technological solutions to long-standing problems – in this case, the problem of healing chronic wounds, ulcers, burns etc. As such, the initial trials were not able to be conducted within NHS hospitals and were instead conducted in Czech Republic, which was also known to have appropriate ethics procedures and experience of carrying out trials. MCG being comprised of engineers rather than medical researchers, the trials themselves were outsourced to a specialist private medical consultancy known through MCG’s wider network. </w:t>
      </w:r>
    </w:p>
    <w:p w14:paraId="069C1AB0" w14:textId="77777777" w:rsidR="00272012" w:rsidRDefault="00272012" w:rsidP="00272012">
      <w:pPr>
        <w:spacing w:after="120" w:line="360" w:lineRule="auto"/>
      </w:pPr>
      <w:r>
        <w:rPr>
          <w:sz w:val="24"/>
          <w:szCs w:val="24"/>
        </w:rPr>
        <w:t xml:space="preserve">These trials also served as a kind of market research and product development project. They identified practical issues that users had with understanding and using the device, for example how to maintain it, recharge it, etc. This prompted more user-friendly amendments to be made where necessary. One of the results was a further patent (referenced under Phase 3) which incorporates a portable oxygen-generator within the device, reducing the need for battery recharging. </w:t>
      </w:r>
    </w:p>
    <w:tbl>
      <w:tblPr>
        <w:tblW w:w="7155" w:type="dxa"/>
        <w:tblLook w:val="04A0" w:firstRow="1" w:lastRow="0" w:firstColumn="1" w:lastColumn="0" w:noHBand="0" w:noVBand="1"/>
      </w:tblPr>
      <w:tblGrid>
        <w:gridCol w:w="2569"/>
        <w:gridCol w:w="4586"/>
      </w:tblGrid>
      <w:tr w:rsidR="00B24718" w14:paraId="160638D1" w14:textId="77777777" w:rsidTr="00B24718">
        <w:tc>
          <w:tcPr>
            <w:tcW w:w="2569" w:type="dxa"/>
            <w:tcBorders>
              <w:top w:val="single" w:sz="4" w:space="0" w:color="auto"/>
              <w:left w:val="single" w:sz="4" w:space="0" w:color="auto"/>
              <w:bottom w:val="single" w:sz="4" w:space="0" w:color="auto"/>
              <w:right w:val="single" w:sz="4" w:space="0" w:color="auto"/>
            </w:tcBorders>
          </w:tcPr>
          <w:p w14:paraId="1850C2CC" w14:textId="2EF9A00E" w:rsidR="00B24718" w:rsidRPr="002B4060" w:rsidRDefault="00B24718" w:rsidP="00B24718">
            <w:pPr>
              <w:spacing w:after="0" w:line="240" w:lineRule="auto"/>
              <w:rPr>
                <w:b/>
                <w:sz w:val="24"/>
                <w:szCs w:val="24"/>
              </w:rPr>
            </w:pPr>
            <w:r w:rsidRPr="002B4060">
              <w:rPr>
                <w:b/>
                <w:sz w:val="24"/>
                <w:szCs w:val="24"/>
              </w:rPr>
              <w:t>Attribute</w:t>
            </w:r>
            <w:r>
              <w:rPr>
                <w:b/>
                <w:sz w:val="24"/>
                <w:szCs w:val="24"/>
              </w:rPr>
              <w:t>/activity</w:t>
            </w:r>
          </w:p>
        </w:tc>
        <w:tc>
          <w:tcPr>
            <w:tcW w:w="4586" w:type="dxa"/>
            <w:tcBorders>
              <w:top w:val="single" w:sz="4" w:space="0" w:color="auto"/>
              <w:left w:val="single" w:sz="4" w:space="0" w:color="auto"/>
              <w:bottom w:val="single" w:sz="4" w:space="0" w:color="auto"/>
              <w:right w:val="single" w:sz="4" w:space="0" w:color="auto"/>
            </w:tcBorders>
          </w:tcPr>
          <w:p w14:paraId="315BC5CB" w14:textId="77777777" w:rsidR="00B24718" w:rsidRPr="00B8594F" w:rsidRDefault="00B24718" w:rsidP="00B24718">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5E1CE83C" w14:textId="28BFC61A" w:rsidR="00B24718" w:rsidRPr="00B8594F" w:rsidRDefault="00B24718" w:rsidP="00B24718">
            <w:pPr>
              <w:spacing w:after="0" w:line="240" w:lineRule="auto"/>
              <w:jc w:val="center"/>
              <w:rPr>
                <w:b/>
                <w:sz w:val="24"/>
                <w:szCs w:val="24"/>
              </w:rPr>
            </w:pPr>
            <w:r w:rsidRPr="00B8594F">
              <w:rPr>
                <w:b/>
                <w:sz w:val="24"/>
                <w:szCs w:val="24"/>
              </w:rPr>
              <w:t>1               2               3               4               5</w:t>
            </w:r>
          </w:p>
        </w:tc>
      </w:tr>
      <w:tr w:rsidR="00B24718" w14:paraId="530963C1" w14:textId="77777777" w:rsidTr="00B24718">
        <w:tc>
          <w:tcPr>
            <w:tcW w:w="2569" w:type="dxa"/>
            <w:tcBorders>
              <w:top w:val="single" w:sz="4" w:space="0" w:color="auto"/>
              <w:left w:val="single" w:sz="4" w:space="0" w:color="auto"/>
              <w:bottom w:val="single" w:sz="4" w:space="0" w:color="auto"/>
              <w:right w:val="single" w:sz="4" w:space="0" w:color="auto"/>
            </w:tcBorders>
          </w:tcPr>
          <w:p w14:paraId="2C06B61E" w14:textId="77777777" w:rsidR="00B24718" w:rsidRDefault="00B24718" w:rsidP="004130A7">
            <w:pPr>
              <w:spacing w:after="0" w:line="240" w:lineRule="auto"/>
              <w:rPr>
                <w:sz w:val="24"/>
                <w:szCs w:val="24"/>
              </w:rPr>
            </w:pPr>
            <w:r>
              <w:rPr>
                <w:sz w:val="24"/>
                <w:szCs w:val="24"/>
              </w:rPr>
              <w:t>Expertise</w:t>
            </w:r>
          </w:p>
        </w:tc>
        <w:tc>
          <w:tcPr>
            <w:tcW w:w="4586" w:type="dxa"/>
            <w:tcBorders>
              <w:top w:val="single" w:sz="4" w:space="0" w:color="auto"/>
              <w:left w:val="single" w:sz="4" w:space="0" w:color="auto"/>
              <w:bottom w:val="single" w:sz="4" w:space="0" w:color="auto"/>
              <w:right w:val="single" w:sz="4" w:space="0" w:color="auto"/>
            </w:tcBorders>
          </w:tcPr>
          <w:p w14:paraId="188575EA" w14:textId="77777777" w:rsidR="00B24718" w:rsidRDefault="00B24718" w:rsidP="004130A7">
            <w:pPr>
              <w:spacing w:after="0" w:line="240" w:lineRule="auto"/>
              <w:rPr>
                <w:sz w:val="24"/>
                <w:szCs w:val="24"/>
              </w:rPr>
            </w:pPr>
            <w:r>
              <w:rPr>
                <w:sz w:val="24"/>
                <w:szCs w:val="24"/>
              </w:rPr>
              <w:t xml:space="preserve"> 1              2 3</w:t>
            </w:r>
          </w:p>
        </w:tc>
      </w:tr>
      <w:tr w:rsidR="00B24718" w14:paraId="292ECE02" w14:textId="77777777" w:rsidTr="00B24718">
        <w:tc>
          <w:tcPr>
            <w:tcW w:w="2569" w:type="dxa"/>
            <w:tcBorders>
              <w:top w:val="single" w:sz="4" w:space="0" w:color="auto"/>
              <w:left w:val="single" w:sz="4" w:space="0" w:color="auto"/>
              <w:bottom w:val="single" w:sz="4" w:space="0" w:color="auto"/>
              <w:right w:val="single" w:sz="4" w:space="0" w:color="auto"/>
            </w:tcBorders>
          </w:tcPr>
          <w:p w14:paraId="2B0BC310" w14:textId="77777777" w:rsidR="00B24718" w:rsidRDefault="00B24718" w:rsidP="004130A7">
            <w:pPr>
              <w:spacing w:after="0" w:line="240" w:lineRule="auto"/>
              <w:rPr>
                <w:sz w:val="24"/>
                <w:szCs w:val="24"/>
              </w:rPr>
            </w:pPr>
            <w:r>
              <w:rPr>
                <w:sz w:val="24"/>
                <w:szCs w:val="24"/>
              </w:rPr>
              <w:t>Relevance</w:t>
            </w:r>
          </w:p>
        </w:tc>
        <w:tc>
          <w:tcPr>
            <w:tcW w:w="4586" w:type="dxa"/>
            <w:tcBorders>
              <w:top w:val="single" w:sz="4" w:space="0" w:color="auto"/>
              <w:left w:val="single" w:sz="4" w:space="0" w:color="auto"/>
              <w:bottom w:val="single" w:sz="4" w:space="0" w:color="auto"/>
              <w:right w:val="single" w:sz="4" w:space="0" w:color="auto"/>
            </w:tcBorders>
          </w:tcPr>
          <w:p w14:paraId="7D4708F0" w14:textId="77777777" w:rsidR="00B24718" w:rsidRDefault="00B24718" w:rsidP="004130A7">
            <w:pPr>
              <w:spacing w:after="0" w:line="240" w:lineRule="auto"/>
              <w:rPr>
                <w:sz w:val="24"/>
                <w:szCs w:val="24"/>
              </w:rPr>
            </w:pPr>
            <w:r>
              <w:rPr>
                <w:sz w:val="24"/>
                <w:szCs w:val="24"/>
              </w:rPr>
              <w:t xml:space="preserve">                  1                                               2 3</w:t>
            </w:r>
          </w:p>
        </w:tc>
      </w:tr>
      <w:tr w:rsidR="00B24718" w14:paraId="1B830E03" w14:textId="77777777" w:rsidTr="00B24718">
        <w:tc>
          <w:tcPr>
            <w:tcW w:w="2569" w:type="dxa"/>
            <w:tcBorders>
              <w:top w:val="single" w:sz="4" w:space="0" w:color="auto"/>
              <w:left w:val="single" w:sz="4" w:space="0" w:color="auto"/>
              <w:bottom w:val="single" w:sz="4" w:space="0" w:color="auto"/>
              <w:right w:val="single" w:sz="4" w:space="0" w:color="auto"/>
            </w:tcBorders>
          </w:tcPr>
          <w:p w14:paraId="765DAFA0" w14:textId="77777777" w:rsidR="00B24718" w:rsidRDefault="00B24718" w:rsidP="004130A7">
            <w:pPr>
              <w:spacing w:after="0" w:line="240" w:lineRule="auto"/>
              <w:rPr>
                <w:sz w:val="24"/>
                <w:szCs w:val="24"/>
              </w:rPr>
            </w:pPr>
            <w:r>
              <w:rPr>
                <w:sz w:val="24"/>
                <w:szCs w:val="24"/>
              </w:rPr>
              <w:t>Disciplinary focus</w:t>
            </w:r>
          </w:p>
        </w:tc>
        <w:tc>
          <w:tcPr>
            <w:tcW w:w="4586" w:type="dxa"/>
            <w:tcBorders>
              <w:top w:val="single" w:sz="4" w:space="0" w:color="auto"/>
              <w:left w:val="single" w:sz="4" w:space="0" w:color="auto"/>
              <w:bottom w:val="single" w:sz="4" w:space="0" w:color="auto"/>
              <w:right w:val="single" w:sz="4" w:space="0" w:color="auto"/>
            </w:tcBorders>
          </w:tcPr>
          <w:p w14:paraId="03277368" w14:textId="77777777" w:rsidR="00B24718" w:rsidRDefault="00B24718" w:rsidP="004130A7">
            <w:pPr>
              <w:spacing w:after="0" w:line="240" w:lineRule="auto"/>
              <w:rPr>
                <w:sz w:val="24"/>
                <w:szCs w:val="24"/>
              </w:rPr>
            </w:pPr>
            <w:r>
              <w:rPr>
                <w:sz w:val="24"/>
                <w:szCs w:val="24"/>
              </w:rPr>
              <w:t xml:space="preserve"> 1                                                  2               3</w:t>
            </w:r>
          </w:p>
        </w:tc>
      </w:tr>
      <w:tr w:rsidR="00B24718" w14:paraId="22B6E1F2" w14:textId="77777777" w:rsidTr="00B24718">
        <w:tc>
          <w:tcPr>
            <w:tcW w:w="2569" w:type="dxa"/>
            <w:tcBorders>
              <w:top w:val="single" w:sz="4" w:space="0" w:color="auto"/>
              <w:left w:val="single" w:sz="4" w:space="0" w:color="auto"/>
              <w:bottom w:val="single" w:sz="4" w:space="0" w:color="auto"/>
              <w:right w:val="single" w:sz="4" w:space="0" w:color="auto"/>
            </w:tcBorders>
          </w:tcPr>
          <w:p w14:paraId="31BAB8FA" w14:textId="77777777" w:rsidR="00B24718" w:rsidRDefault="00B24718" w:rsidP="004130A7">
            <w:pPr>
              <w:spacing w:after="0" w:line="240" w:lineRule="auto"/>
              <w:rPr>
                <w:sz w:val="24"/>
                <w:szCs w:val="24"/>
              </w:rPr>
            </w:pPr>
            <w:r>
              <w:rPr>
                <w:sz w:val="24"/>
                <w:szCs w:val="24"/>
              </w:rPr>
              <w:t>Uncertainty</w:t>
            </w:r>
          </w:p>
        </w:tc>
        <w:tc>
          <w:tcPr>
            <w:tcW w:w="4586" w:type="dxa"/>
            <w:tcBorders>
              <w:top w:val="single" w:sz="4" w:space="0" w:color="auto"/>
              <w:left w:val="single" w:sz="4" w:space="0" w:color="auto"/>
              <w:bottom w:val="single" w:sz="4" w:space="0" w:color="auto"/>
              <w:right w:val="single" w:sz="4" w:space="0" w:color="auto"/>
            </w:tcBorders>
          </w:tcPr>
          <w:p w14:paraId="63572F1A" w14:textId="77777777" w:rsidR="00B24718" w:rsidRDefault="00B24718" w:rsidP="004130A7">
            <w:pPr>
              <w:spacing w:after="0" w:line="240" w:lineRule="auto"/>
              <w:rPr>
                <w:sz w:val="24"/>
                <w:szCs w:val="24"/>
              </w:rPr>
            </w:pPr>
            <w:r>
              <w:rPr>
                <w:sz w:val="24"/>
                <w:szCs w:val="24"/>
              </w:rPr>
              <w:t xml:space="preserve">                  1                                 2               3</w:t>
            </w:r>
          </w:p>
        </w:tc>
      </w:tr>
      <w:tr w:rsidR="00B24718" w14:paraId="35212F6B" w14:textId="77777777" w:rsidTr="00B24718">
        <w:tc>
          <w:tcPr>
            <w:tcW w:w="2569" w:type="dxa"/>
            <w:tcBorders>
              <w:top w:val="single" w:sz="4" w:space="0" w:color="auto"/>
              <w:left w:val="single" w:sz="4" w:space="0" w:color="auto"/>
              <w:bottom w:val="single" w:sz="4" w:space="0" w:color="auto"/>
              <w:right w:val="single" w:sz="4" w:space="0" w:color="auto"/>
            </w:tcBorders>
          </w:tcPr>
          <w:p w14:paraId="69930056" w14:textId="77777777" w:rsidR="00B24718" w:rsidRDefault="00B24718" w:rsidP="004130A7">
            <w:pPr>
              <w:spacing w:after="0" w:line="240" w:lineRule="auto"/>
              <w:rPr>
                <w:sz w:val="24"/>
                <w:szCs w:val="24"/>
              </w:rPr>
            </w:pPr>
            <w:r>
              <w:rPr>
                <w:sz w:val="24"/>
                <w:szCs w:val="24"/>
              </w:rPr>
              <w:t>Goals</w:t>
            </w:r>
          </w:p>
        </w:tc>
        <w:tc>
          <w:tcPr>
            <w:tcW w:w="4586" w:type="dxa"/>
            <w:tcBorders>
              <w:top w:val="single" w:sz="4" w:space="0" w:color="auto"/>
              <w:left w:val="single" w:sz="4" w:space="0" w:color="auto"/>
              <w:bottom w:val="single" w:sz="4" w:space="0" w:color="auto"/>
              <w:right w:val="single" w:sz="4" w:space="0" w:color="auto"/>
            </w:tcBorders>
          </w:tcPr>
          <w:p w14:paraId="4780D967" w14:textId="77777777" w:rsidR="00B24718" w:rsidRDefault="00B24718" w:rsidP="004130A7">
            <w:pPr>
              <w:spacing w:after="0" w:line="240" w:lineRule="auto"/>
              <w:rPr>
                <w:sz w:val="24"/>
                <w:szCs w:val="24"/>
              </w:rPr>
            </w:pPr>
            <w:r>
              <w:rPr>
                <w:sz w:val="24"/>
                <w:szCs w:val="24"/>
              </w:rPr>
              <w:t xml:space="preserve">                                    1                             2 3</w:t>
            </w:r>
          </w:p>
        </w:tc>
      </w:tr>
      <w:tr w:rsidR="00B24718" w14:paraId="5AAB3815" w14:textId="77777777" w:rsidTr="00B24718">
        <w:tc>
          <w:tcPr>
            <w:tcW w:w="2569" w:type="dxa"/>
            <w:tcBorders>
              <w:top w:val="single" w:sz="4" w:space="0" w:color="auto"/>
              <w:left w:val="single" w:sz="4" w:space="0" w:color="auto"/>
              <w:bottom w:val="single" w:sz="4" w:space="0" w:color="auto"/>
              <w:right w:val="single" w:sz="4" w:space="0" w:color="auto"/>
            </w:tcBorders>
          </w:tcPr>
          <w:p w14:paraId="0266C1A9" w14:textId="77777777" w:rsidR="00B24718" w:rsidRDefault="00B24718" w:rsidP="004130A7">
            <w:pPr>
              <w:spacing w:after="0" w:line="240" w:lineRule="auto"/>
              <w:rPr>
                <w:sz w:val="24"/>
                <w:szCs w:val="24"/>
              </w:rPr>
            </w:pPr>
            <w:r>
              <w:rPr>
                <w:sz w:val="24"/>
                <w:szCs w:val="24"/>
              </w:rPr>
              <w:t>Learning</w:t>
            </w:r>
          </w:p>
        </w:tc>
        <w:tc>
          <w:tcPr>
            <w:tcW w:w="4586" w:type="dxa"/>
            <w:tcBorders>
              <w:top w:val="single" w:sz="4" w:space="0" w:color="auto"/>
              <w:left w:val="single" w:sz="4" w:space="0" w:color="auto"/>
              <w:bottom w:val="single" w:sz="4" w:space="0" w:color="auto"/>
              <w:right w:val="single" w:sz="4" w:space="0" w:color="auto"/>
            </w:tcBorders>
          </w:tcPr>
          <w:p w14:paraId="3B202153" w14:textId="77777777" w:rsidR="00B24718" w:rsidRDefault="00B24718" w:rsidP="004130A7">
            <w:pPr>
              <w:spacing w:after="0" w:line="240" w:lineRule="auto"/>
              <w:rPr>
                <w:sz w:val="24"/>
                <w:szCs w:val="24"/>
              </w:rPr>
            </w:pPr>
            <w:r>
              <w:rPr>
                <w:sz w:val="24"/>
                <w:szCs w:val="24"/>
              </w:rPr>
              <w:t>1 2 3</w:t>
            </w:r>
          </w:p>
        </w:tc>
      </w:tr>
      <w:tr w:rsidR="00B24718" w14:paraId="0BF919C2" w14:textId="77777777" w:rsidTr="00B24718">
        <w:tc>
          <w:tcPr>
            <w:tcW w:w="2569" w:type="dxa"/>
            <w:tcBorders>
              <w:top w:val="single" w:sz="4" w:space="0" w:color="auto"/>
              <w:left w:val="single" w:sz="4" w:space="0" w:color="auto"/>
              <w:bottom w:val="single" w:sz="4" w:space="0" w:color="auto"/>
              <w:right w:val="single" w:sz="4" w:space="0" w:color="auto"/>
            </w:tcBorders>
          </w:tcPr>
          <w:p w14:paraId="31F0F85C" w14:textId="77777777" w:rsidR="00B24718" w:rsidRDefault="00B24718" w:rsidP="004130A7">
            <w:pPr>
              <w:spacing w:after="0" w:line="240" w:lineRule="auto"/>
              <w:rPr>
                <w:sz w:val="24"/>
                <w:szCs w:val="24"/>
              </w:rPr>
            </w:pPr>
            <w:r>
              <w:rPr>
                <w:sz w:val="24"/>
                <w:szCs w:val="24"/>
              </w:rPr>
              <w:t>Knowledge exchange</w:t>
            </w:r>
          </w:p>
        </w:tc>
        <w:tc>
          <w:tcPr>
            <w:tcW w:w="4586" w:type="dxa"/>
            <w:tcBorders>
              <w:top w:val="single" w:sz="4" w:space="0" w:color="auto"/>
              <w:left w:val="single" w:sz="4" w:space="0" w:color="auto"/>
              <w:bottom w:val="single" w:sz="4" w:space="0" w:color="auto"/>
              <w:right w:val="single" w:sz="4" w:space="0" w:color="auto"/>
            </w:tcBorders>
          </w:tcPr>
          <w:p w14:paraId="0474B2B9" w14:textId="77777777" w:rsidR="00B24718" w:rsidRDefault="00B24718" w:rsidP="004130A7">
            <w:pPr>
              <w:tabs>
                <w:tab w:val="left" w:pos="1227"/>
                <w:tab w:val="center" w:pos="2185"/>
                <w:tab w:val="left" w:pos="2595"/>
              </w:tabs>
              <w:spacing w:after="0" w:line="240" w:lineRule="auto"/>
              <w:rPr>
                <w:sz w:val="24"/>
                <w:szCs w:val="24"/>
              </w:rPr>
            </w:pPr>
            <w:r>
              <w:rPr>
                <w:sz w:val="24"/>
                <w:szCs w:val="24"/>
              </w:rPr>
              <w:t xml:space="preserve">               1 2 3</w:t>
            </w:r>
          </w:p>
        </w:tc>
      </w:tr>
      <w:tr w:rsidR="00B24718" w14:paraId="43F87A70" w14:textId="77777777" w:rsidTr="00B24718">
        <w:tc>
          <w:tcPr>
            <w:tcW w:w="2569" w:type="dxa"/>
            <w:tcBorders>
              <w:top w:val="single" w:sz="4" w:space="0" w:color="auto"/>
              <w:left w:val="single" w:sz="4" w:space="0" w:color="auto"/>
              <w:bottom w:val="single" w:sz="4" w:space="0" w:color="auto"/>
              <w:right w:val="single" w:sz="4" w:space="0" w:color="auto"/>
            </w:tcBorders>
          </w:tcPr>
          <w:p w14:paraId="22FE84CC" w14:textId="77777777" w:rsidR="00B24718" w:rsidRDefault="00B24718" w:rsidP="004130A7">
            <w:pPr>
              <w:spacing w:after="0" w:line="240" w:lineRule="auto"/>
              <w:rPr>
                <w:sz w:val="24"/>
                <w:szCs w:val="24"/>
              </w:rPr>
            </w:pPr>
            <w:r>
              <w:rPr>
                <w:sz w:val="24"/>
                <w:szCs w:val="24"/>
              </w:rPr>
              <w:t>Network</w:t>
            </w:r>
          </w:p>
        </w:tc>
        <w:tc>
          <w:tcPr>
            <w:tcW w:w="4586" w:type="dxa"/>
            <w:tcBorders>
              <w:top w:val="single" w:sz="4" w:space="0" w:color="auto"/>
              <w:left w:val="single" w:sz="4" w:space="0" w:color="auto"/>
              <w:bottom w:val="single" w:sz="4" w:space="0" w:color="auto"/>
              <w:right w:val="single" w:sz="4" w:space="0" w:color="auto"/>
            </w:tcBorders>
          </w:tcPr>
          <w:p w14:paraId="19393D7C" w14:textId="77777777" w:rsidR="00B24718" w:rsidRDefault="00B24718" w:rsidP="004130A7">
            <w:pPr>
              <w:spacing w:after="0" w:line="240" w:lineRule="auto"/>
              <w:rPr>
                <w:sz w:val="24"/>
                <w:szCs w:val="24"/>
              </w:rPr>
            </w:pPr>
            <w:r>
              <w:rPr>
                <w:sz w:val="24"/>
                <w:szCs w:val="24"/>
              </w:rPr>
              <w:t xml:space="preserve">                  1               2 3</w:t>
            </w:r>
          </w:p>
        </w:tc>
      </w:tr>
      <w:tr w:rsidR="00B24718" w14:paraId="2C5A0402" w14:textId="77777777" w:rsidTr="00B24718">
        <w:tc>
          <w:tcPr>
            <w:tcW w:w="2569" w:type="dxa"/>
            <w:tcBorders>
              <w:top w:val="single" w:sz="4" w:space="0" w:color="auto"/>
              <w:left w:val="single" w:sz="4" w:space="0" w:color="auto"/>
              <w:bottom w:val="single" w:sz="4" w:space="0" w:color="auto"/>
              <w:right w:val="single" w:sz="4" w:space="0" w:color="auto"/>
            </w:tcBorders>
          </w:tcPr>
          <w:p w14:paraId="336AD613" w14:textId="77777777" w:rsidR="00B24718" w:rsidRDefault="00B24718" w:rsidP="004130A7">
            <w:pPr>
              <w:spacing w:after="0" w:line="240" w:lineRule="auto"/>
              <w:rPr>
                <w:sz w:val="24"/>
                <w:szCs w:val="24"/>
              </w:rPr>
            </w:pPr>
            <w:r>
              <w:rPr>
                <w:sz w:val="24"/>
                <w:szCs w:val="24"/>
              </w:rPr>
              <w:t>Social capital</w:t>
            </w:r>
          </w:p>
        </w:tc>
        <w:tc>
          <w:tcPr>
            <w:tcW w:w="4586" w:type="dxa"/>
            <w:tcBorders>
              <w:top w:val="single" w:sz="4" w:space="0" w:color="auto"/>
              <w:left w:val="single" w:sz="4" w:space="0" w:color="auto"/>
              <w:bottom w:val="single" w:sz="4" w:space="0" w:color="auto"/>
              <w:right w:val="single" w:sz="4" w:space="0" w:color="auto"/>
            </w:tcBorders>
          </w:tcPr>
          <w:p w14:paraId="24A36B59" w14:textId="77777777" w:rsidR="00B24718" w:rsidRDefault="00B24718" w:rsidP="004130A7">
            <w:pPr>
              <w:spacing w:after="0" w:line="240" w:lineRule="auto"/>
              <w:rPr>
                <w:sz w:val="24"/>
                <w:szCs w:val="24"/>
              </w:rPr>
            </w:pPr>
            <w:r>
              <w:rPr>
                <w:sz w:val="24"/>
                <w:szCs w:val="24"/>
              </w:rPr>
              <w:t xml:space="preserve"> 1               2                3</w:t>
            </w:r>
          </w:p>
        </w:tc>
      </w:tr>
      <w:tr w:rsidR="00B24718" w14:paraId="51D80BA3" w14:textId="77777777" w:rsidTr="00B24718">
        <w:tc>
          <w:tcPr>
            <w:tcW w:w="2569" w:type="dxa"/>
            <w:tcBorders>
              <w:top w:val="single" w:sz="4" w:space="0" w:color="auto"/>
              <w:left w:val="single" w:sz="4" w:space="0" w:color="auto"/>
              <w:bottom w:val="single" w:sz="4" w:space="0" w:color="auto"/>
              <w:right w:val="single" w:sz="4" w:space="0" w:color="auto"/>
            </w:tcBorders>
          </w:tcPr>
          <w:p w14:paraId="249650B7" w14:textId="77777777" w:rsidR="00B24718" w:rsidRDefault="00B24718" w:rsidP="004130A7">
            <w:pPr>
              <w:spacing w:after="0" w:line="240" w:lineRule="auto"/>
              <w:rPr>
                <w:sz w:val="24"/>
                <w:szCs w:val="24"/>
              </w:rPr>
            </w:pPr>
            <w:r>
              <w:rPr>
                <w:sz w:val="24"/>
                <w:szCs w:val="24"/>
              </w:rPr>
              <w:t>Accessibility</w:t>
            </w:r>
          </w:p>
        </w:tc>
        <w:tc>
          <w:tcPr>
            <w:tcW w:w="4586" w:type="dxa"/>
            <w:tcBorders>
              <w:top w:val="single" w:sz="4" w:space="0" w:color="auto"/>
              <w:left w:val="single" w:sz="4" w:space="0" w:color="auto"/>
              <w:bottom w:val="single" w:sz="4" w:space="0" w:color="auto"/>
              <w:right w:val="single" w:sz="4" w:space="0" w:color="auto"/>
            </w:tcBorders>
          </w:tcPr>
          <w:p w14:paraId="35A33940" w14:textId="77777777" w:rsidR="00B24718" w:rsidRDefault="00B24718" w:rsidP="004130A7">
            <w:pPr>
              <w:spacing w:after="0" w:line="240" w:lineRule="auto"/>
              <w:rPr>
                <w:sz w:val="24"/>
                <w:szCs w:val="24"/>
              </w:rPr>
            </w:pPr>
            <w:r>
              <w:rPr>
                <w:sz w:val="24"/>
                <w:szCs w:val="24"/>
              </w:rPr>
              <w:t>1 3             2</w:t>
            </w:r>
          </w:p>
        </w:tc>
      </w:tr>
      <w:tr w:rsidR="00B24718" w14:paraId="3BB5AF4C" w14:textId="77777777" w:rsidTr="00B24718">
        <w:tc>
          <w:tcPr>
            <w:tcW w:w="2569" w:type="dxa"/>
            <w:tcBorders>
              <w:top w:val="single" w:sz="4" w:space="0" w:color="auto"/>
              <w:left w:val="single" w:sz="4" w:space="0" w:color="auto"/>
              <w:bottom w:val="single" w:sz="4" w:space="0" w:color="auto"/>
              <w:right w:val="single" w:sz="4" w:space="0" w:color="auto"/>
            </w:tcBorders>
          </w:tcPr>
          <w:p w14:paraId="7BBA6C86" w14:textId="77777777" w:rsidR="00B24718" w:rsidRDefault="00B24718" w:rsidP="004130A7">
            <w:pPr>
              <w:spacing w:after="0" w:line="240" w:lineRule="auto"/>
              <w:rPr>
                <w:sz w:val="24"/>
                <w:szCs w:val="24"/>
              </w:rPr>
            </w:pPr>
            <w:r>
              <w:rPr>
                <w:sz w:val="24"/>
                <w:szCs w:val="24"/>
              </w:rPr>
              <w:t>Outputs and outcomes</w:t>
            </w:r>
          </w:p>
        </w:tc>
        <w:tc>
          <w:tcPr>
            <w:tcW w:w="4586" w:type="dxa"/>
            <w:tcBorders>
              <w:top w:val="single" w:sz="4" w:space="0" w:color="auto"/>
              <w:left w:val="single" w:sz="4" w:space="0" w:color="auto"/>
              <w:bottom w:val="single" w:sz="4" w:space="0" w:color="auto"/>
              <w:right w:val="single" w:sz="4" w:space="0" w:color="auto"/>
            </w:tcBorders>
          </w:tcPr>
          <w:p w14:paraId="39E25A79" w14:textId="77777777" w:rsidR="00B24718" w:rsidRDefault="00B24718" w:rsidP="004130A7">
            <w:pPr>
              <w:spacing w:after="0" w:line="240" w:lineRule="auto"/>
              <w:rPr>
                <w:sz w:val="24"/>
                <w:szCs w:val="24"/>
              </w:rPr>
            </w:pPr>
            <w:r>
              <w:rPr>
                <w:sz w:val="24"/>
                <w:szCs w:val="24"/>
              </w:rPr>
              <w:t xml:space="preserve">                  1                                               2 3</w:t>
            </w:r>
          </w:p>
        </w:tc>
      </w:tr>
      <w:tr w:rsidR="00B24718" w14:paraId="3CA519A0" w14:textId="77777777" w:rsidTr="00B24718">
        <w:tc>
          <w:tcPr>
            <w:tcW w:w="2569" w:type="dxa"/>
            <w:tcBorders>
              <w:top w:val="single" w:sz="4" w:space="0" w:color="auto"/>
              <w:left w:val="single" w:sz="4" w:space="0" w:color="auto"/>
              <w:bottom w:val="single" w:sz="4" w:space="0" w:color="auto"/>
              <w:right w:val="single" w:sz="4" w:space="0" w:color="auto"/>
            </w:tcBorders>
          </w:tcPr>
          <w:p w14:paraId="1D7DE3DD" w14:textId="77777777" w:rsidR="00B24718" w:rsidRDefault="00B24718" w:rsidP="004130A7">
            <w:pPr>
              <w:spacing w:after="0" w:line="240" w:lineRule="auto"/>
              <w:rPr>
                <w:sz w:val="24"/>
                <w:szCs w:val="24"/>
              </w:rPr>
            </w:pPr>
            <w:r>
              <w:rPr>
                <w:sz w:val="24"/>
                <w:szCs w:val="24"/>
              </w:rPr>
              <w:t>Evaluation</w:t>
            </w:r>
          </w:p>
        </w:tc>
        <w:tc>
          <w:tcPr>
            <w:tcW w:w="4586" w:type="dxa"/>
            <w:tcBorders>
              <w:top w:val="single" w:sz="4" w:space="0" w:color="auto"/>
              <w:left w:val="single" w:sz="4" w:space="0" w:color="auto"/>
              <w:bottom w:val="single" w:sz="4" w:space="0" w:color="auto"/>
              <w:right w:val="single" w:sz="4" w:space="0" w:color="auto"/>
            </w:tcBorders>
          </w:tcPr>
          <w:p w14:paraId="019B44A5" w14:textId="77777777" w:rsidR="00B24718" w:rsidRDefault="00B24718" w:rsidP="004130A7">
            <w:pPr>
              <w:spacing w:after="0" w:line="240" w:lineRule="auto"/>
              <w:rPr>
                <w:sz w:val="24"/>
                <w:szCs w:val="24"/>
              </w:rPr>
            </w:pPr>
            <w:r>
              <w:rPr>
                <w:sz w:val="24"/>
                <w:szCs w:val="24"/>
              </w:rPr>
              <w:t xml:space="preserve">                                    1                             2 3</w:t>
            </w:r>
          </w:p>
        </w:tc>
      </w:tr>
      <w:tr w:rsidR="00B24718" w14:paraId="35346EF3" w14:textId="77777777" w:rsidTr="00B24718">
        <w:tc>
          <w:tcPr>
            <w:tcW w:w="2569" w:type="dxa"/>
            <w:tcBorders>
              <w:top w:val="single" w:sz="4" w:space="0" w:color="auto"/>
              <w:left w:val="single" w:sz="4" w:space="0" w:color="auto"/>
              <w:bottom w:val="single" w:sz="4" w:space="0" w:color="auto"/>
              <w:right w:val="single" w:sz="4" w:space="0" w:color="auto"/>
            </w:tcBorders>
          </w:tcPr>
          <w:p w14:paraId="1661CFB9" w14:textId="77777777" w:rsidR="00B24718" w:rsidRDefault="00B24718" w:rsidP="004130A7">
            <w:pPr>
              <w:spacing w:after="0" w:line="240" w:lineRule="auto"/>
              <w:rPr>
                <w:sz w:val="24"/>
                <w:szCs w:val="24"/>
              </w:rPr>
            </w:pPr>
            <w:r>
              <w:rPr>
                <w:sz w:val="24"/>
                <w:szCs w:val="24"/>
              </w:rPr>
              <w:t>Flexibility</w:t>
            </w:r>
          </w:p>
        </w:tc>
        <w:tc>
          <w:tcPr>
            <w:tcW w:w="4586" w:type="dxa"/>
            <w:tcBorders>
              <w:top w:val="single" w:sz="4" w:space="0" w:color="auto"/>
              <w:left w:val="single" w:sz="4" w:space="0" w:color="auto"/>
              <w:bottom w:val="single" w:sz="4" w:space="0" w:color="auto"/>
              <w:right w:val="single" w:sz="4" w:space="0" w:color="auto"/>
            </w:tcBorders>
          </w:tcPr>
          <w:p w14:paraId="416AB1D1" w14:textId="77777777" w:rsidR="00B24718" w:rsidRDefault="00B24718" w:rsidP="004130A7">
            <w:pPr>
              <w:spacing w:after="0" w:line="240" w:lineRule="auto"/>
              <w:rPr>
                <w:sz w:val="24"/>
                <w:szCs w:val="24"/>
              </w:rPr>
            </w:pPr>
            <w:r>
              <w:rPr>
                <w:sz w:val="24"/>
                <w:szCs w:val="24"/>
              </w:rPr>
              <w:t xml:space="preserve"> 1                                 2              3              </w:t>
            </w:r>
          </w:p>
        </w:tc>
      </w:tr>
      <w:tr w:rsidR="00B24718" w14:paraId="22F38D61" w14:textId="77777777" w:rsidTr="00B24718">
        <w:tc>
          <w:tcPr>
            <w:tcW w:w="2569" w:type="dxa"/>
            <w:tcBorders>
              <w:top w:val="single" w:sz="4" w:space="0" w:color="auto"/>
              <w:left w:val="single" w:sz="4" w:space="0" w:color="auto"/>
              <w:bottom w:val="single" w:sz="4" w:space="0" w:color="auto"/>
              <w:right w:val="single" w:sz="4" w:space="0" w:color="auto"/>
            </w:tcBorders>
          </w:tcPr>
          <w:p w14:paraId="5963E316" w14:textId="77777777" w:rsidR="00B24718" w:rsidRDefault="00B24718" w:rsidP="004130A7">
            <w:pPr>
              <w:spacing w:after="0" w:line="240" w:lineRule="auto"/>
              <w:rPr>
                <w:sz w:val="24"/>
                <w:szCs w:val="24"/>
              </w:rPr>
            </w:pPr>
            <w:r>
              <w:rPr>
                <w:sz w:val="24"/>
                <w:szCs w:val="24"/>
              </w:rPr>
              <w:t>Human capital</w:t>
            </w:r>
          </w:p>
        </w:tc>
        <w:tc>
          <w:tcPr>
            <w:tcW w:w="4586" w:type="dxa"/>
            <w:tcBorders>
              <w:top w:val="single" w:sz="4" w:space="0" w:color="auto"/>
              <w:left w:val="single" w:sz="4" w:space="0" w:color="auto"/>
              <w:bottom w:val="single" w:sz="4" w:space="0" w:color="auto"/>
              <w:right w:val="single" w:sz="4" w:space="0" w:color="auto"/>
            </w:tcBorders>
          </w:tcPr>
          <w:p w14:paraId="680BACDD" w14:textId="77777777" w:rsidR="00B24718" w:rsidRDefault="00B24718" w:rsidP="004130A7">
            <w:pPr>
              <w:spacing w:after="0" w:line="240" w:lineRule="auto"/>
              <w:rPr>
                <w:sz w:val="24"/>
                <w:szCs w:val="24"/>
              </w:rPr>
            </w:pPr>
            <w:r>
              <w:rPr>
                <w:sz w:val="24"/>
                <w:szCs w:val="24"/>
              </w:rPr>
              <w:t xml:space="preserve"> 1              2 3</w:t>
            </w:r>
          </w:p>
        </w:tc>
      </w:tr>
      <w:tr w:rsidR="00B24718" w14:paraId="6A903FFD" w14:textId="77777777" w:rsidTr="00B24718">
        <w:tc>
          <w:tcPr>
            <w:tcW w:w="2569" w:type="dxa"/>
            <w:tcBorders>
              <w:top w:val="single" w:sz="4" w:space="0" w:color="auto"/>
              <w:left w:val="single" w:sz="4" w:space="0" w:color="auto"/>
              <w:bottom w:val="single" w:sz="4" w:space="0" w:color="auto"/>
              <w:right w:val="single" w:sz="4" w:space="0" w:color="auto"/>
            </w:tcBorders>
          </w:tcPr>
          <w:p w14:paraId="7247BF26" w14:textId="77777777" w:rsidR="00B24718" w:rsidRDefault="00B24718" w:rsidP="004130A7">
            <w:pPr>
              <w:spacing w:after="0" w:line="240" w:lineRule="auto"/>
              <w:rPr>
                <w:sz w:val="24"/>
                <w:szCs w:val="24"/>
              </w:rPr>
            </w:pPr>
            <w:r>
              <w:rPr>
                <w:sz w:val="24"/>
                <w:szCs w:val="24"/>
              </w:rPr>
              <w:t>Boundary management</w:t>
            </w:r>
          </w:p>
        </w:tc>
        <w:tc>
          <w:tcPr>
            <w:tcW w:w="4586" w:type="dxa"/>
            <w:tcBorders>
              <w:top w:val="single" w:sz="4" w:space="0" w:color="auto"/>
              <w:left w:val="single" w:sz="4" w:space="0" w:color="auto"/>
              <w:bottom w:val="single" w:sz="4" w:space="0" w:color="auto"/>
              <w:right w:val="single" w:sz="4" w:space="0" w:color="auto"/>
            </w:tcBorders>
          </w:tcPr>
          <w:p w14:paraId="457D14B5" w14:textId="77777777" w:rsidR="00B24718" w:rsidRDefault="00B24718" w:rsidP="004130A7">
            <w:pPr>
              <w:keepNext/>
              <w:spacing w:after="0" w:line="240" w:lineRule="auto"/>
              <w:rPr>
                <w:sz w:val="24"/>
                <w:szCs w:val="24"/>
              </w:rPr>
            </w:pPr>
            <w:r>
              <w:rPr>
                <w:sz w:val="24"/>
                <w:szCs w:val="24"/>
              </w:rPr>
              <w:t xml:space="preserve"> 1                2                               3    </w:t>
            </w:r>
          </w:p>
        </w:tc>
      </w:tr>
    </w:tbl>
    <w:p w14:paraId="3BF9AB9A" w14:textId="51879C8C" w:rsidR="00272012" w:rsidRPr="00CF395F" w:rsidRDefault="00272012" w:rsidP="00272012">
      <w:pPr>
        <w:pStyle w:val="Caption"/>
        <w:spacing w:after="120" w:line="360" w:lineRule="auto"/>
      </w:pPr>
      <w:bookmarkStart w:id="338" w:name="_Toc531023166"/>
      <w:bookmarkStart w:id="339" w:name="_Toc536438927"/>
      <w:bookmarkStart w:id="340" w:name="_Toc31702102"/>
      <w:r w:rsidRPr="00CF395F">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33</w:t>
      </w:r>
      <w:r w:rsidR="00233012">
        <w:rPr>
          <w:noProof/>
        </w:rPr>
        <w:fldChar w:fldCharType="end"/>
      </w:r>
      <w:r w:rsidRPr="00CF395F">
        <w:t xml:space="preserve">. Plotted typology. </w:t>
      </w:r>
      <w:r>
        <w:t>BoR13.2</w:t>
      </w:r>
      <w:bookmarkEnd w:id="338"/>
      <w:bookmarkEnd w:id="339"/>
      <w:bookmarkEnd w:id="340"/>
    </w:p>
    <w:p w14:paraId="7908EA07" w14:textId="77777777" w:rsidR="00AE46D2" w:rsidRDefault="00AE46D2">
      <w:pPr>
        <w:rPr>
          <w:rFonts w:asciiTheme="majorHAnsi" w:eastAsiaTheme="majorEastAsia" w:hAnsiTheme="majorHAnsi" w:cstheme="majorBidi"/>
          <w:caps/>
          <w:color w:val="1F3763" w:themeColor="accent1" w:themeShade="7F"/>
          <w:sz w:val="24"/>
          <w:szCs w:val="24"/>
        </w:rPr>
      </w:pPr>
      <w:bookmarkStart w:id="341" w:name="_Toc531007179"/>
      <w:bookmarkStart w:id="342" w:name="_Toc536718005"/>
      <w:r>
        <w:br w:type="page"/>
      </w:r>
    </w:p>
    <w:p w14:paraId="7438F7BA" w14:textId="220F811A" w:rsidR="00272012" w:rsidRDefault="0093259B" w:rsidP="00272012">
      <w:pPr>
        <w:pStyle w:val="Heading3"/>
      </w:pPr>
      <w:bookmarkStart w:id="343" w:name="_Toc31702028"/>
      <w:r>
        <w:t xml:space="preserve">BoRs sampled from </w:t>
      </w:r>
      <w:r w:rsidR="00272012">
        <w:t>UoA 14</w:t>
      </w:r>
      <w:bookmarkEnd w:id="341"/>
      <w:bookmarkEnd w:id="342"/>
      <w:bookmarkEnd w:id="343"/>
    </w:p>
    <w:p w14:paraId="48849108" w14:textId="77777777" w:rsidR="00272012" w:rsidRPr="00F17720" w:rsidRDefault="00272012" w:rsidP="00272012">
      <w:pPr>
        <w:spacing w:after="120" w:line="360" w:lineRule="auto"/>
        <w:rPr>
          <w:sz w:val="24"/>
          <w:szCs w:val="24"/>
        </w:rPr>
      </w:pPr>
      <w:r>
        <w:rPr>
          <w:sz w:val="24"/>
          <w:szCs w:val="24"/>
        </w:rPr>
        <w:t>The research is based in the Department of Civil and Structural Engineering. The two BoRs are based at the University of Sheffield Department of Civil and Structural Engineering, through the Vibration Engineering Section (VES) and Water Engineering Group (WEG), respectively. Both are focused on practical management issues for industry (construction and water), and proceed through applied projects conducted within specific companies, whose findings provide the basis for “fundamental engineering research”</w:t>
      </w:r>
      <w:r>
        <w:rPr>
          <w:rStyle w:val="FootnoteReference"/>
          <w:sz w:val="24"/>
          <w:szCs w:val="24"/>
        </w:rPr>
        <w:footnoteReference w:id="29"/>
      </w:r>
      <w:r>
        <w:rPr>
          <w:sz w:val="24"/>
          <w:szCs w:val="24"/>
        </w:rPr>
        <w:t xml:space="preserve"> in order to influence wider engineering knowledge and practices, primarily through engineering guidelines, codes and regulations. </w:t>
      </w:r>
    </w:p>
    <w:p w14:paraId="20BCC07E" w14:textId="25B3EB83" w:rsidR="00272012" w:rsidRDefault="009528FE" w:rsidP="00272012">
      <w:pPr>
        <w:pStyle w:val="Heading4"/>
      </w:pPr>
      <w:r>
        <w:t>Body of Research 14.1: ‘Managing full scale dynamic performance of civil infrastructure’</w:t>
      </w:r>
    </w:p>
    <w:p w14:paraId="04315A6C" w14:textId="6589B377" w:rsidR="00272012" w:rsidRPr="00FC33ED" w:rsidRDefault="00272012" w:rsidP="00272012">
      <w:pPr>
        <w:spacing w:after="120" w:line="360" w:lineRule="auto"/>
        <w:rPr>
          <w:sz w:val="24"/>
          <w:szCs w:val="24"/>
        </w:rPr>
      </w:pPr>
      <w:r w:rsidRPr="00FC33ED">
        <w:rPr>
          <w:sz w:val="24"/>
          <w:szCs w:val="24"/>
        </w:rPr>
        <w:t>Title</w:t>
      </w:r>
      <w:r w:rsidR="009528FE">
        <w:rPr>
          <w:sz w:val="24"/>
          <w:szCs w:val="24"/>
        </w:rPr>
        <w:t xml:space="preserve"> of relevant REF Impact Case Study</w:t>
      </w:r>
      <w:r w:rsidRPr="00FC33ED">
        <w:rPr>
          <w:sz w:val="24"/>
          <w:szCs w:val="24"/>
        </w:rPr>
        <w:t xml:space="preserve">: </w:t>
      </w:r>
      <w:r>
        <w:rPr>
          <w:sz w:val="24"/>
          <w:szCs w:val="24"/>
        </w:rPr>
        <w:t>‘Managing full scale dynamic performance of civil infrastructure’</w:t>
      </w:r>
    </w:p>
    <w:p w14:paraId="7466A0FF" w14:textId="6EB6C727" w:rsidR="00272012" w:rsidRPr="00FC33ED" w:rsidRDefault="00272012" w:rsidP="00272012">
      <w:pPr>
        <w:spacing w:after="120" w:line="360" w:lineRule="auto"/>
        <w:rPr>
          <w:sz w:val="24"/>
          <w:szCs w:val="24"/>
          <w:u w:val="single"/>
        </w:rPr>
      </w:pPr>
      <w:r w:rsidRPr="00FC33ED">
        <w:rPr>
          <w:sz w:val="24"/>
          <w:szCs w:val="24"/>
          <w:u w:val="single"/>
        </w:rPr>
        <w:t>Phase 1.</w:t>
      </w:r>
      <w:r>
        <w:rPr>
          <w:sz w:val="24"/>
          <w:szCs w:val="24"/>
          <w:u w:val="single"/>
        </w:rPr>
        <w:t xml:space="preserve"> Influencing building codes and guidelines vibration performance of large structures</w:t>
      </w:r>
      <w:r>
        <w:rPr>
          <w:sz w:val="24"/>
          <w:szCs w:val="24"/>
          <w:u w:val="single"/>
        </w:rPr>
        <w:br/>
      </w:r>
      <w:r>
        <w:rPr>
          <w:sz w:val="24"/>
          <w:szCs w:val="24"/>
        </w:rPr>
        <w:t xml:space="preserve">In the mid-1990s, researchers at Sheffield’s Department of Civil and Structure Engineering initiated the Vibration Engineering Section (VES) to conduct research in vibration performance of large structures, such as buildings and stadiums, in response safety concerns as well as modern design demands. VES secured EPSRC funding initially with the objective to conduct research which would increase the knowledge base underpinning national and international building codes and guidelines. Based on the findings of this research, which analysed the impact of human walking and jumping, first in laboratory conditions and then in the field, VES’ outputs continue to be cited in building codes and guidelines which are recognised internationally and have legal status in the case of court actions. </w:t>
      </w:r>
    </w:p>
    <w:p w14:paraId="203B4695" w14:textId="75031030" w:rsidR="00272012" w:rsidRDefault="00272012" w:rsidP="00272012">
      <w:pPr>
        <w:spacing w:after="120" w:line="360" w:lineRule="auto"/>
        <w:rPr>
          <w:sz w:val="24"/>
          <w:szCs w:val="24"/>
        </w:rPr>
      </w:pPr>
      <w:r w:rsidRPr="00FC33ED">
        <w:rPr>
          <w:sz w:val="24"/>
          <w:szCs w:val="24"/>
          <w:u w:val="single"/>
        </w:rPr>
        <w:t>Phase 2.</w:t>
      </w:r>
      <w:r>
        <w:rPr>
          <w:sz w:val="24"/>
          <w:szCs w:val="24"/>
          <w:u w:val="single"/>
        </w:rPr>
        <w:t xml:space="preserve"> Delivering more immediate impact through consultancy</w:t>
      </w:r>
      <w:r w:rsidRPr="00FC33ED">
        <w:rPr>
          <w:sz w:val="24"/>
          <w:szCs w:val="24"/>
          <w:u w:val="single"/>
        </w:rPr>
        <w:t xml:space="preserve"> </w:t>
      </w:r>
      <w:r>
        <w:rPr>
          <w:sz w:val="24"/>
          <w:szCs w:val="24"/>
          <w:u w:val="single"/>
        </w:rPr>
        <w:t>and industrial collaboration</w:t>
      </w:r>
      <w:r>
        <w:rPr>
          <w:sz w:val="24"/>
          <w:szCs w:val="24"/>
          <w:u w:val="single"/>
        </w:rPr>
        <w:br/>
      </w:r>
      <w:r>
        <w:rPr>
          <w:sz w:val="24"/>
          <w:szCs w:val="24"/>
        </w:rPr>
        <w:t xml:space="preserve">VES had engaged in consultancy research and industrial collaboration from its outset. However, in the 2000s, this took on new levels. For example, VES led on an EPSRC grant involving multiple private organisations which aimed to improve other aspects of existing guidelines, which were perceived to overburden some modern building design techniques and therefore unnecessarily increase building costs. This research required the development and validation of new tools for verifying performance. By 2008, VES created a spin-out company, Full Scale Dynamics Limited (FSDL), through which to conduct consultancy work. FSDL gave the VES team a more accessible, responsive and agile mechanism for engaging and serving clients.  </w:t>
      </w:r>
    </w:p>
    <w:p w14:paraId="1D0F83FE" w14:textId="77777777" w:rsidR="00272012" w:rsidRPr="00FC33ED" w:rsidRDefault="00272012" w:rsidP="00272012">
      <w:pPr>
        <w:spacing w:after="120" w:line="360" w:lineRule="auto"/>
        <w:rPr>
          <w:sz w:val="24"/>
          <w:szCs w:val="24"/>
          <w:u w:val="single"/>
        </w:rPr>
      </w:pPr>
      <w:r>
        <w:rPr>
          <w:sz w:val="24"/>
          <w:szCs w:val="24"/>
        </w:rPr>
        <w:t xml:space="preserve">The consultancy work and academic work support each other: the majority of consultancy work directly applies tools and expertise developed through funded research and published papers; similarly, work done on a consultancy basis has also contributed to academic outputs, including those referenced under Phase 2.  </w:t>
      </w:r>
    </w:p>
    <w:p w14:paraId="0B3FBD95" w14:textId="11AD745E" w:rsidR="00272012" w:rsidRPr="006C6580" w:rsidRDefault="00272012" w:rsidP="00272012">
      <w:pPr>
        <w:spacing w:after="120" w:line="360" w:lineRule="auto"/>
        <w:rPr>
          <w:sz w:val="24"/>
          <w:szCs w:val="24"/>
        </w:rPr>
      </w:pPr>
      <w:r w:rsidRPr="00FC33ED">
        <w:rPr>
          <w:sz w:val="24"/>
          <w:szCs w:val="24"/>
          <w:u w:val="single"/>
        </w:rPr>
        <w:t>Phase 3.</w:t>
      </w:r>
      <w:r>
        <w:rPr>
          <w:sz w:val="24"/>
          <w:szCs w:val="24"/>
          <w:u w:val="single"/>
        </w:rPr>
        <w:t xml:space="preserve"> Major advances through large research grants</w:t>
      </w:r>
      <w:r>
        <w:rPr>
          <w:sz w:val="24"/>
          <w:szCs w:val="24"/>
          <w:u w:val="single"/>
        </w:rPr>
        <w:br/>
      </w:r>
      <w:r>
        <w:rPr>
          <w:sz w:val="24"/>
          <w:szCs w:val="24"/>
        </w:rPr>
        <w:t xml:space="preserve">By the mid-2000s, VES had built up significant expertise, knowledge and data on the relationship between structural vibration performance and human movement, i.e. walking, running, jumping. However, it remained the case that there was no reliable model for understanding the dynamic forces produced by human movement. As such, no formal guidance existed on how to account for these forces. Much of the difficulty is the unpredictability of human movements, including speed, weight, type of movement and its timing, etc. VES proposed research which would enable the appropriate statistical and probabilistic analysis of human forces. The knowledge and expertise built up in previous Phases was essential to these proposals, which required gathering a very large database of different movements and forces, and therefore a much larger EPSRC grants than had previously been awarded. In 2009, VES secured the field’s first EPSRC platform grant (designed to give increased flexibility to the grant holders) to help develop these statistical models. Although this Phase of the research did not involve industrial partners directly, the high value potential of the research to the construction industry was a major rationale for the grant application. Since the REF 2014 submission, VES have continued to increase their EPSRC grant funding, recently with a strategic equipment grant of over £3 million, and in this case multiple industrial partners have been directly involved in the grant, with the resulting equipment to be available for rent for commercial as well as academic research purposes.  </w:t>
      </w:r>
    </w:p>
    <w:tbl>
      <w:tblPr>
        <w:tblW w:w="7155" w:type="dxa"/>
        <w:tblLook w:val="04A0" w:firstRow="1" w:lastRow="0" w:firstColumn="1" w:lastColumn="0" w:noHBand="0" w:noVBand="1"/>
      </w:tblPr>
      <w:tblGrid>
        <w:gridCol w:w="2569"/>
        <w:gridCol w:w="4586"/>
      </w:tblGrid>
      <w:tr w:rsidR="00B24718" w14:paraId="746230B9" w14:textId="77777777" w:rsidTr="00B24718">
        <w:tc>
          <w:tcPr>
            <w:tcW w:w="2569" w:type="dxa"/>
            <w:tcBorders>
              <w:top w:val="single" w:sz="4" w:space="0" w:color="auto"/>
              <w:left w:val="single" w:sz="4" w:space="0" w:color="auto"/>
              <w:bottom w:val="single" w:sz="4" w:space="0" w:color="auto"/>
              <w:right w:val="single" w:sz="4" w:space="0" w:color="auto"/>
            </w:tcBorders>
          </w:tcPr>
          <w:p w14:paraId="13C915F6" w14:textId="1EF23303" w:rsidR="00B24718" w:rsidRPr="002B4060" w:rsidRDefault="00B24718" w:rsidP="00B24718">
            <w:pPr>
              <w:spacing w:after="0" w:line="240" w:lineRule="auto"/>
              <w:rPr>
                <w:b/>
                <w:sz w:val="24"/>
                <w:szCs w:val="24"/>
              </w:rPr>
            </w:pPr>
            <w:r w:rsidRPr="002B4060">
              <w:rPr>
                <w:b/>
                <w:sz w:val="24"/>
                <w:szCs w:val="24"/>
              </w:rPr>
              <w:t>Attribute</w:t>
            </w:r>
            <w:r>
              <w:rPr>
                <w:b/>
                <w:sz w:val="24"/>
                <w:szCs w:val="24"/>
              </w:rPr>
              <w:t>/activity</w:t>
            </w:r>
          </w:p>
        </w:tc>
        <w:tc>
          <w:tcPr>
            <w:tcW w:w="4586" w:type="dxa"/>
            <w:tcBorders>
              <w:top w:val="single" w:sz="4" w:space="0" w:color="auto"/>
              <w:left w:val="single" w:sz="4" w:space="0" w:color="auto"/>
              <w:bottom w:val="single" w:sz="4" w:space="0" w:color="auto"/>
              <w:right w:val="single" w:sz="4" w:space="0" w:color="auto"/>
            </w:tcBorders>
          </w:tcPr>
          <w:p w14:paraId="0CD134AB" w14:textId="77777777" w:rsidR="00B24718" w:rsidRPr="00B8594F" w:rsidRDefault="00B24718" w:rsidP="00B24718">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0246E23F" w14:textId="50DE3C9E" w:rsidR="00B24718" w:rsidRPr="00B8594F" w:rsidRDefault="00B24718" w:rsidP="00B24718">
            <w:pPr>
              <w:spacing w:after="0" w:line="240" w:lineRule="auto"/>
              <w:jc w:val="center"/>
              <w:rPr>
                <w:b/>
                <w:sz w:val="24"/>
                <w:szCs w:val="24"/>
              </w:rPr>
            </w:pPr>
            <w:r w:rsidRPr="00B8594F">
              <w:rPr>
                <w:b/>
                <w:sz w:val="24"/>
                <w:szCs w:val="24"/>
              </w:rPr>
              <w:t>1               2               3               4               5</w:t>
            </w:r>
          </w:p>
        </w:tc>
      </w:tr>
      <w:tr w:rsidR="00B24718" w14:paraId="5421CCA9" w14:textId="77777777" w:rsidTr="00B24718">
        <w:tc>
          <w:tcPr>
            <w:tcW w:w="2569" w:type="dxa"/>
            <w:tcBorders>
              <w:top w:val="single" w:sz="4" w:space="0" w:color="auto"/>
              <w:left w:val="single" w:sz="4" w:space="0" w:color="auto"/>
              <w:bottom w:val="single" w:sz="4" w:space="0" w:color="auto"/>
              <w:right w:val="single" w:sz="4" w:space="0" w:color="auto"/>
            </w:tcBorders>
          </w:tcPr>
          <w:p w14:paraId="3155FBDF" w14:textId="77777777" w:rsidR="00B24718" w:rsidRDefault="00B24718" w:rsidP="004130A7">
            <w:pPr>
              <w:spacing w:after="0" w:line="240" w:lineRule="auto"/>
              <w:rPr>
                <w:sz w:val="24"/>
                <w:szCs w:val="24"/>
              </w:rPr>
            </w:pPr>
            <w:r>
              <w:rPr>
                <w:sz w:val="24"/>
                <w:szCs w:val="24"/>
              </w:rPr>
              <w:t>Expertise</w:t>
            </w:r>
          </w:p>
        </w:tc>
        <w:tc>
          <w:tcPr>
            <w:tcW w:w="4586" w:type="dxa"/>
            <w:tcBorders>
              <w:top w:val="single" w:sz="4" w:space="0" w:color="auto"/>
              <w:left w:val="single" w:sz="4" w:space="0" w:color="auto"/>
              <w:bottom w:val="single" w:sz="4" w:space="0" w:color="auto"/>
              <w:right w:val="single" w:sz="4" w:space="0" w:color="auto"/>
            </w:tcBorders>
          </w:tcPr>
          <w:p w14:paraId="4AAC6EC1" w14:textId="77777777" w:rsidR="00B24718" w:rsidRDefault="00B24718" w:rsidP="004130A7">
            <w:pPr>
              <w:spacing w:after="0" w:line="240" w:lineRule="auto"/>
              <w:rPr>
                <w:sz w:val="24"/>
                <w:szCs w:val="24"/>
              </w:rPr>
            </w:pPr>
            <w:r>
              <w:rPr>
                <w:sz w:val="24"/>
                <w:szCs w:val="24"/>
              </w:rPr>
              <w:t xml:space="preserve">1 2 3 </w:t>
            </w:r>
          </w:p>
        </w:tc>
      </w:tr>
      <w:tr w:rsidR="00B24718" w14:paraId="01198831" w14:textId="77777777" w:rsidTr="00B24718">
        <w:tc>
          <w:tcPr>
            <w:tcW w:w="2569" w:type="dxa"/>
            <w:tcBorders>
              <w:top w:val="single" w:sz="4" w:space="0" w:color="auto"/>
              <w:left w:val="single" w:sz="4" w:space="0" w:color="auto"/>
              <w:bottom w:val="single" w:sz="4" w:space="0" w:color="auto"/>
              <w:right w:val="single" w:sz="4" w:space="0" w:color="auto"/>
            </w:tcBorders>
          </w:tcPr>
          <w:p w14:paraId="5A768112" w14:textId="77777777" w:rsidR="00B24718" w:rsidRDefault="00B24718" w:rsidP="004130A7">
            <w:pPr>
              <w:spacing w:after="0" w:line="240" w:lineRule="auto"/>
              <w:rPr>
                <w:sz w:val="24"/>
                <w:szCs w:val="24"/>
              </w:rPr>
            </w:pPr>
            <w:r>
              <w:rPr>
                <w:sz w:val="24"/>
                <w:szCs w:val="24"/>
              </w:rPr>
              <w:t>Relevance</w:t>
            </w:r>
          </w:p>
        </w:tc>
        <w:tc>
          <w:tcPr>
            <w:tcW w:w="4586" w:type="dxa"/>
            <w:tcBorders>
              <w:top w:val="single" w:sz="4" w:space="0" w:color="auto"/>
              <w:left w:val="single" w:sz="4" w:space="0" w:color="auto"/>
              <w:bottom w:val="single" w:sz="4" w:space="0" w:color="auto"/>
              <w:right w:val="single" w:sz="4" w:space="0" w:color="auto"/>
            </w:tcBorders>
          </w:tcPr>
          <w:p w14:paraId="0F426496" w14:textId="77777777" w:rsidR="00B24718" w:rsidRDefault="00B24718" w:rsidP="004130A7">
            <w:pPr>
              <w:spacing w:after="0" w:line="240" w:lineRule="auto"/>
              <w:rPr>
                <w:sz w:val="24"/>
                <w:szCs w:val="24"/>
              </w:rPr>
            </w:pPr>
            <w:r>
              <w:rPr>
                <w:sz w:val="24"/>
                <w:szCs w:val="24"/>
              </w:rPr>
              <w:t xml:space="preserve">                                  1 3              2</w:t>
            </w:r>
          </w:p>
        </w:tc>
      </w:tr>
      <w:tr w:rsidR="00B24718" w14:paraId="6C4FD201" w14:textId="77777777" w:rsidTr="00B24718">
        <w:tc>
          <w:tcPr>
            <w:tcW w:w="2569" w:type="dxa"/>
            <w:tcBorders>
              <w:top w:val="single" w:sz="4" w:space="0" w:color="auto"/>
              <w:left w:val="single" w:sz="4" w:space="0" w:color="auto"/>
              <w:bottom w:val="single" w:sz="4" w:space="0" w:color="auto"/>
              <w:right w:val="single" w:sz="4" w:space="0" w:color="auto"/>
            </w:tcBorders>
          </w:tcPr>
          <w:p w14:paraId="18AC0586" w14:textId="77777777" w:rsidR="00B24718" w:rsidRDefault="00B24718" w:rsidP="004130A7">
            <w:pPr>
              <w:spacing w:after="0" w:line="240" w:lineRule="auto"/>
              <w:rPr>
                <w:sz w:val="24"/>
                <w:szCs w:val="24"/>
              </w:rPr>
            </w:pPr>
            <w:r>
              <w:rPr>
                <w:sz w:val="24"/>
                <w:szCs w:val="24"/>
              </w:rPr>
              <w:t>Disciplinary focus</w:t>
            </w:r>
          </w:p>
        </w:tc>
        <w:tc>
          <w:tcPr>
            <w:tcW w:w="4586" w:type="dxa"/>
            <w:tcBorders>
              <w:top w:val="single" w:sz="4" w:space="0" w:color="auto"/>
              <w:left w:val="single" w:sz="4" w:space="0" w:color="auto"/>
              <w:bottom w:val="single" w:sz="4" w:space="0" w:color="auto"/>
              <w:right w:val="single" w:sz="4" w:space="0" w:color="auto"/>
            </w:tcBorders>
          </w:tcPr>
          <w:p w14:paraId="1A5C91BD" w14:textId="77777777" w:rsidR="00B24718" w:rsidRDefault="00B24718" w:rsidP="004130A7">
            <w:pPr>
              <w:spacing w:after="0" w:line="240" w:lineRule="auto"/>
              <w:rPr>
                <w:sz w:val="24"/>
                <w:szCs w:val="24"/>
              </w:rPr>
            </w:pPr>
            <w:r>
              <w:rPr>
                <w:sz w:val="24"/>
                <w:szCs w:val="24"/>
              </w:rPr>
              <w:t xml:space="preserve">                 1 3                               2</w:t>
            </w:r>
          </w:p>
        </w:tc>
      </w:tr>
      <w:tr w:rsidR="00B24718" w14:paraId="63C01314" w14:textId="77777777" w:rsidTr="00B24718">
        <w:tc>
          <w:tcPr>
            <w:tcW w:w="2569" w:type="dxa"/>
            <w:tcBorders>
              <w:top w:val="single" w:sz="4" w:space="0" w:color="auto"/>
              <w:left w:val="single" w:sz="4" w:space="0" w:color="auto"/>
              <w:bottom w:val="single" w:sz="4" w:space="0" w:color="auto"/>
              <w:right w:val="single" w:sz="4" w:space="0" w:color="auto"/>
            </w:tcBorders>
          </w:tcPr>
          <w:p w14:paraId="07187576" w14:textId="77777777" w:rsidR="00B24718" w:rsidRDefault="00B24718" w:rsidP="004130A7">
            <w:pPr>
              <w:spacing w:after="0" w:line="240" w:lineRule="auto"/>
              <w:rPr>
                <w:sz w:val="24"/>
                <w:szCs w:val="24"/>
              </w:rPr>
            </w:pPr>
            <w:r>
              <w:rPr>
                <w:sz w:val="24"/>
                <w:szCs w:val="24"/>
              </w:rPr>
              <w:t>Uncertainty</w:t>
            </w:r>
          </w:p>
        </w:tc>
        <w:tc>
          <w:tcPr>
            <w:tcW w:w="4586" w:type="dxa"/>
            <w:tcBorders>
              <w:top w:val="single" w:sz="4" w:space="0" w:color="auto"/>
              <w:left w:val="single" w:sz="4" w:space="0" w:color="auto"/>
              <w:bottom w:val="single" w:sz="4" w:space="0" w:color="auto"/>
              <w:right w:val="single" w:sz="4" w:space="0" w:color="auto"/>
            </w:tcBorders>
          </w:tcPr>
          <w:p w14:paraId="505EE690" w14:textId="77777777" w:rsidR="00B24718" w:rsidRDefault="00B24718" w:rsidP="004130A7">
            <w:pPr>
              <w:spacing w:after="0" w:line="240" w:lineRule="auto"/>
              <w:rPr>
                <w:sz w:val="24"/>
                <w:szCs w:val="24"/>
              </w:rPr>
            </w:pPr>
            <w:r>
              <w:rPr>
                <w:sz w:val="24"/>
                <w:szCs w:val="24"/>
              </w:rPr>
              <w:t xml:space="preserve">                 1 3             2</w:t>
            </w:r>
          </w:p>
        </w:tc>
      </w:tr>
      <w:tr w:rsidR="00B24718" w14:paraId="7B264A72" w14:textId="77777777" w:rsidTr="00B24718">
        <w:tc>
          <w:tcPr>
            <w:tcW w:w="2569" w:type="dxa"/>
            <w:tcBorders>
              <w:top w:val="single" w:sz="4" w:space="0" w:color="auto"/>
              <w:left w:val="single" w:sz="4" w:space="0" w:color="auto"/>
              <w:bottom w:val="single" w:sz="4" w:space="0" w:color="auto"/>
              <w:right w:val="single" w:sz="4" w:space="0" w:color="auto"/>
            </w:tcBorders>
          </w:tcPr>
          <w:p w14:paraId="18FDE50A" w14:textId="77777777" w:rsidR="00B24718" w:rsidRDefault="00B24718" w:rsidP="004130A7">
            <w:pPr>
              <w:spacing w:after="0" w:line="240" w:lineRule="auto"/>
              <w:rPr>
                <w:sz w:val="24"/>
                <w:szCs w:val="24"/>
              </w:rPr>
            </w:pPr>
            <w:r>
              <w:rPr>
                <w:sz w:val="24"/>
                <w:szCs w:val="24"/>
              </w:rPr>
              <w:t>Goals</w:t>
            </w:r>
          </w:p>
        </w:tc>
        <w:tc>
          <w:tcPr>
            <w:tcW w:w="4586" w:type="dxa"/>
            <w:tcBorders>
              <w:top w:val="single" w:sz="4" w:space="0" w:color="auto"/>
              <w:left w:val="single" w:sz="4" w:space="0" w:color="auto"/>
              <w:bottom w:val="single" w:sz="4" w:space="0" w:color="auto"/>
              <w:right w:val="single" w:sz="4" w:space="0" w:color="auto"/>
            </w:tcBorders>
          </w:tcPr>
          <w:p w14:paraId="5F487E68" w14:textId="77777777" w:rsidR="00B24718" w:rsidRDefault="00B24718" w:rsidP="004130A7">
            <w:pPr>
              <w:spacing w:after="0" w:line="240" w:lineRule="auto"/>
              <w:rPr>
                <w:sz w:val="24"/>
                <w:szCs w:val="24"/>
              </w:rPr>
            </w:pPr>
            <w:r>
              <w:rPr>
                <w:sz w:val="24"/>
                <w:szCs w:val="24"/>
              </w:rPr>
              <w:t xml:space="preserve">                                  1 3                               2</w:t>
            </w:r>
          </w:p>
        </w:tc>
      </w:tr>
      <w:tr w:rsidR="00B24718" w14:paraId="2822EF17" w14:textId="77777777" w:rsidTr="00B24718">
        <w:tc>
          <w:tcPr>
            <w:tcW w:w="2569" w:type="dxa"/>
            <w:tcBorders>
              <w:top w:val="single" w:sz="4" w:space="0" w:color="auto"/>
              <w:left w:val="single" w:sz="4" w:space="0" w:color="auto"/>
              <w:bottom w:val="single" w:sz="4" w:space="0" w:color="auto"/>
              <w:right w:val="single" w:sz="4" w:space="0" w:color="auto"/>
            </w:tcBorders>
          </w:tcPr>
          <w:p w14:paraId="19830752" w14:textId="77777777" w:rsidR="00B24718" w:rsidRDefault="00B24718" w:rsidP="004130A7">
            <w:pPr>
              <w:spacing w:after="0" w:line="240" w:lineRule="auto"/>
              <w:rPr>
                <w:sz w:val="24"/>
                <w:szCs w:val="24"/>
              </w:rPr>
            </w:pPr>
            <w:r>
              <w:rPr>
                <w:sz w:val="24"/>
                <w:szCs w:val="24"/>
              </w:rPr>
              <w:t>Learning</w:t>
            </w:r>
          </w:p>
        </w:tc>
        <w:tc>
          <w:tcPr>
            <w:tcW w:w="4586" w:type="dxa"/>
            <w:tcBorders>
              <w:top w:val="single" w:sz="4" w:space="0" w:color="auto"/>
              <w:left w:val="single" w:sz="4" w:space="0" w:color="auto"/>
              <w:bottom w:val="single" w:sz="4" w:space="0" w:color="auto"/>
              <w:right w:val="single" w:sz="4" w:space="0" w:color="auto"/>
            </w:tcBorders>
          </w:tcPr>
          <w:p w14:paraId="52BC9813" w14:textId="77777777" w:rsidR="00B24718" w:rsidRDefault="00B24718" w:rsidP="004130A7">
            <w:pPr>
              <w:spacing w:after="0" w:line="240" w:lineRule="auto"/>
              <w:rPr>
                <w:sz w:val="24"/>
                <w:szCs w:val="24"/>
              </w:rPr>
            </w:pPr>
            <w:r>
              <w:rPr>
                <w:sz w:val="24"/>
                <w:szCs w:val="24"/>
              </w:rPr>
              <w:t>1 2 3</w:t>
            </w:r>
          </w:p>
        </w:tc>
      </w:tr>
      <w:tr w:rsidR="00B24718" w14:paraId="7879315D" w14:textId="77777777" w:rsidTr="00B24718">
        <w:tc>
          <w:tcPr>
            <w:tcW w:w="2569" w:type="dxa"/>
            <w:tcBorders>
              <w:top w:val="single" w:sz="4" w:space="0" w:color="auto"/>
              <w:left w:val="single" w:sz="4" w:space="0" w:color="auto"/>
              <w:bottom w:val="single" w:sz="4" w:space="0" w:color="auto"/>
              <w:right w:val="single" w:sz="4" w:space="0" w:color="auto"/>
            </w:tcBorders>
          </w:tcPr>
          <w:p w14:paraId="76431FB6" w14:textId="77777777" w:rsidR="00B24718" w:rsidRDefault="00B24718" w:rsidP="004130A7">
            <w:pPr>
              <w:spacing w:after="0" w:line="240" w:lineRule="auto"/>
              <w:rPr>
                <w:sz w:val="24"/>
                <w:szCs w:val="24"/>
              </w:rPr>
            </w:pPr>
            <w:r>
              <w:rPr>
                <w:sz w:val="24"/>
                <w:szCs w:val="24"/>
              </w:rPr>
              <w:t>Knowledge exchange</w:t>
            </w:r>
          </w:p>
        </w:tc>
        <w:tc>
          <w:tcPr>
            <w:tcW w:w="4586" w:type="dxa"/>
            <w:tcBorders>
              <w:top w:val="single" w:sz="4" w:space="0" w:color="auto"/>
              <w:left w:val="single" w:sz="4" w:space="0" w:color="auto"/>
              <w:bottom w:val="single" w:sz="4" w:space="0" w:color="auto"/>
              <w:right w:val="single" w:sz="4" w:space="0" w:color="auto"/>
            </w:tcBorders>
          </w:tcPr>
          <w:p w14:paraId="08246D13" w14:textId="77777777" w:rsidR="00B24718" w:rsidRDefault="00B24718" w:rsidP="004130A7">
            <w:pPr>
              <w:tabs>
                <w:tab w:val="left" w:pos="1227"/>
                <w:tab w:val="center" w:pos="2185"/>
                <w:tab w:val="left" w:pos="2595"/>
              </w:tabs>
              <w:spacing w:after="0" w:line="240" w:lineRule="auto"/>
              <w:rPr>
                <w:sz w:val="24"/>
                <w:szCs w:val="24"/>
              </w:rPr>
            </w:pPr>
            <w:r>
              <w:rPr>
                <w:sz w:val="24"/>
                <w:szCs w:val="24"/>
              </w:rPr>
              <w:t xml:space="preserve"> 1 3             2</w:t>
            </w:r>
          </w:p>
        </w:tc>
      </w:tr>
      <w:tr w:rsidR="00B24718" w14:paraId="2EF948B6" w14:textId="77777777" w:rsidTr="00B24718">
        <w:tc>
          <w:tcPr>
            <w:tcW w:w="2569" w:type="dxa"/>
            <w:tcBorders>
              <w:top w:val="single" w:sz="4" w:space="0" w:color="auto"/>
              <w:left w:val="single" w:sz="4" w:space="0" w:color="auto"/>
              <w:bottom w:val="single" w:sz="4" w:space="0" w:color="auto"/>
              <w:right w:val="single" w:sz="4" w:space="0" w:color="auto"/>
            </w:tcBorders>
          </w:tcPr>
          <w:p w14:paraId="11ECB1B1" w14:textId="77777777" w:rsidR="00B24718" w:rsidRDefault="00B24718" w:rsidP="004130A7">
            <w:pPr>
              <w:spacing w:after="0" w:line="240" w:lineRule="auto"/>
              <w:rPr>
                <w:sz w:val="24"/>
                <w:szCs w:val="24"/>
              </w:rPr>
            </w:pPr>
            <w:r>
              <w:rPr>
                <w:sz w:val="24"/>
                <w:szCs w:val="24"/>
              </w:rPr>
              <w:t>Network</w:t>
            </w:r>
          </w:p>
        </w:tc>
        <w:tc>
          <w:tcPr>
            <w:tcW w:w="4586" w:type="dxa"/>
            <w:tcBorders>
              <w:top w:val="single" w:sz="4" w:space="0" w:color="auto"/>
              <w:left w:val="single" w:sz="4" w:space="0" w:color="auto"/>
              <w:bottom w:val="single" w:sz="4" w:space="0" w:color="auto"/>
              <w:right w:val="single" w:sz="4" w:space="0" w:color="auto"/>
            </w:tcBorders>
          </w:tcPr>
          <w:p w14:paraId="40699EAE" w14:textId="77777777" w:rsidR="00B24718" w:rsidRDefault="00B24718" w:rsidP="004130A7">
            <w:pPr>
              <w:spacing w:after="0" w:line="240" w:lineRule="auto"/>
              <w:rPr>
                <w:sz w:val="24"/>
                <w:szCs w:val="24"/>
              </w:rPr>
            </w:pPr>
            <w:r>
              <w:rPr>
                <w:sz w:val="24"/>
                <w:szCs w:val="24"/>
              </w:rPr>
              <w:t xml:space="preserve">   1             2 3</w:t>
            </w:r>
          </w:p>
        </w:tc>
      </w:tr>
      <w:tr w:rsidR="00B24718" w14:paraId="57B73E63" w14:textId="77777777" w:rsidTr="00B24718">
        <w:tc>
          <w:tcPr>
            <w:tcW w:w="2569" w:type="dxa"/>
            <w:tcBorders>
              <w:top w:val="single" w:sz="4" w:space="0" w:color="auto"/>
              <w:left w:val="single" w:sz="4" w:space="0" w:color="auto"/>
              <w:bottom w:val="single" w:sz="4" w:space="0" w:color="auto"/>
              <w:right w:val="single" w:sz="4" w:space="0" w:color="auto"/>
            </w:tcBorders>
          </w:tcPr>
          <w:p w14:paraId="0FA5462C" w14:textId="77777777" w:rsidR="00B24718" w:rsidRDefault="00B24718" w:rsidP="004130A7">
            <w:pPr>
              <w:spacing w:after="0" w:line="240" w:lineRule="auto"/>
              <w:rPr>
                <w:sz w:val="24"/>
                <w:szCs w:val="24"/>
              </w:rPr>
            </w:pPr>
            <w:r>
              <w:rPr>
                <w:sz w:val="24"/>
                <w:szCs w:val="24"/>
              </w:rPr>
              <w:t>Social capital</w:t>
            </w:r>
          </w:p>
        </w:tc>
        <w:tc>
          <w:tcPr>
            <w:tcW w:w="4586" w:type="dxa"/>
            <w:tcBorders>
              <w:top w:val="single" w:sz="4" w:space="0" w:color="auto"/>
              <w:left w:val="single" w:sz="4" w:space="0" w:color="auto"/>
              <w:bottom w:val="single" w:sz="4" w:space="0" w:color="auto"/>
              <w:right w:val="single" w:sz="4" w:space="0" w:color="auto"/>
            </w:tcBorders>
          </w:tcPr>
          <w:p w14:paraId="5281C6DF" w14:textId="77777777" w:rsidR="00B24718" w:rsidRDefault="00B24718" w:rsidP="004130A7">
            <w:pPr>
              <w:spacing w:after="0" w:line="240" w:lineRule="auto"/>
              <w:rPr>
                <w:sz w:val="24"/>
                <w:szCs w:val="24"/>
              </w:rPr>
            </w:pPr>
            <w:r>
              <w:rPr>
                <w:sz w:val="24"/>
                <w:szCs w:val="24"/>
              </w:rPr>
              <w:t>1 2 3</w:t>
            </w:r>
          </w:p>
        </w:tc>
      </w:tr>
      <w:tr w:rsidR="00B24718" w14:paraId="275C17A7" w14:textId="77777777" w:rsidTr="00B24718">
        <w:tc>
          <w:tcPr>
            <w:tcW w:w="2569" w:type="dxa"/>
            <w:tcBorders>
              <w:top w:val="single" w:sz="4" w:space="0" w:color="auto"/>
              <w:left w:val="single" w:sz="4" w:space="0" w:color="auto"/>
              <w:bottom w:val="single" w:sz="4" w:space="0" w:color="auto"/>
              <w:right w:val="single" w:sz="4" w:space="0" w:color="auto"/>
            </w:tcBorders>
          </w:tcPr>
          <w:p w14:paraId="7E381F32" w14:textId="77777777" w:rsidR="00B24718" w:rsidRDefault="00B24718" w:rsidP="004130A7">
            <w:pPr>
              <w:spacing w:after="0" w:line="240" w:lineRule="auto"/>
              <w:rPr>
                <w:sz w:val="24"/>
                <w:szCs w:val="24"/>
              </w:rPr>
            </w:pPr>
            <w:r>
              <w:rPr>
                <w:sz w:val="24"/>
                <w:szCs w:val="24"/>
              </w:rPr>
              <w:t>Accessibility</w:t>
            </w:r>
          </w:p>
        </w:tc>
        <w:tc>
          <w:tcPr>
            <w:tcW w:w="4586" w:type="dxa"/>
            <w:tcBorders>
              <w:top w:val="single" w:sz="4" w:space="0" w:color="auto"/>
              <w:left w:val="single" w:sz="4" w:space="0" w:color="auto"/>
              <w:bottom w:val="single" w:sz="4" w:space="0" w:color="auto"/>
              <w:right w:val="single" w:sz="4" w:space="0" w:color="auto"/>
            </w:tcBorders>
          </w:tcPr>
          <w:p w14:paraId="4A11C915" w14:textId="77777777" w:rsidR="00B24718" w:rsidRDefault="00B24718" w:rsidP="004130A7">
            <w:pPr>
              <w:spacing w:after="0" w:line="240" w:lineRule="auto"/>
              <w:rPr>
                <w:sz w:val="24"/>
                <w:szCs w:val="24"/>
              </w:rPr>
            </w:pPr>
            <w:r>
              <w:rPr>
                <w:sz w:val="24"/>
                <w:szCs w:val="24"/>
              </w:rPr>
              <w:t xml:space="preserve">   1              3               2</w:t>
            </w:r>
          </w:p>
        </w:tc>
      </w:tr>
      <w:tr w:rsidR="00B24718" w14:paraId="74179B20" w14:textId="77777777" w:rsidTr="00B24718">
        <w:tc>
          <w:tcPr>
            <w:tcW w:w="2569" w:type="dxa"/>
            <w:tcBorders>
              <w:top w:val="single" w:sz="4" w:space="0" w:color="auto"/>
              <w:left w:val="single" w:sz="4" w:space="0" w:color="auto"/>
              <w:bottom w:val="single" w:sz="4" w:space="0" w:color="auto"/>
              <w:right w:val="single" w:sz="4" w:space="0" w:color="auto"/>
            </w:tcBorders>
          </w:tcPr>
          <w:p w14:paraId="20528B1B" w14:textId="77777777" w:rsidR="00B24718" w:rsidRDefault="00B24718" w:rsidP="004130A7">
            <w:pPr>
              <w:spacing w:after="0" w:line="240" w:lineRule="auto"/>
              <w:rPr>
                <w:sz w:val="24"/>
                <w:szCs w:val="24"/>
              </w:rPr>
            </w:pPr>
            <w:r>
              <w:rPr>
                <w:sz w:val="24"/>
                <w:szCs w:val="24"/>
              </w:rPr>
              <w:t>Outputs and outcomes</w:t>
            </w:r>
          </w:p>
        </w:tc>
        <w:tc>
          <w:tcPr>
            <w:tcW w:w="4586" w:type="dxa"/>
            <w:tcBorders>
              <w:top w:val="single" w:sz="4" w:space="0" w:color="auto"/>
              <w:left w:val="single" w:sz="4" w:space="0" w:color="auto"/>
              <w:bottom w:val="single" w:sz="4" w:space="0" w:color="auto"/>
              <w:right w:val="single" w:sz="4" w:space="0" w:color="auto"/>
            </w:tcBorders>
          </w:tcPr>
          <w:p w14:paraId="19AF45DB" w14:textId="77777777" w:rsidR="00B24718" w:rsidRDefault="00B24718" w:rsidP="004130A7">
            <w:pPr>
              <w:spacing w:after="0" w:line="240" w:lineRule="auto"/>
              <w:rPr>
                <w:sz w:val="24"/>
                <w:szCs w:val="24"/>
              </w:rPr>
            </w:pPr>
            <w:r>
              <w:rPr>
                <w:sz w:val="24"/>
                <w:szCs w:val="24"/>
              </w:rPr>
              <w:t xml:space="preserve">                                  1 3              2</w:t>
            </w:r>
          </w:p>
        </w:tc>
      </w:tr>
      <w:tr w:rsidR="00B24718" w14:paraId="21D973EC" w14:textId="77777777" w:rsidTr="00B24718">
        <w:tc>
          <w:tcPr>
            <w:tcW w:w="2569" w:type="dxa"/>
            <w:tcBorders>
              <w:top w:val="single" w:sz="4" w:space="0" w:color="auto"/>
              <w:left w:val="single" w:sz="4" w:space="0" w:color="auto"/>
              <w:bottom w:val="single" w:sz="4" w:space="0" w:color="auto"/>
              <w:right w:val="single" w:sz="4" w:space="0" w:color="auto"/>
            </w:tcBorders>
          </w:tcPr>
          <w:p w14:paraId="4E891FA8" w14:textId="77777777" w:rsidR="00B24718" w:rsidRDefault="00B24718" w:rsidP="004130A7">
            <w:pPr>
              <w:spacing w:after="0" w:line="240" w:lineRule="auto"/>
              <w:rPr>
                <w:sz w:val="24"/>
                <w:szCs w:val="24"/>
              </w:rPr>
            </w:pPr>
            <w:r>
              <w:rPr>
                <w:sz w:val="24"/>
                <w:szCs w:val="24"/>
              </w:rPr>
              <w:t>Evaluation</w:t>
            </w:r>
          </w:p>
        </w:tc>
        <w:tc>
          <w:tcPr>
            <w:tcW w:w="4586" w:type="dxa"/>
            <w:tcBorders>
              <w:top w:val="single" w:sz="4" w:space="0" w:color="auto"/>
              <w:left w:val="single" w:sz="4" w:space="0" w:color="auto"/>
              <w:bottom w:val="single" w:sz="4" w:space="0" w:color="auto"/>
              <w:right w:val="single" w:sz="4" w:space="0" w:color="auto"/>
            </w:tcBorders>
          </w:tcPr>
          <w:p w14:paraId="7D903F4D" w14:textId="77777777" w:rsidR="00B24718" w:rsidRDefault="00B24718" w:rsidP="004130A7">
            <w:pPr>
              <w:spacing w:after="0" w:line="240" w:lineRule="auto"/>
              <w:rPr>
                <w:sz w:val="24"/>
                <w:szCs w:val="24"/>
              </w:rPr>
            </w:pPr>
            <w:r>
              <w:rPr>
                <w:sz w:val="24"/>
                <w:szCs w:val="24"/>
              </w:rPr>
              <w:t xml:space="preserve">                                    1               3               2</w:t>
            </w:r>
          </w:p>
        </w:tc>
      </w:tr>
      <w:tr w:rsidR="00B24718" w14:paraId="09BB92DA" w14:textId="77777777" w:rsidTr="00B24718">
        <w:tc>
          <w:tcPr>
            <w:tcW w:w="2569" w:type="dxa"/>
            <w:tcBorders>
              <w:top w:val="single" w:sz="4" w:space="0" w:color="auto"/>
              <w:left w:val="single" w:sz="4" w:space="0" w:color="auto"/>
              <w:bottom w:val="single" w:sz="4" w:space="0" w:color="auto"/>
              <w:right w:val="single" w:sz="4" w:space="0" w:color="auto"/>
            </w:tcBorders>
          </w:tcPr>
          <w:p w14:paraId="097C983D" w14:textId="77777777" w:rsidR="00B24718" w:rsidRDefault="00B24718" w:rsidP="004130A7">
            <w:pPr>
              <w:spacing w:after="0" w:line="240" w:lineRule="auto"/>
              <w:rPr>
                <w:sz w:val="24"/>
                <w:szCs w:val="24"/>
              </w:rPr>
            </w:pPr>
            <w:r>
              <w:rPr>
                <w:sz w:val="24"/>
                <w:szCs w:val="24"/>
              </w:rPr>
              <w:t>Flexibility</w:t>
            </w:r>
          </w:p>
        </w:tc>
        <w:tc>
          <w:tcPr>
            <w:tcW w:w="4586" w:type="dxa"/>
            <w:tcBorders>
              <w:top w:val="single" w:sz="4" w:space="0" w:color="auto"/>
              <w:left w:val="single" w:sz="4" w:space="0" w:color="auto"/>
              <w:bottom w:val="single" w:sz="4" w:space="0" w:color="auto"/>
              <w:right w:val="single" w:sz="4" w:space="0" w:color="auto"/>
            </w:tcBorders>
          </w:tcPr>
          <w:p w14:paraId="0BE9219F" w14:textId="77777777" w:rsidR="00B24718" w:rsidRDefault="00B24718" w:rsidP="004130A7">
            <w:pPr>
              <w:spacing w:after="0" w:line="240" w:lineRule="auto"/>
              <w:rPr>
                <w:sz w:val="24"/>
                <w:szCs w:val="24"/>
              </w:rPr>
            </w:pPr>
            <w:r>
              <w:rPr>
                <w:sz w:val="24"/>
                <w:szCs w:val="24"/>
              </w:rPr>
              <w:t xml:space="preserve">  1               3                                2</w:t>
            </w:r>
          </w:p>
        </w:tc>
      </w:tr>
      <w:tr w:rsidR="00B24718" w14:paraId="6F43DC73" w14:textId="77777777" w:rsidTr="00B24718">
        <w:tc>
          <w:tcPr>
            <w:tcW w:w="2569" w:type="dxa"/>
            <w:tcBorders>
              <w:top w:val="single" w:sz="4" w:space="0" w:color="auto"/>
              <w:left w:val="single" w:sz="4" w:space="0" w:color="auto"/>
              <w:bottom w:val="single" w:sz="4" w:space="0" w:color="auto"/>
              <w:right w:val="single" w:sz="4" w:space="0" w:color="auto"/>
            </w:tcBorders>
          </w:tcPr>
          <w:p w14:paraId="44D61273" w14:textId="77777777" w:rsidR="00B24718" w:rsidRDefault="00B24718" w:rsidP="004130A7">
            <w:pPr>
              <w:spacing w:after="0" w:line="240" w:lineRule="auto"/>
              <w:rPr>
                <w:sz w:val="24"/>
                <w:szCs w:val="24"/>
              </w:rPr>
            </w:pPr>
            <w:r>
              <w:rPr>
                <w:sz w:val="24"/>
                <w:szCs w:val="24"/>
              </w:rPr>
              <w:t>Human capital</w:t>
            </w:r>
          </w:p>
        </w:tc>
        <w:tc>
          <w:tcPr>
            <w:tcW w:w="4586" w:type="dxa"/>
            <w:tcBorders>
              <w:top w:val="single" w:sz="4" w:space="0" w:color="auto"/>
              <w:left w:val="single" w:sz="4" w:space="0" w:color="auto"/>
              <w:bottom w:val="single" w:sz="4" w:space="0" w:color="auto"/>
              <w:right w:val="single" w:sz="4" w:space="0" w:color="auto"/>
            </w:tcBorders>
          </w:tcPr>
          <w:p w14:paraId="638E9054" w14:textId="77777777" w:rsidR="00B24718" w:rsidRDefault="00B24718" w:rsidP="004130A7">
            <w:pPr>
              <w:spacing w:after="0" w:line="240" w:lineRule="auto"/>
              <w:rPr>
                <w:sz w:val="24"/>
                <w:szCs w:val="24"/>
              </w:rPr>
            </w:pPr>
            <w:r>
              <w:rPr>
                <w:sz w:val="24"/>
                <w:szCs w:val="24"/>
              </w:rPr>
              <w:t>1 2 3</w:t>
            </w:r>
          </w:p>
        </w:tc>
      </w:tr>
      <w:tr w:rsidR="00B24718" w14:paraId="1DCADB42" w14:textId="77777777" w:rsidTr="00B24718">
        <w:tc>
          <w:tcPr>
            <w:tcW w:w="2569" w:type="dxa"/>
            <w:tcBorders>
              <w:top w:val="single" w:sz="4" w:space="0" w:color="auto"/>
              <w:left w:val="single" w:sz="4" w:space="0" w:color="auto"/>
              <w:bottom w:val="single" w:sz="4" w:space="0" w:color="auto"/>
              <w:right w:val="single" w:sz="4" w:space="0" w:color="auto"/>
            </w:tcBorders>
          </w:tcPr>
          <w:p w14:paraId="0B13E066" w14:textId="77777777" w:rsidR="00B24718" w:rsidRDefault="00B24718" w:rsidP="004130A7">
            <w:pPr>
              <w:spacing w:after="0" w:line="240" w:lineRule="auto"/>
              <w:rPr>
                <w:sz w:val="24"/>
                <w:szCs w:val="24"/>
              </w:rPr>
            </w:pPr>
            <w:r>
              <w:rPr>
                <w:sz w:val="24"/>
                <w:szCs w:val="24"/>
              </w:rPr>
              <w:t>Boundary management</w:t>
            </w:r>
          </w:p>
        </w:tc>
        <w:tc>
          <w:tcPr>
            <w:tcW w:w="4586" w:type="dxa"/>
            <w:tcBorders>
              <w:top w:val="single" w:sz="4" w:space="0" w:color="auto"/>
              <w:left w:val="single" w:sz="4" w:space="0" w:color="auto"/>
              <w:bottom w:val="single" w:sz="4" w:space="0" w:color="auto"/>
              <w:right w:val="single" w:sz="4" w:space="0" w:color="auto"/>
            </w:tcBorders>
          </w:tcPr>
          <w:p w14:paraId="1494714A" w14:textId="77777777" w:rsidR="00B24718" w:rsidRDefault="00B24718" w:rsidP="004130A7">
            <w:pPr>
              <w:keepNext/>
              <w:spacing w:after="0" w:line="240" w:lineRule="auto"/>
              <w:rPr>
                <w:sz w:val="24"/>
                <w:szCs w:val="24"/>
              </w:rPr>
            </w:pPr>
            <w:r>
              <w:rPr>
                <w:sz w:val="24"/>
                <w:szCs w:val="24"/>
              </w:rPr>
              <w:t xml:space="preserve"> 1 2                              3</w:t>
            </w:r>
          </w:p>
        </w:tc>
      </w:tr>
    </w:tbl>
    <w:p w14:paraId="21BFE3FF" w14:textId="1A78D715" w:rsidR="00272012" w:rsidRPr="006A1219" w:rsidRDefault="00272012" w:rsidP="00272012">
      <w:pPr>
        <w:pStyle w:val="Caption"/>
        <w:spacing w:after="120" w:line="360" w:lineRule="auto"/>
      </w:pPr>
      <w:bookmarkStart w:id="344" w:name="_Toc531023167"/>
      <w:bookmarkStart w:id="345" w:name="_Toc536438928"/>
      <w:bookmarkStart w:id="346" w:name="_Toc31702103"/>
      <w:r w:rsidRPr="006A1219">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34</w:t>
      </w:r>
      <w:r w:rsidR="00233012">
        <w:rPr>
          <w:noProof/>
        </w:rPr>
        <w:fldChar w:fldCharType="end"/>
      </w:r>
      <w:r w:rsidRPr="006A1219">
        <w:t>. Plotted typology.</w:t>
      </w:r>
      <w:r>
        <w:t xml:space="preserve"> BoR14.1</w:t>
      </w:r>
      <w:bookmarkEnd w:id="344"/>
      <w:bookmarkEnd w:id="345"/>
      <w:bookmarkEnd w:id="346"/>
    </w:p>
    <w:p w14:paraId="599A7C4F" w14:textId="59A0718B" w:rsidR="00272012" w:rsidRDefault="009528FE" w:rsidP="00272012">
      <w:pPr>
        <w:pStyle w:val="Heading4"/>
      </w:pPr>
      <w:r>
        <w:t>Body of Research 14.2: ‘Management of discolouration in drinking water distribution systems’</w:t>
      </w:r>
    </w:p>
    <w:p w14:paraId="169FD844" w14:textId="49675E76" w:rsidR="00272012" w:rsidRPr="00FC33ED" w:rsidRDefault="00272012" w:rsidP="00272012">
      <w:pPr>
        <w:spacing w:after="120" w:line="360" w:lineRule="auto"/>
        <w:rPr>
          <w:sz w:val="24"/>
          <w:szCs w:val="24"/>
        </w:rPr>
      </w:pPr>
      <w:r w:rsidRPr="00FC33ED">
        <w:rPr>
          <w:sz w:val="24"/>
          <w:szCs w:val="24"/>
        </w:rPr>
        <w:t>Title</w:t>
      </w:r>
      <w:r w:rsidR="009528FE">
        <w:rPr>
          <w:sz w:val="24"/>
          <w:szCs w:val="24"/>
        </w:rPr>
        <w:t xml:space="preserve"> of relevant REF Impact Case Study</w:t>
      </w:r>
      <w:r w:rsidRPr="00FC33ED">
        <w:rPr>
          <w:sz w:val="24"/>
          <w:szCs w:val="24"/>
        </w:rPr>
        <w:t xml:space="preserve">: </w:t>
      </w:r>
      <w:r>
        <w:rPr>
          <w:sz w:val="24"/>
          <w:szCs w:val="24"/>
        </w:rPr>
        <w:t>‘Management of discolouration in drinking water distribution systems’</w:t>
      </w:r>
    </w:p>
    <w:p w14:paraId="0D385BF5" w14:textId="1D9FA08C" w:rsidR="00272012" w:rsidRDefault="00272012" w:rsidP="00272012">
      <w:pPr>
        <w:spacing w:after="120" w:line="360" w:lineRule="auto"/>
        <w:rPr>
          <w:sz w:val="24"/>
          <w:szCs w:val="24"/>
        </w:rPr>
      </w:pPr>
      <w:r w:rsidRPr="00FC33ED">
        <w:rPr>
          <w:sz w:val="24"/>
          <w:szCs w:val="24"/>
          <w:u w:val="single"/>
        </w:rPr>
        <w:t xml:space="preserve">Phase 1. </w:t>
      </w:r>
      <w:r>
        <w:rPr>
          <w:sz w:val="24"/>
          <w:szCs w:val="24"/>
          <w:u w:val="single"/>
        </w:rPr>
        <w:t xml:space="preserve">A model for predicting and managing water discolouration </w:t>
      </w:r>
      <w:r>
        <w:rPr>
          <w:sz w:val="24"/>
          <w:szCs w:val="24"/>
          <w:u w:val="single"/>
        </w:rPr>
        <w:br/>
      </w:r>
      <w:r>
        <w:rPr>
          <w:sz w:val="24"/>
          <w:szCs w:val="24"/>
        </w:rPr>
        <w:t xml:space="preserve">From the early 2000s, a small team from the EPSRC-funded Sheffield-based Water Engineering Group (WEG) commenced a programme of research on discolouration of drinking water in collaboration with water companies. Discolouration is the biggest cause of customer complaints regarding water quality and is therefore a significant expense for water companies. The industry previously understood discolouration to be primarily the result of normal processes of sediment transporting from river environments into the water system. However, based on analysis of material responsible for discolouration, WEG proposed an alternative model for understanding discolouration in which material builds up in cohesive layers on the walls of pipes. This build-up interacts with the water in different ways in different hydraulic conditions, which can sometimes lead to displacement of material in sufficient amounts to cause discolouration. The body of research in Phase 1 refers to WEG’s developing and validating this novel model for the ‘Prediction and management Of Discolouration in Distribution Systems’ (PODDS).  </w:t>
      </w:r>
    </w:p>
    <w:p w14:paraId="462C82C5" w14:textId="0FDEDFDF" w:rsidR="00272012" w:rsidRDefault="00272012" w:rsidP="00272012">
      <w:pPr>
        <w:spacing w:after="120" w:line="360" w:lineRule="auto"/>
        <w:rPr>
          <w:sz w:val="24"/>
          <w:szCs w:val="24"/>
        </w:rPr>
      </w:pPr>
      <w:r w:rsidRPr="00FC33ED">
        <w:rPr>
          <w:sz w:val="24"/>
          <w:szCs w:val="24"/>
          <w:u w:val="single"/>
        </w:rPr>
        <w:t xml:space="preserve">Phase 2. </w:t>
      </w:r>
      <w:r>
        <w:rPr>
          <w:sz w:val="24"/>
          <w:szCs w:val="24"/>
          <w:u w:val="single"/>
        </w:rPr>
        <w:t>Implementing risk-based computational tools for water management practice</w:t>
      </w:r>
      <w:r>
        <w:rPr>
          <w:sz w:val="24"/>
          <w:szCs w:val="24"/>
          <w:u w:val="single"/>
        </w:rPr>
        <w:br/>
      </w:r>
      <w:r>
        <w:rPr>
          <w:sz w:val="24"/>
          <w:szCs w:val="24"/>
        </w:rPr>
        <w:t xml:space="preserve">In the second half of the decade, based on the new model developed in Phase 1, research moved onto a more practical phase of using the model to inform management practice. WEG, in collaboration with several water company collaborators, developed computational management tools. These took a risk-based approach which would allow the data gathered to input into management decisions around when to intervene with “capital or operational strategies to manage discolouration risk” [14.2.4, p. 113]. </w:t>
      </w:r>
    </w:p>
    <w:p w14:paraId="34A1A552" w14:textId="77777777" w:rsidR="00272012" w:rsidRPr="00FC33ED" w:rsidRDefault="00272012" w:rsidP="00272012">
      <w:pPr>
        <w:spacing w:after="120" w:line="360" w:lineRule="auto"/>
        <w:rPr>
          <w:sz w:val="24"/>
          <w:szCs w:val="24"/>
          <w:u w:val="single"/>
        </w:rPr>
      </w:pPr>
      <w:r>
        <w:rPr>
          <w:sz w:val="24"/>
          <w:szCs w:val="24"/>
        </w:rPr>
        <w:t>With the increased amount of data gathered from a broader group of companies and a longer period of time, it emerged that trunk mains represented a major, but previously little-considered source of discolouration, with the industry assumption traditionally being that discolouration is due to issues in localised pipes. Trunk mains were now identified as worthy of particular strategic focus in the short-term, leading to Phase 3.</w:t>
      </w:r>
    </w:p>
    <w:p w14:paraId="385007E4" w14:textId="743F2CA6" w:rsidR="00272012" w:rsidRDefault="00272012" w:rsidP="00272012">
      <w:pPr>
        <w:spacing w:after="120" w:line="360" w:lineRule="auto"/>
        <w:rPr>
          <w:sz w:val="24"/>
          <w:szCs w:val="24"/>
        </w:rPr>
      </w:pPr>
      <w:r w:rsidRPr="00FC33ED">
        <w:rPr>
          <w:sz w:val="24"/>
          <w:szCs w:val="24"/>
          <w:u w:val="single"/>
        </w:rPr>
        <w:t>Phase 3.</w:t>
      </w:r>
      <w:r>
        <w:rPr>
          <w:sz w:val="24"/>
          <w:szCs w:val="24"/>
          <w:u w:val="single"/>
        </w:rPr>
        <w:t xml:space="preserve"> Maximising impact by focusing on an ignored but major cause of discolouration</w:t>
      </w:r>
      <w:r>
        <w:rPr>
          <w:sz w:val="24"/>
          <w:szCs w:val="24"/>
        </w:rPr>
        <w:br/>
        <w:t xml:space="preserve">Research in Phase 3 aimed to test the extent to which trunk mains were responsible for discolouration. The approach to data collection and analysis was broadly similar to that of Phase 2 research. However, due to the particular interest in trunk mains, the researchers adopted a case study approach, whereby field data-collection focused on a single trunk mains system and associated local pipes, and this was supplemented with a spatiotemporal analysis of the timing and location of customer complaints within the region. Of the three Phases, the described here had the most immediate implications for management decisions of water companies, since a focus on managing trunk mains obviously has broader benefits across the whole associated water system and is therefore potentially more cost-effective than reacting only to local events and complaints. Accordingly, the paper under Phase 3 is the only one referenced in the Case Study on which an industry engineer collaborated as a co-author. </w:t>
      </w:r>
    </w:p>
    <w:p w14:paraId="714B8C25" w14:textId="77777777" w:rsidR="00272012" w:rsidRDefault="00272012" w:rsidP="00272012">
      <w:pPr>
        <w:spacing w:after="120" w:line="360" w:lineRule="auto"/>
        <w:rPr>
          <w:sz w:val="24"/>
          <w:szCs w:val="24"/>
        </w:rPr>
      </w:pPr>
      <w:r>
        <w:rPr>
          <w:sz w:val="24"/>
          <w:szCs w:val="24"/>
        </w:rPr>
        <w:t xml:space="preserve">WEG’s PODDS work is ongoing and continues to focus on informing management decisions for its many water company partners, providing them with an opportunity to mutually learn from each other by combining their data through the research tools developed by PGW. The provision of this opportunity for mutual learning is an important role played by the neutral university in this otherwise competitive industry in which such data would normally be considered highly sensitive.    </w:t>
      </w:r>
    </w:p>
    <w:tbl>
      <w:tblPr>
        <w:tblW w:w="7155" w:type="dxa"/>
        <w:tblLook w:val="04A0" w:firstRow="1" w:lastRow="0" w:firstColumn="1" w:lastColumn="0" w:noHBand="0" w:noVBand="1"/>
      </w:tblPr>
      <w:tblGrid>
        <w:gridCol w:w="2569"/>
        <w:gridCol w:w="4586"/>
      </w:tblGrid>
      <w:tr w:rsidR="00B24718" w14:paraId="75D7FBCD" w14:textId="77777777" w:rsidTr="00B24718">
        <w:tc>
          <w:tcPr>
            <w:tcW w:w="2569" w:type="dxa"/>
            <w:tcBorders>
              <w:top w:val="single" w:sz="4" w:space="0" w:color="auto"/>
              <w:left w:val="single" w:sz="4" w:space="0" w:color="auto"/>
              <w:bottom w:val="single" w:sz="4" w:space="0" w:color="auto"/>
              <w:right w:val="single" w:sz="4" w:space="0" w:color="auto"/>
            </w:tcBorders>
          </w:tcPr>
          <w:p w14:paraId="5BE12859" w14:textId="5947B26E" w:rsidR="00B24718" w:rsidRPr="002B4060" w:rsidRDefault="00B24718" w:rsidP="00B24718">
            <w:pPr>
              <w:spacing w:after="0" w:line="240" w:lineRule="auto"/>
              <w:rPr>
                <w:b/>
                <w:sz w:val="24"/>
                <w:szCs w:val="24"/>
              </w:rPr>
            </w:pPr>
            <w:r w:rsidRPr="002B4060">
              <w:rPr>
                <w:b/>
                <w:sz w:val="24"/>
                <w:szCs w:val="24"/>
              </w:rPr>
              <w:t>Attribute</w:t>
            </w:r>
            <w:r>
              <w:rPr>
                <w:b/>
                <w:sz w:val="24"/>
                <w:szCs w:val="24"/>
              </w:rPr>
              <w:t>/activity</w:t>
            </w:r>
          </w:p>
        </w:tc>
        <w:tc>
          <w:tcPr>
            <w:tcW w:w="4586" w:type="dxa"/>
            <w:tcBorders>
              <w:top w:val="single" w:sz="4" w:space="0" w:color="auto"/>
              <w:left w:val="single" w:sz="4" w:space="0" w:color="auto"/>
              <w:bottom w:val="single" w:sz="4" w:space="0" w:color="auto"/>
              <w:right w:val="single" w:sz="4" w:space="0" w:color="auto"/>
            </w:tcBorders>
          </w:tcPr>
          <w:p w14:paraId="2452E69D" w14:textId="77777777" w:rsidR="00B24718" w:rsidRPr="00B8594F" w:rsidRDefault="00B24718" w:rsidP="00B24718">
            <w:pPr>
              <w:spacing w:after="0" w:line="240" w:lineRule="auto"/>
              <w:jc w:val="center"/>
              <w:rPr>
                <w:b/>
                <w:sz w:val="24"/>
                <w:szCs w:val="24"/>
              </w:rPr>
            </w:pPr>
            <w:r>
              <w:rPr>
                <w:b/>
                <w:sz w:val="24"/>
                <w:szCs w:val="24"/>
              </w:rPr>
              <w:t xml:space="preserve">‘Bounded’ </w:t>
            </w:r>
            <w:r w:rsidRPr="00B8594F">
              <w:rPr>
                <w:b/>
                <w:sz w:val="24"/>
                <w:szCs w:val="24"/>
              </w:rPr>
              <w:t xml:space="preserve">                     </w:t>
            </w:r>
            <w:r>
              <w:rPr>
                <w:b/>
                <w:sz w:val="24"/>
                <w:szCs w:val="24"/>
              </w:rPr>
              <w:t xml:space="preserve">          ‘Unbounded’</w:t>
            </w:r>
          </w:p>
          <w:p w14:paraId="0F7425BA" w14:textId="1B65E6EF" w:rsidR="00B24718" w:rsidRPr="00B8594F" w:rsidRDefault="00B24718" w:rsidP="00B24718">
            <w:pPr>
              <w:spacing w:after="0" w:line="240" w:lineRule="auto"/>
              <w:jc w:val="center"/>
              <w:rPr>
                <w:b/>
                <w:sz w:val="24"/>
                <w:szCs w:val="24"/>
              </w:rPr>
            </w:pPr>
            <w:r w:rsidRPr="00B8594F">
              <w:rPr>
                <w:b/>
                <w:sz w:val="24"/>
                <w:szCs w:val="24"/>
              </w:rPr>
              <w:t>1               2               3               4               5</w:t>
            </w:r>
          </w:p>
        </w:tc>
      </w:tr>
      <w:tr w:rsidR="00B24718" w14:paraId="0DB6C5C7" w14:textId="77777777" w:rsidTr="00B24718">
        <w:tc>
          <w:tcPr>
            <w:tcW w:w="2569" w:type="dxa"/>
            <w:tcBorders>
              <w:top w:val="single" w:sz="4" w:space="0" w:color="auto"/>
              <w:left w:val="single" w:sz="4" w:space="0" w:color="auto"/>
              <w:bottom w:val="single" w:sz="4" w:space="0" w:color="auto"/>
              <w:right w:val="single" w:sz="4" w:space="0" w:color="auto"/>
            </w:tcBorders>
          </w:tcPr>
          <w:p w14:paraId="361F1653" w14:textId="77777777" w:rsidR="00B24718" w:rsidRDefault="00B24718" w:rsidP="004130A7">
            <w:pPr>
              <w:spacing w:after="0" w:line="240" w:lineRule="auto"/>
              <w:rPr>
                <w:sz w:val="24"/>
                <w:szCs w:val="24"/>
              </w:rPr>
            </w:pPr>
            <w:r>
              <w:rPr>
                <w:sz w:val="24"/>
                <w:szCs w:val="24"/>
              </w:rPr>
              <w:t>Expertise</w:t>
            </w:r>
          </w:p>
        </w:tc>
        <w:tc>
          <w:tcPr>
            <w:tcW w:w="4586" w:type="dxa"/>
            <w:tcBorders>
              <w:top w:val="single" w:sz="4" w:space="0" w:color="auto"/>
              <w:left w:val="single" w:sz="4" w:space="0" w:color="auto"/>
              <w:bottom w:val="single" w:sz="4" w:space="0" w:color="auto"/>
              <w:right w:val="single" w:sz="4" w:space="0" w:color="auto"/>
            </w:tcBorders>
          </w:tcPr>
          <w:p w14:paraId="61A8399A" w14:textId="77777777" w:rsidR="00B24718" w:rsidRDefault="00B24718" w:rsidP="004130A7">
            <w:pPr>
              <w:spacing w:after="0" w:line="240" w:lineRule="auto"/>
              <w:rPr>
                <w:sz w:val="24"/>
                <w:szCs w:val="24"/>
              </w:rPr>
            </w:pPr>
            <w:r>
              <w:rPr>
                <w:sz w:val="24"/>
                <w:szCs w:val="24"/>
              </w:rPr>
              <w:t xml:space="preserve">               1 2 3</w:t>
            </w:r>
          </w:p>
        </w:tc>
      </w:tr>
      <w:tr w:rsidR="00B24718" w14:paraId="7AF6F530" w14:textId="77777777" w:rsidTr="00B24718">
        <w:tc>
          <w:tcPr>
            <w:tcW w:w="2569" w:type="dxa"/>
            <w:tcBorders>
              <w:top w:val="single" w:sz="4" w:space="0" w:color="auto"/>
              <w:left w:val="single" w:sz="4" w:space="0" w:color="auto"/>
              <w:bottom w:val="single" w:sz="4" w:space="0" w:color="auto"/>
              <w:right w:val="single" w:sz="4" w:space="0" w:color="auto"/>
            </w:tcBorders>
          </w:tcPr>
          <w:p w14:paraId="7BD2ECA0" w14:textId="77777777" w:rsidR="00B24718" w:rsidRDefault="00B24718" w:rsidP="004130A7">
            <w:pPr>
              <w:spacing w:after="0" w:line="240" w:lineRule="auto"/>
              <w:rPr>
                <w:sz w:val="24"/>
                <w:szCs w:val="24"/>
              </w:rPr>
            </w:pPr>
            <w:r>
              <w:rPr>
                <w:sz w:val="24"/>
                <w:szCs w:val="24"/>
              </w:rPr>
              <w:t>Relevance</w:t>
            </w:r>
          </w:p>
        </w:tc>
        <w:tc>
          <w:tcPr>
            <w:tcW w:w="4586" w:type="dxa"/>
            <w:tcBorders>
              <w:top w:val="single" w:sz="4" w:space="0" w:color="auto"/>
              <w:left w:val="single" w:sz="4" w:space="0" w:color="auto"/>
              <w:bottom w:val="single" w:sz="4" w:space="0" w:color="auto"/>
              <w:right w:val="single" w:sz="4" w:space="0" w:color="auto"/>
            </w:tcBorders>
          </w:tcPr>
          <w:p w14:paraId="65CCC037" w14:textId="77777777" w:rsidR="00B24718" w:rsidRDefault="00B24718" w:rsidP="004130A7">
            <w:pPr>
              <w:spacing w:after="0" w:line="240" w:lineRule="auto"/>
              <w:rPr>
                <w:sz w:val="24"/>
                <w:szCs w:val="24"/>
              </w:rPr>
            </w:pPr>
            <w:r>
              <w:rPr>
                <w:sz w:val="24"/>
                <w:szCs w:val="24"/>
              </w:rPr>
              <w:t xml:space="preserve">                                   1                2               3                </w:t>
            </w:r>
          </w:p>
        </w:tc>
      </w:tr>
      <w:tr w:rsidR="00B24718" w14:paraId="6AC97B70" w14:textId="77777777" w:rsidTr="00B24718">
        <w:tc>
          <w:tcPr>
            <w:tcW w:w="2569" w:type="dxa"/>
            <w:tcBorders>
              <w:top w:val="single" w:sz="4" w:space="0" w:color="auto"/>
              <w:left w:val="single" w:sz="4" w:space="0" w:color="auto"/>
              <w:bottom w:val="single" w:sz="4" w:space="0" w:color="auto"/>
              <w:right w:val="single" w:sz="4" w:space="0" w:color="auto"/>
            </w:tcBorders>
          </w:tcPr>
          <w:p w14:paraId="1A7A300D" w14:textId="77777777" w:rsidR="00B24718" w:rsidRDefault="00B24718" w:rsidP="004130A7">
            <w:pPr>
              <w:spacing w:after="0" w:line="240" w:lineRule="auto"/>
              <w:rPr>
                <w:sz w:val="24"/>
                <w:szCs w:val="24"/>
              </w:rPr>
            </w:pPr>
            <w:r>
              <w:rPr>
                <w:sz w:val="24"/>
                <w:szCs w:val="24"/>
              </w:rPr>
              <w:t>Disciplinary focus</w:t>
            </w:r>
          </w:p>
        </w:tc>
        <w:tc>
          <w:tcPr>
            <w:tcW w:w="4586" w:type="dxa"/>
            <w:tcBorders>
              <w:top w:val="single" w:sz="4" w:space="0" w:color="auto"/>
              <w:left w:val="single" w:sz="4" w:space="0" w:color="auto"/>
              <w:bottom w:val="single" w:sz="4" w:space="0" w:color="auto"/>
              <w:right w:val="single" w:sz="4" w:space="0" w:color="auto"/>
            </w:tcBorders>
          </w:tcPr>
          <w:p w14:paraId="5C921200" w14:textId="77777777" w:rsidR="00B24718" w:rsidRDefault="00B24718" w:rsidP="004130A7">
            <w:pPr>
              <w:spacing w:after="0" w:line="240" w:lineRule="auto"/>
              <w:rPr>
                <w:sz w:val="24"/>
                <w:szCs w:val="24"/>
              </w:rPr>
            </w:pPr>
            <w:r>
              <w:rPr>
                <w:sz w:val="24"/>
                <w:szCs w:val="24"/>
              </w:rPr>
              <w:t xml:space="preserve">                                   1               2 3</w:t>
            </w:r>
          </w:p>
        </w:tc>
      </w:tr>
      <w:tr w:rsidR="00B24718" w14:paraId="7A79BD59" w14:textId="77777777" w:rsidTr="00B24718">
        <w:tc>
          <w:tcPr>
            <w:tcW w:w="2569" w:type="dxa"/>
            <w:tcBorders>
              <w:top w:val="single" w:sz="4" w:space="0" w:color="auto"/>
              <w:left w:val="single" w:sz="4" w:space="0" w:color="auto"/>
              <w:bottom w:val="single" w:sz="4" w:space="0" w:color="auto"/>
              <w:right w:val="single" w:sz="4" w:space="0" w:color="auto"/>
            </w:tcBorders>
          </w:tcPr>
          <w:p w14:paraId="3DB6F751" w14:textId="77777777" w:rsidR="00B24718" w:rsidRDefault="00B24718" w:rsidP="004130A7">
            <w:pPr>
              <w:spacing w:after="0" w:line="240" w:lineRule="auto"/>
              <w:rPr>
                <w:sz w:val="24"/>
                <w:szCs w:val="24"/>
              </w:rPr>
            </w:pPr>
            <w:r>
              <w:rPr>
                <w:sz w:val="24"/>
                <w:szCs w:val="24"/>
              </w:rPr>
              <w:t>Uncertainty</w:t>
            </w:r>
          </w:p>
        </w:tc>
        <w:tc>
          <w:tcPr>
            <w:tcW w:w="4586" w:type="dxa"/>
            <w:tcBorders>
              <w:top w:val="single" w:sz="4" w:space="0" w:color="auto"/>
              <w:left w:val="single" w:sz="4" w:space="0" w:color="auto"/>
              <w:bottom w:val="single" w:sz="4" w:space="0" w:color="auto"/>
              <w:right w:val="single" w:sz="4" w:space="0" w:color="auto"/>
            </w:tcBorders>
          </w:tcPr>
          <w:p w14:paraId="2F3AB68B" w14:textId="77777777" w:rsidR="00B24718" w:rsidRDefault="00B24718" w:rsidP="004130A7">
            <w:pPr>
              <w:spacing w:after="0" w:line="240" w:lineRule="auto"/>
              <w:rPr>
                <w:sz w:val="24"/>
                <w:szCs w:val="24"/>
              </w:rPr>
            </w:pPr>
            <w:r>
              <w:rPr>
                <w:sz w:val="24"/>
                <w:szCs w:val="24"/>
              </w:rPr>
              <w:t xml:space="preserve">                  1              2 3     </w:t>
            </w:r>
          </w:p>
        </w:tc>
      </w:tr>
      <w:tr w:rsidR="00B24718" w14:paraId="139F4CE5" w14:textId="77777777" w:rsidTr="00B24718">
        <w:tc>
          <w:tcPr>
            <w:tcW w:w="2569" w:type="dxa"/>
            <w:tcBorders>
              <w:top w:val="single" w:sz="4" w:space="0" w:color="auto"/>
              <w:left w:val="single" w:sz="4" w:space="0" w:color="auto"/>
              <w:bottom w:val="single" w:sz="4" w:space="0" w:color="auto"/>
              <w:right w:val="single" w:sz="4" w:space="0" w:color="auto"/>
            </w:tcBorders>
          </w:tcPr>
          <w:p w14:paraId="6678C06A" w14:textId="77777777" w:rsidR="00B24718" w:rsidRDefault="00B24718" w:rsidP="004130A7">
            <w:pPr>
              <w:spacing w:after="0" w:line="240" w:lineRule="auto"/>
              <w:rPr>
                <w:sz w:val="24"/>
                <w:szCs w:val="24"/>
              </w:rPr>
            </w:pPr>
            <w:r>
              <w:rPr>
                <w:sz w:val="24"/>
                <w:szCs w:val="24"/>
              </w:rPr>
              <w:t>Goals</w:t>
            </w:r>
          </w:p>
        </w:tc>
        <w:tc>
          <w:tcPr>
            <w:tcW w:w="4586" w:type="dxa"/>
            <w:tcBorders>
              <w:top w:val="single" w:sz="4" w:space="0" w:color="auto"/>
              <w:left w:val="single" w:sz="4" w:space="0" w:color="auto"/>
              <w:bottom w:val="single" w:sz="4" w:space="0" w:color="auto"/>
              <w:right w:val="single" w:sz="4" w:space="0" w:color="auto"/>
            </w:tcBorders>
          </w:tcPr>
          <w:p w14:paraId="417A8078" w14:textId="77777777" w:rsidR="00B24718" w:rsidRDefault="00B24718" w:rsidP="004130A7">
            <w:pPr>
              <w:spacing w:after="0" w:line="240" w:lineRule="auto"/>
              <w:rPr>
                <w:sz w:val="24"/>
                <w:szCs w:val="24"/>
              </w:rPr>
            </w:pPr>
            <w:r>
              <w:rPr>
                <w:sz w:val="24"/>
                <w:szCs w:val="24"/>
              </w:rPr>
              <w:t xml:space="preserve">                                                     1            2 3</w:t>
            </w:r>
          </w:p>
        </w:tc>
      </w:tr>
      <w:tr w:rsidR="00B24718" w14:paraId="1A88CF42" w14:textId="77777777" w:rsidTr="00B24718">
        <w:tc>
          <w:tcPr>
            <w:tcW w:w="2569" w:type="dxa"/>
            <w:tcBorders>
              <w:top w:val="single" w:sz="4" w:space="0" w:color="auto"/>
              <w:left w:val="single" w:sz="4" w:space="0" w:color="auto"/>
              <w:bottom w:val="single" w:sz="4" w:space="0" w:color="auto"/>
              <w:right w:val="single" w:sz="4" w:space="0" w:color="auto"/>
            </w:tcBorders>
          </w:tcPr>
          <w:p w14:paraId="2D776C7E" w14:textId="77777777" w:rsidR="00B24718" w:rsidRDefault="00B24718" w:rsidP="004130A7">
            <w:pPr>
              <w:spacing w:after="0" w:line="240" w:lineRule="auto"/>
              <w:rPr>
                <w:sz w:val="24"/>
                <w:szCs w:val="24"/>
              </w:rPr>
            </w:pPr>
            <w:r>
              <w:rPr>
                <w:sz w:val="24"/>
                <w:szCs w:val="24"/>
              </w:rPr>
              <w:t>Learning</w:t>
            </w:r>
          </w:p>
        </w:tc>
        <w:tc>
          <w:tcPr>
            <w:tcW w:w="4586" w:type="dxa"/>
            <w:tcBorders>
              <w:top w:val="single" w:sz="4" w:space="0" w:color="auto"/>
              <w:left w:val="single" w:sz="4" w:space="0" w:color="auto"/>
              <w:bottom w:val="single" w:sz="4" w:space="0" w:color="auto"/>
              <w:right w:val="single" w:sz="4" w:space="0" w:color="auto"/>
            </w:tcBorders>
          </w:tcPr>
          <w:p w14:paraId="5989E7A7" w14:textId="77777777" w:rsidR="00B24718" w:rsidRDefault="00B24718" w:rsidP="004130A7">
            <w:pPr>
              <w:spacing w:after="0" w:line="240" w:lineRule="auto"/>
              <w:rPr>
                <w:sz w:val="24"/>
                <w:szCs w:val="24"/>
              </w:rPr>
            </w:pPr>
            <w:r>
              <w:rPr>
                <w:sz w:val="24"/>
                <w:szCs w:val="24"/>
              </w:rPr>
              <w:t>1               2 3</w:t>
            </w:r>
          </w:p>
        </w:tc>
      </w:tr>
      <w:tr w:rsidR="00B24718" w14:paraId="008DD249" w14:textId="77777777" w:rsidTr="00B24718">
        <w:tc>
          <w:tcPr>
            <w:tcW w:w="2569" w:type="dxa"/>
            <w:tcBorders>
              <w:top w:val="single" w:sz="4" w:space="0" w:color="auto"/>
              <w:left w:val="single" w:sz="4" w:space="0" w:color="auto"/>
              <w:bottom w:val="single" w:sz="4" w:space="0" w:color="auto"/>
              <w:right w:val="single" w:sz="4" w:space="0" w:color="auto"/>
            </w:tcBorders>
          </w:tcPr>
          <w:p w14:paraId="1339FE7B" w14:textId="77777777" w:rsidR="00B24718" w:rsidRDefault="00B24718" w:rsidP="004130A7">
            <w:pPr>
              <w:spacing w:after="0" w:line="240" w:lineRule="auto"/>
              <w:rPr>
                <w:sz w:val="24"/>
                <w:szCs w:val="24"/>
              </w:rPr>
            </w:pPr>
            <w:r>
              <w:rPr>
                <w:sz w:val="24"/>
                <w:szCs w:val="24"/>
              </w:rPr>
              <w:t>Knowledge exchange</w:t>
            </w:r>
          </w:p>
        </w:tc>
        <w:tc>
          <w:tcPr>
            <w:tcW w:w="4586" w:type="dxa"/>
            <w:tcBorders>
              <w:top w:val="single" w:sz="4" w:space="0" w:color="auto"/>
              <w:left w:val="single" w:sz="4" w:space="0" w:color="auto"/>
              <w:bottom w:val="single" w:sz="4" w:space="0" w:color="auto"/>
              <w:right w:val="single" w:sz="4" w:space="0" w:color="auto"/>
            </w:tcBorders>
          </w:tcPr>
          <w:p w14:paraId="32E46F47" w14:textId="77777777" w:rsidR="00B24718" w:rsidRDefault="00B24718" w:rsidP="004130A7">
            <w:pPr>
              <w:tabs>
                <w:tab w:val="left" w:pos="1227"/>
                <w:tab w:val="center" w:pos="2185"/>
                <w:tab w:val="left" w:pos="2595"/>
              </w:tabs>
              <w:spacing w:after="0" w:line="240" w:lineRule="auto"/>
              <w:rPr>
                <w:sz w:val="24"/>
                <w:szCs w:val="24"/>
              </w:rPr>
            </w:pPr>
            <w:r>
              <w:rPr>
                <w:sz w:val="24"/>
                <w:szCs w:val="24"/>
              </w:rPr>
              <w:t xml:space="preserve">                  1              2 3</w:t>
            </w:r>
          </w:p>
        </w:tc>
      </w:tr>
      <w:tr w:rsidR="00B24718" w14:paraId="4BD71F49" w14:textId="77777777" w:rsidTr="00B24718">
        <w:tc>
          <w:tcPr>
            <w:tcW w:w="2569" w:type="dxa"/>
            <w:tcBorders>
              <w:top w:val="single" w:sz="4" w:space="0" w:color="auto"/>
              <w:left w:val="single" w:sz="4" w:space="0" w:color="auto"/>
              <w:bottom w:val="single" w:sz="4" w:space="0" w:color="auto"/>
              <w:right w:val="single" w:sz="4" w:space="0" w:color="auto"/>
            </w:tcBorders>
          </w:tcPr>
          <w:p w14:paraId="45200FAA" w14:textId="77777777" w:rsidR="00B24718" w:rsidRDefault="00B24718" w:rsidP="004130A7">
            <w:pPr>
              <w:spacing w:after="0" w:line="240" w:lineRule="auto"/>
              <w:rPr>
                <w:sz w:val="24"/>
                <w:szCs w:val="24"/>
              </w:rPr>
            </w:pPr>
            <w:r>
              <w:rPr>
                <w:sz w:val="24"/>
                <w:szCs w:val="24"/>
              </w:rPr>
              <w:t>Network</w:t>
            </w:r>
          </w:p>
        </w:tc>
        <w:tc>
          <w:tcPr>
            <w:tcW w:w="4586" w:type="dxa"/>
            <w:tcBorders>
              <w:top w:val="single" w:sz="4" w:space="0" w:color="auto"/>
              <w:left w:val="single" w:sz="4" w:space="0" w:color="auto"/>
              <w:bottom w:val="single" w:sz="4" w:space="0" w:color="auto"/>
              <w:right w:val="single" w:sz="4" w:space="0" w:color="auto"/>
            </w:tcBorders>
          </w:tcPr>
          <w:p w14:paraId="7A05CEB0" w14:textId="77777777" w:rsidR="00B24718" w:rsidRDefault="00B24718" w:rsidP="004130A7">
            <w:pPr>
              <w:spacing w:after="0" w:line="240" w:lineRule="auto"/>
              <w:rPr>
                <w:sz w:val="24"/>
                <w:szCs w:val="24"/>
              </w:rPr>
            </w:pPr>
            <w:r>
              <w:rPr>
                <w:sz w:val="24"/>
                <w:szCs w:val="24"/>
              </w:rPr>
              <w:t xml:space="preserve">               1 2 3</w:t>
            </w:r>
          </w:p>
        </w:tc>
      </w:tr>
      <w:tr w:rsidR="00B24718" w14:paraId="79480706" w14:textId="77777777" w:rsidTr="00B24718">
        <w:tc>
          <w:tcPr>
            <w:tcW w:w="2569" w:type="dxa"/>
            <w:tcBorders>
              <w:top w:val="single" w:sz="4" w:space="0" w:color="auto"/>
              <w:left w:val="single" w:sz="4" w:space="0" w:color="auto"/>
              <w:bottom w:val="single" w:sz="4" w:space="0" w:color="auto"/>
              <w:right w:val="single" w:sz="4" w:space="0" w:color="auto"/>
            </w:tcBorders>
          </w:tcPr>
          <w:p w14:paraId="7BC43A3A" w14:textId="77777777" w:rsidR="00B24718" w:rsidRDefault="00B24718" w:rsidP="004130A7">
            <w:pPr>
              <w:spacing w:after="0" w:line="240" w:lineRule="auto"/>
              <w:rPr>
                <w:sz w:val="24"/>
                <w:szCs w:val="24"/>
              </w:rPr>
            </w:pPr>
            <w:r>
              <w:rPr>
                <w:sz w:val="24"/>
                <w:szCs w:val="24"/>
              </w:rPr>
              <w:t>Social capital</w:t>
            </w:r>
          </w:p>
        </w:tc>
        <w:tc>
          <w:tcPr>
            <w:tcW w:w="4586" w:type="dxa"/>
            <w:tcBorders>
              <w:top w:val="single" w:sz="4" w:space="0" w:color="auto"/>
              <w:left w:val="single" w:sz="4" w:space="0" w:color="auto"/>
              <w:bottom w:val="single" w:sz="4" w:space="0" w:color="auto"/>
              <w:right w:val="single" w:sz="4" w:space="0" w:color="auto"/>
            </w:tcBorders>
          </w:tcPr>
          <w:p w14:paraId="31FAB03E" w14:textId="77777777" w:rsidR="00B24718" w:rsidRDefault="00B24718" w:rsidP="004130A7">
            <w:pPr>
              <w:spacing w:after="0" w:line="240" w:lineRule="auto"/>
              <w:rPr>
                <w:sz w:val="24"/>
                <w:szCs w:val="24"/>
              </w:rPr>
            </w:pPr>
            <w:r>
              <w:rPr>
                <w:sz w:val="24"/>
                <w:szCs w:val="24"/>
              </w:rPr>
              <w:t xml:space="preserve">               1 2 3</w:t>
            </w:r>
          </w:p>
        </w:tc>
      </w:tr>
      <w:tr w:rsidR="00B24718" w14:paraId="7AA899F0" w14:textId="77777777" w:rsidTr="00B24718">
        <w:tc>
          <w:tcPr>
            <w:tcW w:w="2569" w:type="dxa"/>
            <w:tcBorders>
              <w:top w:val="single" w:sz="4" w:space="0" w:color="auto"/>
              <w:left w:val="single" w:sz="4" w:space="0" w:color="auto"/>
              <w:bottom w:val="single" w:sz="4" w:space="0" w:color="auto"/>
              <w:right w:val="single" w:sz="4" w:space="0" w:color="auto"/>
            </w:tcBorders>
          </w:tcPr>
          <w:p w14:paraId="1BE2925C" w14:textId="77777777" w:rsidR="00B24718" w:rsidRDefault="00B24718" w:rsidP="004130A7">
            <w:pPr>
              <w:spacing w:after="0" w:line="240" w:lineRule="auto"/>
              <w:rPr>
                <w:sz w:val="24"/>
                <w:szCs w:val="24"/>
              </w:rPr>
            </w:pPr>
            <w:r>
              <w:rPr>
                <w:sz w:val="24"/>
                <w:szCs w:val="24"/>
              </w:rPr>
              <w:t>Accessibility</w:t>
            </w:r>
          </w:p>
        </w:tc>
        <w:tc>
          <w:tcPr>
            <w:tcW w:w="4586" w:type="dxa"/>
            <w:tcBorders>
              <w:top w:val="single" w:sz="4" w:space="0" w:color="auto"/>
              <w:left w:val="single" w:sz="4" w:space="0" w:color="auto"/>
              <w:bottom w:val="single" w:sz="4" w:space="0" w:color="auto"/>
              <w:right w:val="single" w:sz="4" w:space="0" w:color="auto"/>
            </w:tcBorders>
          </w:tcPr>
          <w:p w14:paraId="5E158553" w14:textId="77777777" w:rsidR="00B24718" w:rsidRDefault="00B24718" w:rsidP="004130A7">
            <w:pPr>
              <w:spacing w:after="0" w:line="240" w:lineRule="auto"/>
              <w:rPr>
                <w:sz w:val="24"/>
                <w:szCs w:val="24"/>
              </w:rPr>
            </w:pPr>
            <w:r>
              <w:rPr>
                <w:sz w:val="24"/>
                <w:szCs w:val="24"/>
              </w:rPr>
              <w:t xml:space="preserve">               1 2 3</w:t>
            </w:r>
          </w:p>
        </w:tc>
      </w:tr>
      <w:tr w:rsidR="00B24718" w14:paraId="6C4B42E6" w14:textId="77777777" w:rsidTr="00B24718">
        <w:tc>
          <w:tcPr>
            <w:tcW w:w="2569" w:type="dxa"/>
            <w:tcBorders>
              <w:top w:val="single" w:sz="4" w:space="0" w:color="auto"/>
              <w:left w:val="single" w:sz="4" w:space="0" w:color="auto"/>
              <w:bottom w:val="single" w:sz="4" w:space="0" w:color="auto"/>
              <w:right w:val="single" w:sz="4" w:space="0" w:color="auto"/>
            </w:tcBorders>
          </w:tcPr>
          <w:p w14:paraId="304BF9D6" w14:textId="77777777" w:rsidR="00B24718" w:rsidRDefault="00B24718" w:rsidP="004130A7">
            <w:pPr>
              <w:spacing w:after="0" w:line="240" w:lineRule="auto"/>
              <w:rPr>
                <w:sz w:val="24"/>
                <w:szCs w:val="24"/>
              </w:rPr>
            </w:pPr>
            <w:r>
              <w:rPr>
                <w:sz w:val="24"/>
                <w:szCs w:val="24"/>
              </w:rPr>
              <w:t>Outputs and outcomes</w:t>
            </w:r>
          </w:p>
        </w:tc>
        <w:tc>
          <w:tcPr>
            <w:tcW w:w="4586" w:type="dxa"/>
            <w:tcBorders>
              <w:top w:val="single" w:sz="4" w:space="0" w:color="auto"/>
              <w:left w:val="single" w:sz="4" w:space="0" w:color="auto"/>
              <w:bottom w:val="single" w:sz="4" w:space="0" w:color="auto"/>
              <w:right w:val="single" w:sz="4" w:space="0" w:color="auto"/>
            </w:tcBorders>
          </w:tcPr>
          <w:p w14:paraId="6DBC4FB8" w14:textId="77777777" w:rsidR="00B24718" w:rsidRDefault="00B24718" w:rsidP="004130A7">
            <w:pPr>
              <w:spacing w:after="0" w:line="240" w:lineRule="auto"/>
              <w:rPr>
                <w:sz w:val="24"/>
                <w:szCs w:val="24"/>
              </w:rPr>
            </w:pPr>
            <w:r>
              <w:rPr>
                <w:sz w:val="24"/>
                <w:szCs w:val="24"/>
              </w:rPr>
              <w:t xml:space="preserve">                                    1              2 3</w:t>
            </w:r>
          </w:p>
        </w:tc>
      </w:tr>
      <w:tr w:rsidR="00B24718" w14:paraId="15A6B718" w14:textId="77777777" w:rsidTr="00B24718">
        <w:tc>
          <w:tcPr>
            <w:tcW w:w="2569" w:type="dxa"/>
            <w:tcBorders>
              <w:top w:val="single" w:sz="4" w:space="0" w:color="auto"/>
              <w:left w:val="single" w:sz="4" w:space="0" w:color="auto"/>
              <w:bottom w:val="single" w:sz="4" w:space="0" w:color="auto"/>
              <w:right w:val="single" w:sz="4" w:space="0" w:color="auto"/>
            </w:tcBorders>
          </w:tcPr>
          <w:p w14:paraId="570EE8D5" w14:textId="77777777" w:rsidR="00B24718" w:rsidRDefault="00B24718" w:rsidP="004130A7">
            <w:pPr>
              <w:spacing w:after="0" w:line="240" w:lineRule="auto"/>
              <w:rPr>
                <w:sz w:val="24"/>
                <w:szCs w:val="24"/>
              </w:rPr>
            </w:pPr>
            <w:r>
              <w:rPr>
                <w:sz w:val="24"/>
                <w:szCs w:val="24"/>
              </w:rPr>
              <w:t>Evaluation</w:t>
            </w:r>
          </w:p>
        </w:tc>
        <w:tc>
          <w:tcPr>
            <w:tcW w:w="4586" w:type="dxa"/>
            <w:tcBorders>
              <w:top w:val="single" w:sz="4" w:space="0" w:color="auto"/>
              <w:left w:val="single" w:sz="4" w:space="0" w:color="auto"/>
              <w:bottom w:val="single" w:sz="4" w:space="0" w:color="auto"/>
              <w:right w:val="single" w:sz="4" w:space="0" w:color="auto"/>
            </w:tcBorders>
          </w:tcPr>
          <w:p w14:paraId="72071B14" w14:textId="77777777" w:rsidR="00B24718" w:rsidRDefault="00B24718" w:rsidP="004130A7">
            <w:pPr>
              <w:spacing w:after="0" w:line="240" w:lineRule="auto"/>
              <w:rPr>
                <w:sz w:val="24"/>
                <w:szCs w:val="24"/>
              </w:rPr>
            </w:pPr>
            <w:r>
              <w:rPr>
                <w:sz w:val="24"/>
                <w:szCs w:val="24"/>
              </w:rPr>
              <w:t xml:space="preserve">                                                  1 2 3</w:t>
            </w:r>
          </w:p>
        </w:tc>
      </w:tr>
      <w:tr w:rsidR="00B24718" w14:paraId="24DAFBD2" w14:textId="77777777" w:rsidTr="00B24718">
        <w:tc>
          <w:tcPr>
            <w:tcW w:w="2569" w:type="dxa"/>
            <w:tcBorders>
              <w:top w:val="single" w:sz="4" w:space="0" w:color="auto"/>
              <w:left w:val="single" w:sz="4" w:space="0" w:color="auto"/>
              <w:bottom w:val="single" w:sz="4" w:space="0" w:color="auto"/>
              <w:right w:val="single" w:sz="4" w:space="0" w:color="auto"/>
            </w:tcBorders>
          </w:tcPr>
          <w:p w14:paraId="79F51313" w14:textId="77777777" w:rsidR="00B24718" w:rsidRDefault="00B24718" w:rsidP="004130A7">
            <w:pPr>
              <w:spacing w:after="0" w:line="240" w:lineRule="auto"/>
              <w:rPr>
                <w:sz w:val="24"/>
                <w:szCs w:val="24"/>
              </w:rPr>
            </w:pPr>
            <w:r>
              <w:rPr>
                <w:sz w:val="24"/>
                <w:szCs w:val="24"/>
              </w:rPr>
              <w:t>Flexibility</w:t>
            </w:r>
          </w:p>
        </w:tc>
        <w:tc>
          <w:tcPr>
            <w:tcW w:w="4586" w:type="dxa"/>
            <w:tcBorders>
              <w:top w:val="single" w:sz="4" w:space="0" w:color="auto"/>
              <w:left w:val="single" w:sz="4" w:space="0" w:color="auto"/>
              <w:bottom w:val="single" w:sz="4" w:space="0" w:color="auto"/>
              <w:right w:val="single" w:sz="4" w:space="0" w:color="auto"/>
            </w:tcBorders>
          </w:tcPr>
          <w:p w14:paraId="49E9AE92" w14:textId="77777777" w:rsidR="00B24718" w:rsidRDefault="00B24718" w:rsidP="004130A7">
            <w:pPr>
              <w:spacing w:after="0" w:line="240" w:lineRule="auto"/>
              <w:rPr>
                <w:sz w:val="24"/>
                <w:szCs w:val="24"/>
              </w:rPr>
            </w:pPr>
            <w:r>
              <w:rPr>
                <w:sz w:val="24"/>
                <w:szCs w:val="24"/>
              </w:rPr>
              <w:t xml:space="preserve">                  1               2 3</w:t>
            </w:r>
          </w:p>
        </w:tc>
      </w:tr>
      <w:tr w:rsidR="00B24718" w14:paraId="3A5B3122" w14:textId="77777777" w:rsidTr="00B24718">
        <w:tc>
          <w:tcPr>
            <w:tcW w:w="2569" w:type="dxa"/>
            <w:tcBorders>
              <w:top w:val="single" w:sz="4" w:space="0" w:color="auto"/>
              <w:left w:val="single" w:sz="4" w:space="0" w:color="auto"/>
              <w:bottom w:val="single" w:sz="4" w:space="0" w:color="auto"/>
              <w:right w:val="single" w:sz="4" w:space="0" w:color="auto"/>
            </w:tcBorders>
          </w:tcPr>
          <w:p w14:paraId="6A992E92" w14:textId="77777777" w:rsidR="00B24718" w:rsidRDefault="00B24718" w:rsidP="004130A7">
            <w:pPr>
              <w:spacing w:after="0" w:line="240" w:lineRule="auto"/>
              <w:rPr>
                <w:sz w:val="24"/>
                <w:szCs w:val="24"/>
              </w:rPr>
            </w:pPr>
            <w:r>
              <w:rPr>
                <w:sz w:val="24"/>
                <w:szCs w:val="24"/>
              </w:rPr>
              <w:t>Human capital</w:t>
            </w:r>
          </w:p>
        </w:tc>
        <w:tc>
          <w:tcPr>
            <w:tcW w:w="4586" w:type="dxa"/>
            <w:tcBorders>
              <w:top w:val="single" w:sz="4" w:space="0" w:color="auto"/>
              <w:left w:val="single" w:sz="4" w:space="0" w:color="auto"/>
              <w:bottom w:val="single" w:sz="4" w:space="0" w:color="auto"/>
              <w:right w:val="single" w:sz="4" w:space="0" w:color="auto"/>
            </w:tcBorders>
          </w:tcPr>
          <w:p w14:paraId="119C75AD" w14:textId="77777777" w:rsidR="00B24718" w:rsidRDefault="00B24718" w:rsidP="004130A7">
            <w:pPr>
              <w:spacing w:after="0" w:line="240" w:lineRule="auto"/>
              <w:rPr>
                <w:sz w:val="24"/>
                <w:szCs w:val="24"/>
              </w:rPr>
            </w:pPr>
            <w:r>
              <w:rPr>
                <w:sz w:val="24"/>
                <w:szCs w:val="24"/>
              </w:rPr>
              <w:t xml:space="preserve">               1 2 3</w:t>
            </w:r>
          </w:p>
        </w:tc>
      </w:tr>
      <w:tr w:rsidR="00B24718" w14:paraId="01946B52" w14:textId="77777777" w:rsidTr="00B24718">
        <w:tc>
          <w:tcPr>
            <w:tcW w:w="2569" w:type="dxa"/>
            <w:tcBorders>
              <w:top w:val="single" w:sz="4" w:space="0" w:color="auto"/>
              <w:left w:val="single" w:sz="4" w:space="0" w:color="auto"/>
              <w:bottom w:val="single" w:sz="4" w:space="0" w:color="auto"/>
              <w:right w:val="single" w:sz="4" w:space="0" w:color="auto"/>
            </w:tcBorders>
          </w:tcPr>
          <w:p w14:paraId="4EF244F9" w14:textId="77777777" w:rsidR="00B24718" w:rsidRDefault="00B24718" w:rsidP="004130A7">
            <w:pPr>
              <w:spacing w:after="0" w:line="240" w:lineRule="auto"/>
              <w:rPr>
                <w:sz w:val="24"/>
                <w:szCs w:val="24"/>
              </w:rPr>
            </w:pPr>
            <w:r>
              <w:rPr>
                <w:sz w:val="24"/>
                <w:szCs w:val="24"/>
              </w:rPr>
              <w:t>Boundary management</w:t>
            </w:r>
          </w:p>
        </w:tc>
        <w:tc>
          <w:tcPr>
            <w:tcW w:w="4586" w:type="dxa"/>
            <w:tcBorders>
              <w:top w:val="single" w:sz="4" w:space="0" w:color="auto"/>
              <w:left w:val="single" w:sz="4" w:space="0" w:color="auto"/>
              <w:bottom w:val="single" w:sz="4" w:space="0" w:color="auto"/>
              <w:right w:val="single" w:sz="4" w:space="0" w:color="auto"/>
            </w:tcBorders>
          </w:tcPr>
          <w:p w14:paraId="3F4CD501" w14:textId="77777777" w:rsidR="00B24718" w:rsidRDefault="00B24718" w:rsidP="004130A7">
            <w:pPr>
              <w:keepNext/>
              <w:spacing w:after="0" w:line="240" w:lineRule="auto"/>
              <w:rPr>
                <w:sz w:val="24"/>
                <w:szCs w:val="24"/>
              </w:rPr>
            </w:pPr>
            <w:r>
              <w:rPr>
                <w:sz w:val="24"/>
                <w:szCs w:val="24"/>
              </w:rPr>
              <w:t xml:space="preserve">                  1               2 3</w:t>
            </w:r>
          </w:p>
        </w:tc>
      </w:tr>
    </w:tbl>
    <w:p w14:paraId="3E9CF52E" w14:textId="45888B30" w:rsidR="00272012" w:rsidRDefault="00272012" w:rsidP="00272012">
      <w:pPr>
        <w:pStyle w:val="Caption"/>
        <w:tabs>
          <w:tab w:val="left" w:pos="5040"/>
        </w:tabs>
        <w:spacing w:after="120" w:line="360" w:lineRule="auto"/>
      </w:pPr>
      <w:bookmarkStart w:id="347" w:name="_Toc531023168"/>
      <w:bookmarkStart w:id="348" w:name="_Toc536438929"/>
      <w:bookmarkStart w:id="349" w:name="_Toc31702104"/>
      <w:r w:rsidRPr="00F01183">
        <w:t xml:space="preserve">Figure </w:t>
      </w:r>
      <w:r w:rsidR="00233012">
        <w:rPr>
          <w:noProof/>
        </w:rPr>
        <w:fldChar w:fldCharType="begin"/>
      </w:r>
      <w:r>
        <w:rPr>
          <w:noProof/>
        </w:rPr>
        <w:instrText xml:space="preserve"> SEQ Figure \* ARABIC </w:instrText>
      </w:r>
      <w:r w:rsidR="00233012">
        <w:rPr>
          <w:noProof/>
        </w:rPr>
        <w:fldChar w:fldCharType="separate"/>
      </w:r>
      <w:r w:rsidR="0011424E">
        <w:rPr>
          <w:noProof/>
        </w:rPr>
        <w:t>35</w:t>
      </w:r>
      <w:r w:rsidR="00233012">
        <w:rPr>
          <w:noProof/>
        </w:rPr>
        <w:fldChar w:fldCharType="end"/>
      </w:r>
      <w:r w:rsidRPr="00F01183">
        <w:t xml:space="preserve">. Plotted typology. </w:t>
      </w:r>
      <w:r>
        <w:t>BoR14.2</w:t>
      </w:r>
      <w:bookmarkEnd w:id="347"/>
      <w:bookmarkEnd w:id="348"/>
      <w:bookmarkEnd w:id="349"/>
    </w:p>
    <w:p w14:paraId="2676B3CA" w14:textId="77777777" w:rsidR="00272012" w:rsidRDefault="00272012" w:rsidP="00272012">
      <w:pPr>
        <w:rPr>
          <w:lang w:eastAsia="zh-TW"/>
        </w:rPr>
      </w:pPr>
      <w:r>
        <w:rPr>
          <w:lang w:eastAsia="zh-TW"/>
        </w:rPr>
        <w:br w:type="page"/>
      </w:r>
    </w:p>
    <w:p w14:paraId="32DC0A33" w14:textId="68AC1195" w:rsidR="00272012" w:rsidRDefault="00272012" w:rsidP="00272012">
      <w:pPr>
        <w:pStyle w:val="Heading2"/>
        <w:rPr>
          <w:lang w:eastAsia="zh-TW"/>
        </w:rPr>
      </w:pPr>
      <w:bookmarkStart w:id="350" w:name="_Toc536718006"/>
      <w:bookmarkStart w:id="351" w:name="_Toc31702029"/>
      <w:r>
        <w:rPr>
          <w:lang w:eastAsia="zh-TW"/>
        </w:rPr>
        <w:t xml:space="preserve">Appendix </w:t>
      </w:r>
      <w:r w:rsidR="004D3BA5">
        <w:rPr>
          <w:lang w:eastAsia="zh-TW"/>
        </w:rPr>
        <w:t>E</w:t>
      </w:r>
      <w:r>
        <w:rPr>
          <w:lang w:eastAsia="zh-TW"/>
        </w:rPr>
        <w:t>. McNie, Parris and Sarewitz’s (2016) original typology</w:t>
      </w:r>
      <w:bookmarkEnd w:id="350"/>
      <w:bookmarkEnd w:id="351"/>
    </w:p>
    <w:p w14:paraId="3E801ABF" w14:textId="77777777" w:rsidR="00272012" w:rsidRPr="00B35A44" w:rsidRDefault="00272012" w:rsidP="00272012">
      <w:pPr>
        <w:rPr>
          <w:lang w:eastAsia="zh-TW"/>
        </w:rPr>
      </w:pPr>
    </w:p>
    <w:p w14:paraId="538EF185" w14:textId="77777777" w:rsidR="00272012" w:rsidRPr="00A74154" w:rsidRDefault="00272012" w:rsidP="00272012">
      <w:pPr>
        <w:rPr>
          <w:lang w:eastAsia="zh-TW"/>
        </w:rPr>
      </w:pPr>
      <w:r w:rsidRPr="00B35A44">
        <w:rPr>
          <w:noProof/>
          <w:lang w:eastAsia="en-GB"/>
        </w:rPr>
        <w:drawing>
          <wp:inline distT="0" distB="0" distL="0" distR="0" wp14:anchorId="745BF151" wp14:editId="0645955C">
            <wp:extent cx="5731510" cy="398145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5731510" cy="3981450"/>
                    </a:xfrm>
                    <a:prstGeom prst="rect">
                      <a:avLst/>
                    </a:prstGeom>
                    <a:noFill/>
                    <a:ln>
                      <a:noFill/>
                    </a:ln>
                  </pic:spPr>
                </pic:pic>
              </a:graphicData>
            </a:graphic>
          </wp:inline>
        </w:drawing>
      </w:r>
    </w:p>
    <w:p w14:paraId="2DD456E1" w14:textId="5C171CA5" w:rsidR="00775E72" w:rsidRDefault="00775E72" w:rsidP="009555C8">
      <w:pPr>
        <w:spacing w:after="120" w:line="360" w:lineRule="auto"/>
      </w:pPr>
    </w:p>
    <w:p w14:paraId="5219F4BE" w14:textId="0FDA7E41" w:rsidR="002E5045" w:rsidRDefault="002E5045">
      <w:pPr>
        <w:spacing w:after="120" w:line="360" w:lineRule="auto"/>
      </w:pPr>
    </w:p>
    <w:sectPr w:rsidR="002E5045" w:rsidSect="007E7AD8">
      <w:footerReference w:type="default" r:id="rId229"/>
      <w:pgSz w:w="11906" w:h="16838"/>
      <w:pgMar w:top="1191" w:right="1191" w:bottom="1191" w:left="1191"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971B17" w14:textId="77777777" w:rsidR="00B11A08" w:rsidRDefault="00B11A08" w:rsidP="007D48B4">
      <w:pPr>
        <w:spacing w:after="0" w:line="240" w:lineRule="auto"/>
      </w:pPr>
      <w:r>
        <w:separator/>
      </w:r>
    </w:p>
  </w:endnote>
  <w:endnote w:type="continuationSeparator" w:id="0">
    <w:p w14:paraId="5C992D52" w14:textId="77777777" w:rsidR="00B11A08" w:rsidRDefault="00B11A08" w:rsidP="007D48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lgunNew Roman">
    <w:altName w:val="Malgun Gothic"/>
    <w:panose1 w:val="00000000000000000000"/>
    <w:charset w:val="81"/>
    <w:family w:val="auto"/>
    <w:notTrueType/>
    <w:pitch w:val="default"/>
    <w:sig w:usb0="00000000" w:usb1="09060000" w:usb2="00000010" w:usb3="00000000" w:csb0="00080000" w:csb1="00000000"/>
  </w:font>
  <w:font w:name="AdvTimes">
    <w:altName w:val="Malgun Gothic"/>
    <w:panose1 w:val="00000000000000000000"/>
    <w:charset w:val="00"/>
    <w:family w:val="auto"/>
    <w:notTrueType/>
    <w:pitch w:val="default"/>
    <w:sig w:usb0="00000003" w:usb1="00000000" w:usb2="00000000" w:usb3="00000000" w:csb0="00000001" w:csb1="00000000"/>
  </w:font>
  <w:font w:name="TUOS Blake">
    <w:altName w:val="Calibri"/>
    <w:charset w:val="00"/>
    <w:family w:val="swiss"/>
    <w:pitch w:val="variable"/>
    <w:sig w:usb0="8000002F" w:usb1="40000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2744743"/>
      <w:docPartObj>
        <w:docPartGallery w:val="Page Numbers (Bottom of Page)"/>
        <w:docPartUnique/>
      </w:docPartObj>
    </w:sdtPr>
    <w:sdtEndPr>
      <w:rPr>
        <w:noProof/>
      </w:rPr>
    </w:sdtEndPr>
    <w:sdtContent>
      <w:p w14:paraId="1EB3C231" w14:textId="7C1692AD" w:rsidR="00883B69" w:rsidRDefault="00883B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1B7808" w14:textId="77777777" w:rsidR="00883B69" w:rsidRDefault="00883B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45BC37" w14:textId="77777777" w:rsidR="00B11A08" w:rsidRDefault="00B11A08" w:rsidP="007D48B4">
      <w:pPr>
        <w:spacing w:after="0" w:line="240" w:lineRule="auto"/>
      </w:pPr>
      <w:r>
        <w:separator/>
      </w:r>
    </w:p>
  </w:footnote>
  <w:footnote w:type="continuationSeparator" w:id="0">
    <w:p w14:paraId="345EAEDB" w14:textId="77777777" w:rsidR="00B11A08" w:rsidRDefault="00B11A08" w:rsidP="007D48B4">
      <w:pPr>
        <w:spacing w:after="0" w:line="240" w:lineRule="auto"/>
      </w:pPr>
      <w:r>
        <w:continuationSeparator/>
      </w:r>
    </w:p>
  </w:footnote>
  <w:footnote w:id="1">
    <w:p w14:paraId="77558130" w14:textId="266F2A76" w:rsidR="00883B69" w:rsidRPr="003F4F75" w:rsidRDefault="00883B69" w:rsidP="003F4F75">
      <w:pPr>
        <w:autoSpaceDE w:val="0"/>
        <w:autoSpaceDN w:val="0"/>
        <w:adjustRightInd w:val="0"/>
        <w:spacing w:after="0" w:line="240" w:lineRule="auto"/>
        <w:rPr>
          <w:sz w:val="24"/>
          <w:szCs w:val="24"/>
        </w:rPr>
      </w:pPr>
      <w:r>
        <w:rPr>
          <w:rStyle w:val="FootnoteReference"/>
        </w:rPr>
        <w:footnoteRef/>
      </w:r>
      <w:r>
        <w:t xml:space="preserve"> The ‘boundary’</w:t>
      </w:r>
      <w:r w:rsidRPr="003F4F75">
        <w:t xml:space="preserve"> metaphor has gained </w:t>
      </w:r>
      <w:r>
        <w:t xml:space="preserve">some </w:t>
      </w:r>
      <w:r w:rsidRPr="003F4F75">
        <w:t xml:space="preserve">currency amongst theorists of higher education and of universities’ social and economic roles </w:t>
      </w:r>
      <w:r w:rsidRPr="003F4F75">
        <w:fldChar w:fldCharType="begin">
          <w:fldData xml:space="preserve">PEVuZE5vdGU+PENpdGU+PEF1dGhvcj5XcmlnaHQ8L0F1dGhvcj48WWVhcj4yMDE2PC9ZZWFyPjxJ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</w:fldData>
        </w:fldChar>
      </w:r>
      <w:r>
        <w:instrText xml:space="preserve"> ADDIN EN.CITE </w:instrText>
      </w:r>
      <w:r>
        <w:fldChar w:fldCharType="begin">
          <w:fldData xml:space="preserve">PEVuZE5vdGU+PENpdGU+PEF1dGhvcj5XcmlnaHQ8L0F1dGhvcj48WWVhcj4yMDE2PC9ZZWFyPjxJ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</w:fldData>
        </w:fldChar>
      </w:r>
      <w:r>
        <w:instrText xml:space="preserve"> ADDIN EN.CITE.DATA </w:instrText>
      </w:r>
      <w:r>
        <w:fldChar w:fldCharType="end"/>
      </w:r>
      <w:r w:rsidRPr="003F4F75">
        <w:fldChar w:fldCharType="separate"/>
      </w:r>
      <w:r>
        <w:rPr>
          <w:noProof/>
        </w:rPr>
        <w:t>(for example, Bacevic, 2017, 2018; Barnett, 2017; Beck &amp; Young, 2005; Bernstein, 2000; W. C. Clark et al., 2016; Hatakenaka, 2004; Koryakina, Sarrico, &amp; Teixeira, 2015; May &amp; Perry, 2013b, 2017; McNie, Parris, &amp; Sarewitz, 2016; Nickolai, Hoffman, &amp; Trautner, 2012; Pawley, 2012; Primeri &amp; Reale, 2015; Sataøen, 2018; Slaughter, Archerd, &amp; Campbell, 2004; Vakkuri, 2004; Whitley, 2000; Wright, 2016; Ziman, 1991)</w:t>
      </w:r>
      <w:r w:rsidRPr="003F4F75">
        <w:fldChar w:fldCharType="end"/>
      </w:r>
      <w:r w:rsidRPr="003F4F75">
        <w:t>.</w:t>
      </w:r>
      <w:r>
        <w:rPr>
          <w:sz w:val="24"/>
          <w:szCs w:val="24"/>
        </w:rPr>
        <w:t xml:space="preserve"> </w:t>
      </w:r>
    </w:p>
  </w:footnote>
  <w:footnote w:id="2">
    <w:p w14:paraId="0901499B" w14:textId="5FAAC351" w:rsidR="00883B69" w:rsidRDefault="00883B69">
      <w:pPr>
        <w:pStyle w:val="FootnoteText"/>
      </w:pPr>
      <w:r>
        <w:rPr>
          <w:rStyle w:val="FootnoteReference"/>
        </w:rPr>
        <w:footnoteRef/>
      </w:r>
      <w:r>
        <w:t xml:space="preserve"> </w:t>
      </w:r>
      <w:r w:rsidRPr="00772201">
        <w:rPr>
          <w:sz w:val="18"/>
          <w:szCs w:val="18"/>
        </w:rPr>
        <w:t>There have been some quite important technical changes implemented for REF2021, but I will not discuss these in any detail here.</w:t>
      </w:r>
    </w:p>
  </w:footnote>
  <w:footnote w:id="3">
    <w:p w14:paraId="699175C2" w14:textId="77777777" w:rsidR="00883B69" w:rsidRPr="00CD73E7" w:rsidRDefault="00883B69" w:rsidP="00FD7CF3">
      <w:pPr>
        <w:pStyle w:val="FootnoteText"/>
        <w:rPr>
          <w:sz w:val="18"/>
          <w:szCs w:val="18"/>
        </w:rPr>
      </w:pPr>
      <w:r w:rsidRPr="00CD73E7">
        <w:rPr>
          <w:rStyle w:val="FootnoteReference"/>
          <w:sz w:val="18"/>
          <w:szCs w:val="18"/>
        </w:rPr>
        <w:footnoteRef/>
      </w:r>
      <w:r w:rsidRPr="00CD73E7">
        <w:rPr>
          <w:sz w:val="18"/>
          <w:szCs w:val="18"/>
        </w:rPr>
        <w:t xml:space="preserve"> The actual Impact rating</w:t>
      </w:r>
      <w:r>
        <w:rPr>
          <w:sz w:val="18"/>
          <w:szCs w:val="18"/>
        </w:rPr>
        <w:t xml:space="preserve"> is</w:t>
      </w:r>
      <w:r w:rsidRPr="00CD73E7">
        <w:rPr>
          <w:sz w:val="18"/>
          <w:szCs w:val="18"/>
        </w:rPr>
        <w:t xml:space="preserve"> based on a judgement about the ‘reach’ and ‘significance’ of the impact, rather than on the perceived quality of the underpinning research, although there is a requirement that all research underpinning an Impact Case Study must be of a quality equating to at least a 2* Output rating. </w:t>
      </w:r>
    </w:p>
  </w:footnote>
  <w:footnote w:id="4">
    <w:p w14:paraId="615607BE" w14:textId="77777777" w:rsidR="00883B69" w:rsidRPr="00F10AB9" w:rsidRDefault="00883B69" w:rsidP="00FD7CF3">
      <w:pPr>
        <w:pStyle w:val="FootnoteText"/>
        <w:rPr>
          <w:sz w:val="18"/>
          <w:szCs w:val="18"/>
        </w:rPr>
      </w:pPr>
      <w:r w:rsidRPr="00F10AB9">
        <w:rPr>
          <w:rStyle w:val="FootnoteReference"/>
          <w:sz w:val="18"/>
          <w:szCs w:val="18"/>
        </w:rPr>
        <w:footnoteRef/>
      </w:r>
      <w:r w:rsidRPr="00F10AB9">
        <w:rPr>
          <w:sz w:val="18"/>
          <w:szCs w:val="18"/>
        </w:rPr>
        <w:t xml:space="preserve"> The concept of use-inspired basic research is put forward by Stokes </w:t>
      </w:r>
      <w:r w:rsidRPr="00F10AB9">
        <w:rPr>
          <w:sz w:val="18"/>
          <w:szCs w:val="18"/>
        </w:rPr>
        <w:fldChar w:fldCharType="begin"/>
      </w:r>
      <w:r w:rsidRPr="00F10AB9">
        <w:rPr>
          <w:sz w:val="18"/>
          <w:szCs w:val="18"/>
        </w:rPr>
        <w:instrText xml:space="preserve"> ADDIN EN.CITE &lt;EndNote&gt;&lt;Cite ExcludeAuth="1"&gt;&lt;Author&gt;Stokes&lt;/Author&gt;&lt;Year&gt;1997&lt;/Year&gt;&lt;IDText&gt;Pasteur&amp;apos;s quadrant: Basic Science and Technological Innovation&lt;/IDText&gt;&lt;DisplayText&gt;(1997)&lt;/DisplayText&gt;&lt;record&gt;&lt;keywords&gt;&lt;keyword&gt;Technology and state -- United States&lt;/keyword&gt;&lt;keyword&gt;Research -- History&lt;/keyword&gt;&lt;keyword&gt;Paradigm (Theory of knowledge)&lt;/keyword&gt;&lt;keyword&gt;Science -- History&lt;/keyword&gt;&lt;keyword&gt;Science and state -- United States&lt;/keyword&gt;&lt;keyword&gt;Technological innovations -- History&lt;/keyword&gt;&lt;keyword&gt;g Knowledge, Theory of&lt;/keyword&gt;&lt;/keywords&gt;&lt;titles&gt;&lt;title&gt;Pasteur&amp;apos;s quadrant: Basic Science and Technological Innovation&lt;/title&gt;&lt;/titles&gt;&lt;contributors&gt;&lt;authors&gt;&lt;author&gt;Stokes, Donald E.&lt;/author&gt;&lt;/authors&gt;&lt;/contributors&gt;&lt;added-date format="utc"&gt;1463643999&lt;/added-date&gt;&lt;pub-location&gt;Washington, D.C.&lt;/pub-location&gt;&lt;ref-type name="Book"&gt;6&lt;/ref-type&gt;&lt;dates&gt;&lt;year&gt;1997&lt;/year&gt;&lt;/dates&gt;&lt;rec-number&gt;386&lt;/rec-number&gt;&lt;publisher&gt;Brookings Institution Press&lt;/publisher&gt;&lt;last-updated-date format="utc"&gt;1469215468&lt;/last-updated-date&gt;&lt;/record&gt;&lt;/Cite&gt;&lt;/EndNote&gt;</w:instrText>
      </w:r>
      <w:r w:rsidRPr="00F10AB9">
        <w:rPr>
          <w:sz w:val="18"/>
          <w:szCs w:val="18"/>
        </w:rPr>
        <w:fldChar w:fldCharType="separate"/>
      </w:r>
      <w:r w:rsidRPr="00F10AB9">
        <w:rPr>
          <w:noProof/>
          <w:sz w:val="18"/>
          <w:szCs w:val="18"/>
        </w:rPr>
        <w:t>(1997)</w:t>
      </w:r>
      <w:r w:rsidRPr="00F10AB9">
        <w:rPr>
          <w:sz w:val="18"/>
          <w:szCs w:val="18"/>
        </w:rPr>
        <w:fldChar w:fldCharType="end"/>
      </w:r>
      <w:r w:rsidRPr="00F10AB9">
        <w:rPr>
          <w:sz w:val="18"/>
          <w:szCs w:val="18"/>
        </w:rPr>
        <w:t xml:space="preserve"> in his efforts to modify the way that many, particularly in research policy discourse, define and think of the contribution and aims of research. Rejecting the traditional pair of dichotomies, in which understanding/use are the goals of basic/applied research, he pointed to Pasteur’s microbiology and Keynes’ macroeconomics as examples of his new of category of use-inspired basic research, which has since gained currency. </w:t>
      </w:r>
    </w:p>
  </w:footnote>
  <w:footnote w:id="5">
    <w:p w14:paraId="52332F27" w14:textId="77777777" w:rsidR="00883B69" w:rsidRPr="00AF0721" w:rsidRDefault="00883B69" w:rsidP="00143C50">
      <w:pPr>
        <w:pStyle w:val="FootnoteText"/>
        <w:rPr>
          <w:sz w:val="18"/>
          <w:szCs w:val="18"/>
        </w:rPr>
      </w:pPr>
      <w:r w:rsidRPr="00AF0721">
        <w:rPr>
          <w:rStyle w:val="FootnoteReference"/>
          <w:sz w:val="18"/>
          <w:szCs w:val="18"/>
        </w:rPr>
        <w:footnoteRef/>
      </w:r>
      <w:r w:rsidRPr="00AF0721">
        <w:rPr>
          <w:sz w:val="18"/>
          <w:szCs w:val="18"/>
        </w:rPr>
        <w:t xml:space="preserve"> The relationship between society, classification and knowledge is elsewhere taken up explicitly by Durkheim and Mauss </w:t>
      </w:r>
      <w:r w:rsidRPr="00AF0721">
        <w:rPr>
          <w:sz w:val="18"/>
          <w:szCs w:val="18"/>
        </w:rPr>
        <w:fldChar w:fldCharType="begin"/>
      </w:r>
      <w:r w:rsidRPr="00AF0721">
        <w:rPr>
          <w:sz w:val="18"/>
          <w:szCs w:val="18"/>
        </w:rPr>
        <w:instrText xml:space="preserve"> ADDIN EN.CITE &lt;EndNote&gt;&lt;Cite ExcludeAuth="1"&gt;&lt;Author&gt;Durkheim&lt;/Author&gt;&lt;Year&gt;1969&lt;/Year&gt;&lt;IDText&gt;Primitive Classification&lt;/IDText&gt;&lt;DisplayText&gt;(1969)&lt;/DisplayText&gt;&lt;record&gt;&lt;keywords&gt;&lt;keyword&gt;Primitive societies&lt;/keyword&gt;&lt;keyword&gt;Classification&lt;/keyword&gt;&lt;keyword&gt;Knowledge, Classification of&lt;/keyword&gt;&lt;keyword&gt;Information organization&lt;/keyword&gt;&lt;keyword&gt;Man, Primitive&lt;/keyword&gt;&lt;keyword&gt;Primitive society&lt;/keyword&gt;&lt;keyword&gt;Society, Primitive&lt;/keyword&gt;&lt;keyword&gt;Social evolution&lt;/keyword&gt;&lt;/keywords&gt;&lt;titles&gt;&lt;title&gt;Primitive Classification&lt;/title&gt;&lt;/titles&gt;&lt;contributors&gt;&lt;authors&gt;&lt;author&gt;Durkheim, Émile&lt;/author&gt;&lt;author&gt;Mauss, Marcel&lt;/author&gt;&lt;/authors&gt;&lt;/contributors&gt;&lt;edition&gt;2nd ed.&lt;/edition&gt;&lt;added-date format="utc"&gt;1530838285&lt;/added-date&gt;&lt;pub-location&gt;London&lt;/pub-location&gt;&lt;ref-type name="Book"&gt;6&lt;/ref-type&gt;&lt;dates&gt;&lt;year&gt;1969&lt;/year&gt;&lt;/dates&gt;&lt;rec-number&gt;7596&lt;/rec-number&gt;&lt;publisher&gt;Cohen and West&lt;/publisher&gt;&lt;last-updated-date format="utc"&gt;1540915139&lt;/last-updated-date&gt;&lt;/record&gt;&lt;/Cite&gt;&lt;/EndNote&gt;</w:instrText>
      </w:r>
      <w:r w:rsidRPr="00AF0721">
        <w:rPr>
          <w:sz w:val="18"/>
          <w:szCs w:val="18"/>
        </w:rPr>
        <w:fldChar w:fldCharType="separate"/>
      </w:r>
      <w:r w:rsidRPr="00AF0721">
        <w:rPr>
          <w:noProof/>
          <w:sz w:val="18"/>
          <w:szCs w:val="18"/>
        </w:rPr>
        <w:t>(1969)</w:t>
      </w:r>
      <w:r w:rsidRPr="00AF0721">
        <w:rPr>
          <w:sz w:val="18"/>
          <w:szCs w:val="18"/>
        </w:rPr>
        <w:fldChar w:fldCharType="end"/>
      </w:r>
      <w:r w:rsidRPr="00AF0721">
        <w:rPr>
          <w:sz w:val="18"/>
          <w:szCs w:val="18"/>
        </w:rPr>
        <w:t xml:space="preserve">. As Bloor </w:t>
      </w:r>
      <w:r w:rsidRPr="00AF0721">
        <w:rPr>
          <w:sz w:val="18"/>
          <w:szCs w:val="18"/>
        </w:rPr>
        <w:fldChar w:fldCharType="begin"/>
      </w:r>
      <w:r w:rsidRPr="00AF0721">
        <w:rPr>
          <w:sz w:val="18"/>
          <w:szCs w:val="18"/>
        </w:rPr>
        <w:instrText xml:space="preserve"> ADDIN EN.CITE &lt;EndNote&gt;&lt;Cite ExcludeAuth="1"&gt;&lt;Author&gt;Bloor&lt;/Author&gt;&lt;Year&gt;2005&lt;/Year&gt;&lt;IDText&gt;Durkheim and Mauss Revisited: Classification and the Sociology of Knowledge&lt;/IDText&gt;&lt;DisplayText&gt;(2005)&lt;/DisplayText&gt;&lt;record&gt;&lt;keywords&gt;&lt;keyword&gt;Sociology of Knowledge&lt;/keyword&gt;&lt;keyword&gt;Classification&lt;/keyword&gt;&lt;keyword&gt;Durkheim, Emile&lt;/keyword&gt;&lt;keyword&gt;Theoretical Problems&lt;/keyword&gt;&lt;keyword&gt;Sociological Research&lt;/keyword&gt;&lt;keyword&gt;Sociology of Knowledge&lt;/keyword&gt;&lt;keyword&gt;Sociology of Knowledge&lt;/keyword&gt;&lt;keyword&gt;Bookitem&lt;/keyword&gt;&lt;/keywords&gt;&lt;titles&gt;&lt;title&gt;Durkheim and Mauss Revisited: Classification and the Sociology of Knowledge&lt;/title&gt;&lt;/titles&gt;&lt;pages&gt;67-92&lt;/pages&gt;&lt;contributors&gt;&lt;authors&gt;&lt;author&gt;Bloor, David&lt;/author&gt;&lt;/authors&gt;&lt;/contributors&gt;&lt;added-date format="utc"&gt;1540911460&lt;/added-date&gt;&lt;ref-type name="Book Section"&gt;5&lt;/ref-type&gt;&lt;dates&gt;&lt;year&gt;2005&lt;/year&gt;&lt;/dates&gt;&lt;rec-number&gt;7673&lt;/rec-number&gt;&lt;last-updated-date format="utc"&gt;1540911847&lt;/last-updated-date&gt;&lt;contributors&gt;&lt;secondary-authors&gt;&lt;author&gt;Levine, D.N.&lt;/author&gt;&lt;author&gt;Stehr, N.&lt;/author&gt;&lt;author&gt;Meja, M.&lt;/author&gt;&lt;/secondary-authors&gt;&lt;/contributors&gt;&lt;/record&gt;&lt;/Cite&gt;&lt;/EndNote&gt;</w:instrText>
      </w:r>
      <w:r w:rsidRPr="00AF0721">
        <w:rPr>
          <w:sz w:val="18"/>
          <w:szCs w:val="18"/>
        </w:rPr>
        <w:fldChar w:fldCharType="separate"/>
      </w:r>
      <w:r w:rsidRPr="00AF0721">
        <w:rPr>
          <w:noProof/>
          <w:sz w:val="18"/>
          <w:szCs w:val="18"/>
        </w:rPr>
        <w:t>(2005)</w:t>
      </w:r>
      <w:r w:rsidRPr="00AF0721">
        <w:rPr>
          <w:sz w:val="18"/>
          <w:szCs w:val="18"/>
        </w:rPr>
        <w:fldChar w:fldCharType="end"/>
      </w:r>
      <w:r w:rsidRPr="00AF0721">
        <w:rPr>
          <w:sz w:val="18"/>
          <w:szCs w:val="18"/>
        </w:rPr>
        <w:t xml:space="preserve"> summarises, they show how society is “constitutive of” </w:t>
      </w:r>
      <w:r w:rsidRPr="00AF0721">
        <w:rPr>
          <w:sz w:val="18"/>
          <w:szCs w:val="18"/>
        </w:rPr>
        <w:fldChar w:fldCharType="begin"/>
      </w:r>
      <w:r w:rsidRPr="00AF0721">
        <w:rPr>
          <w:sz w:val="18"/>
          <w:szCs w:val="18"/>
        </w:rPr>
        <w:instrText xml:space="preserve"> ADDIN EN.CITE &lt;EndNote&gt;&lt;Cite ExcludeAuth="1" ExcludeYear="1"&gt;&lt;Author&gt;Bloor&lt;/Author&gt;&lt;Year&gt;2005&lt;/Year&gt;&lt;IDText&gt;Durkheim and Mauss Revisited: Classification and the Sociology of Knowledge&lt;/IDText&gt;&lt;Pages&gt;80&lt;/Pages&gt;&lt;DisplayText&gt;(p. 80)&lt;/DisplayText&gt;&lt;record&gt;&lt;keywords&gt;&lt;keyword&gt;Sociology of Knowledge&lt;/keyword&gt;&lt;keyword&gt;Classification&lt;/keyword&gt;&lt;keyword&gt;Durkheim, Emile&lt;/keyword&gt;&lt;keyword&gt;Theoretical Problems&lt;/keyword&gt;&lt;keyword&gt;Sociological Research&lt;/keyword&gt;&lt;keyword&gt;Sociology of Knowledge&lt;/keyword&gt;&lt;keyword&gt;Sociology of Knowledge&lt;/keyword&gt;&lt;keyword&gt;Bookitem&lt;/keyword&gt;&lt;/keywords&gt;&lt;titles&gt;&lt;title&gt;Durkheim and Mauss Revisited: Classification and the Sociology of Knowledge&lt;/title&gt;&lt;/titles&gt;&lt;pages&gt;67-92&lt;/pages&gt;&lt;contributors&gt;&lt;authors&gt;&lt;author&gt;Bloor, David&lt;/author&gt;&lt;/authors&gt;&lt;/contributors&gt;&lt;added-date format="utc"&gt;1540911460&lt;/added-date&gt;&lt;ref-type name="Book Section"&gt;5&lt;/ref-type&gt;&lt;dates&gt;&lt;year&gt;2005&lt;/year&gt;&lt;/dates&gt;&lt;rec-number&gt;7673&lt;/rec-number&gt;&lt;last-updated-date format="utc"&gt;1540911847&lt;/last-updated-date&gt;&lt;contributors&gt;&lt;secondary-authors&gt;&lt;author&gt;Levine, D.N.&lt;/author&gt;&lt;author&gt;Stehr, N.&lt;/author&gt;&lt;author&gt;Meja, M.&lt;/author&gt;&lt;/secondary-authors&gt;&lt;/contributors&gt;&lt;/record&gt;&lt;/Cite&gt;&lt;/EndNote&gt;</w:instrText>
      </w:r>
      <w:r w:rsidRPr="00AF0721">
        <w:rPr>
          <w:sz w:val="18"/>
          <w:szCs w:val="18"/>
        </w:rPr>
        <w:fldChar w:fldCharType="separate"/>
      </w:r>
      <w:r w:rsidRPr="00AF0721">
        <w:rPr>
          <w:noProof/>
          <w:sz w:val="18"/>
          <w:szCs w:val="18"/>
        </w:rPr>
        <w:t>(p. 80)</w:t>
      </w:r>
      <w:r w:rsidRPr="00AF0721">
        <w:rPr>
          <w:sz w:val="18"/>
          <w:szCs w:val="18"/>
        </w:rPr>
        <w:fldChar w:fldCharType="end"/>
      </w:r>
      <w:r w:rsidRPr="00AF0721">
        <w:rPr>
          <w:sz w:val="18"/>
          <w:szCs w:val="18"/>
        </w:rPr>
        <w:t xml:space="preserve"> knowledge.</w:t>
      </w:r>
    </w:p>
  </w:footnote>
  <w:footnote w:id="6">
    <w:p w14:paraId="72FEEA06" w14:textId="05291AE3" w:rsidR="00883B69" w:rsidRPr="00167BEE" w:rsidRDefault="00883B69" w:rsidP="009928C1">
      <w:pPr>
        <w:tabs>
          <w:tab w:val="left" w:pos="1503"/>
        </w:tabs>
        <w:spacing w:after="0" w:line="240" w:lineRule="auto"/>
      </w:pPr>
      <w:r w:rsidRPr="00167BEE">
        <w:rPr>
          <w:rStyle w:val="FootnoteReference"/>
        </w:rPr>
        <w:footnoteRef/>
      </w:r>
      <w:r w:rsidRPr="00167BEE">
        <w:t xml:space="preserve"> </w:t>
      </w:r>
      <w:r w:rsidRPr="00167BEE">
        <w:rPr>
          <w:rFonts w:eastAsia="AdvTimes"/>
        </w:rPr>
        <w:t xml:space="preserve">However, even where the ‘costs’ are not directly financial, there are likely to be indirect </w:t>
      </w:r>
      <w:r>
        <w:rPr>
          <w:rFonts w:eastAsia="AdvTimes"/>
        </w:rPr>
        <w:t xml:space="preserve">financial costs of </w:t>
      </w:r>
      <w:r w:rsidRPr="00167BEE">
        <w:rPr>
          <w:rFonts w:eastAsia="AdvTimes"/>
        </w:rPr>
        <w:t>transacti</w:t>
      </w:r>
      <w:r>
        <w:rPr>
          <w:rFonts w:eastAsia="AdvTimes"/>
        </w:rPr>
        <w:t>ng</w:t>
      </w:r>
      <w:r w:rsidRPr="00167BEE">
        <w:rPr>
          <w:rFonts w:eastAsia="AdvTimes"/>
        </w:rPr>
        <w:t xml:space="preserve">; attempts to quantify transaction costs across the whole US economy found that “more than 45 percent of national income was devoted to transacting” </w:t>
      </w:r>
      <w:r w:rsidRPr="00167BEE">
        <w:rPr>
          <w:rFonts w:eastAsia="AdvTimes"/>
        </w:rPr>
        <w:fldChar w:fldCharType="begin"/>
      </w:r>
      <w:r w:rsidRPr="00167BEE">
        <w:rPr>
          <w:rFonts w:eastAsia="AdvTimes"/>
        </w:rPr>
        <w:instrText xml:space="preserve"> ADDIN EN.CITE &lt;EndNote&gt;&lt;Cite&gt;&lt;Author&gt;North&lt;/Author&gt;&lt;Year&gt;1990&lt;/Year&gt;&lt;IDText&gt;Institutions, Institutional Change and Economic Performance&lt;/IDText&gt;&lt;Pages&gt;28&lt;/Pages&gt;&lt;DisplayText&gt;(D. C. North, 1990, p. 28)&lt;/DisplayText&gt;&lt;record&gt;&lt;keywords&gt;&lt;keyword&gt;Institutional economics&lt;/keyword&gt;&lt;keyword&gt;Organisational change&lt;/keyword&gt;&lt;keyword&gt;Economic development&lt;/keyword&gt;&lt;keyword&gt;Institutional economics&lt;/keyword&gt;&lt;keyword&gt;Organizational change&lt;/keyword&gt;&lt;keyword&gt;Economic development&lt;/keyword&gt;&lt;keyword&gt;Economics&lt;/keyword&gt;&lt;keyword&gt;Economics&lt;/keyword&gt;&lt;keyword&gt;Development, Economic&lt;/keyword&gt;&lt;keyword&gt;Economic growth&lt;/keyword&gt;&lt;keyword&gt;Growth, Economic&lt;/keyword&gt;&lt;keyword&gt;Economic policy&lt;/keyword&gt;&lt;keyword&gt;Economics&lt;/keyword&gt;&lt;keyword&gt;Statics and dynamics (Social sciences)&lt;/keyword&gt;&lt;keyword&gt;Development economics&lt;/keyword&gt;&lt;keyword&gt;Resource curse&lt;/keyword&gt;&lt;keyword&gt;Development, Economic&lt;/keyword&gt;&lt;keyword&gt;Economic growth&lt;/keyword&gt;&lt;keyword&gt;Growth, Economic&lt;/keyword&gt;&lt;keyword&gt;Economic policy&lt;/keyword&gt;&lt;keyword&gt;Economics&lt;/keyword&gt;&lt;keyword&gt;Statics and dynamics (Social sciences)&lt;/keyword&gt;&lt;keyword&gt;Development economics&lt;/keyword&gt;&lt;keyword&gt;Resource curse&lt;/keyword&gt;&lt;keyword&gt;Change, Organizational&lt;/keyword&gt;&lt;keyword&gt;Organization development&lt;/keyword&gt;&lt;keyword&gt;Organizational development&lt;/keyword&gt;&lt;keyword&gt;Organizational innovation&lt;/keyword&gt;&lt;keyword&gt;Management&lt;/keyword&gt;&lt;keyword&gt;Organization&lt;/keyword&gt;&lt;keyword&gt;Manpower planning&lt;/keyword&gt;&lt;keyword&gt;Economics&lt;/keyword&gt;&lt;/keywords&gt;&lt;titles&gt;&lt;title&gt;Institutions, Institutional Change and Economic Performance&lt;/title&gt;&lt;/titles&gt;&lt;contributors&gt;&lt;authors&gt;&lt;author&gt;North, Douglass C.&lt;/author&gt;&lt;/authors&gt;&lt;/contributors&gt;&lt;added-date format="utc"&gt;1548789710&lt;/added-date&gt;&lt;pub-location&gt;Cambridge&lt;/pub-location&gt;&lt;ref-type name="Book"&gt;6&lt;/ref-type&gt;&lt;dates&gt;&lt;year&gt;1990&lt;/year&gt;&lt;/dates&gt;&lt;rec-number&gt;7701&lt;/rec-number&gt;&lt;publisher&gt;Cambridge University Press&lt;/publisher&gt;&lt;last-updated-date format="utc"&gt;1548789767&lt;/last-updated-date&gt;&lt;/record&gt;&lt;/Cite&gt;&lt;/EndNote&gt;</w:instrText>
      </w:r>
      <w:r w:rsidRPr="00167BEE">
        <w:rPr>
          <w:rFonts w:eastAsia="AdvTimes"/>
        </w:rPr>
        <w:fldChar w:fldCharType="separate"/>
      </w:r>
      <w:r w:rsidRPr="00167BEE">
        <w:rPr>
          <w:rFonts w:eastAsia="AdvTimes"/>
          <w:noProof/>
        </w:rPr>
        <w:t>(D. C. North, 1990, p. 28)</w:t>
      </w:r>
      <w:r w:rsidRPr="00167BEE">
        <w:rPr>
          <w:rFonts w:eastAsia="AdvTimes"/>
        </w:rPr>
        <w:fldChar w:fldCharType="end"/>
      </w:r>
      <w:r w:rsidRPr="00167BEE">
        <w:rPr>
          <w:rFonts w:eastAsia="AdvTimes"/>
        </w:rPr>
        <w:t>, that is, to the institutional upkeep, auditing, regulating, etc. of transactions across all forms of organisational and sectoral boundaries.</w:t>
      </w:r>
    </w:p>
    <w:p w14:paraId="4F7B70CE" w14:textId="12F8EF3E" w:rsidR="00883B69" w:rsidRDefault="00883B69" w:rsidP="009928C1">
      <w:pPr>
        <w:pStyle w:val="FootnoteText"/>
      </w:pPr>
    </w:p>
  </w:footnote>
  <w:footnote w:id="7">
    <w:p w14:paraId="70F91D2D" w14:textId="77777777" w:rsidR="00883B69" w:rsidRPr="009E1F2D" w:rsidRDefault="00883B69" w:rsidP="00082217">
      <w:pPr>
        <w:pStyle w:val="CommentText"/>
        <w:spacing w:after="0"/>
        <w:contextualSpacing/>
        <w:rPr>
          <w:sz w:val="18"/>
          <w:szCs w:val="18"/>
        </w:rPr>
      </w:pPr>
      <w:r w:rsidRPr="009E1F2D">
        <w:rPr>
          <w:rStyle w:val="FootnoteReference"/>
          <w:sz w:val="18"/>
          <w:szCs w:val="18"/>
        </w:rPr>
        <w:footnoteRef/>
      </w:r>
      <w:r w:rsidRPr="009E1F2D">
        <w:rPr>
          <w:sz w:val="18"/>
          <w:szCs w:val="18"/>
        </w:rPr>
        <w:t xml:space="preserve"> Although Bhaskar is most commonly portrayed as the main individual founder of critical realism, differing versions do exist, as discussed by Maxwell </w:t>
      </w:r>
      <w:r w:rsidRPr="009E1F2D">
        <w:rPr>
          <w:sz w:val="18"/>
          <w:szCs w:val="18"/>
        </w:rPr>
        <w:fldChar w:fldCharType="begin"/>
      </w:r>
      <w:r w:rsidRPr="009E1F2D">
        <w:rPr>
          <w:sz w:val="18"/>
          <w:szCs w:val="18"/>
        </w:rPr>
        <w:instrText xml:space="preserve"> ADDIN EN.CITE &lt;EndNote&gt;&lt;Cite ExcludeAuth="1"&gt;&lt;Author&gt;Maxwell&lt;/Author&gt;&lt;Year&gt;2012&lt;/Year&gt;&lt;IDText&gt;A realist approach for qualitative research&lt;/IDText&gt;&lt;DisplayText&gt;(2012)&lt;/DisplayText&gt;&lt;record&gt;&lt;keywords&gt;&lt;keyword&gt;Qualitative research&lt;/keyword&gt;&lt;keyword&gt;Social sciences -- Research&lt;/keyword&gt;&lt;keyword&gt;Research -- Methodology&lt;/keyword&gt;&lt;keyword&gt;Social science research&lt;/keyword&gt;&lt;keyword&gt;Qualitative analysis (Research)&lt;/keyword&gt;&lt;keyword&gt;Qualitative methods (Research)&lt;/keyword&gt;&lt;keyword&gt;Research&lt;/keyword&gt;&lt;/keywords&gt;&lt;titles&gt;&lt;title&gt;A realist approach for qualitative research&lt;/title&gt;&lt;/titles&gt;&lt;contributors&gt;&lt;authors&gt;&lt;author&gt;Maxwell, Joseph Alex&lt;/author&gt;&lt;/authors&gt;&lt;/contributors&gt;&lt;added-date format="utc"&gt;1530655452&lt;/added-date&gt;&lt;pub-location&gt;Thousand Oaks&lt;/pub-location&gt;&lt;ref-type name="Book"&gt;6&lt;/ref-type&gt;&lt;dates&gt;&lt;year&gt;2012&lt;/year&gt;&lt;/dates&gt;&lt;rec-number&gt;7581&lt;/rec-number&gt;&lt;publisher&gt;SAGE&lt;/publisher&gt;&lt;last-updated-date format="utc"&gt;1530655670&lt;/last-updated-date&gt;&lt;/record&gt;&lt;/Cite&gt;&lt;/EndNote&gt;</w:instrText>
      </w:r>
      <w:r w:rsidRPr="009E1F2D">
        <w:rPr>
          <w:sz w:val="18"/>
          <w:szCs w:val="18"/>
        </w:rPr>
        <w:fldChar w:fldCharType="separate"/>
      </w:r>
      <w:r w:rsidRPr="009E1F2D">
        <w:rPr>
          <w:noProof/>
          <w:sz w:val="18"/>
          <w:szCs w:val="18"/>
        </w:rPr>
        <w:t>(2012)</w:t>
      </w:r>
      <w:r w:rsidRPr="009E1F2D">
        <w:rPr>
          <w:sz w:val="18"/>
          <w:szCs w:val="18"/>
        </w:rPr>
        <w:fldChar w:fldCharType="end"/>
      </w:r>
      <w:r w:rsidRPr="009E1F2D">
        <w:rPr>
          <w:sz w:val="18"/>
          <w:szCs w:val="18"/>
        </w:rPr>
        <w:t>.</w:t>
      </w:r>
    </w:p>
  </w:footnote>
  <w:footnote w:id="8">
    <w:p w14:paraId="1FE12CA7" w14:textId="77777777" w:rsidR="00883B69" w:rsidRPr="005D2666" w:rsidRDefault="00883B69" w:rsidP="00082217">
      <w:pPr>
        <w:pStyle w:val="FootnoteText"/>
        <w:contextualSpacing/>
        <w:rPr>
          <w:sz w:val="22"/>
          <w:szCs w:val="22"/>
        </w:rPr>
      </w:pPr>
      <w:r w:rsidRPr="009E1F2D">
        <w:rPr>
          <w:rStyle w:val="FootnoteReference"/>
          <w:sz w:val="18"/>
          <w:szCs w:val="18"/>
        </w:rPr>
        <w:footnoteRef/>
      </w:r>
      <w:r w:rsidRPr="009E1F2D">
        <w:rPr>
          <w:sz w:val="18"/>
          <w:szCs w:val="18"/>
        </w:rPr>
        <w:t xml:space="preserve"> The insight that “it is the nature of objects that determines their cognitive possibilities for us” </w:t>
      </w:r>
      <w:r w:rsidRPr="009E1F2D">
        <w:rPr>
          <w:sz w:val="18"/>
          <w:szCs w:val="18"/>
        </w:rPr>
        <w:fldChar w:fldCharType="begin"/>
      </w:r>
      <w:r w:rsidRPr="009E1F2D">
        <w:rPr>
          <w:sz w:val="18"/>
          <w:szCs w:val="18"/>
        </w:rPr>
        <w:instrText xml:space="preserve"> ADDIN EN.CITE &lt;EndNote&gt;&lt;Cite&gt;&lt;Author&gt;Bhaskar&lt;/Author&gt;&lt;Year&gt;1998&lt;/Year&gt;&lt;IDText&gt;The possibility of naturalism: a philosophical critique of the contemporary human sciences&lt;/IDText&gt;&lt;Pages&gt;27&lt;/Pages&gt;&lt;DisplayText&gt;(Bhaskar, 1998b, p. 27)&lt;/DisplayText&gt;&lt;record&gt;&lt;keywords&gt;&lt;keyword&gt;Naturalism&lt;/keyword&gt;&lt;keyword&gt;Science -- Philosophy&lt;/keyword&gt;&lt;keyword&gt;Social sciences -- Philosophy&lt;/keyword&gt;&lt;keyword&gt;Electronic books&lt;/keyword&gt;&lt;/keywords&gt;&lt;titles&gt;&lt;title&gt;The possibility of naturalism: a philosophical critique of the contemporary human sciences&lt;/title&gt;&lt;/titles&gt;&lt;contributors&gt;&lt;authors&gt;&lt;author&gt;Bhaskar, Roy&lt;/author&gt;&lt;/authors&gt;&lt;/contributors&gt;&lt;edition&gt;3rd&lt;/edition&gt;&lt;added-date format="utc"&gt;1452809758&lt;/added-date&gt;&lt;pub-location&gt;London&lt;/pub-location&gt;&lt;ref-type name="Book"&gt;6&lt;/ref-type&gt;&lt;dates&gt;&lt;year&gt;1998&lt;/year&gt;&lt;/dates&gt;&lt;rec-number&gt;204&lt;/rec-number&gt;&lt;publisher&gt;Routledge&lt;/publisher&gt;&lt;last-updated-date format="utc"&gt;1469215468&lt;/last-updated-date&gt;&lt;/record&gt;&lt;/Cite&gt;&lt;/EndNote&gt;</w:instrText>
      </w:r>
      <w:r w:rsidRPr="009E1F2D">
        <w:rPr>
          <w:sz w:val="18"/>
          <w:szCs w:val="18"/>
        </w:rPr>
        <w:fldChar w:fldCharType="separate"/>
      </w:r>
      <w:r w:rsidRPr="009E1F2D">
        <w:rPr>
          <w:noProof/>
          <w:sz w:val="18"/>
          <w:szCs w:val="18"/>
        </w:rPr>
        <w:t>(Bhaskar, 1998b, p. 27)</w:t>
      </w:r>
      <w:r w:rsidRPr="009E1F2D">
        <w:rPr>
          <w:sz w:val="18"/>
          <w:szCs w:val="18"/>
        </w:rPr>
        <w:fldChar w:fldCharType="end"/>
      </w:r>
      <w:r w:rsidRPr="009E1F2D">
        <w:rPr>
          <w:sz w:val="18"/>
          <w:szCs w:val="18"/>
        </w:rPr>
        <w:t xml:space="preserve"> – which Bhaskar initially applies to the possibility of our knowledge of society itself – also underpins Young’s (2008) theory of disciplinary knowledge. Critical realist philosophy thus fundamentally, albeit sometimes indirectly, influences my understanding of the notions of knowledge and disciplinarity.</w:t>
      </w:r>
      <w:r w:rsidRPr="005D2666">
        <w:rPr>
          <w:sz w:val="22"/>
          <w:szCs w:val="22"/>
        </w:rPr>
        <w:t xml:space="preserve">  </w:t>
      </w:r>
    </w:p>
  </w:footnote>
  <w:footnote w:id="9">
    <w:p w14:paraId="52D40BCB" w14:textId="12745950" w:rsidR="00883B69" w:rsidRPr="009B7F17" w:rsidRDefault="00883B69" w:rsidP="00986877">
      <w:pPr>
        <w:pStyle w:val="FootnoteText"/>
        <w:rPr>
          <w:sz w:val="18"/>
          <w:szCs w:val="18"/>
        </w:rPr>
      </w:pPr>
      <w:r w:rsidRPr="009B7F17">
        <w:rPr>
          <w:rStyle w:val="FootnoteReference"/>
          <w:sz w:val="18"/>
          <w:szCs w:val="18"/>
        </w:rPr>
        <w:footnoteRef/>
      </w:r>
      <w:r w:rsidRPr="009B7F17">
        <w:rPr>
          <w:sz w:val="18"/>
          <w:szCs w:val="18"/>
        </w:rPr>
        <w:t xml:space="preserve"> </w:t>
      </w:r>
      <w:r w:rsidRPr="00076C5E">
        <w:rPr>
          <w:rFonts w:eastAsia="Times New Roman"/>
          <w:sz w:val="18"/>
          <w:szCs w:val="18"/>
        </w:rPr>
        <w:t xml:space="preserve">Maximum variation sampling has been used in other research and theory-building contexts which are both theoretically and empirically close to my own. For example: B.R. Clark </w:t>
      </w:r>
      <w:r w:rsidRPr="00076C5E">
        <w:rPr>
          <w:rFonts w:eastAsia="Times New Roman"/>
          <w:sz w:val="18"/>
          <w:szCs w:val="18"/>
        </w:rPr>
        <w:fldChar w:fldCharType="begin"/>
      </w:r>
      <w:r w:rsidRPr="00076C5E">
        <w:rPr>
          <w:rFonts w:eastAsia="Times New Roman"/>
          <w:sz w:val="18"/>
          <w:szCs w:val="18"/>
        </w:rPr>
        <w:instrText xml:space="preserve"> ADDIN EN.CITE &lt;EndNote&gt;&lt;Cite ExcludeAuth="1"&gt;&lt;Author&gt;Clark&lt;/Author&gt;&lt;Year&gt;1983&lt;/Year&gt;&lt;IDText&gt;The higher education system: academic organisation in cross-national perspective&lt;/IDText&gt;&lt;DisplayText&gt;(1983)&lt;/DisplayText&gt;&lt;record&gt;&lt;keywords&gt;&lt;keyword&gt;Education, Higher&lt;/keyword&gt;&lt;keyword&gt;Education, Higher&lt;/keyword&gt;&lt;keyword&gt;Higher education Comparative studies&lt;/keyword&gt;&lt;/keywords&gt;&lt;titles&gt;&lt;title&gt;The higher education system: academic organisation in cross-national perspective&lt;/title&gt;&lt;/titles&gt;&lt;contributors&gt;&lt;authors&gt;&lt;author&gt;Clark, Burton R.&lt;/author&gt;&lt;/authors&gt;&lt;/contributors&gt;&lt;added-date format="utc"&gt;1458139548&lt;/added-date&gt;&lt;pub-location&gt;London&lt;/pub-location&gt;&lt;ref-type name="Book"&gt;6&lt;/ref-type&gt;&lt;dates&gt;&lt;year&gt;1983&lt;/year&gt;&lt;/dates&gt;&lt;rec-number&gt;294&lt;/rec-number&gt;&lt;publisher&gt;University of California Press&lt;/publisher&gt;&lt;last-updated-date format="utc"&gt;1470996932&lt;/last-updated-date&gt;&lt;/record&gt;&lt;/Cite&gt;&lt;/EndNote&gt;</w:instrText>
      </w:r>
      <w:r w:rsidRPr="00076C5E">
        <w:rPr>
          <w:rFonts w:eastAsia="Times New Roman"/>
          <w:sz w:val="18"/>
          <w:szCs w:val="18"/>
        </w:rPr>
        <w:fldChar w:fldCharType="separate"/>
      </w:r>
      <w:r w:rsidRPr="00076C5E">
        <w:rPr>
          <w:rFonts w:eastAsia="Times New Roman"/>
          <w:noProof/>
          <w:sz w:val="18"/>
          <w:szCs w:val="18"/>
        </w:rPr>
        <w:t>(1983)</w:t>
      </w:r>
      <w:r w:rsidRPr="00076C5E">
        <w:rPr>
          <w:rFonts w:eastAsia="Times New Roman"/>
          <w:sz w:val="18"/>
          <w:szCs w:val="18"/>
        </w:rPr>
        <w:fldChar w:fldCharType="end"/>
      </w:r>
      <w:r w:rsidRPr="00076C5E">
        <w:rPr>
          <w:rFonts w:eastAsia="Times New Roman"/>
          <w:sz w:val="18"/>
          <w:szCs w:val="18"/>
        </w:rPr>
        <w:t xml:space="preserve"> explores the range of ways in which national systems of higher education can be organised and co-ordinated by applying maximum variation to his comparative sample of different national systems; Cantwell </w:t>
      </w:r>
      <w:r w:rsidRPr="00076C5E">
        <w:rPr>
          <w:rFonts w:eastAsia="Times New Roman"/>
          <w:sz w:val="18"/>
          <w:szCs w:val="18"/>
        </w:rPr>
        <w:fldChar w:fldCharType="begin"/>
      </w:r>
      <w:r w:rsidRPr="00076C5E">
        <w:rPr>
          <w:rFonts w:eastAsia="Times New Roman"/>
          <w:sz w:val="18"/>
          <w:szCs w:val="18"/>
        </w:rPr>
        <w:instrText xml:space="preserve"> ADDIN EN.CITE &lt;EndNote&gt;&lt;Cite ExcludeAuth="1"&gt;&lt;Author&gt;Cantwell&lt;/Author&gt;&lt;Year&gt;2015&lt;/Year&gt;&lt;IDText&gt;Laboratory Management, Academic Production, and the Building Blocks of Academic Capitalism&lt;/IDText&gt;&lt;DisplayText&gt;(2015)&lt;/DisplayText&gt;&lt;record&gt;&lt;keywords&gt;&lt;keyword&gt;Research Universities&lt;/keyword&gt;&lt;keyword&gt;Laboratories&lt;/keyword&gt;&lt;keyword&gt;Social Systems&lt;/keyword&gt;&lt;keyword&gt;Social Theories&lt;/keyword&gt;&lt;keyword&gt;Qualitative Research&lt;/keyword&gt;&lt;/keywords&gt;&lt;isbn&gt;0018-1560&lt;/isbn&gt;&lt;titles&gt;&lt;title&gt;Laboratory Management, Academic Production, and the Building Blocks of Academic Capitalism&lt;/title&gt;&lt;secondary-title&gt;Higher Education: The International Journal of Higher Education Research&lt;/secondary-title&gt;&lt;/titles&gt;&lt;pages&gt;487-502&lt;/pages&gt;&lt;number&gt;3&lt;/number&gt;&lt;contributors&gt;&lt;authors&gt;&lt;author&gt;Cantwell, Brendan&lt;/author&gt;&lt;/authors&gt;&lt;/contributors&gt;&lt;added-date format="utc"&gt;1455906389&lt;/added-date&gt;&lt;ref-type name="Journal Article"&gt;17&lt;/ref-type&gt;&lt;dates&gt;&lt;year&gt;2015&lt;/year&gt;&lt;/dates&gt;&lt;rec-number&gt;242&lt;/rec-number&gt;&lt;last-updated-date format="utc"&gt;1469215468&lt;/last-updated-date&gt;&lt;electronic-resource-num&gt;10.1007/s10734-014-9851-9&lt;/electronic-resource-num&gt;&lt;volume&gt;70&lt;/volume&gt;&lt;/record&gt;&lt;/Cite&gt;&lt;/EndNote&gt;</w:instrText>
      </w:r>
      <w:r w:rsidRPr="00076C5E">
        <w:rPr>
          <w:rFonts w:eastAsia="Times New Roman"/>
          <w:sz w:val="18"/>
          <w:szCs w:val="18"/>
        </w:rPr>
        <w:fldChar w:fldCharType="separate"/>
      </w:r>
      <w:r w:rsidRPr="00076C5E">
        <w:rPr>
          <w:rFonts w:eastAsia="Times New Roman"/>
          <w:noProof/>
          <w:sz w:val="18"/>
          <w:szCs w:val="18"/>
        </w:rPr>
        <w:t>(2015)</w:t>
      </w:r>
      <w:r w:rsidRPr="00076C5E">
        <w:rPr>
          <w:rFonts w:eastAsia="Times New Roman"/>
          <w:sz w:val="18"/>
          <w:szCs w:val="18"/>
        </w:rPr>
        <w:fldChar w:fldCharType="end"/>
      </w:r>
      <w:r w:rsidRPr="00076C5E">
        <w:rPr>
          <w:rFonts w:eastAsia="Times New Roman"/>
          <w:sz w:val="18"/>
          <w:szCs w:val="18"/>
        </w:rPr>
        <w:t xml:space="preserve"> investigates the different strategies used by laboratory managers in US universities of varying levels of prestige and research intensity; Bernstein’s </w:t>
      </w:r>
      <w:r w:rsidRPr="00076C5E">
        <w:rPr>
          <w:rFonts w:eastAsia="Times New Roman"/>
          <w:sz w:val="18"/>
          <w:szCs w:val="18"/>
        </w:rPr>
        <w:fldChar w:fldCharType="begin"/>
      </w:r>
      <w:r w:rsidRPr="00076C5E">
        <w:rPr>
          <w:rFonts w:eastAsia="Times New Roman"/>
          <w:sz w:val="18"/>
          <w:szCs w:val="18"/>
        </w:rPr>
        <w:instrText xml:space="preserve"> ADDIN EN.CITE &lt;EndNote&gt;&lt;Cite ExcludeAuth="1"&gt;&lt;Author&gt;Bernstein&lt;/Author&gt;&lt;Year&gt;2000&lt;/Year&gt;&lt;IDText&gt;Pedagogy, symbolic control, and identity: Theory, research, critique&lt;/IDText&gt;&lt;DisplayText&gt;(2000)&lt;/DisplayText&gt;&lt;record&gt;&lt;isbn&gt;084769576X&lt;/isbn&gt;&lt;titles&gt;&lt;title&gt;Pedagogy, symbolic control, and identity: Theory, research, critique&lt;/title&gt;&lt;/titles&gt;&lt;number&gt;4&lt;/number&gt;&lt;contributors&gt;&lt;authors&gt;&lt;author&gt;Bernstein, Basil&lt;/author&gt;&lt;/authors&gt;&lt;/contributors&gt;&lt;edition&gt;2nd&lt;/edition&gt;&lt;added-date format="utc"&gt;1452707855&lt;/added-date&gt;&lt;pub-location&gt;Oxford&lt;/pub-location&gt;&lt;ref-type name="Book"&gt;6&lt;/ref-type&gt;&lt;dates&gt;&lt;year&gt;2000&lt;/year&gt;&lt;/dates&gt;&lt;rec-number&gt;185&lt;/rec-number&gt;&lt;publisher&gt;Rowman &amp;amp; Littlefield&lt;/publisher&gt;&lt;last-updated-date format="utc"&gt;1477766808&lt;/last-updated-date&gt;&lt;/record&gt;&lt;/Cite&gt;&lt;/EndNote&gt;</w:instrText>
      </w:r>
      <w:r w:rsidRPr="00076C5E">
        <w:rPr>
          <w:rFonts w:eastAsia="Times New Roman"/>
          <w:sz w:val="18"/>
          <w:szCs w:val="18"/>
        </w:rPr>
        <w:fldChar w:fldCharType="separate"/>
      </w:r>
      <w:r w:rsidRPr="00076C5E">
        <w:rPr>
          <w:rFonts w:eastAsia="Times New Roman"/>
          <w:noProof/>
          <w:sz w:val="18"/>
          <w:szCs w:val="18"/>
        </w:rPr>
        <w:t>(2000)</w:t>
      </w:r>
      <w:r w:rsidRPr="00076C5E">
        <w:rPr>
          <w:rFonts w:eastAsia="Times New Roman"/>
          <w:sz w:val="18"/>
          <w:szCs w:val="18"/>
        </w:rPr>
        <w:fldChar w:fldCharType="end"/>
      </w:r>
      <w:r w:rsidRPr="00076C5E">
        <w:rPr>
          <w:rFonts w:eastAsia="Times New Roman"/>
          <w:sz w:val="18"/>
          <w:szCs w:val="18"/>
        </w:rPr>
        <w:t xml:space="preserve"> research reveals variations in identity-formation in various knowledge-based contexts (i.e. teaching, learning, research); lastly, Greenhalgh and Fahy (2015), in their multiple case study of approaches to impact in community health research, “selected a maximum variety sample to illustrate the full breadth of research designs and approaches to impact” (p. 3)</w:t>
      </w:r>
      <w:r>
        <w:rPr>
          <w:rFonts w:eastAsia="Times New Roman"/>
          <w:sz w:val="18"/>
          <w:szCs w:val="18"/>
        </w:rPr>
        <w:t xml:space="preserve">. </w:t>
      </w:r>
    </w:p>
  </w:footnote>
  <w:footnote w:id="10">
    <w:p w14:paraId="1B0706C8" w14:textId="5F8FAD92" w:rsidR="00883B69" w:rsidRDefault="00883B69" w:rsidP="00585F2E">
      <w:pPr>
        <w:pStyle w:val="FootnoteText"/>
      </w:pPr>
      <w:r w:rsidRPr="00CD73E7">
        <w:rPr>
          <w:rStyle w:val="FootnoteReference"/>
          <w:sz w:val="18"/>
          <w:szCs w:val="18"/>
        </w:rPr>
        <w:footnoteRef/>
      </w:r>
      <w:r w:rsidRPr="00CD73E7">
        <w:rPr>
          <w:sz w:val="18"/>
          <w:szCs w:val="18"/>
        </w:rPr>
        <w:t xml:space="preserve"> </w:t>
      </w:r>
      <w:r w:rsidRPr="00CD73E7">
        <w:rPr>
          <w:rFonts w:eastAsia="Times New Roman"/>
          <w:sz w:val="18"/>
          <w:szCs w:val="18"/>
        </w:rPr>
        <w:t xml:space="preserve">I am not suggesting that Basic research cannot also have applied implication or goals, or that scientists in these disciplines do not conduct applied </w:t>
      </w:r>
      <w:r w:rsidRPr="00CD73E7">
        <w:rPr>
          <w:rFonts w:asciiTheme="majorBidi" w:eastAsia="Times New Roman" w:hAnsiTheme="majorBidi" w:cstheme="majorBidi"/>
          <w:sz w:val="18"/>
          <w:szCs w:val="18"/>
        </w:rPr>
        <w:t xml:space="preserve">research; nor that Applied research cannot raise new challenges for basic science or, in some circumstance, directly advance fundamental understanding </w:t>
      </w:r>
      <w:r w:rsidRPr="00CD73E7">
        <w:rPr>
          <w:rFonts w:asciiTheme="majorBidi" w:hAnsiTheme="majorBidi" w:cstheme="majorBidi"/>
          <w:sz w:val="18"/>
          <w:szCs w:val="18"/>
        </w:rPr>
        <w:fldChar w:fldCharType="begin">
          <w:fldData xml:space="preserve">PEVuZE5vdGU+PENpdGU+PEF1dGhvcj5TdG9rZXM8L0F1dGhvcj48WWVhcj4xOTk3PC9ZZWFyPjxJ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</w:fldData>
        </w:fldChar>
      </w:r>
      <w:r w:rsidRPr="00CD73E7">
        <w:rPr>
          <w:rFonts w:asciiTheme="majorBidi" w:hAnsiTheme="majorBidi" w:cstheme="majorBidi"/>
          <w:sz w:val="18"/>
          <w:szCs w:val="18"/>
        </w:rPr>
        <w:instrText xml:space="preserve"> ADDIN EN.CITE </w:instrText>
      </w:r>
      <w:r w:rsidRPr="00CD73E7">
        <w:rPr>
          <w:rFonts w:asciiTheme="majorBidi" w:hAnsiTheme="majorBidi" w:cstheme="majorBidi"/>
          <w:sz w:val="18"/>
          <w:szCs w:val="18"/>
        </w:rPr>
        <w:fldChar w:fldCharType="begin">
          <w:fldData xml:space="preserve">PEVuZE5vdGU+PENpdGU+PEF1dGhvcj5TdG9rZXM8L0F1dGhvcj48WWVhcj4xOTk3PC9ZZWFyPjxJ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</w:fldData>
        </w:fldChar>
      </w:r>
      <w:r w:rsidRPr="00CD73E7">
        <w:rPr>
          <w:rFonts w:asciiTheme="majorBidi" w:hAnsiTheme="majorBidi" w:cstheme="majorBidi"/>
          <w:sz w:val="18"/>
          <w:szCs w:val="18"/>
        </w:rPr>
        <w:instrText xml:space="preserve"> ADDIN EN.CITE.DATA </w:instrText>
      </w:r>
      <w:r w:rsidRPr="00CD73E7">
        <w:rPr>
          <w:rFonts w:asciiTheme="majorBidi" w:hAnsiTheme="majorBidi" w:cstheme="majorBidi"/>
          <w:sz w:val="18"/>
          <w:szCs w:val="18"/>
        </w:rPr>
      </w:r>
      <w:r w:rsidRPr="00CD73E7">
        <w:rPr>
          <w:rFonts w:asciiTheme="majorBidi" w:hAnsiTheme="majorBidi" w:cstheme="majorBidi"/>
          <w:sz w:val="18"/>
          <w:szCs w:val="18"/>
        </w:rPr>
        <w:fldChar w:fldCharType="end"/>
      </w:r>
      <w:r w:rsidRPr="00CD73E7">
        <w:rPr>
          <w:rFonts w:asciiTheme="majorBidi" w:eastAsia="Times New Roman" w:hAnsiTheme="majorBidi" w:cstheme="majorBidi"/>
          <w:sz w:val="18"/>
          <w:szCs w:val="18"/>
        </w:rPr>
      </w:r>
      <w:r w:rsidRPr="00CD73E7">
        <w:rPr>
          <w:rFonts w:asciiTheme="majorBidi" w:eastAsia="Times New Roman" w:hAnsiTheme="majorBidi" w:cstheme="majorBidi"/>
          <w:sz w:val="18"/>
          <w:szCs w:val="18"/>
        </w:rPr>
        <w:fldChar w:fldCharType="separate"/>
      </w:r>
      <w:r w:rsidRPr="00CD73E7">
        <w:rPr>
          <w:rFonts w:asciiTheme="majorBidi" w:hAnsiTheme="majorBidi" w:cstheme="majorBidi"/>
          <w:noProof/>
          <w:sz w:val="18"/>
          <w:szCs w:val="18"/>
        </w:rPr>
        <w:t>(Stokes, 1997; Ziman, 2005/1994)</w:t>
      </w:r>
      <w:r w:rsidRPr="00CD73E7">
        <w:rPr>
          <w:rFonts w:asciiTheme="majorBidi" w:hAnsiTheme="majorBidi" w:cstheme="majorBidi"/>
          <w:sz w:val="18"/>
          <w:szCs w:val="18"/>
        </w:rPr>
        <w:fldChar w:fldCharType="end"/>
      </w:r>
      <w:r w:rsidRPr="00CD73E7">
        <w:rPr>
          <w:rFonts w:asciiTheme="majorBidi" w:hAnsiTheme="majorBidi" w:cstheme="majorBidi"/>
          <w:sz w:val="18"/>
          <w:szCs w:val="18"/>
        </w:rPr>
        <w:t>.</w:t>
      </w:r>
      <w:r>
        <w:rPr>
          <w:rFonts w:asciiTheme="majorBidi" w:hAnsiTheme="majorBidi" w:cstheme="majorBidi"/>
          <w:sz w:val="18"/>
          <w:szCs w:val="18"/>
        </w:rPr>
        <w:t xml:space="preserve"> </w:t>
      </w:r>
    </w:p>
  </w:footnote>
  <w:footnote w:id="11">
    <w:p w14:paraId="1506EF74" w14:textId="03F3A856" w:rsidR="00883B69" w:rsidRDefault="00883B69" w:rsidP="00082217">
      <w:pPr>
        <w:pStyle w:val="FootnoteText"/>
      </w:pPr>
      <w:r w:rsidRPr="00C022E4">
        <w:rPr>
          <w:rStyle w:val="FootnoteReference"/>
          <w:sz w:val="18"/>
          <w:szCs w:val="18"/>
        </w:rPr>
        <w:footnoteRef/>
      </w:r>
      <w:r w:rsidRPr="00C022E4">
        <w:rPr>
          <w:sz w:val="18"/>
          <w:szCs w:val="18"/>
        </w:rPr>
        <w:t xml:space="preserve"> I have removed the names of the institutions from this table so as not to draw attention to the individual</w:t>
      </w:r>
      <w:r>
        <w:rPr>
          <w:sz w:val="18"/>
          <w:szCs w:val="18"/>
        </w:rPr>
        <w:t xml:space="preserve"> universities here,</w:t>
      </w:r>
      <w:r w:rsidRPr="00C022E4">
        <w:rPr>
          <w:sz w:val="18"/>
          <w:szCs w:val="18"/>
        </w:rPr>
        <w:t xml:space="preserve"> but rather to focus on what is important about their contexts in relation to my study. However, the institutions are not anonymised in this study</w:t>
      </w:r>
      <w:r>
        <w:rPr>
          <w:sz w:val="18"/>
          <w:szCs w:val="18"/>
        </w:rPr>
        <w:t xml:space="preserve">, and are named elsewhere in this thesis. </w:t>
      </w:r>
    </w:p>
  </w:footnote>
  <w:footnote w:id="12">
    <w:p w14:paraId="461CE492" w14:textId="77777777" w:rsidR="00883B69" w:rsidRPr="001B7B04" w:rsidRDefault="00883B69" w:rsidP="00082217">
      <w:pPr>
        <w:pStyle w:val="FootnoteText"/>
        <w:rPr>
          <w:sz w:val="18"/>
          <w:szCs w:val="18"/>
        </w:rPr>
      </w:pPr>
      <w:r w:rsidRPr="001B7B04">
        <w:rPr>
          <w:rStyle w:val="FootnoteReference"/>
          <w:sz w:val="18"/>
          <w:szCs w:val="18"/>
        </w:rPr>
        <w:footnoteRef/>
      </w:r>
      <w:r w:rsidRPr="001B7B04">
        <w:rPr>
          <w:sz w:val="18"/>
          <w:szCs w:val="18"/>
        </w:rPr>
        <w:t xml:space="preserve"> </w:t>
      </w:r>
      <w:r w:rsidRPr="001B7B04">
        <w:rPr>
          <w:iCs/>
          <w:sz w:val="18"/>
          <w:szCs w:val="18"/>
        </w:rPr>
        <w:t>Environment Templates provide valuable information about the context in which the research is conducted, the departmental structure, its place in the wider institution, its approach to collaborations, and its role in supporting and engaging students, all of which will be relevant to my analysis.</w:t>
      </w:r>
    </w:p>
  </w:footnote>
  <w:footnote w:id="13">
    <w:p w14:paraId="1B4B80D6" w14:textId="187D00B7" w:rsidR="00883B69" w:rsidRPr="00AB4F5E" w:rsidRDefault="00883B69" w:rsidP="00082217">
      <w:pPr>
        <w:pStyle w:val="FootnoteText"/>
        <w:rPr>
          <w:sz w:val="18"/>
          <w:szCs w:val="18"/>
        </w:rPr>
      </w:pPr>
      <w:r w:rsidRPr="00AB4F5E">
        <w:rPr>
          <w:rStyle w:val="FootnoteReference"/>
          <w:sz w:val="18"/>
          <w:szCs w:val="18"/>
        </w:rPr>
        <w:footnoteRef/>
      </w:r>
      <w:r w:rsidRPr="00AB4F5E">
        <w:rPr>
          <w:sz w:val="18"/>
          <w:szCs w:val="18"/>
        </w:rPr>
        <w:t xml:space="preserve"> </w:t>
      </w:r>
      <w:r w:rsidRPr="00AB4F5E">
        <w:rPr>
          <w:iCs/>
          <w:sz w:val="18"/>
          <w:szCs w:val="18"/>
        </w:rPr>
        <w:t xml:space="preserve">Appendix </w:t>
      </w:r>
      <w:r>
        <w:rPr>
          <w:iCs/>
          <w:sz w:val="18"/>
          <w:szCs w:val="18"/>
        </w:rPr>
        <w:t>B</w:t>
      </w:r>
      <w:r w:rsidRPr="00AB4F5E">
        <w:rPr>
          <w:iCs/>
          <w:sz w:val="18"/>
          <w:szCs w:val="18"/>
        </w:rPr>
        <w:t xml:space="preserve"> gives an indicative interview schedule, but it should be noted that the conversations were designed to be relatively open and free-flowing, and that they were partly tailored to each individual.</w:t>
      </w:r>
    </w:p>
  </w:footnote>
  <w:footnote w:id="14">
    <w:p w14:paraId="743BFC4B" w14:textId="1AC73C5C" w:rsidR="00883B69" w:rsidRDefault="00883B69">
      <w:pPr>
        <w:pStyle w:val="FootnoteText"/>
      </w:pPr>
      <w:r>
        <w:rPr>
          <w:rStyle w:val="FootnoteReference"/>
        </w:rPr>
        <w:footnoteRef/>
      </w:r>
      <w:r>
        <w:t xml:space="preserve"> See Appendix E for the original typology.</w:t>
      </w:r>
    </w:p>
  </w:footnote>
  <w:footnote w:id="15">
    <w:p w14:paraId="0D2F42A2" w14:textId="77777777" w:rsidR="00883B69" w:rsidRPr="0041730F" w:rsidRDefault="00883B69" w:rsidP="00DE3159">
      <w:pPr>
        <w:spacing w:after="0" w:line="240" w:lineRule="auto"/>
      </w:pPr>
      <w:r w:rsidRPr="0041730F">
        <w:rPr>
          <w:rStyle w:val="FootnoteReference"/>
        </w:rPr>
        <w:footnoteRef/>
      </w:r>
      <w:r w:rsidRPr="0041730F">
        <w:t xml:space="preserve">Indeed, the concepts of ‘knowledge’ and ‘narrative’ are etymologically linked through the Latin root, </w:t>
      </w:r>
      <w:r w:rsidRPr="0041730F">
        <w:rPr>
          <w:i/>
        </w:rPr>
        <w:t xml:space="preserve">gna- </w:t>
      </w:r>
      <w:r w:rsidRPr="0041730F">
        <w:t>(</w:t>
      </w:r>
      <w:r w:rsidRPr="0041730F">
        <w:rPr>
          <w:i/>
        </w:rPr>
        <w:t>gnarus</w:t>
      </w:r>
      <w:r w:rsidRPr="0041730F">
        <w:t xml:space="preserve">, </w:t>
      </w:r>
      <w:r w:rsidRPr="0041730F">
        <w:rPr>
          <w:i/>
        </w:rPr>
        <w:t>gnarare)</w:t>
      </w:r>
      <w:r w:rsidRPr="0041730F">
        <w:t xml:space="preserve">, meaning ‘a telling’, from which both English words are derived </w:t>
      </w:r>
      <w:r w:rsidRPr="0041730F">
        <w:fldChar w:fldCharType="begin">
          <w:fldData xml:space="preserve">PEVuZE5vdGU+PENpdGU+PEF1dGhvcj5CcnVuZXI8L0F1dGhvcj48WWVhcj4yMDAzPC9ZZWFyPjxJ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</w:fldData>
        </w:fldChar>
      </w:r>
      <w:r w:rsidRPr="0041730F">
        <w:instrText xml:space="preserve"> ADDIN EN.CITE </w:instrText>
      </w:r>
      <w:r w:rsidRPr="0041730F">
        <w:fldChar w:fldCharType="begin">
          <w:fldData xml:space="preserve">PEVuZE5vdGU+PENpdGU+PEF1dGhvcj5CcnVuZXI8L0F1dGhvcj48WWVhcj4yMDAzPC9ZZWFyPjxJ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</w:fldData>
        </w:fldChar>
      </w:r>
      <w:r w:rsidRPr="0041730F">
        <w:instrText xml:space="preserve"> ADDIN EN.CITE.DATA </w:instrText>
      </w:r>
      <w:r w:rsidRPr="0041730F">
        <w:fldChar w:fldCharType="end"/>
      </w:r>
      <w:r w:rsidRPr="0041730F">
        <w:fldChar w:fldCharType="separate"/>
      </w:r>
      <w:r w:rsidRPr="0041730F">
        <w:rPr>
          <w:noProof/>
        </w:rPr>
        <w:t>(Bruner, 2003; Kvernbekk &amp; Frimannsson, 2013; Torell, 2005)</w:t>
      </w:r>
      <w:r w:rsidRPr="0041730F">
        <w:fldChar w:fldCharType="end"/>
      </w:r>
      <w:r>
        <w:t xml:space="preserve">. </w:t>
      </w:r>
    </w:p>
  </w:footnote>
  <w:footnote w:id="16">
    <w:p w14:paraId="5FFBA0ED" w14:textId="7A7B0A6F" w:rsidR="00883B69" w:rsidRPr="004F5A2C" w:rsidRDefault="00883B69">
      <w:pPr>
        <w:pStyle w:val="FootnoteText"/>
        <w:rPr>
          <w:sz w:val="18"/>
          <w:szCs w:val="18"/>
        </w:rPr>
      </w:pPr>
      <w:r w:rsidRPr="004F5A2C">
        <w:rPr>
          <w:rStyle w:val="FootnoteReference"/>
          <w:sz w:val="18"/>
          <w:szCs w:val="18"/>
        </w:rPr>
        <w:footnoteRef/>
      </w:r>
      <w:r w:rsidRPr="004F5A2C">
        <w:rPr>
          <w:sz w:val="18"/>
          <w:szCs w:val="18"/>
        </w:rPr>
        <w:t xml:space="preserve"> This aggregation is obtained by placing all typology values in</w:t>
      </w:r>
      <w:r w:rsidRPr="004F5A2C">
        <w:rPr>
          <w:sz w:val="18"/>
          <w:szCs w:val="18"/>
          <w:lang w:eastAsia="zh-TW"/>
        </w:rPr>
        <w:t xml:space="preserve"> a single spreadsheet within Microsoft Excel, with each value categorised to its specific BoR and attribute/activity. I then use Excel’s ‘sum’ and ‘average’ functions to generate the aggregate values.</w:t>
      </w:r>
    </w:p>
  </w:footnote>
  <w:footnote w:id="17">
    <w:p w14:paraId="038902F0" w14:textId="3A425FF2" w:rsidR="00883B69" w:rsidRPr="00E355DA" w:rsidRDefault="00883B69" w:rsidP="00390E79">
      <w:pPr>
        <w:pStyle w:val="FootnoteText"/>
        <w:rPr>
          <w:sz w:val="18"/>
          <w:szCs w:val="18"/>
        </w:rPr>
      </w:pPr>
      <w:r>
        <w:rPr>
          <w:rStyle w:val="FootnoteReference"/>
        </w:rPr>
        <w:footnoteRef/>
      </w:r>
      <w:r>
        <w:t xml:space="preserve"> </w:t>
      </w:r>
      <w:r>
        <w:rPr>
          <w:sz w:val="18"/>
          <w:szCs w:val="18"/>
        </w:rPr>
        <w:t>I am not suggesting that all instances of ‘outreach’ in my sample were homogenous, but only indicating that I have not examined or drawn on this heterogeneity in my analysis.</w:t>
      </w:r>
    </w:p>
  </w:footnote>
  <w:footnote w:id="18">
    <w:p w14:paraId="4EDB5219" w14:textId="00D69561" w:rsidR="00883B69" w:rsidRPr="00F10AB9" w:rsidRDefault="00883B69">
      <w:pPr>
        <w:pStyle w:val="FootnoteText"/>
        <w:rPr>
          <w:sz w:val="18"/>
          <w:szCs w:val="18"/>
        </w:rPr>
      </w:pPr>
      <w:r w:rsidRPr="00F10AB9">
        <w:rPr>
          <w:rStyle w:val="FootnoteReference"/>
          <w:sz w:val="18"/>
          <w:szCs w:val="18"/>
        </w:rPr>
        <w:footnoteRef/>
      </w:r>
      <w:r w:rsidRPr="00F10AB9">
        <w:rPr>
          <w:sz w:val="18"/>
          <w:szCs w:val="18"/>
        </w:rPr>
        <w:t xml:space="preserve"> Note that this table only counts each boundary transaction once per BoR, so each boundary transaction can only receive a maximum frequency of nineteen (as there were n=19 BoRs sampled). However, in practice, some BoRs exhibited the same type of boundary transaction more than once. </w:t>
      </w:r>
    </w:p>
  </w:footnote>
  <w:footnote w:id="19">
    <w:p w14:paraId="4468663C" w14:textId="16055F18" w:rsidR="00883B69" w:rsidRPr="00F10AB9" w:rsidRDefault="00883B69">
      <w:pPr>
        <w:pStyle w:val="FootnoteText"/>
        <w:rPr>
          <w:sz w:val="18"/>
          <w:szCs w:val="18"/>
        </w:rPr>
      </w:pPr>
      <w:r w:rsidRPr="00F10AB9">
        <w:rPr>
          <w:rStyle w:val="FootnoteReference"/>
          <w:sz w:val="18"/>
          <w:szCs w:val="18"/>
        </w:rPr>
        <w:footnoteRef/>
      </w:r>
      <w:r w:rsidRPr="00F10AB9">
        <w:rPr>
          <w:sz w:val="18"/>
          <w:szCs w:val="18"/>
        </w:rPr>
        <w:t xml:space="preserve"> Note that the three ‘phases’ are all grounded on key landmarks internal to each individual BoR, so that ‘Phase 1’ in one BoR may not be strictly comparable to ‘Phase 1’ in another. However, almost all BoRs did exhibit an increase in typology value from earliest to latest phases, and this finding is captured in the averages presented here.</w:t>
      </w:r>
    </w:p>
  </w:footnote>
  <w:footnote w:id="20">
    <w:p w14:paraId="13B30CD9" w14:textId="77777777" w:rsidR="00883B69" w:rsidRPr="00F10AB9" w:rsidRDefault="00883B69" w:rsidP="000C305E">
      <w:pPr>
        <w:pStyle w:val="FootnoteText"/>
        <w:rPr>
          <w:sz w:val="18"/>
          <w:szCs w:val="18"/>
        </w:rPr>
      </w:pPr>
      <w:r w:rsidRPr="00F10AB9">
        <w:rPr>
          <w:rStyle w:val="FootnoteReference"/>
          <w:sz w:val="18"/>
          <w:szCs w:val="18"/>
        </w:rPr>
        <w:footnoteRef/>
      </w:r>
      <w:r w:rsidRPr="00F10AB9">
        <w:rPr>
          <w:sz w:val="18"/>
          <w:szCs w:val="18"/>
        </w:rPr>
        <w:t xml:space="preserve"> See </w:t>
      </w:r>
      <w:hyperlink r:id="rId1" w:history="1">
        <w:r w:rsidRPr="00F10AB9">
          <w:rPr>
            <w:rStyle w:val="Hyperlink"/>
            <w:sz w:val="18"/>
            <w:szCs w:val="18"/>
          </w:rPr>
          <w:t>https://www.nhs.uk/conditions/ssri-antidepressants/side-effects/</w:t>
        </w:r>
      </w:hyperlink>
      <w:r w:rsidRPr="00F10AB9">
        <w:rPr>
          <w:sz w:val="18"/>
          <w:szCs w:val="18"/>
        </w:rPr>
        <w:t xml:space="preserve"> </w:t>
      </w:r>
    </w:p>
  </w:footnote>
  <w:footnote w:id="21">
    <w:p w14:paraId="5A7A5B5A" w14:textId="1C0924FA" w:rsidR="00883B69" w:rsidRPr="00F10AB9" w:rsidRDefault="00883B69">
      <w:pPr>
        <w:pStyle w:val="FootnoteText"/>
        <w:rPr>
          <w:sz w:val="18"/>
          <w:szCs w:val="18"/>
        </w:rPr>
      </w:pPr>
      <w:r w:rsidRPr="00F10AB9">
        <w:rPr>
          <w:rStyle w:val="FootnoteReference"/>
          <w:sz w:val="18"/>
          <w:szCs w:val="18"/>
        </w:rPr>
        <w:footnoteRef/>
      </w:r>
      <w:r w:rsidRPr="00F10AB9">
        <w:rPr>
          <w:sz w:val="18"/>
          <w:szCs w:val="18"/>
        </w:rPr>
        <w:t xml:space="preserve"> QUILL website available at </w:t>
      </w:r>
      <w:hyperlink r:id="rId2" w:history="1">
        <w:r w:rsidRPr="00F10AB9">
          <w:rPr>
            <w:rStyle w:val="Hyperlink"/>
            <w:sz w:val="18"/>
            <w:szCs w:val="18"/>
          </w:rPr>
          <w:t>https://www.qub.ac.uk/schools/SchoolofChemistryandChemicalEngineering/Research/QUILL/</w:t>
        </w:r>
      </w:hyperlink>
      <w:r w:rsidRPr="00F10AB9">
        <w:rPr>
          <w:sz w:val="18"/>
          <w:szCs w:val="18"/>
        </w:rPr>
        <w:t xml:space="preserve"> (accessed 19 January 2017).  </w:t>
      </w:r>
    </w:p>
  </w:footnote>
  <w:footnote w:id="22">
    <w:p w14:paraId="2CCF004B" w14:textId="77777777" w:rsidR="00883B69" w:rsidRPr="00F10AB9" w:rsidRDefault="00883B69" w:rsidP="00C93C80">
      <w:pPr>
        <w:pStyle w:val="FootnoteText"/>
        <w:rPr>
          <w:sz w:val="18"/>
          <w:szCs w:val="18"/>
        </w:rPr>
      </w:pPr>
      <w:r w:rsidRPr="00F10AB9">
        <w:rPr>
          <w:rStyle w:val="FootnoteReference"/>
          <w:sz w:val="18"/>
          <w:szCs w:val="18"/>
        </w:rPr>
        <w:footnoteRef/>
      </w:r>
      <w:r w:rsidRPr="00F10AB9">
        <w:rPr>
          <w:sz w:val="18"/>
          <w:szCs w:val="18"/>
        </w:rPr>
        <w:t xml:space="preserve"> QUILL’s pre-history involves nearly two decades of scientific research and argumentation, much of which went against prevailing mainstream scientific opinion, preferences and priorities. The individual mainly responsible for founding QUILL wrote about his earlier rejection of research council funding in 1982 to investigate the potential industrial application of ionic liquids </w:t>
      </w:r>
      <w:r w:rsidRPr="00F10AB9">
        <w:rPr>
          <w:sz w:val="18"/>
          <w:szCs w:val="18"/>
        </w:rPr>
        <w:fldChar w:fldCharType="begin"/>
      </w:r>
      <w:r w:rsidRPr="00F10AB9">
        <w:rPr>
          <w:sz w:val="18"/>
          <w:szCs w:val="18"/>
        </w:rPr>
        <w:instrText xml:space="preserve"> ADDIN EN.CITE &lt;EndNote&gt;&lt;Cite&gt;&lt;Author&gt;Seddon&lt;/Author&gt;&lt;Year&gt;1997&lt;/Year&gt;&lt;IDText&gt;Ionic Liquids for Clean Technology&lt;/IDText&gt;&lt;DisplayText&gt;(Seddon, 1997)&lt;/DisplayText&gt;&lt;record&gt;&lt;keywords&gt;&lt;keyword&gt;Ionic Liquids&lt;/keyword&gt;&lt;keyword&gt;Molten Salts&lt;/keyword&gt;&lt;keyword&gt;Clean Technology&lt;/keyword&gt;&lt;keyword&gt;Clean Synthesis&lt;/keyword&gt;&lt;keyword&gt;Neoteric Solvents&lt;/keyword&gt;&lt;keyword&gt;ChloroaluminatesIii&lt;/keyword&gt;&lt;/keywords&gt;&lt;isbn&gt;0268-2575&lt;/isbn&gt;&lt;titles&gt;&lt;title&gt;Ionic Liquids for Clean Technology&lt;/title&gt;&lt;/titles&gt;&lt;pages&gt;351-356&lt;/pages&gt;&lt;contributors&gt;&lt;authors&gt;&lt;author&gt;Seddon, Kenneth R.&lt;/author&gt;&lt;/authors&gt;&lt;/contributors&gt;&lt;added-date format="utc"&gt;1495046016&lt;/added-date&gt;&lt;pub-location&gt;Chichester, UK&lt;/pub-location&gt;&lt;ref-type name="Generic"&gt;13&lt;/ref-type&gt;&lt;dates&gt;&lt;year&gt;1997&lt;/year&gt;&lt;/dates&gt;&lt;rec-number&gt;6999&lt;/rec-number&gt;&lt;last-updated-date format="utc"&gt;1495046087&lt;/last-updated-date&gt;&lt;electronic-resource-num&gt;10.1002/(SICI)1097-4660(199704)68:4&amp;amp;lt;351::AID-JCTB613&amp;amp;gt;3.0.CO;2-4&lt;/electronic-resource-num&gt;&lt;volume&gt;68&lt;/volume&gt;&lt;/record&gt;&lt;/Cite&gt;&lt;/EndNote&gt;</w:instrText>
      </w:r>
      <w:r w:rsidRPr="00F10AB9">
        <w:rPr>
          <w:sz w:val="18"/>
          <w:szCs w:val="18"/>
        </w:rPr>
        <w:fldChar w:fldCharType="separate"/>
      </w:r>
      <w:r w:rsidRPr="00F10AB9">
        <w:rPr>
          <w:noProof/>
          <w:sz w:val="18"/>
          <w:szCs w:val="18"/>
        </w:rPr>
        <w:t>(Seddon, 1997)</w:t>
      </w:r>
      <w:r w:rsidRPr="00F10AB9">
        <w:rPr>
          <w:sz w:val="18"/>
          <w:szCs w:val="18"/>
        </w:rPr>
        <w:fldChar w:fldCharType="end"/>
      </w:r>
      <w:r w:rsidRPr="00F10AB9">
        <w:rPr>
          <w:sz w:val="18"/>
          <w:szCs w:val="18"/>
        </w:rPr>
        <w:t xml:space="preserve">: the first referee “stated that the systems were far too complicated, and therefore would never have any application”, the second “that the systems were far too simple, and the work was not worth doing”, and the third appeared to respond to the wrong proposal </w:t>
      </w:r>
      <w:r w:rsidRPr="00F10AB9">
        <w:rPr>
          <w:sz w:val="18"/>
          <w:szCs w:val="18"/>
        </w:rPr>
        <w:fldChar w:fldCharType="begin"/>
      </w:r>
      <w:r w:rsidRPr="00F10AB9">
        <w:rPr>
          <w:sz w:val="18"/>
          <w:szCs w:val="18"/>
        </w:rPr>
        <w:instrText xml:space="preserve"> ADDIN EN.CITE &lt;EndNote&gt;&lt;Cite ExcludeAuth="1" ExcludeYear="1"&gt;&lt;Author&gt;Seddon&lt;/Author&gt;&lt;Year&gt;1997&lt;/Year&gt;&lt;IDText&gt;Ionic Liquids for Clean Technology&lt;/IDText&gt;&lt;Pages&gt;351&lt;/Pages&gt;&lt;DisplayText&gt;(p. 351)&lt;/DisplayText&gt;&lt;record&gt;&lt;keywords&gt;&lt;keyword&gt;Ionic Liquids&lt;/keyword&gt;&lt;keyword&gt;Molten Salts&lt;/keyword&gt;&lt;keyword&gt;Clean Technology&lt;/keyword&gt;&lt;keyword&gt;Clean Synthesis&lt;/keyword&gt;&lt;keyword&gt;Neoteric Solvents&lt;/keyword&gt;&lt;keyword&gt;ChloroaluminatesIii&lt;/keyword&gt;&lt;/keywords&gt;&lt;isbn&gt;0268-2575&lt;/isbn&gt;&lt;titles&gt;&lt;title&gt;Ionic Liquids for Clean Technology&lt;/title&gt;&lt;/titles&gt;&lt;pages&gt;351-356&lt;/pages&gt;&lt;contributors&gt;&lt;authors&gt;&lt;author&gt;Seddon, Kenneth R.&lt;/author&gt;&lt;/authors&gt;&lt;/contributors&gt;&lt;added-date format="utc"&gt;1495046016&lt;/added-date&gt;&lt;pub-location&gt;Chichester, UK&lt;/pub-location&gt;&lt;ref-type name="Generic"&gt;13&lt;/ref-type&gt;&lt;dates&gt;&lt;year&gt;1997&lt;/year&gt;&lt;/dates&gt;&lt;rec-number&gt;6999&lt;/rec-number&gt;&lt;last-updated-date format="utc"&gt;1495046087&lt;/last-updated-date&gt;&lt;electronic-resource-num&gt;10.1002/(SICI)1097-4660(199704)68:4&amp;amp;lt;351::AID-JCTB613&amp;amp;gt;3.0.CO;2-4&lt;/electronic-resource-num&gt;&lt;volume&gt;68&lt;/volume&gt;&lt;/record&gt;&lt;/Cite&gt;&lt;/EndNote&gt;</w:instrText>
      </w:r>
      <w:r w:rsidRPr="00F10AB9">
        <w:rPr>
          <w:sz w:val="18"/>
          <w:szCs w:val="18"/>
        </w:rPr>
        <w:fldChar w:fldCharType="separate"/>
      </w:r>
      <w:r w:rsidRPr="00F10AB9">
        <w:rPr>
          <w:noProof/>
          <w:sz w:val="18"/>
          <w:szCs w:val="18"/>
        </w:rPr>
        <w:t>(p. 351)</w:t>
      </w:r>
      <w:r w:rsidRPr="00F10AB9">
        <w:rPr>
          <w:sz w:val="18"/>
          <w:szCs w:val="18"/>
        </w:rPr>
        <w:fldChar w:fldCharType="end"/>
      </w:r>
      <w:r w:rsidRPr="00F10AB9">
        <w:rPr>
          <w:sz w:val="18"/>
          <w:szCs w:val="18"/>
        </w:rPr>
        <w:t xml:space="preserve">. And fifteen years later, only two years before the establishment of QUILL, he was still experiencing scepticism, rhetorically opening his paper by asking: “Ionic liquids? Neoteric solvents? Molten salts for clean technology and catalysis? Are you serious?? Well, yes, I am serious” </w:t>
      </w:r>
      <w:r w:rsidRPr="00F10AB9">
        <w:rPr>
          <w:sz w:val="18"/>
          <w:szCs w:val="18"/>
        </w:rPr>
        <w:fldChar w:fldCharType="begin"/>
      </w:r>
      <w:r w:rsidRPr="00F10AB9">
        <w:rPr>
          <w:sz w:val="18"/>
          <w:szCs w:val="18"/>
        </w:rPr>
        <w:instrText xml:space="preserve"> ADDIN EN.CITE &lt;EndNote&gt;&lt;Cite&gt;&lt;Author&gt;Seddon&lt;/Author&gt;&lt;Year&gt;1997&lt;/Year&gt;&lt;IDText&gt;Ionic Liquids for Clean Technology&lt;/IDText&gt;&lt;Pages&gt;351&lt;/Pages&gt;&lt;DisplayText&gt;(Seddon, 1997, p. 351)&lt;/DisplayText&gt;&lt;record&gt;&lt;keywords&gt;&lt;keyword&gt;Ionic Liquids&lt;/keyword&gt;&lt;keyword&gt;Molten Salts&lt;/keyword&gt;&lt;keyword&gt;Clean Technology&lt;/keyword&gt;&lt;keyword&gt;Clean Synthesis&lt;/keyword&gt;&lt;keyword&gt;Neoteric Solvents&lt;/keyword&gt;&lt;keyword&gt;ChloroaluminatesIii&lt;/keyword&gt;&lt;/keywords&gt;&lt;isbn&gt;0268-2575&lt;/isbn&gt;&lt;titles&gt;&lt;title&gt;Ionic Liquids for Clean Technology&lt;/title&gt;&lt;/titles&gt;&lt;pages&gt;351-356&lt;/pages&gt;&lt;contributors&gt;&lt;authors&gt;&lt;author&gt;Seddon, Kenneth R.&lt;/author&gt;&lt;/authors&gt;&lt;/contributors&gt;&lt;added-date format="utc"&gt;1495046016&lt;/added-date&gt;&lt;pub-location&gt;Chichester, UK&lt;/pub-location&gt;&lt;ref-type name="Generic"&gt;13&lt;/ref-type&gt;&lt;dates&gt;&lt;year&gt;1997&lt;/year&gt;&lt;/dates&gt;&lt;rec-number&gt;6999&lt;/rec-number&gt;&lt;last-updated-date format="utc"&gt;1495046087&lt;/last-updated-date&gt;&lt;electronic-resource-num&gt;10.1002/(SICI)1097-4660(199704)68:4&amp;amp;lt;351::AID-JCTB613&amp;amp;gt;3.0.CO;2-4&lt;/electronic-resource-num&gt;&lt;volume&gt;68&lt;/volume&gt;&lt;/record&gt;&lt;/Cite&gt;&lt;/EndNote&gt;</w:instrText>
      </w:r>
      <w:r w:rsidRPr="00F10AB9">
        <w:rPr>
          <w:sz w:val="18"/>
          <w:szCs w:val="18"/>
        </w:rPr>
        <w:fldChar w:fldCharType="separate"/>
      </w:r>
      <w:r w:rsidRPr="00F10AB9">
        <w:rPr>
          <w:noProof/>
          <w:sz w:val="18"/>
          <w:szCs w:val="18"/>
        </w:rPr>
        <w:t>(Seddon, 1997, p. 351)</w:t>
      </w:r>
      <w:r w:rsidRPr="00F10AB9">
        <w:rPr>
          <w:sz w:val="18"/>
          <w:szCs w:val="18"/>
        </w:rPr>
        <w:fldChar w:fldCharType="end"/>
      </w:r>
      <w:r w:rsidRPr="00F10AB9">
        <w:rPr>
          <w:sz w:val="18"/>
          <w:szCs w:val="18"/>
        </w:rPr>
        <w:t>.</w:t>
      </w:r>
    </w:p>
  </w:footnote>
  <w:footnote w:id="23">
    <w:p w14:paraId="3FEC74B8" w14:textId="07D5EB41" w:rsidR="00883B69" w:rsidRPr="00F10AB9" w:rsidRDefault="00883B69">
      <w:pPr>
        <w:pStyle w:val="FootnoteText"/>
        <w:rPr>
          <w:sz w:val="18"/>
          <w:szCs w:val="18"/>
        </w:rPr>
      </w:pPr>
      <w:r w:rsidRPr="00F10AB9">
        <w:rPr>
          <w:rStyle w:val="FootnoteReference"/>
          <w:sz w:val="18"/>
          <w:szCs w:val="18"/>
        </w:rPr>
        <w:footnoteRef/>
      </w:r>
      <w:r w:rsidRPr="00F10AB9">
        <w:rPr>
          <w:sz w:val="18"/>
          <w:szCs w:val="18"/>
        </w:rPr>
        <w:t xml:space="preserve"> See for example </w:t>
      </w:r>
      <w:hyperlink r:id="rId3" w:history="1">
        <w:r w:rsidRPr="00F10AB9">
          <w:rPr>
            <w:rStyle w:val="Hyperlink"/>
            <w:sz w:val="18"/>
            <w:szCs w:val="18"/>
          </w:rPr>
          <w:t>http://www.chromoscope.net/</w:t>
        </w:r>
      </w:hyperlink>
      <w:r w:rsidRPr="00F10AB9">
        <w:rPr>
          <w:sz w:val="18"/>
          <w:szCs w:val="18"/>
        </w:rPr>
        <w:t xml:space="preserve"> and </w:t>
      </w:r>
      <w:hyperlink r:id="rId4" w:history="1">
        <w:r w:rsidRPr="00F10AB9">
          <w:rPr>
            <w:rStyle w:val="Hyperlink"/>
            <w:sz w:val="18"/>
            <w:szCs w:val="18"/>
          </w:rPr>
          <w:t>http://herschel.cf.ac.uk/</w:t>
        </w:r>
      </w:hyperlink>
      <w:r w:rsidRPr="00F10AB9">
        <w:rPr>
          <w:sz w:val="18"/>
          <w:szCs w:val="18"/>
        </w:rPr>
        <w:t xml:space="preserve">. </w:t>
      </w:r>
    </w:p>
  </w:footnote>
  <w:footnote w:id="24">
    <w:p w14:paraId="4DFA0090" w14:textId="224E3D48" w:rsidR="00883B69" w:rsidRPr="00F10AB9" w:rsidRDefault="00883B69">
      <w:pPr>
        <w:pStyle w:val="FootnoteText"/>
        <w:rPr>
          <w:sz w:val="18"/>
          <w:szCs w:val="18"/>
        </w:rPr>
      </w:pPr>
      <w:r w:rsidRPr="00F10AB9">
        <w:rPr>
          <w:rStyle w:val="FootnoteReference"/>
          <w:sz w:val="18"/>
          <w:szCs w:val="18"/>
        </w:rPr>
        <w:footnoteRef/>
      </w:r>
      <w:r w:rsidRPr="00F10AB9">
        <w:rPr>
          <w:sz w:val="18"/>
          <w:szCs w:val="18"/>
        </w:rPr>
        <w:t xml:space="preserve"> The term ‘token’ scientist expresses the respondent’s opinion that he may have only been invited to the discussion to add scientific credibility, but that he may not in fact have been influential in shaping policy decisions. </w:t>
      </w:r>
    </w:p>
  </w:footnote>
  <w:footnote w:id="25">
    <w:p w14:paraId="4EC10D51" w14:textId="77777777" w:rsidR="00883B69" w:rsidRPr="009A7438" w:rsidRDefault="00883B69" w:rsidP="00BE2BE6">
      <w:pPr>
        <w:spacing w:after="0" w:line="240" w:lineRule="auto"/>
        <w:contextualSpacing/>
        <w:rPr>
          <w:sz w:val="24"/>
          <w:szCs w:val="24"/>
        </w:rPr>
      </w:pPr>
      <w:r>
        <w:rPr>
          <w:rStyle w:val="FootnoteReference"/>
        </w:rPr>
        <w:footnoteRef/>
      </w:r>
      <w:r>
        <w:t xml:space="preserve"> </w:t>
      </w:r>
      <w:r w:rsidRPr="009A7438">
        <w:t>I acknowledge that academic identity is a contested term and one that has not been the conceptual focus of this thesis. Therefore, I do not aim to make general claims about academic identity, apart from to note that a particular conceptualisation of academic identity helps to explain the boundary-transacting experiences associated with several BoRs studied.</w:t>
      </w:r>
      <w:r>
        <w:rPr>
          <w:sz w:val="24"/>
          <w:szCs w:val="24"/>
        </w:rPr>
        <w:t xml:space="preserve"> </w:t>
      </w:r>
    </w:p>
  </w:footnote>
  <w:footnote w:id="26">
    <w:p w14:paraId="3DC645C7" w14:textId="7E9EE6DA" w:rsidR="00883B69" w:rsidRDefault="00883B69">
      <w:pPr>
        <w:pStyle w:val="FootnoteText"/>
      </w:pPr>
      <w:r>
        <w:rPr>
          <w:rStyle w:val="FootnoteReference"/>
        </w:rPr>
        <w:footnoteRef/>
      </w:r>
      <w:r>
        <w:t xml:space="preserve"> </w:t>
      </w:r>
      <w:r w:rsidRPr="00775AB1">
        <w:rPr>
          <w:sz w:val="18"/>
          <w:szCs w:val="18"/>
        </w:rPr>
        <w:t xml:space="preserve">The recent </w:t>
      </w:r>
      <w:r>
        <w:rPr>
          <w:sz w:val="18"/>
          <w:szCs w:val="18"/>
        </w:rPr>
        <w:t xml:space="preserve">news </w:t>
      </w:r>
      <w:r w:rsidRPr="00775AB1">
        <w:rPr>
          <w:sz w:val="18"/>
          <w:szCs w:val="18"/>
        </w:rPr>
        <w:t xml:space="preserve">around the funding of </w:t>
      </w:r>
      <w:r>
        <w:rPr>
          <w:sz w:val="18"/>
          <w:szCs w:val="18"/>
        </w:rPr>
        <w:t xml:space="preserve">the </w:t>
      </w:r>
      <w:r w:rsidRPr="00775AB1">
        <w:rPr>
          <w:sz w:val="18"/>
          <w:szCs w:val="18"/>
        </w:rPr>
        <w:t>Massachusetts Institute of Technology</w:t>
      </w:r>
      <w:r>
        <w:rPr>
          <w:sz w:val="18"/>
          <w:szCs w:val="18"/>
        </w:rPr>
        <w:t>’s</w:t>
      </w:r>
      <w:r w:rsidRPr="00775AB1">
        <w:rPr>
          <w:sz w:val="18"/>
          <w:szCs w:val="18"/>
        </w:rPr>
        <w:t xml:space="preserve"> ‘Media Lab’ is perhaps an example of how the integrity of </w:t>
      </w:r>
      <w:r>
        <w:rPr>
          <w:sz w:val="18"/>
          <w:szCs w:val="18"/>
        </w:rPr>
        <w:t>‘academic boundaries’ of</w:t>
      </w:r>
      <w:r w:rsidRPr="00775AB1">
        <w:rPr>
          <w:sz w:val="18"/>
          <w:szCs w:val="18"/>
        </w:rPr>
        <w:t xml:space="preserve"> even the most powerful academic institutions </w:t>
      </w:r>
      <w:r>
        <w:rPr>
          <w:sz w:val="18"/>
          <w:szCs w:val="18"/>
        </w:rPr>
        <w:t>is at risk in the context of a sector increasingly driven by external sources of power. Media Lab’s funding model rests mainly on a corporate sponsorship basis, whereby sponsors are entitled to shape the broad themes of research, and profit from intellectual property. Its</w:t>
      </w:r>
      <w:r w:rsidRPr="00E273C4">
        <w:rPr>
          <w:sz w:val="18"/>
          <w:szCs w:val="18"/>
        </w:rPr>
        <w:t xml:space="preserve"> director recently resigned due to revelations about one of its sources of funding (</w:t>
      </w:r>
      <w:hyperlink r:id="rId5" w:history="1">
        <w:r w:rsidRPr="00E273C4">
          <w:rPr>
            <w:rStyle w:val="Hyperlink"/>
            <w:sz w:val="18"/>
            <w:szCs w:val="18"/>
          </w:rPr>
          <w:t>https://www.theguardian.com/commentisfree/2019/sep/14/how-mit-was-complicit-in-allowing-jeffrey-epstein-to-launder-his-reputation</w:t>
        </w:r>
      </w:hyperlink>
      <w:r>
        <w:rPr>
          <w:sz w:val="18"/>
          <w:szCs w:val="18"/>
        </w:rPr>
        <w:t>, accessed 22 September 2019</w:t>
      </w:r>
      <w:r w:rsidRPr="00E273C4">
        <w:rPr>
          <w:sz w:val="18"/>
          <w:szCs w:val="18"/>
        </w:rPr>
        <w:t>).</w:t>
      </w:r>
    </w:p>
  </w:footnote>
  <w:footnote w:id="27">
    <w:p w14:paraId="151DCF6B" w14:textId="77777777" w:rsidR="00883B69" w:rsidRPr="00F10AB9" w:rsidRDefault="00883B69" w:rsidP="00272012">
      <w:pPr>
        <w:pStyle w:val="FootnoteText"/>
        <w:rPr>
          <w:sz w:val="18"/>
          <w:szCs w:val="18"/>
        </w:rPr>
      </w:pPr>
      <w:r w:rsidRPr="00F10AB9">
        <w:rPr>
          <w:rStyle w:val="FootnoteReference"/>
          <w:sz w:val="18"/>
          <w:szCs w:val="18"/>
        </w:rPr>
        <w:footnoteRef/>
      </w:r>
      <w:r w:rsidRPr="00F10AB9">
        <w:rPr>
          <w:sz w:val="18"/>
          <w:szCs w:val="18"/>
        </w:rPr>
        <w:t xml:space="preserve">  This precise wording is used in both </w:t>
      </w:r>
      <w:r w:rsidRPr="00F10AB9">
        <w:rPr>
          <w:i/>
          <w:sz w:val="18"/>
          <w:szCs w:val="18"/>
        </w:rPr>
        <w:t xml:space="preserve">Materials Science and Technology </w:t>
      </w:r>
      <w:r w:rsidRPr="00F10AB9">
        <w:rPr>
          <w:sz w:val="18"/>
          <w:szCs w:val="18"/>
        </w:rPr>
        <w:t xml:space="preserve">and </w:t>
      </w:r>
      <w:r w:rsidRPr="00F10AB9">
        <w:rPr>
          <w:i/>
          <w:sz w:val="18"/>
          <w:szCs w:val="18"/>
        </w:rPr>
        <w:t>ISIJ International</w:t>
      </w:r>
      <w:r w:rsidRPr="00F10AB9">
        <w:rPr>
          <w:sz w:val="18"/>
          <w:szCs w:val="18"/>
        </w:rPr>
        <w:t>, where Phase 1 &amp; 2 research was published.</w:t>
      </w:r>
    </w:p>
  </w:footnote>
  <w:footnote w:id="28">
    <w:p w14:paraId="33AAF006" w14:textId="77777777" w:rsidR="00883B69" w:rsidRPr="00F10AB9" w:rsidRDefault="00883B69" w:rsidP="00272012">
      <w:pPr>
        <w:pStyle w:val="FootnoteText"/>
        <w:rPr>
          <w:sz w:val="18"/>
          <w:szCs w:val="18"/>
        </w:rPr>
      </w:pPr>
      <w:r w:rsidRPr="00F10AB9">
        <w:rPr>
          <w:rStyle w:val="FootnoteReference"/>
          <w:sz w:val="18"/>
          <w:szCs w:val="18"/>
        </w:rPr>
        <w:footnoteRef/>
      </w:r>
      <w:r w:rsidRPr="00F10AB9">
        <w:rPr>
          <w:sz w:val="18"/>
          <w:szCs w:val="18"/>
        </w:rPr>
        <w:t xml:space="preserve"> This is from the ‘Scope of Journal’ statement for </w:t>
      </w:r>
      <w:r w:rsidRPr="00F10AB9">
        <w:rPr>
          <w:i/>
          <w:sz w:val="18"/>
          <w:szCs w:val="18"/>
        </w:rPr>
        <w:t>Science and Technology of Advanced Materials</w:t>
      </w:r>
      <w:r w:rsidRPr="00F10AB9">
        <w:rPr>
          <w:sz w:val="18"/>
          <w:szCs w:val="18"/>
        </w:rPr>
        <w:t>.</w:t>
      </w:r>
    </w:p>
  </w:footnote>
  <w:footnote w:id="29">
    <w:p w14:paraId="3FC6D9D7" w14:textId="38541ADE" w:rsidR="00883B69" w:rsidRPr="00F10AB9" w:rsidRDefault="00883B69" w:rsidP="00272012">
      <w:pPr>
        <w:pStyle w:val="FootnoteText"/>
        <w:rPr>
          <w:sz w:val="18"/>
          <w:szCs w:val="18"/>
        </w:rPr>
      </w:pPr>
      <w:r w:rsidRPr="00F10AB9">
        <w:rPr>
          <w:rStyle w:val="FootnoteReference"/>
          <w:sz w:val="18"/>
          <w:szCs w:val="18"/>
        </w:rPr>
        <w:footnoteRef/>
      </w:r>
      <w:r w:rsidRPr="00F10AB9">
        <w:rPr>
          <w:sz w:val="18"/>
          <w:szCs w:val="18"/>
        </w:rPr>
        <w:t xml:space="preserve"> This expression is taken from the University of Sheffield’s ‘Environment Template’ document (p.1), part of its REF2014 submission to Unit of Assessment 14. This document is among the 34</w:t>
      </w:r>
      <w:r>
        <w:rPr>
          <w:sz w:val="18"/>
          <w:szCs w:val="18"/>
        </w:rPr>
        <w:t>5</w:t>
      </w:r>
      <w:r w:rsidRPr="00F10AB9">
        <w:rPr>
          <w:sz w:val="18"/>
          <w:szCs w:val="18"/>
        </w:rPr>
        <w:t xml:space="preserve"> I draw on for data analysis, and the full reference is provided in Appendix C. It mirrors the idea of “fundamental technology” put forward by the OECD (CERI, 1982, p. 14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F0284"/>
    <w:multiLevelType w:val="hybridMultilevel"/>
    <w:tmpl w:val="AC7CAD38"/>
    <w:lvl w:ilvl="0" w:tplc="991E8B6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EE3B72"/>
    <w:multiLevelType w:val="hybridMultilevel"/>
    <w:tmpl w:val="EA56AB4E"/>
    <w:lvl w:ilvl="0" w:tplc="08090017">
      <w:start w:val="1"/>
      <w:numFmt w:val="lowerLetter"/>
      <w:lvlText w:val="%1)"/>
      <w:lvlJc w:val="left"/>
      <w:pPr>
        <w:ind w:left="360" w:hanging="360"/>
      </w:pPr>
      <w:rPr>
        <w:rFonts w:hint="default"/>
      </w:rPr>
    </w:lvl>
    <w:lvl w:ilvl="1" w:tplc="8814C6CE">
      <w:start w:val="1"/>
      <w:numFmt w:val="bullet"/>
      <w:lvlText w:val="-"/>
      <w:lvlJc w:val="left"/>
      <w:pPr>
        <w:ind w:left="1440" w:hanging="360"/>
      </w:pPr>
      <w:rPr>
        <w:rFonts w:ascii="Times New Roman" w:eastAsiaTheme="minorHAnsi" w:hAnsi="Times New Roman" w:cs="Times New Roman"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EA5B6C"/>
    <w:multiLevelType w:val="hybridMultilevel"/>
    <w:tmpl w:val="EA56AB4E"/>
    <w:lvl w:ilvl="0" w:tplc="08090017">
      <w:start w:val="1"/>
      <w:numFmt w:val="lowerLetter"/>
      <w:lvlText w:val="%1)"/>
      <w:lvlJc w:val="left"/>
      <w:pPr>
        <w:ind w:left="360" w:hanging="360"/>
      </w:pPr>
      <w:rPr>
        <w:rFonts w:hint="default"/>
      </w:rPr>
    </w:lvl>
    <w:lvl w:ilvl="1" w:tplc="8814C6CE">
      <w:start w:val="1"/>
      <w:numFmt w:val="bullet"/>
      <w:lvlText w:val="-"/>
      <w:lvlJc w:val="left"/>
      <w:pPr>
        <w:ind w:left="1440" w:hanging="360"/>
      </w:pPr>
      <w:rPr>
        <w:rFonts w:ascii="Times New Roman" w:eastAsiaTheme="minorHAnsi" w:hAnsi="Times New Roman" w:cs="Times New Roman"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2530BF"/>
    <w:multiLevelType w:val="hybridMultilevel"/>
    <w:tmpl w:val="951847F4"/>
    <w:lvl w:ilvl="0" w:tplc="8814C6CE">
      <w:start w:val="1"/>
      <w:numFmt w:val="bullet"/>
      <w:lvlText w:val="-"/>
      <w:lvlJc w:val="left"/>
      <w:pPr>
        <w:ind w:left="360" w:hanging="360"/>
      </w:pPr>
      <w:rPr>
        <w:rFonts w:ascii="Times New Roman" w:eastAsiaTheme="minorHAnsi" w:hAnsi="Times New Roman" w:cs="Times New Roman" w:hint="default"/>
      </w:rPr>
    </w:lvl>
    <w:lvl w:ilvl="1" w:tplc="8814C6CE">
      <w:start w:val="1"/>
      <w:numFmt w:val="bullet"/>
      <w:lvlText w:val="-"/>
      <w:lvlJc w:val="left"/>
      <w:pPr>
        <w:ind w:left="1440" w:hanging="360"/>
      </w:pPr>
      <w:rPr>
        <w:rFonts w:ascii="Times New Roman" w:eastAsiaTheme="minorHAnsi" w:hAnsi="Times New Roman" w:cs="Times New Roman"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6519FF"/>
    <w:multiLevelType w:val="hybridMultilevel"/>
    <w:tmpl w:val="EA56AB4E"/>
    <w:lvl w:ilvl="0" w:tplc="08090017">
      <w:start w:val="1"/>
      <w:numFmt w:val="lowerLetter"/>
      <w:lvlText w:val="%1)"/>
      <w:lvlJc w:val="left"/>
      <w:pPr>
        <w:ind w:left="360" w:hanging="360"/>
      </w:pPr>
      <w:rPr>
        <w:rFonts w:hint="default"/>
      </w:rPr>
    </w:lvl>
    <w:lvl w:ilvl="1" w:tplc="8814C6CE">
      <w:start w:val="1"/>
      <w:numFmt w:val="bullet"/>
      <w:lvlText w:val="-"/>
      <w:lvlJc w:val="left"/>
      <w:pPr>
        <w:ind w:left="1440" w:hanging="360"/>
      </w:pPr>
      <w:rPr>
        <w:rFonts w:ascii="Times New Roman" w:eastAsiaTheme="minorHAnsi" w:hAnsi="Times New Roman" w:cs="Times New Roman"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7B6B2B"/>
    <w:multiLevelType w:val="hybridMultilevel"/>
    <w:tmpl w:val="1C1E24A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4AD45E7A"/>
    <w:multiLevelType w:val="hybridMultilevel"/>
    <w:tmpl w:val="9D6EFE5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13D6A44"/>
    <w:multiLevelType w:val="hybridMultilevel"/>
    <w:tmpl w:val="FF946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6F53E30"/>
    <w:multiLevelType w:val="hybridMultilevel"/>
    <w:tmpl w:val="EA56AB4E"/>
    <w:lvl w:ilvl="0" w:tplc="08090017">
      <w:start w:val="1"/>
      <w:numFmt w:val="lowerLetter"/>
      <w:lvlText w:val="%1)"/>
      <w:lvlJc w:val="left"/>
      <w:pPr>
        <w:ind w:left="360" w:hanging="360"/>
      </w:pPr>
      <w:rPr>
        <w:rFonts w:hint="default"/>
      </w:rPr>
    </w:lvl>
    <w:lvl w:ilvl="1" w:tplc="8814C6CE">
      <w:start w:val="1"/>
      <w:numFmt w:val="bullet"/>
      <w:lvlText w:val="-"/>
      <w:lvlJc w:val="left"/>
      <w:pPr>
        <w:ind w:left="1440" w:hanging="360"/>
      </w:pPr>
      <w:rPr>
        <w:rFonts w:ascii="Times New Roman" w:eastAsiaTheme="minorHAnsi" w:hAnsi="Times New Roman" w:cs="Times New Roman"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0782F9C"/>
    <w:multiLevelType w:val="hybridMultilevel"/>
    <w:tmpl w:val="73B686E6"/>
    <w:lvl w:ilvl="0" w:tplc="0809000F">
      <w:start w:val="1"/>
      <w:numFmt w:val="decimal"/>
      <w:lvlText w:val="%1."/>
      <w:lvlJc w:val="left"/>
      <w:pPr>
        <w:ind w:left="360" w:hanging="360"/>
      </w:pPr>
      <w:rPr>
        <w:rFonts w:hint="default"/>
      </w:rPr>
    </w:lvl>
    <w:lvl w:ilvl="1" w:tplc="8814C6CE">
      <w:start w:val="1"/>
      <w:numFmt w:val="bullet"/>
      <w:lvlText w:val="-"/>
      <w:lvlJc w:val="left"/>
      <w:pPr>
        <w:ind w:left="1440" w:hanging="360"/>
      </w:pPr>
      <w:rPr>
        <w:rFonts w:ascii="Times New Roman" w:eastAsiaTheme="minorHAnsi" w:hAnsi="Times New Roman" w:cs="Times New Roman"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5B11219"/>
    <w:multiLevelType w:val="hybridMultilevel"/>
    <w:tmpl w:val="EA56AB4E"/>
    <w:lvl w:ilvl="0" w:tplc="08090017">
      <w:start w:val="1"/>
      <w:numFmt w:val="lowerLetter"/>
      <w:lvlText w:val="%1)"/>
      <w:lvlJc w:val="left"/>
      <w:pPr>
        <w:ind w:left="360" w:hanging="360"/>
      </w:pPr>
      <w:rPr>
        <w:rFonts w:hint="default"/>
      </w:rPr>
    </w:lvl>
    <w:lvl w:ilvl="1" w:tplc="8814C6CE">
      <w:start w:val="1"/>
      <w:numFmt w:val="bullet"/>
      <w:lvlText w:val="-"/>
      <w:lvlJc w:val="left"/>
      <w:pPr>
        <w:ind w:left="1440" w:hanging="360"/>
      </w:pPr>
      <w:rPr>
        <w:rFonts w:ascii="Times New Roman" w:eastAsiaTheme="minorHAnsi" w:hAnsi="Times New Roman" w:cs="Times New Roman"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01B1471"/>
    <w:multiLevelType w:val="hybridMultilevel"/>
    <w:tmpl w:val="E49487EC"/>
    <w:lvl w:ilvl="0" w:tplc="8814C6CE">
      <w:start w:val="1"/>
      <w:numFmt w:val="bullet"/>
      <w:lvlText w:val="-"/>
      <w:lvlJc w:val="left"/>
      <w:pPr>
        <w:ind w:left="360" w:hanging="360"/>
      </w:pPr>
      <w:rPr>
        <w:rFonts w:ascii="Times New Roman" w:eastAsiaTheme="minorHAnsi" w:hAnsi="Times New Roman" w:cs="Times New Roman" w:hint="default"/>
      </w:rPr>
    </w:lvl>
    <w:lvl w:ilvl="1" w:tplc="8814C6CE">
      <w:start w:val="1"/>
      <w:numFmt w:val="bullet"/>
      <w:lvlText w:val="-"/>
      <w:lvlJc w:val="left"/>
      <w:pPr>
        <w:ind w:left="1440" w:hanging="360"/>
      </w:pPr>
      <w:rPr>
        <w:rFonts w:ascii="Times New Roman" w:eastAsiaTheme="minorHAnsi" w:hAnsi="Times New Roman" w:cs="Times New Roman"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78471A"/>
    <w:multiLevelType w:val="hybridMultilevel"/>
    <w:tmpl w:val="EA56AB4E"/>
    <w:lvl w:ilvl="0" w:tplc="08090017">
      <w:start w:val="1"/>
      <w:numFmt w:val="lowerLetter"/>
      <w:lvlText w:val="%1)"/>
      <w:lvlJc w:val="left"/>
      <w:pPr>
        <w:ind w:left="360" w:hanging="360"/>
      </w:pPr>
      <w:rPr>
        <w:rFonts w:hint="default"/>
      </w:rPr>
    </w:lvl>
    <w:lvl w:ilvl="1" w:tplc="8814C6CE">
      <w:start w:val="1"/>
      <w:numFmt w:val="bullet"/>
      <w:lvlText w:val="-"/>
      <w:lvlJc w:val="left"/>
      <w:pPr>
        <w:ind w:left="1440" w:hanging="360"/>
      </w:pPr>
      <w:rPr>
        <w:rFonts w:ascii="Times New Roman" w:eastAsiaTheme="minorHAnsi" w:hAnsi="Times New Roman" w:cs="Times New Roman"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5784C35"/>
    <w:multiLevelType w:val="hybridMultilevel"/>
    <w:tmpl w:val="EA56AB4E"/>
    <w:lvl w:ilvl="0" w:tplc="08090017">
      <w:start w:val="1"/>
      <w:numFmt w:val="lowerLetter"/>
      <w:lvlText w:val="%1)"/>
      <w:lvlJc w:val="left"/>
      <w:pPr>
        <w:ind w:left="360" w:hanging="360"/>
      </w:pPr>
      <w:rPr>
        <w:rFonts w:hint="default"/>
      </w:rPr>
    </w:lvl>
    <w:lvl w:ilvl="1" w:tplc="8814C6CE">
      <w:start w:val="1"/>
      <w:numFmt w:val="bullet"/>
      <w:lvlText w:val="-"/>
      <w:lvlJc w:val="left"/>
      <w:pPr>
        <w:ind w:left="1440" w:hanging="360"/>
      </w:pPr>
      <w:rPr>
        <w:rFonts w:ascii="Times New Roman" w:eastAsiaTheme="minorHAnsi" w:hAnsi="Times New Roman" w:cs="Times New Roman"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6"/>
  </w:num>
  <w:num w:numId="4">
    <w:abstractNumId w:val="0"/>
  </w:num>
  <w:num w:numId="5">
    <w:abstractNumId w:val="11"/>
  </w:num>
  <w:num w:numId="6">
    <w:abstractNumId w:val="7"/>
  </w:num>
  <w:num w:numId="7">
    <w:abstractNumId w:val="9"/>
  </w:num>
  <w:num w:numId="8">
    <w:abstractNumId w:val="4"/>
  </w:num>
  <w:num w:numId="9">
    <w:abstractNumId w:val="10"/>
  </w:num>
  <w:num w:numId="10">
    <w:abstractNumId w:val="13"/>
  </w:num>
  <w:num w:numId="11">
    <w:abstractNumId w:val="12"/>
  </w:num>
  <w:num w:numId="12">
    <w:abstractNumId w:val="1"/>
  </w:num>
  <w:num w:numId="13">
    <w:abstractNumId w:val="2"/>
  </w:num>
  <w:num w:numId="14">
    <w:abstractNumId w:val="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D24F8"/>
    <w:rsid w:val="000002EE"/>
    <w:rsid w:val="00000335"/>
    <w:rsid w:val="0000051D"/>
    <w:rsid w:val="00000613"/>
    <w:rsid w:val="000006B4"/>
    <w:rsid w:val="000006E9"/>
    <w:rsid w:val="00000772"/>
    <w:rsid w:val="00000800"/>
    <w:rsid w:val="00000A92"/>
    <w:rsid w:val="00000B3D"/>
    <w:rsid w:val="00000D12"/>
    <w:rsid w:val="00000FA2"/>
    <w:rsid w:val="00000FC7"/>
    <w:rsid w:val="00001001"/>
    <w:rsid w:val="000010C8"/>
    <w:rsid w:val="0000111E"/>
    <w:rsid w:val="00001237"/>
    <w:rsid w:val="00001307"/>
    <w:rsid w:val="00001626"/>
    <w:rsid w:val="00001AC1"/>
    <w:rsid w:val="00001AFF"/>
    <w:rsid w:val="00001CAE"/>
    <w:rsid w:val="00001D05"/>
    <w:rsid w:val="00001D7A"/>
    <w:rsid w:val="00001E7D"/>
    <w:rsid w:val="0000200A"/>
    <w:rsid w:val="00002110"/>
    <w:rsid w:val="00002204"/>
    <w:rsid w:val="00002313"/>
    <w:rsid w:val="000023D7"/>
    <w:rsid w:val="0000271F"/>
    <w:rsid w:val="00002852"/>
    <w:rsid w:val="00002AAD"/>
    <w:rsid w:val="00002C68"/>
    <w:rsid w:val="00002DB4"/>
    <w:rsid w:val="00002DBE"/>
    <w:rsid w:val="00002DE4"/>
    <w:rsid w:val="00002F29"/>
    <w:rsid w:val="00002F43"/>
    <w:rsid w:val="00002F4C"/>
    <w:rsid w:val="000032AF"/>
    <w:rsid w:val="00003D85"/>
    <w:rsid w:val="00003DE8"/>
    <w:rsid w:val="000040D3"/>
    <w:rsid w:val="00004114"/>
    <w:rsid w:val="00004125"/>
    <w:rsid w:val="00004309"/>
    <w:rsid w:val="0000435B"/>
    <w:rsid w:val="0000454B"/>
    <w:rsid w:val="0000469B"/>
    <w:rsid w:val="000048C0"/>
    <w:rsid w:val="00004922"/>
    <w:rsid w:val="0000498F"/>
    <w:rsid w:val="00004A2E"/>
    <w:rsid w:val="00004B0F"/>
    <w:rsid w:val="00004B49"/>
    <w:rsid w:val="00004C31"/>
    <w:rsid w:val="00004D01"/>
    <w:rsid w:val="00004E53"/>
    <w:rsid w:val="00004F6B"/>
    <w:rsid w:val="00005083"/>
    <w:rsid w:val="00005212"/>
    <w:rsid w:val="000055A0"/>
    <w:rsid w:val="0000587D"/>
    <w:rsid w:val="00005DA8"/>
    <w:rsid w:val="00005DBE"/>
    <w:rsid w:val="000060BE"/>
    <w:rsid w:val="00006229"/>
    <w:rsid w:val="0000625C"/>
    <w:rsid w:val="00006274"/>
    <w:rsid w:val="00006447"/>
    <w:rsid w:val="000065BC"/>
    <w:rsid w:val="00006781"/>
    <w:rsid w:val="0000680A"/>
    <w:rsid w:val="000069CE"/>
    <w:rsid w:val="00006BFB"/>
    <w:rsid w:val="00006CC1"/>
    <w:rsid w:val="00006EAF"/>
    <w:rsid w:val="00006F32"/>
    <w:rsid w:val="00006F38"/>
    <w:rsid w:val="00006F57"/>
    <w:rsid w:val="00007050"/>
    <w:rsid w:val="00007354"/>
    <w:rsid w:val="00007392"/>
    <w:rsid w:val="00007470"/>
    <w:rsid w:val="000074AE"/>
    <w:rsid w:val="0000753E"/>
    <w:rsid w:val="000075A8"/>
    <w:rsid w:val="000075D4"/>
    <w:rsid w:val="00007B5E"/>
    <w:rsid w:val="00007D9F"/>
    <w:rsid w:val="000100F3"/>
    <w:rsid w:val="0001010C"/>
    <w:rsid w:val="00010217"/>
    <w:rsid w:val="000103F4"/>
    <w:rsid w:val="000106E9"/>
    <w:rsid w:val="00010800"/>
    <w:rsid w:val="00010A42"/>
    <w:rsid w:val="00010DE6"/>
    <w:rsid w:val="00011596"/>
    <w:rsid w:val="00011613"/>
    <w:rsid w:val="000116E0"/>
    <w:rsid w:val="00011742"/>
    <w:rsid w:val="0001183D"/>
    <w:rsid w:val="0001184A"/>
    <w:rsid w:val="000118CD"/>
    <w:rsid w:val="00011979"/>
    <w:rsid w:val="00011AF0"/>
    <w:rsid w:val="00011B5D"/>
    <w:rsid w:val="00011D68"/>
    <w:rsid w:val="00011E23"/>
    <w:rsid w:val="00011EEF"/>
    <w:rsid w:val="00012169"/>
    <w:rsid w:val="00012251"/>
    <w:rsid w:val="0001226E"/>
    <w:rsid w:val="000122F9"/>
    <w:rsid w:val="00012836"/>
    <w:rsid w:val="00012878"/>
    <w:rsid w:val="0001291A"/>
    <w:rsid w:val="00012974"/>
    <w:rsid w:val="00012A00"/>
    <w:rsid w:val="00012DDC"/>
    <w:rsid w:val="00012E73"/>
    <w:rsid w:val="00012F3E"/>
    <w:rsid w:val="00012F9F"/>
    <w:rsid w:val="0001349D"/>
    <w:rsid w:val="00013588"/>
    <w:rsid w:val="0001360D"/>
    <w:rsid w:val="00013702"/>
    <w:rsid w:val="00013780"/>
    <w:rsid w:val="0001379D"/>
    <w:rsid w:val="000138CE"/>
    <w:rsid w:val="00013D2E"/>
    <w:rsid w:val="00013D88"/>
    <w:rsid w:val="00013DC0"/>
    <w:rsid w:val="000140E8"/>
    <w:rsid w:val="00014294"/>
    <w:rsid w:val="00014580"/>
    <w:rsid w:val="00014A12"/>
    <w:rsid w:val="00014CD7"/>
    <w:rsid w:val="00014DF4"/>
    <w:rsid w:val="00014F53"/>
    <w:rsid w:val="00015030"/>
    <w:rsid w:val="000151E5"/>
    <w:rsid w:val="000151FB"/>
    <w:rsid w:val="000153CD"/>
    <w:rsid w:val="000154E1"/>
    <w:rsid w:val="00015781"/>
    <w:rsid w:val="000157A8"/>
    <w:rsid w:val="000157BB"/>
    <w:rsid w:val="00015861"/>
    <w:rsid w:val="00015C4B"/>
    <w:rsid w:val="00015C7E"/>
    <w:rsid w:val="00015F20"/>
    <w:rsid w:val="00016013"/>
    <w:rsid w:val="000160B9"/>
    <w:rsid w:val="000161F7"/>
    <w:rsid w:val="0001627C"/>
    <w:rsid w:val="00016734"/>
    <w:rsid w:val="000168BA"/>
    <w:rsid w:val="000169A4"/>
    <w:rsid w:val="000169C8"/>
    <w:rsid w:val="00016A80"/>
    <w:rsid w:val="00016AB5"/>
    <w:rsid w:val="00016B6D"/>
    <w:rsid w:val="00016B98"/>
    <w:rsid w:val="00016CFE"/>
    <w:rsid w:val="00016D1D"/>
    <w:rsid w:val="00016DEB"/>
    <w:rsid w:val="00016E37"/>
    <w:rsid w:val="00016E38"/>
    <w:rsid w:val="00016F65"/>
    <w:rsid w:val="00017220"/>
    <w:rsid w:val="000172A6"/>
    <w:rsid w:val="00017317"/>
    <w:rsid w:val="00017444"/>
    <w:rsid w:val="000178A4"/>
    <w:rsid w:val="000178C8"/>
    <w:rsid w:val="0001791D"/>
    <w:rsid w:val="000179C5"/>
    <w:rsid w:val="00017AED"/>
    <w:rsid w:val="00017BFA"/>
    <w:rsid w:val="00017E25"/>
    <w:rsid w:val="00017E33"/>
    <w:rsid w:val="00020190"/>
    <w:rsid w:val="000203E5"/>
    <w:rsid w:val="000203E6"/>
    <w:rsid w:val="0002041C"/>
    <w:rsid w:val="00020504"/>
    <w:rsid w:val="000209DF"/>
    <w:rsid w:val="00020E21"/>
    <w:rsid w:val="00020F81"/>
    <w:rsid w:val="00020F8A"/>
    <w:rsid w:val="00020F8F"/>
    <w:rsid w:val="00020FA6"/>
    <w:rsid w:val="00020FB2"/>
    <w:rsid w:val="00021219"/>
    <w:rsid w:val="0002125A"/>
    <w:rsid w:val="00021486"/>
    <w:rsid w:val="00021560"/>
    <w:rsid w:val="00021812"/>
    <w:rsid w:val="0002188D"/>
    <w:rsid w:val="00021998"/>
    <w:rsid w:val="00021DE6"/>
    <w:rsid w:val="000221B0"/>
    <w:rsid w:val="00022295"/>
    <w:rsid w:val="000222E2"/>
    <w:rsid w:val="000223AD"/>
    <w:rsid w:val="00022481"/>
    <w:rsid w:val="00022487"/>
    <w:rsid w:val="0002248F"/>
    <w:rsid w:val="00022596"/>
    <w:rsid w:val="0002263E"/>
    <w:rsid w:val="0002271E"/>
    <w:rsid w:val="0002288D"/>
    <w:rsid w:val="00022947"/>
    <w:rsid w:val="00022AE8"/>
    <w:rsid w:val="00022B7F"/>
    <w:rsid w:val="00022BF4"/>
    <w:rsid w:val="00022CB5"/>
    <w:rsid w:val="00022D67"/>
    <w:rsid w:val="00022DEB"/>
    <w:rsid w:val="00023149"/>
    <w:rsid w:val="00023322"/>
    <w:rsid w:val="00023376"/>
    <w:rsid w:val="00023411"/>
    <w:rsid w:val="00023561"/>
    <w:rsid w:val="000238C4"/>
    <w:rsid w:val="00023AC2"/>
    <w:rsid w:val="00023BB3"/>
    <w:rsid w:val="00023E75"/>
    <w:rsid w:val="000243C5"/>
    <w:rsid w:val="00024464"/>
    <w:rsid w:val="00024554"/>
    <w:rsid w:val="000245C9"/>
    <w:rsid w:val="0002467C"/>
    <w:rsid w:val="0002496B"/>
    <w:rsid w:val="000249B5"/>
    <w:rsid w:val="000249FF"/>
    <w:rsid w:val="00024C6D"/>
    <w:rsid w:val="00024CF5"/>
    <w:rsid w:val="00024D6E"/>
    <w:rsid w:val="0002513D"/>
    <w:rsid w:val="000252C0"/>
    <w:rsid w:val="00025475"/>
    <w:rsid w:val="00025588"/>
    <w:rsid w:val="00025A88"/>
    <w:rsid w:val="00025F4D"/>
    <w:rsid w:val="00026049"/>
    <w:rsid w:val="0002610B"/>
    <w:rsid w:val="00026294"/>
    <w:rsid w:val="00026455"/>
    <w:rsid w:val="00026566"/>
    <w:rsid w:val="00026604"/>
    <w:rsid w:val="00026734"/>
    <w:rsid w:val="00026A4F"/>
    <w:rsid w:val="000270BF"/>
    <w:rsid w:val="000271E4"/>
    <w:rsid w:val="00027203"/>
    <w:rsid w:val="000273F2"/>
    <w:rsid w:val="000274B7"/>
    <w:rsid w:val="0002778F"/>
    <w:rsid w:val="00027AC2"/>
    <w:rsid w:val="00027AE3"/>
    <w:rsid w:val="00027CAA"/>
    <w:rsid w:val="00027D55"/>
    <w:rsid w:val="00027EB2"/>
    <w:rsid w:val="00030161"/>
    <w:rsid w:val="000305E4"/>
    <w:rsid w:val="00030871"/>
    <w:rsid w:val="000308D2"/>
    <w:rsid w:val="000309A2"/>
    <w:rsid w:val="00030D23"/>
    <w:rsid w:val="0003108B"/>
    <w:rsid w:val="00031096"/>
    <w:rsid w:val="000310A8"/>
    <w:rsid w:val="000310D9"/>
    <w:rsid w:val="0003115A"/>
    <w:rsid w:val="00031269"/>
    <w:rsid w:val="000318FF"/>
    <w:rsid w:val="00031917"/>
    <w:rsid w:val="00031CD2"/>
    <w:rsid w:val="00031CD5"/>
    <w:rsid w:val="00031D03"/>
    <w:rsid w:val="00031D5D"/>
    <w:rsid w:val="00031E43"/>
    <w:rsid w:val="00031E68"/>
    <w:rsid w:val="00032456"/>
    <w:rsid w:val="0003257B"/>
    <w:rsid w:val="000325DE"/>
    <w:rsid w:val="00032886"/>
    <w:rsid w:val="00032922"/>
    <w:rsid w:val="00032CCB"/>
    <w:rsid w:val="00032E03"/>
    <w:rsid w:val="00032F12"/>
    <w:rsid w:val="0003348C"/>
    <w:rsid w:val="000337CF"/>
    <w:rsid w:val="0003382A"/>
    <w:rsid w:val="0003396D"/>
    <w:rsid w:val="00033C2A"/>
    <w:rsid w:val="00033C94"/>
    <w:rsid w:val="00033C9C"/>
    <w:rsid w:val="00033EDE"/>
    <w:rsid w:val="00034018"/>
    <w:rsid w:val="00034047"/>
    <w:rsid w:val="0003434F"/>
    <w:rsid w:val="000347A4"/>
    <w:rsid w:val="00034A2A"/>
    <w:rsid w:val="00034A98"/>
    <w:rsid w:val="00034B10"/>
    <w:rsid w:val="00034C4F"/>
    <w:rsid w:val="00034D12"/>
    <w:rsid w:val="0003507B"/>
    <w:rsid w:val="00035360"/>
    <w:rsid w:val="00035607"/>
    <w:rsid w:val="00035779"/>
    <w:rsid w:val="00035A29"/>
    <w:rsid w:val="00035D3C"/>
    <w:rsid w:val="00035F48"/>
    <w:rsid w:val="000360D9"/>
    <w:rsid w:val="000361DB"/>
    <w:rsid w:val="0003640E"/>
    <w:rsid w:val="000364D9"/>
    <w:rsid w:val="000366B4"/>
    <w:rsid w:val="0003674F"/>
    <w:rsid w:val="000368C4"/>
    <w:rsid w:val="000368F7"/>
    <w:rsid w:val="000368FB"/>
    <w:rsid w:val="0003697E"/>
    <w:rsid w:val="00036ADE"/>
    <w:rsid w:val="00036C6F"/>
    <w:rsid w:val="00036D5E"/>
    <w:rsid w:val="00036F70"/>
    <w:rsid w:val="000373A7"/>
    <w:rsid w:val="000373B0"/>
    <w:rsid w:val="00037462"/>
    <w:rsid w:val="000374F8"/>
    <w:rsid w:val="00037609"/>
    <w:rsid w:val="0003783F"/>
    <w:rsid w:val="000379C4"/>
    <w:rsid w:val="00037C22"/>
    <w:rsid w:val="00037D85"/>
    <w:rsid w:val="00037DC4"/>
    <w:rsid w:val="00037FC7"/>
    <w:rsid w:val="00037FFD"/>
    <w:rsid w:val="0004006F"/>
    <w:rsid w:val="000400F5"/>
    <w:rsid w:val="0004020B"/>
    <w:rsid w:val="00040305"/>
    <w:rsid w:val="00040354"/>
    <w:rsid w:val="000406A1"/>
    <w:rsid w:val="00040916"/>
    <w:rsid w:val="00040950"/>
    <w:rsid w:val="000409E2"/>
    <w:rsid w:val="00040B1E"/>
    <w:rsid w:val="00040B75"/>
    <w:rsid w:val="00040DE4"/>
    <w:rsid w:val="00040FC1"/>
    <w:rsid w:val="0004103A"/>
    <w:rsid w:val="0004108E"/>
    <w:rsid w:val="000410E4"/>
    <w:rsid w:val="00041727"/>
    <w:rsid w:val="00041763"/>
    <w:rsid w:val="000417AF"/>
    <w:rsid w:val="00041947"/>
    <w:rsid w:val="00041BB7"/>
    <w:rsid w:val="00041D9B"/>
    <w:rsid w:val="00041DAE"/>
    <w:rsid w:val="00041E2E"/>
    <w:rsid w:val="00041FE8"/>
    <w:rsid w:val="0004206F"/>
    <w:rsid w:val="000421EE"/>
    <w:rsid w:val="000421F1"/>
    <w:rsid w:val="00042465"/>
    <w:rsid w:val="000425E8"/>
    <w:rsid w:val="0004260F"/>
    <w:rsid w:val="00042795"/>
    <w:rsid w:val="00042979"/>
    <w:rsid w:val="00042A46"/>
    <w:rsid w:val="00042BC9"/>
    <w:rsid w:val="00042C1A"/>
    <w:rsid w:val="0004307A"/>
    <w:rsid w:val="000430B6"/>
    <w:rsid w:val="00043156"/>
    <w:rsid w:val="00043267"/>
    <w:rsid w:val="000433AE"/>
    <w:rsid w:val="00043517"/>
    <w:rsid w:val="000435C0"/>
    <w:rsid w:val="0004361E"/>
    <w:rsid w:val="0004364F"/>
    <w:rsid w:val="000437B2"/>
    <w:rsid w:val="00043857"/>
    <w:rsid w:val="00043989"/>
    <w:rsid w:val="00043A3D"/>
    <w:rsid w:val="00043BEB"/>
    <w:rsid w:val="00043D0E"/>
    <w:rsid w:val="00043D2F"/>
    <w:rsid w:val="00043F6F"/>
    <w:rsid w:val="0004415A"/>
    <w:rsid w:val="00044188"/>
    <w:rsid w:val="000441F3"/>
    <w:rsid w:val="00044364"/>
    <w:rsid w:val="000443AC"/>
    <w:rsid w:val="000443B4"/>
    <w:rsid w:val="0004460B"/>
    <w:rsid w:val="0004469C"/>
    <w:rsid w:val="000447DB"/>
    <w:rsid w:val="000447DD"/>
    <w:rsid w:val="000448AF"/>
    <w:rsid w:val="000449C8"/>
    <w:rsid w:val="00044EB9"/>
    <w:rsid w:val="00045016"/>
    <w:rsid w:val="00045070"/>
    <w:rsid w:val="00045140"/>
    <w:rsid w:val="0004518E"/>
    <w:rsid w:val="00045496"/>
    <w:rsid w:val="00045790"/>
    <w:rsid w:val="0004597A"/>
    <w:rsid w:val="00045ACB"/>
    <w:rsid w:val="00045BA7"/>
    <w:rsid w:val="00045BCB"/>
    <w:rsid w:val="00045BE1"/>
    <w:rsid w:val="00045DAB"/>
    <w:rsid w:val="00045EBF"/>
    <w:rsid w:val="000462DB"/>
    <w:rsid w:val="00046346"/>
    <w:rsid w:val="00046570"/>
    <w:rsid w:val="000466C7"/>
    <w:rsid w:val="000466EC"/>
    <w:rsid w:val="0004684A"/>
    <w:rsid w:val="000468A2"/>
    <w:rsid w:val="000468FC"/>
    <w:rsid w:val="0004698D"/>
    <w:rsid w:val="00046A96"/>
    <w:rsid w:val="00046C0A"/>
    <w:rsid w:val="00046D89"/>
    <w:rsid w:val="00046D95"/>
    <w:rsid w:val="00046EFC"/>
    <w:rsid w:val="00046F7F"/>
    <w:rsid w:val="00046FEB"/>
    <w:rsid w:val="0004715A"/>
    <w:rsid w:val="0004747B"/>
    <w:rsid w:val="0004752E"/>
    <w:rsid w:val="000475C3"/>
    <w:rsid w:val="000475E0"/>
    <w:rsid w:val="00047667"/>
    <w:rsid w:val="000476AD"/>
    <w:rsid w:val="0004786B"/>
    <w:rsid w:val="00047945"/>
    <w:rsid w:val="00047AB2"/>
    <w:rsid w:val="00047AE6"/>
    <w:rsid w:val="00047B4C"/>
    <w:rsid w:val="00047C09"/>
    <w:rsid w:val="00047D37"/>
    <w:rsid w:val="00047E51"/>
    <w:rsid w:val="00047FCF"/>
    <w:rsid w:val="00050094"/>
    <w:rsid w:val="000500B4"/>
    <w:rsid w:val="00050169"/>
    <w:rsid w:val="00050445"/>
    <w:rsid w:val="00050573"/>
    <w:rsid w:val="00050663"/>
    <w:rsid w:val="00050727"/>
    <w:rsid w:val="00050805"/>
    <w:rsid w:val="000509C7"/>
    <w:rsid w:val="00050CD4"/>
    <w:rsid w:val="00050D7B"/>
    <w:rsid w:val="00050DD2"/>
    <w:rsid w:val="00051182"/>
    <w:rsid w:val="000512B5"/>
    <w:rsid w:val="000513FE"/>
    <w:rsid w:val="000514D9"/>
    <w:rsid w:val="000514E7"/>
    <w:rsid w:val="000514FA"/>
    <w:rsid w:val="000517D3"/>
    <w:rsid w:val="00051D58"/>
    <w:rsid w:val="00051F38"/>
    <w:rsid w:val="00051F74"/>
    <w:rsid w:val="00052395"/>
    <w:rsid w:val="000523DC"/>
    <w:rsid w:val="0005256A"/>
    <w:rsid w:val="00052C9C"/>
    <w:rsid w:val="00052D76"/>
    <w:rsid w:val="00053116"/>
    <w:rsid w:val="0005319F"/>
    <w:rsid w:val="000532DE"/>
    <w:rsid w:val="0005342E"/>
    <w:rsid w:val="0005370F"/>
    <w:rsid w:val="000538A3"/>
    <w:rsid w:val="00053906"/>
    <w:rsid w:val="00053B61"/>
    <w:rsid w:val="00053BB1"/>
    <w:rsid w:val="00053C7D"/>
    <w:rsid w:val="00053EA8"/>
    <w:rsid w:val="00053ED2"/>
    <w:rsid w:val="00054233"/>
    <w:rsid w:val="0005469C"/>
    <w:rsid w:val="000548C0"/>
    <w:rsid w:val="000548DB"/>
    <w:rsid w:val="00054A25"/>
    <w:rsid w:val="00054EAA"/>
    <w:rsid w:val="00055030"/>
    <w:rsid w:val="000550F0"/>
    <w:rsid w:val="000551A6"/>
    <w:rsid w:val="000551AE"/>
    <w:rsid w:val="000551B2"/>
    <w:rsid w:val="000552FD"/>
    <w:rsid w:val="00055372"/>
    <w:rsid w:val="0005555A"/>
    <w:rsid w:val="00055954"/>
    <w:rsid w:val="00055A44"/>
    <w:rsid w:val="00055AF0"/>
    <w:rsid w:val="00055B73"/>
    <w:rsid w:val="00055BF2"/>
    <w:rsid w:val="00055EFA"/>
    <w:rsid w:val="0005608C"/>
    <w:rsid w:val="0005623F"/>
    <w:rsid w:val="0005630C"/>
    <w:rsid w:val="0005637B"/>
    <w:rsid w:val="000563FA"/>
    <w:rsid w:val="000567D9"/>
    <w:rsid w:val="00056871"/>
    <w:rsid w:val="00056905"/>
    <w:rsid w:val="00056953"/>
    <w:rsid w:val="00056A54"/>
    <w:rsid w:val="00056B6F"/>
    <w:rsid w:val="000570DE"/>
    <w:rsid w:val="000572AD"/>
    <w:rsid w:val="00057325"/>
    <w:rsid w:val="00057895"/>
    <w:rsid w:val="00057A4D"/>
    <w:rsid w:val="00057B5C"/>
    <w:rsid w:val="00057BD7"/>
    <w:rsid w:val="00057D02"/>
    <w:rsid w:val="00057F74"/>
    <w:rsid w:val="0006003C"/>
    <w:rsid w:val="00060042"/>
    <w:rsid w:val="00060090"/>
    <w:rsid w:val="000600CE"/>
    <w:rsid w:val="000600F4"/>
    <w:rsid w:val="000603DD"/>
    <w:rsid w:val="000604CD"/>
    <w:rsid w:val="0006053F"/>
    <w:rsid w:val="000605FE"/>
    <w:rsid w:val="000608A0"/>
    <w:rsid w:val="00060A21"/>
    <w:rsid w:val="00060AF6"/>
    <w:rsid w:val="00060C09"/>
    <w:rsid w:val="00060F0D"/>
    <w:rsid w:val="000610EB"/>
    <w:rsid w:val="00061183"/>
    <w:rsid w:val="000611FF"/>
    <w:rsid w:val="00061230"/>
    <w:rsid w:val="00061460"/>
    <w:rsid w:val="000614FA"/>
    <w:rsid w:val="0006153F"/>
    <w:rsid w:val="000616F5"/>
    <w:rsid w:val="000617D1"/>
    <w:rsid w:val="00061991"/>
    <w:rsid w:val="000619D0"/>
    <w:rsid w:val="00061B3D"/>
    <w:rsid w:val="00061C34"/>
    <w:rsid w:val="00061C7B"/>
    <w:rsid w:val="00061D94"/>
    <w:rsid w:val="00061E47"/>
    <w:rsid w:val="00061E95"/>
    <w:rsid w:val="00062032"/>
    <w:rsid w:val="00062124"/>
    <w:rsid w:val="000621B3"/>
    <w:rsid w:val="000623E9"/>
    <w:rsid w:val="00062511"/>
    <w:rsid w:val="00062820"/>
    <w:rsid w:val="000628D9"/>
    <w:rsid w:val="00062A17"/>
    <w:rsid w:val="00062AE9"/>
    <w:rsid w:val="00062BFB"/>
    <w:rsid w:val="00062F49"/>
    <w:rsid w:val="0006311E"/>
    <w:rsid w:val="0006313D"/>
    <w:rsid w:val="000632AC"/>
    <w:rsid w:val="00063361"/>
    <w:rsid w:val="00063564"/>
    <w:rsid w:val="000635DA"/>
    <w:rsid w:val="000637DD"/>
    <w:rsid w:val="0006386F"/>
    <w:rsid w:val="000638E2"/>
    <w:rsid w:val="000639FA"/>
    <w:rsid w:val="00063CD6"/>
    <w:rsid w:val="00063DA6"/>
    <w:rsid w:val="00063E45"/>
    <w:rsid w:val="000640E4"/>
    <w:rsid w:val="0006425C"/>
    <w:rsid w:val="0006426B"/>
    <w:rsid w:val="000642BB"/>
    <w:rsid w:val="00064338"/>
    <w:rsid w:val="000643A7"/>
    <w:rsid w:val="0006440F"/>
    <w:rsid w:val="0006449A"/>
    <w:rsid w:val="00064500"/>
    <w:rsid w:val="000647A4"/>
    <w:rsid w:val="000647A6"/>
    <w:rsid w:val="00064B07"/>
    <w:rsid w:val="00064B6D"/>
    <w:rsid w:val="00064BC3"/>
    <w:rsid w:val="00064F1C"/>
    <w:rsid w:val="00064F63"/>
    <w:rsid w:val="0006517E"/>
    <w:rsid w:val="000651F9"/>
    <w:rsid w:val="00065257"/>
    <w:rsid w:val="0006537D"/>
    <w:rsid w:val="000653D8"/>
    <w:rsid w:val="00065468"/>
    <w:rsid w:val="00065538"/>
    <w:rsid w:val="000657E1"/>
    <w:rsid w:val="000657F3"/>
    <w:rsid w:val="000657FD"/>
    <w:rsid w:val="00065918"/>
    <w:rsid w:val="0006595B"/>
    <w:rsid w:val="00065A36"/>
    <w:rsid w:val="00065BD1"/>
    <w:rsid w:val="00066035"/>
    <w:rsid w:val="000660C9"/>
    <w:rsid w:val="000661AD"/>
    <w:rsid w:val="00066339"/>
    <w:rsid w:val="00066355"/>
    <w:rsid w:val="0006644A"/>
    <w:rsid w:val="000664E3"/>
    <w:rsid w:val="0006658F"/>
    <w:rsid w:val="0006678C"/>
    <w:rsid w:val="00066830"/>
    <w:rsid w:val="0006688F"/>
    <w:rsid w:val="00066AD0"/>
    <w:rsid w:val="00066C71"/>
    <w:rsid w:val="00066E34"/>
    <w:rsid w:val="0006704B"/>
    <w:rsid w:val="000671A1"/>
    <w:rsid w:val="000671D5"/>
    <w:rsid w:val="0006745A"/>
    <w:rsid w:val="00067668"/>
    <w:rsid w:val="00067748"/>
    <w:rsid w:val="00067819"/>
    <w:rsid w:val="000679EE"/>
    <w:rsid w:val="00067C21"/>
    <w:rsid w:val="00067D0D"/>
    <w:rsid w:val="00067D63"/>
    <w:rsid w:val="00067D80"/>
    <w:rsid w:val="00067F10"/>
    <w:rsid w:val="00067F41"/>
    <w:rsid w:val="0007003E"/>
    <w:rsid w:val="000701FB"/>
    <w:rsid w:val="000703F0"/>
    <w:rsid w:val="00070619"/>
    <w:rsid w:val="0007074B"/>
    <w:rsid w:val="00070757"/>
    <w:rsid w:val="00070852"/>
    <w:rsid w:val="00070E79"/>
    <w:rsid w:val="00070E92"/>
    <w:rsid w:val="00070EB8"/>
    <w:rsid w:val="00071059"/>
    <w:rsid w:val="0007140A"/>
    <w:rsid w:val="00071496"/>
    <w:rsid w:val="00071581"/>
    <w:rsid w:val="00071670"/>
    <w:rsid w:val="000719D0"/>
    <w:rsid w:val="00071B1B"/>
    <w:rsid w:val="00071DD6"/>
    <w:rsid w:val="00071E87"/>
    <w:rsid w:val="00071EC9"/>
    <w:rsid w:val="00071F19"/>
    <w:rsid w:val="00071F99"/>
    <w:rsid w:val="00072637"/>
    <w:rsid w:val="00072AF6"/>
    <w:rsid w:val="00072BF9"/>
    <w:rsid w:val="00072CDB"/>
    <w:rsid w:val="00072CEC"/>
    <w:rsid w:val="00072E08"/>
    <w:rsid w:val="00072F4E"/>
    <w:rsid w:val="00073061"/>
    <w:rsid w:val="000731A5"/>
    <w:rsid w:val="000732D5"/>
    <w:rsid w:val="00073317"/>
    <w:rsid w:val="000733D6"/>
    <w:rsid w:val="0007349C"/>
    <w:rsid w:val="000734C9"/>
    <w:rsid w:val="00073523"/>
    <w:rsid w:val="0007356E"/>
    <w:rsid w:val="00073745"/>
    <w:rsid w:val="00073842"/>
    <w:rsid w:val="00073971"/>
    <w:rsid w:val="000739B3"/>
    <w:rsid w:val="00073B6C"/>
    <w:rsid w:val="00073C49"/>
    <w:rsid w:val="000740E9"/>
    <w:rsid w:val="00074315"/>
    <w:rsid w:val="0007440E"/>
    <w:rsid w:val="000745C1"/>
    <w:rsid w:val="000746E3"/>
    <w:rsid w:val="00074746"/>
    <w:rsid w:val="00074759"/>
    <w:rsid w:val="0007491F"/>
    <w:rsid w:val="00074A78"/>
    <w:rsid w:val="00074F35"/>
    <w:rsid w:val="000754C0"/>
    <w:rsid w:val="000754DE"/>
    <w:rsid w:val="00075D40"/>
    <w:rsid w:val="0007600B"/>
    <w:rsid w:val="0007607C"/>
    <w:rsid w:val="00076092"/>
    <w:rsid w:val="000761BC"/>
    <w:rsid w:val="0007657A"/>
    <w:rsid w:val="000766EE"/>
    <w:rsid w:val="00076730"/>
    <w:rsid w:val="00076978"/>
    <w:rsid w:val="00076999"/>
    <w:rsid w:val="00076AAB"/>
    <w:rsid w:val="00076BD0"/>
    <w:rsid w:val="00076C12"/>
    <w:rsid w:val="00076C5E"/>
    <w:rsid w:val="00076ECA"/>
    <w:rsid w:val="00076F79"/>
    <w:rsid w:val="00077317"/>
    <w:rsid w:val="0007731B"/>
    <w:rsid w:val="00077456"/>
    <w:rsid w:val="000775D1"/>
    <w:rsid w:val="00077804"/>
    <w:rsid w:val="00077AA5"/>
    <w:rsid w:val="00077C8C"/>
    <w:rsid w:val="00077D6B"/>
    <w:rsid w:val="00077E4B"/>
    <w:rsid w:val="00077FB3"/>
    <w:rsid w:val="00080040"/>
    <w:rsid w:val="00080188"/>
    <w:rsid w:val="000804F7"/>
    <w:rsid w:val="000806DB"/>
    <w:rsid w:val="00080714"/>
    <w:rsid w:val="000807BE"/>
    <w:rsid w:val="00080959"/>
    <w:rsid w:val="000809DD"/>
    <w:rsid w:val="00080A74"/>
    <w:rsid w:val="00080ABC"/>
    <w:rsid w:val="00080AFC"/>
    <w:rsid w:val="00080B78"/>
    <w:rsid w:val="00080BA3"/>
    <w:rsid w:val="00080D3D"/>
    <w:rsid w:val="00080D51"/>
    <w:rsid w:val="0008126F"/>
    <w:rsid w:val="00081294"/>
    <w:rsid w:val="00081380"/>
    <w:rsid w:val="000816E8"/>
    <w:rsid w:val="00081850"/>
    <w:rsid w:val="000818D7"/>
    <w:rsid w:val="00081BA8"/>
    <w:rsid w:val="00082217"/>
    <w:rsid w:val="00082318"/>
    <w:rsid w:val="00082429"/>
    <w:rsid w:val="00082718"/>
    <w:rsid w:val="0008280E"/>
    <w:rsid w:val="000828F2"/>
    <w:rsid w:val="0008299B"/>
    <w:rsid w:val="00082A38"/>
    <w:rsid w:val="00082B34"/>
    <w:rsid w:val="00082B7E"/>
    <w:rsid w:val="00082C0D"/>
    <w:rsid w:val="00082D82"/>
    <w:rsid w:val="00082FC0"/>
    <w:rsid w:val="00082FFF"/>
    <w:rsid w:val="000830C4"/>
    <w:rsid w:val="0008343E"/>
    <w:rsid w:val="0008344E"/>
    <w:rsid w:val="00083461"/>
    <w:rsid w:val="000834C7"/>
    <w:rsid w:val="00083577"/>
    <w:rsid w:val="00083742"/>
    <w:rsid w:val="00083783"/>
    <w:rsid w:val="00083A7F"/>
    <w:rsid w:val="00083B18"/>
    <w:rsid w:val="00083B22"/>
    <w:rsid w:val="00083D7E"/>
    <w:rsid w:val="00083D84"/>
    <w:rsid w:val="00083E84"/>
    <w:rsid w:val="00083F14"/>
    <w:rsid w:val="00084083"/>
    <w:rsid w:val="0008424E"/>
    <w:rsid w:val="0008435E"/>
    <w:rsid w:val="00084381"/>
    <w:rsid w:val="000845C3"/>
    <w:rsid w:val="000845CA"/>
    <w:rsid w:val="00084627"/>
    <w:rsid w:val="00084693"/>
    <w:rsid w:val="0008472F"/>
    <w:rsid w:val="000849F6"/>
    <w:rsid w:val="00084A5E"/>
    <w:rsid w:val="00084C63"/>
    <w:rsid w:val="00084EA1"/>
    <w:rsid w:val="00084EA2"/>
    <w:rsid w:val="00084F24"/>
    <w:rsid w:val="00085034"/>
    <w:rsid w:val="0008516F"/>
    <w:rsid w:val="0008537E"/>
    <w:rsid w:val="000854E3"/>
    <w:rsid w:val="00085780"/>
    <w:rsid w:val="000857E5"/>
    <w:rsid w:val="00085AE2"/>
    <w:rsid w:val="00085EA8"/>
    <w:rsid w:val="00085F0E"/>
    <w:rsid w:val="00085FA5"/>
    <w:rsid w:val="0008619E"/>
    <w:rsid w:val="0008621B"/>
    <w:rsid w:val="00086252"/>
    <w:rsid w:val="00086416"/>
    <w:rsid w:val="000867F4"/>
    <w:rsid w:val="00086834"/>
    <w:rsid w:val="00086864"/>
    <w:rsid w:val="0008687D"/>
    <w:rsid w:val="00086A22"/>
    <w:rsid w:val="00086C10"/>
    <w:rsid w:val="00086C3E"/>
    <w:rsid w:val="00086CB2"/>
    <w:rsid w:val="00086DBF"/>
    <w:rsid w:val="00086E15"/>
    <w:rsid w:val="000875DC"/>
    <w:rsid w:val="00087679"/>
    <w:rsid w:val="00087749"/>
    <w:rsid w:val="00087835"/>
    <w:rsid w:val="00087A9B"/>
    <w:rsid w:val="00087FA2"/>
    <w:rsid w:val="00087FBE"/>
    <w:rsid w:val="00090047"/>
    <w:rsid w:val="000900AE"/>
    <w:rsid w:val="00090178"/>
    <w:rsid w:val="000901C9"/>
    <w:rsid w:val="0009031A"/>
    <w:rsid w:val="00090382"/>
    <w:rsid w:val="00090A28"/>
    <w:rsid w:val="00090AD8"/>
    <w:rsid w:val="00090C06"/>
    <w:rsid w:val="00090E55"/>
    <w:rsid w:val="0009128E"/>
    <w:rsid w:val="000912DC"/>
    <w:rsid w:val="00091323"/>
    <w:rsid w:val="0009148A"/>
    <w:rsid w:val="0009161F"/>
    <w:rsid w:val="0009171A"/>
    <w:rsid w:val="00091822"/>
    <w:rsid w:val="00091939"/>
    <w:rsid w:val="000919A3"/>
    <w:rsid w:val="00091B2B"/>
    <w:rsid w:val="00091EFC"/>
    <w:rsid w:val="00091FE6"/>
    <w:rsid w:val="0009222D"/>
    <w:rsid w:val="00092286"/>
    <w:rsid w:val="00092444"/>
    <w:rsid w:val="000924B0"/>
    <w:rsid w:val="000924E7"/>
    <w:rsid w:val="000925E1"/>
    <w:rsid w:val="00092649"/>
    <w:rsid w:val="00092742"/>
    <w:rsid w:val="000929F9"/>
    <w:rsid w:val="00092A37"/>
    <w:rsid w:val="00092ADC"/>
    <w:rsid w:val="00092E55"/>
    <w:rsid w:val="00092E98"/>
    <w:rsid w:val="000930B5"/>
    <w:rsid w:val="000930B7"/>
    <w:rsid w:val="00093448"/>
    <w:rsid w:val="0009399D"/>
    <w:rsid w:val="000939AA"/>
    <w:rsid w:val="00093D79"/>
    <w:rsid w:val="00093DDA"/>
    <w:rsid w:val="000941A0"/>
    <w:rsid w:val="000942B0"/>
    <w:rsid w:val="000946ED"/>
    <w:rsid w:val="000949B3"/>
    <w:rsid w:val="000949B5"/>
    <w:rsid w:val="00094C1E"/>
    <w:rsid w:val="00094C9B"/>
    <w:rsid w:val="00094ECA"/>
    <w:rsid w:val="00095180"/>
    <w:rsid w:val="000951C3"/>
    <w:rsid w:val="000955C6"/>
    <w:rsid w:val="00095666"/>
    <w:rsid w:val="0009582A"/>
    <w:rsid w:val="00095BF6"/>
    <w:rsid w:val="00095E46"/>
    <w:rsid w:val="00096044"/>
    <w:rsid w:val="000963AF"/>
    <w:rsid w:val="000968C1"/>
    <w:rsid w:val="00096A0B"/>
    <w:rsid w:val="00096A31"/>
    <w:rsid w:val="00096B05"/>
    <w:rsid w:val="00096CE3"/>
    <w:rsid w:val="00096D55"/>
    <w:rsid w:val="00096F58"/>
    <w:rsid w:val="00096F7E"/>
    <w:rsid w:val="00096FFD"/>
    <w:rsid w:val="00097006"/>
    <w:rsid w:val="0009703D"/>
    <w:rsid w:val="000972A9"/>
    <w:rsid w:val="000972F1"/>
    <w:rsid w:val="000973B0"/>
    <w:rsid w:val="000973B1"/>
    <w:rsid w:val="000974DC"/>
    <w:rsid w:val="0009758B"/>
    <w:rsid w:val="0009773B"/>
    <w:rsid w:val="00097899"/>
    <w:rsid w:val="0009791E"/>
    <w:rsid w:val="000A0469"/>
    <w:rsid w:val="000A0486"/>
    <w:rsid w:val="000A0504"/>
    <w:rsid w:val="000A060C"/>
    <w:rsid w:val="000A062E"/>
    <w:rsid w:val="000A0720"/>
    <w:rsid w:val="000A07CE"/>
    <w:rsid w:val="000A0909"/>
    <w:rsid w:val="000A0990"/>
    <w:rsid w:val="000A0A4B"/>
    <w:rsid w:val="000A0F32"/>
    <w:rsid w:val="000A105B"/>
    <w:rsid w:val="000A1129"/>
    <w:rsid w:val="000A114D"/>
    <w:rsid w:val="000A11B9"/>
    <w:rsid w:val="000A1311"/>
    <w:rsid w:val="000A13AA"/>
    <w:rsid w:val="000A14FB"/>
    <w:rsid w:val="000A15B9"/>
    <w:rsid w:val="000A1692"/>
    <w:rsid w:val="000A16E2"/>
    <w:rsid w:val="000A1874"/>
    <w:rsid w:val="000A1C39"/>
    <w:rsid w:val="000A1C93"/>
    <w:rsid w:val="000A1D39"/>
    <w:rsid w:val="000A1DAB"/>
    <w:rsid w:val="000A1FC8"/>
    <w:rsid w:val="000A2205"/>
    <w:rsid w:val="000A2384"/>
    <w:rsid w:val="000A2496"/>
    <w:rsid w:val="000A24B8"/>
    <w:rsid w:val="000A2623"/>
    <w:rsid w:val="000A26E7"/>
    <w:rsid w:val="000A286F"/>
    <w:rsid w:val="000A28EA"/>
    <w:rsid w:val="000A28F0"/>
    <w:rsid w:val="000A2CB1"/>
    <w:rsid w:val="000A2CEC"/>
    <w:rsid w:val="000A2FCA"/>
    <w:rsid w:val="000A3015"/>
    <w:rsid w:val="000A3476"/>
    <w:rsid w:val="000A34D1"/>
    <w:rsid w:val="000A350E"/>
    <w:rsid w:val="000A35FF"/>
    <w:rsid w:val="000A36D7"/>
    <w:rsid w:val="000A3988"/>
    <w:rsid w:val="000A3AE0"/>
    <w:rsid w:val="000A3BB5"/>
    <w:rsid w:val="000A3C43"/>
    <w:rsid w:val="000A3CCD"/>
    <w:rsid w:val="000A3F0D"/>
    <w:rsid w:val="000A42B3"/>
    <w:rsid w:val="000A4418"/>
    <w:rsid w:val="000A467D"/>
    <w:rsid w:val="000A4983"/>
    <w:rsid w:val="000A49F2"/>
    <w:rsid w:val="000A4B92"/>
    <w:rsid w:val="000A4BFA"/>
    <w:rsid w:val="000A4D39"/>
    <w:rsid w:val="000A4E11"/>
    <w:rsid w:val="000A4EA8"/>
    <w:rsid w:val="000A5396"/>
    <w:rsid w:val="000A5499"/>
    <w:rsid w:val="000A54A8"/>
    <w:rsid w:val="000A582A"/>
    <w:rsid w:val="000A5A2C"/>
    <w:rsid w:val="000A5CFF"/>
    <w:rsid w:val="000A5D86"/>
    <w:rsid w:val="000A5ECE"/>
    <w:rsid w:val="000A6113"/>
    <w:rsid w:val="000A62C5"/>
    <w:rsid w:val="000A62DC"/>
    <w:rsid w:val="000A62F3"/>
    <w:rsid w:val="000A6436"/>
    <w:rsid w:val="000A644C"/>
    <w:rsid w:val="000A6819"/>
    <w:rsid w:val="000A693A"/>
    <w:rsid w:val="000A696F"/>
    <w:rsid w:val="000A69D5"/>
    <w:rsid w:val="000A6A2C"/>
    <w:rsid w:val="000A6CEB"/>
    <w:rsid w:val="000A6D27"/>
    <w:rsid w:val="000A6E75"/>
    <w:rsid w:val="000A7294"/>
    <w:rsid w:val="000A72DA"/>
    <w:rsid w:val="000A7767"/>
    <w:rsid w:val="000A7768"/>
    <w:rsid w:val="000A7ACD"/>
    <w:rsid w:val="000A7E74"/>
    <w:rsid w:val="000B04B5"/>
    <w:rsid w:val="000B0635"/>
    <w:rsid w:val="000B0657"/>
    <w:rsid w:val="000B06E0"/>
    <w:rsid w:val="000B0788"/>
    <w:rsid w:val="000B07BC"/>
    <w:rsid w:val="000B0E42"/>
    <w:rsid w:val="000B0FF6"/>
    <w:rsid w:val="000B107B"/>
    <w:rsid w:val="000B131C"/>
    <w:rsid w:val="000B1456"/>
    <w:rsid w:val="000B14D4"/>
    <w:rsid w:val="000B1549"/>
    <w:rsid w:val="000B15C1"/>
    <w:rsid w:val="000B15CE"/>
    <w:rsid w:val="000B1753"/>
    <w:rsid w:val="000B1978"/>
    <w:rsid w:val="000B1A69"/>
    <w:rsid w:val="000B1B89"/>
    <w:rsid w:val="000B1C5C"/>
    <w:rsid w:val="000B1C83"/>
    <w:rsid w:val="000B228F"/>
    <w:rsid w:val="000B2367"/>
    <w:rsid w:val="000B2420"/>
    <w:rsid w:val="000B25EE"/>
    <w:rsid w:val="000B26A2"/>
    <w:rsid w:val="000B2776"/>
    <w:rsid w:val="000B28C0"/>
    <w:rsid w:val="000B28C7"/>
    <w:rsid w:val="000B2B52"/>
    <w:rsid w:val="000B2BD7"/>
    <w:rsid w:val="000B2C07"/>
    <w:rsid w:val="000B2EBC"/>
    <w:rsid w:val="000B2EC5"/>
    <w:rsid w:val="000B2F16"/>
    <w:rsid w:val="000B2F68"/>
    <w:rsid w:val="000B2F73"/>
    <w:rsid w:val="000B317A"/>
    <w:rsid w:val="000B32A8"/>
    <w:rsid w:val="000B32D5"/>
    <w:rsid w:val="000B339E"/>
    <w:rsid w:val="000B3499"/>
    <w:rsid w:val="000B34ED"/>
    <w:rsid w:val="000B35DC"/>
    <w:rsid w:val="000B3696"/>
    <w:rsid w:val="000B36F9"/>
    <w:rsid w:val="000B37CE"/>
    <w:rsid w:val="000B37FE"/>
    <w:rsid w:val="000B387D"/>
    <w:rsid w:val="000B4018"/>
    <w:rsid w:val="000B44E3"/>
    <w:rsid w:val="000B4613"/>
    <w:rsid w:val="000B4622"/>
    <w:rsid w:val="000B498C"/>
    <w:rsid w:val="000B4AD0"/>
    <w:rsid w:val="000B4BEF"/>
    <w:rsid w:val="000B4EC1"/>
    <w:rsid w:val="000B51C7"/>
    <w:rsid w:val="000B54E8"/>
    <w:rsid w:val="000B5C0B"/>
    <w:rsid w:val="000B5D66"/>
    <w:rsid w:val="000B5DC0"/>
    <w:rsid w:val="000B5E9C"/>
    <w:rsid w:val="000B5FE2"/>
    <w:rsid w:val="000B5FED"/>
    <w:rsid w:val="000B6390"/>
    <w:rsid w:val="000B65CD"/>
    <w:rsid w:val="000B66FE"/>
    <w:rsid w:val="000B670E"/>
    <w:rsid w:val="000B6729"/>
    <w:rsid w:val="000B67CD"/>
    <w:rsid w:val="000B6908"/>
    <w:rsid w:val="000B6A7D"/>
    <w:rsid w:val="000B6AE7"/>
    <w:rsid w:val="000B6B3F"/>
    <w:rsid w:val="000B6C6E"/>
    <w:rsid w:val="000B6CDB"/>
    <w:rsid w:val="000B6CFB"/>
    <w:rsid w:val="000B6D5D"/>
    <w:rsid w:val="000B6FA6"/>
    <w:rsid w:val="000B706B"/>
    <w:rsid w:val="000B717E"/>
    <w:rsid w:val="000B7302"/>
    <w:rsid w:val="000B73C6"/>
    <w:rsid w:val="000B7462"/>
    <w:rsid w:val="000B766F"/>
    <w:rsid w:val="000B7685"/>
    <w:rsid w:val="000B76BC"/>
    <w:rsid w:val="000B78E8"/>
    <w:rsid w:val="000B7BAF"/>
    <w:rsid w:val="000B7BE7"/>
    <w:rsid w:val="000B7F16"/>
    <w:rsid w:val="000B7FDF"/>
    <w:rsid w:val="000B7FF8"/>
    <w:rsid w:val="000C00FA"/>
    <w:rsid w:val="000C0285"/>
    <w:rsid w:val="000C053C"/>
    <w:rsid w:val="000C05AE"/>
    <w:rsid w:val="000C0779"/>
    <w:rsid w:val="000C07A3"/>
    <w:rsid w:val="000C07F8"/>
    <w:rsid w:val="000C0AA0"/>
    <w:rsid w:val="000C0CAE"/>
    <w:rsid w:val="000C0E1F"/>
    <w:rsid w:val="000C0E4F"/>
    <w:rsid w:val="000C0E66"/>
    <w:rsid w:val="000C0EB4"/>
    <w:rsid w:val="000C0FB8"/>
    <w:rsid w:val="000C1070"/>
    <w:rsid w:val="000C10C3"/>
    <w:rsid w:val="000C147F"/>
    <w:rsid w:val="000C1722"/>
    <w:rsid w:val="000C1880"/>
    <w:rsid w:val="000C1D47"/>
    <w:rsid w:val="000C1ED6"/>
    <w:rsid w:val="000C2116"/>
    <w:rsid w:val="000C216C"/>
    <w:rsid w:val="000C2509"/>
    <w:rsid w:val="000C26DD"/>
    <w:rsid w:val="000C2C7B"/>
    <w:rsid w:val="000C2C94"/>
    <w:rsid w:val="000C2CB4"/>
    <w:rsid w:val="000C2D32"/>
    <w:rsid w:val="000C2D44"/>
    <w:rsid w:val="000C2EF9"/>
    <w:rsid w:val="000C2FC1"/>
    <w:rsid w:val="000C305E"/>
    <w:rsid w:val="000C334C"/>
    <w:rsid w:val="000C34D4"/>
    <w:rsid w:val="000C34DF"/>
    <w:rsid w:val="000C34FC"/>
    <w:rsid w:val="000C36D3"/>
    <w:rsid w:val="000C36E2"/>
    <w:rsid w:val="000C3E07"/>
    <w:rsid w:val="000C3F50"/>
    <w:rsid w:val="000C4398"/>
    <w:rsid w:val="000C4691"/>
    <w:rsid w:val="000C4700"/>
    <w:rsid w:val="000C49FD"/>
    <w:rsid w:val="000C4A28"/>
    <w:rsid w:val="000C4B51"/>
    <w:rsid w:val="000C4DFA"/>
    <w:rsid w:val="000C4E25"/>
    <w:rsid w:val="000C4F22"/>
    <w:rsid w:val="000C4FDD"/>
    <w:rsid w:val="000C5307"/>
    <w:rsid w:val="000C56B1"/>
    <w:rsid w:val="000C5702"/>
    <w:rsid w:val="000C5A40"/>
    <w:rsid w:val="000C5A67"/>
    <w:rsid w:val="000C5B4E"/>
    <w:rsid w:val="000C5B63"/>
    <w:rsid w:val="000C5D69"/>
    <w:rsid w:val="000C62D6"/>
    <w:rsid w:val="000C6347"/>
    <w:rsid w:val="000C6801"/>
    <w:rsid w:val="000C68E7"/>
    <w:rsid w:val="000C6ADF"/>
    <w:rsid w:val="000C6D02"/>
    <w:rsid w:val="000C6E37"/>
    <w:rsid w:val="000C7072"/>
    <w:rsid w:val="000C7416"/>
    <w:rsid w:val="000C7510"/>
    <w:rsid w:val="000C766E"/>
    <w:rsid w:val="000C7A83"/>
    <w:rsid w:val="000C7DAC"/>
    <w:rsid w:val="000D0234"/>
    <w:rsid w:val="000D03DD"/>
    <w:rsid w:val="000D06A6"/>
    <w:rsid w:val="000D06B5"/>
    <w:rsid w:val="000D080A"/>
    <w:rsid w:val="000D08A3"/>
    <w:rsid w:val="000D09C3"/>
    <w:rsid w:val="000D09E4"/>
    <w:rsid w:val="000D0D4E"/>
    <w:rsid w:val="000D0E67"/>
    <w:rsid w:val="000D0F88"/>
    <w:rsid w:val="000D0FF2"/>
    <w:rsid w:val="000D119F"/>
    <w:rsid w:val="000D1232"/>
    <w:rsid w:val="000D1281"/>
    <w:rsid w:val="000D12CC"/>
    <w:rsid w:val="000D14E0"/>
    <w:rsid w:val="000D1562"/>
    <w:rsid w:val="000D160F"/>
    <w:rsid w:val="000D164B"/>
    <w:rsid w:val="000D1A5E"/>
    <w:rsid w:val="000D1AD1"/>
    <w:rsid w:val="000D1EE6"/>
    <w:rsid w:val="000D1FA6"/>
    <w:rsid w:val="000D21B3"/>
    <w:rsid w:val="000D221F"/>
    <w:rsid w:val="000D223D"/>
    <w:rsid w:val="000D23CA"/>
    <w:rsid w:val="000D23CB"/>
    <w:rsid w:val="000D243A"/>
    <w:rsid w:val="000D24F0"/>
    <w:rsid w:val="000D2585"/>
    <w:rsid w:val="000D2591"/>
    <w:rsid w:val="000D2AD4"/>
    <w:rsid w:val="000D2BE9"/>
    <w:rsid w:val="000D2FDE"/>
    <w:rsid w:val="000D30E6"/>
    <w:rsid w:val="000D3177"/>
    <w:rsid w:val="000D318A"/>
    <w:rsid w:val="000D3362"/>
    <w:rsid w:val="000D370F"/>
    <w:rsid w:val="000D38AF"/>
    <w:rsid w:val="000D39F3"/>
    <w:rsid w:val="000D3A19"/>
    <w:rsid w:val="000D3AD4"/>
    <w:rsid w:val="000D3CFB"/>
    <w:rsid w:val="000D4046"/>
    <w:rsid w:val="000D404E"/>
    <w:rsid w:val="000D40FF"/>
    <w:rsid w:val="000D456E"/>
    <w:rsid w:val="000D45A4"/>
    <w:rsid w:val="000D469B"/>
    <w:rsid w:val="000D47D3"/>
    <w:rsid w:val="000D4936"/>
    <w:rsid w:val="000D4B96"/>
    <w:rsid w:val="000D4E9F"/>
    <w:rsid w:val="000D4EE4"/>
    <w:rsid w:val="000D4EF4"/>
    <w:rsid w:val="000D5107"/>
    <w:rsid w:val="000D5295"/>
    <w:rsid w:val="000D53B0"/>
    <w:rsid w:val="000D53DE"/>
    <w:rsid w:val="000D53F8"/>
    <w:rsid w:val="000D55BB"/>
    <w:rsid w:val="000D55E6"/>
    <w:rsid w:val="000D5918"/>
    <w:rsid w:val="000D5CE5"/>
    <w:rsid w:val="000D5D6A"/>
    <w:rsid w:val="000D5E4B"/>
    <w:rsid w:val="000D5FA3"/>
    <w:rsid w:val="000D61A9"/>
    <w:rsid w:val="000D64E0"/>
    <w:rsid w:val="000D6576"/>
    <w:rsid w:val="000D65A8"/>
    <w:rsid w:val="000D66BF"/>
    <w:rsid w:val="000D6A61"/>
    <w:rsid w:val="000D6A67"/>
    <w:rsid w:val="000D6BB2"/>
    <w:rsid w:val="000D6C56"/>
    <w:rsid w:val="000D6CA9"/>
    <w:rsid w:val="000D6CBE"/>
    <w:rsid w:val="000D6D91"/>
    <w:rsid w:val="000D7001"/>
    <w:rsid w:val="000D7005"/>
    <w:rsid w:val="000D7032"/>
    <w:rsid w:val="000D705A"/>
    <w:rsid w:val="000D7288"/>
    <w:rsid w:val="000D7364"/>
    <w:rsid w:val="000D7454"/>
    <w:rsid w:val="000D7568"/>
    <w:rsid w:val="000D7748"/>
    <w:rsid w:val="000D77BF"/>
    <w:rsid w:val="000D7832"/>
    <w:rsid w:val="000D7B77"/>
    <w:rsid w:val="000D7D72"/>
    <w:rsid w:val="000D7E92"/>
    <w:rsid w:val="000D7EBD"/>
    <w:rsid w:val="000D7EC2"/>
    <w:rsid w:val="000D7FC1"/>
    <w:rsid w:val="000E00B2"/>
    <w:rsid w:val="000E00CC"/>
    <w:rsid w:val="000E02C7"/>
    <w:rsid w:val="000E0779"/>
    <w:rsid w:val="000E07AF"/>
    <w:rsid w:val="000E07C7"/>
    <w:rsid w:val="000E09DD"/>
    <w:rsid w:val="000E0C94"/>
    <w:rsid w:val="000E0FB5"/>
    <w:rsid w:val="000E1042"/>
    <w:rsid w:val="000E1060"/>
    <w:rsid w:val="000E10DE"/>
    <w:rsid w:val="000E169E"/>
    <w:rsid w:val="000E16D7"/>
    <w:rsid w:val="000E1750"/>
    <w:rsid w:val="000E1D77"/>
    <w:rsid w:val="000E201F"/>
    <w:rsid w:val="000E202F"/>
    <w:rsid w:val="000E209F"/>
    <w:rsid w:val="000E21D6"/>
    <w:rsid w:val="000E21E0"/>
    <w:rsid w:val="000E225A"/>
    <w:rsid w:val="000E25A2"/>
    <w:rsid w:val="000E25E3"/>
    <w:rsid w:val="000E26EB"/>
    <w:rsid w:val="000E291A"/>
    <w:rsid w:val="000E2D77"/>
    <w:rsid w:val="000E3076"/>
    <w:rsid w:val="000E307D"/>
    <w:rsid w:val="000E307F"/>
    <w:rsid w:val="000E30E3"/>
    <w:rsid w:val="000E31D9"/>
    <w:rsid w:val="000E3345"/>
    <w:rsid w:val="000E3509"/>
    <w:rsid w:val="000E372E"/>
    <w:rsid w:val="000E38B3"/>
    <w:rsid w:val="000E3998"/>
    <w:rsid w:val="000E3E94"/>
    <w:rsid w:val="000E3FC3"/>
    <w:rsid w:val="000E4033"/>
    <w:rsid w:val="000E475E"/>
    <w:rsid w:val="000E4813"/>
    <w:rsid w:val="000E4AB4"/>
    <w:rsid w:val="000E4C35"/>
    <w:rsid w:val="000E4C47"/>
    <w:rsid w:val="000E4D1B"/>
    <w:rsid w:val="000E4DB7"/>
    <w:rsid w:val="000E4DEC"/>
    <w:rsid w:val="000E4EDC"/>
    <w:rsid w:val="000E4EF1"/>
    <w:rsid w:val="000E4FD4"/>
    <w:rsid w:val="000E51DD"/>
    <w:rsid w:val="000E522A"/>
    <w:rsid w:val="000E532E"/>
    <w:rsid w:val="000E54FB"/>
    <w:rsid w:val="000E5503"/>
    <w:rsid w:val="000E555B"/>
    <w:rsid w:val="000E58E2"/>
    <w:rsid w:val="000E59E0"/>
    <w:rsid w:val="000E5ADC"/>
    <w:rsid w:val="000E614B"/>
    <w:rsid w:val="000E6466"/>
    <w:rsid w:val="000E65B3"/>
    <w:rsid w:val="000E665A"/>
    <w:rsid w:val="000E666C"/>
    <w:rsid w:val="000E6836"/>
    <w:rsid w:val="000E694F"/>
    <w:rsid w:val="000E6B86"/>
    <w:rsid w:val="000E6BC6"/>
    <w:rsid w:val="000E6BD3"/>
    <w:rsid w:val="000E6C5B"/>
    <w:rsid w:val="000E6F8D"/>
    <w:rsid w:val="000E7114"/>
    <w:rsid w:val="000E7450"/>
    <w:rsid w:val="000E751F"/>
    <w:rsid w:val="000E7547"/>
    <w:rsid w:val="000E75EA"/>
    <w:rsid w:val="000E76C1"/>
    <w:rsid w:val="000E76CB"/>
    <w:rsid w:val="000E7704"/>
    <w:rsid w:val="000E788D"/>
    <w:rsid w:val="000E794C"/>
    <w:rsid w:val="000E7BC8"/>
    <w:rsid w:val="000E7C4E"/>
    <w:rsid w:val="000E7DFE"/>
    <w:rsid w:val="000E7F14"/>
    <w:rsid w:val="000E7F9B"/>
    <w:rsid w:val="000E7FE7"/>
    <w:rsid w:val="000F005A"/>
    <w:rsid w:val="000F033E"/>
    <w:rsid w:val="000F03E6"/>
    <w:rsid w:val="000F0674"/>
    <w:rsid w:val="000F0856"/>
    <w:rsid w:val="000F0A1F"/>
    <w:rsid w:val="000F0C5B"/>
    <w:rsid w:val="000F0D1A"/>
    <w:rsid w:val="000F105F"/>
    <w:rsid w:val="000F12D5"/>
    <w:rsid w:val="000F15A1"/>
    <w:rsid w:val="000F15C1"/>
    <w:rsid w:val="000F1632"/>
    <w:rsid w:val="000F1729"/>
    <w:rsid w:val="000F1A38"/>
    <w:rsid w:val="000F1A9E"/>
    <w:rsid w:val="000F28FF"/>
    <w:rsid w:val="000F2CA1"/>
    <w:rsid w:val="000F2DE5"/>
    <w:rsid w:val="000F2F86"/>
    <w:rsid w:val="000F3147"/>
    <w:rsid w:val="000F33E8"/>
    <w:rsid w:val="000F340F"/>
    <w:rsid w:val="000F3621"/>
    <w:rsid w:val="000F378A"/>
    <w:rsid w:val="000F3868"/>
    <w:rsid w:val="000F3B6B"/>
    <w:rsid w:val="000F3CA0"/>
    <w:rsid w:val="000F3D2C"/>
    <w:rsid w:val="000F4144"/>
    <w:rsid w:val="000F41E7"/>
    <w:rsid w:val="000F437B"/>
    <w:rsid w:val="000F4460"/>
    <w:rsid w:val="000F47F9"/>
    <w:rsid w:val="000F4A1F"/>
    <w:rsid w:val="000F4AF7"/>
    <w:rsid w:val="000F4D66"/>
    <w:rsid w:val="000F5339"/>
    <w:rsid w:val="000F534B"/>
    <w:rsid w:val="000F5380"/>
    <w:rsid w:val="000F57E0"/>
    <w:rsid w:val="000F5A55"/>
    <w:rsid w:val="000F5DD8"/>
    <w:rsid w:val="000F5EAE"/>
    <w:rsid w:val="000F5FEC"/>
    <w:rsid w:val="000F6190"/>
    <w:rsid w:val="000F62B7"/>
    <w:rsid w:val="000F631B"/>
    <w:rsid w:val="000F673E"/>
    <w:rsid w:val="000F68B6"/>
    <w:rsid w:val="000F6ACB"/>
    <w:rsid w:val="000F6AE1"/>
    <w:rsid w:val="000F6C04"/>
    <w:rsid w:val="000F6C83"/>
    <w:rsid w:val="000F6D25"/>
    <w:rsid w:val="000F6FFF"/>
    <w:rsid w:val="000F707E"/>
    <w:rsid w:val="000F7171"/>
    <w:rsid w:val="000F71BD"/>
    <w:rsid w:val="000F71E6"/>
    <w:rsid w:val="000F7435"/>
    <w:rsid w:val="000F74CD"/>
    <w:rsid w:val="000F7673"/>
    <w:rsid w:val="000F7E7C"/>
    <w:rsid w:val="000F7F25"/>
    <w:rsid w:val="000F7F42"/>
    <w:rsid w:val="000F7FE6"/>
    <w:rsid w:val="0010017F"/>
    <w:rsid w:val="001002E7"/>
    <w:rsid w:val="0010068D"/>
    <w:rsid w:val="001008F9"/>
    <w:rsid w:val="00100C22"/>
    <w:rsid w:val="00100CF5"/>
    <w:rsid w:val="00100D17"/>
    <w:rsid w:val="00100E48"/>
    <w:rsid w:val="0010123D"/>
    <w:rsid w:val="00101467"/>
    <w:rsid w:val="001015D5"/>
    <w:rsid w:val="00101624"/>
    <w:rsid w:val="001016BA"/>
    <w:rsid w:val="001019D0"/>
    <w:rsid w:val="00101A71"/>
    <w:rsid w:val="00101B3E"/>
    <w:rsid w:val="00101B70"/>
    <w:rsid w:val="00101BAB"/>
    <w:rsid w:val="00101CBB"/>
    <w:rsid w:val="00101CDA"/>
    <w:rsid w:val="00102052"/>
    <w:rsid w:val="00102245"/>
    <w:rsid w:val="001024B5"/>
    <w:rsid w:val="00102692"/>
    <w:rsid w:val="00102768"/>
    <w:rsid w:val="0010294D"/>
    <w:rsid w:val="00102B6D"/>
    <w:rsid w:val="00102C9D"/>
    <w:rsid w:val="00102E66"/>
    <w:rsid w:val="001030FB"/>
    <w:rsid w:val="0010311B"/>
    <w:rsid w:val="001034A4"/>
    <w:rsid w:val="0010375A"/>
    <w:rsid w:val="001039AB"/>
    <w:rsid w:val="001039D0"/>
    <w:rsid w:val="00103ACD"/>
    <w:rsid w:val="00103BCB"/>
    <w:rsid w:val="00103CC2"/>
    <w:rsid w:val="00103E4C"/>
    <w:rsid w:val="00103E7D"/>
    <w:rsid w:val="00103F5C"/>
    <w:rsid w:val="00103FDA"/>
    <w:rsid w:val="001040AB"/>
    <w:rsid w:val="001040EA"/>
    <w:rsid w:val="001040FC"/>
    <w:rsid w:val="0010411C"/>
    <w:rsid w:val="0010425E"/>
    <w:rsid w:val="00104625"/>
    <w:rsid w:val="001048FE"/>
    <w:rsid w:val="00104AE3"/>
    <w:rsid w:val="00104C2D"/>
    <w:rsid w:val="00104C63"/>
    <w:rsid w:val="00104C99"/>
    <w:rsid w:val="00104DBE"/>
    <w:rsid w:val="00104E80"/>
    <w:rsid w:val="00104E8A"/>
    <w:rsid w:val="0010504D"/>
    <w:rsid w:val="0010509B"/>
    <w:rsid w:val="0010528A"/>
    <w:rsid w:val="00105667"/>
    <w:rsid w:val="00105744"/>
    <w:rsid w:val="001058E1"/>
    <w:rsid w:val="001058EE"/>
    <w:rsid w:val="00105A87"/>
    <w:rsid w:val="00105FFB"/>
    <w:rsid w:val="0010607D"/>
    <w:rsid w:val="00106376"/>
    <w:rsid w:val="00106660"/>
    <w:rsid w:val="00106696"/>
    <w:rsid w:val="001067E3"/>
    <w:rsid w:val="001068AD"/>
    <w:rsid w:val="00106C16"/>
    <w:rsid w:val="00106D5C"/>
    <w:rsid w:val="00106E00"/>
    <w:rsid w:val="00106F64"/>
    <w:rsid w:val="00106FD9"/>
    <w:rsid w:val="001073EA"/>
    <w:rsid w:val="00107401"/>
    <w:rsid w:val="001074EC"/>
    <w:rsid w:val="00107509"/>
    <w:rsid w:val="0010753C"/>
    <w:rsid w:val="00107807"/>
    <w:rsid w:val="00107847"/>
    <w:rsid w:val="001078BC"/>
    <w:rsid w:val="00107BBD"/>
    <w:rsid w:val="00107D3B"/>
    <w:rsid w:val="00110093"/>
    <w:rsid w:val="0011017E"/>
    <w:rsid w:val="00110279"/>
    <w:rsid w:val="001102B7"/>
    <w:rsid w:val="001102F3"/>
    <w:rsid w:val="001102F5"/>
    <w:rsid w:val="0011040A"/>
    <w:rsid w:val="00110644"/>
    <w:rsid w:val="00110844"/>
    <w:rsid w:val="00110A35"/>
    <w:rsid w:val="00110A7E"/>
    <w:rsid w:val="00110B05"/>
    <w:rsid w:val="00110C85"/>
    <w:rsid w:val="00110DCB"/>
    <w:rsid w:val="0011108D"/>
    <w:rsid w:val="00111161"/>
    <w:rsid w:val="00111269"/>
    <w:rsid w:val="00111282"/>
    <w:rsid w:val="001115DA"/>
    <w:rsid w:val="0011161A"/>
    <w:rsid w:val="0011183A"/>
    <w:rsid w:val="00111954"/>
    <w:rsid w:val="00111D79"/>
    <w:rsid w:val="00111E3A"/>
    <w:rsid w:val="00111E48"/>
    <w:rsid w:val="00111F2C"/>
    <w:rsid w:val="00112140"/>
    <w:rsid w:val="0011223A"/>
    <w:rsid w:val="001123FE"/>
    <w:rsid w:val="00112608"/>
    <w:rsid w:val="00112737"/>
    <w:rsid w:val="00112A7B"/>
    <w:rsid w:val="00112BCD"/>
    <w:rsid w:val="00112C7F"/>
    <w:rsid w:val="00112D05"/>
    <w:rsid w:val="00112D2E"/>
    <w:rsid w:val="00112E25"/>
    <w:rsid w:val="00112E89"/>
    <w:rsid w:val="00112E93"/>
    <w:rsid w:val="00112FD7"/>
    <w:rsid w:val="001134BE"/>
    <w:rsid w:val="00113512"/>
    <w:rsid w:val="00113A51"/>
    <w:rsid w:val="00113BDF"/>
    <w:rsid w:val="00113FED"/>
    <w:rsid w:val="0011424E"/>
    <w:rsid w:val="00114422"/>
    <w:rsid w:val="00114698"/>
    <w:rsid w:val="001148B0"/>
    <w:rsid w:val="00114E75"/>
    <w:rsid w:val="001150DA"/>
    <w:rsid w:val="00115213"/>
    <w:rsid w:val="001154B2"/>
    <w:rsid w:val="00115717"/>
    <w:rsid w:val="00115858"/>
    <w:rsid w:val="001159FD"/>
    <w:rsid w:val="00115A2D"/>
    <w:rsid w:val="00115A4D"/>
    <w:rsid w:val="00115BB9"/>
    <w:rsid w:val="00115E5C"/>
    <w:rsid w:val="00115E6D"/>
    <w:rsid w:val="00115F2E"/>
    <w:rsid w:val="00115F6F"/>
    <w:rsid w:val="00116176"/>
    <w:rsid w:val="001165E4"/>
    <w:rsid w:val="00116652"/>
    <w:rsid w:val="001169D6"/>
    <w:rsid w:val="00116C32"/>
    <w:rsid w:val="00116E40"/>
    <w:rsid w:val="0011703F"/>
    <w:rsid w:val="001170FA"/>
    <w:rsid w:val="001171D0"/>
    <w:rsid w:val="001171D9"/>
    <w:rsid w:val="00117508"/>
    <w:rsid w:val="001176D1"/>
    <w:rsid w:val="001177C7"/>
    <w:rsid w:val="00117BD6"/>
    <w:rsid w:val="00117C6E"/>
    <w:rsid w:val="00117DB1"/>
    <w:rsid w:val="00117F0C"/>
    <w:rsid w:val="001200FE"/>
    <w:rsid w:val="0012029F"/>
    <w:rsid w:val="001202AA"/>
    <w:rsid w:val="001204D0"/>
    <w:rsid w:val="001206CD"/>
    <w:rsid w:val="001206E8"/>
    <w:rsid w:val="00120901"/>
    <w:rsid w:val="00120938"/>
    <w:rsid w:val="00120AC9"/>
    <w:rsid w:val="00120C99"/>
    <w:rsid w:val="00120D36"/>
    <w:rsid w:val="00120D69"/>
    <w:rsid w:val="001210D6"/>
    <w:rsid w:val="001212AA"/>
    <w:rsid w:val="0012150A"/>
    <w:rsid w:val="001215A4"/>
    <w:rsid w:val="0012164A"/>
    <w:rsid w:val="00121855"/>
    <w:rsid w:val="00121B3C"/>
    <w:rsid w:val="00121BEB"/>
    <w:rsid w:val="00121E5F"/>
    <w:rsid w:val="00121FFB"/>
    <w:rsid w:val="0012231A"/>
    <w:rsid w:val="00122356"/>
    <w:rsid w:val="00122394"/>
    <w:rsid w:val="001223AA"/>
    <w:rsid w:val="001223C2"/>
    <w:rsid w:val="001224EB"/>
    <w:rsid w:val="00122759"/>
    <w:rsid w:val="001228DD"/>
    <w:rsid w:val="00122909"/>
    <w:rsid w:val="00122A45"/>
    <w:rsid w:val="00122B59"/>
    <w:rsid w:val="00122B91"/>
    <w:rsid w:val="00122C1D"/>
    <w:rsid w:val="00122C81"/>
    <w:rsid w:val="00122D89"/>
    <w:rsid w:val="00122DB1"/>
    <w:rsid w:val="00122F0D"/>
    <w:rsid w:val="00123078"/>
    <w:rsid w:val="00123082"/>
    <w:rsid w:val="001234AE"/>
    <w:rsid w:val="00123543"/>
    <w:rsid w:val="0012355C"/>
    <w:rsid w:val="001235E8"/>
    <w:rsid w:val="00123973"/>
    <w:rsid w:val="00123A4B"/>
    <w:rsid w:val="00123BD4"/>
    <w:rsid w:val="00123DE7"/>
    <w:rsid w:val="00123F00"/>
    <w:rsid w:val="00123F26"/>
    <w:rsid w:val="00123F4A"/>
    <w:rsid w:val="00124037"/>
    <w:rsid w:val="001241E8"/>
    <w:rsid w:val="001242BA"/>
    <w:rsid w:val="0012471D"/>
    <w:rsid w:val="001248AA"/>
    <w:rsid w:val="00124EF6"/>
    <w:rsid w:val="00125063"/>
    <w:rsid w:val="00125101"/>
    <w:rsid w:val="0012521A"/>
    <w:rsid w:val="001252EA"/>
    <w:rsid w:val="00125395"/>
    <w:rsid w:val="001253BB"/>
    <w:rsid w:val="001253C8"/>
    <w:rsid w:val="0012542E"/>
    <w:rsid w:val="001255F1"/>
    <w:rsid w:val="001256D1"/>
    <w:rsid w:val="00125857"/>
    <w:rsid w:val="00125948"/>
    <w:rsid w:val="00125A67"/>
    <w:rsid w:val="00125ADE"/>
    <w:rsid w:val="00125C41"/>
    <w:rsid w:val="00125CA8"/>
    <w:rsid w:val="00125EF1"/>
    <w:rsid w:val="00125F6D"/>
    <w:rsid w:val="00125FF9"/>
    <w:rsid w:val="001262D4"/>
    <w:rsid w:val="00126382"/>
    <w:rsid w:val="0012650E"/>
    <w:rsid w:val="00126D11"/>
    <w:rsid w:val="00126EB6"/>
    <w:rsid w:val="00127075"/>
    <w:rsid w:val="0012724C"/>
    <w:rsid w:val="00127263"/>
    <w:rsid w:val="0012731A"/>
    <w:rsid w:val="001274BE"/>
    <w:rsid w:val="001276B7"/>
    <w:rsid w:val="001277AE"/>
    <w:rsid w:val="0012782D"/>
    <w:rsid w:val="0012785C"/>
    <w:rsid w:val="0012787C"/>
    <w:rsid w:val="001278B7"/>
    <w:rsid w:val="00127989"/>
    <w:rsid w:val="00127C58"/>
    <w:rsid w:val="00127DA9"/>
    <w:rsid w:val="00127E35"/>
    <w:rsid w:val="0013005E"/>
    <w:rsid w:val="0013039E"/>
    <w:rsid w:val="00130483"/>
    <w:rsid w:val="00130550"/>
    <w:rsid w:val="0013057E"/>
    <w:rsid w:val="00130A84"/>
    <w:rsid w:val="00130AF0"/>
    <w:rsid w:val="00130B98"/>
    <w:rsid w:val="00130C74"/>
    <w:rsid w:val="00130E60"/>
    <w:rsid w:val="00130F29"/>
    <w:rsid w:val="00131078"/>
    <w:rsid w:val="001310F7"/>
    <w:rsid w:val="0013126A"/>
    <w:rsid w:val="0013148B"/>
    <w:rsid w:val="001314D0"/>
    <w:rsid w:val="001314F2"/>
    <w:rsid w:val="00131688"/>
    <w:rsid w:val="0013178F"/>
    <w:rsid w:val="00131846"/>
    <w:rsid w:val="0013188F"/>
    <w:rsid w:val="00131BD4"/>
    <w:rsid w:val="00131DC8"/>
    <w:rsid w:val="00132072"/>
    <w:rsid w:val="0013214F"/>
    <w:rsid w:val="001322D7"/>
    <w:rsid w:val="001324AC"/>
    <w:rsid w:val="00132522"/>
    <w:rsid w:val="001325AF"/>
    <w:rsid w:val="00132614"/>
    <w:rsid w:val="00132B20"/>
    <w:rsid w:val="00132DA6"/>
    <w:rsid w:val="00132E68"/>
    <w:rsid w:val="00133178"/>
    <w:rsid w:val="001331C5"/>
    <w:rsid w:val="00133227"/>
    <w:rsid w:val="0013376F"/>
    <w:rsid w:val="00133842"/>
    <w:rsid w:val="0013387F"/>
    <w:rsid w:val="001339FE"/>
    <w:rsid w:val="00133A8A"/>
    <w:rsid w:val="00133AE0"/>
    <w:rsid w:val="00133B3D"/>
    <w:rsid w:val="00133B48"/>
    <w:rsid w:val="00133BAB"/>
    <w:rsid w:val="00133F84"/>
    <w:rsid w:val="00134040"/>
    <w:rsid w:val="0013413D"/>
    <w:rsid w:val="00134248"/>
    <w:rsid w:val="00134289"/>
    <w:rsid w:val="001344C9"/>
    <w:rsid w:val="001344E8"/>
    <w:rsid w:val="001345C7"/>
    <w:rsid w:val="001345FB"/>
    <w:rsid w:val="00134701"/>
    <w:rsid w:val="0013487A"/>
    <w:rsid w:val="00134A14"/>
    <w:rsid w:val="00134A1F"/>
    <w:rsid w:val="00134A24"/>
    <w:rsid w:val="00134D09"/>
    <w:rsid w:val="00134FB3"/>
    <w:rsid w:val="001350D0"/>
    <w:rsid w:val="0013513F"/>
    <w:rsid w:val="00135653"/>
    <w:rsid w:val="00135687"/>
    <w:rsid w:val="001356CF"/>
    <w:rsid w:val="001357EB"/>
    <w:rsid w:val="00135B57"/>
    <w:rsid w:val="00135D56"/>
    <w:rsid w:val="00135F38"/>
    <w:rsid w:val="00136055"/>
    <w:rsid w:val="001361B5"/>
    <w:rsid w:val="001367AD"/>
    <w:rsid w:val="0013697B"/>
    <w:rsid w:val="00136A4C"/>
    <w:rsid w:val="00136A81"/>
    <w:rsid w:val="00136B69"/>
    <w:rsid w:val="00136BF8"/>
    <w:rsid w:val="00136DA1"/>
    <w:rsid w:val="00136F72"/>
    <w:rsid w:val="001372AB"/>
    <w:rsid w:val="001379B5"/>
    <w:rsid w:val="00137A80"/>
    <w:rsid w:val="00137A90"/>
    <w:rsid w:val="00137B74"/>
    <w:rsid w:val="00137CD5"/>
    <w:rsid w:val="00137DF1"/>
    <w:rsid w:val="00137FF2"/>
    <w:rsid w:val="00137FF5"/>
    <w:rsid w:val="00137FF9"/>
    <w:rsid w:val="00140197"/>
    <w:rsid w:val="00140443"/>
    <w:rsid w:val="0014049E"/>
    <w:rsid w:val="001404E8"/>
    <w:rsid w:val="0014065B"/>
    <w:rsid w:val="001409CB"/>
    <w:rsid w:val="00140B2A"/>
    <w:rsid w:val="00140D4D"/>
    <w:rsid w:val="00140D74"/>
    <w:rsid w:val="00140F81"/>
    <w:rsid w:val="001410D8"/>
    <w:rsid w:val="0014135B"/>
    <w:rsid w:val="001413C8"/>
    <w:rsid w:val="00141437"/>
    <w:rsid w:val="00141549"/>
    <w:rsid w:val="0014167F"/>
    <w:rsid w:val="001418CC"/>
    <w:rsid w:val="00141994"/>
    <w:rsid w:val="00141E9D"/>
    <w:rsid w:val="00141EFD"/>
    <w:rsid w:val="00141F45"/>
    <w:rsid w:val="00142140"/>
    <w:rsid w:val="00142370"/>
    <w:rsid w:val="001423A7"/>
    <w:rsid w:val="001423FD"/>
    <w:rsid w:val="00142536"/>
    <w:rsid w:val="00142735"/>
    <w:rsid w:val="001427AD"/>
    <w:rsid w:val="001427DE"/>
    <w:rsid w:val="00142881"/>
    <w:rsid w:val="001429C5"/>
    <w:rsid w:val="00142B73"/>
    <w:rsid w:val="00142B7A"/>
    <w:rsid w:val="00142BAE"/>
    <w:rsid w:val="00142D5D"/>
    <w:rsid w:val="00142D72"/>
    <w:rsid w:val="00142F4A"/>
    <w:rsid w:val="0014301D"/>
    <w:rsid w:val="001431F0"/>
    <w:rsid w:val="00143A2F"/>
    <w:rsid w:val="00143BB2"/>
    <w:rsid w:val="00143C30"/>
    <w:rsid w:val="00143C50"/>
    <w:rsid w:val="00143E2F"/>
    <w:rsid w:val="001440E2"/>
    <w:rsid w:val="001442A2"/>
    <w:rsid w:val="00144916"/>
    <w:rsid w:val="00144973"/>
    <w:rsid w:val="00144AA4"/>
    <w:rsid w:val="00144C10"/>
    <w:rsid w:val="00144E6C"/>
    <w:rsid w:val="00144EBA"/>
    <w:rsid w:val="00144EE2"/>
    <w:rsid w:val="001451B8"/>
    <w:rsid w:val="001451F2"/>
    <w:rsid w:val="00145567"/>
    <w:rsid w:val="00145610"/>
    <w:rsid w:val="00145BC4"/>
    <w:rsid w:val="00145D35"/>
    <w:rsid w:val="00146163"/>
    <w:rsid w:val="0014621B"/>
    <w:rsid w:val="001463B8"/>
    <w:rsid w:val="00146B41"/>
    <w:rsid w:val="00146CB9"/>
    <w:rsid w:val="00146D1D"/>
    <w:rsid w:val="00146D5B"/>
    <w:rsid w:val="00146E11"/>
    <w:rsid w:val="00146E3E"/>
    <w:rsid w:val="00146EB9"/>
    <w:rsid w:val="00146F4C"/>
    <w:rsid w:val="0014724F"/>
    <w:rsid w:val="001472CD"/>
    <w:rsid w:val="00147326"/>
    <w:rsid w:val="0014734E"/>
    <w:rsid w:val="00147413"/>
    <w:rsid w:val="001475FC"/>
    <w:rsid w:val="00147690"/>
    <w:rsid w:val="001477A9"/>
    <w:rsid w:val="00147C50"/>
    <w:rsid w:val="00147CA7"/>
    <w:rsid w:val="00147E60"/>
    <w:rsid w:val="0015025C"/>
    <w:rsid w:val="00150332"/>
    <w:rsid w:val="0015034F"/>
    <w:rsid w:val="001505FF"/>
    <w:rsid w:val="0015085F"/>
    <w:rsid w:val="00150A67"/>
    <w:rsid w:val="00150A8C"/>
    <w:rsid w:val="00150C55"/>
    <w:rsid w:val="00150E1E"/>
    <w:rsid w:val="00150EA8"/>
    <w:rsid w:val="00150F2C"/>
    <w:rsid w:val="0015107C"/>
    <w:rsid w:val="001515DC"/>
    <w:rsid w:val="00151748"/>
    <w:rsid w:val="0015178A"/>
    <w:rsid w:val="001517AA"/>
    <w:rsid w:val="00151877"/>
    <w:rsid w:val="00151A68"/>
    <w:rsid w:val="00151EB8"/>
    <w:rsid w:val="00152074"/>
    <w:rsid w:val="0015213C"/>
    <w:rsid w:val="00152183"/>
    <w:rsid w:val="0015234D"/>
    <w:rsid w:val="00152441"/>
    <w:rsid w:val="001524BE"/>
    <w:rsid w:val="00152670"/>
    <w:rsid w:val="00152784"/>
    <w:rsid w:val="001527F8"/>
    <w:rsid w:val="0015280F"/>
    <w:rsid w:val="001529C6"/>
    <w:rsid w:val="00152A66"/>
    <w:rsid w:val="00152B19"/>
    <w:rsid w:val="00152C5A"/>
    <w:rsid w:val="00152D07"/>
    <w:rsid w:val="001530BD"/>
    <w:rsid w:val="001531F3"/>
    <w:rsid w:val="00153202"/>
    <w:rsid w:val="00153370"/>
    <w:rsid w:val="001533DE"/>
    <w:rsid w:val="0015371C"/>
    <w:rsid w:val="001538CC"/>
    <w:rsid w:val="001538F9"/>
    <w:rsid w:val="00153A69"/>
    <w:rsid w:val="00153ABD"/>
    <w:rsid w:val="00153B4F"/>
    <w:rsid w:val="00154310"/>
    <w:rsid w:val="001543C4"/>
    <w:rsid w:val="00154699"/>
    <w:rsid w:val="00154BDF"/>
    <w:rsid w:val="00154EC5"/>
    <w:rsid w:val="0015536C"/>
    <w:rsid w:val="00155475"/>
    <w:rsid w:val="001559C3"/>
    <w:rsid w:val="00155A1A"/>
    <w:rsid w:val="00155B5D"/>
    <w:rsid w:val="00155BA4"/>
    <w:rsid w:val="00155DE3"/>
    <w:rsid w:val="001561A0"/>
    <w:rsid w:val="001562E5"/>
    <w:rsid w:val="0015632F"/>
    <w:rsid w:val="0015637B"/>
    <w:rsid w:val="00156519"/>
    <w:rsid w:val="00156876"/>
    <w:rsid w:val="00156898"/>
    <w:rsid w:val="00156CAB"/>
    <w:rsid w:val="00157036"/>
    <w:rsid w:val="001570E0"/>
    <w:rsid w:val="00157171"/>
    <w:rsid w:val="00157A05"/>
    <w:rsid w:val="00157B7D"/>
    <w:rsid w:val="001603FB"/>
    <w:rsid w:val="001604C7"/>
    <w:rsid w:val="00160634"/>
    <w:rsid w:val="00160648"/>
    <w:rsid w:val="001608CE"/>
    <w:rsid w:val="00160A30"/>
    <w:rsid w:val="00160A52"/>
    <w:rsid w:val="00160C27"/>
    <w:rsid w:val="00160E0F"/>
    <w:rsid w:val="00160E7A"/>
    <w:rsid w:val="00161028"/>
    <w:rsid w:val="0016104D"/>
    <w:rsid w:val="001610C8"/>
    <w:rsid w:val="0016133A"/>
    <w:rsid w:val="001613A9"/>
    <w:rsid w:val="001613C4"/>
    <w:rsid w:val="001614F8"/>
    <w:rsid w:val="001615F6"/>
    <w:rsid w:val="00161676"/>
    <w:rsid w:val="001616BD"/>
    <w:rsid w:val="0016172A"/>
    <w:rsid w:val="001619EC"/>
    <w:rsid w:val="00161A8D"/>
    <w:rsid w:val="00161AFE"/>
    <w:rsid w:val="00161CC9"/>
    <w:rsid w:val="00161CEA"/>
    <w:rsid w:val="00161DD9"/>
    <w:rsid w:val="00161FA8"/>
    <w:rsid w:val="001622F6"/>
    <w:rsid w:val="00162453"/>
    <w:rsid w:val="001624C7"/>
    <w:rsid w:val="00162506"/>
    <w:rsid w:val="001627A1"/>
    <w:rsid w:val="00162A5A"/>
    <w:rsid w:val="00162B28"/>
    <w:rsid w:val="00162C54"/>
    <w:rsid w:val="00162FB9"/>
    <w:rsid w:val="00162FDA"/>
    <w:rsid w:val="00163181"/>
    <w:rsid w:val="0016330A"/>
    <w:rsid w:val="001633E1"/>
    <w:rsid w:val="00163552"/>
    <w:rsid w:val="00163851"/>
    <w:rsid w:val="00163A9B"/>
    <w:rsid w:val="00163B31"/>
    <w:rsid w:val="00163BB2"/>
    <w:rsid w:val="00163C26"/>
    <w:rsid w:val="00163E16"/>
    <w:rsid w:val="00164088"/>
    <w:rsid w:val="001640EC"/>
    <w:rsid w:val="0016415F"/>
    <w:rsid w:val="001641CC"/>
    <w:rsid w:val="001641D2"/>
    <w:rsid w:val="001641D8"/>
    <w:rsid w:val="00164236"/>
    <w:rsid w:val="001642CE"/>
    <w:rsid w:val="001642D1"/>
    <w:rsid w:val="001645FB"/>
    <w:rsid w:val="001648A3"/>
    <w:rsid w:val="00164962"/>
    <w:rsid w:val="00164C98"/>
    <w:rsid w:val="00164E6F"/>
    <w:rsid w:val="0016501F"/>
    <w:rsid w:val="00165199"/>
    <w:rsid w:val="00165371"/>
    <w:rsid w:val="00165520"/>
    <w:rsid w:val="001657D9"/>
    <w:rsid w:val="00165808"/>
    <w:rsid w:val="0016586E"/>
    <w:rsid w:val="001659F5"/>
    <w:rsid w:val="00165BE4"/>
    <w:rsid w:val="00165CFB"/>
    <w:rsid w:val="00165DD3"/>
    <w:rsid w:val="0016600F"/>
    <w:rsid w:val="0016614B"/>
    <w:rsid w:val="001661A4"/>
    <w:rsid w:val="00166244"/>
    <w:rsid w:val="00166305"/>
    <w:rsid w:val="00166309"/>
    <w:rsid w:val="00166408"/>
    <w:rsid w:val="001664D7"/>
    <w:rsid w:val="001665A7"/>
    <w:rsid w:val="0016684F"/>
    <w:rsid w:val="00166924"/>
    <w:rsid w:val="0016694B"/>
    <w:rsid w:val="00166ADA"/>
    <w:rsid w:val="00166D67"/>
    <w:rsid w:val="0016715A"/>
    <w:rsid w:val="00167226"/>
    <w:rsid w:val="00167315"/>
    <w:rsid w:val="00167344"/>
    <w:rsid w:val="00167461"/>
    <w:rsid w:val="00167640"/>
    <w:rsid w:val="00167720"/>
    <w:rsid w:val="00167880"/>
    <w:rsid w:val="001678EF"/>
    <w:rsid w:val="001679E4"/>
    <w:rsid w:val="00167AF2"/>
    <w:rsid w:val="00167BEE"/>
    <w:rsid w:val="00167C17"/>
    <w:rsid w:val="00167CFB"/>
    <w:rsid w:val="00167D5B"/>
    <w:rsid w:val="00167D86"/>
    <w:rsid w:val="00167E21"/>
    <w:rsid w:val="00167F73"/>
    <w:rsid w:val="00170088"/>
    <w:rsid w:val="00170124"/>
    <w:rsid w:val="001702E6"/>
    <w:rsid w:val="00170501"/>
    <w:rsid w:val="00170730"/>
    <w:rsid w:val="00170A29"/>
    <w:rsid w:val="00170A7B"/>
    <w:rsid w:val="00170B08"/>
    <w:rsid w:val="00170B0D"/>
    <w:rsid w:val="00171121"/>
    <w:rsid w:val="001711DC"/>
    <w:rsid w:val="001718B3"/>
    <w:rsid w:val="001718B4"/>
    <w:rsid w:val="00171C63"/>
    <w:rsid w:val="00171C8E"/>
    <w:rsid w:val="00171D7E"/>
    <w:rsid w:val="00171DC0"/>
    <w:rsid w:val="00171E0A"/>
    <w:rsid w:val="00171EFC"/>
    <w:rsid w:val="00172143"/>
    <w:rsid w:val="00172171"/>
    <w:rsid w:val="001721E7"/>
    <w:rsid w:val="0017238E"/>
    <w:rsid w:val="001723BB"/>
    <w:rsid w:val="00172826"/>
    <w:rsid w:val="00172862"/>
    <w:rsid w:val="001728BE"/>
    <w:rsid w:val="001729B4"/>
    <w:rsid w:val="00172B6F"/>
    <w:rsid w:val="00172DFB"/>
    <w:rsid w:val="0017301A"/>
    <w:rsid w:val="001733CC"/>
    <w:rsid w:val="00173547"/>
    <w:rsid w:val="001737D0"/>
    <w:rsid w:val="00173A09"/>
    <w:rsid w:val="00173A1B"/>
    <w:rsid w:val="00173B6A"/>
    <w:rsid w:val="00173CE2"/>
    <w:rsid w:val="00173D11"/>
    <w:rsid w:val="001743AE"/>
    <w:rsid w:val="001743CA"/>
    <w:rsid w:val="00174889"/>
    <w:rsid w:val="001748C4"/>
    <w:rsid w:val="00174AD2"/>
    <w:rsid w:val="00174CFE"/>
    <w:rsid w:val="00174D27"/>
    <w:rsid w:val="0017539B"/>
    <w:rsid w:val="001757E7"/>
    <w:rsid w:val="001758A3"/>
    <w:rsid w:val="0017597E"/>
    <w:rsid w:val="00175A84"/>
    <w:rsid w:val="00175C62"/>
    <w:rsid w:val="00175E02"/>
    <w:rsid w:val="00175FB2"/>
    <w:rsid w:val="00176019"/>
    <w:rsid w:val="001760A4"/>
    <w:rsid w:val="00176152"/>
    <w:rsid w:val="00176163"/>
    <w:rsid w:val="001762F3"/>
    <w:rsid w:val="001763CA"/>
    <w:rsid w:val="00176923"/>
    <w:rsid w:val="00176932"/>
    <w:rsid w:val="00176A09"/>
    <w:rsid w:val="00176A60"/>
    <w:rsid w:val="00176CD4"/>
    <w:rsid w:val="00176CD5"/>
    <w:rsid w:val="00176D98"/>
    <w:rsid w:val="00176E40"/>
    <w:rsid w:val="001770CB"/>
    <w:rsid w:val="0017721A"/>
    <w:rsid w:val="00177762"/>
    <w:rsid w:val="0017792C"/>
    <w:rsid w:val="00177982"/>
    <w:rsid w:val="00177B11"/>
    <w:rsid w:val="00177B1B"/>
    <w:rsid w:val="00177FF1"/>
    <w:rsid w:val="001800FF"/>
    <w:rsid w:val="0018099B"/>
    <w:rsid w:val="00180A4B"/>
    <w:rsid w:val="00180B0A"/>
    <w:rsid w:val="00180B2B"/>
    <w:rsid w:val="00180B2C"/>
    <w:rsid w:val="00180B6C"/>
    <w:rsid w:val="001810E8"/>
    <w:rsid w:val="00181382"/>
    <w:rsid w:val="001814BD"/>
    <w:rsid w:val="001816BD"/>
    <w:rsid w:val="001816D9"/>
    <w:rsid w:val="00181783"/>
    <w:rsid w:val="001817FD"/>
    <w:rsid w:val="00181A05"/>
    <w:rsid w:val="00181A18"/>
    <w:rsid w:val="00181DB6"/>
    <w:rsid w:val="00181E15"/>
    <w:rsid w:val="00181E2D"/>
    <w:rsid w:val="001821DB"/>
    <w:rsid w:val="001822E9"/>
    <w:rsid w:val="001829AA"/>
    <w:rsid w:val="001829DA"/>
    <w:rsid w:val="001829DF"/>
    <w:rsid w:val="00182BDA"/>
    <w:rsid w:val="00182C75"/>
    <w:rsid w:val="00182CAD"/>
    <w:rsid w:val="00182CF4"/>
    <w:rsid w:val="00182D9C"/>
    <w:rsid w:val="00183228"/>
    <w:rsid w:val="0018330E"/>
    <w:rsid w:val="00183338"/>
    <w:rsid w:val="001833C1"/>
    <w:rsid w:val="00183481"/>
    <w:rsid w:val="00183556"/>
    <w:rsid w:val="00183751"/>
    <w:rsid w:val="00183811"/>
    <w:rsid w:val="00183A36"/>
    <w:rsid w:val="00183A6D"/>
    <w:rsid w:val="00183EC3"/>
    <w:rsid w:val="00184137"/>
    <w:rsid w:val="00184371"/>
    <w:rsid w:val="0018457E"/>
    <w:rsid w:val="0018461B"/>
    <w:rsid w:val="00184650"/>
    <w:rsid w:val="0018488F"/>
    <w:rsid w:val="00184B99"/>
    <w:rsid w:val="00184D2A"/>
    <w:rsid w:val="00184EB2"/>
    <w:rsid w:val="00184F34"/>
    <w:rsid w:val="0018545C"/>
    <w:rsid w:val="001854B5"/>
    <w:rsid w:val="00185547"/>
    <w:rsid w:val="001857C4"/>
    <w:rsid w:val="0018585D"/>
    <w:rsid w:val="001858A7"/>
    <w:rsid w:val="001859B7"/>
    <w:rsid w:val="00185A44"/>
    <w:rsid w:val="00185ABD"/>
    <w:rsid w:val="00185AE2"/>
    <w:rsid w:val="00185B61"/>
    <w:rsid w:val="00185BD6"/>
    <w:rsid w:val="00185E16"/>
    <w:rsid w:val="00185EC5"/>
    <w:rsid w:val="00185F93"/>
    <w:rsid w:val="00186235"/>
    <w:rsid w:val="0018630A"/>
    <w:rsid w:val="001864B2"/>
    <w:rsid w:val="0018656C"/>
    <w:rsid w:val="001865AF"/>
    <w:rsid w:val="00186645"/>
    <w:rsid w:val="001869E3"/>
    <w:rsid w:val="00186A05"/>
    <w:rsid w:val="00186C1D"/>
    <w:rsid w:val="00186CB4"/>
    <w:rsid w:val="001870CA"/>
    <w:rsid w:val="00187130"/>
    <w:rsid w:val="001871BE"/>
    <w:rsid w:val="00187257"/>
    <w:rsid w:val="0018729E"/>
    <w:rsid w:val="001872C3"/>
    <w:rsid w:val="00187597"/>
    <w:rsid w:val="001875DE"/>
    <w:rsid w:val="00187BD3"/>
    <w:rsid w:val="00187BF9"/>
    <w:rsid w:val="00187D91"/>
    <w:rsid w:val="00187E48"/>
    <w:rsid w:val="00187F81"/>
    <w:rsid w:val="0019013E"/>
    <w:rsid w:val="001901E4"/>
    <w:rsid w:val="0019032D"/>
    <w:rsid w:val="001906F5"/>
    <w:rsid w:val="00190873"/>
    <w:rsid w:val="00190A60"/>
    <w:rsid w:val="00190D11"/>
    <w:rsid w:val="00190E49"/>
    <w:rsid w:val="00190F6A"/>
    <w:rsid w:val="00191047"/>
    <w:rsid w:val="0019132D"/>
    <w:rsid w:val="001917C9"/>
    <w:rsid w:val="00191826"/>
    <w:rsid w:val="00191A86"/>
    <w:rsid w:val="00191B5A"/>
    <w:rsid w:val="00192066"/>
    <w:rsid w:val="0019206F"/>
    <w:rsid w:val="0019257F"/>
    <w:rsid w:val="00192606"/>
    <w:rsid w:val="001928F9"/>
    <w:rsid w:val="00192DBF"/>
    <w:rsid w:val="00192ECD"/>
    <w:rsid w:val="00192EFD"/>
    <w:rsid w:val="0019305A"/>
    <w:rsid w:val="00193209"/>
    <w:rsid w:val="00193213"/>
    <w:rsid w:val="00193410"/>
    <w:rsid w:val="001935B5"/>
    <w:rsid w:val="001935C5"/>
    <w:rsid w:val="0019372A"/>
    <w:rsid w:val="00193A13"/>
    <w:rsid w:val="00193A1E"/>
    <w:rsid w:val="00193BC7"/>
    <w:rsid w:val="00193C50"/>
    <w:rsid w:val="00193CE8"/>
    <w:rsid w:val="00194377"/>
    <w:rsid w:val="001943A6"/>
    <w:rsid w:val="00194429"/>
    <w:rsid w:val="001946C4"/>
    <w:rsid w:val="00194875"/>
    <w:rsid w:val="00194997"/>
    <w:rsid w:val="00194DF9"/>
    <w:rsid w:val="00195161"/>
    <w:rsid w:val="0019518B"/>
    <w:rsid w:val="00195587"/>
    <w:rsid w:val="0019558B"/>
    <w:rsid w:val="001955F4"/>
    <w:rsid w:val="001956AB"/>
    <w:rsid w:val="00195713"/>
    <w:rsid w:val="00195A5A"/>
    <w:rsid w:val="00195BDF"/>
    <w:rsid w:val="00196141"/>
    <w:rsid w:val="001963A6"/>
    <w:rsid w:val="00196516"/>
    <w:rsid w:val="0019668F"/>
    <w:rsid w:val="00196A15"/>
    <w:rsid w:val="00196A79"/>
    <w:rsid w:val="00196B2D"/>
    <w:rsid w:val="00196E2B"/>
    <w:rsid w:val="00196E77"/>
    <w:rsid w:val="001972DE"/>
    <w:rsid w:val="001976C4"/>
    <w:rsid w:val="0019779D"/>
    <w:rsid w:val="00197839"/>
    <w:rsid w:val="0019788A"/>
    <w:rsid w:val="00197A83"/>
    <w:rsid w:val="00197BD8"/>
    <w:rsid w:val="00197C33"/>
    <w:rsid w:val="00197DD0"/>
    <w:rsid w:val="001A00CE"/>
    <w:rsid w:val="001A017B"/>
    <w:rsid w:val="001A023A"/>
    <w:rsid w:val="001A034F"/>
    <w:rsid w:val="001A03F7"/>
    <w:rsid w:val="001A0430"/>
    <w:rsid w:val="001A0461"/>
    <w:rsid w:val="001A04E2"/>
    <w:rsid w:val="001A05FA"/>
    <w:rsid w:val="001A0832"/>
    <w:rsid w:val="001A0B86"/>
    <w:rsid w:val="001A0CAD"/>
    <w:rsid w:val="001A0CD0"/>
    <w:rsid w:val="001A0CEB"/>
    <w:rsid w:val="001A0F0A"/>
    <w:rsid w:val="001A107C"/>
    <w:rsid w:val="001A1105"/>
    <w:rsid w:val="001A135B"/>
    <w:rsid w:val="001A1417"/>
    <w:rsid w:val="001A1450"/>
    <w:rsid w:val="001A1738"/>
    <w:rsid w:val="001A1876"/>
    <w:rsid w:val="001A1B32"/>
    <w:rsid w:val="001A1B4C"/>
    <w:rsid w:val="001A1B6C"/>
    <w:rsid w:val="001A1C5D"/>
    <w:rsid w:val="001A1E65"/>
    <w:rsid w:val="001A1F40"/>
    <w:rsid w:val="001A1F6E"/>
    <w:rsid w:val="001A23B5"/>
    <w:rsid w:val="001A23C1"/>
    <w:rsid w:val="001A241C"/>
    <w:rsid w:val="001A24B0"/>
    <w:rsid w:val="001A24EA"/>
    <w:rsid w:val="001A26CB"/>
    <w:rsid w:val="001A282F"/>
    <w:rsid w:val="001A2984"/>
    <w:rsid w:val="001A29C3"/>
    <w:rsid w:val="001A2A52"/>
    <w:rsid w:val="001A3047"/>
    <w:rsid w:val="001A30D6"/>
    <w:rsid w:val="001A3220"/>
    <w:rsid w:val="001A339D"/>
    <w:rsid w:val="001A3414"/>
    <w:rsid w:val="001A3580"/>
    <w:rsid w:val="001A3621"/>
    <w:rsid w:val="001A3675"/>
    <w:rsid w:val="001A369D"/>
    <w:rsid w:val="001A37CA"/>
    <w:rsid w:val="001A39BB"/>
    <w:rsid w:val="001A3BEE"/>
    <w:rsid w:val="001A3C55"/>
    <w:rsid w:val="001A3FC8"/>
    <w:rsid w:val="001A4024"/>
    <w:rsid w:val="001A4095"/>
    <w:rsid w:val="001A4129"/>
    <w:rsid w:val="001A421B"/>
    <w:rsid w:val="001A423B"/>
    <w:rsid w:val="001A4344"/>
    <w:rsid w:val="001A435F"/>
    <w:rsid w:val="001A4383"/>
    <w:rsid w:val="001A452A"/>
    <w:rsid w:val="001A464F"/>
    <w:rsid w:val="001A4760"/>
    <w:rsid w:val="001A4902"/>
    <w:rsid w:val="001A49A3"/>
    <w:rsid w:val="001A4C9E"/>
    <w:rsid w:val="001A4CF9"/>
    <w:rsid w:val="001A53BF"/>
    <w:rsid w:val="001A54E1"/>
    <w:rsid w:val="001A55DF"/>
    <w:rsid w:val="001A5762"/>
    <w:rsid w:val="001A5978"/>
    <w:rsid w:val="001A59EE"/>
    <w:rsid w:val="001A5CAA"/>
    <w:rsid w:val="001A64EB"/>
    <w:rsid w:val="001A6520"/>
    <w:rsid w:val="001A65BB"/>
    <w:rsid w:val="001A6866"/>
    <w:rsid w:val="001A689A"/>
    <w:rsid w:val="001A6A37"/>
    <w:rsid w:val="001A6B8D"/>
    <w:rsid w:val="001A6C49"/>
    <w:rsid w:val="001A6E67"/>
    <w:rsid w:val="001A6EB7"/>
    <w:rsid w:val="001A6FC9"/>
    <w:rsid w:val="001A6FCE"/>
    <w:rsid w:val="001A7178"/>
    <w:rsid w:val="001A71A7"/>
    <w:rsid w:val="001A73AF"/>
    <w:rsid w:val="001A74F7"/>
    <w:rsid w:val="001A755A"/>
    <w:rsid w:val="001A767A"/>
    <w:rsid w:val="001A770E"/>
    <w:rsid w:val="001A771C"/>
    <w:rsid w:val="001A7738"/>
    <w:rsid w:val="001A7855"/>
    <w:rsid w:val="001A7910"/>
    <w:rsid w:val="001A7991"/>
    <w:rsid w:val="001A7BB1"/>
    <w:rsid w:val="001A7CAD"/>
    <w:rsid w:val="001A7E98"/>
    <w:rsid w:val="001A7EC8"/>
    <w:rsid w:val="001A7FCA"/>
    <w:rsid w:val="001B00F6"/>
    <w:rsid w:val="001B0142"/>
    <w:rsid w:val="001B01AE"/>
    <w:rsid w:val="001B025A"/>
    <w:rsid w:val="001B02EF"/>
    <w:rsid w:val="001B03F4"/>
    <w:rsid w:val="001B05FF"/>
    <w:rsid w:val="001B06B3"/>
    <w:rsid w:val="001B0C10"/>
    <w:rsid w:val="001B0F17"/>
    <w:rsid w:val="001B0FC5"/>
    <w:rsid w:val="001B11AF"/>
    <w:rsid w:val="001B13F4"/>
    <w:rsid w:val="001B1540"/>
    <w:rsid w:val="001B1627"/>
    <w:rsid w:val="001B1660"/>
    <w:rsid w:val="001B1667"/>
    <w:rsid w:val="001B170C"/>
    <w:rsid w:val="001B19EA"/>
    <w:rsid w:val="001B1A2F"/>
    <w:rsid w:val="001B1AF4"/>
    <w:rsid w:val="001B1F4B"/>
    <w:rsid w:val="001B1FAD"/>
    <w:rsid w:val="001B20C2"/>
    <w:rsid w:val="001B21B0"/>
    <w:rsid w:val="001B22F4"/>
    <w:rsid w:val="001B2503"/>
    <w:rsid w:val="001B2828"/>
    <w:rsid w:val="001B2868"/>
    <w:rsid w:val="001B2881"/>
    <w:rsid w:val="001B2AE8"/>
    <w:rsid w:val="001B2B2A"/>
    <w:rsid w:val="001B2C5B"/>
    <w:rsid w:val="001B2DE9"/>
    <w:rsid w:val="001B30B6"/>
    <w:rsid w:val="001B30E8"/>
    <w:rsid w:val="001B324C"/>
    <w:rsid w:val="001B32E9"/>
    <w:rsid w:val="001B3677"/>
    <w:rsid w:val="001B396A"/>
    <w:rsid w:val="001B3C32"/>
    <w:rsid w:val="001B3E99"/>
    <w:rsid w:val="001B3EE9"/>
    <w:rsid w:val="001B3F8E"/>
    <w:rsid w:val="001B41C8"/>
    <w:rsid w:val="001B45AA"/>
    <w:rsid w:val="001B45BE"/>
    <w:rsid w:val="001B46B8"/>
    <w:rsid w:val="001B4926"/>
    <w:rsid w:val="001B49E7"/>
    <w:rsid w:val="001B4A19"/>
    <w:rsid w:val="001B4A88"/>
    <w:rsid w:val="001B4AFA"/>
    <w:rsid w:val="001B4B95"/>
    <w:rsid w:val="001B4CC4"/>
    <w:rsid w:val="001B4F50"/>
    <w:rsid w:val="001B507D"/>
    <w:rsid w:val="001B50BE"/>
    <w:rsid w:val="001B5122"/>
    <w:rsid w:val="001B5125"/>
    <w:rsid w:val="001B52BB"/>
    <w:rsid w:val="001B532A"/>
    <w:rsid w:val="001B54C5"/>
    <w:rsid w:val="001B56A8"/>
    <w:rsid w:val="001B570D"/>
    <w:rsid w:val="001B571D"/>
    <w:rsid w:val="001B5804"/>
    <w:rsid w:val="001B5B5C"/>
    <w:rsid w:val="001B5DA6"/>
    <w:rsid w:val="001B5E41"/>
    <w:rsid w:val="001B5F5C"/>
    <w:rsid w:val="001B5F69"/>
    <w:rsid w:val="001B6015"/>
    <w:rsid w:val="001B621D"/>
    <w:rsid w:val="001B62F6"/>
    <w:rsid w:val="001B6474"/>
    <w:rsid w:val="001B6578"/>
    <w:rsid w:val="001B671A"/>
    <w:rsid w:val="001B6A71"/>
    <w:rsid w:val="001B6B52"/>
    <w:rsid w:val="001B6D1A"/>
    <w:rsid w:val="001B6EE2"/>
    <w:rsid w:val="001B6F15"/>
    <w:rsid w:val="001B6FCE"/>
    <w:rsid w:val="001B7162"/>
    <w:rsid w:val="001B7213"/>
    <w:rsid w:val="001B73C1"/>
    <w:rsid w:val="001B7533"/>
    <w:rsid w:val="001B759B"/>
    <w:rsid w:val="001B7715"/>
    <w:rsid w:val="001B775C"/>
    <w:rsid w:val="001B7987"/>
    <w:rsid w:val="001B7AA0"/>
    <w:rsid w:val="001B7F08"/>
    <w:rsid w:val="001B7F1F"/>
    <w:rsid w:val="001B7FA5"/>
    <w:rsid w:val="001C0051"/>
    <w:rsid w:val="001C0318"/>
    <w:rsid w:val="001C0349"/>
    <w:rsid w:val="001C04D4"/>
    <w:rsid w:val="001C053E"/>
    <w:rsid w:val="001C0540"/>
    <w:rsid w:val="001C0639"/>
    <w:rsid w:val="001C0647"/>
    <w:rsid w:val="001C068B"/>
    <w:rsid w:val="001C07A5"/>
    <w:rsid w:val="001C085E"/>
    <w:rsid w:val="001C08FA"/>
    <w:rsid w:val="001C0925"/>
    <w:rsid w:val="001C097A"/>
    <w:rsid w:val="001C0ABF"/>
    <w:rsid w:val="001C0B7B"/>
    <w:rsid w:val="001C0BFE"/>
    <w:rsid w:val="001C0C1B"/>
    <w:rsid w:val="001C0EB0"/>
    <w:rsid w:val="001C0FDD"/>
    <w:rsid w:val="001C1141"/>
    <w:rsid w:val="001C1178"/>
    <w:rsid w:val="001C1301"/>
    <w:rsid w:val="001C15E7"/>
    <w:rsid w:val="001C16E6"/>
    <w:rsid w:val="001C1782"/>
    <w:rsid w:val="001C19ED"/>
    <w:rsid w:val="001C1CB6"/>
    <w:rsid w:val="001C1E8E"/>
    <w:rsid w:val="001C1F91"/>
    <w:rsid w:val="001C1FD4"/>
    <w:rsid w:val="001C2318"/>
    <w:rsid w:val="001C2327"/>
    <w:rsid w:val="001C2481"/>
    <w:rsid w:val="001C24A2"/>
    <w:rsid w:val="001C24B0"/>
    <w:rsid w:val="001C24EC"/>
    <w:rsid w:val="001C269D"/>
    <w:rsid w:val="001C27EF"/>
    <w:rsid w:val="001C27F7"/>
    <w:rsid w:val="001C2806"/>
    <w:rsid w:val="001C298A"/>
    <w:rsid w:val="001C29D6"/>
    <w:rsid w:val="001C2B37"/>
    <w:rsid w:val="001C2CAB"/>
    <w:rsid w:val="001C2E2F"/>
    <w:rsid w:val="001C2EF6"/>
    <w:rsid w:val="001C365D"/>
    <w:rsid w:val="001C3F73"/>
    <w:rsid w:val="001C4008"/>
    <w:rsid w:val="001C43FA"/>
    <w:rsid w:val="001C466F"/>
    <w:rsid w:val="001C486C"/>
    <w:rsid w:val="001C486D"/>
    <w:rsid w:val="001C4AA8"/>
    <w:rsid w:val="001C4B65"/>
    <w:rsid w:val="001C4B90"/>
    <w:rsid w:val="001C4D66"/>
    <w:rsid w:val="001C4DCA"/>
    <w:rsid w:val="001C4EA1"/>
    <w:rsid w:val="001C4EDE"/>
    <w:rsid w:val="001C4F1A"/>
    <w:rsid w:val="001C4F68"/>
    <w:rsid w:val="001C511A"/>
    <w:rsid w:val="001C538E"/>
    <w:rsid w:val="001C54D0"/>
    <w:rsid w:val="001C55EA"/>
    <w:rsid w:val="001C59EF"/>
    <w:rsid w:val="001C5A1B"/>
    <w:rsid w:val="001C5C34"/>
    <w:rsid w:val="001C5CC7"/>
    <w:rsid w:val="001C5DBB"/>
    <w:rsid w:val="001C5E5B"/>
    <w:rsid w:val="001C5FC6"/>
    <w:rsid w:val="001C6231"/>
    <w:rsid w:val="001C6402"/>
    <w:rsid w:val="001C65B4"/>
    <w:rsid w:val="001C65F3"/>
    <w:rsid w:val="001C67E4"/>
    <w:rsid w:val="001C6876"/>
    <w:rsid w:val="001C6A35"/>
    <w:rsid w:val="001C6AB7"/>
    <w:rsid w:val="001C6AC5"/>
    <w:rsid w:val="001C6C16"/>
    <w:rsid w:val="001C6DC3"/>
    <w:rsid w:val="001C6EDD"/>
    <w:rsid w:val="001C7440"/>
    <w:rsid w:val="001C7457"/>
    <w:rsid w:val="001C78A0"/>
    <w:rsid w:val="001C78F6"/>
    <w:rsid w:val="001C7A44"/>
    <w:rsid w:val="001C7E2F"/>
    <w:rsid w:val="001C7E30"/>
    <w:rsid w:val="001C7ED9"/>
    <w:rsid w:val="001C7EFC"/>
    <w:rsid w:val="001C7FF3"/>
    <w:rsid w:val="001D00F3"/>
    <w:rsid w:val="001D0104"/>
    <w:rsid w:val="001D023B"/>
    <w:rsid w:val="001D02CD"/>
    <w:rsid w:val="001D03E9"/>
    <w:rsid w:val="001D046E"/>
    <w:rsid w:val="001D0480"/>
    <w:rsid w:val="001D0504"/>
    <w:rsid w:val="001D0877"/>
    <w:rsid w:val="001D09BF"/>
    <w:rsid w:val="001D0A5B"/>
    <w:rsid w:val="001D0B62"/>
    <w:rsid w:val="001D0BA2"/>
    <w:rsid w:val="001D0DE2"/>
    <w:rsid w:val="001D0EBB"/>
    <w:rsid w:val="001D1167"/>
    <w:rsid w:val="001D11B9"/>
    <w:rsid w:val="001D1294"/>
    <w:rsid w:val="001D12CD"/>
    <w:rsid w:val="001D13C0"/>
    <w:rsid w:val="001D13C4"/>
    <w:rsid w:val="001D14DC"/>
    <w:rsid w:val="001D15CD"/>
    <w:rsid w:val="001D15EC"/>
    <w:rsid w:val="001D167C"/>
    <w:rsid w:val="001D18B8"/>
    <w:rsid w:val="001D19C6"/>
    <w:rsid w:val="001D1BF1"/>
    <w:rsid w:val="001D1D70"/>
    <w:rsid w:val="001D1DEC"/>
    <w:rsid w:val="001D1E67"/>
    <w:rsid w:val="001D218F"/>
    <w:rsid w:val="001D2226"/>
    <w:rsid w:val="001D27F6"/>
    <w:rsid w:val="001D295E"/>
    <w:rsid w:val="001D2AB3"/>
    <w:rsid w:val="001D2B26"/>
    <w:rsid w:val="001D2BB7"/>
    <w:rsid w:val="001D2C63"/>
    <w:rsid w:val="001D2EF4"/>
    <w:rsid w:val="001D2F61"/>
    <w:rsid w:val="001D30FB"/>
    <w:rsid w:val="001D3122"/>
    <w:rsid w:val="001D34FA"/>
    <w:rsid w:val="001D36A0"/>
    <w:rsid w:val="001D36BF"/>
    <w:rsid w:val="001D3742"/>
    <w:rsid w:val="001D38AF"/>
    <w:rsid w:val="001D3A2E"/>
    <w:rsid w:val="001D3BB5"/>
    <w:rsid w:val="001D3C11"/>
    <w:rsid w:val="001D3CC6"/>
    <w:rsid w:val="001D3E0A"/>
    <w:rsid w:val="001D4163"/>
    <w:rsid w:val="001D41E6"/>
    <w:rsid w:val="001D4216"/>
    <w:rsid w:val="001D4355"/>
    <w:rsid w:val="001D44CE"/>
    <w:rsid w:val="001D48B6"/>
    <w:rsid w:val="001D4DBA"/>
    <w:rsid w:val="001D4F70"/>
    <w:rsid w:val="001D571B"/>
    <w:rsid w:val="001D5785"/>
    <w:rsid w:val="001D58B5"/>
    <w:rsid w:val="001D59DD"/>
    <w:rsid w:val="001D5C00"/>
    <w:rsid w:val="001D5DEF"/>
    <w:rsid w:val="001D5E5F"/>
    <w:rsid w:val="001D5E86"/>
    <w:rsid w:val="001D5FEB"/>
    <w:rsid w:val="001D629F"/>
    <w:rsid w:val="001D63D9"/>
    <w:rsid w:val="001D63DB"/>
    <w:rsid w:val="001D646B"/>
    <w:rsid w:val="001D66B6"/>
    <w:rsid w:val="001D6811"/>
    <w:rsid w:val="001D6853"/>
    <w:rsid w:val="001D6AE1"/>
    <w:rsid w:val="001D6B2D"/>
    <w:rsid w:val="001D6BD2"/>
    <w:rsid w:val="001D6C49"/>
    <w:rsid w:val="001D6CE7"/>
    <w:rsid w:val="001D6D15"/>
    <w:rsid w:val="001D6D93"/>
    <w:rsid w:val="001D6E0F"/>
    <w:rsid w:val="001D6FF7"/>
    <w:rsid w:val="001D76DB"/>
    <w:rsid w:val="001D7868"/>
    <w:rsid w:val="001D7A38"/>
    <w:rsid w:val="001D7A5F"/>
    <w:rsid w:val="001D7B5C"/>
    <w:rsid w:val="001D7BF1"/>
    <w:rsid w:val="001D7D47"/>
    <w:rsid w:val="001E076E"/>
    <w:rsid w:val="001E0808"/>
    <w:rsid w:val="001E080C"/>
    <w:rsid w:val="001E0869"/>
    <w:rsid w:val="001E0B0F"/>
    <w:rsid w:val="001E0D46"/>
    <w:rsid w:val="001E0E5D"/>
    <w:rsid w:val="001E0E72"/>
    <w:rsid w:val="001E109B"/>
    <w:rsid w:val="001E12C7"/>
    <w:rsid w:val="001E1375"/>
    <w:rsid w:val="001E1656"/>
    <w:rsid w:val="001E167B"/>
    <w:rsid w:val="001E1798"/>
    <w:rsid w:val="001E1AE9"/>
    <w:rsid w:val="001E1AF2"/>
    <w:rsid w:val="001E1B8D"/>
    <w:rsid w:val="001E1C9C"/>
    <w:rsid w:val="001E1D47"/>
    <w:rsid w:val="001E1E78"/>
    <w:rsid w:val="001E2035"/>
    <w:rsid w:val="001E210E"/>
    <w:rsid w:val="001E2252"/>
    <w:rsid w:val="001E2275"/>
    <w:rsid w:val="001E22E4"/>
    <w:rsid w:val="001E2356"/>
    <w:rsid w:val="001E2373"/>
    <w:rsid w:val="001E2391"/>
    <w:rsid w:val="001E260D"/>
    <w:rsid w:val="001E276B"/>
    <w:rsid w:val="001E29ED"/>
    <w:rsid w:val="001E2ACD"/>
    <w:rsid w:val="001E2B19"/>
    <w:rsid w:val="001E2F8A"/>
    <w:rsid w:val="001E3084"/>
    <w:rsid w:val="001E3229"/>
    <w:rsid w:val="001E358C"/>
    <w:rsid w:val="001E35D4"/>
    <w:rsid w:val="001E3965"/>
    <w:rsid w:val="001E3968"/>
    <w:rsid w:val="001E3B04"/>
    <w:rsid w:val="001E3F0F"/>
    <w:rsid w:val="001E40ED"/>
    <w:rsid w:val="001E40F7"/>
    <w:rsid w:val="001E4162"/>
    <w:rsid w:val="001E4478"/>
    <w:rsid w:val="001E47C3"/>
    <w:rsid w:val="001E482B"/>
    <w:rsid w:val="001E4943"/>
    <w:rsid w:val="001E4960"/>
    <w:rsid w:val="001E4A9F"/>
    <w:rsid w:val="001E4CFD"/>
    <w:rsid w:val="001E4D39"/>
    <w:rsid w:val="001E4D9B"/>
    <w:rsid w:val="001E4E3B"/>
    <w:rsid w:val="001E50BF"/>
    <w:rsid w:val="001E5320"/>
    <w:rsid w:val="001E5327"/>
    <w:rsid w:val="001E537A"/>
    <w:rsid w:val="001E5386"/>
    <w:rsid w:val="001E552E"/>
    <w:rsid w:val="001E5562"/>
    <w:rsid w:val="001E56AC"/>
    <w:rsid w:val="001E5913"/>
    <w:rsid w:val="001E5B6F"/>
    <w:rsid w:val="001E5CA0"/>
    <w:rsid w:val="001E5CEF"/>
    <w:rsid w:val="001E5DD4"/>
    <w:rsid w:val="001E5EE5"/>
    <w:rsid w:val="001E6028"/>
    <w:rsid w:val="001E622A"/>
    <w:rsid w:val="001E6815"/>
    <w:rsid w:val="001E6B79"/>
    <w:rsid w:val="001E6C17"/>
    <w:rsid w:val="001E6C3A"/>
    <w:rsid w:val="001E6EE8"/>
    <w:rsid w:val="001E7338"/>
    <w:rsid w:val="001E73BA"/>
    <w:rsid w:val="001E7436"/>
    <w:rsid w:val="001E76FE"/>
    <w:rsid w:val="001E79EB"/>
    <w:rsid w:val="001E7B27"/>
    <w:rsid w:val="001E7BB0"/>
    <w:rsid w:val="001F0215"/>
    <w:rsid w:val="001F0324"/>
    <w:rsid w:val="001F0371"/>
    <w:rsid w:val="001F0A6C"/>
    <w:rsid w:val="001F0C61"/>
    <w:rsid w:val="001F0D00"/>
    <w:rsid w:val="001F0D39"/>
    <w:rsid w:val="001F0D4D"/>
    <w:rsid w:val="001F0D6D"/>
    <w:rsid w:val="001F0DDA"/>
    <w:rsid w:val="001F0DEC"/>
    <w:rsid w:val="001F10D6"/>
    <w:rsid w:val="001F11EC"/>
    <w:rsid w:val="001F129F"/>
    <w:rsid w:val="001F147A"/>
    <w:rsid w:val="001F14CD"/>
    <w:rsid w:val="001F17D4"/>
    <w:rsid w:val="001F19D8"/>
    <w:rsid w:val="001F1B16"/>
    <w:rsid w:val="001F1F64"/>
    <w:rsid w:val="001F23D9"/>
    <w:rsid w:val="001F24C8"/>
    <w:rsid w:val="001F258E"/>
    <w:rsid w:val="001F2623"/>
    <w:rsid w:val="001F2973"/>
    <w:rsid w:val="001F29B0"/>
    <w:rsid w:val="001F2B1C"/>
    <w:rsid w:val="001F2B66"/>
    <w:rsid w:val="001F2C23"/>
    <w:rsid w:val="001F2E01"/>
    <w:rsid w:val="001F2F3A"/>
    <w:rsid w:val="001F302D"/>
    <w:rsid w:val="001F3206"/>
    <w:rsid w:val="001F3459"/>
    <w:rsid w:val="001F34DB"/>
    <w:rsid w:val="001F34EA"/>
    <w:rsid w:val="001F360D"/>
    <w:rsid w:val="001F3B7E"/>
    <w:rsid w:val="001F3D9D"/>
    <w:rsid w:val="001F3DAE"/>
    <w:rsid w:val="001F4025"/>
    <w:rsid w:val="001F4071"/>
    <w:rsid w:val="001F4186"/>
    <w:rsid w:val="001F41EE"/>
    <w:rsid w:val="001F4381"/>
    <w:rsid w:val="001F4820"/>
    <w:rsid w:val="001F484A"/>
    <w:rsid w:val="001F4995"/>
    <w:rsid w:val="001F4B06"/>
    <w:rsid w:val="001F4C1E"/>
    <w:rsid w:val="001F562C"/>
    <w:rsid w:val="001F5678"/>
    <w:rsid w:val="001F56F9"/>
    <w:rsid w:val="001F5A49"/>
    <w:rsid w:val="001F5B64"/>
    <w:rsid w:val="001F5DB2"/>
    <w:rsid w:val="001F5DBF"/>
    <w:rsid w:val="001F5E17"/>
    <w:rsid w:val="001F5FBA"/>
    <w:rsid w:val="001F61F8"/>
    <w:rsid w:val="001F626C"/>
    <w:rsid w:val="001F633B"/>
    <w:rsid w:val="001F63AA"/>
    <w:rsid w:val="001F66A7"/>
    <w:rsid w:val="001F6ACE"/>
    <w:rsid w:val="001F6B6C"/>
    <w:rsid w:val="001F6C9A"/>
    <w:rsid w:val="001F6CBD"/>
    <w:rsid w:val="001F6D62"/>
    <w:rsid w:val="001F6DE4"/>
    <w:rsid w:val="001F6DEA"/>
    <w:rsid w:val="001F6EC9"/>
    <w:rsid w:val="001F7215"/>
    <w:rsid w:val="001F746C"/>
    <w:rsid w:val="001F7490"/>
    <w:rsid w:val="001F796F"/>
    <w:rsid w:val="001F7A18"/>
    <w:rsid w:val="001F7AF7"/>
    <w:rsid w:val="001F7C94"/>
    <w:rsid w:val="001F7EC6"/>
    <w:rsid w:val="002000F5"/>
    <w:rsid w:val="0020011E"/>
    <w:rsid w:val="0020019D"/>
    <w:rsid w:val="002001A2"/>
    <w:rsid w:val="00200209"/>
    <w:rsid w:val="002004CE"/>
    <w:rsid w:val="0020053F"/>
    <w:rsid w:val="002005E3"/>
    <w:rsid w:val="002006D8"/>
    <w:rsid w:val="00200884"/>
    <w:rsid w:val="00200B91"/>
    <w:rsid w:val="00200C95"/>
    <w:rsid w:val="002013EF"/>
    <w:rsid w:val="00201440"/>
    <w:rsid w:val="00201501"/>
    <w:rsid w:val="002015A1"/>
    <w:rsid w:val="002016FA"/>
    <w:rsid w:val="00201829"/>
    <w:rsid w:val="002018AB"/>
    <w:rsid w:val="0020195D"/>
    <w:rsid w:val="0020198E"/>
    <w:rsid w:val="00201994"/>
    <w:rsid w:val="00201B16"/>
    <w:rsid w:val="00201B65"/>
    <w:rsid w:val="00201BB9"/>
    <w:rsid w:val="00201E02"/>
    <w:rsid w:val="00201F54"/>
    <w:rsid w:val="002020D4"/>
    <w:rsid w:val="00202173"/>
    <w:rsid w:val="0020220C"/>
    <w:rsid w:val="002022C7"/>
    <w:rsid w:val="002023EF"/>
    <w:rsid w:val="002023F6"/>
    <w:rsid w:val="00202400"/>
    <w:rsid w:val="002024F7"/>
    <w:rsid w:val="00202635"/>
    <w:rsid w:val="0020278D"/>
    <w:rsid w:val="00202AC8"/>
    <w:rsid w:val="00202B8E"/>
    <w:rsid w:val="00202CCB"/>
    <w:rsid w:val="00202DC6"/>
    <w:rsid w:val="0020305A"/>
    <w:rsid w:val="00203067"/>
    <w:rsid w:val="00203254"/>
    <w:rsid w:val="00203624"/>
    <w:rsid w:val="00203789"/>
    <w:rsid w:val="002039A7"/>
    <w:rsid w:val="00203B5C"/>
    <w:rsid w:val="00203CFE"/>
    <w:rsid w:val="00204087"/>
    <w:rsid w:val="002041A5"/>
    <w:rsid w:val="002041D6"/>
    <w:rsid w:val="002041EE"/>
    <w:rsid w:val="00204388"/>
    <w:rsid w:val="0020438C"/>
    <w:rsid w:val="002043BB"/>
    <w:rsid w:val="002045DA"/>
    <w:rsid w:val="00204660"/>
    <w:rsid w:val="00204BA2"/>
    <w:rsid w:val="00204DD3"/>
    <w:rsid w:val="002050E3"/>
    <w:rsid w:val="002051CD"/>
    <w:rsid w:val="002051ED"/>
    <w:rsid w:val="00205348"/>
    <w:rsid w:val="002054E3"/>
    <w:rsid w:val="0020587A"/>
    <w:rsid w:val="00205A2C"/>
    <w:rsid w:val="00205B62"/>
    <w:rsid w:val="00205CEB"/>
    <w:rsid w:val="00205F28"/>
    <w:rsid w:val="00205F8C"/>
    <w:rsid w:val="0020603E"/>
    <w:rsid w:val="002060F6"/>
    <w:rsid w:val="00206535"/>
    <w:rsid w:val="00206599"/>
    <w:rsid w:val="002068AE"/>
    <w:rsid w:val="002068BE"/>
    <w:rsid w:val="00206ABF"/>
    <w:rsid w:val="00206CB6"/>
    <w:rsid w:val="00206DD6"/>
    <w:rsid w:val="0020704E"/>
    <w:rsid w:val="002074DC"/>
    <w:rsid w:val="002074EE"/>
    <w:rsid w:val="0020765A"/>
    <w:rsid w:val="002078AB"/>
    <w:rsid w:val="00207931"/>
    <w:rsid w:val="002079CC"/>
    <w:rsid w:val="00207A4D"/>
    <w:rsid w:val="00207B25"/>
    <w:rsid w:val="00207BD9"/>
    <w:rsid w:val="00207C8F"/>
    <w:rsid w:val="00207E60"/>
    <w:rsid w:val="00210179"/>
    <w:rsid w:val="0021048F"/>
    <w:rsid w:val="002104F8"/>
    <w:rsid w:val="0021058D"/>
    <w:rsid w:val="00210779"/>
    <w:rsid w:val="002107DF"/>
    <w:rsid w:val="00210859"/>
    <w:rsid w:val="00210A23"/>
    <w:rsid w:val="00210BAF"/>
    <w:rsid w:val="00210BB9"/>
    <w:rsid w:val="00210E3D"/>
    <w:rsid w:val="00210ED2"/>
    <w:rsid w:val="0021116A"/>
    <w:rsid w:val="002111BC"/>
    <w:rsid w:val="002111F9"/>
    <w:rsid w:val="002113C2"/>
    <w:rsid w:val="0021188C"/>
    <w:rsid w:val="002118A3"/>
    <w:rsid w:val="00211A3F"/>
    <w:rsid w:val="00211D32"/>
    <w:rsid w:val="00211D51"/>
    <w:rsid w:val="00211FA4"/>
    <w:rsid w:val="00211FE6"/>
    <w:rsid w:val="00212102"/>
    <w:rsid w:val="002121AA"/>
    <w:rsid w:val="002121F1"/>
    <w:rsid w:val="002129CD"/>
    <w:rsid w:val="00212BE7"/>
    <w:rsid w:val="00212D2B"/>
    <w:rsid w:val="00212EF5"/>
    <w:rsid w:val="00212F23"/>
    <w:rsid w:val="00212F62"/>
    <w:rsid w:val="002130A8"/>
    <w:rsid w:val="00213361"/>
    <w:rsid w:val="0021352D"/>
    <w:rsid w:val="00213967"/>
    <w:rsid w:val="0021396F"/>
    <w:rsid w:val="00213A75"/>
    <w:rsid w:val="00213E9E"/>
    <w:rsid w:val="00214005"/>
    <w:rsid w:val="002140B5"/>
    <w:rsid w:val="0021417F"/>
    <w:rsid w:val="002142E1"/>
    <w:rsid w:val="0021465C"/>
    <w:rsid w:val="002147C1"/>
    <w:rsid w:val="00214869"/>
    <w:rsid w:val="0021488D"/>
    <w:rsid w:val="00214945"/>
    <w:rsid w:val="002149EE"/>
    <w:rsid w:val="00214CD0"/>
    <w:rsid w:val="00214D2D"/>
    <w:rsid w:val="0021501A"/>
    <w:rsid w:val="00215145"/>
    <w:rsid w:val="00215240"/>
    <w:rsid w:val="002153FE"/>
    <w:rsid w:val="002154B8"/>
    <w:rsid w:val="002154BF"/>
    <w:rsid w:val="00215676"/>
    <w:rsid w:val="002156D4"/>
    <w:rsid w:val="00215BCE"/>
    <w:rsid w:val="00215F1A"/>
    <w:rsid w:val="00215FDD"/>
    <w:rsid w:val="00216270"/>
    <w:rsid w:val="002162DB"/>
    <w:rsid w:val="00216800"/>
    <w:rsid w:val="00216869"/>
    <w:rsid w:val="00216961"/>
    <w:rsid w:val="0021696C"/>
    <w:rsid w:val="00216A01"/>
    <w:rsid w:val="00216A2F"/>
    <w:rsid w:val="00216A53"/>
    <w:rsid w:val="00216BA9"/>
    <w:rsid w:val="00216BD4"/>
    <w:rsid w:val="00216C95"/>
    <w:rsid w:val="00216D2A"/>
    <w:rsid w:val="00216DF8"/>
    <w:rsid w:val="0021712E"/>
    <w:rsid w:val="00217226"/>
    <w:rsid w:val="0021722B"/>
    <w:rsid w:val="002174FF"/>
    <w:rsid w:val="00217720"/>
    <w:rsid w:val="0021787F"/>
    <w:rsid w:val="002179C3"/>
    <w:rsid w:val="00217CDD"/>
    <w:rsid w:val="00217D2A"/>
    <w:rsid w:val="00217D2C"/>
    <w:rsid w:val="00217E64"/>
    <w:rsid w:val="00220343"/>
    <w:rsid w:val="002203D6"/>
    <w:rsid w:val="00220475"/>
    <w:rsid w:val="00220519"/>
    <w:rsid w:val="00220531"/>
    <w:rsid w:val="002205E6"/>
    <w:rsid w:val="002205ED"/>
    <w:rsid w:val="002209E5"/>
    <w:rsid w:val="00220A03"/>
    <w:rsid w:val="00220B83"/>
    <w:rsid w:val="00220CE8"/>
    <w:rsid w:val="00220CFB"/>
    <w:rsid w:val="00220D98"/>
    <w:rsid w:val="00221164"/>
    <w:rsid w:val="002211F5"/>
    <w:rsid w:val="0022125B"/>
    <w:rsid w:val="002212BB"/>
    <w:rsid w:val="0022154F"/>
    <w:rsid w:val="0022176E"/>
    <w:rsid w:val="002217B1"/>
    <w:rsid w:val="00221911"/>
    <w:rsid w:val="0022192B"/>
    <w:rsid w:val="002219AE"/>
    <w:rsid w:val="00221B47"/>
    <w:rsid w:val="00221C53"/>
    <w:rsid w:val="00221ECA"/>
    <w:rsid w:val="00221F82"/>
    <w:rsid w:val="00221F83"/>
    <w:rsid w:val="00222235"/>
    <w:rsid w:val="00222266"/>
    <w:rsid w:val="00222347"/>
    <w:rsid w:val="002224C4"/>
    <w:rsid w:val="002229AF"/>
    <w:rsid w:val="00222A3C"/>
    <w:rsid w:val="00222BC0"/>
    <w:rsid w:val="00222C03"/>
    <w:rsid w:val="00222CFD"/>
    <w:rsid w:val="00222D4C"/>
    <w:rsid w:val="00222D74"/>
    <w:rsid w:val="00222D99"/>
    <w:rsid w:val="00222F62"/>
    <w:rsid w:val="002230E0"/>
    <w:rsid w:val="002230F8"/>
    <w:rsid w:val="0022354B"/>
    <w:rsid w:val="00223609"/>
    <w:rsid w:val="00223664"/>
    <w:rsid w:val="0022377B"/>
    <w:rsid w:val="00223EFC"/>
    <w:rsid w:val="00223FB5"/>
    <w:rsid w:val="00223FC7"/>
    <w:rsid w:val="002240B4"/>
    <w:rsid w:val="0022421B"/>
    <w:rsid w:val="0022426B"/>
    <w:rsid w:val="00224392"/>
    <w:rsid w:val="002243D7"/>
    <w:rsid w:val="002247ED"/>
    <w:rsid w:val="00224BDD"/>
    <w:rsid w:val="00224C28"/>
    <w:rsid w:val="002251AF"/>
    <w:rsid w:val="0022543F"/>
    <w:rsid w:val="00225446"/>
    <w:rsid w:val="0022570F"/>
    <w:rsid w:val="002257AC"/>
    <w:rsid w:val="00225805"/>
    <w:rsid w:val="00225AB7"/>
    <w:rsid w:val="00225ADC"/>
    <w:rsid w:val="00225BE6"/>
    <w:rsid w:val="00225C52"/>
    <w:rsid w:val="00225E22"/>
    <w:rsid w:val="00225E87"/>
    <w:rsid w:val="0022600F"/>
    <w:rsid w:val="0022637F"/>
    <w:rsid w:val="0022648F"/>
    <w:rsid w:val="002266A8"/>
    <w:rsid w:val="002266EF"/>
    <w:rsid w:val="002266F3"/>
    <w:rsid w:val="0022674D"/>
    <w:rsid w:val="00226D95"/>
    <w:rsid w:val="00226E6E"/>
    <w:rsid w:val="00226EBD"/>
    <w:rsid w:val="00226F1B"/>
    <w:rsid w:val="0022703F"/>
    <w:rsid w:val="00227049"/>
    <w:rsid w:val="002270F9"/>
    <w:rsid w:val="0022743A"/>
    <w:rsid w:val="00227567"/>
    <w:rsid w:val="0022771A"/>
    <w:rsid w:val="00227785"/>
    <w:rsid w:val="0022786E"/>
    <w:rsid w:val="002278F4"/>
    <w:rsid w:val="00227A9C"/>
    <w:rsid w:val="00227ABE"/>
    <w:rsid w:val="00227B1D"/>
    <w:rsid w:val="00227D69"/>
    <w:rsid w:val="00227D74"/>
    <w:rsid w:val="002300BE"/>
    <w:rsid w:val="002301B8"/>
    <w:rsid w:val="00230329"/>
    <w:rsid w:val="00230533"/>
    <w:rsid w:val="00230867"/>
    <w:rsid w:val="002308D4"/>
    <w:rsid w:val="002308EF"/>
    <w:rsid w:val="00230B0E"/>
    <w:rsid w:val="00230B3C"/>
    <w:rsid w:val="00230DD7"/>
    <w:rsid w:val="00230E68"/>
    <w:rsid w:val="00230F78"/>
    <w:rsid w:val="00230FCC"/>
    <w:rsid w:val="00231008"/>
    <w:rsid w:val="00231571"/>
    <w:rsid w:val="0023180A"/>
    <w:rsid w:val="00231E03"/>
    <w:rsid w:val="00231E2A"/>
    <w:rsid w:val="002321F6"/>
    <w:rsid w:val="00232301"/>
    <w:rsid w:val="002323F3"/>
    <w:rsid w:val="00232402"/>
    <w:rsid w:val="00232449"/>
    <w:rsid w:val="00232482"/>
    <w:rsid w:val="00232531"/>
    <w:rsid w:val="002327A4"/>
    <w:rsid w:val="002327A9"/>
    <w:rsid w:val="002327F9"/>
    <w:rsid w:val="00232915"/>
    <w:rsid w:val="002329EF"/>
    <w:rsid w:val="00232A71"/>
    <w:rsid w:val="00232B2F"/>
    <w:rsid w:val="00232EC3"/>
    <w:rsid w:val="00232F5D"/>
    <w:rsid w:val="00233012"/>
    <w:rsid w:val="002331A6"/>
    <w:rsid w:val="002332A0"/>
    <w:rsid w:val="0023378F"/>
    <w:rsid w:val="002337B2"/>
    <w:rsid w:val="00233984"/>
    <w:rsid w:val="0023398C"/>
    <w:rsid w:val="00233A6D"/>
    <w:rsid w:val="00233D87"/>
    <w:rsid w:val="00233DF7"/>
    <w:rsid w:val="00233F96"/>
    <w:rsid w:val="00234122"/>
    <w:rsid w:val="002341C6"/>
    <w:rsid w:val="002341CC"/>
    <w:rsid w:val="002341E2"/>
    <w:rsid w:val="00234221"/>
    <w:rsid w:val="002346DC"/>
    <w:rsid w:val="00234722"/>
    <w:rsid w:val="00234886"/>
    <w:rsid w:val="0023488C"/>
    <w:rsid w:val="00234A89"/>
    <w:rsid w:val="00234D4B"/>
    <w:rsid w:val="00234D73"/>
    <w:rsid w:val="00234EB5"/>
    <w:rsid w:val="00234EF5"/>
    <w:rsid w:val="002350DD"/>
    <w:rsid w:val="002350F1"/>
    <w:rsid w:val="00235111"/>
    <w:rsid w:val="00235291"/>
    <w:rsid w:val="00235307"/>
    <w:rsid w:val="00235366"/>
    <w:rsid w:val="002355CD"/>
    <w:rsid w:val="00235784"/>
    <w:rsid w:val="002358E0"/>
    <w:rsid w:val="00235A34"/>
    <w:rsid w:val="00235B6E"/>
    <w:rsid w:val="00235CC6"/>
    <w:rsid w:val="00235CE4"/>
    <w:rsid w:val="00235D7B"/>
    <w:rsid w:val="002363F6"/>
    <w:rsid w:val="0023668C"/>
    <w:rsid w:val="0023696B"/>
    <w:rsid w:val="002369C8"/>
    <w:rsid w:val="00236C26"/>
    <w:rsid w:val="00236C29"/>
    <w:rsid w:val="00236C31"/>
    <w:rsid w:val="00236D63"/>
    <w:rsid w:val="00236E28"/>
    <w:rsid w:val="00236F00"/>
    <w:rsid w:val="0023700E"/>
    <w:rsid w:val="0023706C"/>
    <w:rsid w:val="00237119"/>
    <w:rsid w:val="002371CD"/>
    <w:rsid w:val="00237283"/>
    <w:rsid w:val="002373A5"/>
    <w:rsid w:val="0023743E"/>
    <w:rsid w:val="0023760F"/>
    <w:rsid w:val="00237686"/>
    <w:rsid w:val="00237747"/>
    <w:rsid w:val="00237822"/>
    <w:rsid w:val="00237A3B"/>
    <w:rsid w:val="00237A47"/>
    <w:rsid w:val="00237AB2"/>
    <w:rsid w:val="00237B6A"/>
    <w:rsid w:val="00237C79"/>
    <w:rsid w:val="00237CD8"/>
    <w:rsid w:val="00237F65"/>
    <w:rsid w:val="002402D3"/>
    <w:rsid w:val="00240346"/>
    <w:rsid w:val="002407B7"/>
    <w:rsid w:val="002408CB"/>
    <w:rsid w:val="00240B62"/>
    <w:rsid w:val="00240BF4"/>
    <w:rsid w:val="00240EDD"/>
    <w:rsid w:val="0024123F"/>
    <w:rsid w:val="00241259"/>
    <w:rsid w:val="00241410"/>
    <w:rsid w:val="00241566"/>
    <w:rsid w:val="002416E7"/>
    <w:rsid w:val="0024170F"/>
    <w:rsid w:val="0024188B"/>
    <w:rsid w:val="00241896"/>
    <w:rsid w:val="00241C9D"/>
    <w:rsid w:val="00241DAE"/>
    <w:rsid w:val="00241DC5"/>
    <w:rsid w:val="00241E22"/>
    <w:rsid w:val="00241ED1"/>
    <w:rsid w:val="00241F2C"/>
    <w:rsid w:val="0024214E"/>
    <w:rsid w:val="00242589"/>
    <w:rsid w:val="002425A0"/>
    <w:rsid w:val="00242770"/>
    <w:rsid w:val="00242A80"/>
    <w:rsid w:val="00242A81"/>
    <w:rsid w:val="00242C62"/>
    <w:rsid w:val="00242DE1"/>
    <w:rsid w:val="002431D8"/>
    <w:rsid w:val="0024333E"/>
    <w:rsid w:val="00243440"/>
    <w:rsid w:val="00243670"/>
    <w:rsid w:val="0024391E"/>
    <w:rsid w:val="00243978"/>
    <w:rsid w:val="00243D70"/>
    <w:rsid w:val="00243F04"/>
    <w:rsid w:val="00244524"/>
    <w:rsid w:val="00244931"/>
    <w:rsid w:val="00244A52"/>
    <w:rsid w:val="00244A75"/>
    <w:rsid w:val="00244AF4"/>
    <w:rsid w:val="00244BB6"/>
    <w:rsid w:val="00244E24"/>
    <w:rsid w:val="00244F80"/>
    <w:rsid w:val="00244FC9"/>
    <w:rsid w:val="0024510B"/>
    <w:rsid w:val="0024523A"/>
    <w:rsid w:val="00245475"/>
    <w:rsid w:val="0024550A"/>
    <w:rsid w:val="002455E8"/>
    <w:rsid w:val="00245647"/>
    <w:rsid w:val="002457BD"/>
    <w:rsid w:val="002458CB"/>
    <w:rsid w:val="00245C02"/>
    <w:rsid w:val="00245C13"/>
    <w:rsid w:val="00245E27"/>
    <w:rsid w:val="00245FFF"/>
    <w:rsid w:val="00246054"/>
    <w:rsid w:val="0024606C"/>
    <w:rsid w:val="0024607D"/>
    <w:rsid w:val="00246403"/>
    <w:rsid w:val="00246483"/>
    <w:rsid w:val="002464EE"/>
    <w:rsid w:val="00246A09"/>
    <w:rsid w:val="00246D68"/>
    <w:rsid w:val="00246D7C"/>
    <w:rsid w:val="00246F01"/>
    <w:rsid w:val="00247106"/>
    <w:rsid w:val="00247216"/>
    <w:rsid w:val="002473A0"/>
    <w:rsid w:val="0024743A"/>
    <w:rsid w:val="00247574"/>
    <w:rsid w:val="002475AF"/>
    <w:rsid w:val="0024793E"/>
    <w:rsid w:val="002479B9"/>
    <w:rsid w:val="00247A45"/>
    <w:rsid w:val="00247AC5"/>
    <w:rsid w:val="00247CBC"/>
    <w:rsid w:val="00247E41"/>
    <w:rsid w:val="00250183"/>
    <w:rsid w:val="002503D3"/>
    <w:rsid w:val="0025042E"/>
    <w:rsid w:val="002504B0"/>
    <w:rsid w:val="00250508"/>
    <w:rsid w:val="00250831"/>
    <w:rsid w:val="00250AD2"/>
    <w:rsid w:val="00250B22"/>
    <w:rsid w:val="00250E1C"/>
    <w:rsid w:val="00250F14"/>
    <w:rsid w:val="002511F2"/>
    <w:rsid w:val="0025120D"/>
    <w:rsid w:val="002512B4"/>
    <w:rsid w:val="00251410"/>
    <w:rsid w:val="002516F2"/>
    <w:rsid w:val="00251799"/>
    <w:rsid w:val="00251A03"/>
    <w:rsid w:val="00251A39"/>
    <w:rsid w:val="00251D11"/>
    <w:rsid w:val="00251E56"/>
    <w:rsid w:val="00251EAA"/>
    <w:rsid w:val="002521DC"/>
    <w:rsid w:val="00252260"/>
    <w:rsid w:val="002525AA"/>
    <w:rsid w:val="002525B2"/>
    <w:rsid w:val="002527B4"/>
    <w:rsid w:val="00252938"/>
    <w:rsid w:val="0025296F"/>
    <w:rsid w:val="00252B57"/>
    <w:rsid w:val="00252C80"/>
    <w:rsid w:val="00253346"/>
    <w:rsid w:val="00253498"/>
    <w:rsid w:val="0025352F"/>
    <w:rsid w:val="002537E8"/>
    <w:rsid w:val="00253DCB"/>
    <w:rsid w:val="00253E49"/>
    <w:rsid w:val="00253F4B"/>
    <w:rsid w:val="00254068"/>
    <w:rsid w:val="00254155"/>
    <w:rsid w:val="00254399"/>
    <w:rsid w:val="002543D7"/>
    <w:rsid w:val="00254646"/>
    <w:rsid w:val="00254743"/>
    <w:rsid w:val="00254C54"/>
    <w:rsid w:val="00254C62"/>
    <w:rsid w:val="00254CFF"/>
    <w:rsid w:val="00254F80"/>
    <w:rsid w:val="00255000"/>
    <w:rsid w:val="00255094"/>
    <w:rsid w:val="002553D9"/>
    <w:rsid w:val="00255652"/>
    <w:rsid w:val="00255745"/>
    <w:rsid w:val="0025588D"/>
    <w:rsid w:val="00255D5C"/>
    <w:rsid w:val="00255E6F"/>
    <w:rsid w:val="00255F1C"/>
    <w:rsid w:val="002560CD"/>
    <w:rsid w:val="0025617B"/>
    <w:rsid w:val="00256191"/>
    <w:rsid w:val="002561AE"/>
    <w:rsid w:val="002563DE"/>
    <w:rsid w:val="00256485"/>
    <w:rsid w:val="00256651"/>
    <w:rsid w:val="00256691"/>
    <w:rsid w:val="002566B3"/>
    <w:rsid w:val="002567C9"/>
    <w:rsid w:val="00256831"/>
    <w:rsid w:val="00256889"/>
    <w:rsid w:val="002569B4"/>
    <w:rsid w:val="00256A36"/>
    <w:rsid w:val="00256ABD"/>
    <w:rsid w:val="00256E61"/>
    <w:rsid w:val="00257009"/>
    <w:rsid w:val="0025728E"/>
    <w:rsid w:val="0025738F"/>
    <w:rsid w:val="0025742D"/>
    <w:rsid w:val="0025752C"/>
    <w:rsid w:val="002576BA"/>
    <w:rsid w:val="00257708"/>
    <w:rsid w:val="002578E5"/>
    <w:rsid w:val="00257A03"/>
    <w:rsid w:val="00257F5E"/>
    <w:rsid w:val="002600AC"/>
    <w:rsid w:val="0026017A"/>
    <w:rsid w:val="002601FC"/>
    <w:rsid w:val="00260221"/>
    <w:rsid w:val="00260326"/>
    <w:rsid w:val="00260575"/>
    <w:rsid w:val="002606B9"/>
    <w:rsid w:val="0026078C"/>
    <w:rsid w:val="002607A5"/>
    <w:rsid w:val="0026091D"/>
    <w:rsid w:val="00260A0D"/>
    <w:rsid w:val="00260B4F"/>
    <w:rsid w:val="00260C1C"/>
    <w:rsid w:val="00260C47"/>
    <w:rsid w:val="00260DB5"/>
    <w:rsid w:val="00260DB8"/>
    <w:rsid w:val="00260E93"/>
    <w:rsid w:val="00260EE4"/>
    <w:rsid w:val="00261085"/>
    <w:rsid w:val="0026145A"/>
    <w:rsid w:val="0026179B"/>
    <w:rsid w:val="00261C07"/>
    <w:rsid w:val="00261C3A"/>
    <w:rsid w:val="00261CDF"/>
    <w:rsid w:val="00261D17"/>
    <w:rsid w:val="00261F6B"/>
    <w:rsid w:val="00261F94"/>
    <w:rsid w:val="00262110"/>
    <w:rsid w:val="00262356"/>
    <w:rsid w:val="0026247D"/>
    <w:rsid w:val="00262608"/>
    <w:rsid w:val="002628E7"/>
    <w:rsid w:val="00262985"/>
    <w:rsid w:val="0026298A"/>
    <w:rsid w:val="00262B3D"/>
    <w:rsid w:val="00262BA4"/>
    <w:rsid w:val="00262C95"/>
    <w:rsid w:val="00262DD5"/>
    <w:rsid w:val="00262FDB"/>
    <w:rsid w:val="0026306E"/>
    <w:rsid w:val="00263260"/>
    <w:rsid w:val="00263294"/>
    <w:rsid w:val="0026329E"/>
    <w:rsid w:val="002633DC"/>
    <w:rsid w:val="00263544"/>
    <w:rsid w:val="00263618"/>
    <w:rsid w:val="00263729"/>
    <w:rsid w:val="00263C2B"/>
    <w:rsid w:val="00263C86"/>
    <w:rsid w:val="00263D27"/>
    <w:rsid w:val="00263EDD"/>
    <w:rsid w:val="00263FE4"/>
    <w:rsid w:val="002641F2"/>
    <w:rsid w:val="002643D0"/>
    <w:rsid w:val="002643DB"/>
    <w:rsid w:val="0026447E"/>
    <w:rsid w:val="002644EC"/>
    <w:rsid w:val="002646B8"/>
    <w:rsid w:val="002649E7"/>
    <w:rsid w:val="002649F7"/>
    <w:rsid w:val="00264A33"/>
    <w:rsid w:val="00264C5F"/>
    <w:rsid w:val="00264E61"/>
    <w:rsid w:val="00264E81"/>
    <w:rsid w:val="00264EB5"/>
    <w:rsid w:val="00264ED2"/>
    <w:rsid w:val="00265105"/>
    <w:rsid w:val="002652FF"/>
    <w:rsid w:val="0026554C"/>
    <w:rsid w:val="00265644"/>
    <w:rsid w:val="0026569D"/>
    <w:rsid w:val="00265750"/>
    <w:rsid w:val="00265B5C"/>
    <w:rsid w:val="00265CB0"/>
    <w:rsid w:val="00265FF6"/>
    <w:rsid w:val="0026612C"/>
    <w:rsid w:val="0026614F"/>
    <w:rsid w:val="0026627D"/>
    <w:rsid w:val="002663D5"/>
    <w:rsid w:val="002664BF"/>
    <w:rsid w:val="002664E4"/>
    <w:rsid w:val="002664E9"/>
    <w:rsid w:val="0026652B"/>
    <w:rsid w:val="0026653C"/>
    <w:rsid w:val="002667F2"/>
    <w:rsid w:val="00266832"/>
    <w:rsid w:val="0026697F"/>
    <w:rsid w:val="00266B18"/>
    <w:rsid w:val="00266D44"/>
    <w:rsid w:val="00266E26"/>
    <w:rsid w:val="00266F55"/>
    <w:rsid w:val="002670BE"/>
    <w:rsid w:val="002670E0"/>
    <w:rsid w:val="00267170"/>
    <w:rsid w:val="0026735C"/>
    <w:rsid w:val="002674C9"/>
    <w:rsid w:val="002676F1"/>
    <w:rsid w:val="00267718"/>
    <w:rsid w:val="00267DAA"/>
    <w:rsid w:val="00267EC8"/>
    <w:rsid w:val="00267F5F"/>
    <w:rsid w:val="002700AA"/>
    <w:rsid w:val="00270387"/>
    <w:rsid w:val="002705EB"/>
    <w:rsid w:val="00270A51"/>
    <w:rsid w:val="00270D1B"/>
    <w:rsid w:val="00270DC8"/>
    <w:rsid w:val="00270EBC"/>
    <w:rsid w:val="00270EEE"/>
    <w:rsid w:val="00270F16"/>
    <w:rsid w:val="0027106A"/>
    <w:rsid w:val="002712EE"/>
    <w:rsid w:val="002713D3"/>
    <w:rsid w:val="00271489"/>
    <w:rsid w:val="002715F0"/>
    <w:rsid w:val="0027165B"/>
    <w:rsid w:val="00271716"/>
    <w:rsid w:val="00271765"/>
    <w:rsid w:val="002717DB"/>
    <w:rsid w:val="00271923"/>
    <w:rsid w:val="0027195B"/>
    <w:rsid w:val="00271AFA"/>
    <w:rsid w:val="00271B3C"/>
    <w:rsid w:val="00271C14"/>
    <w:rsid w:val="00271C5F"/>
    <w:rsid w:val="00271D0B"/>
    <w:rsid w:val="00271D1E"/>
    <w:rsid w:val="00271DEB"/>
    <w:rsid w:val="00271F10"/>
    <w:rsid w:val="00272012"/>
    <w:rsid w:val="002721D5"/>
    <w:rsid w:val="002721D6"/>
    <w:rsid w:val="002721ED"/>
    <w:rsid w:val="00272312"/>
    <w:rsid w:val="00272532"/>
    <w:rsid w:val="002726BA"/>
    <w:rsid w:val="00272876"/>
    <w:rsid w:val="002728AF"/>
    <w:rsid w:val="002729FF"/>
    <w:rsid w:val="00272B4E"/>
    <w:rsid w:val="00272CE5"/>
    <w:rsid w:val="00272D3B"/>
    <w:rsid w:val="00272E34"/>
    <w:rsid w:val="00272F52"/>
    <w:rsid w:val="00272FE7"/>
    <w:rsid w:val="00273011"/>
    <w:rsid w:val="00273101"/>
    <w:rsid w:val="002731AF"/>
    <w:rsid w:val="00273274"/>
    <w:rsid w:val="00273351"/>
    <w:rsid w:val="00273491"/>
    <w:rsid w:val="00273575"/>
    <w:rsid w:val="002735D1"/>
    <w:rsid w:val="0027363F"/>
    <w:rsid w:val="00273652"/>
    <w:rsid w:val="00273892"/>
    <w:rsid w:val="00273B1D"/>
    <w:rsid w:val="00273BC1"/>
    <w:rsid w:val="00273E41"/>
    <w:rsid w:val="00273F18"/>
    <w:rsid w:val="00274038"/>
    <w:rsid w:val="00274115"/>
    <w:rsid w:val="00274334"/>
    <w:rsid w:val="00274371"/>
    <w:rsid w:val="0027451F"/>
    <w:rsid w:val="002747A1"/>
    <w:rsid w:val="002747B7"/>
    <w:rsid w:val="00274929"/>
    <w:rsid w:val="00274984"/>
    <w:rsid w:val="002749E4"/>
    <w:rsid w:val="00274A40"/>
    <w:rsid w:val="00274ACF"/>
    <w:rsid w:val="00274BB8"/>
    <w:rsid w:val="00274C18"/>
    <w:rsid w:val="00275166"/>
    <w:rsid w:val="002751C6"/>
    <w:rsid w:val="002753E2"/>
    <w:rsid w:val="00275571"/>
    <w:rsid w:val="002755C9"/>
    <w:rsid w:val="0027581D"/>
    <w:rsid w:val="00275FCB"/>
    <w:rsid w:val="00276017"/>
    <w:rsid w:val="00276019"/>
    <w:rsid w:val="002761CD"/>
    <w:rsid w:val="002769C0"/>
    <w:rsid w:val="002769FC"/>
    <w:rsid w:val="00276B8E"/>
    <w:rsid w:val="00276E93"/>
    <w:rsid w:val="00276FFB"/>
    <w:rsid w:val="002770BE"/>
    <w:rsid w:val="0027735A"/>
    <w:rsid w:val="002775BC"/>
    <w:rsid w:val="002776C7"/>
    <w:rsid w:val="002776F8"/>
    <w:rsid w:val="00277707"/>
    <w:rsid w:val="00277754"/>
    <w:rsid w:val="002777D0"/>
    <w:rsid w:val="00277AC0"/>
    <w:rsid w:val="00277B16"/>
    <w:rsid w:val="00277BAF"/>
    <w:rsid w:val="00277CF9"/>
    <w:rsid w:val="00277E6C"/>
    <w:rsid w:val="00280217"/>
    <w:rsid w:val="00280253"/>
    <w:rsid w:val="00280280"/>
    <w:rsid w:val="002804F4"/>
    <w:rsid w:val="00280785"/>
    <w:rsid w:val="0028078E"/>
    <w:rsid w:val="0028081E"/>
    <w:rsid w:val="002809E2"/>
    <w:rsid w:val="00280AA5"/>
    <w:rsid w:val="00280C03"/>
    <w:rsid w:val="00280CFB"/>
    <w:rsid w:val="00280DA5"/>
    <w:rsid w:val="002810D8"/>
    <w:rsid w:val="0028128B"/>
    <w:rsid w:val="0028143F"/>
    <w:rsid w:val="002815FC"/>
    <w:rsid w:val="002818FB"/>
    <w:rsid w:val="00281A7D"/>
    <w:rsid w:val="00281C2E"/>
    <w:rsid w:val="0028204F"/>
    <w:rsid w:val="002821C5"/>
    <w:rsid w:val="002821CE"/>
    <w:rsid w:val="002825AD"/>
    <w:rsid w:val="00282671"/>
    <w:rsid w:val="002827F2"/>
    <w:rsid w:val="0028289F"/>
    <w:rsid w:val="00282925"/>
    <w:rsid w:val="002829C3"/>
    <w:rsid w:val="00282C72"/>
    <w:rsid w:val="00282C9A"/>
    <w:rsid w:val="00282DAD"/>
    <w:rsid w:val="00282E93"/>
    <w:rsid w:val="00282EF3"/>
    <w:rsid w:val="00282F36"/>
    <w:rsid w:val="0028315E"/>
    <w:rsid w:val="0028322D"/>
    <w:rsid w:val="00283314"/>
    <w:rsid w:val="00283411"/>
    <w:rsid w:val="00283534"/>
    <w:rsid w:val="00283586"/>
    <w:rsid w:val="00283698"/>
    <w:rsid w:val="002836C9"/>
    <w:rsid w:val="0028372B"/>
    <w:rsid w:val="0028395E"/>
    <w:rsid w:val="00283D51"/>
    <w:rsid w:val="00284017"/>
    <w:rsid w:val="00284099"/>
    <w:rsid w:val="00284197"/>
    <w:rsid w:val="0028437C"/>
    <w:rsid w:val="00284676"/>
    <w:rsid w:val="0028472A"/>
    <w:rsid w:val="00284924"/>
    <w:rsid w:val="00284A48"/>
    <w:rsid w:val="00284AAA"/>
    <w:rsid w:val="00284AF9"/>
    <w:rsid w:val="00284CA7"/>
    <w:rsid w:val="00284E56"/>
    <w:rsid w:val="0028529D"/>
    <w:rsid w:val="002852C7"/>
    <w:rsid w:val="002852E1"/>
    <w:rsid w:val="0028562D"/>
    <w:rsid w:val="0028575A"/>
    <w:rsid w:val="00285B4D"/>
    <w:rsid w:val="00285C43"/>
    <w:rsid w:val="00285CBA"/>
    <w:rsid w:val="00285D58"/>
    <w:rsid w:val="00285DF3"/>
    <w:rsid w:val="002861B2"/>
    <w:rsid w:val="0028621D"/>
    <w:rsid w:val="002862B9"/>
    <w:rsid w:val="0028683C"/>
    <w:rsid w:val="00286876"/>
    <w:rsid w:val="00286879"/>
    <w:rsid w:val="00286C5B"/>
    <w:rsid w:val="00286CB3"/>
    <w:rsid w:val="00286DF4"/>
    <w:rsid w:val="00286E31"/>
    <w:rsid w:val="00286EFD"/>
    <w:rsid w:val="00287172"/>
    <w:rsid w:val="0028735A"/>
    <w:rsid w:val="002874F9"/>
    <w:rsid w:val="00287563"/>
    <w:rsid w:val="00287B67"/>
    <w:rsid w:val="00287D0C"/>
    <w:rsid w:val="0029036C"/>
    <w:rsid w:val="0029040A"/>
    <w:rsid w:val="002906EE"/>
    <w:rsid w:val="0029074E"/>
    <w:rsid w:val="0029076E"/>
    <w:rsid w:val="00290963"/>
    <w:rsid w:val="002909DB"/>
    <w:rsid w:val="002909F2"/>
    <w:rsid w:val="002909FE"/>
    <w:rsid w:val="00290A76"/>
    <w:rsid w:val="00290CA1"/>
    <w:rsid w:val="00290D19"/>
    <w:rsid w:val="00290D29"/>
    <w:rsid w:val="00290DD1"/>
    <w:rsid w:val="00291037"/>
    <w:rsid w:val="00291276"/>
    <w:rsid w:val="002915E0"/>
    <w:rsid w:val="002918A7"/>
    <w:rsid w:val="00291A34"/>
    <w:rsid w:val="00291C1A"/>
    <w:rsid w:val="00291C66"/>
    <w:rsid w:val="00291F6E"/>
    <w:rsid w:val="00291FC0"/>
    <w:rsid w:val="0029241E"/>
    <w:rsid w:val="002924B2"/>
    <w:rsid w:val="00292773"/>
    <w:rsid w:val="002927D9"/>
    <w:rsid w:val="00292801"/>
    <w:rsid w:val="0029293A"/>
    <w:rsid w:val="00292998"/>
    <w:rsid w:val="002929C9"/>
    <w:rsid w:val="00292A8B"/>
    <w:rsid w:val="00292B53"/>
    <w:rsid w:val="00292C39"/>
    <w:rsid w:val="00292D2B"/>
    <w:rsid w:val="00292EF5"/>
    <w:rsid w:val="00292FC2"/>
    <w:rsid w:val="00293012"/>
    <w:rsid w:val="0029321A"/>
    <w:rsid w:val="00293359"/>
    <w:rsid w:val="0029348D"/>
    <w:rsid w:val="0029360F"/>
    <w:rsid w:val="0029369B"/>
    <w:rsid w:val="002937C0"/>
    <w:rsid w:val="002938E4"/>
    <w:rsid w:val="00293995"/>
    <w:rsid w:val="00293C59"/>
    <w:rsid w:val="00293CFA"/>
    <w:rsid w:val="00293DF9"/>
    <w:rsid w:val="00293EB8"/>
    <w:rsid w:val="0029424E"/>
    <w:rsid w:val="002942E7"/>
    <w:rsid w:val="00294651"/>
    <w:rsid w:val="002946F7"/>
    <w:rsid w:val="00294915"/>
    <w:rsid w:val="00294A0B"/>
    <w:rsid w:val="00294AC9"/>
    <w:rsid w:val="00294B22"/>
    <w:rsid w:val="00294E53"/>
    <w:rsid w:val="00294E7C"/>
    <w:rsid w:val="00294EA2"/>
    <w:rsid w:val="002951CE"/>
    <w:rsid w:val="002951E2"/>
    <w:rsid w:val="00295303"/>
    <w:rsid w:val="002953FF"/>
    <w:rsid w:val="0029563E"/>
    <w:rsid w:val="00295898"/>
    <w:rsid w:val="00295A2A"/>
    <w:rsid w:val="00295CAF"/>
    <w:rsid w:val="00295F1B"/>
    <w:rsid w:val="00295F49"/>
    <w:rsid w:val="00295F69"/>
    <w:rsid w:val="00296129"/>
    <w:rsid w:val="002962FC"/>
    <w:rsid w:val="0029642F"/>
    <w:rsid w:val="0029647F"/>
    <w:rsid w:val="002965A2"/>
    <w:rsid w:val="002966FD"/>
    <w:rsid w:val="00296731"/>
    <w:rsid w:val="00296CE4"/>
    <w:rsid w:val="00296D03"/>
    <w:rsid w:val="00296D2D"/>
    <w:rsid w:val="00296D6F"/>
    <w:rsid w:val="00296E90"/>
    <w:rsid w:val="00297005"/>
    <w:rsid w:val="0029705C"/>
    <w:rsid w:val="0029723D"/>
    <w:rsid w:val="002972B1"/>
    <w:rsid w:val="002972C2"/>
    <w:rsid w:val="002973ED"/>
    <w:rsid w:val="0029751D"/>
    <w:rsid w:val="00297583"/>
    <w:rsid w:val="002975E0"/>
    <w:rsid w:val="002976A5"/>
    <w:rsid w:val="0029779E"/>
    <w:rsid w:val="00297948"/>
    <w:rsid w:val="00297C9B"/>
    <w:rsid w:val="00297D14"/>
    <w:rsid w:val="00297DC6"/>
    <w:rsid w:val="00297DF5"/>
    <w:rsid w:val="00297E2D"/>
    <w:rsid w:val="00297E72"/>
    <w:rsid w:val="00297FD9"/>
    <w:rsid w:val="002A025A"/>
    <w:rsid w:val="002A047F"/>
    <w:rsid w:val="002A071F"/>
    <w:rsid w:val="002A0750"/>
    <w:rsid w:val="002A0793"/>
    <w:rsid w:val="002A0814"/>
    <w:rsid w:val="002A09AB"/>
    <w:rsid w:val="002A0A56"/>
    <w:rsid w:val="002A0A6D"/>
    <w:rsid w:val="002A0ABE"/>
    <w:rsid w:val="002A10A4"/>
    <w:rsid w:val="002A14F1"/>
    <w:rsid w:val="002A152D"/>
    <w:rsid w:val="002A18E8"/>
    <w:rsid w:val="002A1FE2"/>
    <w:rsid w:val="002A2111"/>
    <w:rsid w:val="002A22A6"/>
    <w:rsid w:val="002A2432"/>
    <w:rsid w:val="002A24F8"/>
    <w:rsid w:val="002A2585"/>
    <w:rsid w:val="002A25C2"/>
    <w:rsid w:val="002A2743"/>
    <w:rsid w:val="002A27E3"/>
    <w:rsid w:val="002A28A5"/>
    <w:rsid w:val="002A28E5"/>
    <w:rsid w:val="002A2CEE"/>
    <w:rsid w:val="002A2DF0"/>
    <w:rsid w:val="002A2F7D"/>
    <w:rsid w:val="002A2FD2"/>
    <w:rsid w:val="002A30E4"/>
    <w:rsid w:val="002A345E"/>
    <w:rsid w:val="002A3E53"/>
    <w:rsid w:val="002A3FBD"/>
    <w:rsid w:val="002A4064"/>
    <w:rsid w:val="002A4065"/>
    <w:rsid w:val="002A40B9"/>
    <w:rsid w:val="002A4152"/>
    <w:rsid w:val="002A41C3"/>
    <w:rsid w:val="002A41FF"/>
    <w:rsid w:val="002A4379"/>
    <w:rsid w:val="002A443F"/>
    <w:rsid w:val="002A446F"/>
    <w:rsid w:val="002A4506"/>
    <w:rsid w:val="002A4645"/>
    <w:rsid w:val="002A46DC"/>
    <w:rsid w:val="002A46DE"/>
    <w:rsid w:val="002A470A"/>
    <w:rsid w:val="002A47AB"/>
    <w:rsid w:val="002A47C2"/>
    <w:rsid w:val="002A4935"/>
    <w:rsid w:val="002A4A84"/>
    <w:rsid w:val="002A4CFB"/>
    <w:rsid w:val="002A50EA"/>
    <w:rsid w:val="002A51A7"/>
    <w:rsid w:val="002A55CF"/>
    <w:rsid w:val="002A594D"/>
    <w:rsid w:val="002A5989"/>
    <w:rsid w:val="002A5AFC"/>
    <w:rsid w:val="002A5E5A"/>
    <w:rsid w:val="002A5F10"/>
    <w:rsid w:val="002A62B8"/>
    <w:rsid w:val="002A63BE"/>
    <w:rsid w:val="002A641C"/>
    <w:rsid w:val="002A6738"/>
    <w:rsid w:val="002A6821"/>
    <w:rsid w:val="002A6C95"/>
    <w:rsid w:val="002A6EF3"/>
    <w:rsid w:val="002A7218"/>
    <w:rsid w:val="002A72A0"/>
    <w:rsid w:val="002A72F4"/>
    <w:rsid w:val="002A72F5"/>
    <w:rsid w:val="002A732F"/>
    <w:rsid w:val="002A73EE"/>
    <w:rsid w:val="002A7420"/>
    <w:rsid w:val="002A7427"/>
    <w:rsid w:val="002A74DF"/>
    <w:rsid w:val="002A7540"/>
    <w:rsid w:val="002A7769"/>
    <w:rsid w:val="002A7920"/>
    <w:rsid w:val="002A7AE6"/>
    <w:rsid w:val="002A7BBF"/>
    <w:rsid w:val="002A7E1B"/>
    <w:rsid w:val="002A7ED4"/>
    <w:rsid w:val="002B0002"/>
    <w:rsid w:val="002B001B"/>
    <w:rsid w:val="002B0160"/>
    <w:rsid w:val="002B01AE"/>
    <w:rsid w:val="002B01C3"/>
    <w:rsid w:val="002B0256"/>
    <w:rsid w:val="002B0275"/>
    <w:rsid w:val="002B033B"/>
    <w:rsid w:val="002B03A3"/>
    <w:rsid w:val="002B06F3"/>
    <w:rsid w:val="002B07F4"/>
    <w:rsid w:val="002B088F"/>
    <w:rsid w:val="002B09F5"/>
    <w:rsid w:val="002B0ADF"/>
    <w:rsid w:val="002B0B35"/>
    <w:rsid w:val="002B0C73"/>
    <w:rsid w:val="002B0D4B"/>
    <w:rsid w:val="002B1142"/>
    <w:rsid w:val="002B115E"/>
    <w:rsid w:val="002B11CB"/>
    <w:rsid w:val="002B1313"/>
    <w:rsid w:val="002B197B"/>
    <w:rsid w:val="002B19E7"/>
    <w:rsid w:val="002B1A57"/>
    <w:rsid w:val="002B1B88"/>
    <w:rsid w:val="002B1C4F"/>
    <w:rsid w:val="002B1DF3"/>
    <w:rsid w:val="002B1E50"/>
    <w:rsid w:val="002B1F61"/>
    <w:rsid w:val="002B2039"/>
    <w:rsid w:val="002B20CE"/>
    <w:rsid w:val="002B2116"/>
    <w:rsid w:val="002B228C"/>
    <w:rsid w:val="002B22F5"/>
    <w:rsid w:val="002B233E"/>
    <w:rsid w:val="002B2391"/>
    <w:rsid w:val="002B2411"/>
    <w:rsid w:val="002B256A"/>
    <w:rsid w:val="002B287D"/>
    <w:rsid w:val="002B2B6F"/>
    <w:rsid w:val="002B2C8F"/>
    <w:rsid w:val="002B2D42"/>
    <w:rsid w:val="002B314B"/>
    <w:rsid w:val="002B31F7"/>
    <w:rsid w:val="002B32CA"/>
    <w:rsid w:val="002B33C1"/>
    <w:rsid w:val="002B33DF"/>
    <w:rsid w:val="002B3496"/>
    <w:rsid w:val="002B35F3"/>
    <w:rsid w:val="002B36B0"/>
    <w:rsid w:val="002B38B7"/>
    <w:rsid w:val="002B38EE"/>
    <w:rsid w:val="002B3B2A"/>
    <w:rsid w:val="002B3EA7"/>
    <w:rsid w:val="002B3FEA"/>
    <w:rsid w:val="002B3FFF"/>
    <w:rsid w:val="002B41B1"/>
    <w:rsid w:val="002B4460"/>
    <w:rsid w:val="002B4588"/>
    <w:rsid w:val="002B4665"/>
    <w:rsid w:val="002B4801"/>
    <w:rsid w:val="002B4A88"/>
    <w:rsid w:val="002B4DCC"/>
    <w:rsid w:val="002B50AE"/>
    <w:rsid w:val="002B510D"/>
    <w:rsid w:val="002B5279"/>
    <w:rsid w:val="002B5363"/>
    <w:rsid w:val="002B53B2"/>
    <w:rsid w:val="002B5543"/>
    <w:rsid w:val="002B55CF"/>
    <w:rsid w:val="002B5621"/>
    <w:rsid w:val="002B593B"/>
    <w:rsid w:val="002B5949"/>
    <w:rsid w:val="002B5A6C"/>
    <w:rsid w:val="002B5B40"/>
    <w:rsid w:val="002B6055"/>
    <w:rsid w:val="002B6375"/>
    <w:rsid w:val="002B66AA"/>
    <w:rsid w:val="002B6703"/>
    <w:rsid w:val="002B6795"/>
    <w:rsid w:val="002B6914"/>
    <w:rsid w:val="002B6928"/>
    <w:rsid w:val="002B6988"/>
    <w:rsid w:val="002B6A52"/>
    <w:rsid w:val="002B6AFC"/>
    <w:rsid w:val="002B6BE6"/>
    <w:rsid w:val="002B6D4A"/>
    <w:rsid w:val="002B6FEE"/>
    <w:rsid w:val="002B72AE"/>
    <w:rsid w:val="002B72BF"/>
    <w:rsid w:val="002B7498"/>
    <w:rsid w:val="002B76A8"/>
    <w:rsid w:val="002B7850"/>
    <w:rsid w:val="002B78E7"/>
    <w:rsid w:val="002B7A9F"/>
    <w:rsid w:val="002C01A5"/>
    <w:rsid w:val="002C04EA"/>
    <w:rsid w:val="002C0577"/>
    <w:rsid w:val="002C067D"/>
    <w:rsid w:val="002C088F"/>
    <w:rsid w:val="002C0936"/>
    <w:rsid w:val="002C0980"/>
    <w:rsid w:val="002C0A00"/>
    <w:rsid w:val="002C0DC7"/>
    <w:rsid w:val="002C0EE9"/>
    <w:rsid w:val="002C0FBD"/>
    <w:rsid w:val="002C0FD6"/>
    <w:rsid w:val="002C1138"/>
    <w:rsid w:val="002C11A2"/>
    <w:rsid w:val="002C11DA"/>
    <w:rsid w:val="002C122C"/>
    <w:rsid w:val="002C12CD"/>
    <w:rsid w:val="002C19B7"/>
    <w:rsid w:val="002C19BE"/>
    <w:rsid w:val="002C1A0E"/>
    <w:rsid w:val="002C1B41"/>
    <w:rsid w:val="002C1CEA"/>
    <w:rsid w:val="002C1D16"/>
    <w:rsid w:val="002C1D8A"/>
    <w:rsid w:val="002C239F"/>
    <w:rsid w:val="002C2469"/>
    <w:rsid w:val="002C256B"/>
    <w:rsid w:val="002C25F6"/>
    <w:rsid w:val="002C280F"/>
    <w:rsid w:val="002C2E08"/>
    <w:rsid w:val="002C2FCB"/>
    <w:rsid w:val="002C3032"/>
    <w:rsid w:val="002C310F"/>
    <w:rsid w:val="002C325E"/>
    <w:rsid w:val="002C333B"/>
    <w:rsid w:val="002C3543"/>
    <w:rsid w:val="002C366F"/>
    <w:rsid w:val="002C3916"/>
    <w:rsid w:val="002C418B"/>
    <w:rsid w:val="002C42E2"/>
    <w:rsid w:val="002C449B"/>
    <w:rsid w:val="002C47FD"/>
    <w:rsid w:val="002C4B10"/>
    <w:rsid w:val="002C4C23"/>
    <w:rsid w:val="002C4DBF"/>
    <w:rsid w:val="002C4DFF"/>
    <w:rsid w:val="002C4F4B"/>
    <w:rsid w:val="002C4F66"/>
    <w:rsid w:val="002C4FC2"/>
    <w:rsid w:val="002C5143"/>
    <w:rsid w:val="002C541F"/>
    <w:rsid w:val="002C55A8"/>
    <w:rsid w:val="002C56B4"/>
    <w:rsid w:val="002C57D0"/>
    <w:rsid w:val="002C584C"/>
    <w:rsid w:val="002C59EC"/>
    <w:rsid w:val="002C5AFE"/>
    <w:rsid w:val="002C5D66"/>
    <w:rsid w:val="002C5D9E"/>
    <w:rsid w:val="002C5DD7"/>
    <w:rsid w:val="002C5E15"/>
    <w:rsid w:val="002C5EA4"/>
    <w:rsid w:val="002C6177"/>
    <w:rsid w:val="002C61B0"/>
    <w:rsid w:val="002C6276"/>
    <w:rsid w:val="002C661D"/>
    <w:rsid w:val="002C6A64"/>
    <w:rsid w:val="002C6AA3"/>
    <w:rsid w:val="002C716C"/>
    <w:rsid w:val="002C73CB"/>
    <w:rsid w:val="002C7454"/>
    <w:rsid w:val="002C752A"/>
    <w:rsid w:val="002C7654"/>
    <w:rsid w:val="002C7773"/>
    <w:rsid w:val="002C77E4"/>
    <w:rsid w:val="002C77FA"/>
    <w:rsid w:val="002C7A6E"/>
    <w:rsid w:val="002C7ADB"/>
    <w:rsid w:val="002D02F8"/>
    <w:rsid w:val="002D03A6"/>
    <w:rsid w:val="002D04FD"/>
    <w:rsid w:val="002D05E8"/>
    <w:rsid w:val="002D083F"/>
    <w:rsid w:val="002D086B"/>
    <w:rsid w:val="002D0CE8"/>
    <w:rsid w:val="002D10DB"/>
    <w:rsid w:val="002D1630"/>
    <w:rsid w:val="002D1B39"/>
    <w:rsid w:val="002D1BF9"/>
    <w:rsid w:val="002D1D15"/>
    <w:rsid w:val="002D1DAC"/>
    <w:rsid w:val="002D1EB2"/>
    <w:rsid w:val="002D1EB8"/>
    <w:rsid w:val="002D1EC7"/>
    <w:rsid w:val="002D236D"/>
    <w:rsid w:val="002D2500"/>
    <w:rsid w:val="002D26C6"/>
    <w:rsid w:val="002D27BA"/>
    <w:rsid w:val="002D29DB"/>
    <w:rsid w:val="002D2FD0"/>
    <w:rsid w:val="002D3101"/>
    <w:rsid w:val="002D3247"/>
    <w:rsid w:val="002D33B5"/>
    <w:rsid w:val="002D33E1"/>
    <w:rsid w:val="002D372C"/>
    <w:rsid w:val="002D3A0D"/>
    <w:rsid w:val="002D3A3A"/>
    <w:rsid w:val="002D3ECE"/>
    <w:rsid w:val="002D41F2"/>
    <w:rsid w:val="002D431F"/>
    <w:rsid w:val="002D44AA"/>
    <w:rsid w:val="002D44E1"/>
    <w:rsid w:val="002D456C"/>
    <w:rsid w:val="002D4591"/>
    <w:rsid w:val="002D45B1"/>
    <w:rsid w:val="002D45B7"/>
    <w:rsid w:val="002D47A5"/>
    <w:rsid w:val="002D47B2"/>
    <w:rsid w:val="002D487D"/>
    <w:rsid w:val="002D48A0"/>
    <w:rsid w:val="002D4A22"/>
    <w:rsid w:val="002D4ACD"/>
    <w:rsid w:val="002D4B98"/>
    <w:rsid w:val="002D4DE6"/>
    <w:rsid w:val="002D5602"/>
    <w:rsid w:val="002D57F5"/>
    <w:rsid w:val="002D59D5"/>
    <w:rsid w:val="002D5C98"/>
    <w:rsid w:val="002D5E2B"/>
    <w:rsid w:val="002D5FEE"/>
    <w:rsid w:val="002D6448"/>
    <w:rsid w:val="002D65CE"/>
    <w:rsid w:val="002D667A"/>
    <w:rsid w:val="002D6725"/>
    <w:rsid w:val="002D67ED"/>
    <w:rsid w:val="002D6870"/>
    <w:rsid w:val="002D6A1F"/>
    <w:rsid w:val="002D6B45"/>
    <w:rsid w:val="002D6CFB"/>
    <w:rsid w:val="002D6F17"/>
    <w:rsid w:val="002D713E"/>
    <w:rsid w:val="002D72BF"/>
    <w:rsid w:val="002D7368"/>
    <w:rsid w:val="002D7422"/>
    <w:rsid w:val="002D7468"/>
    <w:rsid w:val="002D76F5"/>
    <w:rsid w:val="002D784E"/>
    <w:rsid w:val="002D788E"/>
    <w:rsid w:val="002D7915"/>
    <w:rsid w:val="002D7951"/>
    <w:rsid w:val="002D7AB9"/>
    <w:rsid w:val="002D7AE9"/>
    <w:rsid w:val="002D7AFE"/>
    <w:rsid w:val="002D7CA2"/>
    <w:rsid w:val="002E00FB"/>
    <w:rsid w:val="002E065E"/>
    <w:rsid w:val="002E0777"/>
    <w:rsid w:val="002E09FF"/>
    <w:rsid w:val="002E0B96"/>
    <w:rsid w:val="002E0C20"/>
    <w:rsid w:val="002E0C3D"/>
    <w:rsid w:val="002E0D58"/>
    <w:rsid w:val="002E0D69"/>
    <w:rsid w:val="002E0E2A"/>
    <w:rsid w:val="002E0E8D"/>
    <w:rsid w:val="002E0F45"/>
    <w:rsid w:val="002E107E"/>
    <w:rsid w:val="002E12C0"/>
    <w:rsid w:val="002E149C"/>
    <w:rsid w:val="002E151A"/>
    <w:rsid w:val="002E1620"/>
    <w:rsid w:val="002E1661"/>
    <w:rsid w:val="002E1AB4"/>
    <w:rsid w:val="002E1B87"/>
    <w:rsid w:val="002E1CB9"/>
    <w:rsid w:val="002E201B"/>
    <w:rsid w:val="002E2117"/>
    <w:rsid w:val="002E2316"/>
    <w:rsid w:val="002E248E"/>
    <w:rsid w:val="002E24DE"/>
    <w:rsid w:val="002E2595"/>
    <w:rsid w:val="002E2631"/>
    <w:rsid w:val="002E279A"/>
    <w:rsid w:val="002E280D"/>
    <w:rsid w:val="002E294A"/>
    <w:rsid w:val="002E2A79"/>
    <w:rsid w:val="002E2B1C"/>
    <w:rsid w:val="002E2DD4"/>
    <w:rsid w:val="002E2E35"/>
    <w:rsid w:val="002E2F55"/>
    <w:rsid w:val="002E302D"/>
    <w:rsid w:val="002E3148"/>
    <w:rsid w:val="002E31C0"/>
    <w:rsid w:val="002E32E5"/>
    <w:rsid w:val="002E332C"/>
    <w:rsid w:val="002E33C5"/>
    <w:rsid w:val="002E37F6"/>
    <w:rsid w:val="002E3A35"/>
    <w:rsid w:val="002E3A95"/>
    <w:rsid w:val="002E3D30"/>
    <w:rsid w:val="002E3E21"/>
    <w:rsid w:val="002E3ED2"/>
    <w:rsid w:val="002E3FF2"/>
    <w:rsid w:val="002E4252"/>
    <w:rsid w:val="002E4546"/>
    <w:rsid w:val="002E45F7"/>
    <w:rsid w:val="002E46E8"/>
    <w:rsid w:val="002E4817"/>
    <w:rsid w:val="002E4844"/>
    <w:rsid w:val="002E48A5"/>
    <w:rsid w:val="002E4934"/>
    <w:rsid w:val="002E4A0E"/>
    <w:rsid w:val="002E4BCC"/>
    <w:rsid w:val="002E4C35"/>
    <w:rsid w:val="002E4C76"/>
    <w:rsid w:val="002E4CA8"/>
    <w:rsid w:val="002E4CB7"/>
    <w:rsid w:val="002E4D96"/>
    <w:rsid w:val="002E4EDF"/>
    <w:rsid w:val="002E4F48"/>
    <w:rsid w:val="002E5045"/>
    <w:rsid w:val="002E5095"/>
    <w:rsid w:val="002E5834"/>
    <w:rsid w:val="002E5AB9"/>
    <w:rsid w:val="002E5B0E"/>
    <w:rsid w:val="002E5B9C"/>
    <w:rsid w:val="002E5BB4"/>
    <w:rsid w:val="002E5EC0"/>
    <w:rsid w:val="002E608D"/>
    <w:rsid w:val="002E6120"/>
    <w:rsid w:val="002E629F"/>
    <w:rsid w:val="002E62D4"/>
    <w:rsid w:val="002E642F"/>
    <w:rsid w:val="002E6497"/>
    <w:rsid w:val="002E6825"/>
    <w:rsid w:val="002E6933"/>
    <w:rsid w:val="002E693E"/>
    <w:rsid w:val="002E6A45"/>
    <w:rsid w:val="002E6A51"/>
    <w:rsid w:val="002E6A9E"/>
    <w:rsid w:val="002E6B8E"/>
    <w:rsid w:val="002E6F11"/>
    <w:rsid w:val="002E6F20"/>
    <w:rsid w:val="002E731A"/>
    <w:rsid w:val="002E775C"/>
    <w:rsid w:val="002E7859"/>
    <w:rsid w:val="002E7AF1"/>
    <w:rsid w:val="002E7DAB"/>
    <w:rsid w:val="002E7E5C"/>
    <w:rsid w:val="002E7F44"/>
    <w:rsid w:val="002F0025"/>
    <w:rsid w:val="002F0231"/>
    <w:rsid w:val="002F0516"/>
    <w:rsid w:val="002F0544"/>
    <w:rsid w:val="002F0554"/>
    <w:rsid w:val="002F075D"/>
    <w:rsid w:val="002F0C50"/>
    <w:rsid w:val="002F0CA9"/>
    <w:rsid w:val="002F0D15"/>
    <w:rsid w:val="002F1260"/>
    <w:rsid w:val="002F1346"/>
    <w:rsid w:val="002F139D"/>
    <w:rsid w:val="002F175F"/>
    <w:rsid w:val="002F195F"/>
    <w:rsid w:val="002F1A93"/>
    <w:rsid w:val="002F1BC0"/>
    <w:rsid w:val="002F1EC7"/>
    <w:rsid w:val="002F1F02"/>
    <w:rsid w:val="002F1F69"/>
    <w:rsid w:val="002F1F9E"/>
    <w:rsid w:val="002F1FEE"/>
    <w:rsid w:val="002F2205"/>
    <w:rsid w:val="002F2447"/>
    <w:rsid w:val="002F24F4"/>
    <w:rsid w:val="002F250D"/>
    <w:rsid w:val="002F25EB"/>
    <w:rsid w:val="002F2639"/>
    <w:rsid w:val="002F2667"/>
    <w:rsid w:val="002F2756"/>
    <w:rsid w:val="002F2884"/>
    <w:rsid w:val="002F28F1"/>
    <w:rsid w:val="002F2953"/>
    <w:rsid w:val="002F2BE9"/>
    <w:rsid w:val="002F2D75"/>
    <w:rsid w:val="002F2D8E"/>
    <w:rsid w:val="002F2E95"/>
    <w:rsid w:val="002F305C"/>
    <w:rsid w:val="002F327D"/>
    <w:rsid w:val="002F32CB"/>
    <w:rsid w:val="002F3353"/>
    <w:rsid w:val="002F3482"/>
    <w:rsid w:val="002F35D7"/>
    <w:rsid w:val="002F3919"/>
    <w:rsid w:val="002F3B25"/>
    <w:rsid w:val="002F3BF9"/>
    <w:rsid w:val="002F3C1B"/>
    <w:rsid w:val="002F3C53"/>
    <w:rsid w:val="002F3C8A"/>
    <w:rsid w:val="002F3EAE"/>
    <w:rsid w:val="002F3F7F"/>
    <w:rsid w:val="002F3F8E"/>
    <w:rsid w:val="002F4102"/>
    <w:rsid w:val="002F41AB"/>
    <w:rsid w:val="002F4368"/>
    <w:rsid w:val="002F43DD"/>
    <w:rsid w:val="002F43E2"/>
    <w:rsid w:val="002F44BE"/>
    <w:rsid w:val="002F45AB"/>
    <w:rsid w:val="002F45AF"/>
    <w:rsid w:val="002F467F"/>
    <w:rsid w:val="002F472A"/>
    <w:rsid w:val="002F478E"/>
    <w:rsid w:val="002F47E7"/>
    <w:rsid w:val="002F47E8"/>
    <w:rsid w:val="002F4A87"/>
    <w:rsid w:val="002F4B10"/>
    <w:rsid w:val="002F4EF8"/>
    <w:rsid w:val="002F5299"/>
    <w:rsid w:val="002F557C"/>
    <w:rsid w:val="002F575B"/>
    <w:rsid w:val="002F57DD"/>
    <w:rsid w:val="002F5B4B"/>
    <w:rsid w:val="002F5B67"/>
    <w:rsid w:val="002F5BAA"/>
    <w:rsid w:val="002F5BB6"/>
    <w:rsid w:val="002F5D20"/>
    <w:rsid w:val="002F5ECC"/>
    <w:rsid w:val="002F6044"/>
    <w:rsid w:val="002F62FE"/>
    <w:rsid w:val="002F64B4"/>
    <w:rsid w:val="002F65A4"/>
    <w:rsid w:val="002F66A5"/>
    <w:rsid w:val="002F66FB"/>
    <w:rsid w:val="002F68F4"/>
    <w:rsid w:val="002F6B93"/>
    <w:rsid w:val="002F6BAD"/>
    <w:rsid w:val="002F6D8E"/>
    <w:rsid w:val="002F6EFD"/>
    <w:rsid w:val="002F7125"/>
    <w:rsid w:val="002F7286"/>
    <w:rsid w:val="002F7536"/>
    <w:rsid w:val="002F75F2"/>
    <w:rsid w:val="002F7607"/>
    <w:rsid w:val="002F76A7"/>
    <w:rsid w:val="002F7714"/>
    <w:rsid w:val="002F7881"/>
    <w:rsid w:val="002F7A7B"/>
    <w:rsid w:val="002F7B38"/>
    <w:rsid w:val="002F7C63"/>
    <w:rsid w:val="002F7CBF"/>
    <w:rsid w:val="002F7D4D"/>
    <w:rsid w:val="002F7E79"/>
    <w:rsid w:val="002F7F15"/>
    <w:rsid w:val="00300008"/>
    <w:rsid w:val="00300024"/>
    <w:rsid w:val="003001C9"/>
    <w:rsid w:val="00300280"/>
    <w:rsid w:val="00300389"/>
    <w:rsid w:val="00300395"/>
    <w:rsid w:val="00300631"/>
    <w:rsid w:val="003007A2"/>
    <w:rsid w:val="003007AF"/>
    <w:rsid w:val="00300806"/>
    <w:rsid w:val="00300940"/>
    <w:rsid w:val="00300D71"/>
    <w:rsid w:val="00300F77"/>
    <w:rsid w:val="00301024"/>
    <w:rsid w:val="00301342"/>
    <w:rsid w:val="0030147B"/>
    <w:rsid w:val="0030160F"/>
    <w:rsid w:val="00301845"/>
    <w:rsid w:val="003018D3"/>
    <w:rsid w:val="00301903"/>
    <w:rsid w:val="00301932"/>
    <w:rsid w:val="00301996"/>
    <w:rsid w:val="00301CE2"/>
    <w:rsid w:val="00301F53"/>
    <w:rsid w:val="00302021"/>
    <w:rsid w:val="00302028"/>
    <w:rsid w:val="003021C8"/>
    <w:rsid w:val="00302239"/>
    <w:rsid w:val="003023DE"/>
    <w:rsid w:val="00302403"/>
    <w:rsid w:val="00302570"/>
    <w:rsid w:val="003027CF"/>
    <w:rsid w:val="003028EB"/>
    <w:rsid w:val="00302A8A"/>
    <w:rsid w:val="00302B41"/>
    <w:rsid w:val="00302C49"/>
    <w:rsid w:val="00302CBE"/>
    <w:rsid w:val="00302DEA"/>
    <w:rsid w:val="00302E58"/>
    <w:rsid w:val="00302EF9"/>
    <w:rsid w:val="003031DE"/>
    <w:rsid w:val="003032C0"/>
    <w:rsid w:val="00303525"/>
    <w:rsid w:val="0030359C"/>
    <w:rsid w:val="0030372D"/>
    <w:rsid w:val="003037BA"/>
    <w:rsid w:val="003038EF"/>
    <w:rsid w:val="003039AE"/>
    <w:rsid w:val="00303A3C"/>
    <w:rsid w:val="00303C16"/>
    <w:rsid w:val="00303C7D"/>
    <w:rsid w:val="00303CBA"/>
    <w:rsid w:val="00303DB3"/>
    <w:rsid w:val="00303DCA"/>
    <w:rsid w:val="00303FFA"/>
    <w:rsid w:val="0030404E"/>
    <w:rsid w:val="003040BB"/>
    <w:rsid w:val="0030427D"/>
    <w:rsid w:val="003044A1"/>
    <w:rsid w:val="003044C1"/>
    <w:rsid w:val="0030456F"/>
    <w:rsid w:val="003045A0"/>
    <w:rsid w:val="0030465E"/>
    <w:rsid w:val="003046A5"/>
    <w:rsid w:val="00304763"/>
    <w:rsid w:val="0030481F"/>
    <w:rsid w:val="00304835"/>
    <w:rsid w:val="00304B66"/>
    <w:rsid w:val="00304C44"/>
    <w:rsid w:val="0030501B"/>
    <w:rsid w:val="00305072"/>
    <w:rsid w:val="003051CD"/>
    <w:rsid w:val="0030520B"/>
    <w:rsid w:val="003053E9"/>
    <w:rsid w:val="003055DB"/>
    <w:rsid w:val="00305B00"/>
    <w:rsid w:val="00305BC4"/>
    <w:rsid w:val="00305FFB"/>
    <w:rsid w:val="00306228"/>
    <w:rsid w:val="00306271"/>
    <w:rsid w:val="0030639D"/>
    <w:rsid w:val="0030662E"/>
    <w:rsid w:val="00306806"/>
    <w:rsid w:val="003069FF"/>
    <w:rsid w:val="00306B28"/>
    <w:rsid w:val="00306B33"/>
    <w:rsid w:val="00306C4D"/>
    <w:rsid w:val="00306D2B"/>
    <w:rsid w:val="00306E9F"/>
    <w:rsid w:val="0030731D"/>
    <w:rsid w:val="0030735B"/>
    <w:rsid w:val="003076D0"/>
    <w:rsid w:val="00307A01"/>
    <w:rsid w:val="00307B94"/>
    <w:rsid w:val="00307B99"/>
    <w:rsid w:val="00307E18"/>
    <w:rsid w:val="00307E7E"/>
    <w:rsid w:val="00307F56"/>
    <w:rsid w:val="00307F7B"/>
    <w:rsid w:val="00310309"/>
    <w:rsid w:val="00310344"/>
    <w:rsid w:val="003103C0"/>
    <w:rsid w:val="003103CC"/>
    <w:rsid w:val="00310419"/>
    <w:rsid w:val="003104E1"/>
    <w:rsid w:val="00310A1E"/>
    <w:rsid w:val="00310BD7"/>
    <w:rsid w:val="00310D30"/>
    <w:rsid w:val="00310EA3"/>
    <w:rsid w:val="0031135D"/>
    <w:rsid w:val="003113C9"/>
    <w:rsid w:val="00311442"/>
    <w:rsid w:val="0031156B"/>
    <w:rsid w:val="003117DB"/>
    <w:rsid w:val="003119EC"/>
    <w:rsid w:val="00311C93"/>
    <w:rsid w:val="00311EAB"/>
    <w:rsid w:val="00311ECB"/>
    <w:rsid w:val="00311F28"/>
    <w:rsid w:val="00311FA8"/>
    <w:rsid w:val="00311FB8"/>
    <w:rsid w:val="00312219"/>
    <w:rsid w:val="00312590"/>
    <w:rsid w:val="003129EB"/>
    <w:rsid w:val="00312B26"/>
    <w:rsid w:val="00312C84"/>
    <w:rsid w:val="00312E1A"/>
    <w:rsid w:val="00312EE1"/>
    <w:rsid w:val="00312F36"/>
    <w:rsid w:val="00312F87"/>
    <w:rsid w:val="003131EE"/>
    <w:rsid w:val="00313368"/>
    <w:rsid w:val="00313398"/>
    <w:rsid w:val="0031340D"/>
    <w:rsid w:val="003135C9"/>
    <w:rsid w:val="00313857"/>
    <w:rsid w:val="0031387F"/>
    <w:rsid w:val="00313956"/>
    <w:rsid w:val="003139A3"/>
    <w:rsid w:val="00313AB7"/>
    <w:rsid w:val="00313CA2"/>
    <w:rsid w:val="00313DB0"/>
    <w:rsid w:val="00313F4F"/>
    <w:rsid w:val="00313FBD"/>
    <w:rsid w:val="00314088"/>
    <w:rsid w:val="00314655"/>
    <w:rsid w:val="00314727"/>
    <w:rsid w:val="00314761"/>
    <w:rsid w:val="0031480B"/>
    <w:rsid w:val="00314859"/>
    <w:rsid w:val="003148A6"/>
    <w:rsid w:val="003148DB"/>
    <w:rsid w:val="00314B74"/>
    <w:rsid w:val="00314D7F"/>
    <w:rsid w:val="00314E29"/>
    <w:rsid w:val="00315122"/>
    <w:rsid w:val="0031523D"/>
    <w:rsid w:val="0031528B"/>
    <w:rsid w:val="0031532E"/>
    <w:rsid w:val="0031551E"/>
    <w:rsid w:val="003155E5"/>
    <w:rsid w:val="00315621"/>
    <w:rsid w:val="0031580E"/>
    <w:rsid w:val="0031582D"/>
    <w:rsid w:val="003158A4"/>
    <w:rsid w:val="00315CDE"/>
    <w:rsid w:val="00315D27"/>
    <w:rsid w:val="00315D45"/>
    <w:rsid w:val="00315DA9"/>
    <w:rsid w:val="00315DF7"/>
    <w:rsid w:val="00315EDD"/>
    <w:rsid w:val="00315EF4"/>
    <w:rsid w:val="00316283"/>
    <w:rsid w:val="00316598"/>
    <w:rsid w:val="003165F4"/>
    <w:rsid w:val="0031688B"/>
    <w:rsid w:val="003169C5"/>
    <w:rsid w:val="00316ADC"/>
    <w:rsid w:val="00316CE9"/>
    <w:rsid w:val="00316F47"/>
    <w:rsid w:val="00316FB7"/>
    <w:rsid w:val="00317181"/>
    <w:rsid w:val="00317228"/>
    <w:rsid w:val="003173B8"/>
    <w:rsid w:val="003173FF"/>
    <w:rsid w:val="0031761E"/>
    <w:rsid w:val="003178FE"/>
    <w:rsid w:val="00317980"/>
    <w:rsid w:val="00317A0F"/>
    <w:rsid w:val="00320009"/>
    <w:rsid w:val="00320017"/>
    <w:rsid w:val="003201B1"/>
    <w:rsid w:val="00320306"/>
    <w:rsid w:val="0032037E"/>
    <w:rsid w:val="00320462"/>
    <w:rsid w:val="003207AF"/>
    <w:rsid w:val="0032087E"/>
    <w:rsid w:val="00320ACB"/>
    <w:rsid w:val="00320C2E"/>
    <w:rsid w:val="00320E94"/>
    <w:rsid w:val="00320F21"/>
    <w:rsid w:val="0032105C"/>
    <w:rsid w:val="003210CE"/>
    <w:rsid w:val="00321136"/>
    <w:rsid w:val="00321268"/>
    <w:rsid w:val="00321502"/>
    <w:rsid w:val="0032180E"/>
    <w:rsid w:val="00321A1F"/>
    <w:rsid w:val="00321A6A"/>
    <w:rsid w:val="00321A9A"/>
    <w:rsid w:val="00321B5B"/>
    <w:rsid w:val="00321C97"/>
    <w:rsid w:val="00321DAC"/>
    <w:rsid w:val="00321E60"/>
    <w:rsid w:val="00321FA8"/>
    <w:rsid w:val="00322206"/>
    <w:rsid w:val="003225D6"/>
    <w:rsid w:val="003226B8"/>
    <w:rsid w:val="0032272D"/>
    <w:rsid w:val="00322DE7"/>
    <w:rsid w:val="00322E27"/>
    <w:rsid w:val="003232E7"/>
    <w:rsid w:val="0032341C"/>
    <w:rsid w:val="003235B0"/>
    <w:rsid w:val="003237D6"/>
    <w:rsid w:val="00323816"/>
    <w:rsid w:val="00323840"/>
    <w:rsid w:val="00323860"/>
    <w:rsid w:val="003238F5"/>
    <w:rsid w:val="00323960"/>
    <w:rsid w:val="00323B9A"/>
    <w:rsid w:val="00323BE7"/>
    <w:rsid w:val="00323C08"/>
    <w:rsid w:val="00323E37"/>
    <w:rsid w:val="00324038"/>
    <w:rsid w:val="003240C3"/>
    <w:rsid w:val="003242B6"/>
    <w:rsid w:val="0032455A"/>
    <w:rsid w:val="0032466B"/>
    <w:rsid w:val="00324694"/>
    <w:rsid w:val="0032493C"/>
    <w:rsid w:val="003249D4"/>
    <w:rsid w:val="00324BFA"/>
    <w:rsid w:val="00324D09"/>
    <w:rsid w:val="00324D2D"/>
    <w:rsid w:val="00324E2A"/>
    <w:rsid w:val="00324FEA"/>
    <w:rsid w:val="00325047"/>
    <w:rsid w:val="003250B3"/>
    <w:rsid w:val="00325497"/>
    <w:rsid w:val="0032554C"/>
    <w:rsid w:val="00325635"/>
    <w:rsid w:val="00325804"/>
    <w:rsid w:val="00325ACF"/>
    <w:rsid w:val="00325EEF"/>
    <w:rsid w:val="00325F68"/>
    <w:rsid w:val="00325F76"/>
    <w:rsid w:val="003261A5"/>
    <w:rsid w:val="003261F8"/>
    <w:rsid w:val="0032631B"/>
    <w:rsid w:val="003263D0"/>
    <w:rsid w:val="00326415"/>
    <w:rsid w:val="00326754"/>
    <w:rsid w:val="003268D3"/>
    <w:rsid w:val="0032696A"/>
    <w:rsid w:val="00326B92"/>
    <w:rsid w:val="0032715F"/>
    <w:rsid w:val="00327166"/>
    <w:rsid w:val="0032725A"/>
    <w:rsid w:val="003275DF"/>
    <w:rsid w:val="00327A33"/>
    <w:rsid w:val="00327BC5"/>
    <w:rsid w:val="00327CF7"/>
    <w:rsid w:val="00327F2F"/>
    <w:rsid w:val="00330213"/>
    <w:rsid w:val="003302D5"/>
    <w:rsid w:val="003303A1"/>
    <w:rsid w:val="003303B6"/>
    <w:rsid w:val="003303C6"/>
    <w:rsid w:val="00330AED"/>
    <w:rsid w:val="00330B45"/>
    <w:rsid w:val="00330F72"/>
    <w:rsid w:val="003312F2"/>
    <w:rsid w:val="003313BB"/>
    <w:rsid w:val="00331859"/>
    <w:rsid w:val="003319ED"/>
    <w:rsid w:val="00331ACB"/>
    <w:rsid w:val="00331D41"/>
    <w:rsid w:val="00331D77"/>
    <w:rsid w:val="00331DFF"/>
    <w:rsid w:val="00331E84"/>
    <w:rsid w:val="00331EED"/>
    <w:rsid w:val="00332037"/>
    <w:rsid w:val="00332297"/>
    <w:rsid w:val="00332315"/>
    <w:rsid w:val="003323E6"/>
    <w:rsid w:val="00332689"/>
    <w:rsid w:val="003327E6"/>
    <w:rsid w:val="0033298D"/>
    <w:rsid w:val="00332C42"/>
    <w:rsid w:val="00332DA2"/>
    <w:rsid w:val="00332ED9"/>
    <w:rsid w:val="0033320B"/>
    <w:rsid w:val="00333936"/>
    <w:rsid w:val="0033395E"/>
    <w:rsid w:val="00333A37"/>
    <w:rsid w:val="00333B94"/>
    <w:rsid w:val="00334187"/>
    <w:rsid w:val="0033420D"/>
    <w:rsid w:val="00334260"/>
    <w:rsid w:val="00334345"/>
    <w:rsid w:val="0033443B"/>
    <w:rsid w:val="00334C5D"/>
    <w:rsid w:val="00335099"/>
    <w:rsid w:val="00335406"/>
    <w:rsid w:val="00335480"/>
    <w:rsid w:val="00335527"/>
    <w:rsid w:val="0033565C"/>
    <w:rsid w:val="00335762"/>
    <w:rsid w:val="003357AD"/>
    <w:rsid w:val="0033583C"/>
    <w:rsid w:val="00335B95"/>
    <w:rsid w:val="00335C2E"/>
    <w:rsid w:val="00335CA9"/>
    <w:rsid w:val="00335D7D"/>
    <w:rsid w:val="00335D98"/>
    <w:rsid w:val="00335DEA"/>
    <w:rsid w:val="00335EC9"/>
    <w:rsid w:val="003360CA"/>
    <w:rsid w:val="00336387"/>
    <w:rsid w:val="003366C1"/>
    <w:rsid w:val="003367DC"/>
    <w:rsid w:val="0033683A"/>
    <w:rsid w:val="003368C4"/>
    <w:rsid w:val="00336928"/>
    <w:rsid w:val="00336A5B"/>
    <w:rsid w:val="00336F35"/>
    <w:rsid w:val="00336F83"/>
    <w:rsid w:val="003373D9"/>
    <w:rsid w:val="00337882"/>
    <w:rsid w:val="00337EAA"/>
    <w:rsid w:val="00337FBE"/>
    <w:rsid w:val="00340205"/>
    <w:rsid w:val="00340442"/>
    <w:rsid w:val="00340493"/>
    <w:rsid w:val="0034073A"/>
    <w:rsid w:val="00340760"/>
    <w:rsid w:val="003407FC"/>
    <w:rsid w:val="00340B86"/>
    <w:rsid w:val="00340BA1"/>
    <w:rsid w:val="00340BB8"/>
    <w:rsid w:val="00340D36"/>
    <w:rsid w:val="00340DC7"/>
    <w:rsid w:val="003410BA"/>
    <w:rsid w:val="00341153"/>
    <w:rsid w:val="00341311"/>
    <w:rsid w:val="0034133F"/>
    <w:rsid w:val="00341380"/>
    <w:rsid w:val="00341573"/>
    <w:rsid w:val="00341595"/>
    <w:rsid w:val="003415FF"/>
    <w:rsid w:val="0034177D"/>
    <w:rsid w:val="003417AB"/>
    <w:rsid w:val="00341849"/>
    <w:rsid w:val="0034185F"/>
    <w:rsid w:val="003419BC"/>
    <w:rsid w:val="003419D7"/>
    <w:rsid w:val="00341ADF"/>
    <w:rsid w:val="00341C3D"/>
    <w:rsid w:val="00341F0A"/>
    <w:rsid w:val="00342179"/>
    <w:rsid w:val="0034265D"/>
    <w:rsid w:val="00342724"/>
    <w:rsid w:val="00342968"/>
    <w:rsid w:val="003430B6"/>
    <w:rsid w:val="0034336B"/>
    <w:rsid w:val="0034337A"/>
    <w:rsid w:val="00343393"/>
    <w:rsid w:val="003433FA"/>
    <w:rsid w:val="00343595"/>
    <w:rsid w:val="00343682"/>
    <w:rsid w:val="003438A6"/>
    <w:rsid w:val="003438BD"/>
    <w:rsid w:val="00343C2F"/>
    <w:rsid w:val="00343D22"/>
    <w:rsid w:val="00343E2D"/>
    <w:rsid w:val="0034419A"/>
    <w:rsid w:val="00344501"/>
    <w:rsid w:val="003445AF"/>
    <w:rsid w:val="003445E1"/>
    <w:rsid w:val="0034462C"/>
    <w:rsid w:val="0034466F"/>
    <w:rsid w:val="003447E2"/>
    <w:rsid w:val="00344D65"/>
    <w:rsid w:val="00345187"/>
    <w:rsid w:val="00345377"/>
    <w:rsid w:val="0034545E"/>
    <w:rsid w:val="003457BE"/>
    <w:rsid w:val="00345A15"/>
    <w:rsid w:val="0034614A"/>
    <w:rsid w:val="00346345"/>
    <w:rsid w:val="00346389"/>
    <w:rsid w:val="003463F0"/>
    <w:rsid w:val="003467F1"/>
    <w:rsid w:val="00346809"/>
    <w:rsid w:val="0034682F"/>
    <w:rsid w:val="00346849"/>
    <w:rsid w:val="00346881"/>
    <w:rsid w:val="00346A27"/>
    <w:rsid w:val="00346E13"/>
    <w:rsid w:val="003470E7"/>
    <w:rsid w:val="00347312"/>
    <w:rsid w:val="003473A9"/>
    <w:rsid w:val="00347558"/>
    <w:rsid w:val="00347797"/>
    <w:rsid w:val="003477BB"/>
    <w:rsid w:val="00347A76"/>
    <w:rsid w:val="00347B1A"/>
    <w:rsid w:val="00347C3A"/>
    <w:rsid w:val="00347EE3"/>
    <w:rsid w:val="00347F3C"/>
    <w:rsid w:val="0035009B"/>
    <w:rsid w:val="003502FF"/>
    <w:rsid w:val="003503DD"/>
    <w:rsid w:val="003504C7"/>
    <w:rsid w:val="0035075D"/>
    <w:rsid w:val="003507F6"/>
    <w:rsid w:val="00350C8E"/>
    <w:rsid w:val="00350CE0"/>
    <w:rsid w:val="00350EE8"/>
    <w:rsid w:val="00350F3C"/>
    <w:rsid w:val="00351238"/>
    <w:rsid w:val="0035124F"/>
    <w:rsid w:val="00351486"/>
    <w:rsid w:val="0035169D"/>
    <w:rsid w:val="003516C9"/>
    <w:rsid w:val="00351868"/>
    <w:rsid w:val="003519C6"/>
    <w:rsid w:val="003519E3"/>
    <w:rsid w:val="003519F3"/>
    <w:rsid w:val="00351B24"/>
    <w:rsid w:val="00351B73"/>
    <w:rsid w:val="00351D0E"/>
    <w:rsid w:val="00351DB0"/>
    <w:rsid w:val="003523FD"/>
    <w:rsid w:val="003525C1"/>
    <w:rsid w:val="0035270C"/>
    <w:rsid w:val="00352749"/>
    <w:rsid w:val="0035277A"/>
    <w:rsid w:val="003527B4"/>
    <w:rsid w:val="0035289E"/>
    <w:rsid w:val="00352A12"/>
    <w:rsid w:val="00352A95"/>
    <w:rsid w:val="00352B1F"/>
    <w:rsid w:val="00352B2C"/>
    <w:rsid w:val="00352C9B"/>
    <w:rsid w:val="00352D3A"/>
    <w:rsid w:val="00352DF4"/>
    <w:rsid w:val="00352F9F"/>
    <w:rsid w:val="00352FDC"/>
    <w:rsid w:val="003532D0"/>
    <w:rsid w:val="0035357C"/>
    <w:rsid w:val="00353824"/>
    <w:rsid w:val="0035398D"/>
    <w:rsid w:val="003539A3"/>
    <w:rsid w:val="00353A5E"/>
    <w:rsid w:val="00353ACF"/>
    <w:rsid w:val="00353E0A"/>
    <w:rsid w:val="00353EEE"/>
    <w:rsid w:val="00353FFF"/>
    <w:rsid w:val="003540B3"/>
    <w:rsid w:val="00354129"/>
    <w:rsid w:val="00354215"/>
    <w:rsid w:val="00354233"/>
    <w:rsid w:val="0035443D"/>
    <w:rsid w:val="00354460"/>
    <w:rsid w:val="00354572"/>
    <w:rsid w:val="00354687"/>
    <w:rsid w:val="0035468F"/>
    <w:rsid w:val="00354A9B"/>
    <w:rsid w:val="00354B2E"/>
    <w:rsid w:val="00354B3F"/>
    <w:rsid w:val="00354B51"/>
    <w:rsid w:val="00354EC8"/>
    <w:rsid w:val="00355161"/>
    <w:rsid w:val="003551A5"/>
    <w:rsid w:val="003551B1"/>
    <w:rsid w:val="003552F2"/>
    <w:rsid w:val="003555B1"/>
    <w:rsid w:val="00355684"/>
    <w:rsid w:val="0035598C"/>
    <w:rsid w:val="00355CFE"/>
    <w:rsid w:val="00355E37"/>
    <w:rsid w:val="00355E44"/>
    <w:rsid w:val="00355EAC"/>
    <w:rsid w:val="00356153"/>
    <w:rsid w:val="0035637F"/>
    <w:rsid w:val="00356601"/>
    <w:rsid w:val="00356894"/>
    <w:rsid w:val="0035690D"/>
    <w:rsid w:val="00356A66"/>
    <w:rsid w:val="00356A9E"/>
    <w:rsid w:val="00356B27"/>
    <w:rsid w:val="00356BB6"/>
    <w:rsid w:val="00356BE3"/>
    <w:rsid w:val="0035705E"/>
    <w:rsid w:val="00357225"/>
    <w:rsid w:val="003572F4"/>
    <w:rsid w:val="00357400"/>
    <w:rsid w:val="00357479"/>
    <w:rsid w:val="00357A54"/>
    <w:rsid w:val="00357B17"/>
    <w:rsid w:val="00357B81"/>
    <w:rsid w:val="00357BA2"/>
    <w:rsid w:val="00357BBC"/>
    <w:rsid w:val="00357C7F"/>
    <w:rsid w:val="00357CC6"/>
    <w:rsid w:val="00357E08"/>
    <w:rsid w:val="00360056"/>
    <w:rsid w:val="00360121"/>
    <w:rsid w:val="003601A1"/>
    <w:rsid w:val="00360351"/>
    <w:rsid w:val="003603C6"/>
    <w:rsid w:val="0036051F"/>
    <w:rsid w:val="0036068C"/>
    <w:rsid w:val="0036068F"/>
    <w:rsid w:val="003609E0"/>
    <w:rsid w:val="00360B4F"/>
    <w:rsid w:val="00360B9F"/>
    <w:rsid w:val="0036104E"/>
    <w:rsid w:val="00361221"/>
    <w:rsid w:val="003613A5"/>
    <w:rsid w:val="00361518"/>
    <w:rsid w:val="0036187F"/>
    <w:rsid w:val="0036192D"/>
    <w:rsid w:val="00361A15"/>
    <w:rsid w:val="00361B3F"/>
    <w:rsid w:val="00361D18"/>
    <w:rsid w:val="00361D31"/>
    <w:rsid w:val="00361DF6"/>
    <w:rsid w:val="00361E61"/>
    <w:rsid w:val="00361F3F"/>
    <w:rsid w:val="00362063"/>
    <w:rsid w:val="0036206B"/>
    <w:rsid w:val="0036207B"/>
    <w:rsid w:val="003620EC"/>
    <w:rsid w:val="0036238E"/>
    <w:rsid w:val="0036246F"/>
    <w:rsid w:val="0036255F"/>
    <w:rsid w:val="00362614"/>
    <w:rsid w:val="00362744"/>
    <w:rsid w:val="003627A2"/>
    <w:rsid w:val="0036281D"/>
    <w:rsid w:val="003629EF"/>
    <w:rsid w:val="00362A9A"/>
    <w:rsid w:val="00362EEF"/>
    <w:rsid w:val="003633CA"/>
    <w:rsid w:val="003635B4"/>
    <w:rsid w:val="0036371E"/>
    <w:rsid w:val="00363787"/>
    <w:rsid w:val="0036381F"/>
    <w:rsid w:val="00363840"/>
    <w:rsid w:val="00363A80"/>
    <w:rsid w:val="00363C4D"/>
    <w:rsid w:val="00363F9B"/>
    <w:rsid w:val="00364056"/>
    <w:rsid w:val="003640F0"/>
    <w:rsid w:val="0036456F"/>
    <w:rsid w:val="003645BA"/>
    <w:rsid w:val="00364632"/>
    <w:rsid w:val="0036483C"/>
    <w:rsid w:val="0036491F"/>
    <w:rsid w:val="00364A12"/>
    <w:rsid w:val="00364CF9"/>
    <w:rsid w:val="00364D26"/>
    <w:rsid w:val="00364D30"/>
    <w:rsid w:val="00365048"/>
    <w:rsid w:val="003653E6"/>
    <w:rsid w:val="003654E9"/>
    <w:rsid w:val="0036567A"/>
    <w:rsid w:val="003658EE"/>
    <w:rsid w:val="0036597B"/>
    <w:rsid w:val="00365ABE"/>
    <w:rsid w:val="00365B3E"/>
    <w:rsid w:val="00365B58"/>
    <w:rsid w:val="00365B95"/>
    <w:rsid w:val="00365B99"/>
    <w:rsid w:val="00365C52"/>
    <w:rsid w:val="00365DEF"/>
    <w:rsid w:val="00366686"/>
    <w:rsid w:val="003666BB"/>
    <w:rsid w:val="0036683A"/>
    <w:rsid w:val="00366921"/>
    <w:rsid w:val="0036696A"/>
    <w:rsid w:val="003669D5"/>
    <w:rsid w:val="00366A11"/>
    <w:rsid w:val="00366FAE"/>
    <w:rsid w:val="0036709D"/>
    <w:rsid w:val="003670A9"/>
    <w:rsid w:val="00367200"/>
    <w:rsid w:val="003672A5"/>
    <w:rsid w:val="0036735D"/>
    <w:rsid w:val="00367849"/>
    <w:rsid w:val="00367912"/>
    <w:rsid w:val="0037014B"/>
    <w:rsid w:val="00370182"/>
    <w:rsid w:val="00370534"/>
    <w:rsid w:val="00370659"/>
    <w:rsid w:val="00370CF3"/>
    <w:rsid w:val="00370D32"/>
    <w:rsid w:val="00371399"/>
    <w:rsid w:val="003715F1"/>
    <w:rsid w:val="00371855"/>
    <w:rsid w:val="0037197A"/>
    <w:rsid w:val="003719B8"/>
    <w:rsid w:val="00371B3F"/>
    <w:rsid w:val="00371BB7"/>
    <w:rsid w:val="00371CBB"/>
    <w:rsid w:val="00371F3D"/>
    <w:rsid w:val="003721AB"/>
    <w:rsid w:val="0037247F"/>
    <w:rsid w:val="00372580"/>
    <w:rsid w:val="003725CC"/>
    <w:rsid w:val="00372CFC"/>
    <w:rsid w:val="00372E53"/>
    <w:rsid w:val="00372E93"/>
    <w:rsid w:val="00373054"/>
    <w:rsid w:val="003731CA"/>
    <w:rsid w:val="00373249"/>
    <w:rsid w:val="00373540"/>
    <w:rsid w:val="0037377F"/>
    <w:rsid w:val="0037382D"/>
    <w:rsid w:val="003739D3"/>
    <w:rsid w:val="00373EA8"/>
    <w:rsid w:val="00373F81"/>
    <w:rsid w:val="0037407B"/>
    <w:rsid w:val="003740BF"/>
    <w:rsid w:val="00374258"/>
    <w:rsid w:val="0037427A"/>
    <w:rsid w:val="003746F5"/>
    <w:rsid w:val="0037478F"/>
    <w:rsid w:val="00374860"/>
    <w:rsid w:val="003748D8"/>
    <w:rsid w:val="003749AF"/>
    <w:rsid w:val="00374A9D"/>
    <w:rsid w:val="00374BE0"/>
    <w:rsid w:val="00374C5B"/>
    <w:rsid w:val="00374D75"/>
    <w:rsid w:val="00374EE1"/>
    <w:rsid w:val="00374FF8"/>
    <w:rsid w:val="0037512B"/>
    <w:rsid w:val="0037517A"/>
    <w:rsid w:val="0037534B"/>
    <w:rsid w:val="0037553C"/>
    <w:rsid w:val="0037558C"/>
    <w:rsid w:val="003755FF"/>
    <w:rsid w:val="0037562D"/>
    <w:rsid w:val="00375664"/>
    <w:rsid w:val="0037568C"/>
    <w:rsid w:val="0037596A"/>
    <w:rsid w:val="0037596C"/>
    <w:rsid w:val="00375B10"/>
    <w:rsid w:val="00375BFD"/>
    <w:rsid w:val="00375C29"/>
    <w:rsid w:val="00375C53"/>
    <w:rsid w:val="00375ED3"/>
    <w:rsid w:val="00376120"/>
    <w:rsid w:val="0037624B"/>
    <w:rsid w:val="003762EE"/>
    <w:rsid w:val="0037644B"/>
    <w:rsid w:val="00376698"/>
    <w:rsid w:val="00376760"/>
    <w:rsid w:val="003767C2"/>
    <w:rsid w:val="003767CF"/>
    <w:rsid w:val="003767F7"/>
    <w:rsid w:val="00376934"/>
    <w:rsid w:val="00376962"/>
    <w:rsid w:val="00376B00"/>
    <w:rsid w:val="00376B03"/>
    <w:rsid w:val="00376E66"/>
    <w:rsid w:val="00376FEB"/>
    <w:rsid w:val="00377045"/>
    <w:rsid w:val="003772DC"/>
    <w:rsid w:val="0037746F"/>
    <w:rsid w:val="003776CB"/>
    <w:rsid w:val="0037771A"/>
    <w:rsid w:val="003778A7"/>
    <w:rsid w:val="003778C4"/>
    <w:rsid w:val="0037796A"/>
    <w:rsid w:val="003779E8"/>
    <w:rsid w:val="00380242"/>
    <w:rsid w:val="003802BA"/>
    <w:rsid w:val="0038048F"/>
    <w:rsid w:val="0038049E"/>
    <w:rsid w:val="0038092E"/>
    <w:rsid w:val="00380E86"/>
    <w:rsid w:val="00380FD7"/>
    <w:rsid w:val="003810BF"/>
    <w:rsid w:val="0038125F"/>
    <w:rsid w:val="003812AE"/>
    <w:rsid w:val="00381387"/>
    <w:rsid w:val="0038142D"/>
    <w:rsid w:val="0038149D"/>
    <w:rsid w:val="003815D6"/>
    <w:rsid w:val="00381667"/>
    <w:rsid w:val="00381714"/>
    <w:rsid w:val="00381914"/>
    <w:rsid w:val="00381B50"/>
    <w:rsid w:val="00381BE5"/>
    <w:rsid w:val="00381DD5"/>
    <w:rsid w:val="00381E1C"/>
    <w:rsid w:val="0038226B"/>
    <w:rsid w:val="003823C4"/>
    <w:rsid w:val="00382448"/>
    <w:rsid w:val="0038265A"/>
    <w:rsid w:val="003826F5"/>
    <w:rsid w:val="00382869"/>
    <w:rsid w:val="00382A97"/>
    <w:rsid w:val="00382AA9"/>
    <w:rsid w:val="00382ACE"/>
    <w:rsid w:val="00382AD9"/>
    <w:rsid w:val="00382BEF"/>
    <w:rsid w:val="00382CB4"/>
    <w:rsid w:val="0038347A"/>
    <w:rsid w:val="003835C6"/>
    <w:rsid w:val="0038376F"/>
    <w:rsid w:val="00383836"/>
    <w:rsid w:val="0038383A"/>
    <w:rsid w:val="00383996"/>
    <w:rsid w:val="00383C22"/>
    <w:rsid w:val="003844F2"/>
    <w:rsid w:val="00384718"/>
    <w:rsid w:val="003847A0"/>
    <w:rsid w:val="003849E0"/>
    <w:rsid w:val="00384A0D"/>
    <w:rsid w:val="00384AA5"/>
    <w:rsid w:val="00384C69"/>
    <w:rsid w:val="00384CAE"/>
    <w:rsid w:val="00384E0D"/>
    <w:rsid w:val="00384F2D"/>
    <w:rsid w:val="00384F9C"/>
    <w:rsid w:val="003850CD"/>
    <w:rsid w:val="003854A5"/>
    <w:rsid w:val="0038561E"/>
    <w:rsid w:val="003857C8"/>
    <w:rsid w:val="00385895"/>
    <w:rsid w:val="0038591C"/>
    <w:rsid w:val="00385B8A"/>
    <w:rsid w:val="00385CE2"/>
    <w:rsid w:val="00385E63"/>
    <w:rsid w:val="00385EE6"/>
    <w:rsid w:val="00385FB4"/>
    <w:rsid w:val="003862DA"/>
    <w:rsid w:val="003863A0"/>
    <w:rsid w:val="003864F1"/>
    <w:rsid w:val="003869C5"/>
    <w:rsid w:val="00386C24"/>
    <w:rsid w:val="00386E8B"/>
    <w:rsid w:val="003873E3"/>
    <w:rsid w:val="0038749D"/>
    <w:rsid w:val="00387731"/>
    <w:rsid w:val="0038773A"/>
    <w:rsid w:val="00387AF6"/>
    <w:rsid w:val="00387BB7"/>
    <w:rsid w:val="00387BF3"/>
    <w:rsid w:val="00387C71"/>
    <w:rsid w:val="00387D90"/>
    <w:rsid w:val="00387EC3"/>
    <w:rsid w:val="00390070"/>
    <w:rsid w:val="003901A3"/>
    <w:rsid w:val="0039023D"/>
    <w:rsid w:val="003902E9"/>
    <w:rsid w:val="00390300"/>
    <w:rsid w:val="00390491"/>
    <w:rsid w:val="003905D5"/>
    <w:rsid w:val="0039064D"/>
    <w:rsid w:val="00390887"/>
    <w:rsid w:val="00390B10"/>
    <w:rsid w:val="00390CA4"/>
    <w:rsid w:val="00390E31"/>
    <w:rsid w:val="00390E79"/>
    <w:rsid w:val="00390F36"/>
    <w:rsid w:val="00391083"/>
    <w:rsid w:val="00391093"/>
    <w:rsid w:val="003911FE"/>
    <w:rsid w:val="003914C7"/>
    <w:rsid w:val="003914D5"/>
    <w:rsid w:val="00391602"/>
    <w:rsid w:val="0039178B"/>
    <w:rsid w:val="003917A7"/>
    <w:rsid w:val="003917DE"/>
    <w:rsid w:val="00391800"/>
    <w:rsid w:val="00391927"/>
    <w:rsid w:val="00391A20"/>
    <w:rsid w:val="00391D9C"/>
    <w:rsid w:val="00391E19"/>
    <w:rsid w:val="00391E73"/>
    <w:rsid w:val="00391FDF"/>
    <w:rsid w:val="00392301"/>
    <w:rsid w:val="003924F0"/>
    <w:rsid w:val="0039281A"/>
    <w:rsid w:val="003929F1"/>
    <w:rsid w:val="003929FD"/>
    <w:rsid w:val="00392AB6"/>
    <w:rsid w:val="00392B20"/>
    <w:rsid w:val="00392D4B"/>
    <w:rsid w:val="003931B2"/>
    <w:rsid w:val="003931FC"/>
    <w:rsid w:val="00393441"/>
    <w:rsid w:val="0039357B"/>
    <w:rsid w:val="00393746"/>
    <w:rsid w:val="0039385E"/>
    <w:rsid w:val="00393BCA"/>
    <w:rsid w:val="00393BFA"/>
    <w:rsid w:val="00393C3B"/>
    <w:rsid w:val="00393E61"/>
    <w:rsid w:val="00393EEF"/>
    <w:rsid w:val="003940F8"/>
    <w:rsid w:val="0039417D"/>
    <w:rsid w:val="003941B6"/>
    <w:rsid w:val="00394364"/>
    <w:rsid w:val="0039436F"/>
    <w:rsid w:val="00394540"/>
    <w:rsid w:val="003945EC"/>
    <w:rsid w:val="0039463E"/>
    <w:rsid w:val="00394700"/>
    <w:rsid w:val="00394A7D"/>
    <w:rsid w:val="00394DE8"/>
    <w:rsid w:val="00394E72"/>
    <w:rsid w:val="00394EAD"/>
    <w:rsid w:val="00394F4E"/>
    <w:rsid w:val="00395003"/>
    <w:rsid w:val="00395202"/>
    <w:rsid w:val="003952D7"/>
    <w:rsid w:val="003952D9"/>
    <w:rsid w:val="00395428"/>
    <w:rsid w:val="00395474"/>
    <w:rsid w:val="00395658"/>
    <w:rsid w:val="0039573B"/>
    <w:rsid w:val="003958D9"/>
    <w:rsid w:val="00395900"/>
    <w:rsid w:val="00395FEB"/>
    <w:rsid w:val="003960F6"/>
    <w:rsid w:val="0039616C"/>
    <w:rsid w:val="00396220"/>
    <w:rsid w:val="00396272"/>
    <w:rsid w:val="00396822"/>
    <w:rsid w:val="00396871"/>
    <w:rsid w:val="003969B4"/>
    <w:rsid w:val="003969F7"/>
    <w:rsid w:val="00396C18"/>
    <w:rsid w:val="00396D5C"/>
    <w:rsid w:val="00396EFD"/>
    <w:rsid w:val="00396F99"/>
    <w:rsid w:val="00396FE3"/>
    <w:rsid w:val="00397026"/>
    <w:rsid w:val="0039706D"/>
    <w:rsid w:val="00397221"/>
    <w:rsid w:val="003973D7"/>
    <w:rsid w:val="0039740B"/>
    <w:rsid w:val="003975AE"/>
    <w:rsid w:val="003975CC"/>
    <w:rsid w:val="00397674"/>
    <w:rsid w:val="003977E5"/>
    <w:rsid w:val="00397803"/>
    <w:rsid w:val="0039793A"/>
    <w:rsid w:val="00397B02"/>
    <w:rsid w:val="00397C92"/>
    <w:rsid w:val="003A015A"/>
    <w:rsid w:val="003A03DA"/>
    <w:rsid w:val="003A04C6"/>
    <w:rsid w:val="003A0626"/>
    <w:rsid w:val="003A08F8"/>
    <w:rsid w:val="003A0931"/>
    <w:rsid w:val="003A0AA6"/>
    <w:rsid w:val="003A0AC0"/>
    <w:rsid w:val="003A0C5F"/>
    <w:rsid w:val="003A0D1B"/>
    <w:rsid w:val="003A0D73"/>
    <w:rsid w:val="003A0E08"/>
    <w:rsid w:val="003A0F96"/>
    <w:rsid w:val="003A1185"/>
    <w:rsid w:val="003A12DF"/>
    <w:rsid w:val="003A1319"/>
    <w:rsid w:val="003A1427"/>
    <w:rsid w:val="003A14AE"/>
    <w:rsid w:val="003A14EB"/>
    <w:rsid w:val="003A16F4"/>
    <w:rsid w:val="003A17FA"/>
    <w:rsid w:val="003A1CB5"/>
    <w:rsid w:val="003A1CFF"/>
    <w:rsid w:val="003A1FEC"/>
    <w:rsid w:val="003A21CA"/>
    <w:rsid w:val="003A226E"/>
    <w:rsid w:val="003A23D0"/>
    <w:rsid w:val="003A255F"/>
    <w:rsid w:val="003A2571"/>
    <w:rsid w:val="003A25AA"/>
    <w:rsid w:val="003A26FD"/>
    <w:rsid w:val="003A271F"/>
    <w:rsid w:val="003A2921"/>
    <w:rsid w:val="003A2A57"/>
    <w:rsid w:val="003A2BD0"/>
    <w:rsid w:val="003A2D0A"/>
    <w:rsid w:val="003A2D0F"/>
    <w:rsid w:val="003A2D60"/>
    <w:rsid w:val="003A2F36"/>
    <w:rsid w:val="003A30DF"/>
    <w:rsid w:val="003A3208"/>
    <w:rsid w:val="003A3218"/>
    <w:rsid w:val="003A335A"/>
    <w:rsid w:val="003A3360"/>
    <w:rsid w:val="003A34B4"/>
    <w:rsid w:val="003A3A5D"/>
    <w:rsid w:val="003A3C4C"/>
    <w:rsid w:val="003A3E3E"/>
    <w:rsid w:val="003A4091"/>
    <w:rsid w:val="003A4191"/>
    <w:rsid w:val="003A4415"/>
    <w:rsid w:val="003A4474"/>
    <w:rsid w:val="003A45FE"/>
    <w:rsid w:val="003A461D"/>
    <w:rsid w:val="003A473F"/>
    <w:rsid w:val="003A4760"/>
    <w:rsid w:val="003A4A81"/>
    <w:rsid w:val="003A5148"/>
    <w:rsid w:val="003A5348"/>
    <w:rsid w:val="003A53DA"/>
    <w:rsid w:val="003A54DD"/>
    <w:rsid w:val="003A56CE"/>
    <w:rsid w:val="003A5766"/>
    <w:rsid w:val="003A5A3F"/>
    <w:rsid w:val="003A5AE4"/>
    <w:rsid w:val="003A5D00"/>
    <w:rsid w:val="003A5D4D"/>
    <w:rsid w:val="003A6403"/>
    <w:rsid w:val="003A6459"/>
    <w:rsid w:val="003A6556"/>
    <w:rsid w:val="003A66C5"/>
    <w:rsid w:val="003A66E6"/>
    <w:rsid w:val="003A6831"/>
    <w:rsid w:val="003A6892"/>
    <w:rsid w:val="003A6A2B"/>
    <w:rsid w:val="003A6A36"/>
    <w:rsid w:val="003A6A7C"/>
    <w:rsid w:val="003A6C6B"/>
    <w:rsid w:val="003A6D83"/>
    <w:rsid w:val="003A6F1A"/>
    <w:rsid w:val="003A7111"/>
    <w:rsid w:val="003A7536"/>
    <w:rsid w:val="003A766D"/>
    <w:rsid w:val="003A76E4"/>
    <w:rsid w:val="003A7851"/>
    <w:rsid w:val="003A787F"/>
    <w:rsid w:val="003A7965"/>
    <w:rsid w:val="003A7A33"/>
    <w:rsid w:val="003A7AAA"/>
    <w:rsid w:val="003A7AD8"/>
    <w:rsid w:val="003A7C6E"/>
    <w:rsid w:val="003A7DB5"/>
    <w:rsid w:val="003A7DC6"/>
    <w:rsid w:val="003A7DE0"/>
    <w:rsid w:val="003A7FC4"/>
    <w:rsid w:val="003B001E"/>
    <w:rsid w:val="003B0041"/>
    <w:rsid w:val="003B024E"/>
    <w:rsid w:val="003B0339"/>
    <w:rsid w:val="003B046E"/>
    <w:rsid w:val="003B053A"/>
    <w:rsid w:val="003B055A"/>
    <w:rsid w:val="003B08D2"/>
    <w:rsid w:val="003B0E45"/>
    <w:rsid w:val="003B10DD"/>
    <w:rsid w:val="003B13EF"/>
    <w:rsid w:val="003B14D8"/>
    <w:rsid w:val="003B167B"/>
    <w:rsid w:val="003B16D0"/>
    <w:rsid w:val="003B184D"/>
    <w:rsid w:val="003B1A37"/>
    <w:rsid w:val="003B1A79"/>
    <w:rsid w:val="003B1C4F"/>
    <w:rsid w:val="003B1CA5"/>
    <w:rsid w:val="003B1F50"/>
    <w:rsid w:val="003B21E6"/>
    <w:rsid w:val="003B2246"/>
    <w:rsid w:val="003B2497"/>
    <w:rsid w:val="003B263C"/>
    <w:rsid w:val="003B26E5"/>
    <w:rsid w:val="003B27D6"/>
    <w:rsid w:val="003B2F16"/>
    <w:rsid w:val="003B3013"/>
    <w:rsid w:val="003B3286"/>
    <w:rsid w:val="003B34B1"/>
    <w:rsid w:val="003B35A3"/>
    <w:rsid w:val="003B35B1"/>
    <w:rsid w:val="003B35C4"/>
    <w:rsid w:val="003B3626"/>
    <w:rsid w:val="003B3798"/>
    <w:rsid w:val="003B3A89"/>
    <w:rsid w:val="003B3AE8"/>
    <w:rsid w:val="003B3BC9"/>
    <w:rsid w:val="003B3C0E"/>
    <w:rsid w:val="003B3DDB"/>
    <w:rsid w:val="003B415C"/>
    <w:rsid w:val="003B42BE"/>
    <w:rsid w:val="003B4656"/>
    <w:rsid w:val="003B47D7"/>
    <w:rsid w:val="003B4A00"/>
    <w:rsid w:val="003B4A4D"/>
    <w:rsid w:val="003B4E44"/>
    <w:rsid w:val="003B4EB6"/>
    <w:rsid w:val="003B5002"/>
    <w:rsid w:val="003B5036"/>
    <w:rsid w:val="003B51F9"/>
    <w:rsid w:val="003B52F3"/>
    <w:rsid w:val="003B5336"/>
    <w:rsid w:val="003B53F3"/>
    <w:rsid w:val="003B54A5"/>
    <w:rsid w:val="003B5588"/>
    <w:rsid w:val="003B581A"/>
    <w:rsid w:val="003B596E"/>
    <w:rsid w:val="003B5B8B"/>
    <w:rsid w:val="003B5C04"/>
    <w:rsid w:val="003B5C3C"/>
    <w:rsid w:val="003B6052"/>
    <w:rsid w:val="003B6310"/>
    <w:rsid w:val="003B63C7"/>
    <w:rsid w:val="003B6537"/>
    <w:rsid w:val="003B67D3"/>
    <w:rsid w:val="003B6814"/>
    <w:rsid w:val="003B6847"/>
    <w:rsid w:val="003B69BA"/>
    <w:rsid w:val="003B6BD4"/>
    <w:rsid w:val="003B6E5D"/>
    <w:rsid w:val="003B6EAC"/>
    <w:rsid w:val="003B7156"/>
    <w:rsid w:val="003B7790"/>
    <w:rsid w:val="003B799A"/>
    <w:rsid w:val="003B7AE3"/>
    <w:rsid w:val="003B7BDD"/>
    <w:rsid w:val="003B7EFB"/>
    <w:rsid w:val="003B7F84"/>
    <w:rsid w:val="003C02E1"/>
    <w:rsid w:val="003C056C"/>
    <w:rsid w:val="003C079A"/>
    <w:rsid w:val="003C0879"/>
    <w:rsid w:val="003C0938"/>
    <w:rsid w:val="003C09E3"/>
    <w:rsid w:val="003C0AC0"/>
    <w:rsid w:val="003C0AEC"/>
    <w:rsid w:val="003C0C9E"/>
    <w:rsid w:val="003C0ED7"/>
    <w:rsid w:val="003C0FF2"/>
    <w:rsid w:val="003C1049"/>
    <w:rsid w:val="003C107A"/>
    <w:rsid w:val="003C11B9"/>
    <w:rsid w:val="003C12AB"/>
    <w:rsid w:val="003C12C3"/>
    <w:rsid w:val="003C16D6"/>
    <w:rsid w:val="003C1840"/>
    <w:rsid w:val="003C1984"/>
    <w:rsid w:val="003C1AF3"/>
    <w:rsid w:val="003C1B65"/>
    <w:rsid w:val="003C1C3E"/>
    <w:rsid w:val="003C1C70"/>
    <w:rsid w:val="003C1CEE"/>
    <w:rsid w:val="003C1FFD"/>
    <w:rsid w:val="003C20F4"/>
    <w:rsid w:val="003C2302"/>
    <w:rsid w:val="003C248D"/>
    <w:rsid w:val="003C2492"/>
    <w:rsid w:val="003C24E0"/>
    <w:rsid w:val="003C262B"/>
    <w:rsid w:val="003C2638"/>
    <w:rsid w:val="003C267D"/>
    <w:rsid w:val="003C269D"/>
    <w:rsid w:val="003C2733"/>
    <w:rsid w:val="003C27F8"/>
    <w:rsid w:val="003C2ABB"/>
    <w:rsid w:val="003C2B02"/>
    <w:rsid w:val="003C2C23"/>
    <w:rsid w:val="003C2C33"/>
    <w:rsid w:val="003C2C5D"/>
    <w:rsid w:val="003C2C89"/>
    <w:rsid w:val="003C2CE9"/>
    <w:rsid w:val="003C2D16"/>
    <w:rsid w:val="003C2E28"/>
    <w:rsid w:val="003C2E63"/>
    <w:rsid w:val="003C2EE7"/>
    <w:rsid w:val="003C2F05"/>
    <w:rsid w:val="003C2FFC"/>
    <w:rsid w:val="003C3153"/>
    <w:rsid w:val="003C325E"/>
    <w:rsid w:val="003C33F8"/>
    <w:rsid w:val="003C3469"/>
    <w:rsid w:val="003C3580"/>
    <w:rsid w:val="003C35E1"/>
    <w:rsid w:val="003C3D19"/>
    <w:rsid w:val="003C4050"/>
    <w:rsid w:val="003C40F1"/>
    <w:rsid w:val="003C4124"/>
    <w:rsid w:val="003C41D8"/>
    <w:rsid w:val="003C42A9"/>
    <w:rsid w:val="003C4313"/>
    <w:rsid w:val="003C4344"/>
    <w:rsid w:val="003C4543"/>
    <w:rsid w:val="003C45A6"/>
    <w:rsid w:val="003C46A9"/>
    <w:rsid w:val="003C4799"/>
    <w:rsid w:val="003C4836"/>
    <w:rsid w:val="003C48BA"/>
    <w:rsid w:val="003C4953"/>
    <w:rsid w:val="003C496D"/>
    <w:rsid w:val="003C4A2C"/>
    <w:rsid w:val="003C4A5E"/>
    <w:rsid w:val="003C4A98"/>
    <w:rsid w:val="003C4B2C"/>
    <w:rsid w:val="003C4C1E"/>
    <w:rsid w:val="003C4EB7"/>
    <w:rsid w:val="003C4F5D"/>
    <w:rsid w:val="003C4F97"/>
    <w:rsid w:val="003C50BD"/>
    <w:rsid w:val="003C51F6"/>
    <w:rsid w:val="003C52A1"/>
    <w:rsid w:val="003C58F7"/>
    <w:rsid w:val="003C5926"/>
    <w:rsid w:val="003C5937"/>
    <w:rsid w:val="003C593A"/>
    <w:rsid w:val="003C5A18"/>
    <w:rsid w:val="003C5D05"/>
    <w:rsid w:val="003C5F84"/>
    <w:rsid w:val="003C60EC"/>
    <w:rsid w:val="003C6345"/>
    <w:rsid w:val="003C63A9"/>
    <w:rsid w:val="003C65DB"/>
    <w:rsid w:val="003C66AE"/>
    <w:rsid w:val="003C6B1A"/>
    <w:rsid w:val="003C6B5D"/>
    <w:rsid w:val="003C6ED0"/>
    <w:rsid w:val="003C6FCC"/>
    <w:rsid w:val="003C7024"/>
    <w:rsid w:val="003C706E"/>
    <w:rsid w:val="003C7126"/>
    <w:rsid w:val="003C7317"/>
    <w:rsid w:val="003C733D"/>
    <w:rsid w:val="003C73B6"/>
    <w:rsid w:val="003C748A"/>
    <w:rsid w:val="003C754E"/>
    <w:rsid w:val="003C77F4"/>
    <w:rsid w:val="003C79C4"/>
    <w:rsid w:val="003C7AD6"/>
    <w:rsid w:val="003C7BFF"/>
    <w:rsid w:val="003C7E3B"/>
    <w:rsid w:val="003C7E88"/>
    <w:rsid w:val="003C7FE1"/>
    <w:rsid w:val="003C7FF1"/>
    <w:rsid w:val="003D00F1"/>
    <w:rsid w:val="003D0321"/>
    <w:rsid w:val="003D042C"/>
    <w:rsid w:val="003D07AE"/>
    <w:rsid w:val="003D0A22"/>
    <w:rsid w:val="003D0A2E"/>
    <w:rsid w:val="003D0B8E"/>
    <w:rsid w:val="003D0BB6"/>
    <w:rsid w:val="003D0C64"/>
    <w:rsid w:val="003D0ECF"/>
    <w:rsid w:val="003D0F2E"/>
    <w:rsid w:val="003D0F82"/>
    <w:rsid w:val="003D1254"/>
    <w:rsid w:val="003D12AE"/>
    <w:rsid w:val="003D12B8"/>
    <w:rsid w:val="003D17A8"/>
    <w:rsid w:val="003D1914"/>
    <w:rsid w:val="003D1AE0"/>
    <w:rsid w:val="003D1B33"/>
    <w:rsid w:val="003D20BB"/>
    <w:rsid w:val="003D2312"/>
    <w:rsid w:val="003D2470"/>
    <w:rsid w:val="003D249C"/>
    <w:rsid w:val="003D24E6"/>
    <w:rsid w:val="003D24F8"/>
    <w:rsid w:val="003D2525"/>
    <w:rsid w:val="003D25AA"/>
    <w:rsid w:val="003D25BF"/>
    <w:rsid w:val="003D26E8"/>
    <w:rsid w:val="003D2753"/>
    <w:rsid w:val="003D2944"/>
    <w:rsid w:val="003D2961"/>
    <w:rsid w:val="003D2C4A"/>
    <w:rsid w:val="003D2CDE"/>
    <w:rsid w:val="003D2FB5"/>
    <w:rsid w:val="003D2FF3"/>
    <w:rsid w:val="003D3092"/>
    <w:rsid w:val="003D326C"/>
    <w:rsid w:val="003D35C7"/>
    <w:rsid w:val="003D35E0"/>
    <w:rsid w:val="003D3601"/>
    <w:rsid w:val="003D36E9"/>
    <w:rsid w:val="003D36F0"/>
    <w:rsid w:val="003D38E4"/>
    <w:rsid w:val="003D3B7F"/>
    <w:rsid w:val="003D3B89"/>
    <w:rsid w:val="003D3D05"/>
    <w:rsid w:val="003D3FC0"/>
    <w:rsid w:val="003D4224"/>
    <w:rsid w:val="003D4563"/>
    <w:rsid w:val="003D4599"/>
    <w:rsid w:val="003D4711"/>
    <w:rsid w:val="003D4882"/>
    <w:rsid w:val="003D4B93"/>
    <w:rsid w:val="003D4C36"/>
    <w:rsid w:val="003D4C4E"/>
    <w:rsid w:val="003D4CED"/>
    <w:rsid w:val="003D4E1D"/>
    <w:rsid w:val="003D4FC7"/>
    <w:rsid w:val="003D545B"/>
    <w:rsid w:val="003D5631"/>
    <w:rsid w:val="003D564F"/>
    <w:rsid w:val="003D5A25"/>
    <w:rsid w:val="003D5A46"/>
    <w:rsid w:val="003D5D89"/>
    <w:rsid w:val="003D6344"/>
    <w:rsid w:val="003D6435"/>
    <w:rsid w:val="003D65C4"/>
    <w:rsid w:val="003D6799"/>
    <w:rsid w:val="003D692B"/>
    <w:rsid w:val="003D69AD"/>
    <w:rsid w:val="003D69BE"/>
    <w:rsid w:val="003D6B82"/>
    <w:rsid w:val="003D6E67"/>
    <w:rsid w:val="003D6E6A"/>
    <w:rsid w:val="003D6F2C"/>
    <w:rsid w:val="003D710D"/>
    <w:rsid w:val="003D7252"/>
    <w:rsid w:val="003D730A"/>
    <w:rsid w:val="003D7437"/>
    <w:rsid w:val="003D774E"/>
    <w:rsid w:val="003D7CAD"/>
    <w:rsid w:val="003D7DCE"/>
    <w:rsid w:val="003D7F15"/>
    <w:rsid w:val="003E01F8"/>
    <w:rsid w:val="003E05D6"/>
    <w:rsid w:val="003E081F"/>
    <w:rsid w:val="003E0B27"/>
    <w:rsid w:val="003E0C41"/>
    <w:rsid w:val="003E0CB9"/>
    <w:rsid w:val="003E0DE4"/>
    <w:rsid w:val="003E0F25"/>
    <w:rsid w:val="003E12F6"/>
    <w:rsid w:val="003E1338"/>
    <w:rsid w:val="003E1397"/>
    <w:rsid w:val="003E1542"/>
    <w:rsid w:val="003E1567"/>
    <w:rsid w:val="003E15BA"/>
    <w:rsid w:val="003E187A"/>
    <w:rsid w:val="003E1A44"/>
    <w:rsid w:val="003E1A6D"/>
    <w:rsid w:val="003E1A8F"/>
    <w:rsid w:val="003E1AC0"/>
    <w:rsid w:val="003E1C64"/>
    <w:rsid w:val="003E1CB7"/>
    <w:rsid w:val="003E2052"/>
    <w:rsid w:val="003E2368"/>
    <w:rsid w:val="003E24FC"/>
    <w:rsid w:val="003E2525"/>
    <w:rsid w:val="003E2661"/>
    <w:rsid w:val="003E287D"/>
    <w:rsid w:val="003E295F"/>
    <w:rsid w:val="003E29C0"/>
    <w:rsid w:val="003E29D2"/>
    <w:rsid w:val="003E2CBE"/>
    <w:rsid w:val="003E2D0B"/>
    <w:rsid w:val="003E2D79"/>
    <w:rsid w:val="003E2E6A"/>
    <w:rsid w:val="003E30D6"/>
    <w:rsid w:val="003E314E"/>
    <w:rsid w:val="003E339A"/>
    <w:rsid w:val="003E3662"/>
    <w:rsid w:val="003E367B"/>
    <w:rsid w:val="003E37AC"/>
    <w:rsid w:val="003E3938"/>
    <w:rsid w:val="003E3AEB"/>
    <w:rsid w:val="003E3B01"/>
    <w:rsid w:val="003E3E4C"/>
    <w:rsid w:val="003E3F2E"/>
    <w:rsid w:val="003E4173"/>
    <w:rsid w:val="003E41E9"/>
    <w:rsid w:val="003E4380"/>
    <w:rsid w:val="003E43D7"/>
    <w:rsid w:val="003E455A"/>
    <w:rsid w:val="003E4585"/>
    <w:rsid w:val="003E480D"/>
    <w:rsid w:val="003E48CB"/>
    <w:rsid w:val="003E4AA8"/>
    <w:rsid w:val="003E4BE9"/>
    <w:rsid w:val="003E4C27"/>
    <w:rsid w:val="003E4C9E"/>
    <w:rsid w:val="003E4CF6"/>
    <w:rsid w:val="003E4E9A"/>
    <w:rsid w:val="003E508F"/>
    <w:rsid w:val="003E52E4"/>
    <w:rsid w:val="003E5364"/>
    <w:rsid w:val="003E5455"/>
    <w:rsid w:val="003E54E9"/>
    <w:rsid w:val="003E55D9"/>
    <w:rsid w:val="003E565E"/>
    <w:rsid w:val="003E570C"/>
    <w:rsid w:val="003E5810"/>
    <w:rsid w:val="003E590B"/>
    <w:rsid w:val="003E5A28"/>
    <w:rsid w:val="003E5E32"/>
    <w:rsid w:val="003E5E33"/>
    <w:rsid w:val="003E5E7B"/>
    <w:rsid w:val="003E5FF5"/>
    <w:rsid w:val="003E604D"/>
    <w:rsid w:val="003E60A1"/>
    <w:rsid w:val="003E6320"/>
    <w:rsid w:val="003E6326"/>
    <w:rsid w:val="003E638C"/>
    <w:rsid w:val="003E6422"/>
    <w:rsid w:val="003E6634"/>
    <w:rsid w:val="003E6740"/>
    <w:rsid w:val="003E68B8"/>
    <w:rsid w:val="003E6953"/>
    <w:rsid w:val="003E6C19"/>
    <w:rsid w:val="003E6DFB"/>
    <w:rsid w:val="003E6EA9"/>
    <w:rsid w:val="003E6FE2"/>
    <w:rsid w:val="003E7284"/>
    <w:rsid w:val="003E736A"/>
    <w:rsid w:val="003E7422"/>
    <w:rsid w:val="003E777D"/>
    <w:rsid w:val="003E78B1"/>
    <w:rsid w:val="003E79C7"/>
    <w:rsid w:val="003E7B29"/>
    <w:rsid w:val="003E7B57"/>
    <w:rsid w:val="003E7D05"/>
    <w:rsid w:val="003F00FF"/>
    <w:rsid w:val="003F01CB"/>
    <w:rsid w:val="003F0562"/>
    <w:rsid w:val="003F08C7"/>
    <w:rsid w:val="003F0A00"/>
    <w:rsid w:val="003F0AED"/>
    <w:rsid w:val="003F0CBC"/>
    <w:rsid w:val="003F0CDB"/>
    <w:rsid w:val="003F0D15"/>
    <w:rsid w:val="003F0FA4"/>
    <w:rsid w:val="003F1597"/>
    <w:rsid w:val="003F1745"/>
    <w:rsid w:val="003F1AA4"/>
    <w:rsid w:val="003F1BAE"/>
    <w:rsid w:val="003F1BAF"/>
    <w:rsid w:val="003F1D4A"/>
    <w:rsid w:val="003F1E94"/>
    <w:rsid w:val="003F1EED"/>
    <w:rsid w:val="003F1FAE"/>
    <w:rsid w:val="003F2071"/>
    <w:rsid w:val="003F22B9"/>
    <w:rsid w:val="003F26A0"/>
    <w:rsid w:val="003F284E"/>
    <w:rsid w:val="003F28F3"/>
    <w:rsid w:val="003F2985"/>
    <w:rsid w:val="003F2B27"/>
    <w:rsid w:val="003F2BBE"/>
    <w:rsid w:val="003F2E99"/>
    <w:rsid w:val="003F2EFF"/>
    <w:rsid w:val="003F2F12"/>
    <w:rsid w:val="003F2F2B"/>
    <w:rsid w:val="003F3066"/>
    <w:rsid w:val="003F30B3"/>
    <w:rsid w:val="003F347E"/>
    <w:rsid w:val="003F3589"/>
    <w:rsid w:val="003F35AD"/>
    <w:rsid w:val="003F36D7"/>
    <w:rsid w:val="003F379F"/>
    <w:rsid w:val="003F37FA"/>
    <w:rsid w:val="003F3823"/>
    <w:rsid w:val="003F3937"/>
    <w:rsid w:val="003F3993"/>
    <w:rsid w:val="003F3B2F"/>
    <w:rsid w:val="003F3BCC"/>
    <w:rsid w:val="003F3C29"/>
    <w:rsid w:val="003F3E81"/>
    <w:rsid w:val="003F3F0C"/>
    <w:rsid w:val="003F406D"/>
    <w:rsid w:val="003F43EF"/>
    <w:rsid w:val="003F4409"/>
    <w:rsid w:val="003F489E"/>
    <w:rsid w:val="003F4971"/>
    <w:rsid w:val="003F49EB"/>
    <w:rsid w:val="003F4D28"/>
    <w:rsid w:val="003F4F75"/>
    <w:rsid w:val="003F4FE1"/>
    <w:rsid w:val="003F5255"/>
    <w:rsid w:val="003F5678"/>
    <w:rsid w:val="003F5747"/>
    <w:rsid w:val="003F5906"/>
    <w:rsid w:val="003F5AE6"/>
    <w:rsid w:val="003F5DDE"/>
    <w:rsid w:val="003F6199"/>
    <w:rsid w:val="003F64D0"/>
    <w:rsid w:val="003F66F3"/>
    <w:rsid w:val="003F6872"/>
    <w:rsid w:val="003F6A5D"/>
    <w:rsid w:val="003F6AE0"/>
    <w:rsid w:val="003F6F12"/>
    <w:rsid w:val="003F7023"/>
    <w:rsid w:val="003F7046"/>
    <w:rsid w:val="003F71D1"/>
    <w:rsid w:val="003F7396"/>
    <w:rsid w:val="003F7532"/>
    <w:rsid w:val="003F75AF"/>
    <w:rsid w:val="003F78A6"/>
    <w:rsid w:val="003F7A08"/>
    <w:rsid w:val="003F7A8D"/>
    <w:rsid w:val="003F7A95"/>
    <w:rsid w:val="003F7B1E"/>
    <w:rsid w:val="003F7B54"/>
    <w:rsid w:val="003F7EC8"/>
    <w:rsid w:val="0040001A"/>
    <w:rsid w:val="00400186"/>
    <w:rsid w:val="0040030B"/>
    <w:rsid w:val="00400431"/>
    <w:rsid w:val="00400462"/>
    <w:rsid w:val="00400667"/>
    <w:rsid w:val="00400758"/>
    <w:rsid w:val="00400776"/>
    <w:rsid w:val="00400871"/>
    <w:rsid w:val="00400A7C"/>
    <w:rsid w:val="00400C08"/>
    <w:rsid w:val="00400C25"/>
    <w:rsid w:val="00400D9C"/>
    <w:rsid w:val="00401424"/>
    <w:rsid w:val="0040150F"/>
    <w:rsid w:val="00401559"/>
    <w:rsid w:val="00401569"/>
    <w:rsid w:val="00401796"/>
    <w:rsid w:val="004017B4"/>
    <w:rsid w:val="0040182D"/>
    <w:rsid w:val="00401ACE"/>
    <w:rsid w:val="00401AEF"/>
    <w:rsid w:val="00401B9D"/>
    <w:rsid w:val="00401BC8"/>
    <w:rsid w:val="00402263"/>
    <w:rsid w:val="004023ED"/>
    <w:rsid w:val="004025B9"/>
    <w:rsid w:val="00402750"/>
    <w:rsid w:val="004028B2"/>
    <w:rsid w:val="00402941"/>
    <w:rsid w:val="00402D7A"/>
    <w:rsid w:val="00402E9B"/>
    <w:rsid w:val="004031DD"/>
    <w:rsid w:val="00403488"/>
    <w:rsid w:val="004035AC"/>
    <w:rsid w:val="00403887"/>
    <w:rsid w:val="00403980"/>
    <w:rsid w:val="00403C32"/>
    <w:rsid w:val="0040411F"/>
    <w:rsid w:val="00404187"/>
    <w:rsid w:val="00404209"/>
    <w:rsid w:val="00404295"/>
    <w:rsid w:val="004042F1"/>
    <w:rsid w:val="0040431F"/>
    <w:rsid w:val="00404460"/>
    <w:rsid w:val="004045CC"/>
    <w:rsid w:val="0040467B"/>
    <w:rsid w:val="004047DD"/>
    <w:rsid w:val="00404860"/>
    <w:rsid w:val="00404865"/>
    <w:rsid w:val="00404B07"/>
    <w:rsid w:val="00404DDF"/>
    <w:rsid w:val="00404EA8"/>
    <w:rsid w:val="00404FBA"/>
    <w:rsid w:val="00404FE2"/>
    <w:rsid w:val="00405117"/>
    <w:rsid w:val="004051D3"/>
    <w:rsid w:val="0040527A"/>
    <w:rsid w:val="0040562C"/>
    <w:rsid w:val="0040566F"/>
    <w:rsid w:val="00405723"/>
    <w:rsid w:val="00405A0D"/>
    <w:rsid w:val="00405AEC"/>
    <w:rsid w:val="00405BD4"/>
    <w:rsid w:val="00406068"/>
    <w:rsid w:val="004061DF"/>
    <w:rsid w:val="004064A4"/>
    <w:rsid w:val="0040669E"/>
    <w:rsid w:val="0040686B"/>
    <w:rsid w:val="004068FD"/>
    <w:rsid w:val="00406BB5"/>
    <w:rsid w:val="00406CBE"/>
    <w:rsid w:val="00406D7E"/>
    <w:rsid w:val="00406E0E"/>
    <w:rsid w:val="00406EBA"/>
    <w:rsid w:val="004073FF"/>
    <w:rsid w:val="00407988"/>
    <w:rsid w:val="00407B34"/>
    <w:rsid w:val="00407B8C"/>
    <w:rsid w:val="00407D23"/>
    <w:rsid w:val="00407D99"/>
    <w:rsid w:val="00407DB9"/>
    <w:rsid w:val="00407DCB"/>
    <w:rsid w:val="00407F25"/>
    <w:rsid w:val="00407F42"/>
    <w:rsid w:val="00407F5C"/>
    <w:rsid w:val="00410032"/>
    <w:rsid w:val="004100D6"/>
    <w:rsid w:val="004101D9"/>
    <w:rsid w:val="0041042E"/>
    <w:rsid w:val="004104B3"/>
    <w:rsid w:val="004104EA"/>
    <w:rsid w:val="00410528"/>
    <w:rsid w:val="004107E7"/>
    <w:rsid w:val="004108C3"/>
    <w:rsid w:val="004108E9"/>
    <w:rsid w:val="00410A2C"/>
    <w:rsid w:val="00410BDA"/>
    <w:rsid w:val="00410C17"/>
    <w:rsid w:val="00410EFE"/>
    <w:rsid w:val="004111B1"/>
    <w:rsid w:val="00411253"/>
    <w:rsid w:val="00411298"/>
    <w:rsid w:val="004112E5"/>
    <w:rsid w:val="004113FC"/>
    <w:rsid w:val="00411431"/>
    <w:rsid w:val="004116BD"/>
    <w:rsid w:val="00411762"/>
    <w:rsid w:val="0041198B"/>
    <w:rsid w:val="00411A55"/>
    <w:rsid w:val="00411C94"/>
    <w:rsid w:val="00411D81"/>
    <w:rsid w:val="00411EDB"/>
    <w:rsid w:val="00412071"/>
    <w:rsid w:val="004121F6"/>
    <w:rsid w:val="00412205"/>
    <w:rsid w:val="004122CB"/>
    <w:rsid w:val="004123E2"/>
    <w:rsid w:val="004126CF"/>
    <w:rsid w:val="00412C64"/>
    <w:rsid w:val="00412D25"/>
    <w:rsid w:val="00412FFF"/>
    <w:rsid w:val="00413094"/>
    <w:rsid w:val="004130A7"/>
    <w:rsid w:val="0041316D"/>
    <w:rsid w:val="0041342F"/>
    <w:rsid w:val="004136E1"/>
    <w:rsid w:val="0041382F"/>
    <w:rsid w:val="00413AF0"/>
    <w:rsid w:val="00413B50"/>
    <w:rsid w:val="00413B72"/>
    <w:rsid w:val="00413DBD"/>
    <w:rsid w:val="00413E86"/>
    <w:rsid w:val="00413F35"/>
    <w:rsid w:val="0041406E"/>
    <w:rsid w:val="0041448B"/>
    <w:rsid w:val="0041457B"/>
    <w:rsid w:val="004147D8"/>
    <w:rsid w:val="0041484E"/>
    <w:rsid w:val="004148B5"/>
    <w:rsid w:val="00414981"/>
    <w:rsid w:val="00414B8E"/>
    <w:rsid w:val="00414D46"/>
    <w:rsid w:val="00414D8C"/>
    <w:rsid w:val="00414E45"/>
    <w:rsid w:val="00414ED9"/>
    <w:rsid w:val="004156B9"/>
    <w:rsid w:val="00415714"/>
    <w:rsid w:val="0041579C"/>
    <w:rsid w:val="00415833"/>
    <w:rsid w:val="004158A7"/>
    <w:rsid w:val="004158A8"/>
    <w:rsid w:val="00415A4A"/>
    <w:rsid w:val="00415AF4"/>
    <w:rsid w:val="00415E98"/>
    <w:rsid w:val="00416044"/>
    <w:rsid w:val="0041650A"/>
    <w:rsid w:val="0041651F"/>
    <w:rsid w:val="00416F68"/>
    <w:rsid w:val="00417072"/>
    <w:rsid w:val="004173A2"/>
    <w:rsid w:val="00417484"/>
    <w:rsid w:val="0041754B"/>
    <w:rsid w:val="004176EE"/>
    <w:rsid w:val="00417847"/>
    <w:rsid w:val="00417972"/>
    <w:rsid w:val="00417A31"/>
    <w:rsid w:val="00417A70"/>
    <w:rsid w:val="00417C4F"/>
    <w:rsid w:val="00417C7F"/>
    <w:rsid w:val="00417E65"/>
    <w:rsid w:val="0042010B"/>
    <w:rsid w:val="00420183"/>
    <w:rsid w:val="004201F5"/>
    <w:rsid w:val="004202E5"/>
    <w:rsid w:val="004209D1"/>
    <w:rsid w:val="00420B52"/>
    <w:rsid w:val="00420C0A"/>
    <w:rsid w:val="00420DA9"/>
    <w:rsid w:val="00420E03"/>
    <w:rsid w:val="00421020"/>
    <w:rsid w:val="004212DA"/>
    <w:rsid w:val="004216F5"/>
    <w:rsid w:val="004218A6"/>
    <w:rsid w:val="00421953"/>
    <w:rsid w:val="004219B5"/>
    <w:rsid w:val="00421B48"/>
    <w:rsid w:val="00421F12"/>
    <w:rsid w:val="00421F2C"/>
    <w:rsid w:val="00422331"/>
    <w:rsid w:val="004223F7"/>
    <w:rsid w:val="0042267A"/>
    <w:rsid w:val="00422772"/>
    <w:rsid w:val="004227B5"/>
    <w:rsid w:val="00422850"/>
    <w:rsid w:val="004228DA"/>
    <w:rsid w:val="00422992"/>
    <w:rsid w:val="00422AC6"/>
    <w:rsid w:val="00423063"/>
    <w:rsid w:val="00423312"/>
    <w:rsid w:val="00423919"/>
    <w:rsid w:val="00423A0B"/>
    <w:rsid w:val="00423DA7"/>
    <w:rsid w:val="00423DF8"/>
    <w:rsid w:val="0042401F"/>
    <w:rsid w:val="00424137"/>
    <w:rsid w:val="00424169"/>
    <w:rsid w:val="004242DA"/>
    <w:rsid w:val="00424352"/>
    <w:rsid w:val="004243CE"/>
    <w:rsid w:val="00424415"/>
    <w:rsid w:val="00424420"/>
    <w:rsid w:val="004244B8"/>
    <w:rsid w:val="004245BE"/>
    <w:rsid w:val="0042469D"/>
    <w:rsid w:val="004246D0"/>
    <w:rsid w:val="004247E8"/>
    <w:rsid w:val="0042483D"/>
    <w:rsid w:val="00424A85"/>
    <w:rsid w:val="00424AC5"/>
    <w:rsid w:val="00424E09"/>
    <w:rsid w:val="00424EA5"/>
    <w:rsid w:val="00424F6D"/>
    <w:rsid w:val="00424F85"/>
    <w:rsid w:val="0042510E"/>
    <w:rsid w:val="00425C55"/>
    <w:rsid w:val="00425C74"/>
    <w:rsid w:val="00425CBA"/>
    <w:rsid w:val="00425DC6"/>
    <w:rsid w:val="00425E1A"/>
    <w:rsid w:val="00425EAC"/>
    <w:rsid w:val="00425FA2"/>
    <w:rsid w:val="0042605A"/>
    <w:rsid w:val="004261CE"/>
    <w:rsid w:val="0042644C"/>
    <w:rsid w:val="004264C8"/>
    <w:rsid w:val="0042652A"/>
    <w:rsid w:val="00426581"/>
    <w:rsid w:val="004265ED"/>
    <w:rsid w:val="00426838"/>
    <w:rsid w:val="00426962"/>
    <w:rsid w:val="00426A8C"/>
    <w:rsid w:val="00426AC4"/>
    <w:rsid w:val="00426B29"/>
    <w:rsid w:val="00426BAC"/>
    <w:rsid w:val="00426D55"/>
    <w:rsid w:val="00427861"/>
    <w:rsid w:val="00427874"/>
    <w:rsid w:val="0042787C"/>
    <w:rsid w:val="00427B8A"/>
    <w:rsid w:val="00427BB5"/>
    <w:rsid w:val="00427BB6"/>
    <w:rsid w:val="00427BFE"/>
    <w:rsid w:val="004302FC"/>
    <w:rsid w:val="0043069D"/>
    <w:rsid w:val="0043086F"/>
    <w:rsid w:val="00430C0B"/>
    <w:rsid w:val="00430FFE"/>
    <w:rsid w:val="00431078"/>
    <w:rsid w:val="004314E1"/>
    <w:rsid w:val="0043175C"/>
    <w:rsid w:val="00431E59"/>
    <w:rsid w:val="00431FAB"/>
    <w:rsid w:val="00432005"/>
    <w:rsid w:val="00432072"/>
    <w:rsid w:val="0043209F"/>
    <w:rsid w:val="004320A6"/>
    <w:rsid w:val="0043217F"/>
    <w:rsid w:val="004321A2"/>
    <w:rsid w:val="004324C1"/>
    <w:rsid w:val="0043269F"/>
    <w:rsid w:val="004327E4"/>
    <w:rsid w:val="00432865"/>
    <w:rsid w:val="00432916"/>
    <w:rsid w:val="00432A11"/>
    <w:rsid w:val="00432B37"/>
    <w:rsid w:val="00432BDF"/>
    <w:rsid w:val="00432BF3"/>
    <w:rsid w:val="00432CC4"/>
    <w:rsid w:val="00432FC7"/>
    <w:rsid w:val="004330C4"/>
    <w:rsid w:val="004334D2"/>
    <w:rsid w:val="00433724"/>
    <w:rsid w:val="004337C5"/>
    <w:rsid w:val="00433820"/>
    <w:rsid w:val="00433AE4"/>
    <w:rsid w:val="00433B9C"/>
    <w:rsid w:val="00433CF8"/>
    <w:rsid w:val="00433E6B"/>
    <w:rsid w:val="00434006"/>
    <w:rsid w:val="00434083"/>
    <w:rsid w:val="00434103"/>
    <w:rsid w:val="00434602"/>
    <w:rsid w:val="0043486E"/>
    <w:rsid w:val="00434965"/>
    <w:rsid w:val="004349A2"/>
    <w:rsid w:val="00434B25"/>
    <w:rsid w:val="00434BA9"/>
    <w:rsid w:val="00434CA9"/>
    <w:rsid w:val="00434FD7"/>
    <w:rsid w:val="0043508F"/>
    <w:rsid w:val="0043535E"/>
    <w:rsid w:val="0043582A"/>
    <w:rsid w:val="00435BA5"/>
    <w:rsid w:val="00435C47"/>
    <w:rsid w:val="00435F60"/>
    <w:rsid w:val="00435FBD"/>
    <w:rsid w:val="004360DE"/>
    <w:rsid w:val="004360EF"/>
    <w:rsid w:val="004369EE"/>
    <w:rsid w:val="00436A46"/>
    <w:rsid w:val="00436A85"/>
    <w:rsid w:val="00436BD8"/>
    <w:rsid w:val="00436BF3"/>
    <w:rsid w:val="00436FF8"/>
    <w:rsid w:val="004371DA"/>
    <w:rsid w:val="004371EE"/>
    <w:rsid w:val="0043726D"/>
    <w:rsid w:val="004372A8"/>
    <w:rsid w:val="004372D0"/>
    <w:rsid w:val="004376D4"/>
    <w:rsid w:val="004376E0"/>
    <w:rsid w:val="00437921"/>
    <w:rsid w:val="00437AFD"/>
    <w:rsid w:val="00437B0D"/>
    <w:rsid w:val="00437E09"/>
    <w:rsid w:val="0044029C"/>
    <w:rsid w:val="004404E4"/>
    <w:rsid w:val="00440541"/>
    <w:rsid w:val="00440735"/>
    <w:rsid w:val="00440A16"/>
    <w:rsid w:val="00440ACA"/>
    <w:rsid w:val="00440AF5"/>
    <w:rsid w:val="00440D1B"/>
    <w:rsid w:val="00440D4D"/>
    <w:rsid w:val="00440DB2"/>
    <w:rsid w:val="00440ED5"/>
    <w:rsid w:val="00440EDD"/>
    <w:rsid w:val="004411C4"/>
    <w:rsid w:val="004414DD"/>
    <w:rsid w:val="0044158A"/>
    <w:rsid w:val="004418F4"/>
    <w:rsid w:val="00441EBF"/>
    <w:rsid w:val="00441F67"/>
    <w:rsid w:val="004422AC"/>
    <w:rsid w:val="00442714"/>
    <w:rsid w:val="00442A8A"/>
    <w:rsid w:val="00442AA1"/>
    <w:rsid w:val="00442B7E"/>
    <w:rsid w:val="00442CA9"/>
    <w:rsid w:val="0044306B"/>
    <w:rsid w:val="004430B8"/>
    <w:rsid w:val="004434E5"/>
    <w:rsid w:val="004435BB"/>
    <w:rsid w:val="00443775"/>
    <w:rsid w:val="00443881"/>
    <w:rsid w:val="00443895"/>
    <w:rsid w:val="004439F6"/>
    <w:rsid w:val="00443A48"/>
    <w:rsid w:val="00443A8C"/>
    <w:rsid w:val="00443AFD"/>
    <w:rsid w:val="00443BF6"/>
    <w:rsid w:val="00443DF2"/>
    <w:rsid w:val="00443E6D"/>
    <w:rsid w:val="00443FCF"/>
    <w:rsid w:val="0044402D"/>
    <w:rsid w:val="004440CB"/>
    <w:rsid w:val="004441F9"/>
    <w:rsid w:val="0044431C"/>
    <w:rsid w:val="00444629"/>
    <w:rsid w:val="004448A4"/>
    <w:rsid w:val="00444926"/>
    <w:rsid w:val="00444A0E"/>
    <w:rsid w:val="00444C04"/>
    <w:rsid w:val="00444D63"/>
    <w:rsid w:val="00444F00"/>
    <w:rsid w:val="004451A4"/>
    <w:rsid w:val="00445572"/>
    <w:rsid w:val="00445843"/>
    <w:rsid w:val="0044584D"/>
    <w:rsid w:val="00445A93"/>
    <w:rsid w:val="00445AF3"/>
    <w:rsid w:val="00445B3F"/>
    <w:rsid w:val="00445C3F"/>
    <w:rsid w:val="00445C74"/>
    <w:rsid w:val="00445E7A"/>
    <w:rsid w:val="00445E8B"/>
    <w:rsid w:val="00445E8D"/>
    <w:rsid w:val="00446273"/>
    <w:rsid w:val="0044636D"/>
    <w:rsid w:val="0044639F"/>
    <w:rsid w:val="004464D8"/>
    <w:rsid w:val="0044663F"/>
    <w:rsid w:val="00446815"/>
    <w:rsid w:val="0044687A"/>
    <w:rsid w:val="00446883"/>
    <w:rsid w:val="00446AA7"/>
    <w:rsid w:val="00446CA4"/>
    <w:rsid w:val="00446D96"/>
    <w:rsid w:val="00446E23"/>
    <w:rsid w:val="00446EF7"/>
    <w:rsid w:val="00446FF3"/>
    <w:rsid w:val="004471E6"/>
    <w:rsid w:val="004472DC"/>
    <w:rsid w:val="004473CE"/>
    <w:rsid w:val="0044742A"/>
    <w:rsid w:val="004475C2"/>
    <w:rsid w:val="00447773"/>
    <w:rsid w:val="004478C9"/>
    <w:rsid w:val="004478D1"/>
    <w:rsid w:val="0044791D"/>
    <w:rsid w:val="004479AE"/>
    <w:rsid w:val="00447AC4"/>
    <w:rsid w:val="00447E01"/>
    <w:rsid w:val="00447F0D"/>
    <w:rsid w:val="00447F1E"/>
    <w:rsid w:val="00450005"/>
    <w:rsid w:val="00450265"/>
    <w:rsid w:val="00450390"/>
    <w:rsid w:val="004503A5"/>
    <w:rsid w:val="00450543"/>
    <w:rsid w:val="004507A8"/>
    <w:rsid w:val="00450982"/>
    <w:rsid w:val="004509AD"/>
    <w:rsid w:val="00450A21"/>
    <w:rsid w:val="00450AE2"/>
    <w:rsid w:val="00450B7C"/>
    <w:rsid w:val="00450DC6"/>
    <w:rsid w:val="00450E6E"/>
    <w:rsid w:val="0045112F"/>
    <w:rsid w:val="0045129C"/>
    <w:rsid w:val="00451425"/>
    <w:rsid w:val="00451436"/>
    <w:rsid w:val="004515F9"/>
    <w:rsid w:val="00451611"/>
    <w:rsid w:val="0045164E"/>
    <w:rsid w:val="004516F1"/>
    <w:rsid w:val="00451793"/>
    <w:rsid w:val="00451880"/>
    <w:rsid w:val="00451A02"/>
    <w:rsid w:val="00451B09"/>
    <w:rsid w:val="00451BAB"/>
    <w:rsid w:val="00451C8E"/>
    <w:rsid w:val="00451D2D"/>
    <w:rsid w:val="00451DFE"/>
    <w:rsid w:val="00451E20"/>
    <w:rsid w:val="0045243A"/>
    <w:rsid w:val="004524C9"/>
    <w:rsid w:val="004524E2"/>
    <w:rsid w:val="0045277B"/>
    <w:rsid w:val="00452859"/>
    <w:rsid w:val="004528D2"/>
    <w:rsid w:val="004529A6"/>
    <w:rsid w:val="004529BE"/>
    <w:rsid w:val="00452C21"/>
    <w:rsid w:val="00452D1A"/>
    <w:rsid w:val="00452DE5"/>
    <w:rsid w:val="00452E94"/>
    <w:rsid w:val="00452F9F"/>
    <w:rsid w:val="004530DA"/>
    <w:rsid w:val="004531C5"/>
    <w:rsid w:val="004533B9"/>
    <w:rsid w:val="004533DA"/>
    <w:rsid w:val="00453403"/>
    <w:rsid w:val="0045378D"/>
    <w:rsid w:val="004538FE"/>
    <w:rsid w:val="00453922"/>
    <w:rsid w:val="00453D33"/>
    <w:rsid w:val="00453D60"/>
    <w:rsid w:val="00453DFB"/>
    <w:rsid w:val="00453E2A"/>
    <w:rsid w:val="00453EFB"/>
    <w:rsid w:val="00453F46"/>
    <w:rsid w:val="0045443D"/>
    <w:rsid w:val="0045481D"/>
    <w:rsid w:val="0045487A"/>
    <w:rsid w:val="00454CF1"/>
    <w:rsid w:val="00454D14"/>
    <w:rsid w:val="00454D43"/>
    <w:rsid w:val="00454E66"/>
    <w:rsid w:val="00454EC2"/>
    <w:rsid w:val="00454F1C"/>
    <w:rsid w:val="00454F23"/>
    <w:rsid w:val="004550CD"/>
    <w:rsid w:val="00455325"/>
    <w:rsid w:val="00455362"/>
    <w:rsid w:val="00455451"/>
    <w:rsid w:val="004556BC"/>
    <w:rsid w:val="00455874"/>
    <w:rsid w:val="00455962"/>
    <w:rsid w:val="00455AF5"/>
    <w:rsid w:val="00455CE3"/>
    <w:rsid w:val="00455F50"/>
    <w:rsid w:val="00455FDE"/>
    <w:rsid w:val="004560AF"/>
    <w:rsid w:val="00456480"/>
    <w:rsid w:val="00456496"/>
    <w:rsid w:val="004564D3"/>
    <w:rsid w:val="00456626"/>
    <w:rsid w:val="00456772"/>
    <w:rsid w:val="00456A4E"/>
    <w:rsid w:val="00456B3C"/>
    <w:rsid w:val="00456C5D"/>
    <w:rsid w:val="00456CAA"/>
    <w:rsid w:val="00456DE2"/>
    <w:rsid w:val="00456E1A"/>
    <w:rsid w:val="0045722B"/>
    <w:rsid w:val="00457291"/>
    <w:rsid w:val="0045746F"/>
    <w:rsid w:val="00457ACB"/>
    <w:rsid w:val="00457E52"/>
    <w:rsid w:val="00457FEF"/>
    <w:rsid w:val="004600BD"/>
    <w:rsid w:val="00460181"/>
    <w:rsid w:val="00460211"/>
    <w:rsid w:val="004603E1"/>
    <w:rsid w:val="004607C2"/>
    <w:rsid w:val="004607FA"/>
    <w:rsid w:val="00460A27"/>
    <w:rsid w:val="00460A3F"/>
    <w:rsid w:val="00460B5D"/>
    <w:rsid w:val="00460B94"/>
    <w:rsid w:val="00460D0F"/>
    <w:rsid w:val="00460D91"/>
    <w:rsid w:val="00460DDE"/>
    <w:rsid w:val="00460F79"/>
    <w:rsid w:val="004610C0"/>
    <w:rsid w:val="00461287"/>
    <w:rsid w:val="00461550"/>
    <w:rsid w:val="00461928"/>
    <w:rsid w:val="00461951"/>
    <w:rsid w:val="00461967"/>
    <w:rsid w:val="00461AB8"/>
    <w:rsid w:val="00461BBA"/>
    <w:rsid w:val="0046206B"/>
    <w:rsid w:val="004620EC"/>
    <w:rsid w:val="00462264"/>
    <w:rsid w:val="004622A6"/>
    <w:rsid w:val="004622E9"/>
    <w:rsid w:val="004622F4"/>
    <w:rsid w:val="0046235A"/>
    <w:rsid w:val="00462625"/>
    <w:rsid w:val="004626E0"/>
    <w:rsid w:val="004627D6"/>
    <w:rsid w:val="00462AD5"/>
    <w:rsid w:val="00462B12"/>
    <w:rsid w:val="00462B2D"/>
    <w:rsid w:val="00462B64"/>
    <w:rsid w:val="00462C41"/>
    <w:rsid w:val="00462C8B"/>
    <w:rsid w:val="00462CCE"/>
    <w:rsid w:val="00462D0E"/>
    <w:rsid w:val="00463001"/>
    <w:rsid w:val="0046309A"/>
    <w:rsid w:val="004630B2"/>
    <w:rsid w:val="0046317F"/>
    <w:rsid w:val="0046325A"/>
    <w:rsid w:val="004632C8"/>
    <w:rsid w:val="004632E6"/>
    <w:rsid w:val="0046396F"/>
    <w:rsid w:val="00463B0E"/>
    <w:rsid w:val="00463B30"/>
    <w:rsid w:val="00463C41"/>
    <w:rsid w:val="00463D15"/>
    <w:rsid w:val="00463DB3"/>
    <w:rsid w:val="00463E91"/>
    <w:rsid w:val="00463F9E"/>
    <w:rsid w:val="00463FA3"/>
    <w:rsid w:val="004640C2"/>
    <w:rsid w:val="00464134"/>
    <w:rsid w:val="0046430F"/>
    <w:rsid w:val="0046438F"/>
    <w:rsid w:val="004644BE"/>
    <w:rsid w:val="00464536"/>
    <w:rsid w:val="004645B7"/>
    <w:rsid w:val="004645BD"/>
    <w:rsid w:val="00464670"/>
    <w:rsid w:val="00464682"/>
    <w:rsid w:val="004646CF"/>
    <w:rsid w:val="00464724"/>
    <w:rsid w:val="00464812"/>
    <w:rsid w:val="00464967"/>
    <w:rsid w:val="00464B0D"/>
    <w:rsid w:val="00464E61"/>
    <w:rsid w:val="00464EA7"/>
    <w:rsid w:val="00464F00"/>
    <w:rsid w:val="0046523E"/>
    <w:rsid w:val="004654C5"/>
    <w:rsid w:val="004654FB"/>
    <w:rsid w:val="00465770"/>
    <w:rsid w:val="004657E7"/>
    <w:rsid w:val="004657EF"/>
    <w:rsid w:val="004658F5"/>
    <w:rsid w:val="004659B5"/>
    <w:rsid w:val="00465A7D"/>
    <w:rsid w:val="00465CF9"/>
    <w:rsid w:val="00465EA2"/>
    <w:rsid w:val="0046601D"/>
    <w:rsid w:val="0046624F"/>
    <w:rsid w:val="0046636B"/>
    <w:rsid w:val="0046666B"/>
    <w:rsid w:val="00466824"/>
    <w:rsid w:val="0046691F"/>
    <w:rsid w:val="0046695D"/>
    <w:rsid w:val="00466A60"/>
    <w:rsid w:val="00466BB0"/>
    <w:rsid w:val="00466BE1"/>
    <w:rsid w:val="00466CF2"/>
    <w:rsid w:val="00466DDE"/>
    <w:rsid w:val="00466E55"/>
    <w:rsid w:val="00467058"/>
    <w:rsid w:val="0046723D"/>
    <w:rsid w:val="004676FE"/>
    <w:rsid w:val="00467A90"/>
    <w:rsid w:val="00467C57"/>
    <w:rsid w:val="00467D5E"/>
    <w:rsid w:val="00470262"/>
    <w:rsid w:val="004704A4"/>
    <w:rsid w:val="004704B3"/>
    <w:rsid w:val="004705A5"/>
    <w:rsid w:val="00470747"/>
    <w:rsid w:val="0047084A"/>
    <w:rsid w:val="004708AC"/>
    <w:rsid w:val="00470A06"/>
    <w:rsid w:val="00470D5D"/>
    <w:rsid w:val="00470DF8"/>
    <w:rsid w:val="00470EC6"/>
    <w:rsid w:val="00471003"/>
    <w:rsid w:val="004710B2"/>
    <w:rsid w:val="0047115A"/>
    <w:rsid w:val="00471524"/>
    <w:rsid w:val="004716C9"/>
    <w:rsid w:val="00471A17"/>
    <w:rsid w:val="00471A20"/>
    <w:rsid w:val="00471AAB"/>
    <w:rsid w:val="00471F4D"/>
    <w:rsid w:val="00471F53"/>
    <w:rsid w:val="004722DA"/>
    <w:rsid w:val="00472539"/>
    <w:rsid w:val="00472775"/>
    <w:rsid w:val="004729B0"/>
    <w:rsid w:val="00472C5D"/>
    <w:rsid w:val="00472EAD"/>
    <w:rsid w:val="00472ED7"/>
    <w:rsid w:val="00472F0A"/>
    <w:rsid w:val="004730D4"/>
    <w:rsid w:val="004730FC"/>
    <w:rsid w:val="004731FC"/>
    <w:rsid w:val="0047329D"/>
    <w:rsid w:val="00473367"/>
    <w:rsid w:val="0047347C"/>
    <w:rsid w:val="004736DF"/>
    <w:rsid w:val="00473707"/>
    <w:rsid w:val="004738F1"/>
    <w:rsid w:val="004738F8"/>
    <w:rsid w:val="004740C8"/>
    <w:rsid w:val="004744DE"/>
    <w:rsid w:val="0047463D"/>
    <w:rsid w:val="00474697"/>
    <w:rsid w:val="0047471B"/>
    <w:rsid w:val="00474806"/>
    <w:rsid w:val="00474871"/>
    <w:rsid w:val="004749D7"/>
    <w:rsid w:val="00474B61"/>
    <w:rsid w:val="00474D73"/>
    <w:rsid w:val="00475060"/>
    <w:rsid w:val="0047518F"/>
    <w:rsid w:val="004751D6"/>
    <w:rsid w:val="00475252"/>
    <w:rsid w:val="00475275"/>
    <w:rsid w:val="004752AF"/>
    <w:rsid w:val="00475401"/>
    <w:rsid w:val="0047541C"/>
    <w:rsid w:val="00475741"/>
    <w:rsid w:val="00475AC0"/>
    <w:rsid w:val="00475C49"/>
    <w:rsid w:val="00475EC6"/>
    <w:rsid w:val="004761D4"/>
    <w:rsid w:val="004761FD"/>
    <w:rsid w:val="004767CA"/>
    <w:rsid w:val="004768C0"/>
    <w:rsid w:val="00476C75"/>
    <w:rsid w:val="00476D17"/>
    <w:rsid w:val="00476DF6"/>
    <w:rsid w:val="00476E0D"/>
    <w:rsid w:val="00476F6C"/>
    <w:rsid w:val="00477099"/>
    <w:rsid w:val="00477300"/>
    <w:rsid w:val="0047736E"/>
    <w:rsid w:val="0047749E"/>
    <w:rsid w:val="00477649"/>
    <w:rsid w:val="00477A5A"/>
    <w:rsid w:val="00477A6E"/>
    <w:rsid w:val="00477AFA"/>
    <w:rsid w:val="00477D25"/>
    <w:rsid w:val="00477E1B"/>
    <w:rsid w:val="00480484"/>
    <w:rsid w:val="00480620"/>
    <w:rsid w:val="0048064E"/>
    <w:rsid w:val="00480842"/>
    <w:rsid w:val="004808E7"/>
    <w:rsid w:val="00480A8E"/>
    <w:rsid w:val="00480B6C"/>
    <w:rsid w:val="00480DD7"/>
    <w:rsid w:val="00480DDA"/>
    <w:rsid w:val="00480FC8"/>
    <w:rsid w:val="00481008"/>
    <w:rsid w:val="0048121A"/>
    <w:rsid w:val="00481394"/>
    <w:rsid w:val="004814D2"/>
    <w:rsid w:val="004815F2"/>
    <w:rsid w:val="00481722"/>
    <w:rsid w:val="0048175B"/>
    <w:rsid w:val="00481877"/>
    <w:rsid w:val="00481ABA"/>
    <w:rsid w:val="00481E83"/>
    <w:rsid w:val="00482182"/>
    <w:rsid w:val="0048221E"/>
    <w:rsid w:val="004822D7"/>
    <w:rsid w:val="00482327"/>
    <w:rsid w:val="00482803"/>
    <w:rsid w:val="0048287F"/>
    <w:rsid w:val="004828A3"/>
    <w:rsid w:val="00482AC1"/>
    <w:rsid w:val="00482F0F"/>
    <w:rsid w:val="00482F84"/>
    <w:rsid w:val="00482FA0"/>
    <w:rsid w:val="004831E5"/>
    <w:rsid w:val="004835A4"/>
    <w:rsid w:val="004839DA"/>
    <w:rsid w:val="00483A2A"/>
    <w:rsid w:val="00483C8B"/>
    <w:rsid w:val="00483DFC"/>
    <w:rsid w:val="00483E02"/>
    <w:rsid w:val="00483E23"/>
    <w:rsid w:val="00483E9E"/>
    <w:rsid w:val="0048403D"/>
    <w:rsid w:val="00484376"/>
    <w:rsid w:val="00484538"/>
    <w:rsid w:val="00484698"/>
    <w:rsid w:val="0048471E"/>
    <w:rsid w:val="0048493C"/>
    <w:rsid w:val="00484B7D"/>
    <w:rsid w:val="00485041"/>
    <w:rsid w:val="0048509B"/>
    <w:rsid w:val="004850B3"/>
    <w:rsid w:val="00485264"/>
    <w:rsid w:val="00485277"/>
    <w:rsid w:val="00485357"/>
    <w:rsid w:val="004854B5"/>
    <w:rsid w:val="004855DD"/>
    <w:rsid w:val="0048566D"/>
    <w:rsid w:val="00485AC8"/>
    <w:rsid w:val="00485D01"/>
    <w:rsid w:val="00485F56"/>
    <w:rsid w:val="00486341"/>
    <w:rsid w:val="00486419"/>
    <w:rsid w:val="004868AF"/>
    <w:rsid w:val="004868BE"/>
    <w:rsid w:val="004868CC"/>
    <w:rsid w:val="00486987"/>
    <w:rsid w:val="00486994"/>
    <w:rsid w:val="00486A68"/>
    <w:rsid w:val="00486A6B"/>
    <w:rsid w:val="00486B33"/>
    <w:rsid w:val="00486B34"/>
    <w:rsid w:val="00486C13"/>
    <w:rsid w:val="00486C4A"/>
    <w:rsid w:val="00486F77"/>
    <w:rsid w:val="00486F92"/>
    <w:rsid w:val="00487018"/>
    <w:rsid w:val="00487233"/>
    <w:rsid w:val="00487256"/>
    <w:rsid w:val="00487324"/>
    <w:rsid w:val="0048736B"/>
    <w:rsid w:val="0048771A"/>
    <w:rsid w:val="00487761"/>
    <w:rsid w:val="004877C4"/>
    <w:rsid w:val="00487C6E"/>
    <w:rsid w:val="00487D1C"/>
    <w:rsid w:val="00487E3D"/>
    <w:rsid w:val="00487EF4"/>
    <w:rsid w:val="00487F2D"/>
    <w:rsid w:val="00490012"/>
    <w:rsid w:val="00490210"/>
    <w:rsid w:val="00490299"/>
    <w:rsid w:val="00490362"/>
    <w:rsid w:val="0049041B"/>
    <w:rsid w:val="00490427"/>
    <w:rsid w:val="0049053D"/>
    <w:rsid w:val="004906BF"/>
    <w:rsid w:val="00490B4D"/>
    <w:rsid w:val="00490C71"/>
    <w:rsid w:val="00490CDD"/>
    <w:rsid w:val="0049104E"/>
    <w:rsid w:val="0049135A"/>
    <w:rsid w:val="004913B0"/>
    <w:rsid w:val="004913B5"/>
    <w:rsid w:val="004914EC"/>
    <w:rsid w:val="00491519"/>
    <w:rsid w:val="00491556"/>
    <w:rsid w:val="004918A7"/>
    <w:rsid w:val="00491ACA"/>
    <w:rsid w:val="00491F0D"/>
    <w:rsid w:val="00492050"/>
    <w:rsid w:val="004920BD"/>
    <w:rsid w:val="004920F8"/>
    <w:rsid w:val="004922A9"/>
    <w:rsid w:val="0049259C"/>
    <w:rsid w:val="0049279A"/>
    <w:rsid w:val="00492C52"/>
    <w:rsid w:val="00492E0C"/>
    <w:rsid w:val="00492FE3"/>
    <w:rsid w:val="004930E6"/>
    <w:rsid w:val="004930FE"/>
    <w:rsid w:val="004932AD"/>
    <w:rsid w:val="00493446"/>
    <w:rsid w:val="004934F0"/>
    <w:rsid w:val="004935BD"/>
    <w:rsid w:val="00493619"/>
    <w:rsid w:val="00493638"/>
    <w:rsid w:val="0049363A"/>
    <w:rsid w:val="0049369B"/>
    <w:rsid w:val="00493872"/>
    <w:rsid w:val="00493A71"/>
    <w:rsid w:val="00493CC5"/>
    <w:rsid w:val="00494188"/>
    <w:rsid w:val="00494305"/>
    <w:rsid w:val="00494439"/>
    <w:rsid w:val="004945CC"/>
    <w:rsid w:val="004945F8"/>
    <w:rsid w:val="00494774"/>
    <w:rsid w:val="004947F8"/>
    <w:rsid w:val="00494804"/>
    <w:rsid w:val="0049486B"/>
    <w:rsid w:val="0049488C"/>
    <w:rsid w:val="00494A07"/>
    <w:rsid w:val="00494A37"/>
    <w:rsid w:val="00494E6B"/>
    <w:rsid w:val="004951F4"/>
    <w:rsid w:val="00495216"/>
    <w:rsid w:val="004952BF"/>
    <w:rsid w:val="00495339"/>
    <w:rsid w:val="0049537E"/>
    <w:rsid w:val="00495488"/>
    <w:rsid w:val="00495491"/>
    <w:rsid w:val="004955DB"/>
    <w:rsid w:val="00495830"/>
    <w:rsid w:val="0049586A"/>
    <w:rsid w:val="00495899"/>
    <w:rsid w:val="0049594F"/>
    <w:rsid w:val="0049595C"/>
    <w:rsid w:val="00495B2C"/>
    <w:rsid w:val="00495BDA"/>
    <w:rsid w:val="00495D1A"/>
    <w:rsid w:val="00495DDA"/>
    <w:rsid w:val="00495EB5"/>
    <w:rsid w:val="00495FA0"/>
    <w:rsid w:val="004962BD"/>
    <w:rsid w:val="004965D4"/>
    <w:rsid w:val="004966CD"/>
    <w:rsid w:val="004968FE"/>
    <w:rsid w:val="00496A33"/>
    <w:rsid w:val="00497005"/>
    <w:rsid w:val="0049708A"/>
    <w:rsid w:val="0049711B"/>
    <w:rsid w:val="0049711C"/>
    <w:rsid w:val="00497125"/>
    <w:rsid w:val="00497177"/>
    <w:rsid w:val="00497603"/>
    <w:rsid w:val="00497666"/>
    <w:rsid w:val="004976A8"/>
    <w:rsid w:val="004977AC"/>
    <w:rsid w:val="00497C57"/>
    <w:rsid w:val="00497F0E"/>
    <w:rsid w:val="004A0202"/>
    <w:rsid w:val="004A025B"/>
    <w:rsid w:val="004A0353"/>
    <w:rsid w:val="004A03E9"/>
    <w:rsid w:val="004A0423"/>
    <w:rsid w:val="004A050F"/>
    <w:rsid w:val="004A069B"/>
    <w:rsid w:val="004A09C6"/>
    <w:rsid w:val="004A0B18"/>
    <w:rsid w:val="004A0BBD"/>
    <w:rsid w:val="004A0C7E"/>
    <w:rsid w:val="004A0D2D"/>
    <w:rsid w:val="004A0D63"/>
    <w:rsid w:val="004A0DAC"/>
    <w:rsid w:val="004A1179"/>
    <w:rsid w:val="004A1473"/>
    <w:rsid w:val="004A1666"/>
    <w:rsid w:val="004A1681"/>
    <w:rsid w:val="004A1749"/>
    <w:rsid w:val="004A17A3"/>
    <w:rsid w:val="004A1840"/>
    <w:rsid w:val="004A1A60"/>
    <w:rsid w:val="004A1BB1"/>
    <w:rsid w:val="004A1BC8"/>
    <w:rsid w:val="004A1C45"/>
    <w:rsid w:val="004A1C8E"/>
    <w:rsid w:val="004A1E1C"/>
    <w:rsid w:val="004A2049"/>
    <w:rsid w:val="004A224F"/>
    <w:rsid w:val="004A22BE"/>
    <w:rsid w:val="004A252D"/>
    <w:rsid w:val="004A2643"/>
    <w:rsid w:val="004A2664"/>
    <w:rsid w:val="004A289B"/>
    <w:rsid w:val="004A295D"/>
    <w:rsid w:val="004A2B16"/>
    <w:rsid w:val="004A2B55"/>
    <w:rsid w:val="004A2BF5"/>
    <w:rsid w:val="004A2EF3"/>
    <w:rsid w:val="004A2F77"/>
    <w:rsid w:val="004A3036"/>
    <w:rsid w:val="004A36AD"/>
    <w:rsid w:val="004A37CF"/>
    <w:rsid w:val="004A3803"/>
    <w:rsid w:val="004A3A03"/>
    <w:rsid w:val="004A3B37"/>
    <w:rsid w:val="004A3C99"/>
    <w:rsid w:val="004A3CB5"/>
    <w:rsid w:val="004A3DB1"/>
    <w:rsid w:val="004A3E96"/>
    <w:rsid w:val="004A4827"/>
    <w:rsid w:val="004A4995"/>
    <w:rsid w:val="004A4A6B"/>
    <w:rsid w:val="004A4AAD"/>
    <w:rsid w:val="004A4B50"/>
    <w:rsid w:val="004A4CC4"/>
    <w:rsid w:val="004A4D6B"/>
    <w:rsid w:val="004A4FCA"/>
    <w:rsid w:val="004A548F"/>
    <w:rsid w:val="004A54DC"/>
    <w:rsid w:val="004A55E4"/>
    <w:rsid w:val="004A5B04"/>
    <w:rsid w:val="004A5B34"/>
    <w:rsid w:val="004A5B4A"/>
    <w:rsid w:val="004A5CEB"/>
    <w:rsid w:val="004A5F2B"/>
    <w:rsid w:val="004A5FEB"/>
    <w:rsid w:val="004A621B"/>
    <w:rsid w:val="004A63F4"/>
    <w:rsid w:val="004A65CF"/>
    <w:rsid w:val="004A692E"/>
    <w:rsid w:val="004A6C85"/>
    <w:rsid w:val="004A6EE0"/>
    <w:rsid w:val="004A6FC7"/>
    <w:rsid w:val="004A7003"/>
    <w:rsid w:val="004A7602"/>
    <w:rsid w:val="004A761C"/>
    <w:rsid w:val="004A764D"/>
    <w:rsid w:val="004A78D5"/>
    <w:rsid w:val="004A7973"/>
    <w:rsid w:val="004A79A8"/>
    <w:rsid w:val="004A7A65"/>
    <w:rsid w:val="004A7AD0"/>
    <w:rsid w:val="004A7BE8"/>
    <w:rsid w:val="004A7C88"/>
    <w:rsid w:val="004B0467"/>
    <w:rsid w:val="004B0508"/>
    <w:rsid w:val="004B069C"/>
    <w:rsid w:val="004B0840"/>
    <w:rsid w:val="004B08BC"/>
    <w:rsid w:val="004B0A58"/>
    <w:rsid w:val="004B0BBC"/>
    <w:rsid w:val="004B0BD1"/>
    <w:rsid w:val="004B0BFB"/>
    <w:rsid w:val="004B0DEB"/>
    <w:rsid w:val="004B0F3E"/>
    <w:rsid w:val="004B10F6"/>
    <w:rsid w:val="004B11B7"/>
    <w:rsid w:val="004B1253"/>
    <w:rsid w:val="004B1299"/>
    <w:rsid w:val="004B12C9"/>
    <w:rsid w:val="004B163C"/>
    <w:rsid w:val="004B1835"/>
    <w:rsid w:val="004B1A64"/>
    <w:rsid w:val="004B1B8E"/>
    <w:rsid w:val="004B1C8D"/>
    <w:rsid w:val="004B1D01"/>
    <w:rsid w:val="004B1D89"/>
    <w:rsid w:val="004B20BD"/>
    <w:rsid w:val="004B2107"/>
    <w:rsid w:val="004B212D"/>
    <w:rsid w:val="004B24F5"/>
    <w:rsid w:val="004B2693"/>
    <w:rsid w:val="004B27AD"/>
    <w:rsid w:val="004B287D"/>
    <w:rsid w:val="004B2AB0"/>
    <w:rsid w:val="004B2AE2"/>
    <w:rsid w:val="004B2AF6"/>
    <w:rsid w:val="004B2D50"/>
    <w:rsid w:val="004B2DCD"/>
    <w:rsid w:val="004B3138"/>
    <w:rsid w:val="004B3153"/>
    <w:rsid w:val="004B3694"/>
    <w:rsid w:val="004B3776"/>
    <w:rsid w:val="004B3784"/>
    <w:rsid w:val="004B381B"/>
    <w:rsid w:val="004B38B8"/>
    <w:rsid w:val="004B3ABB"/>
    <w:rsid w:val="004B3F6C"/>
    <w:rsid w:val="004B3FE1"/>
    <w:rsid w:val="004B408C"/>
    <w:rsid w:val="004B410E"/>
    <w:rsid w:val="004B412B"/>
    <w:rsid w:val="004B41A1"/>
    <w:rsid w:val="004B4706"/>
    <w:rsid w:val="004B476A"/>
    <w:rsid w:val="004B4D56"/>
    <w:rsid w:val="004B4F11"/>
    <w:rsid w:val="004B4FBF"/>
    <w:rsid w:val="004B5023"/>
    <w:rsid w:val="004B5082"/>
    <w:rsid w:val="004B535E"/>
    <w:rsid w:val="004B53AF"/>
    <w:rsid w:val="004B5466"/>
    <w:rsid w:val="004B56C5"/>
    <w:rsid w:val="004B583C"/>
    <w:rsid w:val="004B5858"/>
    <w:rsid w:val="004B5BFF"/>
    <w:rsid w:val="004B5C33"/>
    <w:rsid w:val="004B5D09"/>
    <w:rsid w:val="004B5F42"/>
    <w:rsid w:val="004B6030"/>
    <w:rsid w:val="004B60CB"/>
    <w:rsid w:val="004B63E7"/>
    <w:rsid w:val="004B63F4"/>
    <w:rsid w:val="004B6525"/>
    <w:rsid w:val="004B676F"/>
    <w:rsid w:val="004B6853"/>
    <w:rsid w:val="004B6964"/>
    <w:rsid w:val="004B6AAF"/>
    <w:rsid w:val="004B71F2"/>
    <w:rsid w:val="004B7223"/>
    <w:rsid w:val="004B7381"/>
    <w:rsid w:val="004B73C6"/>
    <w:rsid w:val="004B760C"/>
    <w:rsid w:val="004B762C"/>
    <w:rsid w:val="004B7845"/>
    <w:rsid w:val="004B78F2"/>
    <w:rsid w:val="004B7925"/>
    <w:rsid w:val="004B794B"/>
    <w:rsid w:val="004B7F93"/>
    <w:rsid w:val="004C01A2"/>
    <w:rsid w:val="004C01AC"/>
    <w:rsid w:val="004C0349"/>
    <w:rsid w:val="004C0484"/>
    <w:rsid w:val="004C0654"/>
    <w:rsid w:val="004C0922"/>
    <w:rsid w:val="004C09AF"/>
    <w:rsid w:val="004C0B56"/>
    <w:rsid w:val="004C0D95"/>
    <w:rsid w:val="004C0F3F"/>
    <w:rsid w:val="004C12A9"/>
    <w:rsid w:val="004C134D"/>
    <w:rsid w:val="004C1399"/>
    <w:rsid w:val="004C13B3"/>
    <w:rsid w:val="004C14BA"/>
    <w:rsid w:val="004C18EF"/>
    <w:rsid w:val="004C1A5C"/>
    <w:rsid w:val="004C1B31"/>
    <w:rsid w:val="004C1B55"/>
    <w:rsid w:val="004C1B76"/>
    <w:rsid w:val="004C2039"/>
    <w:rsid w:val="004C2366"/>
    <w:rsid w:val="004C263B"/>
    <w:rsid w:val="004C28DF"/>
    <w:rsid w:val="004C2B6D"/>
    <w:rsid w:val="004C2E36"/>
    <w:rsid w:val="004C30BA"/>
    <w:rsid w:val="004C31C1"/>
    <w:rsid w:val="004C3204"/>
    <w:rsid w:val="004C3895"/>
    <w:rsid w:val="004C39CD"/>
    <w:rsid w:val="004C3A44"/>
    <w:rsid w:val="004C3BF6"/>
    <w:rsid w:val="004C3C84"/>
    <w:rsid w:val="004C3D81"/>
    <w:rsid w:val="004C3F48"/>
    <w:rsid w:val="004C40EA"/>
    <w:rsid w:val="004C4107"/>
    <w:rsid w:val="004C414B"/>
    <w:rsid w:val="004C431A"/>
    <w:rsid w:val="004C465F"/>
    <w:rsid w:val="004C4683"/>
    <w:rsid w:val="004C483D"/>
    <w:rsid w:val="004C4861"/>
    <w:rsid w:val="004C4BCE"/>
    <w:rsid w:val="004C4BDB"/>
    <w:rsid w:val="004C4C62"/>
    <w:rsid w:val="004C4C66"/>
    <w:rsid w:val="004C4D33"/>
    <w:rsid w:val="004C4DB8"/>
    <w:rsid w:val="004C5021"/>
    <w:rsid w:val="004C5316"/>
    <w:rsid w:val="004C5398"/>
    <w:rsid w:val="004C544C"/>
    <w:rsid w:val="004C5610"/>
    <w:rsid w:val="004C5700"/>
    <w:rsid w:val="004C57DB"/>
    <w:rsid w:val="004C5AE3"/>
    <w:rsid w:val="004C5BDC"/>
    <w:rsid w:val="004C5EAE"/>
    <w:rsid w:val="004C61AC"/>
    <w:rsid w:val="004C624A"/>
    <w:rsid w:val="004C62B6"/>
    <w:rsid w:val="004C63E2"/>
    <w:rsid w:val="004C6561"/>
    <w:rsid w:val="004C69A6"/>
    <w:rsid w:val="004C69B0"/>
    <w:rsid w:val="004C6BA1"/>
    <w:rsid w:val="004C6BE8"/>
    <w:rsid w:val="004C6CED"/>
    <w:rsid w:val="004C6D12"/>
    <w:rsid w:val="004C6D7D"/>
    <w:rsid w:val="004C6EEC"/>
    <w:rsid w:val="004C6FA2"/>
    <w:rsid w:val="004C70BC"/>
    <w:rsid w:val="004C72D4"/>
    <w:rsid w:val="004C73EB"/>
    <w:rsid w:val="004C744E"/>
    <w:rsid w:val="004C74C3"/>
    <w:rsid w:val="004C7566"/>
    <w:rsid w:val="004C765E"/>
    <w:rsid w:val="004C7734"/>
    <w:rsid w:val="004C79DE"/>
    <w:rsid w:val="004C79EF"/>
    <w:rsid w:val="004C7B28"/>
    <w:rsid w:val="004C7D0A"/>
    <w:rsid w:val="004C7D29"/>
    <w:rsid w:val="004C7D92"/>
    <w:rsid w:val="004C7E06"/>
    <w:rsid w:val="004C7EA0"/>
    <w:rsid w:val="004D007E"/>
    <w:rsid w:val="004D02AB"/>
    <w:rsid w:val="004D040D"/>
    <w:rsid w:val="004D086D"/>
    <w:rsid w:val="004D0922"/>
    <w:rsid w:val="004D0ABC"/>
    <w:rsid w:val="004D0B45"/>
    <w:rsid w:val="004D0C91"/>
    <w:rsid w:val="004D112B"/>
    <w:rsid w:val="004D1490"/>
    <w:rsid w:val="004D19A3"/>
    <w:rsid w:val="004D19CE"/>
    <w:rsid w:val="004D1B96"/>
    <w:rsid w:val="004D1C8B"/>
    <w:rsid w:val="004D1EE9"/>
    <w:rsid w:val="004D2062"/>
    <w:rsid w:val="004D21E7"/>
    <w:rsid w:val="004D2228"/>
    <w:rsid w:val="004D259E"/>
    <w:rsid w:val="004D2627"/>
    <w:rsid w:val="004D26D5"/>
    <w:rsid w:val="004D2809"/>
    <w:rsid w:val="004D2909"/>
    <w:rsid w:val="004D2AA2"/>
    <w:rsid w:val="004D2B2D"/>
    <w:rsid w:val="004D329B"/>
    <w:rsid w:val="004D334A"/>
    <w:rsid w:val="004D33ED"/>
    <w:rsid w:val="004D33F4"/>
    <w:rsid w:val="004D342D"/>
    <w:rsid w:val="004D35DF"/>
    <w:rsid w:val="004D364D"/>
    <w:rsid w:val="004D3724"/>
    <w:rsid w:val="004D38BF"/>
    <w:rsid w:val="004D3BA5"/>
    <w:rsid w:val="004D3C8C"/>
    <w:rsid w:val="004D3CBE"/>
    <w:rsid w:val="004D3E76"/>
    <w:rsid w:val="004D3EB3"/>
    <w:rsid w:val="004D3F78"/>
    <w:rsid w:val="004D4116"/>
    <w:rsid w:val="004D4434"/>
    <w:rsid w:val="004D4826"/>
    <w:rsid w:val="004D4884"/>
    <w:rsid w:val="004D4CBB"/>
    <w:rsid w:val="004D4EEF"/>
    <w:rsid w:val="004D50C0"/>
    <w:rsid w:val="004D50ED"/>
    <w:rsid w:val="004D5254"/>
    <w:rsid w:val="004D5749"/>
    <w:rsid w:val="004D57F9"/>
    <w:rsid w:val="004D599F"/>
    <w:rsid w:val="004D59B6"/>
    <w:rsid w:val="004D5C11"/>
    <w:rsid w:val="004D5E37"/>
    <w:rsid w:val="004D5E61"/>
    <w:rsid w:val="004D5F30"/>
    <w:rsid w:val="004D60B5"/>
    <w:rsid w:val="004D623F"/>
    <w:rsid w:val="004D6485"/>
    <w:rsid w:val="004D6660"/>
    <w:rsid w:val="004D693E"/>
    <w:rsid w:val="004D69D0"/>
    <w:rsid w:val="004D6D44"/>
    <w:rsid w:val="004D6D89"/>
    <w:rsid w:val="004D6DAF"/>
    <w:rsid w:val="004D7076"/>
    <w:rsid w:val="004D7145"/>
    <w:rsid w:val="004D7184"/>
    <w:rsid w:val="004D7217"/>
    <w:rsid w:val="004D73F3"/>
    <w:rsid w:val="004D748A"/>
    <w:rsid w:val="004D74EF"/>
    <w:rsid w:val="004D75D5"/>
    <w:rsid w:val="004D76C8"/>
    <w:rsid w:val="004D7A1A"/>
    <w:rsid w:val="004D7A29"/>
    <w:rsid w:val="004D7A94"/>
    <w:rsid w:val="004D7AC1"/>
    <w:rsid w:val="004D7C51"/>
    <w:rsid w:val="004D7F3F"/>
    <w:rsid w:val="004E0085"/>
    <w:rsid w:val="004E0087"/>
    <w:rsid w:val="004E01F4"/>
    <w:rsid w:val="004E02D1"/>
    <w:rsid w:val="004E043C"/>
    <w:rsid w:val="004E04C9"/>
    <w:rsid w:val="004E05DE"/>
    <w:rsid w:val="004E07F6"/>
    <w:rsid w:val="004E08A5"/>
    <w:rsid w:val="004E0A11"/>
    <w:rsid w:val="004E0D62"/>
    <w:rsid w:val="004E0F1B"/>
    <w:rsid w:val="004E1063"/>
    <w:rsid w:val="004E1155"/>
    <w:rsid w:val="004E1217"/>
    <w:rsid w:val="004E1222"/>
    <w:rsid w:val="004E12AB"/>
    <w:rsid w:val="004E1357"/>
    <w:rsid w:val="004E13B5"/>
    <w:rsid w:val="004E151A"/>
    <w:rsid w:val="004E1607"/>
    <w:rsid w:val="004E1802"/>
    <w:rsid w:val="004E1D20"/>
    <w:rsid w:val="004E1DFE"/>
    <w:rsid w:val="004E20F9"/>
    <w:rsid w:val="004E2250"/>
    <w:rsid w:val="004E22F7"/>
    <w:rsid w:val="004E2421"/>
    <w:rsid w:val="004E272A"/>
    <w:rsid w:val="004E27EB"/>
    <w:rsid w:val="004E2840"/>
    <w:rsid w:val="004E2950"/>
    <w:rsid w:val="004E2981"/>
    <w:rsid w:val="004E29C2"/>
    <w:rsid w:val="004E29D1"/>
    <w:rsid w:val="004E2A43"/>
    <w:rsid w:val="004E2AB2"/>
    <w:rsid w:val="004E2B32"/>
    <w:rsid w:val="004E2C52"/>
    <w:rsid w:val="004E2CFA"/>
    <w:rsid w:val="004E2D9D"/>
    <w:rsid w:val="004E3207"/>
    <w:rsid w:val="004E336D"/>
    <w:rsid w:val="004E33DB"/>
    <w:rsid w:val="004E346F"/>
    <w:rsid w:val="004E34AC"/>
    <w:rsid w:val="004E3623"/>
    <w:rsid w:val="004E3657"/>
    <w:rsid w:val="004E3672"/>
    <w:rsid w:val="004E36C1"/>
    <w:rsid w:val="004E3AB4"/>
    <w:rsid w:val="004E3B88"/>
    <w:rsid w:val="004E3BFC"/>
    <w:rsid w:val="004E3D46"/>
    <w:rsid w:val="004E4511"/>
    <w:rsid w:val="004E4918"/>
    <w:rsid w:val="004E4DBF"/>
    <w:rsid w:val="004E4EDB"/>
    <w:rsid w:val="004E4FAF"/>
    <w:rsid w:val="004E52CA"/>
    <w:rsid w:val="004E53DF"/>
    <w:rsid w:val="004E5418"/>
    <w:rsid w:val="004E5437"/>
    <w:rsid w:val="004E5454"/>
    <w:rsid w:val="004E54B1"/>
    <w:rsid w:val="004E55BF"/>
    <w:rsid w:val="004E560D"/>
    <w:rsid w:val="004E57D1"/>
    <w:rsid w:val="004E5A56"/>
    <w:rsid w:val="004E5AFE"/>
    <w:rsid w:val="004E5B39"/>
    <w:rsid w:val="004E5BB4"/>
    <w:rsid w:val="004E5C1D"/>
    <w:rsid w:val="004E5D24"/>
    <w:rsid w:val="004E5F70"/>
    <w:rsid w:val="004E60B5"/>
    <w:rsid w:val="004E62F7"/>
    <w:rsid w:val="004E632F"/>
    <w:rsid w:val="004E6404"/>
    <w:rsid w:val="004E64FB"/>
    <w:rsid w:val="004E6B4B"/>
    <w:rsid w:val="004E6BB9"/>
    <w:rsid w:val="004E6E3D"/>
    <w:rsid w:val="004E6E7A"/>
    <w:rsid w:val="004E6EB5"/>
    <w:rsid w:val="004E6F8E"/>
    <w:rsid w:val="004E70A4"/>
    <w:rsid w:val="004E7251"/>
    <w:rsid w:val="004E73F8"/>
    <w:rsid w:val="004E74E3"/>
    <w:rsid w:val="004E7504"/>
    <w:rsid w:val="004E777A"/>
    <w:rsid w:val="004E7874"/>
    <w:rsid w:val="004E7A6A"/>
    <w:rsid w:val="004E7B6D"/>
    <w:rsid w:val="004E7F66"/>
    <w:rsid w:val="004E7F6C"/>
    <w:rsid w:val="004F0289"/>
    <w:rsid w:val="004F03AC"/>
    <w:rsid w:val="004F03AE"/>
    <w:rsid w:val="004F0424"/>
    <w:rsid w:val="004F072A"/>
    <w:rsid w:val="004F07F0"/>
    <w:rsid w:val="004F0D47"/>
    <w:rsid w:val="004F0D4A"/>
    <w:rsid w:val="004F15BF"/>
    <w:rsid w:val="004F187C"/>
    <w:rsid w:val="004F18BC"/>
    <w:rsid w:val="004F1C82"/>
    <w:rsid w:val="004F1D22"/>
    <w:rsid w:val="004F1D6E"/>
    <w:rsid w:val="004F1E70"/>
    <w:rsid w:val="004F2398"/>
    <w:rsid w:val="004F2438"/>
    <w:rsid w:val="004F25FC"/>
    <w:rsid w:val="004F27B1"/>
    <w:rsid w:val="004F2898"/>
    <w:rsid w:val="004F2AC3"/>
    <w:rsid w:val="004F3223"/>
    <w:rsid w:val="004F3238"/>
    <w:rsid w:val="004F353D"/>
    <w:rsid w:val="004F3905"/>
    <w:rsid w:val="004F3B01"/>
    <w:rsid w:val="004F3C24"/>
    <w:rsid w:val="004F4333"/>
    <w:rsid w:val="004F43E3"/>
    <w:rsid w:val="004F450A"/>
    <w:rsid w:val="004F45A0"/>
    <w:rsid w:val="004F45BB"/>
    <w:rsid w:val="004F45C7"/>
    <w:rsid w:val="004F468C"/>
    <w:rsid w:val="004F46F2"/>
    <w:rsid w:val="004F4778"/>
    <w:rsid w:val="004F47B1"/>
    <w:rsid w:val="004F498A"/>
    <w:rsid w:val="004F4B2A"/>
    <w:rsid w:val="004F4C99"/>
    <w:rsid w:val="004F4EA2"/>
    <w:rsid w:val="004F4F30"/>
    <w:rsid w:val="004F4FE5"/>
    <w:rsid w:val="004F501C"/>
    <w:rsid w:val="004F5395"/>
    <w:rsid w:val="004F5624"/>
    <w:rsid w:val="004F5859"/>
    <w:rsid w:val="004F5998"/>
    <w:rsid w:val="004F5A2C"/>
    <w:rsid w:val="004F5AFD"/>
    <w:rsid w:val="004F5BA3"/>
    <w:rsid w:val="004F5CF8"/>
    <w:rsid w:val="004F5EC9"/>
    <w:rsid w:val="004F6270"/>
    <w:rsid w:val="004F67E0"/>
    <w:rsid w:val="004F68FE"/>
    <w:rsid w:val="004F69A4"/>
    <w:rsid w:val="004F6A6D"/>
    <w:rsid w:val="004F6AC0"/>
    <w:rsid w:val="004F6CD8"/>
    <w:rsid w:val="004F6D54"/>
    <w:rsid w:val="004F6F62"/>
    <w:rsid w:val="004F71CF"/>
    <w:rsid w:val="004F7201"/>
    <w:rsid w:val="004F73CE"/>
    <w:rsid w:val="004F7405"/>
    <w:rsid w:val="004F74EB"/>
    <w:rsid w:val="004F7A8A"/>
    <w:rsid w:val="004F7CA2"/>
    <w:rsid w:val="004F7F2B"/>
    <w:rsid w:val="00500783"/>
    <w:rsid w:val="00500A6F"/>
    <w:rsid w:val="00500ABA"/>
    <w:rsid w:val="00500C33"/>
    <w:rsid w:val="00500C3B"/>
    <w:rsid w:val="00501050"/>
    <w:rsid w:val="00501069"/>
    <w:rsid w:val="00501159"/>
    <w:rsid w:val="005011C3"/>
    <w:rsid w:val="005011EC"/>
    <w:rsid w:val="005012D0"/>
    <w:rsid w:val="00501338"/>
    <w:rsid w:val="005013B4"/>
    <w:rsid w:val="00501593"/>
    <w:rsid w:val="005015F7"/>
    <w:rsid w:val="005015FC"/>
    <w:rsid w:val="005018C5"/>
    <w:rsid w:val="00501BFE"/>
    <w:rsid w:val="00501C08"/>
    <w:rsid w:val="00501E0A"/>
    <w:rsid w:val="005020FB"/>
    <w:rsid w:val="00502240"/>
    <w:rsid w:val="005023D9"/>
    <w:rsid w:val="00502571"/>
    <w:rsid w:val="005027AF"/>
    <w:rsid w:val="00502B39"/>
    <w:rsid w:val="00502BC3"/>
    <w:rsid w:val="00502C32"/>
    <w:rsid w:val="00502CE7"/>
    <w:rsid w:val="00502DCC"/>
    <w:rsid w:val="00502E50"/>
    <w:rsid w:val="00502E85"/>
    <w:rsid w:val="00502ED6"/>
    <w:rsid w:val="00503126"/>
    <w:rsid w:val="0050324F"/>
    <w:rsid w:val="0050331A"/>
    <w:rsid w:val="00503349"/>
    <w:rsid w:val="00503836"/>
    <w:rsid w:val="0050383D"/>
    <w:rsid w:val="00503D72"/>
    <w:rsid w:val="00503DD9"/>
    <w:rsid w:val="00503FFC"/>
    <w:rsid w:val="0050404D"/>
    <w:rsid w:val="005040CB"/>
    <w:rsid w:val="005043A7"/>
    <w:rsid w:val="005043BD"/>
    <w:rsid w:val="005043E2"/>
    <w:rsid w:val="00504558"/>
    <w:rsid w:val="00504717"/>
    <w:rsid w:val="00504CAD"/>
    <w:rsid w:val="00504D08"/>
    <w:rsid w:val="00505029"/>
    <w:rsid w:val="005050D1"/>
    <w:rsid w:val="0050517D"/>
    <w:rsid w:val="005054A2"/>
    <w:rsid w:val="00505738"/>
    <w:rsid w:val="00505F63"/>
    <w:rsid w:val="00506003"/>
    <w:rsid w:val="005061C5"/>
    <w:rsid w:val="00506305"/>
    <w:rsid w:val="0050630E"/>
    <w:rsid w:val="00506376"/>
    <w:rsid w:val="005066E2"/>
    <w:rsid w:val="00506723"/>
    <w:rsid w:val="005068D9"/>
    <w:rsid w:val="00506AF6"/>
    <w:rsid w:val="00506B08"/>
    <w:rsid w:val="00506B86"/>
    <w:rsid w:val="00506D6A"/>
    <w:rsid w:val="00506D8E"/>
    <w:rsid w:val="00506E5E"/>
    <w:rsid w:val="00507176"/>
    <w:rsid w:val="005071A1"/>
    <w:rsid w:val="005071A5"/>
    <w:rsid w:val="00507282"/>
    <w:rsid w:val="005072CD"/>
    <w:rsid w:val="0050755C"/>
    <w:rsid w:val="00507723"/>
    <w:rsid w:val="00507724"/>
    <w:rsid w:val="00507815"/>
    <w:rsid w:val="005079B8"/>
    <w:rsid w:val="00507AE9"/>
    <w:rsid w:val="00507D9A"/>
    <w:rsid w:val="00507FDA"/>
    <w:rsid w:val="00510542"/>
    <w:rsid w:val="0051065C"/>
    <w:rsid w:val="005106EB"/>
    <w:rsid w:val="005107E9"/>
    <w:rsid w:val="005107F0"/>
    <w:rsid w:val="005109C6"/>
    <w:rsid w:val="00510BD8"/>
    <w:rsid w:val="00510E9E"/>
    <w:rsid w:val="00510F07"/>
    <w:rsid w:val="00510F96"/>
    <w:rsid w:val="00510FBA"/>
    <w:rsid w:val="00511088"/>
    <w:rsid w:val="00511223"/>
    <w:rsid w:val="00511467"/>
    <w:rsid w:val="005114F8"/>
    <w:rsid w:val="005115E8"/>
    <w:rsid w:val="0051172E"/>
    <w:rsid w:val="00511750"/>
    <w:rsid w:val="00511AB4"/>
    <w:rsid w:val="00511B77"/>
    <w:rsid w:val="00511D46"/>
    <w:rsid w:val="00511D84"/>
    <w:rsid w:val="00511EE9"/>
    <w:rsid w:val="00511F17"/>
    <w:rsid w:val="00512349"/>
    <w:rsid w:val="005123A3"/>
    <w:rsid w:val="00512407"/>
    <w:rsid w:val="00512493"/>
    <w:rsid w:val="005127EE"/>
    <w:rsid w:val="00512911"/>
    <w:rsid w:val="005129E4"/>
    <w:rsid w:val="00512AC7"/>
    <w:rsid w:val="00512B59"/>
    <w:rsid w:val="00512B63"/>
    <w:rsid w:val="00512F1C"/>
    <w:rsid w:val="0051304C"/>
    <w:rsid w:val="0051311D"/>
    <w:rsid w:val="0051338D"/>
    <w:rsid w:val="0051367A"/>
    <w:rsid w:val="005136DE"/>
    <w:rsid w:val="00513A28"/>
    <w:rsid w:val="00513B2A"/>
    <w:rsid w:val="00513D42"/>
    <w:rsid w:val="00513DF0"/>
    <w:rsid w:val="00513E14"/>
    <w:rsid w:val="00513EAD"/>
    <w:rsid w:val="0051402D"/>
    <w:rsid w:val="0051411B"/>
    <w:rsid w:val="0051439D"/>
    <w:rsid w:val="0051440F"/>
    <w:rsid w:val="005144E7"/>
    <w:rsid w:val="005144F8"/>
    <w:rsid w:val="00514879"/>
    <w:rsid w:val="0051494E"/>
    <w:rsid w:val="00514ACD"/>
    <w:rsid w:val="00514EE3"/>
    <w:rsid w:val="00515069"/>
    <w:rsid w:val="005150C0"/>
    <w:rsid w:val="0051536A"/>
    <w:rsid w:val="005153E7"/>
    <w:rsid w:val="005158C4"/>
    <w:rsid w:val="005158EB"/>
    <w:rsid w:val="00515A3E"/>
    <w:rsid w:val="00515A91"/>
    <w:rsid w:val="00515B0D"/>
    <w:rsid w:val="00515B1B"/>
    <w:rsid w:val="00515E5A"/>
    <w:rsid w:val="00515E7E"/>
    <w:rsid w:val="00516113"/>
    <w:rsid w:val="00516266"/>
    <w:rsid w:val="005162A7"/>
    <w:rsid w:val="00516315"/>
    <w:rsid w:val="0051635D"/>
    <w:rsid w:val="00516455"/>
    <w:rsid w:val="0051651A"/>
    <w:rsid w:val="0051659D"/>
    <w:rsid w:val="005166AD"/>
    <w:rsid w:val="0051673F"/>
    <w:rsid w:val="005167F4"/>
    <w:rsid w:val="0051685D"/>
    <w:rsid w:val="00516B19"/>
    <w:rsid w:val="00516B46"/>
    <w:rsid w:val="00516EF0"/>
    <w:rsid w:val="0051728F"/>
    <w:rsid w:val="005172AF"/>
    <w:rsid w:val="005173B2"/>
    <w:rsid w:val="005173C7"/>
    <w:rsid w:val="00517900"/>
    <w:rsid w:val="005179C6"/>
    <w:rsid w:val="00517BC8"/>
    <w:rsid w:val="00517C47"/>
    <w:rsid w:val="005203FF"/>
    <w:rsid w:val="00520676"/>
    <w:rsid w:val="005206A0"/>
    <w:rsid w:val="005206B4"/>
    <w:rsid w:val="005206C9"/>
    <w:rsid w:val="00520801"/>
    <w:rsid w:val="005209A6"/>
    <w:rsid w:val="00520A00"/>
    <w:rsid w:val="00520A5F"/>
    <w:rsid w:val="00520AD1"/>
    <w:rsid w:val="00520C7A"/>
    <w:rsid w:val="00520D9C"/>
    <w:rsid w:val="005210F1"/>
    <w:rsid w:val="005212B1"/>
    <w:rsid w:val="0052136C"/>
    <w:rsid w:val="00521393"/>
    <w:rsid w:val="005216F9"/>
    <w:rsid w:val="0052177E"/>
    <w:rsid w:val="00521A49"/>
    <w:rsid w:val="00521B42"/>
    <w:rsid w:val="00521DA9"/>
    <w:rsid w:val="005220EE"/>
    <w:rsid w:val="00522127"/>
    <w:rsid w:val="005223E7"/>
    <w:rsid w:val="00522410"/>
    <w:rsid w:val="00522648"/>
    <w:rsid w:val="0052287C"/>
    <w:rsid w:val="00522924"/>
    <w:rsid w:val="0052294C"/>
    <w:rsid w:val="0052296F"/>
    <w:rsid w:val="00522988"/>
    <w:rsid w:val="00522FEA"/>
    <w:rsid w:val="005230ED"/>
    <w:rsid w:val="005233C5"/>
    <w:rsid w:val="00523581"/>
    <w:rsid w:val="005235AB"/>
    <w:rsid w:val="00523718"/>
    <w:rsid w:val="0052379F"/>
    <w:rsid w:val="005237A0"/>
    <w:rsid w:val="00523BA8"/>
    <w:rsid w:val="00523C12"/>
    <w:rsid w:val="00523DF8"/>
    <w:rsid w:val="00523F27"/>
    <w:rsid w:val="0052412F"/>
    <w:rsid w:val="005243F4"/>
    <w:rsid w:val="00524409"/>
    <w:rsid w:val="00524768"/>
    <w:rsid w:val="00524A1F"/>
    <w:rsid w:val="00524C84"/>
    <w:rsid w:val="00524D2D"/>
    <w:rsid w:val="00525176"/>
    <w:rsid w:val="005251FD"/>
    <w:rsid w:val="0052524C"/>
    <w:rsid w:val="005252C7"/>
    <w:rsid w:val="005255A3"/>
    <w:rsid w:val="0052565E"/>
    <w:rsid w:val="0052586A"/>
    <w:rsid w:val="00525890"/>
    <w:rsid w:val="005258B2"/>
    <w:rsid w:val="005259AF"/>
    <w:rsid w:val="00525A17"/>
    <w:rsid w:val="00525B16"/>
    <w:rsid w:val="00525CC2"/>
    <w:rsid w:val="00525F4E"/>
    <w:rsid w:val="0052602E"/>
    <w:rsid w:val="00526128"/>
    <w:rsid w:val="00526144"/>
    <w:rsid w:val="005261E4"/>
    <w:rsid w:val="0052632E"/>
    <w:rsid w:val="00526341"/>
    <w:rsid w:val="005265C3"/>
    <w:rsid w:val="005265FD"/>
    <w:rsid w:val="0052685C"/>
    <w:rsid w:val="0052698F"/>
    <w:rsid w:val="00526B1B"/>
    <w:rsid w:val="00526BEA"/>
    <w:rsid w:val="00526E35"/>
    <w:rsid w:val="00526EB8"/>
    <w:rsid w:val="00526EEB"/>
    <w:rsid w:val="00526F1E"/>
    <w:rsid w:val="00526F93"/>
    <w:rsid w:val="005270D5"/>
    <w:rsid w:val="00527326"/>
    <w:rsid w:val="005273D1"/>
    <w:rsid w:val="00527734"/>
    <w:rsid w:val="005277F8"/>
    <w:rsid w:val="00527984"/>
    <w:rsid w:val="00527B51"/>
    <w:rsid w:val="00527B93"/>
    <w:rsid w:val="00527D5A"/>
    <w:rsid w:val="00527F10"/>
    <w:rsid w:val="0053002B"/>
    <w:rsid w:val="005300AD"/>
    <w:rsid w:val="00530139"/>
    <w:rsid w:val="0053013E"/>
    <w:rsid w:val="00530324"/>
    <w:rsid w:val="0053045B"/>
    <w:rsid w:val="0053072A"/>
    <w:rsid w:val="0053087B"/>
    <w:rsid w:val="00530D64"/>
    <w:rsid w:val="00531000"/>
    <w:rsid w:val="005315D5"/>
    <w:rsid w:val="00531653"/>
    <w:rsid w:val="00531714"/>
    <w:rsid w:val="0053175A"/>
    <w:rsid w:val="0053185E"/>
    <w:rsid w:val="005318EB"/>
    <w:rsid w:val="00531985"/>
    <w:rsid w:val="005319B4"/>
    <w:rsid w:val="005319D8"/>
    <w:rsid w:val="00531A17"/>
    <w:rsid w:val="00531C28"/>
    <w:rsid w:val="00531D94"/>
    <w:rsid w:val="00531FF2"/>
    <w:rsid w:val="0053234C"/>
    <w:rsid w:val="0053247D"/>
    <w:rsid w:val="005325E8"/>
    <w:rsid w:val="0053266C"/>
    <w:rsid w:val="005329E5"/>
    <w:rsid w:val="00532BAF"/>
    <w:rsid w:val="00532CCA"/>
    <w:rsid w:val="00532D4F"/>
    <w:rsid w:val="00533346"/>
    <w:rsid w:val="0053361F"/>
    <w:rsid w:val="0053386C"/>
    <w:rsid w:val="00533B75"/>
    <w:rsid w:val="00533BFD"/>
    <w:rsid w:val="00533D1E"/>
    <w:rsid w:val="00533E58"/>
    <w:rsid w:val="00533E8A"/>
    <w:rsid w:val="00533F97"/>
    <w:rsid w:val="00534086"/>
    <w:rsid w:val="005340DB"/>
    <w:rsid w:val="005342F7"/>
    <w:rsid w:val="0053431E"/>
    <w:rsid w:val="0053445F"/>
    <w:rsid w:val="00534586"/>
    <w:rsid w:val="005345D9"/>
    <w:rsid w:val="00534759"/>
    <w:rsid w:val="00534984"/>
    <w:rsid w:val="00534AB4"/>
    <w:rsid w:val="00534B7D"/>
    <w:rsid w:val="00534C32"/>
    <w:rsid w:val="00534C58"/>
    <w:rsid w:val="00534DA2"/>
    <w:rsid w:val="005350D9"/>
    <w:rsid w:val="005352DE"/>
    <w:rsid w:val="00535385"/>
    <w:rsid w:val="005354B0"/>
    <w:rsid w:val="005354D2"/>
    <w:rsid w:val="005354FC"/>
    <w:rsid w:val="005356E5"/>
    <w:rsid w:val="00535783"/>
    <w:rsid w:val="00535814"/>
    <w:rsid w:val="00535856"/>
    <w:rsid w:val="0053587C"/>
    <w:rsid w:val="00535956"/>
    <w:rsid w:val="00535D0A"/>
    <w:rsid w:val="00535D6C"/>
    <w:rsid w:val="005360BB"/>
    <w:rsid w:val="005361B2"/>
    <w:rsid w:val="0053649C"/>
    <w:rsid w:val="005366E2"/>
    <w:rsid w:val="0053682A"/>
    <w:rsid w:val="00536CFD"/>
    <w:rsid w:val="00536D51"/>
    <w:rsid w:val="00536D6F"/>
    <w:rsid w:val="00536D71"/>
    <w:rsid w:val="00536D83"/>
    <w:rsid w:val="0053718A"/>
    <w:rsid w:val="005372A5"/>
    <w:rsid w:val="005372E8"/>
    <w:rsid w:val="0053745D"/>
    <w:rsid w:val="00537667"/>
    <w:rsid w:val="0053796A"/>
    <w:rsid w:val="00537977"/>
    <w:rsid w:val="00537ACE"/>
    <w:rsid w:val="00537B15"/>
    <w:rsid w:val="00537BD2"/>
    <w:rsid w:val="00537C52"/>
    <w:rsid w:val="00537E15"/>
    <w:rsid w:val="00537F7C"/>
    <w:rsid w:val="00540008"/>
    <w:rsid w:val="005400FB"/>
    <w:rsid w:val="005403DD"/>
    <w:rsid w:val="005403F3"/>
    <w:rsid w:val="00540411"/>
    <w:rsid w:val="00540430"/>
    <w:rsid w:val="00540432"/>
    <w:rsid w:val="005405F9"/>
    <w:rsid w:val="005407C8"/>
    <w:rsid w:val="0054093E"/>
    <w:rsid w:val="00540A07"/>
    <w:rsid w:val="00540DA0"/>
    <w:rsid w:val="00540FBE"/>
    <w:rsid w:val="00541107"/>
    <w:rsid w:val="005411D1"/>
    <w:rsid w:val="00541273"/>
    <w:rsid w:val="005412BF"/>
    <w:rsid w:val="00541470"/>
    <w:rsid w:val="0054148B"/>
    <w:rsid w:val="005416BE"/>
    <w:rsid w:val="0054174F"/>
    <w:rsid w:val="0054187B"/>
    <w:rsid w:val="005418E2"/>
    <w:rsid w:val="005419FE"/>
    <w:rsid w:val="00541A90"/>
    <w:rsid w:val="00541ACA"/>
    <w:rsid w:val="00541F34"/>
    <w:rsid w:val="005421E0"/>
    <w:rsid w:val="00542225"/>
    <w:rsid w:val="0054255C"/>
    <w:rsid w:val="00542586"/>
    <w:rsid w:val="00542641"/>
    <w:rsid w:val="005427F6"/>
    <w:rsid w:val="0054290E"/>
    <w:rsid w:val="00542C44"/>
    <w:rsid w:val="00542D7B"/>
    <w:rsid w:val="00542EE6"/>
    <w:rsid w:val="0054329C"/>
    <w:rsid w:val="005434D7"/>
    <w:rsid w:val="00543642"/>
    <w:rsid w:val="005438CA"/>
    <w:rsid w:val="005438F6"/>
    <w:rsid w:val="0054391B"/>
    <w:rsid w:val="00543A1B"/>
    <w:rsid w:val="00543B24"/>
    <w:rsid w:val="00543D3F"/>
    <w:rsid w:val="00543E76"/>
    <w:rsid w:val="0054422E"/>
    <w:rsid w:val="00544588"/>
    <w:rsid w:val="005445BB"/>
    <w:rsid w:val="00544619"/>
    <w:rsid w:val="00544686"/>
    <w:rsid w:val="00544728"/>
    <w:rsid w:val="005447A4"/>
    <w:rsid w:val="00544934"/>
    <w:rsid w:val="005449D6"/>
    <w:rsid w:val="005449F3"/>
    <w:rsid w:val="00544A81"/>
    <w:rsid w:val="00544BF0"/>
    <w:rsid w:val="00544C5B"/>
    <w:rsid w:val="00544E36"/>
    <w:rsid w:val="00544EA6"/>
    <w:rsid w:val="005450F7"/>
    <w:rsid w:val="00545180"/>
    <w:rsid w:val="00545184"/>
    <w:rsid w:val="005451C2"/>
    <w:rsid w:val="005451F4"/>
    <w:rsid w:val="005455FE"/>
    <w:rsid w:val="00545739"/>
    <w:rsid w:val="00545D12"/>
    <w:rsid w:val="00545EA1"/>
    <w:rsid w:val="005460F6"/>
    <w:rsid w:val="00546283"/>
    <w:rsid w:val="00546438"/>
    <w:rsid w:val="00546524"/>
    <w:rsid w:val="005467AB"/>
    <w:rsid w:val="00546880"/>
    <w:rsid w:val="005468A1"/>
    <w:rsid w:val="005472C2"/>
    <w:rsid w:val="00547327"/>
    <w:rsid w:val="005473BE"/>
    <w:rsid w:val="005473C5"/>
    <w:rsid w:val="005473F5"/>
    <w:rsid w:val="00547A63"/>
    <w:rsid w:val="00547CA5"/>
    <w:rsid w:val="00547F1C"/>
    <w:rsid w:val="00547F69"/>
    <w:rsid w:val="00547F91"/>
    <w:rsid w:val="00550098"/>
    <w:rsid w:val="00550135"/>
    <w:rsid w:val="00550217"/>
    <w:rsid w:val="005502D6"/>
    <w:rsid w:val="00550446"/>
    <w:rsid w:val="00550605"/>
    <w:rsid w:val="005506C4"/>
    <w:rsid w:val="005506CE"/>
    <w:rsid w:val="00550945"/>
    <w:rsid w:val="00550B0F"/>
    <w:rsid w:val="00550B88"/>
    <w:rsid w:val="00550D70"/>
    <w:rsid w:val="00550EC9"/>
    <w:rsid w:val="00550F62"/>
    <w:rsid w:val="00551000"/>
    <w:rsid w:val="00551078"/>
    <w:rsid w:val="0055119B"/>
    <w:rsid w:val="005513AA"/>
    <w:rsid w:val="0055157D"/>
    <w:rsid w:val="0055192F"/>
    <w:rsid w:val="0055195B"/>
    <w:rsid w:val="00551992"/>
    <w:rsid w:val="005519C7"/>
    <w:rsid w:val="00551A71"/>
    <w:rsid w:val="00551E29"/>
    <w:rsid w:val="00551F54"/>
    <w:rsid w:val="00551FB7"/>
    <w:rsid w:val="0055230D"/>
    <w:rsid w:val="00552382"/>
    <w:rsid w:val="005524F9"/>
    <w:rsid w:val="005525D8"/>
    <w:rsid w:val="0055266A"/>
    <w:rsid w:val="0055298C"/>
    <w:rsid w:val="00552B5C"/>
    <w:rsid w:val="00552CCC"/>
    <w:rsid w:val="00552E1C"/>
    <w:rsid w:val="00552E99"/>
    <w:rsid w:val="00552ECF"/>
    <w:rsid w:val="005534DA"/>
    <w:rsid w:val="005534DC"/>
    <w:rsid w:val="00553A60"/>
    <w:rsid w:val="00553D27"/>
    <w:rsid w:val="00553EA1"/>
    <w:rsid w:val="00554197"/>
    <w:rsid w:val="005541D5"/>
    <w:rsid w:val="005543E8"/>
    <w:rsid w:val="005544E7"/>
    <w:rsid w:val="005544F2"/>
    <w:rsid w:val="0055471B"/>
    <w:rsid w:val="0055483C"/>
    <w:rsid w:val="00554A5E"/>
    <w:rsid w:val="00554A6E"/>
    <w:rsid w:val="00554C2E"/>
    <w:rsid w:val="00554D25"/>
    <w:rsid w:val="00554DB5"/>
    <w:rsid w:val="00554E3E"/>
    <w:rsid w:val="00554F76"/>
    <w:rsid w:val="005553D0"/>
    <w:rsid w:val="00555529"/>
    <w:rsid w:val="005557BA"/>
    <w:rsid w:val="00555905"/>
    <w:rsid w:val="00555951"/>
    <w:rsid w:val="00555A49"/>
    <w:rsid w:val="00555AEC"/>
    <w:rsid w:val="00555BA8"/>
    <w:rsid w:val="00555BEB"/>
    <w:rsid w:val="00555C72"/>
    <w:rsid w:val="00555CC0"/>
    <w:rsid w:val="00555F2E"/>
    <w:rsid w:val="00555F9B"/>
    <w:rsid w:val="0055613B"/>
    <w:rsid w:val="00556376"/>
    <w:rsid w:val="00556536"/>
    <w:rsid w:val="00556538"/>
    <w:rsid w:val="0055656E"/>
    <w:rsid w:val="0055658C"/>
    <w:rsid w:val="00556666"/>
    <w:rsid w:val="005568C1"/>
    <w:rsid w:val="005568CA"/>
    <w:rsid w:val="00556AE2"/>
    <w:rsid w:val="00556CB5"/>
    <w:rsid w:val="00556D66"/>
    <w:rsid w:val="00556EBE"/>
    <w:rsid w:val="00557101"/>
    <w:rsid w:val="00557288"/>
    <w:rsid w:val="005572D8"/>
    <w:rsid w:val="0055741E"/>
    <w:rsid w:val="00557437"/>
    <w:rsid w:val="00557499"/>
    <w:rsid w:val="005574CE"/>
    <w:rsid w:val="0055769F"/>
    <w:rsid w:val="005576F0"/>
    <w:rsid w:val="00557784"/>
    <w:rsid w:val="00557FDB"/>
    <w:rsid w:val="00560035"/>
    <w:rsid w:val="005601A6"/>
    <w:rsid w:val="005603F8"/>
    <w:rsid w:val="00560479"/>
    <w:rsid w:val="005606EA"/>
    <w:rsid w:val="005606EF"/>
    <w:rsid w:val="00560704"/>
    <w:rsid w:val="0056070D"/>
    <w:rsid w:val="005607AD"/>
    <w:rsid w:val="005608CD"/>
    <w:rsid w:val="005609B3"/>
    <w:rsid w:val="00560AD5"/>
    <w:rsid w:val="00560CC1"/>
    <w:rsid w:val="00560CD1"/>
    <w:rsid w:val="00560EC8"/>
    <w:rsid w:val="00560FCE"/>
    <w:rsid w:val="00560FED"/>
    <w:rsid w:val="0056112F"/>
    <w:rsid w:val="00561142"/>
    <w:rsid w:val="0056114E"/>
    <w:rsid w:val="00561270"/>
    <w:rsid w:val="00561394"/>
    <w:rsid w:val="005613DD"/>
    <w:rsid w:val="005613F3"/>
    <w:rsid w:val="00561441"/>
    <w:rsid w:val="0056152D"/>
    <w:rsid w:val="00561576"/>
    <w:rsid w:val="0056187B"/>
    <w:rsid w:val="00561893"/>
    <w:rsid w:val="0056192D"/>
    <w:rsid w:val="00561A27"/>
    <w:rsid w:val="00561BC3"/>
    <w:rsid w:val="00561D81"/>
    <w:rsid w:val="00561DDF"/>
    <w:rsid w:val="0056218A"/>
    <w:rsid w:val="00562568"/>
    <w:rsid w:val="0056288F"/>
    <w:rsid w:val="005628ED"/>
    <w:rsid w:val="0056296B"/>
    <w:rsid w:val="00562B04"/>
    <w:rsid w:val="00562CB2"/>
    <w:rsid w:val="00563079"/>
    <w:rsid w:val="0056307B"/>
    <w:rsid w:val="0056340B"/>
    <w:rsid w:val="005634F8"/>
    <w:rsid w:val="00563597"/>
    <w:rsid w:val="005636B5"/>
    <w:rsid w:val="005637C0"/>
    <w:rsid w:val="00563823"/>
    <w:rsid w:val="0056399C"/>
    <w:rsid w:val="00563A29"/>
    <w:rsid w:val="00563A5D"/>
    <w:rsid w:val="00563B32"/>
    <w:rsid w:val="00563C56"/>
    <w:rsid w:val="00563DE6"/>
    <w:rsid w:val="00563F3E"/>
    <w:rsid w:val="00563FAC"/>
    <w:rsid w:val="005641C8"/>
    <w:rsid w:val="00564328"/>
    <w:rsid w:val="005647D2"/>
    <w:rsid w:val="00564D0C"/>
    <w:rsid w:val="00564DC7"/>
    <w:rsid w:val="00564E4C"/>
    <w:rsid w:val="00564E69"/>
    <w:rsid w:val="00564E89"/>
    <w:rsid w:val="00564FF1"/>
    <w:rsid w:val="00565006"/>
    <w:rsid w:val="005651B0"/>
    <w:rsid w:val="005652CD"/>
    <w:rsid w:val="005654CE"/>
    <w:rsid w:val="005655DA"/>
    <w:rsid w:val="00565622"/>
    <w:rsid w:val="00565623"/>
    <w:rsid w:val="005656A6"/>
    <w:rsid w:val="005656B9"/>
    <w:rsid w:val="005657F6"/>
    <w:rsid w:val="00565953"/>
    <w:rsid w:val="005659CE"/>
    <w:rsid w:val="005659ED"/>
    <w:rsid w:val="00565CFC"/>
    <w:rsid w:val="00565D56"/>
    <w:rsid w:val="00565EAD"/>
    <w:rsid w:val="0056601E"/>
    <w:rsid w:val="005661B0"/>
    <w:rsid w:val="0056639F"/>
    <w:rsid w:val="005663B5"/>
    <w:rsid w:val="00566538"/>
    <w:rsid w:val="00566809"/>
    <w:rsid w:val="0056689F"/>
    <w:rsid w:val="005668D6"/>
    <w:rsid w:val="0056699B"/>
    <w:rsid w:val="00566A19"/>
    <w:rsid w:val="00566C94"/>
    <w:rsid w:val="00566E87"/>
    <w:rsid w:val="00567075"/>
    <w:rsid w:val="005672B6"/>
    <w:rsid w:val="005672DB"/>
    <w:rsid w:val="0056755E"/>
    <w:rsid w:val="0056766B"/>
    <w:rsid w:val="00567804"/>
    <w:rsid w:val="005679A6"/>
    <w:rsid w:val="005679ED"/>
    <w:rsid w:val="00567C7B"/>
    <w:rsid w:val="00567D8B"/>
    <w:rsid w:val="00567EF0"/>
    <w:rsid w:val="00567F77"/>
    <w:rsid w:val="00567FB4"/>
    <w:rsid w:val="0057010B"/>
    <w:rsid w:val="0057019E"/>
    <w:rsid w:val="0057026C"/>
    <w:rsid w:val="0057033E"/>
    <w:rsid w:val="005704D5"/>
    <w:rsid w:val="0057062E"/>
    <w:rsid w:val="0057069C"/>
    <w:rsid w:val="00570809"/>
    <w:rsid w:val="00570814"/>
    <w:rsid w:val="0057099C"/>
    <w:rsid w:val="00570BF7"/>
    <w:rsid w:val="00570C09"/>
    <w:rsid w:val="00570E10"/>
    <w:rsid w:val="00570EC8"/>
    <w:rsid w:val="00570ED3"/>
    <w:rsid w:val="00570F63"/>
    <w:rsid w:val="00571382"/>
    <w:rsid w:val="005717DA"/>
    <w:rsid w:val="005717EB"/>
    <w:rsid w:val="005717FB"/>
    <w:rsid w:val="00571905"/>
    <w:rsid w:val="0057197F"/>
    <w:rsid w:val="00571CA2"/>
    <w:rsid w:val="00571D2B"/>
    <w:rsid w:val="00571F8E"/>
    <w:rsid w:val="00572251"/>
    <w:rsid w:val="00572417"/>
    <w:rsid w:val="005724A7"/>
    <w:rsid w:val="005724F6"/>
    <w:rsid w:val="00572524"/>
    <w:rsid w:val="005727F2"/>
    <w:rsid w:val="005728AD"/>
    <w:rsid w:val="00572D1D"/>
    <w:rsid w:val="005730B9"/>
    <w:rsid w:val="00573120"/>
    <w:rsid w:val="005732EE"/>
    <w:rsid w:val="005733FD"/>
    <w:rsid w:val="00573415"/>
    <w:rsid w:val="005734F6"/>
    <w:rsid w:val="005734FF"/>
    <w:rsid w:val="0057382A"/>
    <w:rsid w:val="00573A1C"/>
    <w:rsid w:val="00573B96"/>
    <w:rsid w:val="00573DC1"/>
    <w:rsid w:val="00573E76"/>
    <w:rsid w:val="00573EA9"/>
    <w:rsid w:val="00573F5C"/>
    <w:rsid w:val="0057406F"/>
    <w:rsid w:val="00574193"/>
    <w:rsid w:val="005741FF"/>
    <w:rsid w:val="00574251"/>
    <w:rsid w:val="00574578"/>
    <w:rsid w:val="0057457E"/>
    <w:rsid w:val="005748BD"/>
    <w:rsid w:val="00574909"/>
    <w:rsid w:val="005749EB"/>
    <w:rsid w:val="00574B39"/>
    <w:rsid w:val="00574B49"/>
    <w:rsid w:val="00574C39"/>
    <w:rsid w:val="00574DDC"/>
    <w:rsid w:val="00574EA6"/>
    <w:rsid w:val="00575060"/>
    <w:rsid w:val="00575705"/>
    <w:rsid w:val="005759E2"/>
    <w:rsid w:val="00575A79"/>
    <w:rsid w:val="00575B81"/>
    <w:rsid w:val="00575C55"/>
    <w:rsid w:val="00575CE7"/>
    <w:rsid w:val="00575D6D"/>
    <w:rsid w:val="00575D7B"/>
    <w:rsid w:val="00575D8A"/>
    <w:rsid w:val="00575D9F"/>
    <w:rsid w:val="0057603C"/>
    <w:rsid w:val="0057619D"/>
    <w:rsid w:val="005761B8"/>
    <w:rsid w:val="0057622F"/>
    <w:rsid w:val="00576238"/>
    <w:rsid w:val="00576308"/>
    <w:rsid w:val="00576393"/>
    <w:rsid w:val="00576401"/>
    <w:rsid w:val="0057678E"/>
    <w:rsid w:val="005767F9"/>
    <w:rsid w:val="005768A8"/>
    <w:rsid w:val="00576B63"/>
    <w:rsid w:val="00576F14"/>
    <w:rsid w:val="005772D6"/>
    <w:rsid w:val="005772FD"/>
    <w:rsid w:val="0057736D"/>
    <w:rsid w:val="005773A8"/>
    <w:rsid w:val="005774C2"/>
    <w:rsid w:val="00577722"/>
    <w:rsid w:val="00577820"/>
    <w:rsid w:val="00577A13"/>
    <w:rsid w:val="00577A14"/>
    <w:rsid w:val="00577B0C"/>
    <w:rsid w:val="00577BCA"/>
    <w:rsid w:val="00577E41"/>
    <w:rsid w:val="00577ED3"/>
    <w:rsid w:val="00577F3A"/>
    <w:rsid w:val="005802A0"/>
    <w:rsid w:val="0058044A"/>
    <w:rsid w:val="00580768"/>
    <w:rsid w:val="00580792"/>
    <w:rsid w:val="00580C4F"/>
    <w:rsid w:val="00580D31"/>
    <w:rsid w:val="00580E5E"/>
    <w:rsid w:val="00580F56"/>
    <w:rsid w:val="005814A6"/>
    <w:rsid w:val="0058153E"/>
    <w:rsid w:val="005815B1"/>
    <w:rsid w:val="00581804"/>
    <w:rsid w:val="00581961"/>
    <w:rsid w:val="00581A06"/>
    <w:rsid w:val="00581A14"/>
    <w:rsid w:val="00581AC9"/>
    <w:rsid w:val="00581D79"/>
    <w:rsid w:val="00581EAE"/>
    <w:rsid w:val="005820B6"/>
    <w:rsid w:val="00582479"/>
    <w:rsid w:val="005824ED"/>
    <w:rsid w:val="00582544"/>
    <w:rsid w:val="0058260D"/>
    <w:rsid w:val="0058264F"/>
    <w:rsid w:val="005826DA"/>
    <w:rsid w:val="00582745"/>
    <w:rsid w:val="00582891"/>
    <w:rsid w:val="005828C5"/>
    <w:rsid w:val="005828F9"/>
    <w:rsid w:val="00582938"/>
    <w:rsid w:val="00582A46"/>
    <w:rsid w:val="00582A73"/>
    <w:rsid w:val="00582CEB"/>
    <w:rsid w:val="00582F1E"/>
    <w:rsid w:val="00582FDC"/>
    <w:rsid w:val="005831A0"/>
    <w:rsid w:val="005833A9"/>
    <w:rsid w:val="0058348F"/>
    <w:rsid w:val="00583771"/>
    <w:rsid w:val="005838F4"/>
    <w:rsid w:val="00583B6A"/>
    <w:rsid w:val="00583BB3"/>
    <w:rsid w:val="00583EEE"/>
    <w:rsid w:val="00583FAC"/>
    <w:rsid w:val="005841A7"/>
    <w:rsid w:val="00584317"/>
    <w:rsid w:val="00584363"/>
    <w:rsid w:val="005845B0"/>
    <w:rsid w:val="005846CD"/>
    <w:rsid w:val="00584B2C"/>
    <w:rsid w:val="00584D1D"/>
    <w:rsid w:val="005851E5"/>
    <w:rsid w:val="00585318"/>
    <w:rsid w:val="00585840"/>
    <w:rsid w:val="00585943"/>
    <w:rsid w:val="00585AA7"/>
    <w:rsid w:val="00585B9E"/>
    <w:rsid w:val="00585C55"/>
    <w:rsid w:val="00585C5D"/>
    <w:rsid w:val="00585E17"/>
    <w:rsid w:val="00585F2E"/>
    <w:rsid w:val="0058603F"/>
    <w:rsid w:val="00586084"/>
    <w:rsid w:val="005862EB"/>
    <w:rsid w:val="00586330"/>
    <w:rsid w:val="00586391"/>
    <w:rsid w:val="0058654B"/>
    <w:rsid w:val="005866F4"/>
    <w:rsid w:val="0058678D"/>
    <w:rsid w:val="0058679A"/>
    <w:rsid w:val="005869D6"/>
    <w:rsid w:val="00586BFA"/>
    <w:rsid w:val="00586C03"/>
    <w:rsid w:val="00587197"/>
    <w:rsid w:val="0058742E"/>
    <w:rsid w:val="00587475"/>
    <w:rsid w:val="0058771B"/>
    <w:rsid w:val="00587880"/>
    <w:rsid w:val="005878E7"/>
    <w:rsid w:val="00587A80"/>
    <w:rsid w:val="00587CFE"/>
    <w:rsid w:val="00587D37"/>
    <w:rsid w:val="00587D92"/>
    <w:rsid w:val="00587DC4"/>
    <w:rsid w:val="00587EA3"/>
    <w:rsid w:val="0059000D"/>
    <w:rsid w:val="00590182"/>
    <w:rsid w:val="005901BA"/>
    <w:rsid w:val="005901F2"/>
    <w:rsid w:val="00590379"/>
    <w:rsid w:val="0059037F"/>
    <w:rsid w:val="005903D1"/>
    <w:rsid w:val="0059044B"/>
    <w:rsid w:val="0059091E"/>
    <w:rsid w:val="00590BD4"/>
    <w:rsid w:val="00590D55"/>
    <w:rsid w:val="00590ED3"/>
    <w:rsid w:val="0059104B"/>
    <w:rsid w:val="005911AC"/>
    <w:rsid w:val="005911B1"/>
    <w:rsid w:val="0059122E"/>
    <w:rsid w:val="00591232"/>
    <w:rsid w:val="0059139F"/>
    <w:rsid w:val="005913FB"/>
    <w:rsid w:val="00591567"/>
    <w:rsid w:val="005915EC"/>
    <w:rsid w:val="00591955"/>
    <w:rsid w:val="00591F15"/>
    <w:rsid w:val="00591F4A"/>
    <w:rsid w:val="00592017"/>
    <w:rsid w:val="005921CB"/>
    <w:rsid w:val="005922B2"/>
    <w:rsid w:val="0059244C"/>
    <w:rsid w:val="00592589"/>
    <w:rsid w:val="005926C4"/>
    <w:rsid w:val="005927B5"/>
    <w:rsid w:val="005927C9"/>
    <w:rsid w:val="00592864"/>
    <w:rsid w:val="00592A63"/>
    <w:rsid w:val="00592D33"/>
    <w:rsid w:val="00592F0B"/>
    <w:rsid w:val="00592FC9"/>
    <w:rsid w:val="0059305D"/>
    <w:rsid w:val="005931F2"/>
    <w:rsid w:val="005935C9"/>
    <w:rsid w:val="005939D4"/>
    <w:rsid w:val="00593AB3"/>
    <w:rsid w:val="00593AE1"/>
    <w:rsid w:val="00593BB9"/>
    <w:rsid w:val="00593C00"/>
    <w:rsid w:val="00593D56"/>
    <w:rsid w:val="00593ED1"/>
    <w:rsid w:val="0059414F"/>
    <w:rsid w:val="0059424C"/>
    <w:rsid w:val="0059431E"/>
    <w:rsid w:val="0059434C"/>
    <w:rsid w:val="00594580"/>
    <w:rsid w:val="005947BD"/>
    <w:rsid w:val="00594BA2"/>
    <w:rsid w:val="00594BAB"/>
    <w:rsid w:val="00594FBE"/>
    <w:rsid w:val="00595074"/>
    <w:rsid w:val="005950A8"/>
    <w:rsid w:val="0059511B"/>
    <w:rsid w:val="0059542B"/>
    <w:rsid w:val="0059542E"/>
    <w:rsid w:val="0059570A"/>
    <w:rsid w:val="005958C1"/>
    <w:rsid w:val="00595A0A"/>
    <w:rsid w:val="00595B84"/>
    <w:rsid w:val="00595CA3"/>
    <w:rsid w:val="00595DE6"/>
    <w:rsid w:val="00595E61"/>
    <w:rsid w:val="00595FE0"/>
    <w:rsid w:val="0059613D"/>
    <w:rsid w:val="005962F5"/>
    <w:rsid w:val="0059665E"/>
    <w:rsid w:val="0059687C"/>
    <w:rsid w:val="00596AE0"/>
    <w:rsid w:val="00596B70"/>
    <w:rsid w:val="00597151"/>
    <w:rsid w:val="00597258"/>
    <w:rsid w:val="005973EC"/>
    <w:rsid w:val="005974CE"/>
    <w:rsid w:val="0059775A"/>
    <w:rsid w:val="005977BF"/>
    <w:rsid w:val="005978F5"/>
    <w:rsid w:val="0059795C"/>
    <w:rsid w:val="005979A5"/>
    <w:rsid w:val="005979CD"/>
    <w:rsid w:val="00597B4F"/>
    <w:rsid w:val="00597C5E"/>
    <w:rsid w:val="00597FCD"/>
    <w:rsid w:val="005A01AE"/>
    <w:rsid w:val="005A02D8"/>
    <w:rsid w:val="005A03E1"/>
    <w:rsid w:val="005A094B"/>
    <w:rsid w:val="005A0BE5"/>
    <w:rsid w:val="005A0D68"/>
    <w:rsid w:val="005A0EAC"/>
    <w:rsid w:val="005A0ECC"/>
    <w:rsid w:val="005A0F25"/>
    <w:rsid w:val="005A100C"/>
    <w:rsid w:val="005A102E"/>
    <w:rsid w:val="005A10DF"/>
    <w:rsid w:val="005A111C"/>
    <w:rsid w:val="005A11CD"/>
    <w:rsid w:val="005A1217"/>
    <w:rsid w:val="005A1365"/>
    <w:rsid w:val="005A13E1"/>
    <w:rsid w:val="005A160F"/>
    <w:rsid w:val="005A17AE"/>
    <w:rsid w:val="005A17D1"/>
    <w:rsid w:val="005A188C"/>
    <w:rsid w:val="005A1CC7"/>
    <w:rsid w:val="005A1FA6"/>
    <w:rsid w:val="005A209E"/>
    <w:rsid w:val="005A2739"/>
    <w:rsid w:val="005A28C0"/>
    <w:rsid w:val="005A2F4B"/>
    <w:rsid w:val="005A2F8E"/>
    <w:rsid w:val="005A3090"/>
    <w:rsid w:val="005A30DF"/>
    <w:rsid w:val="005A3162"/>
    <w:rsid w:val="005A3235"/>
    <w:rsid w:val="005A33F0"/>
    <w:rsid w:val="005A34CA"/>
    <w:rsid w:val="005A34CF"/>
    <w:rsid w:val="005A3568"/>
    <w:rsid w:val="005A37EE"/>
    <w:rsid w:val="005A382A"/>
    <w:rsid w:val="005A385E"/>
    <w:rsid w:val="005A398D"/>
    <w:rsid w:val="005A3C77"/>
    <w:rsid w:val="005A3D00"/>
    <w:rsid w:val="005A3D1B"/>
    <w:rsid w:val="005A3DB1"/>
    <w:rsid w:val="005A4035"/>
    <w:rsid w:val="005A42AB"/>
    <w:rsid w:val="005A42BE"/>
    <w:rsid w:val="005A44A1"/>
    <w:rsid w:val="005A478F"/>
    <w:rsid w:val="005A4884"/>
    <w:rsid w:val="005A48E6"/>
    <w:rsid w:val="005A4ACC"/>
    <w:rsid w:val="005A4C88"/>
    <w:rsid w:val="005A4D65"/>
    <w:rsid w:val="005A4D7E"/>
    <w:rsid w:val="005A4FBD"/>
    <w:rsid w:val="005A50A7"/>
    <w:rsid w:val="005A52FB"/>
    <w:rsid w:val="005A563E"/>
    <w:rsid w:val="005A565B"/>
    <w:rsid w:val="005A5A4D"/>
    <w:rsid w:val="005A5AE7"/>
    <w:rsid w:val="005A5D38"/>
    <w:rsid w:val="005A5E1D"/>
    <w:rsid w:val="005A5E25"/>
    <w:rsid w:val="005A5F81"/>
    <w:rsid w:val="005A5FE9"/>
    <w:rsid w:val="005A607B"/>
    <w:rsid w:val="005A62C7"/>
    <w:rsid w:val="005A6382"/>
    <w:rsid w:val="005A6407"/>
    <w:rsid w:val="005A648B"/>
    <w:rsid w:val="005A666E"/>
    <w:rsid w:val="005A6838"/>
    <w:rsid w:val="005A68DA"/>
    <w:rsid w:val="005A6A31"/>
    <w:rsid w:val="005A6AC2"/>
    <w:rsid w:val="005A6D23"/>
    <w:rsid w:val="005A703E"/>
    <w:rsid w:val="005A7077"/>
    <w:rsid w:val="005A71E8"/>
    <w:rsid w:val="005A72E2"/>
    <w:rsid w:val="005A73D9"/>
    <w:rsid w:val="005A7423"/>
    <w:rsid w:val="005A766B"/>
    <w:rsid w:val="005A77CE"/>
    <w:rsid w:val="005A7AA8"/>
    <w:rsid w:val="005A7AE9"/>
    <w:rsid w:val="005A7AEB"/>
    <w:rsid w:val="005A7B35"/>
    <w:rsid w:val="005A7E68"/>
    <w:rsid w:val="005B05C3"/>
    <w:rsid w:val="005B0633"/>
    <w:rsid w:val="005B094B"/>
    <w:rsid w:val="005B0A03"/>
    <w:rsid w:val="005B0A1D"/>
    <w:rsid w:val="005B0C7D"/>
    <w:rsid w:val="005B0D46"/>
    <w:rsid w:val="005B0D4A"/>
    <w:rsid w:val="005B0DA5"/>
    <w:rsid w:val="005B0DDD"/>
    <w:rsid w:val="005B1018"/>
    <w:rsid w:val="005B10AA"/>
    <w:rsid w:val="005B11AF"/>
    <w:rsid w:val="005B129B"/>
    <w:rsid w:val="005B12EB"/>
    <w:rsid w:val="005B12F0"/>
    <w:rsid w:val="005B140F"/>
    <w:rsid w:val="005B161A"/>
    <w:rsid w:val="005B1817"/>
    <w:rsid w:val="005B1B32"/>
    <w:rsid w:val="005B1B5E"/>
    <w:rsid w:val="005B1C01"/>
    <w:rsid w:val="005B1CE3"/>
    <w:rsid w:val="005B1D55"/>
    <w:rsid w:val="005B1E0D"/>
    <w:rsid w:val="005B2054"/>
    <w:rsid w:val="005B2217"/>
    <w:rsid w:val="005B2467"/>
    <w:rsid w:val="005B2629"/>
    <w:rsid w:val="005B2698"/>
    <w:rsid w:val="005B2B64"/>
    <w:rsid w:val="005B2BA6"/>
    <w:rsid w:val="005B2DA4"/>
    <w:rsid w:val="005B2DE8"/>
    <w:rsid w:val="005B2E2E"/>
    <w:rsid w:val="005B3043"/>
    <w:rsid w:val="005B3235"/>
    <w:rsid w:val="005B337D"/>
    <w:rsid w:val="005B34DC"/>
    <w:rsid w:val="005B36D6"/>
    <w:rsid w:val="005B376D"/>
    <w:rsid w:val="005B3835"/>
    <w:rsid w:val="005B3AB5"/>
    <w:rsid w:val="005B3C15"/>
    <w:rsid w:val="005B3D07"/>
    <w:rsid w:val="005B3F0E"/>
    <w:rsid w:val="005B3F80"/>
    <w:rsid w:val="005B4181"/>
    <w:rsid w:val="005B41B6"/>
    <w:rsid w:val="005B4440"/>
    <w:rsid w:val="005B480D"/>
    <w:rsid w:val="005B499E"/>
    <w:rsid w:val="005B49DD"/>
    <w:rsid w:val="005B4BF2"/>
    <w:rsid w:val="005B4C4C"/>
    <w:rsid w:val="005B4D76"/>
    <w:rsid w:val="005B4E2F"/>
    <w:rsid w:val="005B4EA3"/>
    <w:rsid w:val="005B4F1E"/>
    <w:rsid w:val="005B4F99"/>
    <w:rsid w:val="005B4FAD"/>
    <w:rsid w:val="005B4FC9"/>
    <w:rsid w:val="005B5059"/>
    <w:rsid w:val="005B50AC"/>
    <w:rsid w:val="005B50FE"/>
    <w:rsid w:val="005B53AD"/>
    <w:rsid w:val="005B5A23"/>
    <w:rsid w:val="005B5CA5"/>
    <w:rsid w:val="005B5E12"/>
    <w:rsid w:val="005B5E37"/>
    <w:rsid w:val="005B5EEC"/>
    <w:rsid w:val="005B6239"/>
    <w:rsid w:val="005B6457"/>
    <w:rsid w:val="005B64A2"/>
    <w:rsid w:val="005B6C3F"/>
    <w:rsid w:val="005B6CAF"/>
    <w:rsid w:val="005B6DF3"/>
    <w:rsid w:val="005B70AB"/>
    <w:rsid w:val="005B71D7"/>
    <w:rsid w:val="005B720C"/>
    <w:rsid w:val="005B7315"/>
    <w:rsid w:val="005B73D0"/>
    <w:rsid w:val="005B7409"/>
    <w:rsid w:val="005B7541"/>
    <w:rsid w:val="005B780D"/>
    <w:rsid w:val="005B7955"/>
    <w:rsid w:val="005B7B08"/>
    <w:rsid w:val="005B7B28"/>
    <w:rsid w:val="005B7F69"/>
    <w:rsid w:val="005C0516"/>
    <w:rsid w:val="005C076F"/>
    <w:rsid w:val="005C0921"/>
    <w:rsid w:val="005C0B29"/>
    <w:rsid w:val="005C0BAC"/>
    <w:rsid w:val="005C0F4B"/>
    <w:rsid w:val="005C12E4"/>
    <w:rsid w:val="005C1308"/>
    <w:rsid w:val="005C140E"/>
    <w:rsid w:val="005C1422"/>
    <w:rsid w:val="005C1507"/>
    <w:rsid w:val="005C15F3"/>
    <w:rsid w:val="005C18D4"/>
    <w:rsid w:val="005C1B75"/>
    <w:rsid w:val="005C1D35"/>
    <w:rsid w:val="005C1DEE"/>
    <w:rsid w:val="005C1F73"/>
    <w:rsid w:val="005C20A5"/>
    <w:rsid w:val="005C2542"/>
    <w:rsid w:val="005C25F2"/>
    <w:rsid w:val="005C272A"/>
    <w:rsid w:val="005C277C"/>
    <w:rsid w:val="005C2782"/>
    <w:rsid w:val="005C27BB"/>
    <w:rsid w:val="005C298C"/>
    <w:rsid w:val="005C2CC3"/>
    <w:rsid w:val="005C2D6F"/>
    <w:rsid w:val="005C2E49"/>
    <w:rsid w:val="005C314F"/>
    <w:rsid w:val="005C319A"/>
    <w:rsid w:val="005C326E"/>
    <w:rsid w:val="005C33A3"/>
    <w:rsid w:val="005C33AE"/>
    <w:rsid w:val="005C3434"/>
    <w:rsid w:val="005C34E1"/>
    <w:rsid w:val="005C3571"/>
    <w:rsid w:val="005C3686"/>
    <w:rsid w:val="005C378B"/>
    <w:rsid w:val="005C3933"/>
    <w:rsid w:val="005C399A"/>
    <w:rsid w:val="005C3B65"/>
    <w:rsid w:val="005C3C6A"/>
    <w:rsid w:val="005C3D0E"/>
    <w:rsid w:val="005C3F18"/>
    <w:rsid w:val="005C3F4E"/>
    <w:rsid w:val="005C404C"/>
    <w:rsid w:val="005C415B"/>
    <w:rsid w:val="005C41E9"/>
    <w:rsid w:val="005C433E"/>
    <w:rsid w:val="005C43A5"/>
    <w:rsid w:val="005C43AA"/>
    <w:rsid w:val="005C46F7"/>
    <w:rsid w:val="005C4868"/>
    <w:rsid w:val="005C4886"/>
    <w:rsid w:val="005C4908"/>
    <w:rsid w:val="005C4B8C"/>
    <w:rsid w:val="005C4BC0"/>
    <w:rsid w:val="005C4BF0"/>
    <w:rsid w:val="005C4CD9"/>
    <w:rsid w:val="005C4FF0"/>
    <w:rsid w:val="005C5081"/>
    <w:rsid w:val="005C521E"/>
    <w:rsid w:val="005C53D8"/>
    <w:rsid w:val="005C53DB"/>
    <w:rsid w:val="005C5621"/>
    <w:rsid w:val="005C5B3C"/>
    <w:rsid w:val="005C5CEF"/>
    <w:rsid w:val="005C5DE5"/>
    <w:rsid w:val="005C5E99"/>
    <w:rsid w:val="005C5F69"/>
    <w:rsid w:val="005C63A4"/>
    <w:rsid w:val="005C6430"/>
    <w:rsid w:val="005C64D9"/>
    <w:rsid w:val="005C667F"/>
    <w:rsid w:val="005C66DA"/>
    <w:rsid w:val="005C670C"/>
    <w:rsid w:val="005C6A26"/>
    <w:rsid w:val="005C6E7E"/>
    <w:rsid w:val="005C705F"/>
    <w:rsid w:val="005C732D"/>
    <w:rsid w:val="005C741F"/>
    <w:rsid w:val="005C7561"/>
    <w:rsid w:val="005C757A"/>
    <w:rsid w:val="005C775F"/>
    <w:rsid w:val="005C783E"/>
    <w:rsid w:val="005C7AEF"/>
    <w:rsid w:val="005C7B5E"/>
    <w:rsid w:val="005C7CBC"/>
    <w:rsid w:val="005C7D74"/>
    <w:rsid w:val="005C7DF4"/>
    <w:rsid w:val="005D006E"/>
    <w:rsid w:val="005D0141"/>
    <w:rsid w:val="005D0211"/>
    <w:rsid w:val="005D0284"/>
    <w:rsid w:val="005D0348"/>
    <w:rsid w:val="005D03C7"/>
    <w:rsid w:val="005D0571"/>
    <w:rsid w:val="005D0823"/>
    <w:rsid w:val="005D09F6"/>
    <w:rsid w:val="005D09FA"/>
    <w:rsid w:val="005D0C1B"/>
    <w:rsid w:val="005D0D34"/>
    <w:rsid w:val="005D0DC7"/>
    <w:rsid w:val="005D0E10"/>
    <w:rsid w:val="005D0EAB"/>
    <w:rsid w:val="005D0EFD"/>
    <w:rsid w:val="005D0F06"/>
    <w:rsid w:val="005D12A8"/>
    <w:rsid w:val="005D1408"/>
    <w:rsid w:val="005D14CC"/>
    <w:rsid w:val="005D158B"/>
    <w:rsid w:val="005D15F8"/>
    <w:rsid w:val="005D1AEC"/>
    <w:rsid w:val="005D1DD0"/>
    <w:rsid w:val="005D1DDD"/>
    <w:rsid w:val="005D1E2E"/>
    <w:rsid w:val="005D1ED4"/>
    <w:rsid w:val="005D1F03"/>
    <w:rsid w:val="005D2219"/>
    <w:rsid w:val="005D2838"/>
    <w:rsid w:val="005D2956"/>
    <w:rsid w:val="005D298A"/>
    <w:rsid w:val="005D29A4"/>
    <w:rsid w:val="005D2B7C"/>
    <w:rsid w:val="005D2EC2"/>
    <w:rsid w:val="005D2ED0"/>
    <w:rsid w:val="005D2FDC"/>
    <w:rsid w:val="005D3161"/>
    <w:rsid w:val="005D31EA"/>
    <w:rsid w:val="005D3223"/>
    <w:rsid w:val="005D32F1"/>
    <w:rsid w:val="005D337A"/>
    <w:rsid w:val="005D3524"/>
    <w:rsid w:val="005D3538"/>
    <w:rsid w:val="005D3546"/>
    <w:rsid w:val="005D3B39"/>
    <w:rsid w:val="005D3B6E"/>
    <w:rsid w:val="005D3BB4"/>
    <w:rsid w:val="005D3CDB"/>
    <w:rsid w:val="005D3CEE"/>
    <w:rsid w:val="005D3DA9"/>
    <w:rsid w:val="005D4007"/>
    <w:rsid w:val="005D4097"/>
    <w:rsid w:val="005D4126"/>
    <w:rsid w:val="005D4138"/>
    <w:rsid w:val="005D41FD"/>
    <w:rsid w:val="005D41FE"/>
    <w:rsid w:val="005D449C"/>
    <w:rsid w:val="005D44C9"/>
    <w:rsid w:val="005D44FE"/>
    <w:rsid w:val="005D45A4"/>
    <w:rsid w:val="005D4C06"/>
    <w:rsid w:val="005D4C13"/>
    <w:rsid w:val="005D4CC8"/>
    <w:rsid w:val="005D4FE2"/>
    <w:rsid w:val="005D513B"/>
    <w:rsid w:val="005D5366"/>
    <w:rsid w:val="005D552B"/>
    <w:rsid w:val="005D557A"/>
    <w:rsid w:val="005D55C7"/>
    <w:rsid w:val="005D5836"/>
    <w:rsid w:val="005D592F"/>
    <w:rsid w:val="005D5A16"/>
    <w:rsid w:val="005D5D2D"/>
    <w:rsid w:val="005D5D87"/>
    <w:rsid w:val="005D5FEA"/>
    <w:rsid w:val="005D6059"/>
    <w:rsid w:val="005D618E"/>
    <w:rsid w:val="005D63E1"/>
    <w:rsid w:val="005D657A"/>
    <w:rsid w:val="005D6641"/>
    <w:rsid w:val="005D66F5"/>
    <w:rsid w:val="005D69A9"/>
    <w:rsid w:val="005D69FC"/>
    <w:rsid w:val="005D6A4F"/>
    <w:rsid w:val="005D6A7A"/>
    <w:rsid w:val="005D6BA2"/>
    <w:rsid w:val="005D713E"/>
    <w:rsid w:val="005D71F2"/>
    <w:rsid w:val="005D727A"/>
    <w:rsid w:val="005D753F"/>
    <w:rsid w:val="005D75CB"/>
    <w:rsid w:val="005D763A"/>
    <w:rsid w:val="005D7733"/>
    <w:rsid w:val="005D7767"/>
    <w:rsid w:val="005D7C87"/>
    <w:rsid w:val="005D7E96"/>
    <w:rsid w:val="005D7F51"/>
    <w:rsid w:val="005D7FAC"/>
    <w:rsid w:val="005E0131"/>
    <w:rsid w:val="005E035F"/>
    <w:rsid w:val="005E03F9"/>
    <w:rsid w:val="005E05DA"/>
    <w:rsid w:val="005E0C06"/>
    <w:rsid w:val="005E0E05"/>
    <w:rsid w:val="005E0E54"/>
    <w:rsid w:val="005E10D7"/>
    <w:rsid w:val="005E11F2"/>
    <w:rsid w:val="005E11F7"/>
    <w:rsid w:val="005E1636"/>
    <w:rsid w:val="005E170A"/>
    <w:rsid w:val="005E1723"/>
    <w:rsid w:val="005E2013"/>
    <w:rsid w:val="005E219F"/>
    <w:rsid w:val="005E21F1"/>
    <w:rsid w:val="005E2306"/>
    <w:rsid w:val="005E2433"/>
    <w:rsid w:val="005E2490"/>
    <w:rsid w:val="005E24DB"/>
    <w:rsid w:val="005E265D"/>
    <w:rsid w:val="005E2C06"/>
    <w:rsid w:val="005E2DF2"/>
    <w:rsid w:val="005E3246"/>
    <w:rsid w:val="005E3440"/>
    <w:rsid w:val="005E362C"/>
    <w:rsid w:val="005E37F2"/>
    <w:rsid w:val="005E3875"/>
    <w:rsid w:val="005E38C8"/>
    <w:rsid w:val="005E3AEB"/>
    <w:rsid w:val="005E3CDA"/>
    <w:rsid w:val="005E3D98"/>
    <w:rsid w:val="005E3E76"/>
    <w:rsid w:val="005E3F2E"/>
    <w:rsid w:val="005E3FE0"/>
    <w:rsid w:val="005E4364"/>
    <w:rsid w:val="005E444B"/>
    <w:rsid w:val="005E45A9"/>
    <w:rsid w:val="005E4723"/>
    <w:rsid w:val="005E4831"/>
    <w:rsid w:val="005E4C64"/>
    <w:rsid w:val="005E4C8B"/>
    <w:rsid w:val="005E4CF4"/>
    <w:rsid w:val="005E4D39"/>
    <w:rsid w:val="005E4DC1"/>
    <w:rsid w:val="005E5066"/>
    <w:rsid w:val="005E5110"/>
    <w:rsid w:val="005E515C"/>
    <w:rsid w:val="005E52F1"/>
    <w:rsid w:val="005E5321"/>
    <w:rsid w:val="005E5334"/>
    <w:rsid w:val="005E535A"/>
    <w:rsid w:val="005E5414"/>
    <w:rsid w:val="005E544F"/>
    <w:rsid w:val="005E555B"/>
    <w:rsid w:val="005E55CF"/>
    <w:rsid w:val="005E580A"/>
    <w:rsid w:val="005E5849"/>
    <w:rsid w:val="005E5863"/>
    <w:rsid w:val="005E5A45"/>
    <w:rsid w:val="005E5B1F"/>
    <w:rsid w:val="005E5B33"/>
    <w:rsid w:val="005E5CF2"/>
    <w:rsid w:val="005E5CFC"/>
    <w:rsid w:val="005E6265"/>
    <w:rsid w:val="005E637B"/>
    <w:rsid w:val="005E65B7"/>
    <w:rsid w:val="005E65EB"/>
    <w:rsid w:val="005E6645"/>
    <w:rsid w:val="005E6692"/>
    <w:rsid w:val="005E67BE"/>
    <w:rsid w:val="005E6909"/>
    <w:rsid w:val="005E698A"/>
    <w:rsid w:val="005E69F6"/>
    <w:rsid w:val="005E6C33"/>
    <w:rsid w:val="005E6C98"/>
    <w:rsid w:val="005E6DFD"/>
    <w:rsid w:val="005E6F80"/>
    <w:rsid w:val="005E7251"/>
    <w:rsid w:val="005E73EE"/>
    <w:rsid w:val="005E744D"/>
    <w:rsid w:val="005E74B0"/>
    <w:rsid w:val="005E75A9"/>
    <w:rsid w:val="005E78A8"/>
    <w:rsid w:val="005E78C8"/>
    <w:rsid w:val="005E7A8A"/>
    <w:rsid w:val="005E7B56"/>
    <w:rsid w:val="005E7C77"/>
    <w:rsid w:val="005F00CE"/>
    <w:rsid w:val="005F0652"/>
    <w:rsid w:val="005F06F4"/>
    <w:rsid w:val="005F073E"/>
    <w:rsid w:val="005F0804"/>
    <w:rsid w:val="005F0842"/>
    <w:rsid w:val="005F0A0A"/>
    <w:rsid w:val="005F0A36"/>
    <w:rsid w:val="005F0B1A"/>
    <w:rsid w:val="005F0C18"/>
    <w:rsid w:val="005F0CF5"/>
    <w:rsid w:val="005F0ED7"/>
    <w:rsid w:val="005F0EF0"/>
    <w:rsid w:val="005F0F5F"/>
    <w:rsid w:val="005F1149"/>
    <w:rsid w:val="005F136B"/>
    <w:rsid w:val="005F1370"/>
    <w:rsid w:val="005F15CE"/>
    <w:rsid w:val="005F1668"/>
    <w:rsid w:val="005F16C7"/>
    <w:rsid w:val="005F1717"/>
    <w:rsid w:val="005F196E"/>
    <w:rsid w:val="005F1E6D"/>
    <w:rsid w:val="005F201B"/>
    <w:rsid w:val="005F2087"/>
    <w:rsid w:val="005F20E6"/>
    <w:rsid w:val="005F2555"/>
    <w:rsid w:val="005F274B"/>
    <w:rsid w:val="005F27AE"/>
    <w:rsid w:val="005F294A"/>
    <w:rsid w:val="005F2B69"/>
    <w:rsid w:val="005F2CD3"/>
    <w:rsid w:val="005F2D65"/>
    <w:rsid w:val="005F2E94"/>
    <w:rsid w:val="005F2EDC"/>
    <w:rsid w:val="005F2F9C"/>
    <w:rsid w:val="005F2FAE"/>
    <w:rsid w:val="005F3248"/>
    <w:rsid w:val="005F3524"/>
    <w:rsid w:val="005F35E1"/>
    <w:rsid w:val="005F3897"/>
    <w:rsid w:val="005F3D9F"/>
    <w:rsid w:val="005F3DFB"/>
    <w:rsid w:val="005F3E0F"/>
    <w:rsid w:val="005F3E64"/>
    <w:rsid w:val="005F3EF7"/>
    <w:rsid w:val="005F41BD"/>
    <w:rsid w:val="005F41CE"/>
    <w:rsid w:val="005F42C0"/>
    <w:rsid w:val="005F458F"/>
    <w:rsid w:val="005F4712"/>
    <w:rsid w:val="005F490C"/>
    <w:rsid w:val="005F4C02"/>
    <w:rsid w:val="005F4DEF"/>
    <w:rsid w:val="005F5053"/>
    <w:rsid w:val="005F5202"/>
    <w:rsid w:val="005F560B"/>
    <w:rsid w:val="005F5630"/>
    <w:rsid w:val="005F56A6"/>
    <w:rsid w:val="005F5BE9"/>
    <w:rsid w:val="005F5D98"/>
    <w:rsid w:val="005F5FCE"/>
    <w:rsid w:val="005F62D1"/>
    <w:rsid w:val="005F63DB"/>
    <w:rsid w:val="005F64B1"/>
    <w:rsid w:val="005F659F"/>
    <w:rsid w:val="005F66D8"/>
    <w:rsid w:val="005F68CC"/>
    <w:rsid w:val="005F6A11"/>
    <w:rsid w:val="005F6F6D"/>
    <w:rsid w:val="005F6FEF"/>
    <w:rsid w:val="005F7035"/>
    <w:rsid w:val="005F7095"/>
    <w:rsid w:val="005F70FF"/>
    <w:rsid w:val="005F718F"/>
    <w:rsid w:val="005F7230"/>
    <w:rsid w:val="005F7446"/>
    <w:rsid w:val="005F746E"/>
    <w:rsid w:val="005F75F7"/>
    <w:rsid w:val="005F7AE4"/>
    <w:rsid w:val="005F7C2F"/>
    <w:rsid w:val="005F7C52"/>
    <w:rsid w:val="005F7CA6"/>
    <w:rsid w:val="005F7CDC"/>
    <w:rsid w:val="005F7D48"/>
    <w:rsid w:val="005F7F64"/>
    <w:rsid w:val="0060005A"/>
    <w:rsid w:val="0060015A"/>
    <w:rsid w:val="0060023B"/>
    <w:rsid w:val="006002EB"/>
    <w:rsid w:val="00600739"/>
    <w:rsid w:val="006009E3"/>
    <w:rsid w:val="00600A09"/>
    <w:rsid w:val="00600A7C"/>
    <w:rsid w:val="00600B20"/>
    <w:rsid w:val="00600EF3"/>
    <w:rsid w:val="00600FD8"/>
    <w:rsid w:val="00601140"/>
    <w:rsid w:val="0060132E"/>
    <w:rsid w:val="0060151B"/>
    <w:rsid w:val="006015CA"/>
    <w:rsid w:val="00601602"/>
    <w:rsid w:val="00601863"/>
    <w:rsid w:val="00601933"/>
    <w:rsid w:val="00601957"/>
    <w:rsid w:val="00601CFE"/>
    <w:rsid w:val="00601D5F"/>
    <w:rsid w:val="00601DEF"/>
    <w:rsid w:val="00601EFD"/>
    <w:rsid w:val="00601F5C"/>
    <w:rsid w:val="006020BF"/>
    <w:rsid w:val="006020F6"/>
    <w:rsid w:val="006024B1"/>
    <w:rsid w:val="006025B5"/>
    <w:rsid w:val="0060265D"/>
    <w:rsid w:val="006028FA"/>
    <w:rsid w:val="006029AF"/>
    <w:rsid w:val="006029EE"/>
    <w:rsid w:val="00602C1D"/>
    <w:rsid w:val="00602C35"/>
    <w:rsid w:val="00602DDA"/>
    <w:rsid w:val="00602EA9"/>
    <w:rsid w:val="00602ED1"/>
    <w:rsid w:val="00602EF9"/>
    <w:rsid w:val="00603287"/>
    <w:rsid w:val="006034F0"/>
    <w:rsid w:val="00603518"/>
    <w:rsid w:val="00603560"/>
    <w:rsid w:val="006035DC"/>
    <w:rsid w:val="00603827"/>
    <w:rsid w:val="006038FA"/>
    <w:rsid w:val="00603A39"/>
    <w:rsid w:val="00603CAE"/>
    <w:rsid w:val="00603CDA"/>
    <w:rsid w:val="00603D27"/>
    <w:rsid w:val="00603FC4"/>
    <w:rsid w:val="0060405A"/>
    <w:rsid w:val="006041DA"/>
    <w:rsid w:val="00604205"/>
    <w:rsid w:val="006048FC"/>
    <w:rsid w:val="006049E1"/>
    <w:rsid w:val="006049F2"/>
    <w:rsid w:val="00604A4E"/>
    <w:rsid w:val="00604D38"/>
    <w:rsid w:val="00604E91"/>
    <w:rsid w:val="00604E98"/>
    <w:rsid w:val="00605120"/>
    <w:rsid w:val="00605127"/>
    <w:rsid w:val="00605194"/>
    <w:rsid w:val="006051BF"/>
    <w:rsid w:val="006051FB"/>
    <w:rsid w:val="006055BB"/>
    <w:rsid w:val="00605766"/>
    <w:rsid w:val="00605971"/>
    <w:rsid w:val="00605A22"/>
    <w:rsid w:val="00605DD0"/>
    <w:rsid w:val="00605DE0"/>
    <w:rsid w:val="00605E43"/>
    <w:rsid w:val="00606009"/>
    <w:rsid w:val="0060639D"/>
    <w:rsid w:val="006064D5"/>
    <w:rsid w:val="0060689A"/>
    <w:rsid w:val="0060691A"/>
    <w:rsid w:val="00606A19"/>
    <w:rsid w:val="00606ADC"/>
    <w:rsid w:val="00606B62"/>
    <w:rsid w:val="00606BB4"/>
    <w:rsid w:val="00606F5D"/>
    <w:rsid w:val="00606FF7"/>
    <w:rsid w:val="00607057"/>
    <w:rsid w:val="00607080"/>
    <w:rsid w:val="006072CB"/>
    <w:rsid w:val="006073D2"/>
    <w:rsid w:val="006076B8"/>
    <w:rsid w:val="006078D6"/>
    <w:rsid w:val="00607A97"/>
    <w:rsid w:val="00607B8C"/>
    <w:rsid w:val="00607BB5"/>
    <w:rsid w:val="00607BE0"/>
    <w:rsid w:val="00607E16"/>
    <w:rsid w:val="00610087"/>
    <w:rsid w:val="006100FC"/>
    <w:rsid w:val="00610110"/>
    <w:rsid w:val="00610128"/>
    <w:rsid w:val="00610249"/>
    <w:rsid w:val="00610356"/>
    <w:rsid w:val="00610731"/>
    <w:rsid w:val="00610790"/>
    <w:rsid w:val="00610B89"/>
    <w:rsid w:val="006119BD"/>
    <w:rsid w:val="00611CE9"/>
    <w:rsid w:val="00611D20"/>
    <w:rsid w:val="00611D92"/>
    <w:rsid w:val="00612079"/>
    <w:rsid w:val="006121B6"/>
    <w:rsid w:val="006122E8"/>
    <w:rsid w:val="00612445"/>
    <w:rsid w:val="00612447"/>
    <w:rsid w:val="00612667"/>
    <w:rsid w:val="006126B2"/>
    <w:rsid w:val="006127D8"/>
    <w:rsid w:val="006128B9"/>
    <w:rsid w:val="00612A1C"/>
    <w:rsid w:val="00612A5B"/>
    <w:rsid w:val="00612BDD"/>
    <w:rsid w:val="00612C73"/>
    <w:rsid w:val="00612DD9"/>
    <w:rsid w:val="00612EE0"/>
    <w:rsid w:val="006133F9"/>
    <w:rsid w:val="006134DD"/>
    <w:rsid w:val="00613575"/>
    <w:rsid w:val="006135C9"/>
    <w:rsid w:val="006136FE"/>
    <w:rsid w:val="00613731"/>
    <w:rsid w:val="006138E7"/>
    <w:rsid w:val="00613942"/>
    <w:rsid w:val="00614060"/>
    <w:rsid w:val="006140DB"/>
    <w:rsid w:val="0061413F"/>
    <w:rsid w:val="00614414"/>
    <w:rsid w:val="0061446F"/>
    <w:rsid w:val="00614627"/>
    <w:rsid w:val="006146C9"/>
    <w:rsid w:val="00614A97"/>
    <w:rsid w:val="00614BB6"/>
    <w:rsid w:val="00614C15"/>
    <w:rsid w:val="00614C5C"/>
    <w:rsid w:val="00614F41"/>
    <w:rsid w:val="00615055"/>
    <w:rsid w:val="00615320"/>
    <w:rsid w:val="0061544D"/>
    <w:rsid w:val="006156E0"/>
    <w:rsid w:val="00615872"/>
    <w:rsid w:val="006158DB"/>
    <w:rsid w:val="00615B23"/>
    <w:rsid w:val="00615E54"/>
    <w:rsid w:val="00615E6A"/>
    <w:rsid w:val="00615F68"/>
    <w:rsid w:val="006161A5"/>
    <w:rsid w:val="006166AF"/>
    <w:rsid w:val="006166CB"/>
    <w:rsid w:val="0061679A"/>
    <w:rsid w:val="00616873"/>
    <w:rsid w:val="006168AA"/>
    <w:rsid w:val="00616BB3"/>
    <w:rsid w:val="00616DAF"/>
    <w:rsid w:val="00616E4D"/>
    <w:rsid w:val="00616FC9"/>
    <w:rsid w:val="0061703B"/>
    <w:rsid w:val="00617083"/>
    <w:rsid w:val="006170AF"/>
    <w:rsid w:val="0061739D"/>
    <w:rsid w:val="006173DC"/>
    <w:rsid w:val="00617499"/>
    <w:rsid w:val="006175E4"/>
    <w:rsid w:val="00617680"/>
    <w:rsid w:val="006176BA"/>
    <w:rsid w:val="0061775A"/>
    <w:rsid w:val="00617BA4"/>
    <w:rsid w:val="00617E3B"/>
    <w:rsid w:val="00620260"/>
    <w:rsid w:val="006202CC"/>
    <w:rsid w:val="00620342"/>
    <w:rsid w:val="0062038E"/>
    <w:rsid w:val="0062060C"/>
    <w:rsid w:val="00620618"/>
    <w:rsid w:val="00620712"/>
    <w:rsid w:val="00620B0A"/>
    <w:rsid w:val="00620B35"/>
    <w:rsid w:val="00621253"/>
    <w:rsid w:val="0062139F"/>
    <w:rsid w:val="00621488"/>
    <w:rsid w:val="006216D2"/>
    <w:rsid w:val="0062198B"/>
    <w:rsid w:val="00621B72"/>
    <w:rsid w:val="00621F21"/>
    <w:rsid w:val="00621F4C"/>
    <w:rsid w:val="00622172"/>
    <w:rsid w:val="00622233"/>
    <w:rsid w:val="00622248"/>
    <w:rsid w:val="006223FE"/>
    <w:rsid w:val="00622539"/>
    <w:rsid w:val="0062253F"/>
    <w:rsid w:val="006226E6"/>
    <w:rsid w:val="006226EE"/>
    <w:rsid w:val="006227A2"/>
    <w:rsid w:val="0062280E"/>
    <w:rsid w:val="006228D4"/>
    <w:rsid w:val="00622DEB"/>
    <w:rsid w:val="00622E86"/>
    <w:rsid w:val="006232C4"/>
    <w:rsid w:val="006232CD"/>
    <w:rsid w:val="006233FA"/>
    <w:rsid w:val="0062380D"/>
    <w:rsid w:val="00623A7E"/>
    <w:rsid w:val="00623B71"/>
    <w:rsid w:val="00623D97"/>
    <w:rsid w:val="00623FBB"/>
    <w:rsid w:val="006240EC"/>
    <w:rsid w:val="006241B5"/>
    <w:rsid w:val="00624254"/>
    <w:rsid w:val="00624256"/>
    <w:rsid w:val="00624533"/>
    <w:rsid w:val="00624636"/>
    <w:rsid w:val="006247C3"/>
    <w:rsid w:val="00624828"/>
    <w:rsid w:val="00624B6C"/>
    <w:rsid w:val="00624B92"/>
    <w:rsid w:val="00624C0D"/>
    <w:rsid w:val="00624D3C"/>
    <w:rsid w:val="00624E51"/>
    <w:rsid w:val="00624EFB"/>
    <w:rsid w:val="00624F09"/>
    <w:rsid w:val="006250C0"/>
    <w:rsid w:val="006250DD"/>
    <w:rsid w:val="006252DA"/>
    <w:rsid w:val="006252E9"/>
    <w:rsid w:val="00625332"/>
    <w:rsid w:val="006254FD"/>
    <w:rsid w:val="006255DC"/>
    <w:rsid w:val="00625614"/>
    <w:rsid w:val="00625BE4"/>
    <w:rsid w:val="00625C3B"/>
    <w:rsid w:val="00625DE2"/>
    <w:rsid w:val="00625F3D"/>
    <w:rsid w:val="00625F8A"/>
    <w:rsid w:val="00625FE5"/>
    <w:rsid w:val="00626023"/>
    <w:rsid w:val="0062633F"/>
    <w:rsid w:val="0062647D"/>
    <w:rsid w:val="006266C3"/>
    <w:rsid w:val="00626747"/>
    <w:rsid w:val="006268A7"/>
    <w:rsid w:val="006268FF"/>
    <w:rsid w:val="00626991"/>
    <w:rsid w:val="006269FA"/>
    <w:rsid w:val="006269FE"/>
    <w:rsid w:val="00626CF3"/>
    <w:rsid w:val="00626D8A"/>
    <w:rsid w:val="00626DBA"/>
    <w:rsid w:val="00626DCA"/>
    <w:rsid w:val="00626E61"/>
    <w:rsid w:val="00626F42"/>
    <w:rsid w:val="00627044"/>
    <w:rsid w:val="00627059"/>
    <w:rsid w:val="0062729B"/>
    <w:rsid w:val="0062739E"/>
    <w:rsid w:val="006273CF"/>
    <w:rsid w:val="00627471"/>
    <w:rsid w:val="00627520"/>
    <w:rsid w:val="0062754B"/>
    <w:rsid w:val="006278AD"/>
    <w:rsid w:val="00627B7D"/>
    <w:rsid w:val="00627C19"/>
    <w:rsid w:val="00627E1B"/>
    <w:rsid w:val="00627E9E"/>
    <w:rsid w:val="00627F30"/>
    <w:rsid w:val="00630018"/>
    <w:rsid w:val="006301AE"/>
    <w:rsid w:val="006301DE"/>
    <w:rsid w:val="00630747"/>
    <w:rsid w:val="006307B1"/>
    <w:rsid w:val="0063086C"/>
    <w:rsid w:val="00630920"/>
    <w:rsid w:val="006309CA"/>
    <w:rsid w:val="00630D3D"/>
    <w:rsid w:val="00630F10"/>
    <w:rsid w:val="00630FCD"/>
    <w:rsid w:val="00631168"/>
    <w:rsid w:val="0063116B"/>
    <w:rsid w:val="00631191"/>
    <w:rsid w:val="0063131F"/>
    <w:rsid w:val="0063164D"/>
    <w:rsid w:val="0063187C"/>
    <w:rsid w:val="00631B2A"/>
    <w:rsid w:val="00631C51"/>
    <w:rsid w:val="00631D9D"/>
    <w:rsid w:val="006321EE"/>
    <w:rsid w:val="0063220F"/>
    <w:rsid w:val="00632228"/>
    <w:rsid w:val="006326CA"/>
    <w:rsid w:val="00632794"/>
    <w:rsid w:val="006327DF"/>
    <w:rsid w:val="0063292F"/>
    <w:rsid w:val="00632988"/>
    <w:rsid w:val="00632A5C"/>
    <w:rsid w:val="00632A6A"/>
    <w:rsid w:val="00632A73"/>
    <w:rsid w:val="00632D82"/>
    <w:rsid w:val="00632DAA"/>
    <w:rsid w:val="00632E2A"/>
    <w:rsid w:val="00632FAB"/>
    <w:rsid w:val="00632FCD"/>
    <w:rsid w:val="00633086"/>
    <w:rsid w:val="006331CB"/>
    <w:rsid w:val="006332E5"/>
    <w:rsid w:val="0063340F"/>
    <w:rsid w:val="006334A6"/>
    <w:rsid w:val="006335E9"/>
    <w:rsid w:val="006336A6"/>
    <w:rsid w:val="0063375D"/>
    <w:rsid w:val="00633A76"/>
    <w:rsid w:val="00633C20"/>
    <w:rsid w:val="00633DDF"/>
    <w:rsid w:val="006342FA"/>
    <w:rsid w:val="00634375"/>
    <w:rsid w:val="00634503"/>
    <w:rsid w:val="00634545"/>
    <w:rsid w:val="006345F0"/>
    <w:rsid w:val="006346FD"/>
    <w:rsid w:val="0063482C"/>
    <w:rsid w:val="00634908"/>
    <w:rsid w:val="00634ACE"/>
    <w:rsid w:val="00634C16"/>
    <w:rsid w:val="00634D0E"/>
    <w:rsid w:val="00634D8E"/>
    <w:rsid w:val="00634E4E"/>
    <w:rsid w:val="00634E96"/>
    <w:rsid w:val="00634FE3"/>
    <w:rsid w:val="006351BB"/>
    <w:rsid w:val="00635313"/>
    <w:rsid w:val="006353AA"/>
    <w:rsid w:val="0063567E"/>
    <w:rsid w:val="006356B4"/>
    <w:rsid w:val="006356D5"/>
    <w:rsid w:val="0063585D"/>
    <w:rsid w:val="00635904"/>
    <w:rsid w:val="00635B31"/>
    <w:rsid w:val="00635D9C"/>
    <w:rsid w:val="00635F6C"/>
    <w:rsid w:val="00636065"/>
    <w:rsid w:val="00636176"/>
    <w:rsid w:val="0063623E"/>
    <w:rsid w:val="0063681D"/>
    <w:rsid w:val="0063687D"/>
    <w:rsid w:val="006368CD"/>
    <w:rsid w:val="00636B89"/>
    <w:rsid w:val="00636D15"/>
    <w:rsid w:val="00637115"/>
    <w:rsid w:val="006371E7"/>
    <w:rsid w:val="00637229"/>
    <w:rsid w:val="006372F8"/>
    <w:rsid w:val="006374B6"/>
    <w:rsid w:val="006375E1"/>
    <w:rsid w:val="00637905"/>
    <w:rsid w:val="00637AA1"/>
    <w:rsid w:val="00637CB8"/>
    <w:rsid w:val="00637CE9"/>
    <w:rsid w:val="00637D89"/>
    <w:rsid w:val="006401DB"/>
    <w:rsid w:val="00640229"/>
    <w:rsid w:val="006404EC"/>
    <w:rsid w:val="00640715"/>
    <w:rsid w:val="006409DD"/>
    <w:rsid w:val="00640A1A"/>
    <w:rsid w:val="00640E76"/>
    <w:rsid w:val="0064102E"/>
    <w:rsid w:val="0064116F"/>
    <w:rsid w:val="0064122A"/>
    <w:rsid w:val="0064124C"/>
    <w:rsid w:val="006412A5"/>
    <w:rsid w:val="0064140B"/>
    <w:rsid w:val="0064198B"/>
    <w:rsid w:val="00641BEF"/>
    <w:rsid w:val="00641CA3"/>
    <w:rsid w:val="00641CF2"/>
    <w:rsid w:val="00641D09"/>
    <w:rsid w:val="00641F06"/>
    <w:rsid w:val="00642022"/>
    <w:rsid w:val="00642060"/>
    <w:rsid w:val="006420E9"/>
    <w:rsid w:val="006421F4"/>
    <w:rsid w:val="0064254F"/>
    <w:rsid w:val="006425F3"/>
    <w:rsid w:val="00642862"/>
    <w:rsid w:val="0064292B"/>
    <w:rsid w:val="00642A91"/>
    <w:rsid w:val="00642B8F"/>
    <w:rsid w:val="00642BB3"/>
    <w:rsid w:val="00642C35"/>
    <w:rsid w:val="00642CD8"/>
    <w:rsid w:val="00642CDA"/>
    <w:rsid w:val="00642E37"/>
    <w:rsid w:val="00642E7A"/>
    <w:rsid w:val="00642F46"/>
    <w:rsid w:val="00643082"/>
    <w:rsid w:val="0064346F"/>
    <w:rsid w:val="00643550"/>
    <w:rsid w:val="00643621"/>
    <w:rsid w:val="00643C12"/>
    <w:rsid w:val="00643F83"/>
    <w:rsid w:val="0064403A"/>
    <w:rsid w:val="0064408B"/>
    <w:rsid w:val="00644353"/>
    <w:rsid w:val="006443D6"/>
    <w:rsid w:val="00644502"/>
    <w:rsid w:val="0064454F"/>
    <w:rsid w:val="00644654"/>
    <w:rsid w:val="006447EF"/>
    <w:rsid w:val="006448FB"/>
    <w:rsid w:val="006449DF"/>
    <w:rsid w:val="00644D9A"/>
    <w:rsid w:val="00644E56"/>
    <w:rsid w:val="00644F34"/>
    <w:rsid w:val="0064501D"/>
    <w:rsid w:val="00645577"/>
    <w:rsid w:val="006455CB"/>
    <w:rsid w:val="0064577E"/>
    <w:rsid w:val="00645942"/>
    <w:rsid w:val="00645B0E"/>
    <w:rsid w:val="00645B62"/>
    <w:rsid w:val="00645B67"/>
    <w:rsid w:val="00645D4A"/>
    <w:rsid w:val="00645D68"/>
    <w:rsid w:val="00645F62"/>
    <w:rsid w:val="00645F9C"/>
    <w:rsid w:val="00646049"/>
    <w:rsid w:val="006464EE"/>
    <w:rsid w:val="0064656D"/>
    <w:rsid w:val="006465CB"/>
    <w:rsid w:val="00646780"/>
    <w:rsid w:val="006469AA"/>
    <w:rsid w:val="00646A7B"/>
    <w:rsid w:val="00646B57"/>
    <w:rsid w:val="00646B9B"/>
    <w:rsid w:val="00646DE7"/>
    <w:rsid w:val="00646EB9"/>
    <w:rsid w:val="0064722D"/>
    <w:rsid w:val="0064724A"/>
    <w:rsid w:val="006475B1"/>
    <w:rsid w:val="00647655"/>
    <w:rsid w:val="00647836"/>
    <w:rsid w:val="006479A6"/>
    <w:rsid w:val="00647B82"/>
    <w:rsid w:val="00647C18"/>
    <w:rsid w:val="00647C5D"/>
    <w:rsid w:val="00647D0B"/>
    <w:rsid w:val="00647D6B"/>
    <w:rsid w:val="00647E5B"/>
    <w:rsid w:val="00647E77"/>
    <w:rsid w:val="00647EC3"/>
    <w:rsid w:val="006502A1"/>
    <w:rsid w:val="006505DF"/>
    <w:rsid w:val="00650632"/>
    <w:rsid w:val="006506C0"/>
    <w:rsid w:val="006506EE"/>
    <w:rsid w:val="00650876"/>
    <w:rsid w:val="00650884"/>
    <w:rsid w:val="00650963"/>
    <w:rsid w:val="00650991"/>
    <w:rsid w:val="00650B71"/>
    <w:rsid w:val="00650BCF"/>
    <w:rsid w:val="00650C38"/>
    <w:rsid w:val="00650CE9"/>
    <w:rsid w:val="00650CED"/>
    <w:rsid w:val="00650EF5"/>
    <w:rsid w:val="00650F8D"/>
    <w:rsid w:val="00651075"/>
    <w:rsid w:val="0065107C"/>
    <w:rsid w:val="00651320"/>
    <w:rsid w:val="006513AF"/>
    <w:rsid w:val="00651535"/>
    <w:rsid w:val="00651A1A"/>
    <w:rsid w:val="00651A89"/>
    <w:rsid w:val="00651DE3"/>
    <w:rsid w:val="00651DFD"/>
    <w:rsid w:val="006520A2"/>
    <w:rsid w:val="00652248"/>
    <w:rsid w:val="006524BE"/>
    <w:rsid w:val="006526B1"/>
    <w:rsid w:val="006527F0"/>
    <w:rsid w:val="00652897"/>
    <w:rsid w:val="00652D5B"/>
    <w:rsid w:val="00652DCE"/>
    <w:rsid w:val="00652F15"/>
    <w:rsid w:val="0065302F"/>
    <w:rsid w:val="00653103"/>
    <w:rsid w:val="0065318E"/>
    <w:rsid w:val="006531DB"/>
    <w:rsid w:val="006532C9"/>
    <w:rsid w:val="00653402"/>
    <w:rsid w:val="0065356B"/>
    <w:rsid w:val="006536A6"/>
    <w:rsid w:val="006538AC"/>
    <w:rsid w:val="00653A0A"/>
    <w:rsid w:val="00653B32"/>
    <w:rsid w:val="00653B45"/>
    <w:rsid w:val="00653B5D"/>
    <w:rsid w:val="00653B8F"/>
    <w:rsid w:val="00653EF2"/>
    <w:rsid w:val="0065408C"/>
    <w:rsid w:val="0065410B"/>
    <w:rsid w:val="00654488"/>
    <w:rsid w:val="006545DC"/>
    <w:rsid w:val="00654668"/>
    <w:rsid w:val="006546DC"/>
    <w:rsid w:val="006547C1"/>
    <w:rsid w:val="00654914"/>
    <w:rsid w:val="006549EA"/>
    <w:rsid w:val="00654A19"/>
    <w:rsid w:val="00654C07"/>
    <w:rsid w:val="00654C74"/>
    <w:rsid w:val="00654FE8"/>
    <w:rsid w:val="006553DD"/>
    <w:rsid w:val="00655413"/>
    <w:rsid w:val="006557E4"/>
    <w:rsid w:val="00655856"/>
    <w:rsid w:val="00655AE8"/>
    <w:rsid w:val="00655E15"/>
    <w:rsid w:val="00655E3C"/>
    <w:rsid w:val="00655F50"/>
    <w:rsid w:val="0065602E"/>
    <w:rsid w:val="006561B7"/>
    <w:rsid w:val="006566DB"/>
    <w:rsid w:val="0065674E"/>
    <w:rsid w:val="00656C54"/>
    <w:rsid w:val="00656CB9"/>
    <w:rsid w:val="00656D1F"/>
    <w:rsid w:val="00656D42"/>
    <w:rsid w:val="00656E94"/>
    <w:rsid w:val="00656F91"/>
    <w:rsid w:val="00657163"/>
    <w:rsid w:val="006571B3"/>
    <w:rsid w:val="00657208"/>
    <w:rsid w:val="00657244"/>
    <w:rsid w:val="006572B0"/>
    <w:rsid w:val="00657377"/>
    <w:rsid w:val="006578CD"/>
    <w:rsid w:val="00657B80"/>
    <w:rsid w:val="00657F1E"/>
    <w:rsid w:val="006600EC"/>
    <w:rsid w:val="006604A7"/>
    <w:rsid w:val="006605D9"/>
    <w:rsid w:val="0066087D"/>
    <w:rsid w:val="006608FF"/>
    <w:rsid w:val="0066094A"/>
    <w:rsid w:val="006609B4"/>
    <w:rsid w:val="00660A2C"/>
    <w:rsid w:val="00660B1E"/>
    <w:rsid w:val="00660BE3"/>
    <w:rsid w:val="00660D2A"/>
    <w:rsid w:val="00660DA0"/>
    <w:rsid w:val="00660DB7"/>
    <w:rsid w:val="00660DCB"/>
    <w:rsid w:val="00660E3C"/>
    <w:rsid w:val="00661450"/>
    <w:rsid w:val="006614A1"/>
    <w:rsid w:val="006615EE"/>
    <w:rsid w:val="00661765"/>
    <w:rsid w:val="006617DB"/>
    <w:rsid w:val="00661CA7"/>
    <w:rsid w:val="00661D20"/>
    <w:rsid w:val="0066211B"/>
    <w:rsid w:val="0066221D"/>
    <w:rsid w:val="00662402"/>
    <w:rsid w:val="00662474"/>
    <w:rsid w:val="006624C0"/>
    <w:rsid w:val="00662719"/>
    <w:rsid w:val="00662940"/>
    <w:rsid w:val="00662CA7"/>
    <w:rsid w:val="0066304E"/>
    <w:rsid w:val="00663396"/>
    <w:rsid w:val="006633B7"/>
    <w:rsid w:val="006633FE"/>
    <w:rsid w:val="006636FF"/>
    <w:rsid w:val="006637D0"/>
    <w:rsid w:val="006637FB"/>
    <w:rsid w:val="00663890"/>
    <w:rsid w:val="00663A67"/>
    <w:rsid w:val="00663B6A"/>
    <w:rsid w:val="00663E59"/>
    <w:rsid w:val="00663ED9"/>
    <w:rsid w:val="00663FCF"/>
    <w:rsid w:val="006642B9"/>
    <w:rsid w:val="006642C7"/>
    <w:rsid w:val="00664454"/>
    <w:rsid w:val="006644FF"/>
    <w:rsid w:val="0066454B"/>
    <w:rsid w:val="00664673"/>
    <w:rsid w:val="0066473E"/>
    <w:rsid w:val="006647AF"/>
    <w:rsid w:val="006649FE"/>
    <w:rsid w:val="00664AA9"/>
    <w:rsid w:val="00664CF0"/>
    <w:rsid w:val="00664D48"/>
    <w:rsid w:val="00664DCF"/>
    <w:rsid w:val="00664FB7"/>
    <w:rsid w:val="0066514C"/>
    <w:rsid w:val="00665289"/>
    <w:rsid w:val="00665758"/>
    <w:rsid w:val="00665AAD"/>
    <w:rsid w:val="0066617C"/>
    <w:rsid w:val="006664BA"/>
    <w:rsid w:val="006666BA"/>
    <w:rsid w:val="006668DD"/>
    <w:rsid w:val="00666979"/>
    <w:rsid w:val="00666A58"/>
    <w:rsid w:val="00666C67"/>
    <w:rsid w:val="00666E1C"/>
    <w:rsid w:val="00666E69"/>
    <w:rsid w:val="00666F4B"/>
    <w:rsid w:val="00667356"/>
    <w:rsid w:val="00667506"/>
    <w:rsid w:val="006675F8"/>
    <w:rsid w:val="006679AD"/>
    <w:rsid w:val="00667CC7"/>
    <w:rsid w:val="00670190"/>
    <w:rsid w:val="0067037B"/>
    <w:rsid w:val="00670386"/>
    <w:rsid w:val="00670404"/>
    <w:rsid w:val="00670492"/>
    <w:rsid w:val="00670922"/>
    <w:rsid w:val="006709A1"/>
    <w:rsid w:val="00670ACE"/>
    <w:rsid w:val="00670B4A"/>
    <w:rsid w:val="00670B98"/>
    <w:rsid w:val="00670D18"/>
    <w:rsid w:val="00670DC6"/>
    <w:rsid w:val="00670E2E"/>
    <w:rsid w:val="00671064"/>
    <w:rsid w:val="00671065"/>
    <w:rsid w:val="0067117F"/>
    <w:rsid w:val="00671440"/>
    <w:rsid w:val="0067149D"/>
    <w:rsid w:val="00671A07"/>
    <w:rsid w:val="00671D13"/>
    <w:rsid w:val="00671D4E"/>
    <w:rsid w:val="00671FCB"/>
    <w:rsid w:val="00672082"/>
    <w:rsid w:val="0067209F"/>
    <w:rsid w:val="006721E7"/>
    <w:rsid w:val="00672563"/>
    <w:rsid w:val="006725F0"/>
    <w:rsid w:val="0067265C"/>
    <w:rsid w:val="00672946"/>
    <w:rsid w:val="0067299C"/>
    <w:rsid w:val="00672A31"/>
    <w:rsid w:val="00672B27"/>
    <w:rsid w:val="00672F73"/>
    <w:rsid w:val="006731DD"/>
    <w:rsid w:val="006731E4"/>
    <w:rsid w:val="006733D8"/>
    <w:rsid w:val="00673562"/>
    <w:rsid w:val="00673A93"/>
    <w:rsid w:val="00673AF2"/>
    <w:rsid w:val="00673BB0"/>
    <w:rsid w:val="00673DD6"/>
    <w:rsid w:val="00673EA6"/>
    <w:rsid w:val="00673F0B"/>
    <w:rsid w:val="0067489D"/>
    <w:rsid w:val="006749D5"/>
    <w:rsid w:val="00674B03"/>
    <w:rsid w:val="00674C28"/>
    <w:rsid w:val="00674D78"/>
    <w:rsid w:val="00674DC9"/>
    <w:rsid w:val="00674E62"/>
    <w:rsid w:val="00675168"/>
    <w:rsid w:val="0067519F"/>
    <w:rsid w:val="006752C1"/>
    <w:rsid w:val="0067532E"/>
    <w:rsid w:val="006753F8"/>
    <w:rsid w:val="00675578"/>
    <w:rsid w:val="006756CB"/>
    <w:rsid w:val="00675895"/>
    <w:rsid w:val="00675ABF"/>
    <w:rsid w:val="00675B25"/>
    <w:rsid w:val="00675B36"/>
    <w:rsid w:val="00675D7A"/>
    <w:rsid w:val="00675F27"/>
    <w:rsid w:val="00675F77"/>
    <w:rsid w:val="0067600C"/>
    <w:rsid w:val="00676065"/>
    <w:rsid w:val="006760D4"/>
    <w:rsid w:val="006760FC"/>
    <w:rsid w:val="006762D8"/>
    <w:rsid w:val="00676406"/>
    <w:rsid w:val="0067642C"/>
    <w:rsid w:val="0067651F"/>
    <w:rsid w:val="006766E1"/>
    <w:rsid w:val="006768F9"/>
    <w:rsid w:val="0067696F"/>
    <w:rsid w:val="00676B44"/>
    <w:rsid w:val="00676CD6"/>
    <w:rsid w:val="00676D52"/>
    <w:rsid w:val="0067768C"/>
    <w:rsid w:val="00677710"/>
    <w:rsid w:val="00677765"/>
    <w:rsid w:val="00677D44"/>
    <w:rsid w:val="00677F19"/>
    <w:rsid w:val="00677F35"/>
    <w:rsid w:val="00677FB4"/>
    <w:rsid w:val="00680144"/>
    <w:rsid w:val="0068018A"/>
    <w:rsid w:val="006803D9"/>
    <w:rsid w:val="006804BC"/>
    <w:rsid w:val="0068053E"/>
    <w:rsid w:val="00680762"/>
    <w:rsid w:val="0068090C"/>
    <w:rsid w:val="00680971"/>
    <w:rsid w:val="00680A1F"/>
    <w:rsid w:val="00680AB8"/>
    <w:rsid w:val="00680C23"/>
    <w:rsid w:val="00680E74"/>
    <w:rsid w:val="006811FD"/>
    <w:rsid w:val="006816D2"/>
    <w:rsid w:val="00681773"/>
    <w:rsid w:val="00681890"/>
    <w:rsid w:val="00681957"/>
    <w:rsid w:val="00681D2F"/>
    <w:rsid w:val="00681EF8"/>
    <w:rsid w:val="00682075"/>
    <w:rsid w:val="0068229A"/>
    <w:rsid w:val="0068244B"/>
    <w:rsid w:val="006824E3"/>
    <w:rsid w:val="006826D2"/>
    <w:rsid w:val="006826E5"/>
    <w:rsid w:val="00682A12"/>
    <w:rsid w:val="00682B63"/>
    <w:rsid w:val="00682B64"/>
    <w:rsid w:val="00683001"/>
    <w:rsid w:val="00683039"/>
    <w:rsid w:val="0068309F"/>
    <w:rsid w:val="006830CC"/>
    <w:rsid w:val="00683402"/>
    <w:rsid w:val="0068389F"/>
    <w:rsid w:val="00683A53"/>
    <w:rsid w:val="00683AF7"/>
    <w:rsid w:val="00683EEC"/>
    <w:rsid w:val="0068416A"/>
    <w:rsid w:val="0068438D"/>
    <w:rsid w:val="006843A0"/>
    <w:rsid w:val="00684549"/>
    <w:rsid w:val="0068455F"/>
    <w:rsid w:val="0068463D"/>
    <w:rsid w:val="006846C0"/>
    <w:rsid w:val="00684772"/>
    <w:rsid w:val="00684B52"/>
    <w:rsid w:val="00684BFC"/>
    <w:rsid w:val="00685012"/>
    <w:rsid w:val="00685187"/>
    <w:rsid w:val="00685221"/>
    <w:rsid w:val="0068549E"/>
    <w:rsid w:val="0068552D"/>
    <w:rsid w:val="006855FA"/>
    <w:rsid w:val="006857BB"/>
    <w:rsid w:val="006858F6"/>
    <w:rsid w:val="00685A27"/>
    <w:rsid w:val="00685B50"/>
    <w:rsid w:val="00685B62"/>
    <w:rsid w:val="00685DCD"/>
    <w:rsid w:val="006860F5"/>
    <w:rsid w:val="0068633A"/>
    <w:rsid w:val="0068639D"/>
    <w:rsid w:val="0068649E"/>
    <w:rsid w:val="00686500"/>
    <w:rsid w:val="00686504"/>
    <w:rsid w:val="0068652B"/>
    <w:rsid w:val="0068659A"/>
    <w:rsid w:val="006865E0"/>
    <w:rsid w:val="006865FB"/>
    <w:rsid w:val="00686648"/>
    <w:rsid w:val="00686AEC"/>
    <w:rsid w:val="00686BE9"/>
    <w:rsid w:val="00686D12"/>
    <w:rsid w:val="006871D2"/>
    <w:rsid w:val="00687328"/>
    <w:rsid w:val="0068737B"/>
    <w:rsid w:val="006874D2"/>
    <w:rsid w:val="00687622"/>
    <w:rsid w:val="00687954"/>
    <w:rsid w:val="00687A83"/>
    <w:rsid w:val="00687E44"/>
    <w:rsid w:val="0069022C"/>
    <w:rsid w:val="006906B0"/>
    <w:rsid w:val="00690A8B"/>
    <w:rsid w:val="00690BD7"/>
    <w:rsid w:val="00690C63"/>
    <w:rsid w:val="00690DDD"/>
    <w:rsid w:val="00690E95"/>
    <w:rsid w:val="00690F57"/>
    <w:rsid w:val="00691070"/>
    <w:rsid w:val="006912C8"/>
    <w:rsid w:val="006912F7"/>
    <w:rsid w:val="006914E3"/>
    <w:rsid w:val="006917A8"/>
    <w:rsid w:val="00691800"/>
    <w:rsid w:val="00691964"/>
    <w:rsid w:val="00691A62"/>
    <w:rsid w:val="00691A63"/>
    <w:rsid w:val="00691B4C"/>
    <w:rsid w:val="00691CD9"/>
    <w:rsid w:val="0069217C"/>
    <w:rsid w:val="006921D0"/>
    <w:rsid w:val="00692691"/>
    <w:rsid w:val="006928F3"/>
    <w:rsid w:val="006929DB"/>
    <w:rsid w:val="00692A10"/>
    <w:rsid w:val="00692AA5"/>
    <w:rsid w:val="00692B14"/>
    <w:rsid w:val="00692D14"/>
    <w:rsid w:val="00692D86"/>
    <w:rsid w:val="00692E11"/>
    <w:rsid w:val="00692FF7"/>
    <w:rsid w:val="00693005"/>
    <w:rsid w:val="0069308E"/>
    <w:rsid w:val="006930E1"/>
    <w:rsid w:val="00693143"/>
    <w:rsid w:val="00693329"/>
    <w:rsid w:val="006933CB"/>
    <w:rsid w:val="006935D0"/>
    <w:rsid w:val="0069376B"/>
    <w:rsid w:val="00693A14"/>
    <w:rsid w:val="00693B46"/>
    <w:rsid w:val="00693FF8"/>
    <w:rsid w:val="0069416D"/>
    <w:rsid w:val="00694199"/>
    <w:rsid w:val="006941A1"/>
    <w:rsid w:val="0069421E"/>
    <w:rsid w:val="006942B0"/>
    <w:rsid w:val="006944E0"/>
    <w:rsid w:val="0069450F"/>
    <w:rsid w:val="00694515"/>
    <w:rsid w:val="0069485A"/>
    <w:rsid w:val="006948A2"/>
    <w:rsid w:val="00694966"/>
    <w:rsid w:val="00694DF3"/>
    <w:rsid w:val="00694F96"/>
    <w:rsid w:val="00695532"/>
    <w:rsid w:val="00695693"/>
    <w:rsid w:val="0069575E"/>
    <w:rsid w:val="006957C5"/>
    <w:rsid w:val="00695801"/>
    <w:rsid w:val="00695B6A"/>
    <w:rsid w:val="00695C2F"/>
    <w:rsid w:val="00695E6B"/>
    <w:rsid w:val="00695E87"/>
    <w:rsid w:val="00696023"/>
    <w:rsid w:val="006960EC"/>
    <w:rsid w:val="00696116"/>
    <w:rsid w:val="00696131"/>
    <w:rsid w:val="00696267"/>
    <w:rsid w:val="0069633B"/>
    <w:rsid w:val="00696343"/>
    <w:rsid w:val="0069640E"/>
    <w:rsid w:val="006965B1"/>
    <w:rsid w:val="0069669A"/>
    <w:rsid w:val="00696811"/>
    <w:rsid w:val="00696AEB"/>
    <w:rsid w:val="00696BA7"/>
    <w:rsid w:val="00696D5B"/>
    <w:rsid w:val="00696DAD"/>
    <w:rsid w:val="00696E34"/>
    <w:rsid w:val="00696F09"/>
    <w:rsid w:val="006970F0"/>
    <w:rsid w:val="0069714B"/>
    <w:rsid w:val="006973A0"/>
    <w:rsid w:val="00697417"/>
    <w:rsid w:val="00697506"/>
    <w:rsid w:val="0069755F"/>
    <w:rsid w:val="00697691"/>
    <w:rsid w:val="00697728"/>
    <w:rsid w:val="006977FF"/>
    <w:rsid w:val="0069783D"/>
    <w:rsid w:val="00697AA5"/>
    <w:rsid w:val="00697ACB"/>
    <w:rsid w:val="006A00BA"/>
    <w:rsid w:val="006A0156"/>
    <w:rsid w:val="006A020B"/>
    <w:rsid w:val="006A05A2"/>
    <w:rsid w:val="006A065B"/>
    <w:rsid w:val="006A0715"/>
    <w:rsid w:val="006A071B"/>
    <w:rsid w:val="006A0941"/>
    <w:rsid w:val="006A0B29"/>
    <w:rsid w:val="006A0EBF"/>
    <w:rsid w:val="006A1117"/>
    <w:rsid w:val="006A12DA"/>
    <w:rsid w:val="006A135E"/>
    <w:rsid w:val="006A1375"/>
    <w:rsid w:val="006A1395"/>
    <w:rsid w:val="006A13B9"/>
    <w:rsid w:val="006A1585"/>
    <w:rsid w:val="006A15F6"/>
    <w:rsid w:val="006A166E"/>
    <w:rsid w:val="006A1718"/>
    <w:rsid w:val="006A1802"/>
    <w:rsid w:val="006A18B4"/>
    <w:rsid w:val="006A1D2F"/>
    <w:rsid w:val="006A1D35"/>
    <w:rsid w:val="006A2301"/>
    <w:rsid w:val="006A23CF"/>
    <w:rsid w:val="006A2576"/>
    <w:rsid w:val="006A2638"/>
    <w:rsid w:val="006A2690"/>
    <w:rsid w:val="006A2702"/>
    <w:rsid w:val="006A270C"/>
    <w:rsid w:val="006A27D0"/>
    <w:rsid w:val="006A28AA"/>
    <w:rsid w:val="006A2966"/>
    <w:rsid w:val="006A2A26"/>
    <w:rsid w:val="006A2B08"/>
    <w:rsid w:val="006A2B4B"/>
    <w:rsid w:val="006A2E61"/>
    <w:rsid w:val="006A2E9C"/>
    <w:rsid w:val="006A3057"/>
    <w:rsid w:val="006A3118"/>
    <w:rsid w:val="006A31BB"/>
    <w:rsid w:val="006A3310"/>
    <w:rsid w:val="006A3465"/>
    <w:rsid w:val="006A3666"/>
    <w:rsid w:val="006A3A6D"/>
    <w:rsid w:val="006A3E08"/>
    <w:rsid w:val="006A3E7B"/>
    <w:rsid w:val="006A3E98"/>
    <w:rsid w:val="006A4083"/>
    <w:rsid w:val="006A4090"/>
    <w:rsid w:val="006A40E0"/>
    <w:rsid w:val="006A429F"/>
    <w:rsid w:val="006A4422"/>
    <w:rsid w:val="006A45E3"/>
    <w:rsid w:val="006A464C"/>
    <w:rsid w:val="006A46A8"/>
    <w:rsid w:val="006A46F2"/>
    <w:rsid w:val="006A489A"/>
    <w:rsid w:val="006A4A73"/>
    <w:rsid w:val="006A4B25"/>
    <w:rsid w:val="006A4E7B"/>
    <w:rsid w:val="006A4F05"/>
    <w:rsid w:val="006A510A"/>
    <w:rsid w:val="006A51F9"/>
    <w:rsid w:val="006A53DF"/>
    <w:rsid w:val="006A551A"/>
    <w:rsid w:val="006A5851"/>
    <w:rsid w:val="006A61A0"/>
    <w:rsid w:val="006A622F"/>
    <w:rsid w:val="006A6369"/>
    <w:rsid w:val="006A63D7"/>
    <w:rsid w:val="006A6663"/>
    <w:rsid w:val="006A6686"/>
    <w:rsid w:val="006A671A"/>
    <w:rsid w:val="006A68E5"/>
    <w:rsid w:val="006A6AAA"/>
    <w:rsid w:val="006A6B8C"/>
    <w:rsid w:val="006A6C82"/>
    <w:rsid w:val="006A6F81"/>
    <w:rsid w:val="006A713B"/>
    <w:rsid w:val="006A7174"/>
    <w:rsid w:val="006A71D2"/>
    <w:rsid w:val="006A73A2"/>
    <w:rsid w:val="006A73F7"/>
    <w:rsid w:val="006A752A"/>
    <w:rsid w:val="006A7543"/>
    <w:rsid w:val="006A7579"/>
    <w:rsid w:val="006A75F1"/>
    <w:rsid w:val="006A7690"/>
    <w:rsid w:val="006A76A7"/>
    <w:rsid w:val="006A78A4"/>
    <w:rsid w:val="006A7C24"/>
    <w:rsid w:val="006A7ECB"/>
    <w:rsid w:val="006B00BD"/>
    <w:rsid w:val="006B011F"/>
    <w:rsid w:val="006B0196"/>
    <w:rsid w:val="006B020D"/>
    <w:rsid w:val="006B02B2"/>
    <w:rsid w:val="006B0390"/>
    <w:rsid w:val="006B03A7"/>
    <w:rsid w:val="006B05A2"/>
    <w:rsid w:val="006B075D"/>
    <w:rsid w:val="006B0970"/>
    <w:rsid w:val="006B0BF2"/>
    <w:rsid w:val="006B0FE1"/>
    <w:rsid w:val="006B1207"/>
    <w:rsid w:val="006B12AC"/>
    <w:rsid w:val="006B12F3"/>
    <w:rsid w:val="006B14FA"/>
    <w:rsid w:val="006B15CF"/>
    <w:rsid w:val="006B17FA"/>
    <w:rsid w:val="006B1814"/>
    <w:rsid w:val="006B1818"/>
    <w:rsid w:val="006B19CE"/>
    <w:rsid w:val="006B1A58"/>
    <w:rsid w:val="006B1BDF"/>
    <w:rsid w:val="006B1D0A"/>
    <w:rsid w:val="006B1FEA"/>
    <w:rsid w:val="006B205D"/>
    <w:rsid w:val="006B2081"/>
    <w:rsid w:val="006B20DA"/>
    <w:rsid w:val="006B228B"/>
    <w:rsid w:val="006B22EE"/>
    <w:rsid w:val="006B2342"/>
    <w:rsid w:val="006B2544"/>
    <w:rsid w:val="006B27C0"/>
    <w:rsid w:val="006B27F1"/>
    <w:rsid w:val="006B2855"/>
    <w:rsid w:val="006B294B"/>
    <w:rsid w:val="006B3003"/>
    <w:rsid w:val="006B302E"/>
    <w:rsid w:val="006B30D3"/>
    <w:rsid w:val="006B311A"/>
    <w:rsid w:val="006B316A"/>
    <w:rsid w:val="006B3659"/>
    <w:rsid w:val="006B3698"/>
    <w:rsid w:val="006B3926"/>
    <w:rsid w:val="006B39C3"/>
    <w:rsid w:val="006B3B79"/>
    <w:rsid w:val="006B3C16"/>
    <w:rsid w:val="006B409C"/>
    <w:rsid w:val="006B4181"/>
    <w:rsid w:val="006B4339"/>
    <w:rsid w:val="006B4659"/>
    <w:rsid w:val="006B4AE3"/>
    <w:rsid w:val="006B4B75"/>
    <w:rsid w:val="006B4C4A"/>
    <w:rsid w:val="006B4E80"/>
    <w:rsid w:val="006B4FC4"/>
    <w:rsid w:val="006B50F8"/>
    <w:rsid w:val="006B51F6"/>
    <w:rsid w:val="006B5384"/>
    <w:rsid w:val="006B552C"/>
    <w:rsid w:val="006B5568"/>
    <w:rsid w:val="006B5646"/>
    <w:rsid w:val="006B57B9"/>
    <w:rsid w:val="006B5B71"/>
    <w:rsid w:val="006B5D77"/>
    <w:rsid w:val="006B5DCA"/>
    <w:rsid w:val="006B5E23"/>
    <w:rsid w:val="006B5E3A"/>
    <w:rsid w:val="006B5FA0"/>
    <w:rsid w:val="006B6130"/>
    <w:rsid w:val="006B62B5"/>
    <w:rsid w:val="006B63AC"/>
    <w:rsid w:val="006B65CA"/>
    <w:rsid w:val="006B65FF"/>
    <w:rsid w:val="006B670D"/>
    <w:rsid w:val="006B6800"/>
    <w:rsid w:val="006B6823"/>
    <w:rsid w:val="006B694F"/>
    <w:rsid w:val="006B6CD8"/>
    <w:rsid w:val="006B6D61"/>
    <w:rsid w:val="006B6D67"/>
    <w:rsid w:val="006B7101"/>
    <w:rsid w:val="006B71D9"/>
    <w:rsid w:val="006B72F0"/>
    <w:rsid w:val="006B7B98"/>
    <w:rsid w:val="006B7BCA"/>
    <w:rsid w:val="006B7C6E"/>
    <w:rsid w:val="006B7CA8"/>
    <w:rsid w:val="006B7DFC"/>
    <w:rsid w:val="006B7EF7"/>
    <w:rsid w:val="006B7F31"/>
    <w:rsid w:val="006B7F50"/>
    <w:rsid w:val="006C0030"/>
    <w:rsid w:val="006C058D"/>
    <w:rsid w:val="006C06C2"/>
    <w:rsid w:val="006C0866"/>
    <w:rsid w:val="006C09CC"/>
    <w:rsid w:val="006C0A5A"/>
    <w:rsid w:val="006C0B63"/>
    <w:rsid w:val="006C0F8C"/>
    <w:rsid w:val="006C10C3"/>
    <w:rsid w:val="006C10C8"/>
    <w:rsid w:val="006C10E5"/>
    <w:rsid w:val="006C1696"/>
    <w:rsid w:val="006C178A"/>
    <w:rsid w:val="006C1A74"/>
    <w:rsid w:val="006C1CD7"/>
    <w:rsid w:val="006C1DFC"/>
    <w:rsid w:val="006C2149"/>
    <w:rsid w:val="006C245C"/>
    <w:rsid w:val="006C256D"/>
    <w:rsid w:val="006C2656"/>
    <w:rsid w:val="006C273A"/>
    <w:rsid w:val="006C2790"/>
    <w:rsid w:val="006C27AA"/>
    <w:rsid w:val="006C2B32"/>
    <w:rsid w:val="006C2C6C"/>
    <w:rsid w:val="006C2C9A"/>
    <w:rsid w:val="006C2D58"/>
    <w:rsid w:val="006C32DC"/>
    <w:rsid w:val="006C32FB"/>
    <w:rsid w:val="006C3513"/>
    <w:rsid w:val="006C3694"/>
    <w:rsid w:val="006C36C2"/>
    <w:rsid w:val="006C37A6"/>
    <w:rsid w:val="006C390A"/>
    <w:rsid w:val="006C3B88"/>
    <w:rsid w:val="006C3C7B"/>
    <w:rsid w:val="006C3CBC"/>
    <w:rsid w:val="006C3D53"/>
    <w:rsid w:val="006C3EE0"/>
    <w:rsid w:val="006C3F86"/>
    <w:rsid w:val="006C41C8"/>
    <w:rsid w:val="006C4276"/>
    <w:rsid w:val="006C44AB"/>
    <w:rsid w:val="006C45AE"/>
    <w:rsid w:val="006C461C"/>
    <w:rsid w:val="006C4686"/>
    <w:rsid w:val="006C4816"/>
    <w:rsid w:val="006C4C71"/>
    <w:rsid w:val="006C4C9D"/>
    <w:rsid w:val="006C4CBF"/>
    <w:rsid w:val="006C4CF6"/>
    <w:rsid w:val="006C4EBA"/>
    <w:rsid w:val="006C4FB3"/>
    <w:rsid w:val="006C4FD3"/>
    <w:rsid w:val="006C5044"/>
    <w:rsid w:val="006C50DE"/>
    <w:rsid w:val="006C52FB"/>
    <w:rsid w:val="006C5495"/>
    <w:rsid w:val="006C563F"/>
    <w:rsid w:val="006C5812"/>
    <w:rsid w:val="006C58AC"/>
    <w:rsid w:val="006C59E1"/>
    <w:rsid w:val="006C5A47"/>
    <w:rsid w:val="006C5B13"/>
    <w:rsid w:val="006C5BA4"/>
    <w:rsid w:val="006C5D27"/>
    <w:rsid w:val="006C5D49"/>
    <w:rsid w:val="006C6056"/>
    <w:rsid w:val="006C6151"/>
    <w:rsid w:val="006C61DA"/>
    <w:rsid w:val="006C622A"/>
    <w:rsid w:val="006C628E"/>
    <w:rsid w:val="006C64D3"/>
    <w:rsid w:val="006C65F1"/>
    <w:rsid w:val="006C661C"/>
    <w:rsid w:val="006C67EE"/>
    <w:rsid w:val="006C68A7"/>
    <w:rsid w:val="006C68EB"/>
    <w:rsid w:val="006C6BA9"/>
    <w:rsid w:val="006C6BB6"/>
    <w:rsid w:val="006C6BDF"/>
    <w:rsid w:val="006C6C4F"/>
    <w:rsid w:val="006C6CF0"/>
    <w:rsid w:val="006C6D09"/>
    <w:rsid w:val="006C7279"/>
    <w:rsid w:val="006C74F2"/>
    <w:rsid w:val="006C771B"/>
    <w:rsid w:val="006C7743"/>
    <w:rsid w:val="006C7820"/>
    <w:rsid w:val="006C78A1"/>
    <w:rsid w:val="006C793D"/>
    <w:rsid w:val="006C79ED"/>
    <w:rsid w:val="006C7A7F"/>
    <w:rsid w:val="006C7B06"/>
    <w:rsid w:val="006C7B50"/>
    <w:rsid w:val="006C7B89"/>
    <w:rsid w:val="006C7C00"/>
    <w:rsid w:val="006C7F61"/>
    <w:rsid w:val="006D006C"/>
    <w:rsid w:val="006D00B2"/>
    <w:rsid w:val="006D00E7"/>
    <w:rsid w:val="006D0291"/>
    <w:rsid w:val="006D03AD"/>
    <w:rsid w:val="006D03D4"/>
    <w:rsid w:val="006D0405"/>
    <w:rsid w:val="006D044E"/>
    <w:rsid w:val="006D0481"/>
    <w:rsid w:val="006D05A4"/>
    <w:rsid w:val="006D0670"/>
    <w:rsid w:val="006D08CC"/>
    <w:rsid w:val="006D0960"/>
    <w:rsid w:val="006D0A05"/>
    <w:rsid w:val="006D0ABC"/>
    <w:rsid w:val="006D0BBD"/>
    <w:rsid w:val="006D0CC7"/>
    <w:rsid w:val="006D0DBA"/>
    <w:rsid w:val="006D0F1F"/>
    <w:rsid w:val="006D1079"/>
    <w:rsid w:val="006D1283"/>
    <w:rsid w:val="006D1357"/>
    <w:rsid w:val="006D14C1"/>
    <w:rsid w:val="006D151B"/>
    <w:rsid w:val="006D15C7"/>
    <w:rsid w:val="006D161F"/>
    <w:rsid w:val="006D16B6"/>
    <w:rsid w:val="006D1900"/>
    <w:rsid w:val="006D1CB3"/>
    <w:rsid w:val="006D1DC0"/>
    <w:rsid w:val="006D1E3C"/>
    <w:rsid w:val="006D1E85"/>
    <w:rsid w:val="006D1EE4"/>
    <w:rsid w:val="006D1F86"/>
    <w:rsid w:val="006D1FA6"/>
    <w:rsid w:val="006D20BC"/>
    <w:rsid w:val="006D2135"/>
    <w:rsid w:val="006D2287"/>
    <w:rsid w:val="006D2572"/>
    <w:rsid w:val="006D258C"/>
    <w:rsid w:val="006D2877"/>
    <w:rsid w:val="006D28D4"/>
    <w:rsid w:val="006D2C08"/>
    <w:rsid w:val="006D3008"/>
    <w:rsid w:val="006D3494"/>
    <w:rsid w:val="006D34E7"/>
    <w:rsid w:val="006D3549"/>
    <w:rsid w:val="006D375E"/>
    <w:rsid w:val="006D3968"/>
    <w:rsid w:val="006D3976"/>
    <w:rsid w:val="006D3AFD"/>
    <w:rsid w:val="006D3B2B"/>
    <w:rsid w:val="006D3BA2"/>
    <w:rsid w:val="006D3CB1"/>
    <w:rsid w:val="006D3D22"/>
    <w:rsid w:val="006D3D3A"/>
    <w:rsid w:val="006D3FB5"/>
    <w:rsid w:val="006D3FF9"/>
    <w:rsid w:val="006D4315"/>
    <w:rsid w:val="006D45EB"/>
    <w:rsid w:val="006D46AA"/>
    <w:rsid w:val="006D474E"/>
    <w:rsid w:val="006D4762"/>
    <w:rsid w:val="006D47EC"/>
    <w:rsid w:val="006D4992"/>
    <w:rsid w:val="006D49CB"/>
    <w:rsid w:val="006D4AB3"/>
    <w:rsid w:val="006D4C8B"/>
    <w:rsid w:val="006D4D9A"/>
    <w:rsid w:val="006D4E06"/>
    <w:rsid w:val="006D4F54"/>
    <w:rsid w:val="006D506C"/>
    <w:rsid w:val="006D5090"/>
    <w:rsid w:val="006D53B4"/>
    <w:rsid w:val="006D53BA"/>
    <w:rsid w:val="006D5455"/>
    <w:rsid w:val="006D547B"/>
    <w:rsid w:val="006D566B"/>
    <w:rsid w:val="006D5714"/>
    <w:rsid w:val="006D57ED"/>
    <w:rsid w:val="006D581F"/>
    <w:rsid w:val="006D5967"/>
    <w:rsid w:val="006D5968"/>
    <w:rsid w:val="006D597C"/>
    <w:rsid w:val="006D59D3"/>
    <w:rsid w:val="006D5B87"/>
    <w:rsid w:val="006D5D13"/>
    <w:rsid w:val="006D5D73"/>
    <w:rsid w:val="006D5DE7"/>
    <w:rsid w:val="006D5E34"/>
    <w:rsid w:val="006D5F35"/>
    <w:rsid w:val="006D606E"/>
    <w:rsid w:val="006D6177"/>
    <w:rsid w:val="006D62BB"/>
    <w:rsid w:val="006D64F4"/>
    <w:rsid w:val="006D6500"/>
    <w:rsid w:val="006D6799"/>
    <w:rsid w:val="006D686B"/>
    <w:rsid w:val="006D6952"/>
    <w:rsid w:val="006D6A1F"/>
    <w:rsid w:val="006D6BBB"/>
    <w:rsid w:val="006D6C7C"/>
    <w:rsid w:val="006D6CD8"/>
    <w:rsid w:val="006D6F3F"/>
    <w:rsid w:val="006D7397"/>
    <w:rsid w:val="006D7452"/>
    <w:rsid w:val="006D7481"/>
    <w:rsid w:val="006D75DD"/>
    <w:rsid w:val="006D76C0"/>
    <w:rsid w:val="006D7889"/>
    <w:rsid w:val="006D7D85"/>
    <w:rsid w:val="006D7F2F"/>
    <w:rsid w:val="006D7FDC"/>
    <w:rsid w:val="006E0493"/>
    <w:rsid w:val="006E0585"/>
    <w:rsid w:val="006E0728"/>
    <w:rsid w:val="006E0738"/>
    <w:rsid w:val="006E0751"/>
    <w:rsid w:val="006E0AB0"/>
    <w:rsid w:val="006E0C1C"/>
    <w:rsid w:val="006E0DC2"/>
    <w:rsid w:val="006E0F79"/>
    <w:rsid w:val="006E0FBB"/>
    <w:rsid w:val="006E1334"/>
    <w:rsid w:val="006E1394"/>
    <w:rsid w:val="006E13D9"/>
    <w:rsid w:val="006E150F"/>
    <w:rsid w:val="006E159F"/>
    <w:rsid w:val="006E17EF"/>
    <w:rsid w:val="006E1839"/>
    <w:rsid w:val="006E1976"/>
    <w:rsid w:val="006E1ACD"/>
    <w:rsid w:val="006E1D81"/>
    <w:rsid w:val="006E1E76"/>
    <w:rsid w:val="006E1F5C"/>
    <w:rsid w:val="006E2003"/>
    <w:rsid w:val="006E232E"/>
    <w:rsid w:val="006E2416"/>
    <w:rsid w:val="006E254B"/>
    <w:rsid w:val="006E25B7"/>
    <w:rsid w:val="006E2859"/>
    <w:rsid w:val="006E2862"/>
    <w:rsid w:val="006E296C"/>
    <w:rsid w:val="006E2A3B"/>
    <w:rsid w:val="006E2AEA"/>
    <w:rsid w:val="006E2B8F"/>
    <w:rsid w:val="006E2E06"/>
    <w:rsid w:val="006E30B9"/>
    <w:rsid w:val="006E3262"/>
    <w:rsid w:val="006E32B2"/>
    <w:rsid w:val="006E34A3"/>
    <w:rsid w:val="006E3F64"/>
    <w:rsid w:val="006E3FAE"/>
    <w:rsid w:val="006E4255"/>
    <w:rsid w:val="006E42F6"/>
    <w:rsid w:val="006E466D"/>
    <w:rsid w:val="006E46F2"/>
    <w:rsid w:val="006E4745"/>
    <w:rsid w:val="006E476C"/>
    <w:rsid w:val="006E4A3B"/>
    <w:rsid w:val="006E4C0D"/>
    <w:rsid w:val="006E4C15"/>
    <w:rsid w:val="006E4C90"/>
    <w:rsid w:val="006E4CA9"/>
    <w:rsid w:val="006E4DA7"/>
    <w:rsid w:val="006E4F6A"/>
    <w:rsid w:val="006E4FB6"/>
    <w:rsid w:val="006E5317"/>
    <w:rsid w:val="006E5547"/>
    <w:rsid w:val="006E5583"/>
    <w:rsid w:val="006E55A4"/>
    <w:rsid w:val="006E55A8"/>
    <w:rsid w:val="006E55BA"/>
    <w:rsid w:val="006E571D"/>
    <w:rsid w:val="006E5BE9"/>
    <w:rsid w:val="006E5DA7"/>
    <w:rsid w:val="006E5E10"/>
    <w:rsid w:val="006E5E36"/>
    <w:rsid w:val="006E5ECE"/>
    <w:rsid w:val="006E6161"/>
    <w:rsid w:val="006E6180"/>
    <w:rsid w:val="006E66FF"/>
    <w:rsid w:val="006E680B"/>
    <w:rsid w:val="006E6982"/>
    <w:rsid w:val="006E6AA7"/>
    <w:rsid w:val="006E6C86"/>
    <w:rsid w:val="006E701E"/>
    <w:rsid w:val="006E707A"/>
    <w:rsid w:val="006E717B"/>
    <w:rsid w:val="006E73A1"/>
    <w:rsid w:val="006E73AD"/>
    <w:rsid w:val="006E75B2"/>
    <w:rsid w:val="006E78DE"/>
    <w:rsid w:val="006E7972"/>
    <w:rsid w:val="006E79E9"/>
    <w:rsid w:val="006E79F9"/>
    <w:rsid w:val="006E7F51"/>
    <w:rsid w:val="006F017F"/>
    <w:rsid w:val="006F018B"/>
    <w:rsid w:val="006F04E1"/>
    <w:rsid w:val="006F06A6"/>
    <w:rsid w:val="006F0870"/>
    <w:rsid w:val="006F0A6E"/>
    <w:rsid w:val="006F0A92"/>
    <w:rsid w:val="006F0CF4"/>
    <w:rsid w:val="006F11C2"/>
    <w:rsid w:val="006F12B9"/>
    <w:rsid w:val="006F13D2"/>
    <w:rsid w:val="006F14B2"/>
    <w:rsid w:val="006F1643"/>
    <w:rsid w:val="006F17AC"/>
    <w:rsid w:val="006F1A15"/>
    <w:rsid w:val="006F1A9F"/>
    <w:rsid w:val="006F1ABD"/>
    <w:rsid w:val="006F1D46"/>
    <w:rsid w:val="006F1E05"/>
    <w:rsid w:val="006F1ED7"/>
    <w:rsid w:val="006F205E"/>
    <w:rsid w:val="006F207E"/>
    <w:rsid w:val="006F208B"/>
    <w:rsid w:val="006F20B8"/>
    <w:rsid w:val="006F2155"/>
    <w:rsid w:val="006F2A02"/>
    <w:rsid w:val="006F2B39"/>
    <w:rsid w:val="006F2D5D"/>
    <w:rsid w:val="006F2E26"/>
    <w:rsid w:val="006F2E94"/>
    <w:rsid w:val="006F316D"/>
    <w:rsid w:val="006F31DB"/>
    <w:rsid w:val="006F3243"/>
    <w:rsid w:val="006F3396"/>
    <w:rsid w:val="006F34C7"/>
    <w:rsid w:val="006F358E"/>
    <w:rsid w:val="006F35F1"/>
    <w:rsid w:val="006F36B1"/>
    <w:rsid w:val="006F3A7C"/>
    <w:rsid w:val="006F3F0C"/>
    <w:rsid w:val="006F3FB4"/>
    <w:rsid w:val="006F3FFE"/>
    <w:rsid w:val="006F4124"/>
    <w:rsid w:val="006F420F"/>
    <w:rsid w:val="006F422A"/>
    <w:rsid w:val="006F4240"/>
    <w:rsid w:val="006F454C"/>
    <w:rsid w:val="006F4639"/>
    <w:rsid w:val="006F4859"/>
    <w:rsid w:val="006F4880"/>
    <w:rsid w:val="006F4996"/>
    <w:rsid w:val="006F4C0E"/>
    <w:rsid w:val="006F5045"/>
    <w:rsid w:val="006F5104"/>
    <w:rsid w:val="006F51AC"/>
    <w:rsid w:val="006F51FC"/>
    <w:rsid w:val="006F53FD"/>
    <w:rsid w:val="006F556E"/>
    <w:rsid w:val="006F562F"/>
    <w:rsid w:val="006F589B"/>
    <w:rsid w:val="006F59FF"/>
    <w:rsid w:val="006F5AB9"/>
    <w:rsid w:val="006F6101"/>
    <w:rsid w:val="006F611D"/>
    <w:rsid w:val="006F6154"/>
    <w:rsid w:val="006F61CE"/>
    <w:rsid w:val="006F633F"/>
    <w:rsid w:val="006F634D"/>
    <w:rsid w:val="006F6357"/>
    <w:rsid w:val="006F64E4"/>
    <w:rsid w:val="006F660E"/>
    <w:rsid w:val="006F66C1"/>
    <w:rsid w:val="006F683F"/>
    <w:rsid w:val="006F6864"/>
    <w:rsid w:val="006F6A2A"/>
    <w:rsid w:val="006F6C40"/>
    <w:rsid w:val="006F7250"/>
    <w:rsid w:val="006F7294"/>
    <w:rsid w:val="006F749E"/>
    <w:rsid w:val="006F7569"/>
    <w:rsid w:val="006F75D0"/>
    <w:rsid w:val="006F76C9"/>
    <w:rsid w:val="006F7841"/>
    <w:rsid w:val="006F7896"/>
    <w:rsid w:val="006F7A7B"/>
    <w:rsid w:val="006F7C11"/>
    <w:rsid w:val="006F7CE9"/>
    <w:rsid w:val="006F7CFD"/>
    <w:rsid w:val="006F7E96"/>
    <w:rsid w:val="006F7EC7"/>
    <w:rsid w:val="00700020"/>
    <w:rsid w:val="00700037"/>
    <w:rsid w:val="007000F6"/>
    <w:rsid w:val="00700565"/>
    <w:rsid w:val="007005A7"/>
    <w:rsid w:val="007005B3"/>
    <w:rsid w:val="0070074C"/>
    <w:rsid w:val="00700923"/>
    <w:rsid w:val="00700AF1"/>
    <w:rsid w:val="00700AF8"/>
    <w:rsid w:val="00700C84"/>
    <w:rsid w:val="00700D15"/>
    <w:rsid w:val="00700D44"/>
    <w:rsid w:val="00700D86"/>
    <w:rsid w:val="00701268"/>
    <w:rsid w:val="007012CC"/>
    <w:rsid w:val="007013C9"/>
    <w:rsid w:val="007016AD"/>
    <w:rsid w:val="00701AEA"/>
    <w:rsid w:val="00701BA1"/>
    <w:rsid w:val="00701CBA"/>
    <w:rsid w:val="00701E38"/>
    <w:rsid w:val="00702191"/>
    <w:rsid w:val="00702398"/>
    <w:rsid w:val="0070249E"/>
    <w:rsid w:val="00702513"/>
    <w:rsid w:val="007025B9"/>
    <w:rsid w:val="00702747"/>
    <w:rsid w:val="0070281A"/>
    <w:rsid w:val="00702901"/>
    <w:rsid w:val="00702985"/>
    <w:rsid w:val="00702B7A"/>
    <w:rsid w:val="00702BB5"/>
    <w:rsid w:val="00702DF4"/>
    <w:rsid w:val="00702E41"/>
    <w:rsid w:val="00702ED1"/>
    <w:rsid w:val="00702ED4"/>
    <w:rsid w:val="00702EDC"/>
    <w:rsid w:val="00702FE7"/>
    <w:rsid w:val="007030CC"/>
    <w:rsid w:val="007033E6"/>
    <w:rsid w:val="007037A3"/>
    <w:rsid w:val="007038F8"/>
    <w:rsid w:val="00703A35"/>
    <w:rsid w:val="00703A4C"/>
    <w:rsid w:val="00703A9F"/>
    <w:rsid w:val="00703EE5"/>
    <w:rsid w:val="0070428B"/>
    <w:rsid w:val="00704749"/>
    <w:rsid w:val="00704922"/>
    <w:rsid w:val="00704AD1"/>
    <w:rsid w:val="00704C98"/>
    <w:rsid w:val="00704E91"/>
    <w:rsid w:val="00704EBC"/>
    <w:rsid w:val="00704FFA"/>
    <w:rsid w:val="00705244"/>
    <w:rsid w:val="007055FB"/>
    <w:rsid w:val="007057D1"/>
    <w:rsid w:val="007058E9"/>
    <w:rsid w:val="00705B45"/>
    <w:rsid w:val="00705DDA"/>
    <w:rsid w:val="00705F18"/>
    <w:rsid w:val="00706157"/>
    <w:rsid w:val="00706216"/>
    <w:rsid w:val="007065A4"/>
    <w:rsid w:val="0070663D"/>
    <w:rsid w:val="007068BA"/>
    <w:rsid w:val="007069E0"/>
    <w:rsid w:val="007069E4"/>
    <w:rsid w:val="00706A04"/>
    <w:rsid w:val="00706D73"/>
    <w:rsid w:val="00707134"/>
    <w:rsid w:val="0070731B"/>
    <w:rsid w:val="007073AC"/>
    <w:rsid w:val="00707475"/>
    <w:rsid w:val="007075DF"/>
    <w:rsid w:val="007075ED"/>
    <w:rsid w:val="0070764F"/>
    <w:rsid w:val="007076F4"/>
    <w:rsid w:val="0070772B"/>
    <w:rsid w:val="00707774"/>
    <w:rsid w:val="00707882"/>
    <w:rsid w:val="00707A04"/>
    <w:rsid w:val="00710267"/>
    <w:rsid w:val="007103CC"/>
    <w:rsid w:val="007104E6"/>
    <w:rsid w:val="007105A4"/>
    <w:rsid w:val="0071069C"/>
    <w:rsid w:val="007107B6"/>
    <w:rsid w:val="0071080E"/>
    <w:rsid w:val="00710AB7"/>
    <w:rsid w:val="00710B1B"/>
    <w:rsid w:val="00711015"/>
    <w:rsid w:val="007110DF"/>
    <w:rsid w:val="00711117"/>
    <w:rsid w:val="007111CF"/>
    <w:rsid w:val="007112BB"/>
    <w:rsid w:val="00711447"/>
    <w:rsid w:val="00711449"/>
    <w:rsid w:val="00711F9F"/>
    <w:rsid w:val="0071214E"/>
    <w:rsid w:val="007121DB"/>
    <w:rsid w:val="00712247"/>
    <w:rsid w:val="007122E9"/>
    <w:rsid w:val="007123D2"/>
    <w:rsid w:val="00712483"/>
    <w:rsid w:val="0071250B"/>
    <w:rsid w:val="007127D1"/>
    <w:rsid w:val="00712906"/>
    <w:rsid w:val="00712A15"/>
    <w:rsid w:val="00712A68"/>
    <w:rsid w:val="00712AE5"/>
    <w:rsid w:val="00712B0C"/>
    <w:rsid w:val="00712DF0"/>
    <w:rsid w:val="00713173"/>
    <w:rsid w:val="00713402"/>
    <w:rsid w:val="0071348F"/>
    <w:rsid w:val="00713491"/>
    <w:rsid w:val="00713504"/>
    <w:rsid w:val="007136E3"/>
    <w:rsid w:val="00713C80"/>
    <w:rsid w:val="00713CDD"/>
    <w:rsid w:val="00714251"/>
    <w:rsid w:val="007144D1"/>
    <w:rsid w:val="0071463F"/>
    <w:rsid w:val="007149B8"/>
    <w:rsid w:val="007149EF"/>
    <w:rsid w:val="00714BC1"/>
    <w:rsid w:val="00714D74"/>
    <w:rsid w:val="007151EF"/>
    <w:rsid w:val="0071521A"/>
    <w:rsid w:val="00715369"/>
    <w:rsid w:val="007153FE"/>
    <w:rsid w:val="007156D4"/>
    <w:rsid w:val="00715820"/>
    <w:rsid w:val="00715952"/>
    <w:rsid w:val="00715BCC"/>
    <w:rsid w:val="00715C18"/>
    <w:rsid w:val="00716124"/>
    <w:rsid w:val="00716206"/>
    <w:rsid w:val="0071641D"/>
    <w:rsid w:val="00716632"/>
    <w:rsid w:val="00716731"/>
    <w:rsid w:val="0071691D"/>
    <w:rsid w:val="00716958"/>
    <w:rsid w:val="00716A27"/>
    <w:rsid w:val="00716A43"/>
    <w:rsid w:val="00716C12"/>
    <w:rsid w:val="00716CCD"/>
    <w:rsid w:val="00717171"/>
    <w:rsid w:val="00717344"/>
    <w:rsid w:val="007174A7"/>
    <w:rsid w:val="00717562"/>
    <w:rsid w:val="007175DE"/>
    <w:rsid w:val="0071774B"/>
    <w:rsid w:val="0071778A"/>
    <w:rsid w:val="007178DD"/>
    <w:rsid w:val="00717A19"/>
    <w:rsid w:val="00717A27"/>
    <w:rsid w:val="00717B20"/>
    <w:rsid w:val="00717BAF"/>
    <w:rsid w:val="00717E5F"/>
    <w:rsid w:val="00717EAF"/>
    <w:rsid w:val="00717F5A"/>
    <w:rsid w:val="00720136"/>
    <w:rsid w:val="00720266"/>
    <w:rsid w:val="007202EB"/>
    <w:rsid w:val="007206D6"/>
    <w:rsid w:val="00720857"/>
    <w:rsid w:val="00720B1A"/>
    <w:rsid w:val="00721096"/>
    <w:rsid w:val="007210F7"/>
    <w:rsid w:val="00721210"/>
    <w:rsid w:val="00721265"/>
    <w:rsid w:val="007213EC"/>
    <w:rsid w:val="00721510"/>
    <w:rsid w:val="00721671"/>
    <w:rsid w:val="00721882"/>
    <w:rsid w:val="0072194F"/>
    <w:rsid w:val="00721A81"/>
    <w:rsid w:val="00721A9B"/>
    <w:rsid w:val="00721BCC"/>
    <w:rsid w:val="00721DEA"/>
    <w:rsid w:val="00721F1D"/>
    <w:rsid w:val="00722171"/>
    <w:rsid w:val="00722305"/>
    <w:rsid w:val="007226B8"/>
    <w:rsid w:val="0072299B"/>
    <w:rsid w:val="00722C38"/>
    <w:rsid w:val="00722CBB"/>
    <w:rsid w:val="00722DA3"/>
    <w:rsid w:val="00722DCF"/>
    <w:rsid w:val="00722E45"/>
    <w:rsid w:val="00722EB5"/>
    <w:rsid w:val="00722ED6"/>
    <w:rsid w:val="00722EF4"/>
    <w:rsid w:val="00723113"/>
    <w:rsid w:val="00723183"/>
    <w:rsid w:val="007235E0"/>
    <w:rsid w:val="0072376E"/>
    <w:rsid w:val="00723792"/>
    <w:rsid w:val="00723956"/>
    <w:rsid w:val="007239D9"/>
    <w:rsid w:val="007241B5"/>
    <w:rsid w:val="0072436A"/>
    <w:rsid w:val="007243B5"/>
    <w:rsid w:val="0072446A"/>
    <w:rsid w:val="0072452D"/>
    <w:rsid w:val="007245CF"/>
    <w:rsid w:val="00724787"/>
    <w:rsid w:val="00724AA4"/>
    <w:rsid w:val="00724D3F"/>
    <w:rsid w:val="00724D49"/>
    <w:rsid w:val="00724DB0"/>
    <w:rsid w:val="00724E57"/>
    <w:rsid w:val="00724F83"/>
    <w:rsid w:val="0072531D"/>
    <w:rsid w:val="00725430"/>
    <w:rsid w:val="00725730"/>
    <w:rsid w:val="00725D65"/>
    <w:rsid w:val="00725F8F"/>
    <w:rsid w:val="00726124"/>
    <w:rsid w:val="00726284"/>
    <w:rsid w:val="007263A8"/>
    <w:rsid w:val="00726447"/>
    <w:rsid w:val="007265A8"/>
    <w:rsid w:val="007265FD"/>
    <w:rsid w:val="0072676B"/>
    <w:rsid w:val="007267D8"/>
    <w:rsid w:val="00726961"/>
    <w:rsid w:val="00726BD7"/>
    <w:rsid w:val="00726BE3"/>
    <w:rsid w:val="00726C00"/>
    <w:rsid w:val="00726D03"/>
    <w:rsid w:val="00726D7C"/>
    <w:rsid w:val="00727099"/>
    <w:rsid w:val="00727197"/>
    <w:rsid w:val="007272BD"/>
    <w:rsid w:val="007272F6"/>
    <w:rsid w:val="00727311"/>
    <w:rsid w:val="00727443"/>
    <w:rsid w:val="0072749A"/>
    <w:rsid w:val="00727563"/>
    <w:rsid w:val="007276BE"/>
    <w:rsid w:val="0072789B"/>
    <w:rsid w:val="00727934"/>
    <w:rsid w:val="00727CB7"/>
    <w:rsid w:val="00727D85"/>
    <w:rsid w:val="00730235"/>
    <w:rsid w:val="0073035E"/>
    <w:rsid w:val="0073066D"/>
    <w:rsid w:val="0073072E"/>
    <w:rsid w:val="00730851"/>
    <w:rsid w:val="00730C41"/>
    <w:rsid w:val="00730E42"/>
    <w:rsid w:val="00730F7A"/>
    <w:rsid w:val="007311BD"/>
    <w:rsid w:val="0073129D"/>
    <w:rsid w:val="0073143A"/>
    <w:rsid w:val="00731595"/>
    <w:rsid w:val="00731643"/>
    <w:rsid w:val="00731723"/>
    <w:rsid w:val="007317F4"/>
    <w:rsid w:val="00731A2E"/>
    <w:rsid w:val="00731C5B"/>
    <w:rsid w:val="00731CCD"/>
    <w:rsid w:val="00731D00"/>
    <w:rsid w:val="00731EC9"/>
    <w:rsid w:val="007320BD"/>
    <w:rsid w:val="0073273B"/>
    <w:rsid w:val="007327FB"/>
    <w:rsid w:val="00732A9D"/>
    <w:rsid w:val="00732D7C"/>
    <w:rsid w:val="00732F0F"/>
    <w:rsid w:val="00732F31"/>
    <w:rsid w:val="00733198"/>
    <w:rsid w:val="00733313"/>
    <w:rsid w:val="007333A5"/>
    <w:rsid w:val="007333F6"/>
    <w:rsid w:val="007335C2"/>
    <w:rsid w:val="0073365E"/>
    <w:rsid w:val="00733A4E"/>
    <w:rsid w:val="00733CC7"/>
    <w:rsid w:val="00733D7C"/>
    <w:rsid w:val="00733DBE"/>
    <w:rsid w:val="00733DBF"/>
    <w:rsid w:val="00734061"/>
    <w:rsid w:val="007340B0"/>
    <w:rsid w:val="00734295"/>
    <w:rsid w:val="0073443F"/>
    <w:rsid w:val="00734522"/>
    <w:rsid w:val="0073459C"/>
    <w:rsid w:val="007348C7"/>
    <w:rsid w:val="007349CE"/>
    <w:rsid w:val="00734CD1"/>
    <w:rsid w:val="00734CF5"/>
    <w:rsid w:val="00734D02"/>
    <w:rsid w:val="00734D9F"/>
    <w:rsid w:val="00734ED0"/>
    <w:rsid w:val="00735005"/>
    <w:rsid w:val="00735084"/>
    <w:rsid w:val="00735152"/>
    <w:rsid w:val="007352BA"/>
    <w:rsid w:val="00735314"/>
    <w:rsid w:val="0073531B"/>
    <w:rsid w:val="00735539"/>
    <w:rsid w:val="007356EC"/>
    <w:rsid w:val="007356F9"/>
    <w:rsid w:val="0073576A"/>
    <w:rsid w:val="00735905"/>
    <w:rsid w:val="00735B4E"/>
    <w:rsid w:val="00735F2E"/>
    <w:rsid w:val="0073611F"/>
    <w:rsid w:val="007364C2"/>
    <w:rsid w:val="00736610"/>
    <w:rsid w:val="0073667E"/>
    <w:rsid w:val="0073673F"/>
    <w:rsid w:val="0073687D"/>
    <w:rsid w:val="00736B4D"/>
    <w:rsid w:val="00736CDE"/>
    <w:rsid w:val="00736D70"/>
    <w:rsid w:val="00736DA2"/>
    <w:rsid w:val="00736F1F"/>
    <w:rsid w:val="00737393"/>
    <w:rsid w:val="007373E7"/>
    <w:rsid w:val="0073743F"/>
    <w:rsid w:val="007374D5"/>
    <w:rsid w:val="007375E0"/>
    <w:rsid w:val="007377B0"/>
    <w:rsid w:val="007378E4"/>
    <w:rsid w:val="00737A52"/>
    <w:rsid w:val="00737C68"/>
    <w:rsid w:val="00737C79"/>
    <w:rsid w:val="00737D07"/>
    <w:rsid w:val="00737DDA"/>
    <w:rsid w:val="00737EB2"/>
    <w:rsid w:val="00737EE0"/>
    <w:rsid w:val="0074005E"/>
    <w:rsid w:val="007400F8"/>
    <w:rsid w:val="0074012E"/>
    <w:rsid w:val="0074017A"/>
    <w:rsid w:val="00740269"/>
    <w:rsid w:val="007402F5"/>
    <w:rsid w:val="007406D4"/>
    <w:rsid w:val="0074077A"/>
    <w:rsid w:val="007407E8"/>
    <w:rsid w:val="007408CA"/>
    <w:rsid w:val="00740DC2"/>
    <w:rsid w:val="00741002"/>
    <w:rsid w:val="00741004"/>
    <w:rsid w:val="0074100E"/>
    <w:rsid w:val="00741245"/>
    <w:rsid w:val="007414D0"/>
    <w:rsid w:val="00741535"/>
    <w:rsid w:val="0074163B"/>
    <w:rsid w:val="00741738"/>
    <w:rsid w:val="00741795"/>
    <w:rsid w:val="007417F4"/>
    <w:rsid w:val="0074199C"/>
    <w:rsid w:val="00741C13"/>
    <w:rsid w:val="00741D87"/>
    <w:rsid w:val="00742203"/>
    <w:rsid w:val="00742370"/>
    <w:rsid w:val="00742502"/>
    <w:rsid w:val="0074258D"/>
    <w:rsid w:val="00742620"/>
    <w:rsid w:val="00742743"/>
    <w:rsid w:val="00742755"/>
    <w:rsid w:val="00742981"/>
    <w:rsid w:val="00742B5F"/>
    <w:rsid w:val="00742B79"/>
    <w:rsid w:val="00742D4A"/>
    <w:rsid w:val="00742DBE"/>
    <w:rsid w:val="00743006"/>
    <w:rsid w:val="007430F3"/>
    <w:rsid w:val="0074342D"/>
    <w:rsid w:val="00743530"/>
    <w:rsid w:val="00743603"/>
    <w:rsid w:val="0074391E"/>
    <w:rsid w:val="00743973"/>
    <w:rsid w:val="00743990"/>
    <w:rsid w:val="007439A7"/>
    <w:rsid w:val="00743BCE"/>
    <w:rsid w:val="00743E14"/>
    <w:rsid w:val="00743F2F"/>
    <w:rsid w:val="00743F9A"/>
    <w:rsid w:val="00743FEB"/>
    <w:rsid w:val="0074414D"/>
    <w:rsid w:val="007441FF"/>
    <w:rsid w:val="00744433"/>
    <w:rsid w:val="00744439"/>
    <w:rsid w:val="00744480"/>
    <w:rsid w:val="007444EC"/>
    <w:rsid w:val="00744574"/>
    <w:rsid w:val="007445B7"/>
    <w:rsid w:val="00744657"/>
    <w:rsid w:val="00744796"/>
    <w:rsid w:val="007447D2"/>
    <w:rsid w:val="0074493F"/>
    <w:rsid w:val="00744B40"/>
    <w:rsid w:val="00744BAC"/>
    <w:rsid w:val="00744CF1"/>
    <w:rsid w:val="00744CFB"/>
    <w:rsid w:val="00744D32"/>
    <w:rsid w:val="00744EB7"/>
    <w:rsid w:val="007451A5"/>
    <w:rsid w:val="0074576D"/>
    <w:rsid w:val="007458AC"/>
    <w:rsid w:val="00745BC8"/>
    <w:rsid w:val="00745CBC"/>
    <w:rsid w:val="00746275"/>
    <w:rsid w:val="007462F1"/>
    <w:rsid w:val="0074631E"/>
    <w:rsid w:val="007464C3"/>
    <w:rsid w:val="007465AC"/>
    <w:rsid w:val="0074661D"/>
    <w:rsid w:val="00746688"/>
    <w:rsid w:val="0074676F"/>
    <w:rsid w:val="0074688B"/>
    <w:rsid w:val="00746935"/>
    <w:rsid w:val="0074695C"/>
    <w:rsid w:val="00746B86"/>
    <w:rsid w:val="00746BB7"/>
    <w:rsid w:val="00746CB0"/>
    <w:rsid w:val="00746E6F"/>
    <w:rsid w:val="007470E4"/>
    <w:rsid w:val="007471A0"/>
    <w:rsid w:val="007477D4"/>
    <w:rsid w:val="00747AAC"/>
    <w:rsid w:val="00747AF5"/>
    <w:rsid w:val="00747C71"/>
    <w:rsid w:val="00747D2F"/>
    <w:rsid w:val="00747FD8"/>
    <w:rsid w:val="007500AF"/>
    <w:rsid w:val="0075014D"/>
    <w:rsid w:val="0075015C"/>
    <w:rsid w:val="007502D3"/>
    <w:rsid w:val="0075041C"/>
    <w:rsid w:val="00750545"/>
    <w:rsid w:val="00750614"/>
    <w:rsid w:val="007508C4"/>
    <w:rsid w:val="007508D3"/>
    <w:rsid w:val="007509A8"/>
    <w:rsid w:val="00750A0A"/>
    <w:rsid w:val="00750C03"/>
    <w:rsid w:val="00750D73"/>
    <w:rsid w:val="007510DB"/>
    <w:rsid w:val="00751261"/>
    <w:rsid w:val="007513F7"/>
    <w:rsid w:val="007515F7"/>
    <w:rsid w:val="0075168C"/>
    <w:rsid w:val="007516B8"/>
    <w:rsid w:val="0075190D"/>
    <w:rsid w:val="00751AD5"/>
    <w:rsid w:val="00751B44"/>
    <w:rsid w:val="00751CBA"/>
    <w:rsid w:val="00751FAB"/>
    <w:rsid w:val="00752059"/>
    <w:rsid w:val="007521F9"/>
    <w:rsid w:val="0075238C"/>
    <w:rsid w:val="007525EF"/>
    <w:rsid w:val="0075266E"/>
    <w:rsid w:val="0075277D"/>
    <w:rsid w:val="00752906"/>
    <w:rsid w:val="00752AD1"/>
    <w:rsid w:val="00752BA1"/>
    <w:rsid w:val="00752DC1"/>
    <w:rsid w:val="00752EA7"/>
    <w:rsid w:val="00752EF6"/>
    <w:rsid w:val="007530DC"/>
    <w:rsid w:val="0075310F"/>
    <w:rsid w:val="007531E7"/>
    <w:rsid w:val="007532D9"/>
    <w:rsid w:val="0075338C"/>
    <w:rsid w:val="007533D5"/>
    <w:rsid w:val="0075359B"/>
    <w:rsid w:val="007535E6"/>
    <w:rsid w:val="00753841"/>
    <w:rsid w:val="00753860"/>
    <w:rsid w:val="00753A09"/>
    <w:rsid w:val="00753D8F"/>
    <w:rsid w:val="00753E25"/>
    <w:rsid w:val="00753E70"/>
    <w:rsid w:val="00754051"/>
    <w:rsid w:val="007540E6"/>
    <w:rsid w:val="0075429F"/>
    <w:rsid w:val="007542C3"/>
    <w:rsid w:val="00754339"/>
    <w:rsid w:val="0075441C"/>
    <w:rsid w:val="007544CE"/>
    <w:rsid w:val="00754583"/>
    <w:rsid w:val="0075463E"/>
    <w:rsid w:val="0075468C"/>
    <w:rsid w:val="00754706"/>
    <w:rsid w:val="0075478E"/>
    <w:rsid w:val="00754A21"/>
    <w:rsid w:val="00754B35"/>
    <w:rsid w:val="00754C19"/>
    <w:rsid w:val="00754DEA"/>
    <w:rsid w:val="00754EA2"/>
    <w:rsid w:val="00754FAC"/>
    <w:rsid w:val="00754FC0"/>
    <w:rsid w:val="007551B4"/>
    <w:rsid w:val="0075530A"/>
    <w:rsid w:val="00755342"/>
    <w:rsid w:val="007553E8"/>
    <w:rsid w:val="007553EC"/>
    <w:rsid w:val="00755418"/>
    <w:rsid w:val="00755515"/>
    <w:rsid w:val="0075553B"/>
    <w:rsid w:val="00755630"/>
    <w:rsid w:val="00755760"/>
    <w:rsid w:val="0075583F"/>
    <w:rsid w:val="0075587F"/>
    <w:rsid w:val="00755DAD"/>
    <w:rsid w:val="00755E28"/>
    <w:rsid w:val="00755F08"/>
    <w:rsid w:val="00755FA3"/>
    <w:rsid w:val="00756358"/>
    <w:rsid w:val="007563CB"/>
    <w:rsid w:val="007567DE"/>
    <w:rsid w:val="00756920"/>
    <w:rsid w:val="00756AF7"/>
    <w:rsid w:val="00756CB6"/>
    <w:rsid w:val="00756CD1"/>
    <w:rsid w:val="00756E6F"/>
    <w:rsid w:val="0075733F"/>
    <w:rsid w:val="0075737B"/>
    <w:rsid w:val="00757632"/>
    <w:rsid w:val="007576F2"/>
    <w:rsid w:val="007579A0"/>
    <w:rsid w:val="007579DF"/>
    <w:rsid w:val="00757A5E"/>
    <w:rsid w:val="00757B16"/>
    <w:rsid w:val="00757BD1"/>
    <w:rsid w:val="00757C42"/>
    <w:rsid w:val="00757CAD"/>
    <w:rsid w:val="00757F2B"/>
    <w:rsid w:val="0076026D"/>
    <w:rsid w:val="00760492"/>
    <w:rsid w:val="00760A1C"/>
    <w:rsid w:val="00760A79"/>
    <w:rsid w:val="00760D6C"/>
    <w:rsid w:val="00760DA6"/>
    <w:rsid w:val="00760DEB"/>
    <w:rsid w:val="00760F4F"/>
    <w:rsid w:val="00760F7E"/>
    <w:rsid w:val="00761027"/>
    <w:rsid w:val="00761416"/>
    <w:rsid w:val="007614AD"/>
    <w:rsid w:val="007614E6"/>
    <w:rsid w:val="00761688"/>
    <w:rsid w:val="00761749"/>
    <w:rsid w:val="007617FE"/>
    <w:rsid w:val="00761A27"/>
    <w:rsid w:val="00761A67"/>
    <w:rsid w:val="00761B4A"/>
    <w:rsid w:val="00761E34"/>
    <w:rsid w:val="007622E3"/>
    <w:rsid w:val="00762368"/>
    <w:rsid w:val="00762C48"/>
    <w:rsid w:val="00762CF2"/>
    <w:rsid w:val="00762EEA"/>
    <w:rsid w:val="0076305E"/>
    <w:rsid w:val="00763070"/>
    <w:rsid w:val="00763093"/>
    <w:rsid w:val="00763186"/>
    <w:rsid w:val="0076323C"/>
    <w:rsid w:val="0076326F"/>
    <w:rsid w:val="007632E7"/>
    <w:rsid w:val="0076330E"/>
    <w:rsid w:val="0076342D"/>
    <w:rsid w:val="0076357B"/>
    <w:rsid w:val="007638C3"/>
    <w:rsid w:val="007638D6"/>
    <w:rsid w:val="00763ADA"/>
    <w:rsid w:val="00763EAE"/>
    <w:rsid w:val="0076405B"/>
    <w:rsid w:val="007641B0"/>
    <w:rsid w:val="0076468F"/>
    <w:rsid w:val="00764752"/>
    <w:rsid w:val="007647D1"/>
    <w:rsid w:val="00764A61"/>
    <w:rsid w:val="00765060"/>
    <w:rsid w:val="00765065"/>
    <w:rsid w:val="00765156"/>
    <w:rsid w:val="007652F0"/>
    <w:rsid w:val="00765364"/>
    <w:rsid w:val="007653B9"/>
    <w:rsid w:val="007653FC"/>
    <w:rsid w:val="0076542E"/>
    <w:rsid w:val="007654DC"/>
    <w:rsid w:val="00765589"/>
    <w:rsid w:val="0076587D"/>
    <w:rsid w:val="00765D24"/>
    <w:rsid w:val="00765FA4"/>
    <w:rsid w:val="00765FA9"/>
    <w:rsid w:val="00766027"/>
    <w:rsid w:val="007661FE"/>
    <w:rsid w:val="0076635D"/>
    <w:rsid w:val="0076645E"/>
    <w:rsid w:val="007666D0"/>
    <w:rsid w:val="007669B9"/>
    <w:rsid w:val="00766C31"/>
    <w:rsid w:val="00766C33"/>
    <w:rsid w:val="00766E30"/>
    <w:rsid w:val="00766F64"/>
    <w:rsid w:val="00766FDD"/>
    <w:rsid w:val="00766FF8"/>
    <w:rsid w:val="007674F8"/>
    <w:rsid w:val="00767754"/>
    <w:rsid w:val="007677B7"/>
    <w:rsid w:val="00767A26"/>
    <w:rsid w:val="00767F1B"/>
    <w:rsid w:val="00767FCA"/>
    <w:rsid w:val="007701C6"/>
    <w:rsid w:val="00770533"/>
    <w:rsid w:val="007707BB"/>
    <w:rsid w:val="00770822"/>
    <w:rsid w:val="007708AB"/>
    <w:rsid w:val="00770908"/>
    <w:rsid w:val="00770C0D"/>
    <w:rsid w:val="00770C7A"/>
    <w:rsid w:val="00771035"/>
    <w:rsid w:val="0077136B"/>
    <w:rsid w:val="007713E7"/>
    <w:rsid w:val="007713F3"/>
    <w:rsid w:val="00771601"/>
    <w:rsid w:val="007717AA"/>
    <w:rsid w:val="0077193C"/>
    <w:rsid w:val="00771B2E"/>
    <w:rsid w:val="00771DCC"/>
    <w:rsid w:val="00771EC7"/>
    <w:rsid w:val="00772076"/>
    <w:rsid w:val="007720A7"/>
    <w:rsid w:val="00772201"/>
    <w:rsid w:val="007722A9"/>
    <w:rsid w:val="00772424"/>
    <w:rsid w:val="00772958"/>
    <w:rsid w:val="007729E5"/>
    <w:rsid w:val="00772A50"/>
    <w:rsid w:val="00772A77"/>
    <w:rsid w:val="00772BE6"/>
    <w:rsid w:val="00772C4F"/>
    <w:rsid w:val="00772D3A"/>
    <w:rsid w:val="00772F70"/>
    <w:rsid w:val="00773154"/>
    <w:rsid w:val="00773173"/>
    <w:rsid w:val="007731A0"/>
    <w:rsid w:val="007731CF"/>
    <w:rsid w:val="007732ED"/>
    <w:rsid w:val="007732F3"/>
    <w:rsid w:val="007733B9"/>
    <w:rsid w:val="007733FE"/>
    <w:rsid w:val="007735A2"/>
    <w:rsid w:val="00773A96"/>
    <w:rsid w:val="00773E95"/>
    <w:rsid w:val="00773E98"/>
    <w:rsid w:val="00773F4F"/>
    <w:rsid w:val="00774034"/>
    <w:rsid w:val="00774182"/>
    <w:rsid w:val="007741F8"/>
    <w:rsid w:val="00774309"/>
    <w:rsid w:val="0077431F"/>
    <w:rsid w:val="007743A2"/>
    <w:rsid w:val="00774468"/>
    <w:rsid w:val="00774612"/>
    <w:rsid w:val="00774762"/>
    <w:rsid w:val="007747F1"/>
    <w:rsid w:val="00774844"/>
    <w:rsid w:val="00774A99"/>
    <w:rsid w:val="00774AF3"/>
    <w:rsid w:val="00774CA7"/>
    <w:rsid w:val="00774CC9"/>
    <w:rsid w:val="00774D1B"/>
    <w:rsid w:val="00774D32"/>
    <w:rsid w:val="00774F23"/>
    <w:rsid w:val="00774FE0"/>
    <w:rsid w:val="0077506B"/>
    <w:rsid w:val="007751E6"/>
    <w:rsid w:val="00775204"/>
    <w:rsid w:val="0077531C"/>
    <w:rsid w:val="007756CD"/>
    <w:rsid w:val="00775A36"/>
    <w:rsid w:val="00775A73"/>
    <w:rsid w:val="00775AB1"/>
    <w:rsid w:val="00775E13"/>
    <w:rsid w:val="00775E39"/>
    <w:rsid w:val="00775E72"/>
    <w:rsid w:val="00776103"/>
    <w:rsid w:val="0077636B"/>
    <w:rsid w:val="00776426"/>
    <w:rsid w:val="007764A9"/>
    <w:rsid w:val="0077652F"/>
    <w:rsid w:val="00776664"/>
    <w:rsid w:val="00776941"/>
    <w:rsid w:val="00776991"/>
    <w:rsid w:val="00776A41"/>
    <w:rsid w:val="00776B16"/>
    <w:rsid w:val="00776B6A"/>
    <w:rsid w:val="00776BC7"/>
    <w:rsid w:val="00776D81"/>
    <w:rsid w:val="00776DD3"/>
    <w:rsid w:val="007770C7"/>
    <w:rsid w:val="0077718A"/>
    <w:rsid w:val="007774D0"/>
    <w:rsid w:val="0077764A"/>
    <w:rsid w:val="007778E7"/>
    <w:rsid w:val="00777A97"/>
    <w:rsid w:val="00777D74"/>
    <w:rsid w:val="00777D96"/>
    <w:rsid w:val="00777E55"/>
    <w:rsid w:val="007800B1"/>
    <w:rsid w:val="00780113"/>
    <w:rsid w:val="00780503"/>
    <w:rsid w:val="00780847"/>
    <w:rsid w:val="0078093E"/>
    <w:rsid w:val="007809A3"/>
    <w:rsid w:val="00780E78"/>
    <w:rsid w:val="00781096"/>
    <w:rsid w:val="0078110B"/>
    <w:rsid w:val="007811D9"/>
    <w:rsid w:val="007813F3"/>
    <w:rsid w:val="00781622"/>
    <w:rsid w:val="007816DC"/>
    <w:rsid w:val="007817BE"/>
    <w:rsid w:val="0078183A"/>
    <w:rsid w:val="00781ADF"/>
    <w:rsid w:val="00781BBE"/>
    <w:rsid w:val="00781D9C"/>
    <w:rsid w:val="00781F9D"/>
    <w:rsid w:val="00782014"/>
    <w:rsid w:val="0078217C"/>
    <w:rsid w:val="00782233"/>
    <w:rsid w:val="007825C0"/>
    <w:rsid w:val="007829C4"/>
    <w:rsid w:val="00782A2C"/>
    <w:rsid w:val="00782B26"/>
    <w:rsid w:val="00782B91"/>
    <w:rsid w:val="00782D86"/>
    <w:rsid w:val="00782E72"/>
    <w:rsid w:val="00783582"/>
    <w:rsid w:val="00783640"/>
    <w:rsid w:val="007838B3"/>
    <w:rsid w:val="0078391D"/>
    <w:rsid w:val="00783925"/>
    <w:rsid w:val="0078392B"/>
    <w:rsid w:val="00783954"/>
    <w:rsid w:val="00783E5D"/>
    <w:rsid w:val="00783F2B"/>
    <w:rsid w:val="0078452F"/>
    <w:rsid w:val="007845D0"/>
    <w:rsid w:val="007848D7"/>
    <w:rsid w:val="007848EC"/>
    <w:rsid w:val="00784A99"/>
    <w:rsid w:val="00784B85"/>
    <w:rsid w:val="00784C37"/>
    <w:rsid w:val="00784C51"/>
    <w:rsid w:val="00784CD2"/>
    <w:rsid w:val="00784CFB"/>
    <w:rsid w:val="00784FF2"/>
    <w:rsid w:val="00785052"/>
    <w:rsid w:val="007850B2"/>
    <w:rsid w:val="007850BB"/>
    <w:rsid w:val="007851B3"/>
    <w:rsid w:val="007851CE"/>
    <w:rsid w:val="0078522B"/>
    <w:rsid w:val="0078537D"/>
    <w:rsid w:val="007853F3"/>
    <w:rsid w:val="007855EA"/>
    <w:rsid w:val="00785629"/>
    <w:rsid w:val="0078578D"/>
    <w:rsid w:val="007858A0"/>
    <w:rsid w:val="00785966"/>
    <w:rsid w:val="00785970"/>
    <w:rsid w:val="007859DC"/>
    <w:rsid w:val="00785BC8"/>
    <w:rsid w:val="00785C6B"/>
    <w:rsid w:val="00785D78"/>
    <w:rsid w:val="00785F09"/>
    <w:rsid w:val="007861BC"/>
    <w:rsid w:val="00786373"/>
    <w:rsid w:val="007863CE"/>
    <w:rsid w:val="0078644A"/>
    <w:rsid w:val="007866A7"/>
    <w:rsid w:val="007866C7"/>
    <w:rsid w:val="00786719"/>
    <w:rsid w:val="00786722"/>
    <w:rsid w:val="00786B84"/>
    <w:rsid w:val="00786C4D"/>
    <w:rsid w:val="00786D6B"/>
    <w:rsid w:val="00786DA9"/>
    <w:rsid w:val="00786E37"/>
    <w:rsid w:val="007870D8"/>
    <w:rsid w:val="00787379"/>
    <w:rsid w:val="007873A1"/>
    <w:rsid w:val="00787758"/>
    <w:rsid w:val="00787B05"/>
    <w:rsid w:val="00787DB7"/>
    <w:rsid w:val="007902A5"/>
    <w:rsid w:val="007906FC"/>
    <w:rsid w:val="00790832"/>
    <w:rsid w:val="00790DB9"/>
    <w:rsid w:val="00790FA3"/>
    <w:rsid w:val="007910EC"/>
    <w:rsid w:val="0079127F"/>
    <w:rsid w:val="007913C4"/>
    <w:rsid w:val="007916C2"/>
    <w:rsid w:val="00791804"/>
    <w:rsid w:val="00791807"/>
    <w:rsid w:val="007918AD"/>
    <w:rsid w:val="007918E8"/>
    <w:rsid w:val="00791C0F"/>
    <w:rsid w:val="00791D95"/>
    <w:rsid w:val="00791ECC"/>
    <w:rsid w:val="00791F2B"/>
    <w:rsid w:val="00792053"/>
    <w:rsid w:val="007920BF"/>
    <w:rsid w:val="0079227F"/>
    <w:rsid w:val="00792684"/>
    <w:rsid w:val="007926B2"/>
    <w:rsid w:val="00792B07"/>
    <w:rsid w:val="00792D91"/>
    <w:rsid w:val="007930B1"/>
    <w:rsid w:val="00793153"/>
    <w:rsid w:val="007931EE"/>
    <w:rsid w:val="00793286"/>
    <w:rsid w:val="00793347"/>
    <w:rsid w:val="007933EF"/>
    <w:rsid w:val="00793400"/>
    <w:rsid w:val="00793464"/>
    <w:rsid w:val="00793522"/>
    <w:rsid w:val="007936FE"/>
    <w:rsid w:val="00793752"/>
    <w:rsid w:val="007937D9"/>
    <w:rsid w:val="0079381B"/>
    <w:rsid w:val="007939FC"/>
    <w:rsid w:val="00793B2A"/>
    <w:rsid w:val="00793BBE"/>
    <w:rsid w:val="00793C10"/>
    <w:rsid w:val="00793CD7"/>
    <w:rsid w:val="00793F09"/>
    <w:rsid w:val="00793F7C"/>
    <w:rsid w:val="0079400B"/>
    <w:rsid w:val="00794068"/>
    <w:rsid w:val="007941CD"/>
    <w:rsid w:val="00794385"/>
    <w:rsid w:val="00794422"/>
    <w:rsid w:val="007945BA"/>
    <w:rsid w:val="0079471B"/>
    <w:rsid w:val="007947C3"/>
    <w:rsid w:val="007947E2"/>
    <w:rsid w:val="00794A99"/>
    <w:rsid w:val="00794A9B"/>
    <w:rsid w:val="00794AC1"/>
    <w:rsid w:val="00794AD7"/>
    <w:rsid w:val="00794D1D"/>
    <w:rsid w:val="00795189"/>
    <w:rsid w:val="0079541B"/>
    <w:rsid w:val="00795516"/>
    <w:rsid w:val="00795598"/>
    <w:rsid w:val="007955EE"/>
    <w:rsid w:val="00795892"/>
    <w:rsid w:val="007959AD"/>
    <w:rsid w:val="00795B62"/>
    <w:rsid w:val="00795DA5"/>
    <w:rsid w:val="007960BD"/>
    <w:rsid w:val="00796125"/>
    <w:rsid w:val="0079626F"/>
    <w:rsid w:val="00796338"/>
    <w:rsid w:val="007966D6"/>
    <w:rsid w:val="0079671B"/>
    <w:rsid w:val="00796730"/>
    <w:rsid w:val="007967E3"/>
    <w:rsid w:val="00796894"/>
    <w:rsid w:val="00796A51"/>
    <w:rsid w:val="00796A53"/>
    <w:rsid w:val="00796BB6"/>
    <w:rsid w:val="00796D9C"/>
    <w:rsid w:val="00796DDD"/>
    <w:rsid w:val="00796F69"/>
    <w:rsid w:val="00796FF4"/>
    <w:rsid w:val="007970B7"/>
    <w:rsid w:val="00797264"/>
    <w:rsid w:val="00797883"/>
    <w:rsid w:val="007978DA"/>
    <w:rsid w:val="007A008E"/>
    <w:rsid w:val="007A00CB"/>
    <w:rsid w:val="007A00FC"/>
    <w:rsid w:val="007A029D"/>
    <w:rsid w:val="007A02D1"/>
    <w:rsid w:val="007A0384"/>
    <w:rsid w:val="007A046F"/>
    <w:rsid w:val="007A0678"/>
    <w:rsid w:val="007A06C2"/>
    <w:rsid w:val="007A079F"/>
    <w:rsid w:val="007A085C"/>
    <w:rsid w:val="007A0930"/>
    <w:rsid w:val="007A0994"/>
    <w:rsid w:val="007A0A12"/>
    <w:rsid w:val="007A0A5F"/>
    <w:rsid w:val="007A0B69"/>
    <w:rsid w:val="007A0D7E"/>
    <w:rsid w:val="007A0ECA"/>
    <w:rsid w:val="007A0F8D"/>
    <w:rsid w:val="007A116B"/>
    <w:rsid w:val="007A13E6"/>
    <w:rsid w:val="007A1511"/>
    <w:rsid w:val="007A1683"/>
    <w:rsid w:val="007A1AC5"/>
    <w:rsid w:val="007A1BA3"/>
    <w:rsid w:val="007A1E30"/>
    <w:rsid w:val="007A1FA3"/>
    <w:rsid w:val="007A21B6"/>
    <w:rsid w:val="007A2416"/>
    <w:rsid w:val="007A2489"/>
    <w:rsid w:val="007A2502"/>
    <w:rsid w:val="007A26C6"/>
    <w:rsid w:val="007A279F"/>
    <w:rsid w:val="007A2916"/>
    <w:rsid w:val="007A2A64"/>
    <w:rsid w:val="007A2B39"/>
    <w:rsid w:val="007A2CF4"/>
    <w:rsid w:val="007A2DC9"/>
    <w:rsid w:val="007A2FA1"/>
    <w:rsid w:val="007A2FC6"/>
    <w:rsid w:val="007A30B5"/>
    <w:rsid w:val="007A31A0"/>
    <w:rsid w:val="007A3418"/>
    <w:rsid w:val="007A34B3"/>
    <w:rsid w:val="007A3554"/>
    <w:rsid w:val="007A37C4"/>
    <w:rsid w:val="007A3B65"/>
    <w:rsid w:val="007A3B97"/>
    <w:rsid w:val="007A3D8A"/>
    <w:rsid w:val="007A3E99"/>
    <w:rsid w:val="007A41CC"/>
    <w:rsid w:val="007A44F8"/>
    <w:rsid w:val="007A4535"/>
    <w:rsid w:val="007A4724"/>
    <w:rsid w:val="007A487C"/>
    <w:rsid w:val="007A48ED"/>
    <w:rsid w:val="007A492F"/>
    <w:rsid w:val="007A4CC8"/>
    <w:rsid w:val="007A4E4D"/>
    <w:rsid w:val="007A4E76"/>
    <w:rsid w:val="007A4FEA"/>
    <w:rsid w:val="007A516B"/>
    <w:rsid w:val="007A53C3"/>
    <w:rsid w:val="007A552D"/>
    <w:rsid w:val="007A56F4"/>
    <w:rsid w:val="007A57C7"/>
    <w:rsid w:val="007A5A6B"/>
    <w:rsid w:val="007A5AFD"/>
    <w:rsid w:val="007A5BA8"/>
    <w:rsid w:val="007A5C38"/>
    <w:rsid w:val="007A5CB5"/>
    <w:rsid w:val="007A5F12"/>
    <w:rsid w:val="007A60AB"/>
    <w:rsid w:val="007A610F"/>
    <w:rsid w:val="007A61E2"/>
    <w:rsid w:val="007A64D5"/>
    <w:rsid w:val="007A66E3"/>
    <w:rsid w:val="007A6AC4"/>
    <w:rsid w:val="007A6BD3"/>
    <w:rsid w:val="007A6CEF"/>
    <w:rsid w:val="007A6FD1"/>
    <w:rsid w:val="007A7031"/>
    <w:rsid w:val="007A70CB"/>
    <w:rsid w:val="007A713A"/>
    <w:rsid w:val="007A7184"/>
    <w:rsid w:val="007A7434"/>
    <w:rsid w:val="007A77A7"/>
    <w:rsid w:val="007A7EED"/>
    <w:rsid w:val="007B03DA"/>
    <w:rsid w:val="007B03EE"/>
    <w:rsid w:val="007B04A4"/>
    <w:rsid w:val="007B08A5"/>
    <w:rsid w:val="007B0C82"/>
    <w:rsid w:val="007B0E88"/>
    <w:rsid w:val="007B10AB"/>
    <w:rsid w:val="007B121F"/>
    <w:rsid w:val="007B124A"/>
    <w:rsid w:val="007B138E"/>
    <w:rsid w:val="007B14C0"/>
    <w:rsid w:val="007B156C"/>
    <w:rsid w:val="007B1A3E"/>
    <w:rsid w:val="007B1B17"/>
    <w:rsid w:val="007B1E1C"/>
    <w:rsid w:val="007B1E3C"/>
    <w:rsid w:val="007B1F6D"/>
    <w:rsid w:val="007B200D"/>
    <w:rsid w:val="007B2357"/>
    <w:rsid w:val="007B2567"/>
    <w:rsid w:val="007B260E"/>
    <w:rsid w:val="007B291D"/>
    <w:rsid w:val="007B297A"/>
    <w:rsid w:val="007B29EA"/>
    <w:rsid w:val="007B2A7E"/>
    <w:rsid w:val="007B2B6C"/>
    <w:rsid w:val="007B2C55"/>
    <w:rsid w:val="007B2D9A"/>
    <w:rsid w:val="007B2EE1"/>
    <w:rsid w:val="007B2F79"/>
    <w:rsid w:val="007B3126"/>
    <w:rsid w:val="007B3213"/>
    <w:rsid w:val="007B32D0"/>
    <w:rsid w:val="007B3403"/>
    <w:rsid w:val="007B3783"/>
    <w:rsid w:val="007B37C8"/>
    <w:rsid w:val="007B3820"/>
    <w:rsid w:val="007B38D7"/>
    <w:rsid w:val="007B393B"/>
    <w:rsid w:val="007B3A7A"/>
    <w:rsid w:val="007B3BD7"/>
    <w:rsid w:val="007B3D12"/>
    <w:rsid w:val="007B40C8"/>
    <w:rsid w:val="007B43FD"/>
    <w:rsid w:val="007B455D"/>
    <w:rsid w:val="007B4696"/>
    <w:rsid w:val="007B4875"/>
    <w:rsid w:val="007B4929"/>
    <w:rsid w:val="007B4C29"/>
    <w:rsid w:val="007B4C95"/>
    <w:rsid w:val="007B507E"/>
    <w:rsid w:val="007B513A"/>
    <w:rsid w:val="007B5237"/>
    <w:rsid w:val="007B523E"/>
    <w:rsid w:val="007B524E"/>
    <w:rsid w:val="007B5446"/>
    <w:rsid w:val="007B55A2"/>
    <w:rsid w:val="007B55D3"/>
    <w:rsid w:val="007B5765"/>
    <w:rsid w:val="007B57BF"/>
    <w:rsid w:val="007B5A7C"/>
    <w:rsid w:val="007B5ACE"/>
    <w:rsid w:val="007B5E7A"/>
    <w:rsid w:val="007B5EB7"/>
    <w:rsid w:val="007B5EF5"/>
    <w:rsid w:val="007B60BE"/>
    <w:rsid w:val="007B60EE"/>
    <w:rsid w:val="007B6132"/>
    <w:rsid w:val="007B6247"/>
    <w:rsid w:val="007B6655"/>
    <w:rsid w:val="007B676C"/>
    <w:rsid w:val="007B68C3"/>
    <w:rsid w:val="007B68E8"/>
    <w:rsid w:val="007B693B"/>
    <w:rsid w:val="007B6943"/>
    <w:rsid w:val="007B698E"/>
    <w:rsid w:val="007B6A10"/>
    <w:rsid w:val="007B6A77"/>
    <w:rsid w:val="007B6AE4"/>
    <w:rsid w:val="007B6F29"/>
    <w:rsid w:val="007B6F92"/>
    <w:rsid w:val="007B7010"/>
    <w:rsid w:val="007B70B6"/>
    <w:rsid w:val="007B7127"/>
    <w:rsid w:val="007B7447"/>
    <w:rsid w:val="007B74FD"/>
    <w:rsid w:val="007B7727"/>
    <w:rsid w:val="007B77D8"/>
    <w:rsid w:val="007B7A9E"/>
    <w:rsid w:val="007B7C34"/>
    <w:rsid w:val="007B7F39"/>
    <w:rsid w:val="007B7F41"/>
    <w:rsid w:val="007C0017"/>
    <w:rsid w:val="007C004C"/>
    <w:rsid w:val="007C00AD"/>
    <w:rsid w:val="007C036C"/>
    <w:rsid w:val="007C042B"/>
    <w:rsid w:val="007C07AF"/>
    <w:rsid w:val="007C07E1"/>
    <w:rsid w:val="007C08B2"/>
    <w:rsid w:val="007C0BC2"/>
    <w:rsid w:val="007C0BDF"/>
    <w:rsid w:val="007C0C70"/>
    <w:rsid w:val="007C0ED1"/>
    <w:rsid w:val="007C111E"/>
    <w:rsid w:val="007C1168"/>
    <w:rsid w:val="007C1295"/>
    <w:rsid w:val="007C1331"/>
    <w:rsid w:val="007C145B"/>
    <w:rsid w:val="007C174F"/>
    <w:rsid w:val="007C1840"/>
    <w:rsid w:val="007C1854"/>
    <w:rsid w:val="007C1C66"/>
    <w:rsid w:val="007C1CC7"/>
    <w:rsid w:val="007C1D76"/>
    <w:rsid w:val="007C1EC0"/>
    <w:rsid w:val="007C1EC2"/>
    <w:rsid w:val="007C1F36"/>
    <w:rsid w:val="007C1F5E"/>
    <w:rsid w:val="007C1FB0"/>
    <w:rsid w:val="007C1FD6"/>
    <w:rsid w:val="007C201C"/>
    <w:rsid w:val="007C21B5"/>
    <w:rsid w:val="007C2286"/>
    <w:rsid w:val="007C242D"/>
    <w:rsid w:val="007C24FF"/>
    <w:rsid w:val="007C2519"/>
    <w:rsid w:val="007C264B"/>
    <w:rsid w:val="007C26C3"/>
    <w:rsid w:val="007C28E7"/>
    <w:rsid w:val="007C2954"/>
    <w:rsid w:val="007C29C7"/>
    <w:rsid w:val="007C2ACA"/>
    <w:rsid w:val="007C2D0B"/>
    <w:rsid w:val="007C3058"/>
    <w:rsid w:val="007C30D4"/>
    <w:rsid w:val="007C324A"/>
    <w:rsid w:val="007C3265"/>
    <w:rsid w:val="007C3818"/>
    <w:rsid w:val="007C39CD"/>
    <w:rsid w:val="007C3AFA"/>
    <w:rsid w:val="007C3C32"/>
    <w:rsid w:val="007C3CCA"/>
    <w:rsid w:val="007C4134"/>
    <w:rsid w:val="007C4246"/>
    <w:rsid w:val="007C4707"/>
    <w:rsid w:val="007C4A52"/>
    <w:rsid w:val="007C4C4D"/>
    <w:rsid w:val="007C4D1D"/>
    <w:rsid w:val="007C4D8A"/>
    <w:rsid w:val="007C4F34"/>
    <w:rsid w:val="007C4F52"/>
    <w:rsid w:val="007C4F75"/>
    <w:rsid w:val="007C4F7B"/>
    <w:rsid w:val="007C4F8D"/>
    <w:rsid w:val="007C51D5"/>
    <w:rsid w:val="007C52B9"/>
    <w:rsid w:val="007C5328"/>
    <w:rsid w:val="007C5479"/>
    <w:rsid w:val="007C5837"/>
    <w:rsid w:val="007C5D27"/>
    <w:rsid w:val="007C5D51"/>
    <w:rsid w:val="007C606A"/>
    <w:rsid w:val="007C60DF"/>
    <w:rsid w:val="007C62B6"/>
    <w:rsid w:val="007C649A"/>
    <w:rsid w:val="007C6B7D"/>
    <w:rsid w:val="007C6C0B"/>
    <w:rsid w:val="007C6E83"/>
    <w:rsid w:val="007C6F8D"/>
    <w:rsid w:val="007C712C"/>
    <w:rsid w:val="007C71C8"/>
    <w:rsid w:val="007C7322"/>
    <w:rsid w:val="007C75D6"/>
    <w:rsid w:val="007C75EE"/>
    <w:rsid w:val="007C7656"/>
    <w:rsid w:val="007C7812"/>
    <w:rsid w:val="007C7879"/>
    <w:rsid w:val="007C78FA"/>
    <w:rsid w:val="007C7E77"/>
    <w:rsid w:val="007C7EE5"/>
    <w:rsid w:val="007C7F8A"/>
    <w:rsid w:val="007D053B"/>
    <w:rsid w:val="007D068A"/>
    <w:rsid w:val="007D0714"/>
    <w:rsid w:val="007D0849"/>
    <w:rsid w:val="007D0895"/>
    <w:rsid w:val="007D0B33"/>
    <w:rsid w:val="007D0DA1"/>
    <w:rsid w:val="007D0EED"/>
    <w:rsid w:val="007D1045"/>
    <w:rsid w:val="007D10D2"/>
    <w:rsid w:val="007D11AB"/>
    <w:rsid w:val="007D11E9"/>
    <w:rsid w:val="007D18C0"/>
    <w:rsid w:val="007D1981"/>
    <w:rsid w:val="007D1A89"/>
    <w:rsid w:val="007D1D71"/>
    <w:rsid w:val="007D1D73"/>
    <w:rsid w:val="007D2111"/>
    <w:rsid w:val="007D221B"/>
    <w:rsid w:val="007D234D"/>
    <w:rsid w:val="007D25FA"/>
    <w:rsid w:val="007D26A7"/>
    <w:rsid w:val="007D26D0"/>
    <w:rsid w:val="007D2765"/>
    <w:rsid w:val="007D29A2"/>
    <w:rsid w:val="007D2C67"/>
    <w:rsid w:val="007D2D80"/>
    <w:rsid w:val="007D2F1B"/>
    <w:rsid w:val="007D2F69"/>
    <w:rsid w:val="007D3123"/>
    <w:rsid w:val="007D339C"/>
    <w:rsid w:val="007D33A2"/>
    <w:rsid w:val="007D342A"/>
    <w:rsid w:val="007D37A3"/>
    <w:rsid w:val="007D3816"/>
    <w:rsid w:val="007D3870"/>
    <w:rsid w:val="007D38F4"/>
    <w:rsid w:val="007D393E"/>
    <w:rsid w:val="007D3AFD"/>
    <w:rsid w:val="007D3F75"/>
    <w:rsid w:val="007D4285"/>
    <w:rsid w:val="007D42ED"/>
    <w:rsid w:val="007D43E6"/>
    <w:rsid w:val="007D44E6"/>
    <w:rsid w:val="007D4604"/>
    <w:rsid w:val="007D4728"/>
    <w:rsid w:val="007D48B4"/>
    <w:rsid w:val="007D4A3D"/>
    <w:rsid w:val="007D4C73"/>
    <w:rsid w:val="007D4CE3"/>
    <w:rsid w:val="007D4D0D"/>
    <w:rsid w:val="007D4EC7"/>
    <w:rsid w:val="007D5045"/>
    <w:rsid w:val="007D51A2"/>
    <w:rsid w:val="007D5241"/>
    <w:rsid w:val="007D535A"/>
    <w:rsid w:val="007D5695"/>
    <w:rsid w:val="007D56AA"/>
    <w:rsid w:val="007D56CB"/>
    <w:rsid w:val="007D5756"/>
    <w:rsid w:val="007D5931"/>
    <w:rsid w:val="007D5A8E"/>
    <w:rsid w:val="007D5E8D"/>
    <w:rsid w:val="007D5F17"/>
    <w:rsid w:val="007D60CC"/>
    <w:rsid w:val="007D62A9"/>
    <w:rsid w:val="007D62B1"/>
    <w:rsid w:val="007D62D4"/>
    <w:rsid w:val="007D6302"/>
    <w:rsid w:val="007D6603"/>
    <w:rsid w:val="007D68EF"/>
    <w:rsid w:val="007D6E2F"/>
    <w:rsid w:val="007D6F70"/>
    <w:rsid w:val="007D7088"/>
    <w:rsid w:val="007D72AF"/>
    <w:rsid w:val="007D75F3"/>
    <w:rsid w:val="007D76F5"/>
    <w:rsid w:val="007D7A1F"/>
    <w:rsid w:val="007D7CAF"/>
    <w:rsid w:val="007D7CD8"/>
    <w:rsid w:val="007D7EBE"/>
    <w:rsid w:val="007D7FA3"/>
    <w:rsid w:val="007E0154"/>
    <w:rsid w:val="007E02AF"/>
    <w:rsid w:val="007E037C"/>
    <w:rsid w:val="007E06F1"/>
    <w:rsid w:val="007E079B"/>
    <w:rsid w:val="007E0951"/>
    <w:rsid w:val="007E0AB0"/>
    <w:rsid w:val="007E0B00"/>
    <w:rsid w:val="007E0B25"/>
    <w:rsid w:val="007E0B45"/>
    <w:rsid w:val="007E0B70"/>
    <w:rsid w:val="007E0C6E"/>
    <w:rsid w:val="007E0E7B"/>
    <w:rsid w:val="007E0E9D"/>
    <w:rsid w:val="007E1040"/>
    <w:rsid w:val="007E1290"/>
    <w:rsid w:val="007E1341"/>
    <w:rsid w:val="007E13FC"/>
    <w:rsid w:val="007E1621"/>
    <w:rsid w:val="007E16A9"/>
    <w:rsid w:val="007E1A63"/>
    <w:rsid w:val="007E1D04"/>
    <w:rsid w:val="007E1DDC"/>
    <w:rsid w:val="007E1E8F"/>
    <w:rsid w:val="007E1EC9"/>
    <w:rsid w:val="007E23C0"/>
    <w:rsid w:val="007E24F4"/>
    <w:rsid w:val="007E25CB"/>
    <w:rsid w:val="007E2633"/>
    <w:rsid w:val="007E28CA"/>
    <w:rsid w:val="007E28FC"/>
    <w:rsid w:val="007E32DB"/>
    <w:rsid w:val="007E33ED"/>
    <w:rsid w:val="007E35DE"/>
    <w:rsid w:val="007E3662"/>
    <w:rsid w:val="007E3676"/>
    <w:rsid w:val="007E38F1"/>
    <w:rsid w:val="007E3A67"/>
    <w:rsid w:val="007E3BD1"/>
    <w:rsid w:val="007E3F1A"/>
    <w:rsid w:val="007E3F1E"/>
    <w:rsid w:val="007E3FFA"/>
    <w:rsid w:val="007E403B"/>
    <w:rsid w:val="007E4255"/>
    <w:rsid w:val="007E42B3"/>
    <w:rsid w:val="007E46CC"/>
    <w:rsid w:val="007E48DD"/>
    <w:rsid w:val="007E4C9A"/>
    <w:rsid w:val="007E4CAC"/>
    <w:rsid w:val="007E4FE5"/>
    <w:rsid w:val="007E5097"/>
    <w:rsid w:val="007E50D2"/>
    <w:rsid w:val="007E53D1"/>
    <w:rsid w:val="007E54F1"/>
    <w:rsid w:val="007E5692"/>
    <w:rsid w:val="007E56D6"/>
    <w:rsid w:val="007E5831"/>
    <w:rsid w:val="007E5859"/>
    <w:rsid w:val="007E58E1"/>
    <w:rsid w:val="007E5913"/>
    <w:rsid w:val="007E5B40"/>
    <w:rsid w:val="007E5B6B"/>
    <w:rsid w:val="007E5C2D"/>
    <w:rsid w:val="007E5E9D"/>
    <w:rsid w:val="007E6022"/>
    <w:rsid w:val="007E66B8"/>
    <w:rsid w:val="007E6A80"/>
    <w:rsid w:val="007E6E57"/>
    <w:rsid w:val="007E6E59"/>
    <w:rsid w:val="007E6E78"/>
    <w:rsid w:val="007E7657"/>
    <w:rsid w:val="007E79F0"/>
    <w:rsid w:val="007E7AD8"/>
    <w:rsid w:val="007E7B1B"/>
    <w:rsid w:val="007E7DDD"/>
    <w:rsid w:val="007E7EF7"/>
    <w:rsid w:val="007F00F7"/>
    <w:rsid w:val="007F02F4"/>
    <w:rsid w:val="007F054E"/>
    <w:rsid w:val="007F0635"/>
    <w:rsid w:val="007F0EAC"/>
    <w:rsid w:val="007F0F83"/>
    <w:rsid w:val="007F12C4"/>
    <w:rsid w:val="007F1467"/>
    <w:rsid w:val="007F153C"/>
    <w:rsid w:val="007F17E8"/>
    <w:rsid w:val="007F1822"/>
    <w:rsid w:val="007F1AA9"/>
    <w:rsid w:val="007F1D2B"/>
    <w:rsid w:val="007F20DE"/>
    <w:rsid w:val="007F2157"/>
    <w:rsid w:val="007F2300"/>
    <w:rsid w:val="007F25EF"/>
    <w:rsid w:val="007F2725"/>
    <w:rsid w:val="007F2786"/>
    <w:rsid w:val="007F2907"/>
    <w:rsid w:val="007F290D"/>
    <w:rsid w:val="007F2A93"/>
    <w:rsid w:val="007F2B52"/>
    <w:rsid w:val="007F2D12"/>
    <w:rsid w:val="007F2E13"/>
    <w:rsid w:val="007F30CA"/>
    <w:rsid w:val="007F3111"/>
    <w:rsid w:val="007F320D"/>
    <w:rsid w:val="007F3482"/>
    <w:rsid w:val="007F367D"/>
    <w:rsid w:val="007F3827"/>
    <w:rsid w:val="007F3A54"/>
    <w:rsid w:val="007F3AF8"/>
    <w:rsid w:val="007F3DA4"/>
    <w:rsid w:val="007F3E0B"/>
    <w:rsid w:val="007F3EEC"/>
    <w:rsid w:val="007F40A7"/>
    <w:rsid w:val="007F42C7"/>
    <w:rsid w:val="007F44B3"/>
    <w:rsid w:val="007F4653"/>
    <w:rsid w:val="007F47CB"/>
    <w:rsid w:val="007F47E0"/>
    <w:rsid w:val="007F48BB"/>
    <w:rsid w:val="007F48E6"/>
    <w:rsid w:val="007F4A46"/>
    <w:rsid w:val="007F4A48"/>
    <w:rsid w:val="007F4A9F"/>
    <w:rsid w:val="007F4B58"/>
    <w:rsid w:val="007F4BDF"/>
    <w:rsid w:val="007F4C12"/>
    <w:rsid w:val="007F4EF1"/>
    <w:rsid w:val="007F509F"/>
    <w:rsid w:val="007F528F"/>
    <w:rsid w:val="007F52DA"/>
    <w:rsid w:val="007F5340"/>
    <w:rsid w:val="007F5488"/>
    <w:rsid w:val="007F5795"/>
    <w:rsid w:val="007F59AC"/>
    <w:rsid w:val="007F5AB6"/>
    <w:rsid w:val="007F5D77"/>
    <w:rsid w:val="007F5F37"/>
    <w:rsid w:val="007F5FE1"/>
    <w:rsid w:val="007F628D"/>
    <w:rsid w:val="007F62AE"/>
    <w:rsid w:val="007F674B"/>
    <w:rsid w:val="007F6825"/>
    <w:rsid w:val="007F6912"/>
    <w:rsid w:val="007F6935"/>
    <w:rsid w:val="007F6955"/>
    <w:rsid w:val="007F69C1"/>
    <w:rsid w:val="007F6CE6"/>
    <w:rsid w:val="007F6F1C"/>
    <w:rsid w:val="007F6F44"/>
    <w:rsid w:val="007F7046"/>
    <w:rsid w:val="007F71C4"/>
    <w:rsid w:val="007F7323"/>
    <w:rsid w:val="007F74B6"/>
    <w:rsid w:val="007F763A"/>
    <w:rsid w:val="007F764A"/>
    <w:rsid w:val="007F77A5"/>
    <w:rsid w:val="007F7C7A"/>
    <w:rsid w:val="007F7F94"/>
    <w:rsid w:val="007F7FBE"/>
    <w:rsid w:val="007F7FED"/>
    <w:rsid w:val="0080022B"/>
    <w:rsid w:val="00800316"/>
    <w:rsid w:val="0080035E"/>
    <w:rsid w:val="0080037A"/>
    <w:rsid w:val="00800435"/>
    <w:rsid w:val="008006DB"/>
    <w:rsid w:val="0080079F"/>
    <w:rsid w:val="00800824"/>
    <w:rsid w:val="00800B45"/>
    <w:rsid w:val="00800F16"/>
    <w:rsid w:val="00800F2E"/>
    <w:rsid w:val="00801009"/>
    <w:rsid w:val="00801070"/>
    <w:rsid w:val="008010F4"/>
    <w:rsid w:val="00801156"/>
    <w:rsid w:val="0080117D"/>
    <w:rsid w:val="0080140F"/>
    <w:rsid w:val="00801527"/>
    <w:rsid w:val="008016D5"/>
    <w:rsid w:val="0080177C"/>
    <w:rsid w:val="008018A4"/>
    <w:rsid w:val="00801D50"/>
    <w:rsid w:val="00801DE9"/>
    <w:rsid w:val="00801E5B"/>
    <w:rsid w:val="00801E8F"/>
    <w:rsid w:val="00801F17"/>
    <w:rsid w:val="00801FE3"/>
    <w:rsid w:val="00802183"/>
    <w:rsid w:val="00802254"/>
    <w:rsid w:val="008022F9"/>
    <w:rsid w:val="00802332"/>
    <w:rsid w:val="0080239B"/>
    <w:rsid w:val="00802635"/>
    <w:rsid w:val="008026C8"/>
    <w:rsid w:val="008027ED"/>
    <w:rsid w:val="00802867"/>
    <w:rsid w:val="00802A0E"/>
    <w:rsid w:val="00802D70"/>
    <w:rsid w:val="00802F8A"/>
    <w:rsid w:val="00802FB9"/>
    <w:rsid w:val="0080300E"/>
    <w:rsid w:val="008033C1"/>
    <w:rsid w:val="0080344D"/>
    <w:rsid w:val="00803468"/>
    <w:rsid w:val="00803482"/>
    <w:rsid w:val="008035CE"/>
    <w:rsid w:val="008035E5"/>
    <w:rsid w:val="008036F9"/>
    <w:rsid w:val="00803EB9"/>
    <w:rsid w:val="00804191"/>
    <w:rsid w:val="00804534"/>
    <w:rsid w:val="00804593"/>
    <w:rsid w:val="0080460B"/>
    <w:rsid w:val="0080464C"/>
    <w:rsid w:val="008046B3"/>
    <w:rsid w:val="0080493F"/>
    <w:rsid w:val="00804D40"/>
    <w:rsid w:val="00804E23"/>
    <w:rsid w:val="00804F99"/>
    <w:rsid w:val="00804FA9"/>
    <w:rsid w:val="0080502C"/>
    <w:rsid w:val="008052E4"/>
    <w:rsid w:val="0080593F"/>
    <w:rsid w:val="008059DC"/>
    <w:rsid w:val="00805AE5"/>
    <w:rsid w:val="00805B5B"/>
    <w:rsid w:val="00806141"/>
    <w:rsid w:val="0080644F"/>
    <w:rsid w:val="0080673C"/>
    <w:rsid w:val="00806AA8"/>
    <w:rsid w:val="00806D9A"/>
    <w:rsid w:val="00806E32"/>
    <w:rsid w:val="00806F2F"/>
    <w:rsid w:val="0080704B"/>
    <w:rsid w:val="008073FE"/>
    <w:rsid w:val="0080756C"/>
    <w:rsid w:val="0080757C"/>
    <w:rsid w:val="008078AE"/>
    <w:rsid w:val="00807E14"/>
    <w:rsid w:val="00807E70"/>
    <w:rsid w:val="00807E99"/>
    <w:rsid w:val="00807FF5"/>
    <w:rsid w:val="00810035"/>
    <w:rsid w:val="0081007A"/>
    <w:rsid w:val="0081013C"/>
    <w:rsid w:val="0081014D"/>
    <w:rsid w:val="00810783"/>
    <w:rsid w:val="008108EF"/>
    <w:rsid w:val="008108F3"/>
    <w:rsid w:val="00810915"/>
    <w:rsid w:val="00810926"/>
    <w:rsid w:val="00810AFF"/>
    <w:rsid w:val="00810DA2"/>
    <w:rsid w:val="00811361"/>
    <w:rsid w:val="00811377"/>
    <w:rsid w:val="008115D6"/>
    <w:rsid w:val="00811922"/>
    <w:rsid w:val="00811CEB"/>
    <w:rsid w:val="008120E0"/>
    <w:rsid w:val="008121DC"/>
    <w:rsid w:val="0081267F"/>
    <w:rsid w:val="008126E4"/>
    <w:rsid w:val="0081274D"/>
    <w:rsid w:val="008128A9"/>
    <w:rsid w:val="00812972"/>
    <w:rsid w:val="00812BF9"/>
    <w:rsid w:val="00812D27"/>
    <w:rsid w:val="008131E1"/>
    <w:rsid w:val="0081326A"/>
    <w:rsid w:val="008132A9"/>
    <w:rsid w:val="00813464"/>
    <w:rsid w:val="008135B6"/>
    <w:rsid w:val="00813633"/>
    <w:rsid w:val="008139AF"/>
    <w:rsid w:val="00813ABA"/>
    <w:rsid w:val="00813B93"/>
    <w:rsid w:val="00813BF3"/>
    <w:rsid w:val="00813E75"/>
    <w:rsid w:val="00814188"/>
    <w:rsid w:val="008141DF"/>
    <w:rsid w:val="00814255"/>
    <w:rsid w:val="0081447E"/>
    <w:rsid w:val="00814E8D"/>
    <w:rsid w:val="00814F8E"/>
    <w:rsid w:val="00814FDF"/>
    <w:rsid w:val="0081522F"/>
    <w:rsid w:val="0081526D"/>
    <w:rsid w:val="008153B7"/>
    <w:rsid w:val="008156EF"/>
    <w:rsid w:val="0081585D"/>
    <w:rsid w:val="0081590E"/>
    <w:rsid w:val="00815A4B"/>
    <w:rsid w:val="00815B08"/>
    <w:rsid w:val="00815B42"/>
    <w:rsid w:val="00815BB6"/>
    <w:rsid w:val="00815C1C"/>
    <w:rsid w:val="00815D3D"/>
    <w:rsid w:val="00815D7B"/>
    <w:rsid w:val="00815D8D"/>
    <w:rsid w:val="00815DDE"/>
    <w:rsid w:val="00816059"/>
    <w:rsid w:val="00816098"/>
    <w:rsid w:val="008160AF"/>
    <w:rsid w:val="00816539"/>
    <w:rsid w:val="00816551"/>
    <w:rsid w:val="00816746"/>
    <w:rsid w:val="008168A1"/>
    <w:rsid w:val="00816F2F"/>
    <w:rsid w:val="00816F9E"/>
    <w:rsid w:val="008170F8"/>
    <w:rsid w:val="008175E5"/>
    <w:rsid w:val="008175F7"/>
    <w:rsid w:val="0081765A"/>
    <w:rsid w:val="008177BF"/>
    <w:rsid w:val="00817A6C"/>
    <w:rsid w:val="00817D59"/>
    <w:rsid w:val="0082010A"/>
    <w:rsid w:val="0082025D"/>
    <w:rsid w:val="0082031E"/>
    <w:rsid w:val="00820380"/>
    <w:rsid w:val="00820413"/>
    <w:rsid w:val="00820471"/>
    <w:rsid w:val="00820516"/>
    <w:rsid w:val="0082057E"/>
    <w:rsid w:val="008205B5"/>
    <w:rsid w:val="00820665"/>
    <w:rsid w:val="008206AB"/>
    <w:rsid w:val="00820791"/>
    <w:rsid w:val="00820859"/>
    <w:rsid w:val="00820931"/>
    <w:rsid w:val="0082099E"/>
    <w:rsid w:val="00820A71"/>
    <w:rsid w:val="00820AA5"/>
    <w:rsid w:val="00820D29"/>
    <w:rsid w:val="00820D57"/>
    <w:rsid w:val="00820D76"/>
    <w:rsid w:val="00820E2B"/>
    <w:rsid w:val="00820EB3"/>
    <w:rsid w:val="00820FCD"/>
    <w:rsid w:val="00820FF1"/>
    <w:rsid w:val="00821230"/>
    <w:rsid w:val="00821622"/>
    <w:rsid w:val="00821860"/>
    <w:rsid w:val="008219FA"/>
    <w:rsid w:val="00821A6B"/>
    <w:rsid w:val="00821BA2"/>
    <w:rsid w:val="00821C1C"/>
    <w:rsid w:val="00821E5E"/>
    <w:rsid w:val="00821EB2"/>
    <w:rsid w:val="00821F6A"/>
    <w:rsid w:val="0082209D"/>
    <w:rsid w:val="008221AC"/>
    <w:rsid w:val="008223C2"/>
    <w:rsid w:val="008225DD"/>
    <w:rsid w:val="008227D6"/>
    <w:rsid w:val="0082286A"/>
    <w:rsid w:val="00822D24"/>
    <w:rsid w:val="00822DB4"/>
    <w:rsid w:val="00822E45"/>
    <w:rsid w:val="00822FD7"/>
    <w:rsid w:val="00823023"/>
    <w:rsid w:val="0082317A"/>
    <w:rsid w:val="00823266"/>
    <w:rsid w:val="00823354"/>
    <w:rsid w:val="0082341D"/>
    <w:rsid w:val="008235BD"/>
    <w:rsid w:val="00823640"/>
    <w:rsid w:val="0082367A"/>
    <w:rsid w:val="008237C8"/>
    <w:rsid w:val="00823877"/>
    <w:rsid w:val="008238A0"/>
    <w:rsid w:val="0082392C"/>
    <w:rsid w:val="00823A43"/>
    <w:rsid w:val="00823AF9"/>
    <w:rsid w:val="00823E7A"/>
    <w:rsid w:val="00823F72"/>
    <w:rsid w:val="00823F96"/>
    <w:rsid w:val="00824064"/>
    <w:rsid w:val="00824087"/>
    <w:rsid w:val="008241DA"/>
    <w:rsid w:val="0082429D"/>
    <w:rsid w:val="0082475D"/>
    <w:rsid w:val="00824803"/>
    <w:rsid w:val="008248F9"/>
    <w:rsid w:val="00824B9B"/>
    <w:rsid w:val="00824BD8"/>
    <w:rsid w:val="00824CD6"/>
    <w:rsid w:val="008252A9"/>
    <w:rsid w:val="008254A7"/>
    <w:rsid w:val="00825516"/>
    <w:rsid w:val="00825685"/>
    <w:rsid w:val="00825AF9"/>
    <w:rsid w:val="00825B11"/>
    <w:rsid w:val="00825BE0"/>
    <w:rsid w:val="00825DA8"/>
    <w:rsid w:val="00825F05"/>
    <w:rsid w:val="00825F3F"/>
    <w:rsid w:val="00826071"/>
    <w:rsid w:val="0082614B"/>
    <w:rsid w:val="0082621F"/>
    <w:rsid w:val="00826303"/>
    <w:rsid w:val="008263CA"/>
    <w:rsid w:val="008263D1"/>
    <w:rsid w:val="0082669C"/>
    <w:rsid w:val="00826723"/>
    <w:rsid w:val="00826795"/>
    <w:rsid w:val="00826986"/>
    <w:rsid w:val="00826CC1"/>
    <w:rsid w:val="00826CE8"/>
    <w:rsid w:val="00826E71"/>
    <w:rsid w:val="00826EA2"/>
    <w:rsid w:val="00826F25"/>
    <w:rsid w:val="00826F3D"/>
    <w:rsid w:val="0082711C"/>
    <w:rsid w:val="0082715A"/>
    <w:rsid w:val="0082728A"/>
    <w:rsid w:val="008273D9"/>
    <w:rsid w:val="008273E7"/>
    <w:rsid w:val="008274CD"/>
    <w:rsid w:val="0082792B"/>
    <w:rsid w:val="00827AB6"/>
    <w:rsid w:val="00827AC8"/>
    <w:rsid w:val="00827B96"/>
    <w:rsid w:val="00827DB2"/>
    <w:rsid w:val="00827E0A"/>
    <w:rsid w:val="00830016"/>
    <w:rsid w:val="00830501"/>
    <w:rsid w:val="008308E5"/>
    <w:rsid w:val="0083090C"/>
    <w:rsid w:val="00830920"/>
    <w:rsid w:val="00830A08"/>
    <w:rsid w:val="00830B83"/>
    <w:rsid w:val="00830C05"/>
    <w:rsid w:val="00830E2A"/>
    <w:rsid w:val="00831494"/>
    <w:rsid w:val="0083149A"/>
    <w:rsid w:val="00831AA2"/>
    <w:rsid w:val="00831ABF"/>
    <w:rsid w:val="00831AD7"/>
    <w:rsid w:val="00831CBA"/>
    <w:rsid w:val="0083224A"/>
    <w:rsid w:val="0083230A"/>
    <w:rsid w:val="008324FE"/>
    <w:rsid w:val="00832B87"/>
    <w:rsid w:val="00832C15"/>
    <w:rsid w:val="00832C88"/>
    <w:rsid w:val="00832C9C"/>
    <w:rsid w:val="00832E4E"/>
    <w:rsid w:val="00832FFE"/>
    <w:rsid w:val="0083308B"/>
    <w:rsid w:val="0083323C"/>
    <w:rsid w:val="008334AE"/>
    <w:rsid w:val="00833538"/>
    <w:rsid w:val="0083368A"/>
    <w:rsid w:val="008336DE"/>
    <w:rsid w:val="00833805"/>
    <w:rsid w:val="00833917"/>
    <w:rsid w:val="00833BE0"/>
    <w:rsid w:val="00833CC8"/>
    <w:rsid w:val="00833CFE"/>
    <w:rsid w:val="00833E3D"/>
    <w:rsid w:val="00833E46"/>
    <w:rsid w:val="00833EE1"/>
    <w:rsid w:val="00833F17"/>
    <w:rsid w:val="00834132"/>
    <w:rsid w:val="0083430F"/>
    <w:rsid w:val="00834395"/>
    <w:rsid w:val="00834593"/>
    <w:rsid w:val="00834717"/>
    <w:rsid w:val="008347F9"/>
    <w:rsid w:val="00834A23"/>
    <w:rsid w:val="00834AB8"/>
    <w:rsid w:val="00834AF7"/>
    <w:rsid w:val="00834AFA"/>
    <w:rsid w:val="00834B1E"/>
    <w:rsid w:val="00834BA6"/>
    <w:rsid w:val="00834BF5"/>
    <w:rsid w:val="00834D3D"/>
    <w:rsid w:val="00834F77"/>
    <w:rsid w:val="008350D4"/>
    <w:rsid w:val="008352F6"/>
    <w:rsid w:val="0083535B"/>
    <w:rsid w:val="00835398"/>
    <w:rsid w:val="00835551"/>
    <w:rsid w:val="00835587"/>
    <w:rsid w:val="0083561B"/>
    <w:rsid w:val="0083563C"/>
    <w:rsid w:val="00835A23"/>
    <w:rsid w:val="00835AE7"/>
    <w:rsid w:val="00835C6E"/>
    <w:rsid w:val="00835E57"/>
    <w:rsid w:val="00835E69"/>
    <w:rsid w:val="00835EC1"/>
    <w:rsid w:val="00835F74"/>
    <w:rsid w:val="008363B1"/>
    <w:rsid w:val="00836576"/>
    <w:rsid w:val="00836610"/>
    <w:rsid w:val="008366B7"/>
    <w:rsid w:val="008366F6"/>
    <w:rsid w:val="00836950"/>
    <w:rsid w:val="00836964"/>
    <w:rsid w:val="00836A8B"/>
    <w:rsid w:val="00836C17"/>
    <w:rsid w:val="00836CE4"/>
    <w:rsid w:val="00836D78"/>
    <w:rsid w:val="00836E25"/>
    <w:rsid w:val="00836EA4"/>
    <w:rsid w:val="0083705E"/>
    <w:rsid w:val="00837124"/>
    <w:rsid w:val="008375BA"/>
    <w:rsid w:val="008376BE"/>
    <w:rsid w:val="008377C1"/>
    <w:rsid w:val="00837A3D"/>
    <w:rsid w:val="00837BDD"/>
    <w:rsid w:val="00837BF2"/>
    <w:rsid w:val="00837E32"/>
    <w:rsid w:val="00837EFF"/>
    <w:rsid w:val="00837F27"/>
    <w:rsid w:val="0084004D"/>
    <w:rsid w:val="008400DD"/>
    <w:rsid w:val="00840185"/>
    <w:rsid w:val="00840420"/>
    <w:rsid w:val="008406C3"/>
    <w:rsid w:val="008406F9"/>
    <w:rsid w:val="0084078D"/>
    <w:rsid w:val="00840909"/>
    <w:rsid w:val="008409A9"/>
    <w:rsid w:val="00840A26"/>
    <w:rsid w:val="00840AD8"/>
    <w:rsid w:val="00840E29"/>
    <w:rsid w:val="00840EBC"/>
    <w:rsid w:val="00840F0F"/>
    <w:rsid w:val="0084123B"/>
    <w:rsid w:val="00841293"/>
    <w:rsid w:val="00841539"/>
    <w:rsid w:val="00841582"/>
    <w:rsid w:val="0084178B"/>
    <w:rsid w:val="008418F4"/>
    <w:rsid w:val="00841AFA"/>
    <w:rsid w:val="00841BD8"/>
    <w:rsid w:val="00841C0E"/>
    <w:rsid w:val="00841D6F"/>
    <w:rsid w:val="00841F9A"/>
    <w:rsid w:val="00842253"/>
    <w:rsid w:val="00842483"/>
    <w:rsid w:val="008428D1"/>
    <w:rsid w:val="008429D2"/>
    <w:rsid w:val="00842B14"/>
    <w:rsid w:val="00842B44"/>
    <w:rsid w:val="00842CA4"/>
    <w:rsid w:val="00842CBC"/>
    <w:rsid w:val="00842F19"/>
    <w:rsid w:val="0084303E"/>
    <w:rsid w:val="00843095"/>
    <w:rsid w:val="008432E8"/>
    <w:rsid w:val="008439B5"/>
    <w:rsid w:val="00843C1E"/>
    <w:rsid w:val="00843DED"/>
    <w:rsid w:val="00843E80"/>
    <w:rsid w:val="0084405E"/>
    <w:rsid w:val="00844221"/>
    <w:rsid w:val="00844290"/>
    <w:rsid w:val="008443EA"/>
    <w:rsid w:val="0084465D"/>
    <w:rsid w:val="008446AA"/>
    <w:rsid w:val="00844752"/>
    <w:rsid w:val="00844951"/>
    <w:rsid w:val="00844A96"/>
    <w:rsid w:val="00844CC3"/>
    <w:rsid w:val="00844DD5"/>
    <w:rsid w:val="00845095"/>
    <w:rsid w:val="0084537D"/>
    <w:rsid w:val="0084548B"/>
    <w:rsid w:val="008455E2"/>
    <w:rsid w:val="00845622"/>
    <w:rsid w:val="008457CE"/>
    <w:rsid w:val="00845A0B"/>
    <w:rsid w:val="00845AC4"/>
    <w:rsid w:val="00845BFB"/>
    <w:rsid w:val="00845E0E"/>
    <w:rsid w:val="00846053"/>
    <w:rsid w:val="00846107"/>
    <w:rsid w:val="0084622F"/>
    <w:rsid w:val="00846350"/>
    <w:rsid w:val="0084638D"/>
    <w:rsid w:val="0084654C"/>
    <w:rsid w:val="008467A2"/>
    <w:rsid w:val="008468D3"/>
    <w:rsid w:val="00846984"/>
    <w:rsid w:val="0084699B"/>
    <w:rsid w:val="008469FF"/>
    <w:rsid w:val="00846B15"/>
    <w:rsid w:val="00846D0A"/>
    <w:rsid w:val="00846D23"/>
    <w:rsid w:val="00846E37"/>
    <w:rsid w:val="00846E95"/>
    <w:rsid w:val="00846EEC"/>
    <w:rsid w:val="00847004"/>
    <w:rsid w:val="0084702D"/>
    <w:rsid w:val="008470F6"/>
    <w:rsid w:val="0084712A"/>
    <w:rsid w:val="008472B2"/>
    <w:rsid w:val="008475AD"/>
    <w:rsid w:val="008475E7"/>
    <w:rsid w:val="0084766F"/>
    <w:rsid w:val="008477E9"/>
    <w:rsid w:val="008477F9"/>
    <w:rsid w:val="008479B5"/>
    <w:rsid w:val="00847A40"/>
    <w:rsid w:val="00847C1A"/>
    <w:rsid w:val="00847C47"/>
    <w:rsid w:val="00847D5D"/>
    <w:rsid w:val="00847E40"/>
    <w:rsid w:val="00847FDB"/>
    <w:rsid w:val="0085000F"/>
    <w:rsid w:val="00850118"/>
    <w:rsid w:val="008503A2"/>
    <w:rsid w:val="008504F0"/>
    <w:rsid w:val="0085060A"/>
    <w:rsid w:val="0085064F"/>
    <w:rsid w:val="00850747"/>
    <w:rsid w:val="00850938"/>
    <w:rsid w:val="00850A34"/>
    <w:rsid w:val="00850B78"/>
    <w:rsid w:val="00850B85"/>
    <w:rsid w:val="00850C85"/>
    <w:rsid w:val="00850E42"/>
    <w:rsid w:val="00851004"/>
    <w:rsid w:val="0085109C"/>
    <w:rsid w:val="00851104"/>
    <w:rsid w:val="00851187"/>
    <w:rsid w:val="00851853"/>
    <w:rsid w:val="00851948"/>
    <w:rsid w:val="00851954"/>
    <w:rsid w:val="00851ACA"/>
    <w:rsid w:val="00851D79"/>
    <w:rsid w:val="00851F02"/>
    <w:rsid w:val="008520B1"/>
    <w:rsid w:val="0085211E"/>
    <w:rsid w:val="00852342"/>
    <w:rsid w:val="0085239E"/>
    <w:rsid w:val="00852421"/>
    <w:rsid w:val="00852594"/>
    <w:rsid w:val="00852706"/>
    <w:rsid w:val="008527A4"/>
    <w:rsid w:val="00852EA1"/>
    <w:rsid w:val="00853018"/>
    <w:rsid w:val="00853310"/>
    <w:rsid w:val="0085334E"/>
    <w:rsid w:val="00853354"/>
    <w:rsid w:val="00853505"/>
    <w:rsid w:val="00853A2C"/>
    <w:rsid w:val="00853B5B"/>
    <w:rsid w:val="00853BB7"/>
    <w:rsid w:val="00853CB1"/>
    <w:rsid w:val="00853DA8"/>
    <w:rsid w:val="00853FF0"/>
    <w:rsid w:val="008541EA"/>
    <w:rsid w:val="008542CF"/>
    <w:rsid w:val="008543B4"/>
    <w:rsid w:val="0085455D"/>
    <w:rsid w:val="00854696"/>
    <w:rsid w:val="00854787"/>
    <w:rsid w:val="00854803"/>
    <w:rsid w:val="00854A0D"/>
    <w:rsid w:val="00854CF6"/>
    <w:rsid w:val="00854E3D"/>
    <w:rsid w:val="00854EC0"/>
    <w:rsid w:val="008550C1"/>
    <w:rsid w:val="00855162"/>
    <w:rsid w:val="008551A0"/>
    <w:rsid w:val="008552D1"/>
    <w:rsid w:val="00855716"/>
    <w:rsid w:val="008558A8"/>
    <w:rsid w:val="008558B0"/>
    <w:rsid w:val="008559E1"/>
    <w:rsid w:val="00855D26"/>
    <w:rsid w:val="00855DB6"/>
    <w:rsid w:val="00855E0E"/>
    <w:rsid w:val="00855E0F"/>
    <w:rsid w:val="00855E8C"/>
    <w:rsid w:val="00856276"/>
    <w:rsid w:val="008565FB"/>
    <w:rsid w:val="00856719"/>
    <w:rsid w:val="00856902"/>
    <w:rsid w:val="00856A86"/>
    <w:rsid w:val="00856AA2"/>
    <w:rsid w:val="00856AA3"/>
    <w:rsid w:val="00856BFF"/>
    <w:rsid w:val="00856DF6"/>
    <w:rsid w:val="00856E59"/>
    <w:rsid w:val="00856EDA"/>
    <w:rsid w:val="008572F1"/>
    <w:rsid w:val="008573DD"/>
    <w:rsid w:val="00857422"/>
    <w:rsid w:val="00857491"/>
    <w:rsid w:val="0085751B"/>
    <w:rsid w:val="00857600"/>
    <w:rsid w:val="008576ED"/>
    <w:rsid w:val="008577AA"/>
    <w:rsid w:val="00857811"/>
    <w:rsid w:val="0085783E"/>
    <w:rsid w:val="00857869"/>
    <w:rsid w:val="00857BD9"/>
    <w:rsid w:val="00857BE6"/>
    <w:rsid w:val="00857EF0"/>
    <w:rsid w:val="00857F5D"/>
    <w:rsid w:val="00857FE1"/>
    <w:rsid w:val="008601AD"/>
    <w:rsid w:val="008602B1"/>
    <w:rsid w:val="0086037E"/>
    <w:rsid w:val="00860432"/>
    <w:rsid w:val="008604A3"/>
    <w:rsid w:val="008606D7"/>
    <w:rsid w:val="008609CF"/>
    <w:rsid w:val="008609F0"/>
    <w:rsid w:val="00860B28"/>
    <w:rsid w:val="00860C1E"/>
    <w:rsid w:val="00860CE0"/>
    <w:rsid w:val="00860FD2"/>
    <w:rsid w:val="0086110D"/>
    <w:rsid w:val="00861242"/>
    <w:rsid w:val="0086130A"/>
    <w:rsid w:val="008613D4"/>
    <w:rsid w:val="008613DC"/>
    <w:rsid w:val="00861529"/>
    <w:rsid w:val="00861695"/>
    <w:rsid w:val="00861745"/>
    <w:rsid w:val="008617C8"/>
    <w:rsid w:val="008619BB"/>
    <w:rsid w:val="00861D9D"/>
    <w:rsid w:val="00861F75"/>
    <w:rsid w:val="008620E2"/>
    <w:rsid w:val="00862266"/>
    <w:rsid w:val="0086229B"/>
    <w:rsid w:val="0086243C"/>
    <w:rsid w:val="008624B7"/>
    <w:rsid w:val="0086267A"/>
    <w:rsid w:val="008626A7"/>
    <w:rsid w:val="008627E9"/>
    <w:rsid w:val="00862811"/>
    <w:rsid w:val="00862B6C"/>
    <w:rsid w:val="00862DBA"/>
    <w:rsid w:val="00862F7C"/>
    <w:rsid w:val="008631AE"/>
    <w:rsid w:val="008635AD"/>
    <w:rsid w:val="008636C8"/>
    <w:rsid w:val="008636CB"/>
    <w:rsid w:val="00863718"/>
    <w:rsid w:val="00863801"/>
    <w:rsid w:val="0086388C"/>
    <w:rsid w:val="0086389E"/>
    <w:rsid w:val="00863A22"/>
    <w:rsid w:val="00863ABA"/>
    <w:rsid w:val="00863D33"/>
    <w:rsid w:val="00863E5D"/>
    <w:rsid w:val="00863F45"/>
    <w:rsid w:val="00863F60"/>
    <w:rsid w:val="00863FD9"/>
    <w:rsid w:val="00864009"/>
    <w:rsid w:val="00864068"/>
    <w:rsid w:val="008642EE"/>
    <w:rsid w:val="00864504"/>
    <w:rsid w:val="008647B8"/>
    <w:rsid w:val="00864A38"/>
    <w:rsid w:val="00864B5B"/>
    <w:rsid w:val="00864B8F"/>
    <w:rsid w:val="00864BDC"/>
    <w:rsid w:val="00864CA3"/>
    <w:rsid w:val="00864CA6"/>
    <w:rsid w:val="00864CB0"/>
    <w:rsid w:val="00864DA6"/>
    <w:rsid w:val="00864DB9"/>
    <w:rsid w:val="00864E4A"/>
    <w:rsid w:val="00865011"/>
    <w:rsid w:val="0086514D"/>
    <w:rsid w:val="008651B3"/>
    <w:rsid w:val="00865416"/>
    <w:rsid w:val="0086552E"/>
    <w:rsid w:val="00865BAE"/>
    <w:rsid w:val="00865E70"/>
    <w:rsid w:val="00865EB7"/>
    <w:rsid w:val="00865F8A"/>
    <w:rsid w:val="008660ED"/>
    <w:rsid w:val="00866195"/>
    <w:rsid w:val="008661A6"/>
    <w:rsid w:val="008662C4"/>
    <w:rsid w:val="008662F4"/>
    <w:rsid w:val="008664E0"/>
    <w:rsid w:val="00866538"/>
    <w:rsid w:val="008665BA"/>
    <w:rsid w:val="008665E1"/>
    <w:rsid w:val="008667F0"/>
    <w:rsid w:val="00866890"/>
    <w:rsid w:val="00866B83"/>
    <w:rsid w:val="0086706D"/>
    <w:rsid w:val="00867117"/>
    <w:rsid w:val="00867135"/>
    <w:rsid w:val="008674E2"/>
    <w:rsid w:val="00867873"/>
    <w:rsid w:val="00867B44"/>
    <w:rsid w:val="00867B45"/>
    <w:rsid w:val="00867C22"/>
    <w:rsid w:val="00867E02"/>
    <w:rsid w:val="00867FA7"/>
    <w:rsid w:val="00867FEB"/>
    <w:rsid w:val="0087034C"/>
    <w:rsid w:val="008705A8"/>
    <w:rsid w:val="00870772"/>
    <w:rsid w:val="00870B79"/>
    <w:rsid w:val="00870B7D"/>
    <w:rsid w:val="00870BC6"/>
    <w:rsid w:val="00870D76"/>
    <w:rsid w:val="00871046"/>
    <w:rsid w:val="00871166"/>
    <w:rsid w:val="00871258"/>
    <w:rsid w:val="008713D1"/>
    <w:rsid w:val="00871506"/>
    <w:rsid w:val="0087157D"/>
    <w:rsid w:val="0087191F"/>
    <w:rsid w:val="008719DB"/>
    <w:rsid w:val="00871B53"/>
    <w:rsid w:val="00871DAA"/>
    <w:rsid w:val="00871FA1"/>
    <w:rsid w:val="0087207B"/>
    <w:rsid w:val="008725FF"/>
    <w:rsid w:val="008726C8"/>
    <w:rsid w:val="00872703"/>
    <w:rsid w:val="00872753"/>
    <w:rsid w:val="00872757"/>
    <w:rsid w:val="0087297B"/>
    <w:rsid w:val="00872A2B"/>
    <w:rsid w:val="00872BF3"/>
    <w:rsid w:val="00872E2F"/>
    <w:rsid w:val="00873006"/>
    <w:rsid w:val="008731B0"/>
    <w:rsid w:val="00873255"/>
    <w:rsid w:val="00873292"/>
    <w:rsid w:val="0087333A"/>
    <w:rsid w:val="0087344F"/>
    <w:rsid w:val="00873468"/>
    <w:rsid w:val="00873706"/>
    <w:rsid w:val="0087375D"/>
    <w:rsid w:val="0087380E"/>
    <w:rsid w:val="008738DC"/>
    <w:rsid w:val="00873BA9"/>
    <w:rsid w:val="0087409A"/>
    <w:rsid w:val="00874170"/>
    <w:rsid w:val="00874206"/>
    <w:rsid w:val="00874243"/>
    <w:rsid w:val="00874437"/>
    <w:rsid w:val="00874557"/>
    <w:rsid w:val="008745D9"/>
    <w:rsid w:val="008745F6"/>
    <w:rsid w:val="00874C15"/>
    <w:rsid w:val="00874C96"/>
    <w:rsid w:val="00874CDB"/>
    <w:rsid w:val="00874D6E"/>
    <w:rsid w:val="00874E57"/>
    <w:rsid w:val="00875002"/>
    <w:rsid w:val="00875363"/>
    <w:rsid w:val="0087540B"/>
    <w:rsid w:val="0087544C"/>
    <w:rsid w:val="0087557C"/>
    <w:rsid w:val="0087560E"/>
    <w:rsid w:val="00875618"/>
    <w:rsid w:val="008756AF"/>
    <w:rsid w:val="008758BB"/>
    <w:rsid w:val="00875983"/>
    <w:rsid w:val="00875A6D"/>
    <w:rsid w:val="00875C2D"/>
    <w:rsid w:val="00875C6D"/>
    <w:rsid w:val="008761C2"/>
    <w:rsid w:val="008761D4"/>
    <w:rsid w:val="0087648C"/>
    <w:rsid w:val="008764CB"/>
    <w:rsid w:val="008764ED"/>
    <w:rsid w:val="00876764"/>
    <w:rsid w:val="008768B0"/>
    <w:rsid w:val="00876A64"/>
    <w:rsid w:val="00876B20"/>
    <w:rsid w:val="00876D76"/>
    <w:rsid w:val="00876FE5"/>
    <w:rsid w:val="0087728D"/>
    <w:rsid w:val="008773A5"/>
    <w:rsid w:val="008773F2"/>
    <w:rsid w:val="0087743C"/>
    <w:rsid w:val="0087747B"/>
    <w:rsid w:val="008774AD"/>
    <w:rsid w:val="008774B4"/>
    <w:rsid w:val="00877502"/>
    <w:rsid w:val="00877962"/>
    <w:rsid w:val="0087798F"/>
    <w:rsid w:val="00877DD1"/>
    <w:rsid w:val="00877E7A"/>
    <w:rsid w:val="00880303"/>
    <w:rsid w:val="008804CD"/>
    <w:rsid w:val="00880A66"/>
    <w:rsid w:val="00880BCB"/>
    <w:rsid w:val="00880E36"/>
    <w:rsid w:val="0088130A"/>
    <w:rsid w:val="0088133B"/>
    <w:rsid w:val="008813F0"/>
    <w:rsid w:val="0088142F"/>
    <w:rsid w:val="008816D4"/>
    <w:rsid w:val="008819DA"/>
    <w:rsid w:val="00881AB7"/>
    <w:rsid w:val="00881BBC"/>
    <w:rsid w:val="00881BEE"/>
    <w:rsid w:val="00881FBA"/>
    <w:rsid w:val="00882001"/>
    <w:rsid w:val="008821D0"/>
    <w:rsid w:val="008822C7"/>
    <w:rsid w:val="008825E3"/>
    <w:rsid w:val="00882A06"/>
    <w:rsid w:val="00882D4D"/>
    <w:rsid w:val="00882D8A"/>
    <w:rsid w:val="00882FC2"/>
    <w:rsid w:val="00883047"/>
    <w:rsid w:val="008831F5"/>
    <w:rsid w:val="00883319"/>
    <w:rsid w:val="00883435"/>
    <w:rsid w:val="008835F2"/>
    <w:rsid w:val="008837E5"/>
    <w:rsid w:val="00883841"/>
    <w:rsid w:val="00883848"/>
    <w:rsid w:val="0088393A"/>
    <w:rsid w:val="00883956"/>
    <w:rsid w:val="00883A31"/>
    <w:rsid w:val="00883B69"/>
    <w:rsid w:val="0088418E"/>
    <w:rsid w:val="008845A9"/>
    <w:rsid w:val="00884C5F"/>
    <w:rsid w:val="00884D9F"/>
    <w:rsid w:val="00884DCA"/>
    <w:rsid w:val="00884FEE"/>
    <w:rsid w:val="0088512C"/>
    <w:rsid w:val="00885324"/>
    <w:rsid w:val="00885373"/>
    <w:rsid w:val="00885434"/>
    <w:rsid w:val="00885485"/>
    <w:rsid w:val="00885653"/>
    <w:rsid w:val="00885846"/>
    <w:rsid w:val="0088598F"/>
    <w:rsid w:val="00885B27"/>
    <w:rsid w:val="00885CFD"/>
    <w:rsid w:val="00885E51"/>
    <w:rsid w:val="0088602B"/>
    <w:rsid w:val="00886059"/>
    <w:rsid w:val="00886223"/>
    <w:rsid w:val="00886348"/>
    <w:rsid w:val="008863D3"/>
    <w:rsid w:val="008866ED"/>
    <w:rsid w:val="00886971"/>
    <w:rsid w:val="00886AC7"/>
    <w:rsid w:val="00886CB1"/>
    <w:rsid w:val="00886F75"/>
    <w:rsid w:val="00886F84"/>
    <w:rsid w:val="00886FAF"/>
    <w:rsid w:val="008870F6"/>
    <w:rsid w:val="00887219"/>
    <w:rsid w:val="00887249"/>
    <w:rsid w:val="0088736E"/>
    <w:rsid w:val="008874FF"/>
    <w:rsid w:val="008878A7"/>
    <w:rsid w:val="00887A40"/>
    <w:rsid w:val="00887A81"/>
    <w:rsid w:val="00887BDB"/>
    <w:rsid w:val="00887F43"/>
    <w:rsid w:val="008900B8"/>
    <w:rsid w:val="008900EF"/>
    <w:rsid w:val="00890121"/>
    <w:rsid w:val="008901D5"/>
    <w:rsid w:val="00890397"/>
    <w:rsid w:val="0089045C"/>
    <w:rsid w:val="00890757"/>
    <w:rsid w:val="00890A72"/>
    <w:rsid w:val="00890B06"/>
    <w:rsid w:val="00890BD9"/>
    <w:rsid w:val="00890BF0"/>
    <w:rsid w:val="00890D34"/>
    <w:rsid w:val="00890D73"/>
    <w:rsid w:val="00890EB6"/>
    <w:rsid w:val="00891234"/>
    <w:rsid w:val="008916E3"/>
    <w:rsid w:val="00891D2A"/>
    <w:rsid w:val="00891D8B"/>
    <w:rsid w:val="00892049"/>
    <w:rsid w:val="00892248"/>
    <w:rsid w:val="008922C4"/>
    <w:rsid w:val="008922E0"/>
    <w:rsid w:val="008922F9"/>
    <w:rsid w:val="0089236B"/>
    <w:rsid w:val="00892616"/>
    <w:rsid w:val="008928C7"/>
    <w:rsid w:val="00892CDB"/>
    <w:rsid w:val="00892D64"/>
    <w:rsid w:val="00892E17"/>
    <w:rsid w:val="00892FA7"/>
    <w:rsid w:val="00893042"/>
    <w:rsid w:val="008934D9"/>
    <w:rsid w:val="00893592"/>
    <w:rsid w:val="008936E2"/>
    <w:rsid w:val="00893898"/>
    <w:rsid w:val="00893C95"/>
    <w:rsid w:val="00893DA3"/>
    <w:rsid w:val="00893E81"/>
    <w:rsid w:val="00893ED7"/>
    <w:rsid w:val="008940B6"/>
    <w:rsid w:val="0089423B"/>
    <w:rsid w:val="00894281"/>
    <w:rsid w:val="008942A0"/>
    <w:rsid w:val="008942A7"/>
    <w:rsid w:val="008942D2"/>
    <w:rsid w:val="00894444"/>
    <w:rsid w:val="008944A9"/>
    <w:rsid w:val="00894712"/>
    <w:rsid w:val="008947E3"/>
    <w:rsid w:val="0089492E"/>
    <w:rsid w:val="00894989"/>
    <w:rsid w:val="00894C6D"/>
    <w:rsid w:val="00894C7C"/>
    <w:rsid w:val="00894CEF"/>
    <w:rsid w:val="00894D64"/>
    <w:rsid w:val="00895016"/>
    <w:rsid w:val="008950B2"/>
    <w:rsid w:val="008951F6"/>
    <w:rsid w:val="00895374"/>
    <w:rsid w:val="008953FF"/>
    <w:rsid w:val="00895482"/>
    <w:rsid w:val="00895765"/>
    <w:rsid w:val="008958C8"/>
    <w:rsid w:val="008959A2"/>
    <w:rsid w:val="008959BC"/>
    <w:rsid w:val="008959F1"/>
    <w:rsid w:val="00895A00"/>
    <w:rsid w:val="00895A87"/>
    <w:rsid w:val="00895B2A"/>
    <w:rsid w:val="00896104"/>
    <w:rsid w:val="00896198"/>
    <w:rsid w:val="008961D5"/>
    <w:rsid w:val="00896551"/>
    <w:rsid w:val="008965CA"/>
    <w:rsid w:val="00896658"/>
    <w:rsid w:val="0089672B"/>
    <w:rsid w:val="00896ACF"/>
    <w:rsid w:val="00896BEA"/>
    <w:rsid w:val="00896CC5"/>
    <w:rsid w:val="00896DBA"/>
    <w:rsid w:val="00896EF1"/>
    <w:rsid w:val="00896F55"/>
    <w:rsid w:val="00896F6B"/>
    <w:rsid w:val="00897383"/>
    <w:rsid w:val="00897512"/>
    <w:rsid w:val="008975E3"/>
    <w:rsid w:val="00897669"/>
    <w:rsid w:val="0089774C"/>
    <w:rsid w:val="008978DF"/>
    <w:rsid w:val="0089798C"/>
    <w:rsid w:val="008979B9"/>
    <w:rsid w:val="00897A62"/>
    <w:rsid w:val="00897BF9"/>
    <w:rsid w:val="00897D56"/>
    <w:rsid w:val="008A0122"/>
    <w:rsid w:val="008A015C"/>
    <w:rsid w:val="008A02C1"/>
    <w:rsid w:val="008A04A9"/>
    <w:rsid w:val="008A06EC"/>
    <w:rsid w:val="008A0712"/>
    <w:rsid w:val="008A07BE"/>
    <w:rsid w:val="008A0868"/>
    <w:rsid w:val="008A0998"/>
    <w:rsid w:val="008A0A9E"/>
    <w:rsid w:val="008A0AD4"/>
    <w:rsid w:val="008A0B2C"/>
    <w:rsid w:val="008A0B5D"/>
    <w:rsid w:val="008A0B65"/>
    <w:rsid w:val="008A0B91"/>
    <w:rsid w:val="008A1311"/>
    <w:rsid w:val="008A13C1"/>
    <w:rsid w:val="008A1531"/>
    <w:rsid w:val="008A1578"/>
    <w:rsid w:val="008A15AA"/>
    <w:rsid w:val="008A15D7"/>
    <w:rsid w:val="008A179A"/>
    <w:rsid w:val="008A17DD"/>
    <w:rsid w:val="008A1882"/>
    <w:rsid w:val="008A1904"/>
    <w:rsid w:val="008A1B2B"/>
    <w:rsid w:val="008A1B4B"/>
    <w:rsid w:val="008A1B69"/>
    <w:rsid w:val="008A1BF7"/>
    <w:rsid w:val="008A1C9F"/>
    <w:rsid w:val="008A1CF8"/>
    <w:rsid w:val="008A1D25"/>
    <w:rsid w:val="008A1E42"/>
    <w:rsid w:val="008A1FFC"/>
    <w:rsid w:val="008A2047"/>
    <w:rsid w:val="008A2072"/>
    <w:rsid w:val="008A2162"/>
    <w:rsid w:val="008A246C"/>
    <w:rsid w:val="008A26C3"/>
    <w:rsid w:val="008A2900"/>
    <w:rsid w:val="008A29BC"/>
    <w:rsid w:val="008A2AFD"/>
    <w:rsid w:val="008A2C35"/>
    <w:rsid w:val="008A2E20"/>
    <w:rsid w:val="008A2E69"/>
    <w:rsid w:val="008A2EBE"/>
    <w:rsid w:val="008A3015"/>
    <w:rsid w:val="008A30F9"/>
    <w:rsid w:val="008A3141"/>
    <w:rsid w:val="008A3243"/>
    <w:rsid w:val="008A3425"/>
    <w:rsid w:val="008A3665"/>
    <w:rsid w:val="008A36A6"/>
    <w:rsid w:val="008A3796"/>
    <w:rsid w:val="008A3A02"/>
    <w:rsid w:val="008A3C68"/>
    <w:rsid w:val="008A3CC1"/>
    <w:rsid w:val="008A3D32"/>
    <w:rsid w:val="008A3E5F"/>
    <w:rsid w:val="008A4069"/>
    <w:rsid w:val="008A41BF"/>
    <w:rsid w:val="008A4255"/>
    <w:rsid w:val="008A43A9"/>
    <w:rsid w:val="008A4442"/>
    <w:rsid w:val="008A4462"/>
    <w:rsid w:val="008A44A5"/>
    <w:rsid w:val="008A4509"/>
    <w:rsid w:val="008A48DB"/>
    <w:rsid w:val="008A48E1"/>
    <w:rsid w:val="008A4A55"/>
    <w:rsid w:val="008A4A5D"/>
    <w:rsid w:val="008A4A63"/>
    <w:rsid w:val="008A4A67"/>
    <w:rsid w:val="008A4AD8"/>
    <w:rsid w:val="008A4CC8"/>
    <w:rsid w:val="008A4E1C"/>
    <w:rsid w:val="008A4EF0"/>
    <w:rsid w:val="008A4F38"/>
    <w:rsid w:val="008A4FA4"/>
    <w:rsid w:val="008A515E"/>
    <w:rsid w:val="008A5256"/>
    <w:rsid w:val="008A52DE"/>
    <w:rsid w:val="008A5683"/>
    <w:rsid w:val="008A56CD"/>
    <w:rsid w:val="008A590A"/>
    <w:rsid w:val="008A5C50"/>
    <w:rsid w:val="008A5C54"/>
    <w:rsid w:val="008A6017"/>
    <w:rsid w:val="008A6082"/>
    <w:rsid w:val="008A6213"/>
    <w:rsid w:val="008A6214"/>
    <w:rsid w:val="008A62BC"/>
    <w:rsid w:val="008A6A0A"/>
    <w:rsid w:val="008A6A10"/>
    <w:rsid w:val="008A6BA2"/>
    <w:rsid w:val="008A6C1B"/>
    <w:rsid w:val="008A6C53"/>
    <w:rsid w:val="008A6D52"/>
    <w:rsid w:val="008A6E79"/>
    <w:rsid w:val="008A6FD1"/>
    <w:rsid w:val="008A6FD5"/>
    <w:rsid w:val="008A6FE1"/>
    <w:rsid w:val="008A7026"/>
    <w:rsid w:val="008A70A0"/>
    <w:rsid w:val="008A731B"/>
    <w:rsid w:val="008A73C9"/>
    <w:rsid w:val="008A78C6"/>
    <w:rsid w:val="008A7C3A"/>
    <w:rsid w:val="008A7EEB"/>
    <w:rsid w:val="008B005F"/>
    <w:rsid w:val="008B018B"/>
    <w:rsid w:val="008B0F46"/>
    <w:rsid w:val="008B109E"/>
    <w:rsid w:val="008B10DD"/>
    <w:rsid w:val="008B116F"/>
    <w:rsid w:val="008B15B4"/>
    <w:rsid w:val="008B1668"/>
    <w:rsid w:val="008B19A1"/>
    <w:rsid w:val="008B1A55"/>
    <w:rsid w:val="008B1CE1"/>
    <w:rsid w:val="008B1E7B"/>
    <w:rsid w:val="008B21E3"/>
    <w:rsid w:val="008B22B0"/>
    <w:rsid w:val="008B22C1"/>
    <w:rsid w:val="008B2340"/>
    <w:rsid w:val="008B24C7"/>
    <w:rsid w:val="008B25C9"/>
    <w:rsid w:val="008B267A"/>
    <w:rsid w:val="008B270B"/>
    <w:rsid w:val="008B2BE7"/>
    <w:rsid w:val="008B2C21"/>
    <w:rsid w:val="008B2C28"/>
    <w:rsid w:val="008B2C57"/>
    <w:rsid w:val="008B2DF6"/>
    <w:rsid w:val="008B2F78"/>
    <w:rsid w:val="008B30F0"/>
    <w:rsid w:val="008B32E1"/>
    <w:rsid w:val="008B3301"/>
    <w:rsid w:val="008B33A0"/>
    <w:rsid w:val="008B3722"/>
    <w:rsid w:val="008B3AA7"/>
    <w:rsid w:val="008B3BA1"/>
    <w:rsid w:val="008B3C6C"/>
    <w:rsid w:val="008B3D9D"/>
    <w:rsid w:val="008B3EA8"/>
    <w:rsid w:val="008B3EEB"/>
    <w:rsid w:val="008B3F82"/>
    <w:rsid w:val="008B412C"/>
    <w:rsid w:val="008B41B7"/>
    <w:rsid w:val="008B430A"/>
    <w:rsid w:val="008B4355"/>
    <w:rsid w:val="008B4424"/>
    <w:rsid w:val="008B444A"/>
    <w:rsid w:val="008B4517"/>
    <w:rsid w:val="008B4713"/>
    <w:rsid w:val="008B476D"/>
    <w:rsid w:val="008B488C"/>
    <w:rsid w:val="008B4B77"/>
    <w:rsid w:val="008B4EC3"/>
    <w:rsid w:val="008B4F60"/>
    <w:rsid w:val="008B5598"/>
    <w:rsid w:val="008B5741"/>
    <w:rsid w:val="008B5786"/>
    <w:rsid w:val="008B5AC4"/>
    <w:rsid w:val="008B5C5A"/>
    <w:rsid w:val="008B5D92"/>
    <w:rsid w:val="008B5EA0"/>
    <w:rsid w:val="008B60F4"/>
    <w:rsid w:val="008B60F9"/>
    <w:rsid w:val="008B6197"/>
    <w:rsid w:val="008B626D"/>
    <w:rsid w:val="008B642D"/>
    <w:rsid w:val="008B657C"/>
    <w:rsid w:val="008B6719"/>
    <w:rsid w:val="008B6B5A"/>
    <w:rsid w:val="008B6D07"/>
    <w:rsid w:val="008B6EA9"/>
    <w:rsid w:val="008B7022"/>
    <w:rsid w:val="008B707B"/>
    <w:rsid w:val="008B70C3"/>
    <w:rsid w:val="008B71B4"/>
    <w:rsid w:val="008B71CC"/>
    <w:rsid w:val="008B779A"/>
    <w:rsid w:val="008B7B97"/>
    <w:rsid w:val="008B7C04"/>
    <w:rsid w:val="008B7F85"/>
    <w:rsid w:val="008C00BB"/>
    <w:rsid w:val="008C0124"/>
    <w:rsid w:val="008C01AF"/>
    <w:rsid w:val="008C025C"/>
    <w:rsid w:val="008C0823"/>
    <w:rsid w:val="008C0A9F"/>
    <w:rsid w:val="008C0E33"/>
    <w:rsid w:val="008C0FDA"/>
    <w:rsid w:val="008C1160"/>
    <w:rsid w:val="008C12D9"/>
    <w:rsid w:val="008C149D"/>
    <w:rsid w:val="008C14E8"/>
    <w:rsid w:val="008C16E6"/>
    <w:rsid w:val="008C17A8"/>
    <w:rsid w:val="008C1855"/>
    <w:rsid w:val="008C1977"/>
    <w:rsid w:val="008C1AE1"/>
    <w:rsid w:val="008C1C86"/>
    <w:rsid w:val="008C1CF6"/>
    <w:rsid w:val="008C1D92"/>
    <w:rsid w:val="008C1DB1"/>
    <w:rsid w:val="008C21E0"/>
    <w:rsid w:val="008C22E3"/>
    <w:rsid w:val="008C2354"/>
    <w:rsid w:val="008C24A1"/>
    <w:rsid w:val="008C24DA"/>
    <w:rsid w:val="008C2669"/>
    <w:rsid w:val="008C266C"/>
    <w:rsid w:val="008C27CE"/>
    <w:rsid w:val="008C28C6"/>
    <w:rsid w:val="008C3088"/>
    <w:rsid w:val="008C32CB"/>
    <w:rsid w:val="008C356A"/>
    <w:rsid w:val="008C36F5"/>
    <w:rsid w:val="008C38AC"/>
    <w:rsid w:val="008C38E1"/>
    <w:rsid w:val="008C3917"/>
    <w:rsid w:val="008C397D"/>
    <w:rsid w:val="008C3B6D"/>
    <w:rsid w:val="008C3D4D"/>
    <w:rsid w:val="008C3DB3"/>
    <w:rsid w:val="008C3F90"/>
    <w:rsid w:val="008C4017"/>
    <w:rsid w:val="008C4182"/>
    <w:rsid w:val="008C441C"/>
    <w:rsid w:val="008C4449"/>
    <w:rsid w:val="008C4740"/>
    <w:rsid w:val="008C4748"/>
    <w:rsid w:val="008C4757"/>
    <w:rsid w:val="008C4D9A"/>
    <w:rsid w:val="008C4DAF"/>
    <w:rsid w:val="008C5141"/>
    <w:rsid w:val="008C5294"/>
    <w:rsid w:val="008C5381"/>
    <w:rsid w:val="008C571F"/>
    <w:rsid w:val="008C5742"/>
    <w:rsid w:val="008C57E0"/>
    <w:rsid w:val="008C588D"/>
    <w:rsid w:val="008C58D5"/>
    <w:rsid w:val="008C598F"/>
    <w:rsid w:val="008C5DDB"/>
    <w:rsid w:val="008C613B"/>
    <w:rsid w:val="008C61EB"/>
    <w:rsid w:val="008C63C8"/>
    <w:rsid w:val="008C64BB"/>
    <w:rsid w:val="008C6683"/>
    <w:rsid w:val="008C683D"/>
    <w:rsid w:val="008C6946"/>
    <w:rsid w:val="008C697B"/>
    <w:rsid w:val="008C6B25"/>
    <w:rsid w:val="008C6BCE"/>
    <w:rsid w:val="008C6DC5"/>
    <w:rsid w:val="008C6EC0"/>
    <w:rsid w:val="008C7131"/>
    <w:rsid w:val="008C71EB"/>
    <w:rsid w:val="008C73C1"/>
    <w:rsid w:val="008C77B9"/>
    <w:rsid w:val="008C77F3"/>
    <w:rsid w:val="008C7BD3"/>
    <w:rsid w:val="008C7BE7"/>
    <w:rsid w:val="008C7C7B"/>
    <w:rsid w:val="008C7D5D"/>
    <w:rsid w:val="008D0348"/>
    <w:rsid w:val="008D0460"/>
    <w:rsid w:val="008D0541"/>
    <w:rsid w:val="008D07A3"/>
    <w:rsid w:val="008D0812"/>
    <w:rsid w:val="008D08ED"/>
    <w:rsid w:val="008D0BBE"/>
    <w:rsid w:val="008D0EBB"/>
    <w:rsid w:val="008D0FD5"/>
    <w:rsid w:val="008D0FE4"/>
    <w:rsid w:val="008D1061"/>
    <w:rsid w:val="008D10A4"/>
    <w:rsid w:val="008D1166"/>
    <w:rsid w:val="008D1270"/>
    <w:rsid w:val="008D1470"/>
    <w:rsid w:val="008D14B2"/>
    <w:rsid w:val="008D14D9"/>
    <w:rsid w:val="008D15E5"/>
    <w:rsid w:val="008D1698"/>
    <w:rsid w:val="008D169C"/>
    <w:rsid w:val="008D1831"/>
    <w:rsid w:val="008D18BD"/>
    <w:rsid w:val="008D1A89"/>
    <w:rsid w:val="008D1D4D"/>
    <w:rsid w:val="008D1E76"/>
    <w:rsid w:val="008D1E82"/>
    <w:rsid w:val="008D1E9B"/>
    <w:rsid w:val="008D1F45"/>
    <w:rsid w:val="008D21F1"/>
    <w:rsid w:val="008D23A8"/>
    <w:rsid w:val="008D24F3"/>
    <w:rsid w:val="008D25DC"/>
    <w:rsid w:val="008D26EA"/>
    <w:rsid w:val="008D280D"/>
    <w:rsid w:val="008D291D"/>
    <w:rsid w:val="008D2D59"/>
    <w:rsid w:val="008D2E09"/>
    <w:rsid w:val="008D2EEF"/>
    <w:rsid w:val="008D2FCE"/>
    <w:rsid w:val="008D30CC"/>
    <w:rsid w:val="008D30D5"/>
    <w:rsid w:val="008D31C0"/>
    <w:rsid w:val="008D3232"/>
    <w:rsid w:val="008D32C9"/>
    <w:rsid w:val="008D3505"/>
    <w:rsid w:val="008D383D"/>
    <w:rsid w:val="008D3B6B"/>
    <w:rsid w:val="008D3B75"/>
    <w:rsid w:val="008D3BD2"/>
    <w:rsid w:val="008D3C32"/>
    <w:rsid w:val="008D3EC3"/>
    <w:rsid w:val="008D3FFC"/>
    <w:rsid w:val="008D4010"/>
    <w:rsid w:val="008D40C0"/>
    <w:rsid w:val="008D41D6"/>
    <w:rsid w:val="008D41FA"/>
    <w:rsid w:val="008D4243"/>
    <w:rsid w:val="008D4334"/>
    <w:rsid w:val="008D4370"/>
    <w:rsid w:val="008D44A7"/>
    <w:rsid w:val="008D454A"/>
    <w:rsid w:val="008D4622"/>
    <w:rsid w:val="008D466E"/>
    <w:rsid w:val="008D49EC"/>
    <w:rsid w:val="008D4CB0"/>
    <w:rsid w:val="008D4DB2"/>
    <w:rsid w:val="008D4FD5"/>
    <w:rsid w:val="008D5049"/>
    <w:rsid w:val="008D51E6"/>
    <w:rsid w:val="008D543A"/>
    <w:rsid w:val="008D552B"/>
    <w:rsid w:val="008D5672"/>
    <w:rsid w:val="008D56AC"/>
    <w:rsid w:val="008D57CE"/>
    <w:rsid w:val="008D5817"/>
    <w:rsid w:val="008D5C38"/>
    <w:rsid w:val="008D5D68"/>
    <w:rsid w:val="008D5E3A"/>
    <w:rsid w:val="008D6053"/>
    <w:rsid w:val="008D6322"/>
    <w:rsid w:val="008D657D"/>
    <w:rsid w:val="008D65F0"/>
    <w:rsid w:val="008D660F"/>
    <w:rsid w:val="008D680E"/>
    <w:rsid w:val="008D6946"/>
    <w:rsid w:val="008D6B68"/>
    <w:rsid w:val="008D6B85"/>
    <w:rsid w:val="008D6C16"/>
    <w:rsid w:val="008D6C46"/>
    <w:rsid w:val="008D6E28"/>
    <w:rsid w:val="008D6E8B"/>
    <w:rsid w:val="008D7209"/>
    <w:rsid w:val="008D7304"/>
    <w:rsid w:val="008D737F"/>
    <w:rsid w:val="008D757F"/>
    <w:rsid w:val="008D771A"/>
    <w:rsid w:val="008D78BB"/>
    <w:rsid w:val="008D7965"/>
    <w:rsid w:val="008D7971"/>
    <w:rsid w:val="008D7988"/>
    <w:rsid w:val="008D7B36"/>
    <w:rsid w:val="008D7B54"/>
    <w:rsid w:val="008D7C6A"/>
    <w:rsid w:val="008D7D4B"/>
    <w:rsid w:val="008D7DCA"/>
    <w:rsid w:val="008E004C"/>
    <w:rsid w:val="008E014E"/>
    <w:rsid w:val="008E02A3"/>
    <w:rsid w:val="008E033B"/>
    <w:rsid w:val="008E038B"/>
    <w:rsid w:val="008E06B3"/>
    <w:rsid w:val="008E0A4F"/>
    <w:rsid w:val="008E0C79"/>
    <w:rsid w:val="008E0D49"/>
    <w:rsid w:val="008E0D6E"/>
    <w:rsid w:val="008E0F6B"/>
    <w:rsid w:val="008E1036"/>
    <w:rsid w:val="008E1055"/>
    <w:rsid w:val="008E1118"/>
    <w:rsid w:val="008E1196"/>
    <w:rsid w:val="008E1302"/>
    <w:rsid w:val="008E1377"/>
    <w:rsid w:val="008E14ED"/>
    <w:rsid w:val="008E1692"/>
    <w:rsid w:val="008E173B"/>
    <w:rsid w:val="008E1CA0"/>
    <w:rsid w:val="008E1CCE"/>
    <w:rsid w:val="008E1D76"/>
    <w:rsid w:val="008E1E0C"/>
    <w:rsid w:val="008E1E9D"/>
    <w:rsid w:val="008E1F4D"/>
    <w:rsid w:val="008E1FED"/>
    <w:rsid w:val="008E2334"/>
    <w:rsid w:val="008E235F"/>
    <w:rsid w:val="008E2742"/>
    <w:rsid w:val="008E27A7"/>
    <w:rsid w:val="008E27D2"/>
    <w:rsid w:val="008E281E"/>
    <w:rsid w:val="008E2B4C"/>
    <w:rsid w:val="008E2B6E"/>
    <w:rsid w:val="008E2E26"/>
    <w:rsid w:val="008E32C8"/>
    <w:rsid w:val="008E33FB"/>
    <w:rsid w:val="008E35F7"/>
    <w:rsid w:val="008E367B"/>
    <w:rsid w:val="008E36E9"/>
    <w:rsid w:val="008E36F4"/>
    <w:rsid w:val="008E37D8"/>
    <w:rsid w:val="008E3A6A"/>
    <w:rsid w:val="008E40EF"/>
    <w:rsid w:val="008E43CD"/>
    <w:rsid w:val="008E4552"/>
    <w:rsid w:val="008E467D"/>
    <w:rsid w:val="008E4929"/>
    <w:rsid w:val="008E4972"/>
    <w:rsid w:val="008E4974"/>
    <w:rsid w:val="008E4A79"/>
    <w:rsid w:val="008E4BD4"/>
    <w:rsid w:val="008E4DA5"/>
    <w:rsid w:val="008E555D"/>
    <w:rsid w:val="008E57A7"/>
    <w:rsid w:val="008E59B4"/>
    <w:rsid w:val="008E5B15"/>
    <w:rsid w:val="008E5BF2"/>
    <w:rsid w:val="008E5F73"/>
    <w:rsid w:val="008E6178"/>
    <w:rsid w:val="008E62EF"/>
    <w:rsid w:val="008E6416"/>
    <w:rsid w:val="008E64A1"/>
    <w:rsid w:val="008E64E9"/>
    <w:rsid w:val="008E660A"/>
    <w:rsid w:val="008E67D7"/>
    <w:rsid w:val="008E6807"/>
    <w:rsid w:val="008E6A2E"/>
    <w:rsid w:val="008E6B9C"/>
    <w:rsid w:val="008E6C67"/>
    <w:rsid w:val="008E6D22"/>
    <w:rsid w:val="008E6F53"/>
    <w:rsid w:val="008E7208"/>
    <w:rsid w:val="008E720D"/>
    <w:rsid w:val="008E7260"/>
    <w:rsid w:val="008E738A"/>
    <w:rsid w:val="008E7427"/>
    <w:rsid w:val="008E7713"/>
    <w:rsid w:val="008E7979"/>
    <w:rsid w:val="008F0031"/>
    <w:rsid w:val="008F00A4"/>
    <w:rsid w:val="008F00D7"/>
    <w:rsid w:val="008F00E6"/>
    <w:rsid w:val="008F0221"/>
    <w:rsid w:val="008F0374"/>
    <w:rsid w:val="008F0388"/>
    <w:rsid w:val="008F0B0A"/>
    <w:rsid w:val="008F136C"/>
    <w:rsid w:val="008F15E2"/>
    <w:rsid w:val="008F15E6"/>
    <w:rsid w:val="008F1691"/>
    <w:rsid w:val="008F17E7"/>
    <w:rsid w:val="008F18D8"/>
    <w:rsid w:val="008F19C3"/>
    <w:rsid w:val="008F1A38"/>
    <w:rsid w:val="008F1AD4"/>
    <w:rsid w:val="008F1B94"/>
    <w:rsid w:val="008F1BCA"/>
    <w:rsid w:val="008F1C1C"/>
    <w:rsid w:val="008F1C70"/>
    <w:rsid w:val="008F1C85"/>
    <w:rsid w:val="008F1D94"/>
    <w:rsid w:val="008F22B3"/>
    <w:rsid w:val="008F2694"/>
    <w:rsid w:val="008F27DC"/>
    <w:rsid w:val="008F2928"/>
    <w:rsid w:val="008F296A"/>
    <w:rsid w:val="008F29D5"/>
    <w:rsid w:val="008F2E11"/>
    <w:rsid w:val="008F2F57"/>
    <w:rsid w:val="008F3041"/>
    <w:rsid w:val="008F30B1"/>
    <w:rsid w:val="008F311C"/>
    <w:rsid w:val="008F3169"/>
    <w:rsid w:val="008F32C3"/>
    <w:rsid w:val="008F33A9"/>
    <w:rsid w:val="008F363E"/>
    <w:rsid w:val="008F3642"/>
    <w:rsid w:val="008F36D1"/>
    <w:rsid w:val="008F3893"/>
    <w:rsid w:val="008F3985"/>
    <w:rsid w:val="008F3B63"/>
    <w:rsid w:val="008F3CB2"/>
    <w:rsid w:val="008F3E7A"/>
    <w:rsid w:val="008F3F5A"/>
    <w:rsid w:val="008F41F9"/>
    <w:rsid w:val="008F4421"/>
    <w:rsid w:val="008F44A9"/>
    <w:rsid w:val="008F457F"/>
    <w:rsid w:val="008F45A5"/>
    <w:rsid w:val="008F4688"/>
    <w:rsid w:val="008F46F7"/>
    <w:rsid w:val="008F47B8"/>
    <w:rsid w:val="008F4853"/>
    <w:rsid w:val="008F4855"/>
    <w:rsid w:val="008F4921"/>
    <w:rsid w:val="008F494C"/>
    <w:rsid w:val="008F4996"/>
    <w:rsid w:val="008F4A74"/>
    <w:rsid w:val="008F4BD2"/>
    <w:rsid w:val="008F4C06"/>
    <w:rsid w:val="008F4F76"/>
    <w:rsid w:val="008F518F"/>
    <w:rsid w:val="008F52D5"/>
    <w:rsid w:val="008F54A2"/>
    <w:rsid w:val="008F5559"/>
    <w:rsid w:val="008F5836"/>
    <w:rsid w:val="008F593A"/>
    <w:rsid w:val="008F5947"/>
    <w:rsid w:val="008F5E40"/>
    <w:rsid w:val="008F5E9D"/>
    <w:rsid w:val="008F5F8A"/>
    <w:rsid w:val="008F5FC6"/>
    <w:rsid w:val="008F61F6"/>
    <w:rsid w:val="008F6283"/>
    <w:rsid w:val="008F63CD"/>
    <w:rsid w:val="008F655C"/>
    <w:rsid w:val="008F68D8"/>
    <w:rsid w:val="008F6995"/>
    <w:rsid w:val="008F69DA"/>
    <w:rsid w:val="008F69F0"/>
    <w:rsid w:val="008F6C87"/>
    <w:rsid w:val="008F6EF4"/>
    <w:rsid w:val="008F6FC7"/>
    <w:rsid w:val="008F70F7"/>
    <w:rsid w:val="008F72CD"/>
    <w:rsid w:val="008F72E3"/>
    <w:rsid w:val="008F7B82"/>
    <w:rsid w:val="008F7C2D"/>
    <w:rsid w:val="008F7CAB"/>
    <w:rsid w:val="008F7FA3"/>
    <w:rsid w:val="0090002D"/>
    <w:rsid w:val="0090009A"/>
    <w:rsid w:val="009002F8"/>
    <w:rsid w:val="009003C1"/>
    <w:rsid w:val="0090066B"/>
    <w:rsid w:val="0090078E"/>
    <w:rsid w:val="009009A7"/>
    <w:rsid w:val="009009E2"/>
    <w:rsid w:val="00900B5C"/>
    <w:rsid w:val="00900D7A"/>
    <w:rsid w:val="00900DDC"/>
    <w:rsid w:val="00901024"/>
    <w:rsid w:val="009011BC"/>
    <w:rsid w:val="009015A3"/>
    <w:rsid w:val="00901699"/>
    <w:rsid w:val="00901786"/>
    <w:rsid w:val="0090196C"/>
    <w:rsid w:val="00901B31"/>
    <w:rsid w:val="00901B6C"/>
    <w:rsid w:val="00901CAF"/>
    <w:rsid w:val="00901EE6"/>
    <w:rsid w:val="00901EF4"/>
    <w:rsid w:val="00902287"/>
    <w:rsid w:val="00902754"/>
    <w:rsid w:val="009029C3"/>
    <w:rsid w:val="00902BDF"/>
    <w:rsid w:val="00902C03"/>
    <w:rsid w:val="00902C9A"/>
    <w:rsid w:val="00902D12"/>
    <w:rsid w:val="00902EB2"/>
    <w:rsid w:val="00902F6A"/>
    <w:rsid w:val="00902FAE"/>
    <w:rsid w:val="00903040"/>
    <w:rsid w:val="00903252"/>
    <w:rsid w:val="00903917"/>
    <w:rsid w:val="00903932"/>
    <w:rsid w:val="00903975"/>
    <w:rsid w:val="009039A1"/>
    <w:rsid w:val="00903D15"/>
    <w:rsid w:val="00903E7F"/>
    <w:rsid w:val="00903F2E"/>
    <w:rsid w:val="00904639"/>
    <w:rsid w:val="0090473B"/>
    <w:rsid w:val="009047D4"/>
    <w:rsid w:val="00904832"/>
    <w:rsid w:val="009048B9"/>
    <w:rsid w:val="00904C5B"/>
    <w:rsid w:val="00904CD7"/>
    <w:rsid w:val="00904DBB"/>
    <w:rsid w:val="00904ED5"/>
    <w:rsid w:val="0090503E"/>
    <w:rsid w:val="00905383"/>
    <w:rsid w:val="00905604"/>
    <w:rsid w:val="009059E2"/>
    <w:rsid w:val="00905A83"/>
    <w:rsid w:val="00905B8B"/>
    <w:rsid w:val="00905C18"/>
    <w:rsid w:val="00905EE6"/>
    <w:rsid w:val="0090624A"/>
    <w:rsid w:val="0090629F"/>
    <w:rsid w:val="00906468"/>
    <w:rsid w:val="009067A3"/>
    <w:rsid w:val="009067E0"/>
    <w:rsid w:val="009068CA"/>
    <w:rsid w:val="009069C0"/>
    <w:rsid w:val="00906C83"/>
    <w:rsid w:val="00906CDC"/>
    <w:rsid w:val="00906DE1"/>
    <w:rsid w:val="00907017"/>
    <w:rsid w:val="0090736E"/>
    <w:rsid w:val="009074AC"/>
    <w:rsid w:val="009075F1"/>
    <w:rsid w:val="009076D9"/>
    <w:rsid w:val="00907B34"/>
    <w:rsid w:val="00907C1B"/>
    <w:rsid w:val="00907E59"/>
    <w:rsid w:val="00907EB6"/>
    <w:rsid w:val="00907EE2"/>
    <w:rsid w:val="0091036C"/>
    <w:rsid w:val="0091048C"/>
    <w:rsid w:val="009105FB"/>
    <w:rsid w:val="00910646"/>
    <w:rsid w:val="0091078D"/>
    <w:rsid w:val="00910993"/>
    <w:rsid w:val="00910CDF"/>
    <w:rsid w:val="00910EBF"/>
    <w:rsid w:val="009113F4"/>
    <w:rsid w:val="00911409"/>
    <w:rsid w:val="009114EF"/>
    <w:rsid w:val="00911825"/>
    <w:rsid w:val="00911B43"/>
    <w:rsid w:val="00911B4D"/>
    <w:rsid w:val="00911EBE"/>
    <w:rsid w:val="00911EBF"/>
    <w:rsid w:val="00911F7E"/>
    <w:rsid w:val="00911FD7"/>
    <w:rsid w:val="009120F8"/>
    <w:rsid w:val="009121CB"/>
    <w:rsid w:val="009122FD"/>
    <w:rsid w:val="00912358"/>
    <w:rsid w:val="00912445"/>
    <w:rsid w:val="00912483"/>
    <w:rsid w:val="00912A9C"/>
    <w:rsid w:val="00912AF9"/>
    <w:rsid w:val="00912BDE"/>
    <w:rsid w:val="00912DC4"/>
    <w:rsid w:val="00912E15"/>
    <w:rsid w:val="00912EEA"/>
    <w:rsid w:val="00912F76"/>
    <w:rsid w:val="00912F9F"/>
    <w:rsid w:val="00912FAB"/>
    <w:rsid w:val="009133DA"/>
    <w:rsid w:val="00913463"/>
    <w:rsid w:val="00913530"/>
    <w:rsid w:val="0091383A"/>
    <w:rsid w:val="00913A75"/>
    <w:rsid w:val="00913AD5"/>
    <w:rsid w:val="00913D6E"/>
    <w:rsid w:val="00913EA8"/>
    <w:rsid w:val="00913EB8"/>
    <w:rsid w:val="00913F2C"/>
    <w:rsid w:val="00914075"/>
    <w:rsid w:val="00914081"/>
    <w:rsid w:val="0091410F"/>
    <w:rsid w:val="00914181"/>
    <w:rsid w:val="009142E6"/>
    <w:rsid w:val="00914324"/>
    <w:rsid w:val="00914382"/>
    <w:rsid w:val="00914444"/>
    <w:rsid w:val="009145F3"/>
    <w:rsid w:val="00914668"/>
    <w:rsid w:val="00914918"/>
    <w:rsid w:val="00914B07"/>
    <w:rsid w:val="00914B0D"/>
    <w:rsid w:val="00914B6C"/>
    <w:rsid w:val="009150D0"/>
    <w:rsid w:val="0091521B"/>
    <w:rsid w:val="00915474"/>
    <w:rsid w:val="0091553D"/>
    <w:rsid w:val="009156CC"/>
    <w:rsid w:val="009157C5"/>
    <w:rsid w:val="00915A57"/>
    <w:rsid w:val="00915BFB"/>
    <w:rsid w:val="00915C09"/>
    <w:rsid w:val="00915C33"/>
    <w:rsid w:val="00915DC3"/>
    <w:rsid w:val="00915EB2"/>
    <w:rsid w:val="00915F21"/>
    <w:rsid w:val="00915FAE"/>
    <w:rsid w:val="0091639D"/>
    <w:rsid w:val="009163B0"/>
    <w:rsid w:val="009166ED"/>
    <w:rsid w:val="009167FA"/>
    <w:rsid w:val="009168A1"/>
    <w:rsid w:val="00916907"/>
    <w:rsid w:val="00916908"/>
    <w:rsid w:val="00916AFE"/>
    <w:rsid w:val="00916B29"/>
    <w:rsid w:val="00916B38"/>
    <w:rsid w:val="00916E1F"/>
    <w:rsid w:val="00916E41"/>
    <w:rsid w:val="00916FD1"/>
    <w:rsid w:val="00917089"/>
    <w:rsid w:val="009172A3"/>
    <w:rsid w:val="00917304"/>
    <w:rsid w:val="009173A2"/>
    <w:rsid w:val="009174D9"/>
    <w:rsid w:val="00917783"/>
    <w:rsid w:val="00917791"/>
    <w:rsid w:val="00917A48"/>
    <w:rsid w:val="00917B84"/>
    <w:rsid w:val="00917BBC"/>
    <w:rsid w:val="00917D3C"/>
    <w:rsid w:val="009201EB"/>
    <w:rsid w:val="00920335"/>
    <w:rsid w:val="00920390"/>
    <w:rsid w:val="009203A4"/>
    <w:rsid w:val="00920426"/>
    <w:rsid w:val="009204AC"/>
    <w:rsid w:val="009205F3"/>
    <w:rsid w:val="009206E2"/>
    <w:rsid w:val="00920C25"/>
    <w:rsid w:val="00920D07"/>
    <w:rsid w:val="00920F1B"/>
    <w:rsid w:val="009211A0"/>
    <w:rsid w:val="009211EE"/>
    <w:rsid w:val="0092130B"/>
    <w:rsid w:val="0092180B"/>
    <w:rsid w:val="00921859"/>
    <w:rsid w:val="00921A78"/>
    <w:rsid w:val="00921BE5"/>
    <w:rsid w:val="00921C18"/>
    <w:rsid w:val="00921CEA"/>
    <w:rsid w:val="00921D9B"/>
    <w:rsid w:val="00921F07"/>
    <w:rsid w:val="009220FC"/>
    <w:rsid w:val="00922127"/>
    <w:rsid w:val="00922269"/>
    <w:rsid w:val="00922288"/>
    <w:rsid w:val="00922414"/>
    <w:rsid w:val="0092241F"/>
    <w:rsid w:val="009226F2"/>
    <w:rsid w:val="009226FA"/>
    <w:rsid w:val="00922840"/>
    <w:rsid w:val="009228D0"/>
    <w:rsid w:val="00922938"/>
    <w:rsid w:val="00922A97"/>
    <w:rsid w:val="00922D12"/>
    <w:rsid w:val="0092310C"/>
    <w:rsid w:val="009232AD"/>
    <w:rsid w:val="0092341D"/>
    <w:rsid w:val="009234DD"/>
    <w:rsid w:val="00923521"/>
    <w:rsid w:val="0092360F"/>
    <w:rsid w:val="009236BC"/>
    <w:rsid w:val="00923749"/>
    <w:rsid w:val="00923941"/>
    <w:rsid w:val="00923B9A"/>
    <w:rsid w:val="00923BDE"/>
    <w:rsid w:val="00923F56"/>
    <w:rsid w:val="00924324"/>
    <w:rsid w:val="00924351"/>
    <w:rsid w:val="00924373"/>
    <w:rsid w:val="00924377"/>
    <w:rsid w:val="009243FE"/>
    <w:rsid w:val="00924441"/>
    <w:rsid w:val="00924634"/>
    <w:rsid w:val="009248E6"/>
    <w:rsid w:val="0092491C"/>
    <w:rsid w:val="00924A35"/>
    <w:rsid w:val="00924A4F"/>
    <w:rsid w:val="00924BA5"/>
    <w:rsid w:val="00924D0F"/>
    <w:rsid w:val="0092513F"/>
    <w:rsid w:val="009256C5"/>
    <w:rsid w:val="009257EB"/>
    <w:rsid w:val="0092581F"/>
    <w:rsid w:val="009258DE"/>
    <w:rsid w:val="009258EA"/>
    <w:rsid w:val="00925C83"/>
    <w:rsid w:val="00925DD5"/>
    <w:rsid w:val="00925E89"/>
    <w:rsid w:val="00926014"/>
    <w:rsid w:val="00926017"/>
    <w:rsid w:val="00926029"/>
    <w:rsid w:val="0092626F"/>
    <w:rsid w:val="0092658F"/>
    <w:rsid w:val="00926ABA"/>
    <w:rsid w:val="00926BA2"/>
    <w:rsid w:val="00926E11"/>
    <w:rsid w:val="00926F73"/>
    <w:rsid w:val="0092710A"/>
    <w:rsid w:val="009274CB"/>
    <w:rsid w:val="0092772B"/>
    <w:rsid w:val="00927879"/>
    <w:rsid w:val="00927976"/>
    <w:rsid w:val="00927B82"/>
    <w:rsid w:val="00927BDF"/>
    <w:rsid w:val="00927E60"/>
    <w:rsid w:val="00930140"/>
    <w:rsid w:val="00930168"/>
    <w:rsid w:val="00930321"/>
    <w:rsid w:val="0093032A"/>
    <w:rsid w:val="0093036F"/>
    <w:rsid w:val="009303AF"/>
    <w:rsid w:val="009303FC"/>
    <w:rsid w:val="009305A9"/>
    <w:rsid w:val="00930602"/>
    <w:rsid w:val="009306FB"/>
    <w:rsid w:val="009307E0"/>
    <w:rsid w:val="00930ADD"/>
    <w:rsid w:val="00930FEB"/>
    <w:rsid w:val="009314BF"/>
    <w:rsid w:val="00931532"/>
    <w:rsid w:val="0093161A"/>
    <w:rsid w:val="009317FF"/>
    <w:rsid w:val="009318E6"/>
    <w:rsid w:val="00931B12"/>
    <w:rsid w:val="00931CBC"/>
    <w:rsid w:val="00931CD4"/>
    <w:rsid w:val="0093216E"/>
    <w:rsid w:val="00932327"/>
    <w:rsid w:val="009324D0"/>
    <w:rsid w:val="0093259B"/>
    <w:rsid w:val="00932721"/>
    <w:rsid w:val="00932797"/>
    <w:rsid w:val="009327A1"/>
    <w:rsid w:val="00932972"/>
    <w:rsid w:val="00932CC7"/>
    <w:rsid w:val="009331CF"/>
    <w:rsid w:val="00933363"/>
    <w:rsid w:val="00933458"/>
    <w:rsid w:val="0093369A"/>
    <w:rsid w:val="009336A6"/>
    <w:rsid w:val="0093395E"/>
    <w:rsid w:val="00933A91"/>
    <w:rsid w:val="00933AC8"/>
    <w:rsid w:val="00933B91"/>
    <w:rsid w:val="00933C33"/>
    <w:rsid w:val="00933C6A"/>
    <w:rsid w:val="00933D86"/>
    <w:rsid w:val="00933EB4"/>
    <w:rsid w:val="00933F66"/>
    <w:rsid w:val="00934085"/>
    <w:rsid w:val="009342F5"/>
    <w:rsid w:val="0093480F"/>
    <w:rsid w:val="009349BB"/>
    <w:rsid w:val="00934C4E"/>
    <w:rsid w:val="00934D17"/>
    <w:rsid w:val="00935190"/>
    <w:rsid w:val="0093533F"/>
    <w:rsid w:val="00935692"/>
    <w:rsid w:val="00935878"/>
    <w:rsid w:val="00935980"/>
    <w:rsid w:val="00935B3B"/>
    <w:rsid w:val="00935B48"/>
    <w:rsid w:val="00935D2A"/>
    <w:rsid w:val="00935E28"/>
    <w:rsid w:val="00935E6E"/>
    <w:rsid w:val="0093603C"/>
    <w:rsid w:val="009360BD"/>
    <w:rsid w:val="00936265"/>
    <w:rsid w:val="009362F1"/>
    <w:rsid w:val="00936474"/>
    <w:rsid w:val="009365AD"/>
    <w:rsid w:val="009365B3"/>
    <w:rsid w:val="00936602"/>
    <w:rsid w:val="00936844"/>
    <w:rsid w:val="009369C4"/>
    <w:rsid w:val="00936BAD"/>
    <w:rsid w:val="00936CA1"/>
    <w:rsid w:val="00936F69"/>
    <w:rsid w:val="00936FC0"/>
    <w:rsid w:val="00937277"/>
    <w:rsid w:val="00937366"/>
    <w:rsid w:val="009373C2"/>
    <w:rsid w:val="0093744D"/>
    <w:rsid w:val="009378A1"/>
    <w:rsid w:val="00937978"/>
    <w:rsid w:val="00937981"/>
    <w:rsid w:val="009379D5"/>
    <w:rsid w:val="00937CF6"/>
    <w:rsid w:val="00937FAB"/>
    <w:rsid w:val="00937FB0"/>
    <w:rsid w:val="009401D9"/>
    <w:rsid w:val="0094033A"/>
    <w:rsid w:val="0094038F"/>
    <w:rsid w:val="009405CC"/>
    <w:rsid w:val="009405D6"/>
    <w:rsid w:val="009405DD"/>
    <w:rsid w:val="00940606"/>
    <w:rsid w:val="00940663"/>
    <w:rsid w:val="009407FC"/>
    <w:rsid w:val="0094086B"/>
    <w:rsid w:val="00940A62"/>
    <w:rsid w:val="00940B06"/>
    <w:rsid w:val="00940D98"/>
    <w:rsid w:val="0094121B"/>
    <w:rsid w:val="0094151E"/>
    <w:rsid w:val="0094157A"/>
    <w:rsid w:val="0094198C"/>
    <w:rsid w:val="00941AE6"/>
    <w:rsid w:val="00941B1C"/>
    <w:rsid w:val="00941DF2"/>
    <w:rsid w:val="009420BF"/>
    <w:rsid w:val="009420F2"/>
    <w:rsid w:val="00942117"/>
    <w:rsid w:val="0094222C"/>
    <w:rsid w:val="009424EE"/>
    <w:rsid w:val="0094298A"/>
    <w:rsid w:val="009429E5"/>
    <w:rsid w:val="00942A00"/>
    <w:rsid w:val="00942B06"/>
    <w:rsid w:val="00942B17"/>
    <w:rsid w:val="00942B19"/>
    <w:rsid w:val="00942BE4"/>
    <w:rsid w:val="00942BF7"/>
    <w:rsid w:val="00942D7B"/>
    <w:rsid w:val="0094338A"/>
    <w:rsid w:val="0094344C"/>
    <w:rsid w:val="00943529"/>
    <w:rsid w:val="009436B7"/>
    <w:rsid w:val="00943839"/>
    <w:rsid w:val="00943FCD"/>
    <w:rsid w:val="00944099"/>
    <w:rsid w:val="0094412E"/>
    <w:rsid w:val="009441EF"/>
    <w:rsid w:val="009443AB"/>
    <w:rsid w:val="009443E6"/>
    <w:rsid w:val="009447AF"/>
    <w:rsid w:val="00944891"/>
    <w:rsid w:val="00944A51"/>
    <w:rsid w:val="00944A89"/>
    <w:rsid w:val="00944B16"/>
    <w:rsid w:val="00944D80"/>
    <w:rsid w:val="00944E15"/>
    <w:rsid w:val="00944EDB"/>
    <w:rsid w:val="00944F5D"/>
    <w:rsid w:val="009451B1"/>
    <w:rsid w:val="009451CA"/>
    <w:rsid w:val="00945334"/>
    <w:rsid w:val="0094548C"/>
    <w:rsid w:val="00945505"/>
    <w:rsid w:val="0094553B"/>
    <w:rsid w:val="00945721"/>
    <w:rsid w:val="009457B9"/>
    <w:rsid w:val="0094592C"/>
    <w:rsid w:val="00945A92"/>
    <w:rsid w:val="00945AFC"/>
    <w:rsid w:val="00945BAD"/>
    <w:rsid w:val="00945BFB"/>
    <w:rsid w:val="00945C36"/>
    <w:rsid w:val="00945CC7"/>
    <w:rsid w:val="00945DB8"/>
    <w:rsid w:val="00945E8B"/>
    <w:rsid w:val="00945F21"/>
    <w:rsid w:val="00945F71"/>
    <w:rsid w:val="00945FC7"/>
    <w:rsid w:val="00946137"/>
    <w:rsid w:val="00946370"/>
    <w:rsid w:val="009463CD"/>
    <w:rsid w:val="00946486"/>
    <w:rsid w:val="00946746"/>
    <w:rsid w:val="0094695E"/>
    <w:rsid w:val="00946AE3"/>
    <w:rsid w:val="00946D23"/>
    <w:rsid w:val="00946DD7"/>
    <w:rsid w:val="00946E76"/>
    <w:rsid w:val="00947015"/>
    <w:rsid w:val="009470E7"/>
    <w:rsid w:val="0094730B"/>
    <w:rsid w:val="0094730F"/>
    <w:rsid w:val="00947462"/>
    <w:rsid w:val="009475CD"/>
    <w:rsid w:val="009475FB"/>
    <w:rsid w:val="00947654"/>
    <w:rsid w:val="0094777A"/>
    <w:rsid w:val="0094785E"/>
    <w:rsid w:val="00947E57"/>
    <w:rsid w:val="0095019D"/>
    <w:rsid w:val="0095027A"/>
    <w:rsid w:val="0095031B"/>
    <w:rsid w:val="009503B3"/>
    <w:rsid w:val="0095046B"/>
    <w:rsid w:val="0095052B"/>
    <w:rsid w:val="009507E4"/>
    <w:rsid w:val="00950A3A"/>
    <w:rsid w:val="00950ABC"/>
    <w:rsid w:val="00950F4C"/>
    <w:rsid w:val="00951113"/>
    <w:rsid w:val="009512A6"/>
    <w:rsid w:val="00951415"/>
    <w:rsid w:val="009514B9"/>
    <w:rsid w:val="00951D39"/>
    <w:rsid w:val="00951D69"/>
    <w:rsid w:val="00951D79"/>
    <w:rsid w:val="009520E9"/>
    <w:rsid w:val="0095249C"/>
    <w:rsid w:val="009525E3"/>
    <w:rsid w:val="00952606"/>
    <w:rsid w:val="009528F4"/>
    <w:rsid w:val="009528FE"/>
    <w:rsid w:val="0095296C"/>
    <w:rsid w:val="00952A9C"/>
    <w:rsid w:val="00952C1B"/>
    <w:rsid w:val="00952DC1"/>
    <w:rsid w:val="00952EBA"/>
    <w:rsid w:val="00952FF4"/>
    <w:rsid w:val="009531C0"/>
    <w:rsid w:val="00953290"/>
    <w:rsid w:val="009533C3"/>
    <w:rsid w:val="009533DB"/>
    <w:rsid w:val="00953428"/>
    <w:rsid w:val="00953717"/>
    <w:rsid w:val="0095396D"/>
    <w:rsid w:val="009539FA"/>
    <w:rsid w:val="00953AB7"/>
    <w:rsid w:val="00953AC8"/>
    <w:rsid w:val="00953BFF"/>
    <w:rsid w:val="00953E30"/>
    <w:rsid w:val="00953F37"/>
    <w:rsid w:val="00954035"/>
    <w:rsid w:val="00954316"/>
    <w:rsid w:val="00954611"/>
    <w:rsid w:val="009546AB"/>
    <w:rsid w:val="009547BD"/>
    <w:rsid w:val="00954877"/>
    <w:rsid w:val="00954983"/>
    <w:rsid w:val="00954ACA"/>
    <w:rsid w:val="00954CB8"/>
    <w:rsid w:val="00954CED"/>
    <w:rsid w:val="00954D9B"/>
    <w:rsid w:val="00954DB0"/>
    <w:rsid w:val="00954E2B"/>
    <w:rsid w:val="0095526B"/>
    <w:rsid w:val="009552C1"/>
    <w:rsid w:val="0095541B"/>
    <w:rsid w:val="0095546A"/>
    <w:rsid w:val="009555C8"/>
    <w:rsid w:val="0095570A"/>
    <w:rsid w:val="00955748"/>
    <w:rsid w:val="00955934"/>
    <w:rsid w:val="00956095"/>
    <w:rsid w:val="009560F6"/>
    <w:rsid w:val="0095612C"/>
    <w:rsid w:val="00956239"/>
    <w:rsid w:val="009562D5"/>
    <w:rsid w:val="00956455"/>
    <w:rsid w:val="009564B3"/>
    <w:rsid w:val="009564F9"/>
    <w:rsid w:val="00956654"/>
    <w:rsid w:val="00956D81"/>
    <w:rsid w:val="00956DAB"/>
    <w:rsid w:val="00956FFC"/>
    <w:rsid w:val="009570F9"/>
    <w:rsid w:val="0095712C"/>
    <w:rsid w:val="0095719F"/>
    <w:rsid w:val="0095735F"/>
    <w:rsid w:val="0095739B"/>
    <w:rsid w:val="00957410"/>
    <w:rsid w:val="0095776C"/>
    <w:rsid w:val="00957842"/>
    <w:rsid w:val="00957955"/>
    <w:rsid w:val="00957BF7"/>
    <w:rsid w:val="00957C32"/>
    <w:rsid w:val="00957C88"/>
    <w:rsid w:val="00957CD5"/>
    <w:rsid w:val="00957DA6"/>
    <w:rsid w:val="00957E44"/>
    <w:rsid w:val="00957EAE"/>
    <w:rsid w:val="00957FD0"/>
    <w:rsid w:val="009601DB"/>
    <w:rsid w:val="009602DB"/>
    <w:rsid w:val="009602F6"/>
    <w:rsid w:val="0096030D"/>
    <w:rsid w:val="009603B5"/>
    <w:rsid w:val="009604F1"/>
    <w:rsid w:val="0096060B"/>
    <w:rsid w:val="00960809"/>
    <w:rsid w:val="00960B24"/>
    <w:rsid w:val="00960CC1"/>
    <w:rsid w:val="00960EF3"/>
    <w:rsid w:val="0096118B"/>
    <w:rsid w:val="009614B9"/>
    <w:rsid w:val="009616D5"/>
    <w:rsid w:val="00961880"/>
    <w:rsid w:val="00961C04"/>
    <w:rsid w:val="00961C5C"/>
    <w:rsid w:val="00961C79"/>
    <w:rsid w:val="00961CA1"/>
    <w:rsid w:val="00961D37"/>
    <w:rsid w:val="00961D47"/>
    <w:rsid w:val="00961DB1"/>
    <w:rsid w:val="00962049"/>
    <w:rsid w:val="009622B8"/>
    <w:rsid w:val="009623D2"/>
    <w:rsid w:val="0096242E"/>
    <w:rsid w:val="00962661"/>
    <w:rsid w:val="0096295E"/>
    <w:rsid w:val="00962A0E"/>
    <w:rsid w:val="00962FB8"/>
    <w:rsid w:val="009630E4"/>
    <w:rsid w:val="0096320F"/>
    <w:rsid w:val="009632F9"/>
    <w:rsid w:val="00963423"/>
    <w:rsid w:val="00963732"/>
    <w:rsid w:val="009639D0"/>
    <w:rsid w:val="00963AB5"/>
    <w:rsid w:val="00963B39"/>
    <w:rsid w:val="00963BDA"/>
    <w:rsid w:val="00963FF9"/>
    <w:rsid w:val="0096400B"/>
    <w:rsid w:val="00964252"/>
    <w:rsid w:val="00964336"/>
    <w:rsid w:val="00964747"/>
    <w:rsid w:val="00964792"/>
    <w:rsid w:val="009647EB"/>
    <w:rsid w:val="00964822"/>
    <w:rsid w:val="0096482F"/>
    <w:rsid w:val="00964AF2"/>
    <w:rsid w:val="00964B0F"/>
    <w:rsid w:val="00964C30"/>
    <w:rsid w:val="00964C3C"/>
    <w:rsid w:val="00964C85"/>
    <w:rsid w:val="00964CCF"/>
    <w:rsid w:val="00964D2B"/>
    <w:rsid w:val="00964EBD"/>
    <w:rsid w:val="00964F7D"/>
    <w:rsid w:val="00965047"/>
    <w:rsid w:val="00965093"/>
    <w:rsid w:val="0096525F"/>
    <w:rsid w:val="00965308"/>
    <w:rsid w:val="00965361"/>
    <w:rsid w:val="00965440"/>
    <w:rsid w:val="00965535"/>
    <w:rsid w:val="00965571"/>
    <w:rsid w:val="00965864"/>
    <w:rsid w:val="0096597A"/>
    <w:rsid w:val="009659BC"/>
    <w:rsid w:val="009659F1"/>
    <w:rsid w:val="00965BA7"/>
    <w:rsid w:val="00965C9F"/>
    <w:rsid w:val="00965FAE"/>
    <w:rsid w:val="0096620A"/>
    <w:rsid w:val="0096640A"/>
    <w:rsid w:val="0096657B"/>
    <w:rsid w:val="009666F4"/>
    <w:rsid w:val="00966786"/>
    <w:rsid w:val="00966BED"/>
    <w:rsid w:val="00966CBE"/>
    <w:rsid w:val="009671B5"/>
    <w:rsid w:val="00967262"/>
    <w:rsid w:val="009672F2"/>
    <w:rsid w:val="0096792E"/>
    <w:rsid w:val="00967B88"/>
    <w:rsid w:val="00967D3A"/>
    <w:rsid w:val="00967E0F"/>
    <w:rsid w:val="00967E11"/>
    <w:rsid w:val="00967E25"/>
    <w:rsid w:val="00967F0D"/>
    <w:rsid w:val="0097018D"/>
    <w:rsid w:val="00970293"/>
    <w:rsid w:val="00970384"/>
    <w:rsid w:val="0097051F"/>
    <w:rsid w:val="00970542"/>
    <w:rsid w:val="00970973"/>
    <w:rsid w:val="00970D15"/>
    <w:rsid w:val="00970F6D"/>
    <w:rsid w:val="00970F98"/>
    <w:rsid w:val="00971021"/>
    <w:rsid w:val="00971168"/>
    <w:rsid w:val="00971222"/>
    <w:rsid w:val="009715B9"/>
    <w:rsid w:val="0097162F"/>
    <w:rsid w:val="00971817"/>
    <w:rsid w:val="009718A3"/>
    <w:rsid w:val="00971B72"/>
    <w:rsid w:val="009721FC"/>
    <w:rsid w:val="00972269"/>
    <w:rsid w:val="00972398"/>
    <w:rsid w:val="009723E0"/>
    <w:rsid w:val="00972513"/>
    <w:rsid w:val="00972623"/>
    <w:rsid w:val="009727D3"/>
    <w:rsid w:val="00972909"/>
    <w:rsid w:val="009729BD"/>
    <w:rsid w:val="00972C66"/>
    <w:rsid w:val="00972C67"/>
    <w:rsid w:val="00972D9D"/>
    <w:rsid w:val="00972E70"/>
    <w:rsid w:val="00972E97"/>
    <w:rsid w:val="00972FCC"/>
    <w:rsid w:val="009730D6"/>
    <w:rsid w:val="009731CE"/>
    <w:rsid w:val="009731E0"/>
    <w:rsid w:val="00973499"/>
    <w:rsid w:val="00973569"/>
    <w:rsid w:val="009735E1"/>
    <w:rsid w:val="009736B7"/>
    <w:rsid w:val="00973746"/>
    <w:rsid w:val="00973A0B"/>
    <w:rsid w:val="00973B8B"/>
    <w:rsid w:val="00973E70"/>
    <w:rsid w:val="00973F4B"/>
    <w:rsid w:val="00974024"/>
    <w:rsid w:val="00974229"/>
    <w:rsid w:val="0097438A"/>
    <w:rsid w:val="009744E3"/>
    <w:rsid w:val="0097451E"/>
    <w:rsid w:val="0097458C"/>
    <w:rsid w:val="00974689"/>
    <w:rsid w:val="009749D0"/>
    <w:rsid w:val="009749D7"/>
    <w:rsid w:val="00974A4C"/>
    <w:rsid w:val="00974B0B"/>
    <w:rsid w:val="00974CBB"/>
    <w:rsid w:val="00974D52"/>
    <w:rsid w:val="00974E16"/>
    <w:rsid w:val="00974E97"/>
    <w:rsid w:val="00974EA2"/>
    <w:rsid w:val="009750E7"/>
    <w:rsid w:val="00975134"/>
    <w:rsid w:val="009751CC"/>
    <w:rsid w:val="00975266"/>
    <w:rsid w:val="00975352"/>
    <w:rsid w:val="00975453"/>
    <w:rsid w:val="0097551B"/>
    <w:rsid w:val="00975657"/>
    <w:rsid w:val="009758A6"/>
    <w:rsid w:val="00975994"/>
    <w:rsid w:val="00975D9E"/>
    <w:rsid w:val="00975E7B"/>
    <w:rsid w:val="0097633E"/>
    <w:rsid w:val="009764CA"/>
    <w:rsid w:val="00976A89"/>
    <w:rsid w:val="00976AED"/>
    <w:rsid w:val="00976B86"/>
    <w:rsid w:val="00976FA7"/>
    <w:rsid w:val="009771BC"/>
    <w:rsid w:val="0097720A"/>
    <w:rsid w:val="0097730C"/>
    <w:rsid w:val="00977336"/>
    <w:rsid w:val="0097753A"/>
    <w:rsid w:val="00977549"/>
    <w:rsid w:val="009779A9"/>
    <w:rsid w:val="00977C5B"/>
    <w:rsid w:val="00977CB4"/>
    <w:rsid w:val="00977DA0"/>
    <w:rsid w:val="00977F88"/>
    <w:rsid w:val="00980140"/>
    <w:rsid w:val="0098018C"/>
    <w:rsid w:val="00980353"/>
    <w:rsid w:val="00980385"/>
    <w:rsid w:val="009803DA"/>
    <w:rsid w:val="0098047E"/>
    <w:rsid w:val="00980511"/>
    <w:rsid w:val="00980868"/>
    <w:rsid w:val="00980AB5"/>
    <w:rsid w:val="00980AD3"/>
    <w:rsid w:val="00980BA6"/>
    <w:rsid w:val="00980CE8"/>
    <w:rsid w:val="00980CFB"/>
    <w:rsid w:val="00980E4B"/>
    <w:rsid w:val="00980E8F"/>
    <w:rsid w:val="00980EAB"/>
    <w:rsid w:val="00980EAD"/>
    <w:rsid w:val="00980EF2"/>
    <w:rsid w:val="00981029"/>
    <w:rsid w:val="00981058"/>
    <w:rsid w:val="0098105B"/>
    <w:rsid w:val="009818E2"/>
    <w:rsid w:val="0098196E"/>
    <w:rsid w:val="00981BC5"/>
    <w:rsid w:val="00981F93"/>
    <w:rsid w:val="00981FC6"/>
    <w:rsid w:val="009820BC"/>
    <w:rsid w:val="0098218B"/>
    <w:rsid w:val="009822CF"/>
    <w:rsid w:val="00982433"/>
    <w:rsid w:val="00982572"/>
    <w:rsid w:val="00982593"/>
    <w:rsid w:val="009829C9"/>
    <w:rsid w:val="00982E86"/>
    <w:rsid w:val="0098300B"/>
    <w:rsid w:val="00983219"/>
    <w:rsid w:val="00983342"/>
    <w:rsid w:val="009833AC"/>
    <w:rsid w:val="00983414"/>
    <w:rsid w:val="009835A8"/>
    <w:rsid w:val="009836C6"/>
    <w:rsid w:val="00983745"/>
    <w:rsid w:val="009838CD"/>
    <w:rsid w:val="00983963"/>
    <w:rsid w:val="00983AC8"/>
    <w:rsid w:val="00983AD2"/>
    <w:rsid w:val="00983D15"/>
    <w:rsid w:val="00984247"/>
    <w:rsid w:val="00984293"/>
    <w:rsid w:val="00984545"/>
    <w:rsid w:val="009845B0"/>
    <w:rsid w:val="00984612"/>
    <w:rsid w:val="00984890"/>
    <w:rsid w:val="00984A39"/>
    <w:rsid w:val="00984A71"/>
    <w:rsid w:val="00984ED8"/>
    <w:rsid w:val="00984EE4"/>
    <w:rsid w:val="00984FAC"/>
    <w:rsid w:val="009850FA"/>
    <w:rsid w:val="00985716"/>
    <w:rsid w:val="0098597F"/>
    <w:rsid w:val="00985A1B"/>
    <w:rsid w:val="00985BD6"/>
    <w:rsid w:val="00985C3C"/>
    <w:rsid w:val="00985CE1"/>
    <w:rsid w:val="00986520"/>
    <w:rsid w:val="00986680"/>
    <w:rsid w:val="00986689"/>
    <w:rsid w:val="009866D1"/>
    <w:rsid w:val="00986734"/>
    <w:rsid w:val="009867C0"/>
    <w:rsid w:val="009867EA"/>
    <w:rsid w:val="00986877"/>
    <w:rsid w:val="00986FA0"/>
    <w:rsid w:val="009870A0"/>
    <w:rsid w:val="0098710F"/>
    <w:rsid w:val="00987128"/>
    <w:rsid w:val="00987194"/>
    <w:rsid w:val="0098755B"/>
    <w:rsid w:val="00987707"/>
    <w:rsid w:val="00990225"/>
    <w:rsid w:val="00990538"/>
    <w:rsid w:val="0099082E"/>
    <w:rsid w:val="009909ED"/>
    <w:rsid w:val="00990A71"/>
    <w:rsid w:val="00990A92"/>
    <w:rsid w:val="00990B34"/>
    <w:rsid w:val="00990BA0"/>
    <w:rsid w:val="00990BDC"/>
    <w:rsid w:val="00990D40"/>
    <w:rsid w:val="00990DB5"/>
    <w:rsid w:val="00991020"/>
    <w:rsid w:val="0099145E"/>
    <w:rsid w:val="0099149B"/>
    <w:rsid w:val="009917EE"/>
    <w:rsid w:val="0099182F"/>
    <w:rsid w:val="009919CC"/>
    <w:rsid w:val="009919FE"/>
    <w:rsid w:val="00991A21"/>
    <w:rsid w:val="00991A99"/>
    <w:rsid w:val="00991B86"/>
    <w:rsid w:val="00991E9C"/>
    <w:rsid w:val="00991F0E"/>
    <w:rsid w:val="00992025"/>
    <w:rsid w:val="0099206D"/>
    <w:rsid w:val="00992189"/>
    <w:rsid w:val="00992389"/>
    <w:rsid w:val="00992505"/>
    <w:rsid w:val="009925D7"/>
    <w:rsid w:val="009928C1"/>
    <w:rsid w:val="009928D7"/>
    <w:rsid w:val="009928E1"/>
    <w:rsid w:val="00992936"/>
    <w:rsid w:val="00992B10"/>
    <w:rsid w:val="00992D1A"/>
    <w:rsid w:val="009932A2"/>
    <w:rsid w:val="009932E3"/>
    <w:rsid w:val="009933B9"/>
    <w:rsid w:val="00993A8C"/>
    <w:rsid w:val="00993A98"/>
    <w:rsid w:val="00993D2F"/>
    <w:rsid w:val="00993D98"/>
    <w:rsid w:val="00993EA9"/>
    <w:rsid w:val="00993F6C"/>
    <w:rsid w:val="00993F7A"/>
    <w:rsid w:val="00994100"/>
    <w:rsid w:val="0099415F"/>
    <w:rsid w:val="0099430B"/>
    <w:rsid w:val="009944FF"/>
    <w:rsid w:val="0099475B"/>
    <w:rsid w:val="00994785"/>
    <w:rsid w:val="0099485B"/>
    <w:rsid w:val="009949A1"/>
    <w:rsid w:val="00994BD6"/>
    <w:rsid w:val="00994EFD"/>
    <w:rsid w:val="0099509D"/>
    <w:rsid w:val="009950A2"/>
    <w:rsid w:val="009951B2"/>
    <w:rsid w:val="00995267"/>
    <w:rsid w:val="0099545A"/>
    <w:rsid w:val="00995497"/>
    <w:rsid w:val="009954B5"/>
    <w:rsid w:val="009955C9"/>
    <w:rsid w:val="00995620"/>
    <w:rsid w:val="0099598E"/>
    <w:rsid w:val="00995994"/>
    <w:rsid w:val="00995A46"/>
    <w:rsid w:val="00995BEB"/>
    <w:rsid w:val="00995D6A"/>
    <w:rsid w:val="00995E83"/>
    <w:rsid w:val="00995FD1"/>
    <w:rsid w:val="0099614C"/>
    <w:rsid w:val="00996568"/>
    <w:rsid w:val="00996722"/>
    <w:rsid w:val="00996817"/>
    <w:rsid w:val="0099687E"/>
    <w:rsid w:val="00996A4F"/>
    <w:rsid w:val="00996B7A"/>
    <w:rsid w:val="00996C02"/>
    <w:rsid w:val="00996CE0"/>
    <w:rsid w:val="00996D17"/>
    <w:rsid w:val="00997008"/>
    <w:rsid w:val="00997037"/>
    <w:rsid w:val="00997276"/>
    <w:rsid w:val="00997278"/>
    <w:rsid w:val="00997340"/>
    <w:rsid w:val="00997393"/>
    <w:rsid w:val="009974F8"/>
    <w:rsid w:val="009975DE"/>
    <w:rsid w:val="00997635"/>
    <w:rsid w:val="009976EF"/>
    <w:rsid w:val="009979CF"/>
    <w:rsid w:val="00997CD5"/>
    <w:rsid w:val="009A02EE"/>
    <w:rsid w:val="009A0348"/>
    <w:rsid w:val="009A03A7"/>
    <w:rsid w:val="009A065A"/>
    <w:rsid w:val="009A0697"/>
    <w:rsid w:val="009A0721"/>
    <w:rsid w:val="009A0EFF"/>
    <w:rsid w:val="009A0F3E"/>
    <w:rsid w:val="009A1351"/>
    <w:rsid w:val="009A13C1"/>
    <w:rsid w:val="009A174F"/>
    <w:rsid w:val="009A1944"/>
    <w:rsid w:val="009A19AD"/>
    <w:rsid w:val="009A1B72"/>
    <w:rsid w:val="009A2033"/>
    <w:rsid w:val="009A2586"/>
    <w:rsid w:val="009A2598"/>
    <w:rsid w:val="009A26E9"/>
    <w:rsid w:val="009A2736"/>
    <w:rsid w:val="009A277B"/>
    <w:rsid w:val="009A2821"/>
    <w:rsid w:val="009A2B5F"/>
    <w:rsid w:val="009A2CBD"/>
    <w:rsid w:val="009A2D31"/>
    <w:rsid w:val="009A2DEC"/>
    <w:rsid w:val="009A2E62"/>
    <w:rsid w:val="009A302A"/>
    <w:rsid w:val="009A3031"/>
    <w:rsid w:val="009A30C5"/>
    <w:rsid w:val="009A327E"/>
    <w:rsid w:val="009A331E"/>
    <w:rsid w:val="009A3340"/>
    <w:rsid w:val="009A33C1"/>
    <w:rsid w:val="009A3421"/>
    <w:rsid w:val="009A350A"/>
    <w:rsid w:val="009A3573"/>
    <w:rsid w:val="009A3670"/>
    <w:rsid w:val="009A3A98"/>
    <w:rsid w:val="009A3D51"/>
    <w:rsid w:val="009A3E56"/>
    <w:rsid w:val="009A3FDD"/>
    <w:rsid w:val="009A4078"/>
    <w:rsid w:val="009A409A"/>
    <w:rsid w:val="009A4176"/>
    <w:rsid w:val="009A427B"/>
    <w:rsid w:val="009A43E9"/>
    <w:rsid w:val="009A46C5"/>
    <w:rsid w:val="009A480D"/>
    <w:rsid w:val="009A4896"/>
    <w:rsid w:val="009A4923"/>
    <w:rsid w:val="009A50FE"/>
    <w:rsid w:val="009A5112"/>
    <w:rsid w:val="009A5214"/>
    <w:rsid w:val="009A5287"/>
    <w:rsid w:val="009A537C"/>
    <w:rsid w:val="009A53B2"/>
    <w:rsid w:val="009A546B"/>
    <w:rsid w:val="009A54C9"/>
    <w:rsid w:val="009A56ED"/>
    <w:rsid w:val="009A56F4"/>
    <w:rsid w:val="009A56FF"/>
    <w:rsid w:val="009A5701"/>
    <w:rsid w:val="009A593D"/>
    <w:rsid w:val="009A5E33"/>
    <w:rsid w:val="009A5EC3"/>
    <w:rsid w:val="009A6211"/>
    <w:rsid w:val="009A62E2"/>
    <w:rsid w:val="009A62FF"/>
    <w:rsid w:val="009A6321"/>
    <w:rsid w:val="009A6385"/>
    <w:rsid w:val="009A63F3"/>
    <w:rsid w:val="009A674B"/>
    <w:rsid w:val="009A67CE"/>
    <w:rsid w:val="009A6C7F"/>
    <w:rsid w:val="009A6DF2"/>
    <w:rsid w:val="009A6FD0"/>
    <w:rsid w:val="009A7438"/>
    <w:rsid w:val="009A748B"/>
    <w:rsid w:val="009A74D3"/>
    <w:rsid w:val="009A7524"/>
    <w:rsid w:val="009A7586"/>
    <w:rsid w:val="009A7736"/>
    <w:rsid w:val="009A784A"/>
    <w:rsid w:val="009A796D"/>
    <w:rsid w:val="009A79A7"/>
    <w:rsid w:val="009A7A7D"/>
    <w:rsid w:val="009A7ADA"/>
    <w:rsid w:val="009A7DBB"/>
    <w:rsid w:val="009A7EA2"/>
    <w:rsid w:val="009A7EBA"/>
    <w:rsid w:val="009A7F19"/>
    <w:rsid w:val="009A7F39"/>
    <w:rsid w:val="009B000C"/>
    <w:rsid w:val="009B01BE"/>
    <w:rsid w:val="009B0540"/>
    <w:rsid w:val="009B077A"/>
    <w:rsid w:val="009B08B9"/>
    <w:rsid w:val="009B0ADF"/>
    <w:rsid w:val="009B0CB8"/>
    <w:rsid w:val="009B1021"/>
    <w:rsid w:val="009B1076"/>
    <w:rsid w:val="009B10B8"/>
    <w:rsid w:val="009B1334"/>
    <w:rsid w:val="009B13EC"/>
    <w:rsid w:val="009B199A"/>
    <w:rsid w:val="009B1CF3"/>
    <w:rsid w:val="009B2139"/>
    <w:rsid w:val="009B21F7"/>
    <w:rsid w:val="009B22AE"/>
    <w:rsid w:val="009B22CB"/>
    <w:rsid w:val="009B2466"/>
    <w:rsid w:val="009B2607"/>
    <w:rsid w:val="009B27FE"/>
    <w:rsid w:val="009B2B5C"/>
    <w:rsid w:val="009B2B9D"/>
    <w:rsid w:val="009B2D14"/>
    <w:rsid w:val="009B2EBC"/>
    <w:rsid w:val="009B325C"/>
    <w:rsid w:val="009B32EA"/>
    <w:rsid w:val="009B3347"/>
    <w:rsid w:val="009B359E"/>
    <w:rsid w:val="009B3966"/>
    <w:rsid w:val="009B3A10"/>
    <w:rsid w:val="009B3A64"/>
    <w:rsid w:val="009B3A7E"/>
    <w:rsid w:val="009B3A9F"/>
    <w:rsid w:val="009B3B7B"/>
    <w:rsid w:val="009B3EA6"/>
    <w:rsid w:val="009B41B4"/>
    <w:rsid w:val="009B42CD"/>
    <w:rsid w:val="009B43FB"/>
    <w:rsid w:val="009B4426"/>
    <w:rsid w:val="009B451D"/>
    <w:rsid w:val="009B4610"/>
    <w:rsid w:val="009B4774"/>
    <w:rsid w:val="009B4849"/>
    <w:rsid w:val="009B498A"/>
    <w:rsid w:val="009B49E3"/>
    <w:rsid w:val="009B4DBA"/>
    <w:rsid w:val="009B4E25"/>
    <w:rsid w:val="009B4FBC"/>
    <w:rsid w:val="009B518D"/>
    <w:rsid w:val="009B5200"/>
    <w:rsid w:val="009B5403"/>
    <w:rsid w:val="009B57FD"/>
    <w:rsid w:val="009B5BA2"/>
    <w:rsid w:val="009B6096"/>
    <w:rsid w:val="009B6421"/>
    <w:rsid w:val="009B64AC"/>
    <w:rsid w:val="009B660B"/>
    <w:rsid w:val="009B66E6"/>
    <w:rsid w:val="009B67E3"/>
    <w:rsid w:val="009B6A39"/>
    <w:rsid w:val="009B6AFD"/>
    <w:rsid w:val="009B6C17"/>
    <w:rsid w:val="009B6D61"/>
    <w:rsid w:val="009B6D7F"/>
    <w:rsid w:val="009B6DF6"/>
    <w:rsid w:val="009B6E57"/>
    <w:rsid w:val="009B6F58"/>
    <w:rsid w:val="009B7159"/>
    <w:rsid w:val="009B72DF"/>
    <w:rsid w:val="009B73BF"/>
    <w:rsid w:val="009B74FD"/>
    <w:rsid w:val="009B759B"/>
    <w:rsid w:val="009B775E"/>
    <w:rsid w:val="009B77E3"/>
    <w:rsid w:val="009B7884"/>
    <w:rsid w:val="009B7932"/>
    <w:rsid w:val="009B798E"/>
    <w:rsid w:val="009B7B79"/>
    <w:rsid w:val="009B7C34"/>
    <w:rsid w:val="009B7DD3"/>
    <w:rsid w:val="009B7FE3"/>
    <w:rsid w:val="009C040B"/>
    <w:rsid w:val="009C050F"/>
    <w:rsid w:val="009C05BB"/>
    <w:rsid w:val="009C05E9"/>
    <w:rsid w:val="009C0744"/>
    <w:rsid w:val="009C0A4B"/>
    <w:rsid w:val="009C0A51"/>
    <w:rsid w:val="009C0BD9"/>
    <w:rsid w:val="009C0E30"/>
    <w:rsid w:val="009C0F20"/>
    <w:rsid w:val="009C101C"/>
    <w:rsid w:val="009C1059"/>
    <w:rsid w:val="009C10EA"/>
    <w:rsid w:val="009C1103"/>
    <w:rsid w:val="009C1107"/>
    <w:rsid w:val="009C117A"/>
    <w:rsid w:val="009C139E"/>
    <w:rsid w:val="009C149C"/>
    <w:rsid w:val="009C14E4"/>
    <w:rsid w:val="009C1592"/>
    <w:rsid w:val="009C166E"/>
    <w:rsid w:val="009C1698"/>
    <w:rsid w:val="009C16BF"/>
    <w:rsid w:val="009C1739"/>
    <w:rsid w:val="009C17E1"/>
    <w:rsid w:val="009C1938"/>
    <w:rsid w:val="009C1966"/>
    <w:rsid w:val="009C1BE8"/>
    <w:rsid w:val="009C1C24"/>
    <w:rsid w:val="009C1D8F"/>
    <w:rsid w:val="009C1E60"/>
    <w:rsid w:val="009C1E81"/>
    <w:rsid w:val="009C1E87"/>
    <w:rsid w:val="009C216C"/>
    <w:rsid w:val="009C21A1"/>
    <w:rsid w:val="009C220E"/>
    <w:rsid w:val="009C230B"/>
    <w:rsid w:val="009C23FE"/>
    <w:rsid w:val="009C2685"/>
    <w:rsid w:val="009C2689"/>
    <w:rsid w:val="009C28F0"/>
    <w:rsid w:val="009C2C9A"/>
    <w:rsid w:val="009C2CAA"/>
    <w:rsid w:val="009C2DEA"/>
    <w:rsid w:val="009C303D"/>
    <w:rsid w:val="009C30E1"/>
    <w:rsid w:val="009C3232"/>
    <w:rsid w:val="009C35DE"/>
    <w:rsid w:val="009C3691"/>
    <w:rsid w:val="009C3815"/>
    <w:rsid w:val="009C3B49"/>
    <w:rsid w:val="009C3C60"/>
    <w:rsid w:val="009C3C6C"/>
    <w:rsid w:val="009C3EFE"/>
    <w:rsid w:val="009C3FC5"/>
    <w:rsid w:val="009C3FE1"/>
    <w:rsid w:val="009C40A4"/>
    <w:rsid w:val="009C40D8"/>
    <w:rsid w:val="009C40E9"/>
    <w:rsid w:val="009C4164"/>
    <w:rsid w:val="009C434D"/>
    <w:rsid w:val="009C465D"/>
    <w:rsid w:val="009C4895"/>
    <w:rsid w:val="009C4962"/>
    <w:rsid w:val="009C4B4B"/>
    <w:rsid w:val="009C4C6F"/>
    <w:rsid w:val="009C4DC7"/>
    <w:rsid w:val="009C54AB"/>
    <w:rsid w:val="009C589C"/>
    <w:rsid w:val="009C5979"/>
    <w:rsid w:val="009C5A0A"/>
    <w:rsid w:val="009C5A18"/>
    <w:rsid w:val="009C5CE2"/>
    <w:rsid w:val="009C5D22"/>
    <w:rsid w:val="009C5D4B"/>
    <w:rsid w:val="009C5E43"/>
    <w:rsid w:val="009C5F29"/>
    <w:rsid w:val="009C6099"/>
    <w:rsid w:val="009C618A"/>
    <w:rsid w:val="009C61DD"/>
    <w:rsid w:val="009C6321"/>
    <w:rsid w:val="009C64AE"/>
    <w:rsid w:val="009C64E5"/>
    <w:rsid w:val="009C6615"/>
    <w:rsid w:val="009C6682"/>
    <w:rsid w:val="009C669E"/>
    <w:rsid w:val="009C66F4"/>
    <w:rsid w:val="009C6841"/>
    <w:rsid w:val="009C68BB"/>
    <w:rsid w:val="009C68F8"/>
    <w:rsid w:val="009C697E"/>
    <w:rsid w:val="009C6AD8"/>
    <w:rsid w:val="009C6B7D"/>
    <w:rsid w:val="009C6D9B"/>
    <w:rsid w:val="009C6DA4"/>
    <w:rsid w:val="009C6E33"/>
    <w:rsid w:val="009C6E85"/>
    <w:rsid w:val="009C7057"/>
    <w:rsid w:val="009C73DF"/>
    <w:rsid w:val="009C74D4"/>
    <w:rsid w:val="009C75A2"/>
    <w:rsid w:val="009C75BD"/>
    <w:rsid w:val="009C762E"/>
    <w:rsid w:val="009C7670"/>
    <w:rsid w:val="009C7908"/>
    <w:rsid w:val="009C791B"/>
    <w:rsid w:val="009C7AEA"/>
    <w:rsid w:val="009C7B2B"/>
    <w:rsid w:val="009C7B3F"/>
    <w:rsid w:val="009C7B90"/>
    <w:rsid w:val="009C7CF4"/>
    <w:rsid w:val="009C7E7A"/>
    <w:rsid w:val="009C7F89"/>
    <w:rsid w:val="009D01D7"/>
    <w:rsid w:val="009D03DE"/>
    <w:rsid w:val="009D052A"/>
    <w:rsid w:val="009D055A"/>
    <w:rsid w:val="009D05D1"/>
    <w:rsid w:val="009D0619"/>
    <w:rsid w:val="009D061A"/>
    <w:rsid w:val="009D071C"/>
    <w:rsid w:val="009D0959"/>
    <w:rsid w:val="009D09A8"/>
    <w:rsid w:val="009D0A12"/>
    <w:rsid w:val="009D0C65"/>
    <w:rsid w:val="009D0DCA"/>
    <w:rsid w:val="009D0EE7"/>
    <w:rsid w:val="009D104E"/>
    <w:rsid w:val="009D10C6"/>
    <w:rsid w:val="009D11E8"/>
    <w:rsid w:val="009D1214"/>
    <w:rsid w:val="009D14A1"/>
    <w:rsid w:val="009D1602"/>
    <w:rsid w:val="009D1731"/>
    <w:rsid w:val="009D1784"/>
    <w:rsid w:val="009D194C"/>
    <w:rsid w:val="009D1C4A"/>
    <w:rsid w:val="009D1DF6"/>
    <w:rsid w:val="009D1ECB"/>
    <w:rsid w:val="009D1F8A"/>
    <w:rsid w:val="009D1F98"/>
    <w:rsid w:val="009D2046"/>
    <w:rsid w:val="009D23AD"/>
    <w:rsid w:val="009D24D0"/>
    <w:rsid w:val="009D257F"/>
    <w:rsid w:val="009D25E4"/>
    <w:rsid w:val="009D25F5"/>
    <w:rsid w:val="009D26DD"/>
    <w:rsid w:val="009D276E"/>
    <w:rsid w:val="009D286C"/>
    <w:rsid w:val="009D2AFA"/>
    <w:rsid w:val="009D2B89"/>
    <w:rsid w:val="009D2CD2"/>
    <w:rsid w:val="009D2D05"/>
    <w:rsid w:val="009D2D46"/>
    <w:rsid w:val="009D2E30"/>
    <w:rsid w:val="009D2E96"/>
    <w:rsid w:val="009D2EB0"/>
    <w:rsid w:val="009D3443"/>
    <w:rsid w:val="009D349D"/>
    <w:rsid w:val="009D3539"/>
    <w:rsid w:val="009D35A6"/>
    <w:rsid w:val="009D3653"/>
    <w:rsid w:val="009D3942"/>
    <w:rsid w:val="009D3AF7"/>
    <w:rsid w:val="009D3D7A"/>
    <w:rsid w:val="009D3ED5"/>
    <w:rsid w:val="009D41D0"/>
    <w:rsid w:val="009D44BA"/>
    <w:rsid w:val="009D4507"/>
    <w:rsid w:val="009D46F2"/>
    <w:rsid w:val="009D4774"/>
    <w:rsid w:val="009D4786"/>
    <w:rsid w:val="009D4A69"/>
    <w:rsid w:val="009D4AD9"/>
    <w:rsid w:val="009D4F29"/>
    <w:rsid w:val="009D5293"/>
    <w:rsid w:val="009D5326"/>
    <w:rsid w:val="009D56B2"/>
    <w:rsid w:val="009D574D"/>
    <w:rsid w:val="009D57E0"/>
    <w:rsid w:val="009D5916"/>
    <w:rsid w:val="009D5930"/>
    <w:rsid w:val="009D5966"/>
    <w:rsid w:val="009D5C3D"/>
    <w:rsid w:val="009D5D87"/>
    <w:rsid w:val="009D5E13"/>
    <w:rsid w:val="009D5E1C"/>
    <w:rsid w:val="009D6003"/>
    <w:rsid w:val="009D607A"/>
    <w:rsid w:val="009D60AD"/>
    <w:rsid w:val="009D60FF"/>
    <w:rsid w:val="009D61E2"/>
    <w:rsid w:val="009D61E9"/>
    <w:rsid w:val="009D649E"/>
    <w:rsid w:val="009D6766"/>
    <w:rsid w:val="009D67D2"/>
    <w:rsid w:val="009D69D5"/>
    <w:rsid w:val="009D6ACF"/>
    <w:rsid w:val="009D6B71"/>
    <w:rsid w:val="009D6C2D"/>
    <w:rsid w:val="009D6D8F"/>
    <w:rsid w:val="009D6EAB"/>
    <w:rsid w:val="009D702E"/>
    <w:rsid w:val="009D723C"/>
    <w:rsid w:val="009D7472"/>
    <w:rsid w:val="009D747B"/>
    <w:rsid w:val="009D752B"/>
    <w:rsid w:val="009D7534"/>
    <w:rsid w:val="009D76DA"/>
    <w:rsid w:val="009D7751"/>
    <w:rsid w:val="009D776E"/>
    <w:rsid w:val="009D787D"/>
    <w:rsid w:val="009D7896"/>
    <w:rsid w:val="009D7903"/>
    <w:rsid w:val="009D7AE4"/>
    <w:rsid w:val="009D7AF0"/>
    <w:rsid w:val="009D7E0E"/>
    <w:rsid w:val="009D7FBF"/>
    <w:rsid w:val="009E03A3"/>
    <w:rsid w:val="009E081E"/>
    <w:rsid w:val="009E08AF"/>
    <w:rsid w:val="009E0DC2"/>
    <w:rsid w:val="009E0DEB"/>
    <w:rsid w:val="009E0F8E"/>
    <w:rsid w:val="009E115C"/>
    <w:rsid w:val="009E1217"/>
    <w:rsid w:val="009E142F"/>
    <w:rsid w:val="009E1594"/>
    <w:rsid w:val="009E15EA"/>
    <w:rsid w:val="009E1611"/>
    <w:rsid w:val="009E1623"/>
    <w:rsid w:val="009E17DA"/>
    <w:rsid w:val="009E1FB8"/>
    <w:rsid w:val="009E2039"/>
    <w:rsid w:val="009E203F"/>
    <w:rsid w:val="009E210A"/>
    <w:rsid w:val="009E258F"/>
    <w:rsid w:val="009E263B"/>
    <w:rsid w:val="009E26D4"/>
    <w:rsid w:val="009E2755"/>
    <w:rsid w:val="009E2827"/>
    <w:rsid w:val="009E2867"/>
    <w:rsid w:val="009E2E3B"/>
    <w:rsid w:val="009E2F4C"/>
    <w:rsid w:val="009E313C"/>
    <w:rsid w:val="009E3245"/>
    <w:rsid w:val="009E3335"/>
    <w:rsid w:val="009E3375"/>
    <w:rsid w:val="009E3622"/>
    <w:rsid w:val="009E363D"/>
    <w:rsid w:val="009E3664"/>
    <w:rsid w:val="009E36C2"/>
    <w:rsid w:val="009E3808"/>
    <w:rsid w:val="009E3A24"/>
    <w:rsid w:val="009E3C11"/>
    <w:rsid w:val="009E3D3F"/>
    <w:rsid w:val="009E3DFA"/>
    <w:rsid w:val="009E3E61"/>
    <w:rsid w:val="009E3EF0"/>
    <w:rsid w:val="009E403B"/>
    <w:rsid w:val="009E40BD"/>
    <w:rsid w:val="009E4562"/>
    <w:rsid w:val="009E470B"/>
    <w:rsid w:val="009E47DA"/>
    <w:rsid w:val="009E485B"/>
    <w:rsid w:val="009E48F1"/>
    <w:rsid w:val="009E4A63"/>
    <w:rsid w:val="009E4A86"/>
    <w:rsid w:val="009E4BD8"/>
    <w:rsid w:val="009E4C68"/>
    <w:rsid w:val="009E4D26"/>
    <w:rsid w:val="009E4D79"/>
    <w:rsid w:val="009E508D"/>
    <w:rsid w:val="009E5220"/>
    <w:rsid w:val="009E5371"/>
    <w:rsid w:val="009E54E4"/>
    <w:rsid w:val="009E54E6"/>
    <w:rsid w:val="009E5912"/>
    <w:rsid w:val="009E5BF8"/>
    <w:rsid w:val="009E5CEF"/>
    <w:rsid w:val="009E5DE7"/>
    <w:rsid w:val="009E61AA"/>
    <w:rsid w:val="009E632B"/>
    <w:rsid w:val="009E636E"/>
    <w:rsid w:val="009E678D"/>
    <w:rsid w:val="009E6835"/>
    <w:rsid w:val="009E6A78"/>
    <w:rsid w:val="009E6AF0"/>
    <w:rsid w:val="009E6BCE"/>
    <w:rsid w:val="009E6D14"/>
    <w:rsid w:val="009E6D2A"/>
    <w:rsid w:val="009E6E0A"/>
    <w:rsid w:val="009E6E82"/>
    <w:rsid w:val="009E6F57"/>
    <w:rsid w:val="009E72E5"/>
    <w:rsid w:val="009E7676"/>
    <w:rsid w:val="009E7808"/>
    <w:rsid w:val="009E7989"/>
    <w:rsid w:val="009E79E6"/>
    <w:rsid w:val="009E7AA3"/>
    <w:rsid w:val="009E7CE6"/>
    <w:rsid w:val="009F00B7"/>
    <w:rsid w:val="009F0113"/>
    <w:rsid w:val="009F01F6"/>
    <w:rsid w:val="009F026B"/>
    <w:rsid w:val="009F03FE"/>
    <w:rsid w:val="009F053F"/>
    <w:rsid w:val="009F070A"/>
    <w:rsid w:val="009F0855"/>
    <w:rsid w:val="009F0B1F"/>
    <w:rsid w:val="009F0BBC"/>
    <w:rsid w:val="009F0C24"/>
    <w:rsid w:val="009F0C96"/>
    <w:rsid w:val="009F0CA3"/>
    <w:rsid w:val="009F0D1E"/>
    <w:rsid w:val="009F0FB7"/>
    <w:rsid w:val="009F1113"/>
    <w:rsid w:val="009F166F"/>
    <w:rsid w:val="009F1DCF"/>
    <w:rsid w:val="009F1E39"/>
    <w:rsid w:val="009F1FFD"/>
    <w:rsid w:val="009F2201"/>
    <w:rsid w:val="009F224C"/>
    <w:rsid w:val="009F2397"/>
    <w:rsid w:val="009F2531"/>
    <w:rsid w:val="009F25C8"/>
    <w:rsid w:val="009F29C4"/>
    <w:rsid w:val="009F29E8"/>
    <w:rsid w:val="009F2ABD"/>
    <w:rsid w:val="009F2DA3"/>
    <w:rsid w:val="009F2E61"/>
    <w:rsid w:val="009F30B9"/>
    <w:rsid w:val="009F346A"/>
    <w:rsid w:val="009F36AE"/>
    <w:rsid w:val="009F3713"/>
    <w:rsid w:val="009F3749"/>
    <w:rsid w:val="009F39F0"/>
    <w:rsid w:val="009F39F8"/>
    <w:rsid w:val="009F3B71"/>
    <w:rsid w:val="009F3CCA"/>
    <w:rsid w:val="009F3D6D"/>
    <w:rsid w:val="009F3E55"/>
    <w:rsid w:val="009F4006"/>
    <w:rsid w:val="009F421E"/>
    <w:rsid w:val="009F4268"/>
    <w:rsid w:val="009F4490"/>
    <w:rsid w:val="009F4614"/>
    <w:rsid w:val="009F4739"/>
    <w:rsid w:val="009F4871"/>
    <w:rsid w:val="009F4894"/>
    <w:rsid w:val="009F49E3"/>
    <w:rsid w:val="009F4BD4"/>
    <w:rsid w:val="009F4D32"/>
    <w:rsid w:val="009F4D36"/>
    <w:rsid w:val="009F4DBE"/>
    <w:rsid w:val="009F4E1B"/>
    <w:rsid w:val="009F50A1"/>
    <w:rsid w:val="009F50E1"/>
    <w:rsid w:val="009F53F5"/>
    <w:rsid w:val="009F5653"/>
    <w:rsid w:val="009F5A7C"/>
    <w:rsid w:val="009F5B4F"/>
    <w:rsid w:val="009F5B69"/>
    <w:rsid w:val="009F5C51"/>
    <w:rsid w:val="009F5F94"/>
    <w:rsid w:val="009F6167"/>
    <w:rsid w:val="009F632A"/>
    <w:rsid w:val="009F6452"/>
    <w:rsid w:val="009F64FB"/>
    <w:rsid w:val="009F69A1"/>
    <w:rsid w:val="009F69CF"/>
    <w:rsid w:val="009F6B4D"/>
    <w:rsid w:val="009F6C6B"/>
    <w:rsid w:val="009F6E49"/>
    <w:rsid w:val="009F7281"/>
    <w:rsid w:val="009F72C5"/>
    <w:rsid w:val="009F7424"/>
    <w:rsid w:val="009F7503"/>
    <w:rsid w:val="009F76E1"/>
    <w:rsid w:val="009F77E8"/>
    <w:rsid w:val="009F791A"/>
    <w:rsid w:val="009F7B6B"/>
    <w:rsid w:val="009F7EF8"/>
    <w:rsid w:val="00A0025E"/>
    <w:rsid w:val="00A003EB"/>
    <w:rsid w:val="00A003FF"/>
    <w:rsid w:val="00A00671"/>
    <w:rsid w:val="00A00D5E"/>
    <w:rsid w:val="00A00DB5"/>
    <w:rsid w:val="00A00E2E"/>
    <w:rsid w:val="00A00E62"/>
    <w:rsid w:val="00A00E65"/>
    <w:rsid w:val="00A00F93"/>
    <w:rsid w:val="00A0138D"/>
    <w:rsid w:val="00A01490"/>
    <w:rsid w:val="00A015EA"/>
    <w:rsid w:val="00A0160C"/>
    <w:rsid w:val="00A01701"/>
    <w:rsid w:val="00A01738"/>
    <w:rsid w:val="00A01A75"/>
    <w:rsid w:val="00A01AB5"/>
    <w:rsid w:val="00A01C30"/>
    <w:rsid w:val="00A01C82"/>
    <w:rsid w:val="00A01F85"/>
    <w:rsid w:val="00A01FEF"/>
    <w:rsid w:val="00A02105"/>
    <w:rsid w:val="00A0218F"/>
    <w:rsid w:val="00A021D9"/>
    <w:rsid w:val="00A021EB"/>
    <w:rsid w:val="00A022A5"/>
    <w:rsid w:val="00A023E9"/>
    <w:rsid w:val="00A025D0"/>
    <w:rsid w:val="00A026E3"/>
    <w:rsid w:val="00A02734"/>
    <w:rsid w:val="00A02DE2"/>
    <w:rsid w:val="00A02FED"/>
    <w:rsid w:val="00A0301B"/>
    <w:rsid w:val="00A03026"/>
    <w:rsid w:val="00A03039"/>
    <w:rsid w:val="00A031F1"/>
    <w:rsid w:val="00A03401"/>
    <w:rsid w:val="00A03420"/>
    <w:rsid w:val="00A03544"/>
    <w:rsid w:val="00A03814"/>
    <w:rsid w:val="00A03817"/>
    <w:rsid w:val="00A03A58"/>
    <w:rsid w:val="00A03A73"/>
    <w:rsid w:val="00A03AFE"/>
    <w:rsid w:val="00A03F6E"/>
    <w:rsid w:val="00A0446E"/>
    <w:rsid w:val="00A044A4"/>
    <w:rsid w:val="00A046B4"/>
    <w:rsid w:val="00A047BD"/>
    <w:rsid w:val="00A048B4"/>
    <w:rsid w:val="00A0499D"/>
    <w:rsid w:val="00A049B9"/>
    <w:rsid w:val="00A04B08"/>
    <w:rsid w:val="00A04B1C"/>
    <w:rsid w:val="00A04C12"/>
    <w:rsid w:val="00A04CE4"/>
    <w:rsid w:val="00A04E84"/>
    <w:rsid w:val="00A04F9D"/>
    <w:rsid w:val="00A04FFE"/>
    <w:rsid w:val="00A05001"/>
    <w:rsid w:val="00A054FA"/>
    <w:rsid w:val="00A05531"/>
    <w:rsid w:val="00A05597"/>
    <w:rsid w:val="00A05710"/>
    <w:rsid w:val="00A05747"/>
    <w:rsid w:val="00A058F7"/>
    <w:rsid w:val="00A05929"/>
    <w:rsid w:val="00A059D6"/>
    <w:rsid w:val="00A059EE"/>
    <w:rsid w:val="00A05D6A"/>
    <w:rsid w:val="00A05EE8"/>
    <w:rsid w:val="00A05EF2"/>
    <w:rsid w:val="00A0613B"/>
    <w:rsid w:val="00A062E1"/>
    <w:rsid w:val="00A0636F"/>
    <w:rsid w:val="00A0685A"/>
    <w:rsid w:val="00A0687D"/>
    <w:rsid w:val="00A06977"/>
    <w:rsid w:val="00A06A77"/>
    <w:rsid w:val="00A06AFA"/>
    <w:rsid w:val="00A06D10"/>
    <w:rsid w:val="00A06DC7"/>
    <w:rsid w:val="00A06EF1"/>
    <w:rsid w:val="00A07216"/>
    <w:rsid w:val="00A07EA5"/>
    <w:rsid w:val="00A07EA9"/>
    <w:rsid w:val="00A07EB3"/>
    <w:rsid w:val="00A07F18"/>
    <w:rsid w:val="00A1014E"/>
    <w:rsid w:val="00A101E0"/>
    <w:rsid w:val="00A102A3"/>
    <w:rsid w:val="00A103D5"/>
    <w:rsid w:val="00A104C4"/>
    <w:rsid w:val="00A10955"/>
    <w:rsid w:val="00A109FD"/>
    <w:rsid w:val="00A10D21"/>
    <w:rsid w:val="00A11039"/>
    <w:rsid w:val="00A110B7"/>
    <w:rsid w:val="00A111D8"/>
    <w:rsid w:val="00A11239"/>
    <w:rsid w:val="00A113DE"/>
    <w:rsid w:val="00A114C0"/>
    <w:rsid w:val="00A11DFE"/>
    <w:rsid w:val="00A11E7B"/>
    <w:rsid w:val="00A11EB2"/>
    <w:rsid w:val="00A11F3E"/>
    <w:rsid w:val="00A11FCA"/>
    <w:rsid w:val="00A11FDA"/>
    <w:rsid w:val="00A1201A"/>
    <w:rsid w:val="00A12262"/>
    <w:rsid w:val="00A1254E"/>
    <w:rsid w:val="00A12836"/>
    <w:rsid w:val="00A1290C"/>
    <w:rsid w:val="00A1296A"/>
    <w:rsid w:val="00A12ACB"/>
    <w:rsid w:val="00A12B3D"/>
    <w:rsid w:val="00A12F2A"/>
    <w:rsid w:val="00A12F9F"/>
    <w:rsid w:val="00A1311D"/>
    <w:rsid w:val="00A13215"/>
    <w:rsid w:val="00A13422"/>
    <w:rsid w:val="00A13599"/>
    <w:rsid w:val="00A13675"/>
    <w:rsid w:val="00A137EA"/>
    <w:rsid w:val="00A13ABE"/>
    <w:rsid w:val="00A13AE8"/>
    <w:rsid w:val="00A13AF8"/>
    <w:rsid w:val="00A13B67"/>
    <w:rsid w:val="00A13E59"/>
    <w:rsid w:val="00A14164"/>
    <w:rsid w:val="00A14409"/>
    <w:rsid w:val="00A14584"/>
    <w:rsid w:val="00A14936"/>
    <w:rsid w:val="00A14AD2"/>
    <w:rsid w:val="00A14C1C"/>
    <w:rsid w:val="00A14F0E"/>
    <w:rsid w:val="00A14F64"/>
    <w:rsid w:val="00A14FA0"/>
    <w:rsid w:val="00A1519A"/>
    <w:rsid w:val="00A15320"/>
    <w:rsid w:val="00A153B7"/>
    <w:rsid w:val="00A1540D"/>
    <w:rsid w:val="00A1548B"/>
    <w:rsid w:val="00A15562"/>
    <w:rsid w:val="00A155EF"/>
    <w:rsid w:val="00A15734"/>
    <w:rsid w:val="00A159DA"/>
    <w:rsid w:val="00A15A27"/>
    <w:rsid w:val="00A15B16"/>
    <w:rsid w:val="00A15CF1"/>
    <w:rsid w:val="00A15F83"/>
    <w:rsid w:val="00A162EF"/>
    <w:rsid w:val="00A163B8"/>
    <w:rsid w:val="00A16509"/>
    <w:rsid w:val="00A16586"/>
    <w:rsid w:val="00A16679"/>
    <w:rsid w:val="00A16AAD"/>
    <w:rsid w:val="00A16B98"/>
    <w:rsid w:val="00A1703C"/>
    <w:rsid w:val="00A170B7"/>
    <w:rsid w:val="00A1714E"/>
    <w:rsid w:val="00A17598"/>
    <w:rsid w:val="00A176B1"/>
    <w:rsid w:val="00A1779A"/>
    <w:rsid w:val="00A17844"/>
    <w:rsid w:val="00A17CF4"/>
    <w:rsid w:val="00A17DD3"/>
    <w:rsid w:val="00A17FE7"/>
    <w:rsid w:val="00A2000D"/>
    <w:rsid w:val="00A20103"/>
    <w:rsid w:val="00A2021D"/>
    <w:rsid w:val="00A203A8"/>
    <w:rsid w:val="00A20520"/>
    <w:rsid w:val="00A207C2"/>
    <w:rsid w:val="00A207D4"/>
    <w:rsid w:val="00A208C1"/>
    <w:rsid w:val="00A208F4"/>
    <w:rsid w:val="00A209B9"/>
    <w:rsid w:val="00A209D4"/>
    <w:rsid w:val="00A20A63"/>
    <w:rsid w:val="00A20B09"/>
    <w:rsid w:val="00A20BA9"/>
    <w:rsid w:val="00A20DD9"/>
    <w:rsid w:val="00A20E3C"/>
    <w:rsid w:val="00A20F2B"/>
    <w:rsid w:val="00A21004"/>
    <w:rsid w:val="00A210EE"/>
    <w:rsid w:val="00A2121D"/>
    <w:rsid w:val="00A212D1"/>
    <w:rsid w:val="00A213C0"/>
    <w:rsid w:val="00A21493"/>
    <w:rsid w:val="00A21504"/>
    <w:rsid w:val="00A21998"/>
    <w:rsid w:val="00A21B4C"/>
    <w:rsid w:val="00A21B9E"/>
    <w:rsid w:val="00A21BC7"/>
    <w:rsid w:val="00A21BCF"/>
    <w:rsid w:val="00A21E7D"/>
    <w:rsid w:val="00A22007"/>
    <w:rsid w:val="00A2210D"/>
    <w:rsid w:val="00A2221F"/>
    <w:rsid w:val="00A22438"/>
    <w:rsid w:val="00A225C1"/>
    <w:rsid w:val="00A225EA"/>
    <w:rsid w:val="00A22600"/>
    <w:rsid w:val="00A228C1"/>
    <w:rsid w:val="00A228FC"/>
    <w:rsid w:val="00A22C87"/>
    <w:rsid w:val="00A22CA3"/>
    <w:rsid w:val="00A22E9A"/>
    <w:rsid w:val="00A22ED7"/>
    <w:rsid w:val="00A230FD"/>
    <w:rsid w:val="00A23263"/>
    <w:rsid w:val="00A23288"/>
    <w:rsid w:val="00A23377"/>
    <w:rsid w:val="00A234D6"/>
    <w:rsid w:val="00A235FF"/>
    <w:rsid w:val="00A23609"/>
    <w:rsid w:val="00A23884"/>
    <w:rsid w:val="00A24139"/>
    <w:rsid w:val="00A2451B"/>
    <w:rsid w:val="00A2490A"/>
    <w:rsid w:val="00A249AD"/>
    <w:rsid w:val="00A24AC9"/>
    <w:rsid w:val="00A24FCE"/>
    <w:rsid w:val="00A2533C"/>
    <w:rsid w:val="00A25397"/>
    <w:rsid w:val="00A2551A"/>
    <w:rsid w:val="00A255D1"/>
    <w:rsid w:val="00A255D8"/>
    <w:rsid w:val="00A25654"/>
    <w:rsid w:val="00A256E7"/>
    <w:rsid w:val="00A256F2"/>
    <w:rsid w:val="00A25936"/>
    <w:rsid w:val="00A25C9C"/>
    <w:rsid w:val="00A25E24"/>
    <w:rsid w:val="00A261EC"/>
    <w:rsid w:val="00A263DA"/>
    <w:rsid w:val="00A264BC"/>
    <w:rsid w:val="00A264C7"/>
    <w:rsid w:val="00A265C9"/>
    <w:rsid w:val="00A266A1"/>
    <w:rsid w:val="00A26708"/>
    <w:rsid w:val="00A2680C"/>
    <w:rsid w:val="00A26952"/>
    <w:rsid w:val="00A2699C"/>
    <w:rsid w:val="00A269B7"/>
    <w:rsid w:val="00A26A02"/>
    <w:rsid w:val="00A26AFE"/>
    <w:rsid w:val="00A26F97"/>
    <w:rsid w:val="00A2700C"/>
    <w:rsid w:val="00A27063"/>
    <w:rsid w:val="00A270A7"/>
    <w:rsid w:val="00A270DE"/>
    <w:rsid w:val="00A27256"/>
    <w:rsid w:val="00A27399"/>
    <w:rsid w:val="00A274F5"/>
    <w:rsid w:val="00A2752E"/>
    <w:rsid w:val="00A276EA"/>
    <w:rsid w:val="00A277DF"/>
    <w:rsid w:val="00A27954"/>
    <w:rsid w:val="00A27A1D"/>
    <w:rsid w:val="00A27D6E"/>
    <w:rsid w:val="00A27E98"/>
    <w:rsid w:val="00A27FE2"/>
    <w:rsid w:val="00A3034E"/>
    <w:rsid w:val="00A303C9"/>
    <w:rsid w:val="00A304BC"/>
    <w:rsid w:val="00A309CA"/>
    <w:rsid w:val="00A30D68"/>
    <w:rsid w:val="00A30DA5"/>
    <w:rsid w:val="00A31047"/>
    <w:rsid w:val="00A31253"/>
    <w:rsid w:val="00A316ED"/>
    <w:rsid w:val="00A31765"/>
    <w:rsid w:val="00A31892"/>
    <w:rsid w:val="00A31C99"/>
    <w:rsid w:val="00A31E14"/>
    <w:rsid w:val="00A31F08"/>
    <w:rsid w:val="00A31F2A"/>
    <w:rsid w:val="00A31F6A"/>
    <w:rsid w:val="00A32327"/>
    <w:rsid w:val="00A32399"/>
    <w:rsid w:val="00A32433"/>
    <w:rsid w:val="00A32650"/>
    <w:rsid w:val="00A3268B"/>
    <w:rsid w:val="00A327C0"/>
    <w:rsid w:val="00A327DA"/>
    <w:rsid w:val="00A32806"/>
    <w:rsid w:val="00A32830"/>
    <w:rsid w:val="00A3284B"/>
    <w:rsid w:val="00A3285C"/>
    <w:rsid w:val="00A32974"/>
    <w:rsid w:val="00A32D56"/>
    <w:rsid w:val="00A32F0C"/>
    <w:rsid w:val="00A32F61"/>
    <w:rsid w:val="00A32FCB"/>
    <w:rsid w:val="00A32FF0"/>
    <w:rsid w:val="00A330E6"/>
    <w:rsid w:val="00A3312E"/>
    <w:rsid w:val="00A33366"/>
    <w:rsid w:val="00A33551"/>
    <w:rsid w:val="00A336DC"/>
    <w:rsid w:val="00A3387E"/>
    <w:rsid w:val="00A33C6A"/>
    <w:rsid w:val="00A33DB6"/>
    <w:rsid w:val="00A33DEA"/>
    <w:rsid w:val="00A33EA3"/>
    <w:rsid w:val="00A33EBD"/>
    <w:rsid w:val="00A33EFA"/>
    <w:rsid w:val="00A33F1D"/>
    <w:rsid w:val="00A33FD9"/>
    <w:rsid w:val="00A34057"/>
    <w:rsid w:val="00A3412C"/>
    <w:rsid w:val="00A34134"/>
    <w:rsid w:val="00A34411"/>
    <w:rsid w:val="00A34659"/>
    <w:rsid w:val="00A346F5"/>
    <w:rsid w:val="00A34783"/>
    <w:rsid w:val="00A347F6"/>
    <w:rsid w:val="00A34ABB"/>
    <w:rsid w:val="00A34AF1"/>
    <w:rsid w:val="00A34B20"/>
    <w:rsid w:val="00A34F75"/>
    <w:rsid w:val="00A34F99"/>
    <w:rsid w:val="00A34FE0"/>
    <w:rsid w:val="00A35001"/>
    <w:rsid w:val="00A35618"/>
    <w:rsid w:val="00A358D6"/>
    <w:rsid w:val="00A358E2"/>
    <w:rsid w:val="00A35968"/>
    <w:rsid w:val="00A35A44"/>
    <w:rsid w:val="00A35B9E"/>
    <w:rsid w:val="00A35E07"/>
    <w:rsid w:val="00A36066"/>
    <w:rsid w:val="00A3620D"/>
    <w:rsid w:val="00A363C7"/>
    <w:rsid w:val="00A36499"/>
    <w:rsid w:val="00A364B5"/>
    <w:rsid w:val="00A3659F"/>
    <w:rsid w:val="00A368C6"/>
    <w:rsid w:val="00A36E6A"/>
    <w:rsid w:val="00A36F96"/>
    <w:rsid w:val="00A3715D"/>
    <w:rsid w:val="00A371DA"/>
    <w:rsid w:val="00A372A6"/>
    <w:rsid w:val="00A37408"/>
    <w:rsid w:val="00A3742D"/>
    <w:rsid w:val="00A37562"/>
    <w:rsid w:val="00A3777E"/>
    <w:rsid w:val="00A3782B"/>
    <w:rsid w:val="00A378BF"/>
    <w:rsid w:val="00A3790D"/>
    <w:rsid w:val="00A405B3"/>
    <w:rsid w:val="00A405B5"/>
    <w:rsid w:val="00A4067B"/>
    <w:rsid w:val="00A4086E"/>
    <w:rsid w:val="00A40C9B"/>
    <w:rsid w:val="00A41104"/>
    <w:rsid w:val="00A412CF"/>
    <w:rsid w:val="00A41738"/>
    <w:rsid w:val="00A4193C"/>
    <w:rsid w:val="00A41A00"/>
    <w:rsid w:val="00A41BA3"/>
    <w:rsid w:val="00A41CD7"/>
    <w:rsid w:val="00A41DE3"/>
    <w:rsid w:val="00A41E91"/>
    <w:rsid w:val="00A41F3F"/>
    <w:rsid w:val="00A41F5A"/>
    <w:rsid w:val="00A421B2"/>
    <w:rsid w:val="00A42466"/>
    <w:rsid w:val="00A424EE"/>
    <w:rsid w:val="00A42735"/>
    <w:rsid w:val="00A427AC"/>
    <w:rsid w:val="00A4295A"/>
    <w:rsid w:val="00A429E5"/>
    <w:rsid w:val="00A42B3A"/>
    <w:rsid w:val="00A42D69"/>
    <w:rsid w:val="00A42F96"/>
    <w:rsid w:val="00A43043"/>
    <w:rsid w:val="00A43076"/>
    <w:rsid w:val="00A432D3"/>
    <w:rsid w:val="00A433FB"/>
    <w:rsid w:val="00A43496"/>
    <w:rsid w:val="00A434FD"/>
    <w:rsid w:val="00A43561"/>
    <w:rsid w:val="00A436D7"/>
    <w:rsid w:val="00A43861"/>
    <w:rsid w:val="00A438F6"/>
    <w:rsid w:val="00A439C3"/>
    <w:rsid w:val="00A43BF0"/>
    <w:rsid w:val="00A43DC0"/>
    <w:rsid w:val="00A43EBD"/>
    <w:rsid w:val="00A442DD"/>
    <w:rsid w:val="00A44625"/>
    <w:rsid w:val="00A44A54"/>
    <w:rsid w:val="00A44D46"/>
    <w:rsid w:val="00A44E95"/>
    <w:rsid w:val="00A45027"/>
    <w:rsid w:val="00A45133"/>
    <w:rsid w:val="00A452AB"/>
    <w:rsid w:val="00A4540C"/>
    <w:rsid w:val="00A45469"/>
    <w:rsid w:val="00A4568B"/>
    <w:rsid w:val="00A45693"/>
    <w:rsid w:val="00A456B1"/>
    <w:rsid w:val="00A45749"/>
    <w:rsid w:val="00A458DB"/>
    <w:rsid w:val="00A45990"/>
    <w:rsid w:val="00A45A28"/>
    <w:rsid w:val="00A45B0C"/>
    <w:rsid w:val="00A45B62"/>
    <w:rsid w:val="00A45C93"/>
    <w:rsid w:val="00A45F8E"/>
    <w:rsid w:val="00A461AB"/>
    <w:rsid w:val="00A461B2"/>
    <w:rsid w:val="00A46227"/>
    <w:rsid w:val="00A4646A"/>
    <w:rsid w:val="00A4646B"/>
    <w:rsid w:val="00A466B9"/>
    <w:rsid w:val="00A46751"/>
    <w:rsid w:val="00A46862"/>
    <w:rsid w:val="00A468B2"/>
    <w:rsid w:val="00A46A90"/>
    <w:rsid w:val="00A46AB2"/>
    <w:rsid w:val="00A47350"/>
    <w:rsid w:val="00A473CB"/>
    <w:rsid w:val="00A475DE"/>
    <w:rsid w:val="00A4770E"/>
    <w:rsid w:val="00A47779"/>
    <w:rsid w:val="00A47A11"/>
    <w:rsid w:val="00A47A7A"/>
    <w:rsid w:val="00A47FA8"/>
    <w:rsid w:val="00A5030A"/>
    <w:rsid w:val="00A50957"/>
    <w:rsid w:val="00A50C65"/>
    <w:rsid w:val="00A50DE6"/>
    <w:rsid w:val="00A50EE9"/>
    <w:rsid w:val="00A51380"/>
    <w:rsid w:val="00A51526"/>
    <w:rsid w:val="00A5155D"/>
    <w:rsid w:val="00A51571"/>
    <w:rsid w:val="00A515DF"/>
    <w:rsid w:val="00A515E1"/>
    <w:rsid w:val="00A51604"/>
    <w:rsid w:val="00A516ED"/>
    <w:rsid w:val="00A51713"/>
    <w:rsid w:val="00A517A2"/>
    <w:rsid w:val="00A5186D"/>
    <w:rsid w:val="00A51A51"/>
    <w:rsid w:val="00A51AA6"/>
    <w:rsid w:val="00A51C21"/>
    <w:rsid w:val="00A51C86"/>
    <w:rsid w:val="00A51C99"/>
    <w:rsid w:val="00A51E1E"/>
    <w:rsid w:val="00A51EE4"/>
    <w:rsid w:val="00A52055"/>
    <w:rsid w:val="00A520D5"/>
    <w:rsid w:val="00A520E1"/>
    <w:rsid w:val="00A520EE"/>
    <w:rsid w:val="00A5215B"/>
    <w:rsid w:val="00A522A3"/>
    <w:rsid w:val="00A524FB"/>
    <w:rsid w:val="00A52552"/>
    <w:rsid w:val="00A52669"/>
    <w:rsid w:val="00A526FB"/>
    <w:rsid w:val="00A5279B"/>
    <w:rsid w:val="00A528A2"/>
    <w:rsid w:val="00A529BB"/>
    <w:rsid w:val="00A529C2"/>
    <w:rsid w:val="00A52A82"/>
    <w:rsid w:val="00A52D52"/>
    <w:rsid w:val="00A52E63"/>
    <w:rsid w:val="00A52EDD"/>
    <w:rsid w:val="00A52FC6"/>
    <w:rsid w:val="00A5312F"/>
    <w:rsid w:val="00A531C1"/>
    <w:rsid w:val="00A532E5"/>
    <w:rsid w:val="00A53494"/>
    <w:rsid w:val="00A534F4"/>
    <w:rsid w:val="00A53651"/>
    <w:rsid w:val="00A53664"/>
    <w:rsid w:val="00A53B67"/>
    <w:rsid w:val="00A53BC3"/>
    <w:rsid w:val="00A53BD3"/>
    <w:rsid w:val="00A53CEF"/>
    <w:rsid w:val="00A5419C"/>
    <w:rsid w:val="00A54232"/>
    <w:rsid w:val="00A543EB"/>
    <w:rsid w:val="00A54431"/>
    <w:rsid w:val="00A54440"/>
    <w:rsid w:val="00A5444B"/>
    <w:rsid w:val="00A54467"/>
    <w:rsid w:val="00A5447D"/>
    <w:rsid w:val="00A54628"/>
    <w:rsid w:val="00A54961"/>
    <w:rsid w:val="00A54C57"/>
    <w:rsid w:val="00A54E89"/>
    <w:rsid w:val="00A5501D"/>
    <w:rsid w:val="00A55423"/>
    <w:rsid w:val="00A555DE"/>
    <w:rsid w:val="00A558EF"/>
    <w:rsid w:val="00A55BA9"/>
    <w:rsid w:val="00A55CA2"/>
    <w:rsid w:val="00A55EB0"/>
    <w:rsid w:val="00A55F44"/>
    <w:rsid w:val="00A56241"/>
    <w:rsid w:val="00A5626F"/>
    <w:rsid w:val="00A56288"/>
    <w:rsid w:val="00A56355"/>
    <w:rsid w:val="00A563B3"/>
    <w:rsid w:val="00A563BD"/>
    <w:rsid w:val="00A567D5"/>
    <w:rsid w:val="00A56881"/>
    <w:rsid w:val="00A56905"/>
    <w:rsid w:val="00A56BB0"/>
    <w:rsid w:val="00A56D50"/>
    <w:rsid w:val="00A56FB0"/>
    <w:rsid w:val="00A56FB4"/>
    <w:rsid w:val="00A572AE"/>
    <w:rsid w:val="00A5746E"/>
    <w:rsid w:val="00A574C0"/>
    <w:rsid w:val="00A5760F"/>
    <w:rsid w:val="00A5794E"/>
    <w:rsid w:val="00A57C7C"/>
    <w:rsid w:val="00A57C9C"/>
    <w:rsid w:val="00A57CA4"/>
    <w:rsid w:val="00A57E86"/>
    <w:rsid w:val="00A57F3D"/>
    <w:rsid w:val="00A6035F"/>
    <w:rsid w:val="00A6060F"/>
    <w:rsid w:val="00A6078B"/>
    <w:rsid w:val="00A607E3"/>
    <w:rsid w:val="00A609EC"/>
    <w:rsid w:val="00A60A82"/>
    <w:rsid w:val="00A60E1B"/>
    <w:rsid w:val="00A60E97"/>
    <w:rsid w:val="00A60EB4"/>
    <w:rsid w:val="00A611A4"/>
    <w:rsid w:val="00A611F3"/>
    <w:rsid w:val="00A61440"/>
    <w:rsid w:val="00A614D1"/>
    <w:rsid w:val="00A6153F"/>
    <w:rsid w:val="00A61547"/>
    <w:rsid w:val="00A6173A"/>
    <w:rsid w:val="00A61777"/>
    <w:rsid w:val="00A617A3"/>
    <w:rsid w:val="00A617A8"/>
    <w:rsid w:val="00A618F3"/>
    <w:rsid w:val="00A619F0"/>
    <w:rsid w:val="00A61AA2"/>
    <w:rsid w:val="00A61B67"/>
    <w:rsid w:val="00A61D68"/>
    <w:rsid w:val="00A61EA5"/>
    <w:rsid w:val="00A62109"/>
    <w:rsid w:val="00A6214E"/>
    <w:rsid w:val="00A62798"/>
    <w:rsid w:val="00A627AD"/>
    <w:rsid w:val="00A627D3"/>
    <w:rsid w:val="00A6286B"/>
    <w:rsid w:val="00A6299E"/>
    <w:rsid w:val="00A62ACE"/>
    <w:rsid w:val="00A62B8A"/>
    <w:rsid w:val="00A62BA6"/>
    <w:rsid w:val="00A62CDC"/>
    <w:rsid w:val="00A62D57"/>
    <w:rsid w:val="00A62F6A"/>
    <w:rsid w:val="00A6305D"/>
    <w:rsid w:val="00A63060"/>
    <w:rsid w:val="00A633BF"/>
    <w:rsid w:val="00A633D0"/>
    <w:rsid w:val="00A6373C"/>
    <w:rsid w:val="00A63859"/>
    <w:rsid w:val="00A63B3D"/>
    <w:rsid w:val="00A63CEA"/>
    <w:rsid w:val="00A63CEE"/>
    <w:rsid w:val="00A63E5A"/>
    <w:rsid w:val="00A63E90"/>
    <w:rsid w:val="00A64062"/>
    <w:rsid w:val="00A64345"/>
    <w:rsid w:val="00A6465F"/>
    <w:rsid w:val="00A64A6B"/>
    <w:rsid w:val="00A64B75"/>
    <w:rsid w:val="00A6508F"/>
    <w:rsid w:val="00A650B8"/>
    <w:rsid w:val="00A6515C"/>
    <w:rsid w:val="00A65202"/>
    <w:rsid w:val="00A656D3"/>
    <w:rsid w:val="00A65A6E"/>
    <w:rsid w:val="00A65ACC"/>
    <w:rsid w:val="00A65BAB"/>
    <w:rsid w:val="00A660BE"/>
    <w:rsid w:val="00A661D7"/>
    <w:rsid w:val="00A6646B"/>
    <w:rsid w:val="00A664A0"/>
    <w:rsid w:val="00A66572"/>
    <w:rsid w:val="00A6667A"/>
    <w:rsid w:val="00A666EE"/>
    <w:rsid w:val="00A66778"/>
    <w:rsid w:val="00A66BC8"/>
    <w:rsid w:val="00A66F29"/>
    <w:rsid w:val="00A66F3D"/>
    <w:rsid w:val="00A6713A"/>
    <w:rsid w:val="00A671BB"/>
    <w:rsid w:val="00A677CD"/>
    <w:rsid w:val="00A677F7"/>
    <w:rsid w:val="00A679DA"/>
    <w:rsid w:val="00A67A22"/>
    <w:rsid w:val="00A67DD8"/>
    <w:rsid w:val="00A70078"/>
    <w:rsid w:val="00A7013B"/>
    <w:rsid w:val="00A702E6"/>
    <w:rsid w:val="00A70305"/>
    <w:rsid w:val="00A70324"/>
    <w:rsid w:val="00A7042A"/>
    <w:rsid w:val="00A7043D"/>
    <w:rsid w:val="00A7059A"/>
    <w:rsid w:val="00A70884"/>
    <w:rsid w:val="00A70C03"/>
    <w:rsid w:val="00A70D85"/>
    <w:rsid w:val="00A70DE3"/>
    <w:rsid w:val="00A70FF1"/>
    <w:rsid w:val="00A71174"/>
    <w:rsid w:val="00A712D4"/>
    <w:rsid w:val="00A713E9"/>
    <w:rsid w:val="00A71457"/>
    <w:rsid w:val="00A717E4"/>
    <w:rsid w:val="00A71859"/>
    <w:rsid w:val="00A71A60"/>
    <w:rsid w:val="00A71EE7"/>
    <w:rsid w:val="00A72385"/>
    <w:rsid w:val="00A72391"/>
    <w:rsid w:val="00A724AE"/>
    <w:rsid w:val="00A7262E"/>
    <w:rsid w:val="00A7263E"/>
    <w:rsid w:val="00A726E0"/>
    <w:rsid w:val="00A7270E"/>
    <w:rsid w:val="00A72745"/>
    <w:rsid w:val="00A7275B"/>
    <w:rsid w:val="00A728B5"/>
    <w:rsid w:val="00A729A0"/>
    <w:rsid w:val="00A72AC3"/>
    <w:rsid w:val="00A72C90"/>
    <w:rsid w:val="00A72D40"/>
    <w:rsid w:val="00A72DFC"/>
    <w:rsid w:val="00A73127"/>
    <w:rsid w:val="00A73255"/>
    <w:rsid w:val="00A734AF"/>
    <w:rsid w:val="00A734BE"/>
    <w:rsid w:val="00A73652"/>
    <w:rsid w:val="00A73A0C"/>
    <w:rsid w:val="00A73AB3"/>
    <w:rsid w:val="00A73B3E"/>
    <w:rsid w:val="00A73D29"/>
    <w:rsid w:val="00A73D72"/>
    <w:rsid w:val="00A7416A"/>
    <w:rsid w:val="00A7458E"/>
    <w:rsid w:val="00A745BE"/>
    <w:rsid w:val="00A7464B"/>
    <w:rsid w:val="00A74821"/>
    <w:rsid w:val="00A748FA"/>
    <w:rsid w:val="00A749C4"/>
    <w:rsid w:val="00A74A6A"/>
    <w:rsid w:val="00A74AF9"/>
    <w:rsid w:val="00A74EF5"/>
    <w:rsid w:val="00A75026"/>
    <w:rsid w:val="00A75061"/>
    <w:rsid w:val="00A754E8"/>
    <w:rsid w:val="00A75553"/>
    <w:rsid w:val="00A75602"/>
    <w:rsid w:val="00A75709"/>
    <w:rsid w:val="00A758BD"/>
    <w:rsid w:val="00A75A50"/>
    <w:rsid w:val="00A75ADE"/>
    <w:rsid w:val="00A75D4E"/>
    <w:rsid w:val="00A75D6B"/>
    <w:rsid w:val="00A75DA6"/>
    <w:rsid w:val="00A75DB6"/>
    <w:rsid w:val="00A76078"/>
    <w:rsid w:val="00A760D5"/>
    <w:rsid w:val="00A765E9"/>
    <w:rsid w:val="00A767A5"/>
    <w:rsid w:val="00A7680C"/>
    <w:rsid w:val="00A7697C"/>
    <w:rsid w:val="00A76C23"/>
    <w:rsid w:val="00A76D3D"/>
    <w:rsid w:val="00A76ED0"/>
    <w:rsid w:val="00A76F29"/>
    <w:rsid w:val="00A76F9D"/>
    <w:rsid w:val="00A772A8"/>
    <w:rsid w:val="00A77445"/>
    <w:rsid w:val="00A774F1"/>
    <w:rsid w:val="00A7779B"/>
    <w:rsid w:val="00A7784F"/>
    <w:rsid w:val="00A7787E"/>
    <w:rsid w:val="00A778A5"/>
    <w:rsid w:val="00A77ADB"/>
    <w:rsid w:val="00A77CED"/>
    <w:rsid w:val="00A77E9C"/>
    <w:rsid w:val="00A77EE9"/>
    <w:rsid w:val="00A80304"/>
    <w:rsid w:val="00A80360"/>
    <w:rsid w:val="00A80655"/>
    <w:rsid w:val="00A807B9"/>
    <w:rsid w:val="00A80847"/>
    <w:rsid w:val="00A80973"/>
    <w:rsid w:val="00A80A5A"/>
    <w:rsid w:val="00A80D8C"/>
    <w:rsid w:val="00A80DDA"/>
    <w:rsid w:val="00A80F15"/>
    <w:rsid w:val="00A80FA7"/>
    <w:rsid w:val="00A81093"/>
    <w:rsid w:val="00A810E7"/>
    <w:rsid w:val="00A81268"/>
    <w:rsid w:val="00A812DD"/>
    <w:rsid w:val="00A8133D"/>
    <w:rsid w:val="00A813DA"/>
    <w:rsid w:val="00A81401"/>
    <w:rsid w:val="00A814B3"/>
    <w:rsid w:val="00A8167E"/>
    <w:rsid w:val="00A817AF"/>
    <w:rsid w:val="00A81999"/>
    <w:rsid w:val="00A81D0F"/>
    <w:rsid w:val="00A81E82"/>
    <w:rsid w:val="00A81F15"/>
    <w:rsid w:val="00A82047"/>
    <w:rsid w:val="00A82131"/>
    <w:rsid w:val="00A82407"/>
    <w:rsid w:val="00A82432"/>
    <w:rsid w:val="00A82549"/>
    <w:rsid w:val="00A825E7"/>
    <w:rsid w:val="00A825FF"/>
    <w:rsid w:val="00A82C83"/>
    <w:rsid w:val="00A82F15"/>
    <w:rsid w:val="00A82FE2"/>
    <w:rsid w:val="00A83000"/>
    <w:rsid w:val="00A83084"/>
    <w:rsid w:val="00A8316F"/>
    <w:rsid w:val="00A83202"/>
    <w:rsid w:val="00A83410"/>
    <w:rsid w:val="00A83602"/>
    <w:rsid w:val="00A8366C"/>
    <w:rsid w:val="00A83B5E"/>
    <w:rsid w:val="00A83B70"/>
    <w:rsid w:val="00A83C8A"/>
    <w:rsid w:val="00A83CB9"/>
    <w:rsid w:val="00A83D4A"/>
    <w:rsid w:val="00A83EAE"/>
    <w:rsid w:val="00A84126"/>
    <w:rsid w:val="00A84232"/>
    <w:rsid w:val="00A84427"/>
    <w:rsid w:val="00A8445D"/>
    <w:rsid w:val="00A84787"/>
    <w:rsid w:val="00A84790"/>
    <w:rsid w:val="00A8496A"/>
    <w:rsid w:val="00A849F9"/>
    <w:rsid w:val="00A84AE4"/>
    <w:rsid w:val="00A84C9E"/>
    <w:rsid w:val="00A84E43"/>
    <w:rsid w:val="00A850CE"/>
    <w:rsid w:val="00A85303"/>
    <w:rsid w:val="00A85319"/>
    <w:rsid w:val="00A85330"/>
    <w:rsid w:val="00A854FA"/>
    <w:rsid w:val="00A85BBA"/>
    <w:rsid w:val="00A85BFB"/>
    <w:rsid w:val="00A85C97"/>
    <w:rsid w:val="00A85E26"/>
    <w:rsid w:val="00A85F2B"/>
    <w:rsid w:val="00A85FA6"/>
    <w:rsid w:val="00A85FB5"/>
    <w:rsid w:val="00A86035"/>
    <w:rsid w:val="00A86511"/>
    <w:rsid w:val="00A86792"/>
    <w:rsid w:val="00A867A7"/>
    <w:rsid w:val="00A8696E"/>
    <w:rsid w:val="00A86A0D"/>
    <w:rsid w:val="00A86A0E"/>
    <w:rsid w:val="00A86BD0"/>
    <w:rsid w:val="00A86D0B"/>
    <w:rsid w:val="00A86D49"/>
    <w:rsid w:val="00A86F3F"/>
    <w:rsid w:val="00A8709C"/>
    <w:rsid w:val="00A87148"/>
    <w:rsid w:val="00A871A8"/>
    <w:rsid w:val="00A876BC"/>
    <w:rsid w:val="00A877E3"/>
    <w:rsid w:val="00A87895"/>
    <w:rsid w:val="00A87BAA"/>
    <w:rsid w:val="00A87DB5"/>
    <w:rsid w:val="00A9005E"/>
    <w:rsid w:val="00A901E2"/>
    <w:rsid w:val="00A901EF"/>
    <w:rsid w:val="00A90430"/>
    <w:rsid w:val="00A90611"/>
    <w:rsid w:val="00A906BD"/>
    <w:rsid w:val="00A906C9"/>
    <w:rsid w:val="00A90838"/>
    <w:rsid w:val="00A90EB8"/>
    <w:rsid w:val="00A91017"/>
    <w:rsid w:val="00A912D2"/>
    <w:rsid w:val="00A91410"/>
    <w:rsid w:val="00A91438"/>
    <w:rsid w:val="00A9154C"/>
    <w:rsid w:val="00A9154E"/>
    <w:rsid w:val="00A91591"/>
    <w:rsid w:val="00A915C2"/>
    <w:rsid w:val="00A918AE"/>
    <w:rsid w:val="00A918C0"/>
    <w:rsid w:val="00A918C7"/>
    <w:rsid w:val="00A91904"/>
    <w:rsid w:val="00A919F3"/>
    <w:rsid w:val="00A91A1B"/>
    <w:rsid w:val="00A91A91"/>
    <w:rsid w:val="00A91BA9"/>
    <w:rsid w:val="00A91BE6"/>
    <w:rsid w:val="00A91CD7"/>
    <w:rsid w:val="00A91DAF"/>
    <w:rsid w:val="00A91E55"/>
    <w:rsid w:val="00A91E76"/>
    <w:rsid w:val="00A91E8D"/>
    <w:rsid w:val="00A91F37"/>
    <w:rsid w:val="00A920C1"/>
    <w:rsid w:val="00A92237"/>
    <w:rsid w:val="00A9238D"/>
    <w:rsid w:val="00A924BF"/>
    <w:rsid w:val="00A92874"/>
    <w:rsid w:val="00A92973"/>
    <w:rsid w:val="00A92A81"/>
    <w:rsid w:val="00A92FAD"/>
    <w:rsid w:val="00A9302E"/>
    <w:rsid w:val="00A93054"/>
    <w:rsid w:val="00A933A4"/>
    <w:rsid w:val="00A93481"/>
    <w:rsid w:val="00A934D1"/>
    <w:rsid w:val="00A93699"/>
    <w:rsid w:val="00A936EA"/>
    <w:rsid w:val="00A93766"/>
    <w:rsid w:val="00A93C03"/>
    <w:rsid w:val="00A93C28"/>
    <w:rsid w:val="00A93DA6"/>
    <w:rsid w:val="00A93F25"/>
    <w:rsid w:val="00A93F33"/>
    <w:rsid w:val="00A9438C"/>
    <w:rsid w:val="00A944EC"/>
    <w:rsid w:val="00A9455F"/>
    <w:rsid w:val="00A945ED"/>
    <w:rsid w:val="00A9463D"/>
    <w:rsid w:val="00A94696"/>
    <w:rsid w:val="00A94714"/>
    <w:rsid w:val="00A948E0"/>
    <w:rsid w:val="00A949F8"/>
    <w:rsid w:val="00A94C73"/>
    <w:rsid w:val="00A94CA6"/>
    <w:rsid w:val="00A94E01"/>
    <w:rsid w:val="00A951C5"/>
    <w:rsid w:val="00A952A1"/>
    <w:rsid w:val="00A95319"/>
    <w:rsid w:val="00A953BE"/>
    <w:rsid w:val="00A9543E"/>
    <w:rsid w:val="00A95532"/>
    <w:rsid w:val="00A95580"/>
    <w:rsid w:val="00A958EE"/>
    <w:rsid w:val="00A958FC"/>
    <w:rsid w:val="00A95A96"/>
    <w:rsid w:val="00A95DFC"/>
    <w:rsid w:val="00A95FE4"/>
    <w:rsid w:val="00A960CE"/>
    <w:rsid w:val="00A961CD"/>
    <w:rsid w:val="00A961E9"/>
    <w:rsid w:val="00A96268"/>
    <w:rsid w:val="00A962A9"/>
    <w:rsid w:val="00A96365"/>
    <w:rsid w:val="00A96526"/>
    <w:rsid w:val="00A966F9"/>
    <w:rsid w:val="00A9696D"/>
    <w:rsid w:val="00A969F2"/>
    <w:rsid w:val="00A96BD0"/>
    <w:rsid w:val="00A96C3B"/>
    <w:rsid w:val="00A96C68"/>
    <w:rsid w:val="00A96E90"/>
    <w:rsid w:val="00A97099"/>
    <w:rsid w:val="00A97592"/>
    <w:rsid w:val="00A9760C"/>
    <w:rsid w:val="00A977F4"/>
    <w:rsid w:val="00A97AD8"/>
    <w:rsid w:val="00A97BD2"/>
    <w:rsid w:val="00A97D16"/>
    <w:rsid w:val="00A97E71"/>
    <w:rsid w:val="00A97EC9"/>
    <w:rsid w:val="00A97EF5"/>
    <w:rsid w:val="00AA00A5"/>
    <w:rsid w:val="00AA010C"/>
    <w:rsid w:val="00AA03D1"/>
    <w:rsid w:val="00AA04B5"/>
    <w:rsid w:val="00AA05BA"/>
    <w:rsid w:val="00AA06BD"/>
    <w:rsid w:val="00AA06E5"/>
    <w:rsid w:val="00AA06EB"/>
    <w:rsid w:val="00AA09BE"/>
    <w:rsid w:val="00AA0CFD"/>
    <w:rsid w:val="00AA0E11"/>
    <w:rsid w:val="00AA0E86"/>
    <w:rsid w:val="00AA0E89"/>
    <w:rsid w:val="00AA10EA"/>
    <w:rsid w:val="00AA123F"/>
    <w:rsid w:val="00AA125B"/>
    <w:rsid w:val="00AA165D"/>
    <w:rsid w:val="00AA166A"/>
    <w:rsid w:val="00AA17DB"/>
    <w:rsid w:val="00AA18B0"/>
    <w:rsid w:val="00AA1BAD"/>
    <w:rsid w:val="00AA1EF7"/>
    <w:rsid w:val="00AA1F78"/>
    <w:rsid w:val="00AA1FC0"/>
    <w:rsid w:val="00AA1FD4"/>
    <w:rsid w:val="00AA21ED"/>
    <w:rsid w:val="00AA2237"/>
    <w:rsid w:val="00AA238E"/>
    <w:rsid w:val="00AA26E5"/>
    <w:rsid w:val="00AA2836"/>
    <w:rsid w:val="00AA2967"/>
    <w:rsid w:val="00AA29D4"/>
    <w:rsid w:val="00AA2A01"/>
    <w:rsid w:val="00AA2AE8"/>
    <w:rsid w:val="00AA2C78"/>
    <w:rsid w:val="00AA2D04"/>
    <w:rsid w:val="00AA2E33"/>
    <w:rsid w:val="00AA2F82"/>
    <w:rsid w:val="00AA3142"/>
    <w:rsid w:val="00AA3267"/>
    <w:rsid w:val="00AA3327"/>
    <w:rsid w:val="00AA34DF"/>
    <w:rsid w:val="00AA369E"/>
    <w:rsid w:val="00AA373E"/>
    <w:rsid w:val="00AA3EDD"/>
    <w:rsid w:val="00AA3F6C"/>
    <w:rsid w:val="00AA3FA4"/>
    <w:rsid w:val="00AA42D9"/>
    <w:rsid w:val="00AA46A6"/>
    <w:rsid w:val="00AA4703"/>
    <w:rsid w:val="00AA4A2C"/>
    <w:rsid w:val="00AA4A71"/>
    <w:rsid w:val="00AA4AAC"/>
    <w:rsid w:val="00AA4AFA"/>
    <w:rsid w:val="00AA4B02"/>
    <w:rsid w:val="00AA4B06"/>
    <w:rsid w:val="00AA4BF0"/>
    <w:rsid w:val="00AA4C12"/>
    <w:rsid w:val="00AA4C48"/>
    <w:rsid w:val="00AA4D24"/>
    <w:rsid w:val="00AA5080"/>
    <w:rsid w:val="00AA5189"/>
    <w:rsid w:val="00AA5284"/>
    <w:rsid w:val="00AA5366"/>
    <w:rsid w:val="00AA594B"/>
    <w:rsid w:val="00AA596E"/>
    <w:rsid w:val="00AA59F4"/>
    <w:rsid w:val="00AA5AF9"/>
    <w:rsid w:val="00AA5CCD"/>
    <w:rsid w:val="00AA5E37"/>
    <w:rsid w:val="00AA6327"/>
    <w:rsid w:val="00AA649B"/>
    <w:rsid w:val="00AA6926"/>
    <w:rsid w:val="00AA7038"/>
    <w:rsid w:val="00AA7055"/>
    <w:rsid w:val="00AA7208"/>
    <w:rsid w:val="00AA73A0"/>
    <w:rsid w:val="00AA73B2"/>
    <w:rsid w:val="00AA75C8"/>
    <w:rsid w:val="00AA774E"/>
    <w:rsid w:val="00AA7808"/>
    <w:rsid w:val="00AA78F6"/>
    <w:rsid w:val="00AA7983"/>
    <w:rsid w:val="00AB0017"/>
    <w:rsid w:val="00AB03DB"/>
    <w:rsid w:val="00AB08D5"/>
    <w:rsid w:val="00AB0A99"/>
    <w:rsid w:val="00AB0B97"/>
    <w:rsid w:val="00AB0D71"/>
    <w:rsid w:val="00AB0EB6"/>
    <w:rsid w:val="00AB0EE4"/>
    <w:rsid w:val="00AB1032"/>
    <w:rsid w:val="00AB1070"/>
    <w:rsid w:val="00AB10BD"/>
    <w:rsid w:val="00AB1245"/>
    <w:rsid w:val="00AB12A3"/>
    <w:rsid w:val="00AB1391"/>
    <w:rsid w:val="00AB13B3"/>
    <w:rsid w:val="00AB13DA"/>
    <w:rsid w:val="00AB140B"/>
    <w:rsid w:val="00AB1460"/>
    <w:rsid w:val="00AB15F1"/>
    <w:rsid w:val="00AB1604"/>
    <w:rsid w:val="00AB1978"/>
    <w:rsid w:val="00AB1C4D"/>
    <w:rsid w:val="00AB1D98"/>
    <w:rsid w:val="00AB1E11"/>
    <w:rsid w:val="00AB207B"/>
    <w:rsid w:val="00AB25AB"/>
    <w:rsid w:val="00AB2A01"/>
    <w:rsid w:val="00AB2D4C"/>
    <w:rsid w:val="00AB2D50"/>
    <w:rsid w:val="00AB2D9E"/>
    <w:rsid w:val="00AB2F53"/>
    <w:rsid w:val="00AB2F5A"/>
    <w:rsid w:val="00AB33E0"/>
    <w:rsid w:val="00AB3573"/>
    <w:rsid w:val="00AB35FB"/>
    <w:rsid w:val="00AB3957"/>
    <w:rsid w:val="00AB399F"/>
    <w:rsid w:val="00AB39F2"/>
    <w:rsid w:val="00AB3C36"/>
    <w:rsid w:val="00AB3DD3"/>
    <w:rsid w:val="00AB3E08"/>
    <w:rsid w:val="00AB3F7E"/>
    <w:rsid w:val="00AB400D"/>
    <w:rsid w:val="00AB4076"/>
    <w:rsid w:val="00AB4273"/>
    <w:rsid w:val="00AB42F2"/>
    <w:rsid w:val="00AB4536"/>
    <w:rsid w:val="00AB46C0"/>
    <w:rsid w:val="00AB47D6"/>
    <w:rsid w:val="00AB4846"/>
    <w:rsid w:val="00AB488E"/>
    <w:rsid w:val="00AB48B4"/>
    <w:rsid w:val="00AB4BBA"/>
    <w:rsid w:val="00AB4C4E"/>
    <w:rsid w:val="00AB4DBA"/>
    <w:rsid w:val="00AB4DE7"/>
    <w:rsid w:val="00AB4E91"/>
    <w:rsid w:val="00AB4EC4"/>
    <w:rsid w:val="00AB4ED5"/>
    <w:rsid w:val="00AB4F5E"/>
    <w:rsid w:val="00AB5001"/>
    <w:rsid w:val="00AB50A7"/>
    <w:rsid w:val="00AB51F8"/>
    <w:rsid w:val="00AB53C9"/>
    <w:rsid w:val="00AB542B"/>
    <w:rsid w:val="00AB5823"/>
    <w:rsid w:val="00AB58BA"/>
    <w:rsid w:val="00AB5A29"/>
    <w:rsid w:val="00AB5A98"/>
    <w:rsid w:val="00AB5BD9"/>
    <w:rsid w:val="00AB5DEA"/>
    <w:rsid w:val="00AB6386"/>
    <w:rsid w:val="00AB63D0"/>
    <w:rsid w:val="00AB64DB"/>
    <w:rsid w:val="00AB6527"/>
    <w:rsid w:val="00AB6564"/>
    <w:rsid w:val="00AB65D2"/>
    <w:rsid w:val="00AB6642"/>
    <w:rsid w:val="00AB6689"/>
    <w:rsid w:val="00AB6819"/>
    <w:rsid w:val="00AB6A59"/>
    <w:rsid w:val="00AB6ADB"/>
    <w:rsid w:val="00AB6CD3"/>
    <w:rsid w:val="00AB6D3D"/>
    <w:rsid w:val="00AB6D57"/>
    <w:rsid w:val="00AB6E65"/>
    <w:rsid w:val="00AB6E68"/>
    <w:rsid w:val="00AB6EB3"/>
    <w:rsid w:val="00AB6F2A"/>
    <w:rsid w:val="00AB6F5B"/>
    <w:rsid w:val="00AB71D6"/>
    <w:rsid w:val="00AB728D"/>
    <w:rsid w:val="00AB73C3"/>
    <w:rsid w:val="00AB7414"/>
    <w:rsid w:val="00AB7C75"/>
    <w:rsid w:val="00AB7C91"/>
    <w:rsid w:val="00AB7D3F"/>
    <w:rsid w:val="00AB7E0D"/>
    <w:rsid w:val="00AB7F80"/>
    <w:rsid w:val="00AC0100"/>
    <w:rsid w:val="00AC014F"/>
    <w:rsid w:val="00AC02FF"/>
    <w:rsid w:val="00AC045A"/>
    <w:rsid w:val="00AC0528"/>
    <w:rsid w:val="00AC06A6"/>
    <w:rsid w:val="00AC0A26"/>
    <w:rsid w:val="00AC0D71"/>
    <w:rsid w:val="00AC12DF"/>
    <w:rsid w:val="00AC13BC"/>
    <w:rsid w:val="00AC1629"/>
    <w:rsid w:val="00AC1A74"/>
    <w:rsid w:val="00AC1C6D"/>
    <w:rsid w:val="00AC1DE4"/>
    <w:rsid w:val="00AC1E0B"/>
    <w:rsid w:val="00AC1F40"/>
    <w:rsid w:val="00AC1F7C"/>
    <w:rsid w:val="00AC2342"/>
    <w:rsid w:val="00AC2393"/>
    <w:rsid w:val="00AC247A"/>
    <w:rsid w:val="00AC24D6"/>
    <w:rsid w:val="00AC2879"/>
    <w:rsid w:val="00AC28CC"/>
    <w:rsid w:val="00AC2928"/>
    <w:rsid w:val="00AC2940"/>
    <w:rsid w:val="00AC2B42"/>
    <w:rsid w:val="00AC2D2F"/>
    <w:rsid w:val="00AC2D31"/>
    <w:rsid w:val="00AC2D35"/>
    <w:rsid w:val="00AC2FFA"/>
    <w:rsid w:val="00AC3115"/>
    <w:rsid w:val="00AC316B"/>
    <w:rsid w:val="00AC32CB"/>
    <w:rsid w:val="00AC3335"/>
    <w:rsid w:val="00AC35D6"/>
    <w:rsid w:val="00AC361C"/>
    <w:rsid w:val="00AC365A"/>
    <w:rsid w:val="00AC3886"/>
    <w:rsid w:val="00AC38B4"/>
    <w:rsid w:val="00AC3AE5"/>
    <w:rsid w:val="00AC4023"/>
    <w:rsid w:val="00AC4232"/>
    <w:rsid w:val="00AC431C"/>
    <w:rsid w:val="00AC435B"/>
    <w:rsid w:val="00AC44CE"/>
    <w:rsid w:val="00AC4760"/>
    <w:rsid w:val="00AC4939"/>
    <w:rsid w:val="00AC4C2D"/>
    <w:rsid w:val="00AC4D7E"/>
    <w:rsid w:val="00AC4E27"/>
    <w:rsid w:val="00AC4E30"/>
    <w:rsid w:val="00AC4EEC"/>
    <w:rsid w:val="00AC4FBA"/>
    <w:rsid w:val="00AC508B"/>
    <w:rsid w:val="00AC520E"/>
    <w:rsid w:val="00AC5377"/>
    <w:rsid w:val="00AC54D0"/>
    <w:rsid w:val="00AC55A7"/>
    <w:rsid w:val="00AC5692"/>
    <w:rsid w:val="00AC579D"/>
    <w:rsid w:val="00AC57A4"/>
    <w:rsid w:val="00AC57A5"/>
    <w:rsid w:val="00AC57E3"/>
    <w:rsid w:val="00AC5AC5"/>
    <w:rsid w:val="00AC5BE9"/>
    <w:rsid w:val="00AC5D21"/>
    <w:rsid w:val="00AC5DD7"/>
    <w:rsid w:val="00AC60B4"/>
    <w:rsid w:val="00AC63BC"/>
    <w:rsid w:val="00AC63C3"/>
    <w:rsid w:val="00AC64A5"/>
    <w:rsid w:val="00AC652F"/>
    <w:rsid w:val="00AC6626"/>
    <w:rsid w:val="00AC6AB8"/>
    <w:rsid w:val="00AC6C70"/>
    <w:rsid w:val="00AC6CCE"/>
    <w:rsid w:val="00AC6E54"/>
    <w:rsid w:val="00AC6EB4"/>
    <w:rsid w:val="00AC7060"/>
    <w:rsid w:val="00AC7138"/>
    <w:rsid w:val="00AC7155"/>
    <w:rsid w:val="00AC71BD"/>
    <w:rsid w:val="00AC72C1"/>
    <w:rsid w:val="00AC7506"/>
    <w:rsid w:val="00AC759E"/>
    <w:rsid w:val="00AC77E5"/>
    <w:rsid w:val="00AC7839"/>
    <w:rsid w:val="00AC7851"/>
    <w:rsid w:val="00AC790D"/>
    <w:rsid w:val="00AC7989"/>
    <w:rsid w:val="00AC79C8"/>
    <w:rsid w:val="00AC7BD8"/>
    <w:rsid w:val="00AC7CDB"/>
    <w:rsid w:val="00AC7E79"/>
    <w:rsid w:val="00AC7F11"/>
    <w:rsid w:val="00AD0130"/>
    <w:rsid w:val="00AD0195"/>
    <w:rsid w:val="00AD0196"/>
    <w:rsid w:val="00AD01CC"/>
    <w:rsid w:val="00AD0236"/>
    <w:rsid w:val="00AD0339"/>
    <w:rsid w:val="00AD062F"/>
    <w:rsid w:val="00AD096A"/>
    <w:rsid w:val="00AD0A0A"/>
    <w:rsid w:val="00AD0AB4"/>
    <w:rsid w:val="00AD0C63"/>
    <w:rsid w:val="00AD0E41"/>
    <w:rsid w:val="00AD0F29"/>
    <w:rsid w:val="00AD0FF6"/>
    <w:rsid w:val="00AD1213"/>
    <w:rsid w:val="00AD1231"/>
    <w:rsid w:val="00AD14AB"/>
    <w:rsid w:val="00AD16E0"/>
    <w:rsid w:val="00AD1723"/>
    <w:rsid w:val="00AD17C9"/>
    <w:rsid w:val="00AD17CE"/>
    <w:rsid w:val="00AD1927"/>
    <w:rsid w:val="00AD19F6"/>
    <w:rsid w:val="00AD1B3B"/>
    <w:rsid w:val="00AD1B75"/>
    <w:rsid w:val="00AD1B9C"/>
    <w:rsid w:val="00AD1E9B"/>
    <w:rsid w:val="00AD1FC7"/>
    <w:rsid w:val="00AD22B3"/>
    <w:rsid w:val="00AD22EB"/>
    <w:rsid w:val="00AD2395"/>
    <w:rsid w:val="00AD24DF"/>
    <w:rsid w:val="00AD2518"/>
    <w:rsid w:val="00AD25C9"/>
    <w:rsid w:val="00AD25F0"/>
    <w:rsid w:val="00AD291B"/>
    <w:rsid w:val="00AD2C20"/>
    <w:rsid w:val="00AD2C4F"/>
    <w:rsid w:val="00AD2C77"/>
    <w:rsid w:val="00AD2D81"/>
    <w:rsid w:val="00AD2EC3"/>
    <w:rsid w:val="00AD2EE8"/>
    <w:rsid w:val="00AD2FB2"/>
    <w:rsid w:val="00AD3053"/>
    <w:rsid w:val="00AD3116"/>
    <w:rsid w:val="00AD3390"/>
    <w:rsid w:val="00AD3444"/>
    <w:rsid w:val="00AD380F"/>
    <w:rsid w:val="00AD3AFF"/>
    <w:rsid w:val="00AD3F00"/>
    <w:rsid w:val="00AD413E"/>
    <w:rsid w:val="00AD41AA"/>
    <w:rsid w:val="00AD4398"/>
    <w:rsid w:val="00AD4576"/>
    <w:rsid w:val="00AD4712"/>
    <w:rsid w:val="00AD485E"/>
    <w:rsid w:val="00AD492A"/>
    <w:rsid w:val="00AD4AB1"/>
    <w:rsid w:val="00AD4C16"/>
    <w:rsid w:val="00AD4C71"/>
    <w:rsid w:val="00AD4E0D"/>
    <w:rsid w:val="00AD4F00"/>
    <w:rsid w:val="00AD5387"/>
    <w:rsid w:val="00AD53BA"/>
    <w:rsid w:val="00AD53C1"/>
    <w:rsid w:val="00AD58B6"/>
    <w:rsid w:val="00AD5975"/>
    <w:rsid w:val="00AD59E3"/>
    <w:rsid w:val="00AD5B97"/>
    <w:rsid w:val="00AD5DC3"/>
    <w:rsid w:val="00AD5E43"/>
    <w:rsid w:val="00AD6119"/>
    <w:rsid w:val="00AD619D"/>
    <w:rsid w:val="00AD63DB"/>
    <w:rsid w:val="00AD6422"/>
    <w:rsid w:val="00AD6465"/>
    <w:rsid w:val="00AD64B6"/>
    <w:rsid w:val="00AD6555"/>
    <w:rsid w:val="00AD6632"/>
    <w:rsid w:val="00AD6761"/>
    <w:rsid w:val="00AD6798"/>
    <w:rsid w:val="00AD68AB"/>
    <w:rsid w:val="00AD690B"/>
    <w:rsid w:val="00AD6CC7"/>
    <w:rsid w:val="00AD6DF3"/>
    <w:rsid w:val="00AD6E0B"/>
    <w:rsid w:val="00AD6E22"/>
    <w:rsid w:val="00AD6F4E"/>
    <w:rsid w:val="00AD708F"/>
    <w:rsid w:val="00AD71B6"/>
    <w:rsid w:val="00AD71CE"/>
    <w:rsid w:val="00AD7596"/>
    <w:rsid w:val="00AD7737"/>
    <w:rsid w:val="00AD79CC"/>
    <w:rsid w:val="00AD7BC6"/>
    <w:rsid w:val="00AD7D26"/>
    <w:rsid w:val="00AE010E"/>
    <w:rsid w:val="00AE0147"/>
    <w:rsid w:val="00AE01CF"/>
    <w:rsid w:val="00AE020E"/>
    <w:rsid w:val="00AE02AC"/>
    <w:rsid w:val="00AE0383"/>
    <w:rsid w:val="00AE041A"/>
    <w:rsid w:val="00AE051F"/>
    <w:rsid w:val="00AE0653"/>
    <w:rsid w:val="00AE07EF"/>
    <w:rsid w:val="00AE0807"/>
    <w:rsid w:val="00AE09D4"/>
    <w:rsid w:val="00AE0A1D"/>
    <w:rsid w:val="00AE0BC7"/>
    <w:rsid w:val="00AE0C4F"/>
    <w:rsid w:val="00AE0CCF"/>
    <w:rsid w:val="00AE0E66"/>
    <w:rsid w:val="00AE0F50"/>
    <w:rsid w:val="00AE1099"/>
    <w:rsid w:val="00AE1177"/>
    <w:rsid w:val="00AE135E"/>
    <w:rsid w:val="00AE154D"/>
    <w:rsid w:val="00AE1597"/>
    <w:rsid w:val="00AE1748"/>
    <w:rsid w:val="00AE174A"/>
    <w:rsid w:val="00AE1840"/>
    <w:rsid w:val="00AE18B3"/>
    <w:rsid w:val="00AE191F"/>
    <w:rsid w:val="00AE19B0"/>
    <w:rsid w:val="00AE1B55"/>
    <w:rsid w:val="00AE1BF5"/>
    <w:rsid w:val="00AE1D2C"/>
    <w:rsid w:val="00AE1E6B"/>
    <w:rsid w:val="00AE1F57"/>
    <w:rsid w:val="00AE1FA7"/>
    <w:rsid w:val="00AE1FDE"/>
    <w:rsid w:val="00AE20A1"/>
    <w:rsid w:val="00AE2167"/>
    <w:rsid w:val="00AE2245"/>
    <w:rsid w:val="00AE224C"/>
    <w:rsid w:val="00AE258A"/>
    <w:rsid w:val="00AE2664"/>
    <w:rsid w:val="00AE29A4"/>
    <w:rsid w:val="00AE2D98"/>
    <w:rsid w:val="00AE2E61"/>
    <w:rsid w:val="00AE3197"/>
    <w:rsid w:val="00AE322B"/>
    <w:rsid w:val="00AE3270"/>
    <w:rsid w:val="00AE331D"/>
    <w:rsid w:val="00AE3344"/>
    <w:rsid w:val="00AE348B"/>
    <w:rsid w:val="00AE3C6E"/>
    <w:rsid w:val="00AE422D"/>
    <w:rsid w:val="00AE42A9"/>
    <w:rsid w:val="00AE436B"/>
    <w:rsid w:val="00AE44CD"/>
    <w:rsid w:val="00AE44EA"/>
    <w:rsid w:val="00AE462F"/>
    <w:rsid w:val="00AE4686"/>
    <w:rsid w:val="00AE46D2"/>
    <w:rsid w:val="00AE4727"/>
    <w:rsid w:val="00AE49CB"/>
    <w:rsid w:val="00AE4A2E"/>
    <w:rsid w:val="00AE4E46"/>
    <w:rsid w:val="00AE4FD1"/>
    <w:rsid w:val="00AE5198"/>
    <w:rsid w:val="00AE554E"/>
    <w:rsid w:val="00AE5853"/>
    <w:rsid w:val="00AE5A93"/>
    <w:rsid w:val="00AE5C40"/>
    <w:rsid w:val="00AE5DA8"/>
    <w:rsid w:val="00AE5EE3"/>
    <w:rsid w:val="00AE5F3E"/>
    <w:rsid w:val="00AE6009"/>
    <w:rsid w:val="00AE6072"/>
    <w:rsid w:val="00AE6097"/>
    <w:rsid w:val="00AE62B7"/>
    <w:rsid w:val="00AE6364"/>
    <w:rsid w:val="00AE63BF"/>
    <w:rsid w:val="00AE6432"/>
    <w:rsid w:val="00AE646A"/>
    <w:rsid w:val="00AE65D2"/>
    <w:rsid w:val="00AE6689"/>
    <w:rsid w:val="00AE672C"/>
    <w:rsid w:val="00AE676F"/>
    <w:rsid w:val="00AE67BA"/>
    <w:rsid w:val="00AE69F4"/>
    <w:rsid w:val="00AE6B4B"/>
    <w:rsid w:val="00AE723E"/>
    <w:rsid w:val="00AE76F9"/>
    <w:rsid w:val="00AE7895"/>
    <w:rsid w:val="00AE7A24"/>
    <w:rsid w:val="00AE7AAD"/>
    <w:rsid w:val="00AE7C66"/>
    <w:rsid w:val="00AF01A4"/>
    <w:rsid w:val="00AF0424"/>
    <w:rsid w:val="00AF05E5"/>
    <w:rsid w:val="00AF0621"/>
    <w:rsid w:val="00AF0959"/>
    <w:rsid w:val="00AF099E"/>
    <w:rsid w:val="00AF0BFB"/>
    <w:rsid w:val="00AF0E24"/>
    <w:rsid w:val="00AF1460"/>
    <w:rsid w:val="00AF16B8"/>
    <w:rsid w:val="00AF17E8"/>
    <w:rsid w:val="00AF19DD"/>
    <w:rsid w:val="00AF1A7E"/>
    <w:rsid w:val="00AF1B03"/>
    <w:rsid w:val="00AF1B49"/>
    <w:rsid w:val="00AF1CA7"/>
    <w:rsid w:val="00AF1CCE"/>
    <w:rsid w:val="00AF206B"/>
    <w:rsid w:val="00AF21C2"/>
    <w:rsid w:val="00AF2231"/>
    <w:rsid w:val="00AF232D"/>
    <w:rsid w:val="00AF23E0"/>
    <w:rsid w:val="00AF23FC"/>
    <w:rsid w:val="00AF2491"/>
    <w:rsid w:val="00AF24B7"/>
    <w:rsid w:val="00AF2548"/>
    <w:rsid w:val="00AF265E"/>
    <w:rsid w:val="00AF2721"/>
    <w:rsid w:val="00AF2747"/>
    <w:rsid w:val="00AF2775"/>
    <w:rsid w:val="00AF27FC"/>
    <w:rsid w:val="00AF2B6A"/>
    <w:rsid w:val="00AF2BA2"/>
    <w:rsid w:val="00AF2E82"/>
    <w:rsid w:val="00AF2F84"/>
    <w:rsid w:val="00AF2FC3"/>
    <w:rsid w:val="00AF2FD5"/>
    <w:rsid w:val="00AF3119"/>
    <w:rsid w:val="00AF3241"/>
    <w:rsid w:val="00AF32F6"/>
    <w:rsid w:val="00AF3320"/>
    <w:rsid w:val="00AF341A"/>
    <w:rsid w:val="00AF3510"/>
    <w:rsid w:val="00AF3516"/>
    <w:rsid w:val="00AF36D4"/>
    <w:rsid w:val="00AF3923"/>
    <w:rsid w:val="00AF3A10"/>
    <w:rsid w:val="00AF3A1D"/>
    <w:rsid w:val="00AF3CAC"/>
    <w:rsid w:val="00AF3E43"/>
    <w:rsid w:val="00AF3E7D"/>
    <w:rsid w:val="00AF3E7E"/>
    <w:rsid w:val="00AF3FA3"/>
    <w:rsid w:val="00AF408E"/>
    <w:rsid w:val="00AF4445"/>
    <w:rsid w:val="00AF46ED"/>
    <w:rsid w:val="00AF48A1"/>
    <w:rsid w:val="00AF491F"/>
    <w:rsid w:val="00AF4A4F"/>
    <w:rsid w:val="00AF4AD1"/>
    <w:rsid w:val="00AF4B41"/>
    <w:rsid w:val="00AF4BE3"/>
    <w:rsid w:val="00AF4C22"/>
    <w:rsid w:val="00AF4DBB"/>
    <w:rsid w:val="00AF4F2F"/>
    <w:rsid w:val="00AF4FDC"/>
    <w:rsid w:val="00AF501C"/>
    <w:rsid w:val="00AF514C"/>
    <w:rsid w:val="00AF53DE"/>
    <w:rsid w:val="00AF55A9"/>
    <w:rsid w:val="00AF5692"/>
    <w:rsid w:val="00AF5784"/>
    <w:rsid w:val="00AF5B08"/>
    <w:rsid w:val="00AF5F18"/>
    <w:rsid w:val="00AF6115"/>
    <w:rsid w:val="00AF618E"/>
    <w:rsid w:val="00AF61A1"/>
    <w:rsid w:val="00AF61AB"/>
    <w:rsid w:val="00AF62EF"/>
    <w:rsid w:val="00AF62FB"/>
    <w:rsid w:val="00AF645C"/>
    <w:rsid w:val="00AF653A"/>
    <w:rsid w:val="00AF6699"/>
    <w:rsid w:val="00AF676D"/>
    <w:rsid w:val="00AF680F"/>
    <w:rsid w:val="00AF6894"/>
    <w:rsid w:val="00AF6C10"/>
    <w:rsid w:val="00AF6D81"/>
    <w:rsid w:val="00AF6DB2"/>
    <w:rsid w:val="00AF6FB3"/>
    <w:rsid w:val="00AF701B"/>
    <w:rsid w:val="00AF71E9"/>
    <w:rsid w:val="00AF7243"/>
    <w:rsid w:val="00AF7255"/>
    <w:rsid w:val="00AF7459"/>
    <w:rsid w:val="00AF745D"/>
    <w:rsid w:val="00AF761D"/>
    <w:rsid w:val="00AF7A04"/>
    <w:rsid w:val="00AF7A78"/>
    <w:rsid w:val="00AF7B20"/>
    <w:rsid w:val="00AF7B6E"/>
    <w:rsid w:val="00B0002F"/>
    <w:rsid w:val="00B00241"/>
    <w:rsid w:val="00B003F4"/>
    <w:rsid w:val="00B00598"/>
    <w:rsid w:val="00B00755"/>
    <w:rsid w:val="00B00910"/>
    <w:rsid w:val="00B00A40"/>
    <w:rsid w:val="00B00A63"/>
    <w:rsid w:val="00B00B13"/>
    <w:rsid w:val="00B00E27"/>
    <w:rsid w:val="00B010B5"/>
    <w:rsid w:val="00B01422"/>
    <w:rsid w:val="00B01705"/>
    <w:rsid w:val="00B0170B"/>
    <w:rsid w:val="00B01810"/>
    <w:rsid w:val="00B01BB3"/>
    <w:rsid w:val="00B01C2E"/>
    <w:rsid w:val="00B01C5E"/>
    <w:rsid w:val="00B01D32"/>
    <w:rsid w:val="00B01D66"/>
    <w:rsid w:val="00B01E4A"/>
    <w:rsid w:val="00B01EB8"/>
    <w:rsid w:val="00B01F0D"/>
    <w:rsid w:val="00B020C4"/>
    <w:rsid w:val="00B0216F"/>
    <w:rsid w:val="00B02589"/>
    <w:rsid w:val="00B0277D"/>
    <w:rsid w:val="00B028DC"/>
    <w:rsid w:val="00B028FA"/>
    <w:rsid w:val="00B02AFF"/>
    <w:rsid w:val="00B02FC2"/>
    <w:rsid w:val="00B03066"/>
    <w:rsid w:val="00B0337B"/>
    <w:rsid w:val="00B034A1"/>
    <w:rsid w:val="00B03666"/>
    <w:rsid w:val="00B0368C"/>
    <w:rsid w:val="00B036B2"/>
    <w:rsid w:val="00B0387A"/>
    <w:rsid w:val="00B039D4"/>
    <w:rsid w:val="00B03B10"/>
    <w:rsid w:val="00B03CAE"/>
    <w:rsid w:val="00B03E7A"/>
    <w:rsid w:val="00B0401D"/>
    <w:rsid w:val="00B041AC"/>
    <w:rsid w:val="00B0426E"/>
    <w:rsid w:val="00B0432F"/>
    <w:rsid w:val="00B04389"/>
    <w:rsid w:val="00B04585"/>
    <w:rsid w:val="00B045E6"/>
    <w:rsid w:val="00B047D7"/>
    <w:rsid w:val="00B049B5"/>
    <w:rsid w:val="00B04BD4"/>
    <w:rsid w:val="00B04CDD"/>
    <w:rsid w:val="00B04D00"/>
    <w:rsid w:val="00B04E07"/>
    <w:rsid w:val="00B04E0A"/>
    <w:rsid w:val="00B04F2E"/>
    <w:rsid w:val="00B04FB8"/>
    <w:rsid w:val="00B0509B"/>
    <w:rsid w:val="00B05129"/>
    <w:rsid w:val="00B051E9"/>
    <w:rsid w:val="00B0527A"/>
    <w:rsid w:val="00B05586"/>
    <w:rsid w:val="00B055DD"/>
    <w:rsid w:val="00B05803"/>
    <w:rsid w:val="00B05963"/>
    <w:rsid w:val="00B059BB"/>
    <w:rsid w:val="00B059E6"/>
    <w:rsid w:val="00B059FB"/>
    <w:rsid w:val="00B05A7C"/>
    <w:rsid w:val="00B05E77"/>
    <w:rsid w:val="00B05EE2"/>
    <w:rsid w:val="00B05F3A"/>
    <w:rsid w:val="00B06041"/>
    <w:rsid w:val="00B061D6"/>
    <w:rsid w:val="00B06573"/>
    <w:rsid w:val="00B06577"/>
    <w:rsid w:val="00B0659C"/>
    <w:rsid w:val="00B06770"/>
    <w:rsid w:val="00B06878"/>
    <w:rsid w:val="00B068F1"/>
    <w:rsid w:val="00B06932"/>
    <w:rsid w:val="00B06CD3"/>
    <w:rsid w:val="00B06D92"/>
    <w:rsid w:val="00B06EA9"/>
    <w:rsid w:val="00B06EC4"/>
    <w:rsid w:val="00B06F22"/>
    <w:rsid w:val="00B06F4C"/>
    <w:rsid w:val="00B0706B"/>
    <w:rsid w:val="00B07230"/>
    <w:rsid w:val="00B0724B"/>
    <w:rsid w:val="00B07263"/>
    <w:rsid w:val="00B072BF"/>
    <w:rsid w:val="00B07359"/>
    <w:rsid w:val="00B07438"/>
    <w:rsid w:val="00B075CA"/>
    <w:rsid w:val="00B07783"/>
    <w:rsid w:val="00B0785D"/>
    <w:rsid w:val="00B07882"/>
    <w:rsid w:val="00B07CC9"/>
    <w:rsid w:val="00B07D43"/>
    <w:rsid w:val="00B07E84"/>
    <w:rsid w:val="00B07F87"/>
    <w:rsid w:val="00B1032B"/>
    <w:rsid w:val="00B10341"/>
    <w:rsid w:val="00B103A2"/>
    <w:rsid w:val="00B104C9"/>
    <w:rsid w:val="00B10592"/>
    <w:rsid w:val="00B10640"/>
    <w:rsid w:val="00B10881"/>
    <w:rsid w:val="00B108AC"/>
    <w:rsid w:val="00B10A95"/>
    <w:rsid w:val="00B10AAC"/>
    <w:rsid w:val="00B10B3D"/>
    <w:rsid w:val="00B10DFF"/>
    <w:rsid w:val="00B10E64"/>
    <w:rsid w:val="00B10EC4"/>
    <w:rsid w:val="00B10F44"/>
    <w:rsid w:val="00B1126B"/>
    <w:rsid w:val="00B1134E"/>
    <w:rsid w:val="00B114BB"/>
    <w:rsid w:val="00B1156D"/>
    <w:rsid w:val="00B116DA"/>
    <w:rsid w:val="00B1180A"/>
    <w:rsid w:val="00B1194E"/>
    <w:rsid w:val="00B11990"/>
    <w:rsid w:val="00B11A08"/>
    <w:rsid w:val="00B11C04"/>
    <w:rsid w:val="00B11F81"/>
    <w:rsid w:val="00B124C0"/>
    <w:rsid w:val="00B12672"/>
    <w:rsid w:val="00B12A4B"/>
    <w:rsid w:val="00B12E7E"/>
    <w:rsid w:val="00B131C7"/>
    <w:rsid w:val="00B133AC"/>
    <w:rsid w:val="00B135BB"/>
    <w:rsid w:val="00B13670"/>
    <w:rsid w:val="00B137E6"/>
    <w:rsid w:val="00B13910"/>
    <w:rsid w:val="00B13996"/>
    <w:rsid w:val="00B13BA3"/>
    <w:rsid w:val="00B13C13"/>
    <w:rsid w:val="00B1414D"/>
    <w:rsid w:val="00B141BD"/>
    <w:rsid w:val="00B14322"/>
    <w:rsid w:val="00B1452B"/>
    <w:rsid w:val="00B1486C"/>
    <w:rsid w:val="00B1495C"/>
    <w:rsid w:val="00B149E6"/>
    <w:rsid w:val="00B14B43"/>
    <w:rsid w:val="00B14BD5"/>
    <w:rsid w:val="00B14C84"/>
    <w:rsid w:val="00B14CF7"/>
    <w:rsid w:val="00B14F06"/>
    <w:rsid w:val="00B14F69"/>
    <w:rsid w:val="00B14F94"/>
    <w:rsid w:val="00B15002"/>
    <w:rsid w:val="00B153B3"/>
    <w:rsid w:val="00B15427"/>
    <w:rsid w:val="00B154DC"/>
    <w:rsid w:val="00B15884"/>
    <w:rsid w:val="00B158C6"/>
    <w:rsid w:val="00B158CB"/>
    <w:rsid w:val="00B15D0D"/>
    <w:rsid w:val="00B16035"/>
    <w:rsid w:val="00B16171"/>
    <w:rsid w:val="00B161FD"/>
    <w:rsid w:val="00B166DA"/>
    <w:rsid w:val="00B16713"/>
    <w:rsid w:val="00B1675F"/>
    <w:rsid w:val="00B168DD"/>
    <w:rsid w:val="00B16950"/>
    <w:rsid w:val="00B16CE5"/>
    <w:rsid w:val="00B16D63"/>
    <w:rsid w:val="00B16FFE"/>
    <w:rsid w:val="00B171A1"/>
    <w:rsid w:val="00B1741E"/>
    <w:rsid w:val="00B177B9"/>
    <w:rsid w:val="00B17806"/>
    <w:rsid w:val="00B1780E"/>
    <w:rsid w:val="00B179BF"/>
    <w:rsid w:val="00B179F6"/>
    <w:rsid w:val="00B17A07"/>
    <w:rsid w:val="00B17A4E"/>
    <w:rsid w:val="00B17B6A"/>
    <w:rsid w:val="00B17C38"/>
    <w:rsid w:val="00B17EB1"/>
    <w:rsid w:val="00B17FAF"/>
    <w:rsid w:val="00B2002C"/>
    <w:rsid w:val="00B2024E"/>
    <w:rsid w:val="00B20315"/>
    <w:rsid w:val="00B205D1"/>
    <w:rsid w:val="00B2076C"/>
    <w:rsid w:val="00B2084C"/>
    <w:rsid w:val="00B2092C"/>
    <w:rsid w:val="00B20CE0"/>
    <w:rsid w:val="00B20D4A"/>
    <w:rsid w:val="00B20E06"/>
    <w:rsid w:val="00B20EDA"/>
    <w:rsid w:val="00B20F12"/>
    <w:rsid w:val="00B211A1"/>
    <w:rsid w:val="00B21213"/>
    <w:rsid w:val="00B2128F"/>
    <w:rsid w:val="00B214E2"/>
    <w:rsid w:val="00B21513"/>
    <w:rsid w:val="00B219EE"/>
    <w:rsid w:val="00B21BB0"/>
    <w:rsid w:val="00B21CB2"/>
    <w:rsid w:val="00B22088"/>
    <w:rsid w:val="00B220B3"/>
    <w:rsid w:val="00B22247"/>
    <w:rsid w:val="00B2225C"/>
    <w:rsid w:val="00B222AD"/>
    <w:rsid w:val="00B2231E"/>
    <w:rsid w:val="00B2238B"/>
    <w:rsid w:val="00B223D8"/>
    <w:rsid w:val="00B22792"/>
    <w:rsid w:val="00B229F4"/>
    <w:rsid w:val="00B22A00"/>
    <w:rsid w:val="00B22CD7"/>
    <w:rsid w:val="00B22CFC"/>
    <w:rsid w:val="00B22D5E"/>
    <w:rsid w:val="00B23060"/>
    <w:rsid w:val="00B23081"/>
    <w:rsid w:val="00B233B8"/>
    <w:rsid w:val="00B23473"/>
    <w:rsid w:val="00B23643"/>
    <w:rsid w:val="00B236BC"/>
    <w:rsid w:val="00B23965"/>
    <w:rsid w:val="00B23B26"/>
    <w:rsid w:val="00B23D3D"/>
    <w:rsid w:val="00B23DEE"/>
    <w:rsid w:val="00B23E9F"/>
    <w:rsid w:val="00B23EFB"/>
    <w:rsid w:val="00B24032"/>
    <w:rsid w:val="00B24103"/>
    <w:rsid w:val="00B2457C"/>
    <w:rsid w:val="00B24603"/>
    <w:rsid w:val="00B24718"/>
    <w:rsid w:val="00B247D3"/>
    <w:rsid w:val="00B249D8"/>
    <w:rsid w:val="00B24A00"/>
    <w:rsid w:val="00B24AB0"/>
    <w:rsid w:val="00B24AFB"/>
    <w:rsid w:val="00B24C9E"/>
    <w:rsid w:val="00B24E1B"/>
    <w:rsid w:val="00B24FAC"/>
    <w:rsid w:val="00B25118"/>
    <w:rsid w:val="00B25226"/>
    <w:rsid w:val="00B252D4"/>
    <w:rsid w:val="00B254EC"/>
    <w:rsid w:val="00B256E3"/>
    <w:rsid w:val="00B257FF"/>
    <w:rsid w:val="00B2585C"/>
    <w:rsid w:val="00B25958"/>
    <w:rsid w:val="00B25B6D"/>
    <w:rsid w:val="00B25CA8"/>
    <w:rsid w:val="00B25CC9"/>
    <w:rsid w:val="00B25D19"/>
    <w:rsid w:val="00B25DF3"/>
    <w:rsid w:val="00B25E77"/>
    <w:rsid w:val="00B26267"/>
    <w:rsid w:val="00B26275"/>
    <w:rsid w:val="00B2635A"/>
    <w:rsid w:val="00B263D6"/>
    <w:rsid w:val="00B26556"/>
    <w:rsid w:val="00B26612"/>
    <w:rsid w:val="00B26896"/>
    <w:rsid w:val="00B26A54"/>
    <w:rsid w:val="00B26B5A"/>
    <w:rsid w:val="00B26C22"/>
    <w:rsid w:val="00B26CB0"/>
    <w:rsid w:val="00B2719C"/>
    <w:rsid w:val="00B27229"/>
    <w:rsid w:val="00B27502"/>
    <w:rsid w:val="00B27650"/>
    <w:rsid w:val="00B279C1"/>
    <w:rsid w:val="00B27B45"/>
    <w:rsid w:val="00B27BBD"/>
    <w:rsid w:val="00B27BD3"/>
    <w:rsid w:val="00B30382"/>
    <w:rsid w:val="00B303F4"/>
    <w:rsid w:val="00B3054E"/>
    <w:rsid w:val="00B306BE"/>
    <w:rsid w:val="00B30723"/>
    <w:rsid w:val="00B30B49"/>
    <w:rsid w:val="00B30C99"/>
    <w:rsid w:val="00B30CAA"/>
    <w:rsid w:val="00B30EC3"/>
    <w:rsid w:val="00B3106E"/>
    <w:rsid w:val="00B311F0"/>
    <w:rsid w:val="00B314B9"/>
    <w:rsid w:val="00B315A4"/>
    <w:rsid w:val="00B3171B"/>
    <w:rsid w:val="00B317AB"/>
    <w:rsid w:val="00B31942"/>
    <w:rsid w:val="00B31B5A"/>
    <w:rsid w:val="00B31DEF"/>
    <w:rsid w:val="00B31E7D"/>
    <w:rsid w:val="00B31FA6"/>
    <w:rsid w:val="00B32210"/>
    <w:rsid w:val="00B322ED"/>
    <w:rsid w:val="00B32341"/>
    <w:rsid w:val="00B32480"/>
    <w:rsid w:val="00B32891"/>
    <w:rsid w:val="00B329F3"/>
    <w:rsid w:val="00B32B7E"/>
    <w:rsid w:val="00B32CC7"/>
    <w:rsid w:val="00B32CCF"/>
    <w:rsid w:val="00B32F4C"/>
    <w:rsid w:val="00B32F94"/>
    <w:rsid w:val="00B33110"/>
    <w:rsid w:val="00B33487"/>
    <w:rsid w:val="00B33740"/>
    <w:rsid w:val="00B3387D"/>
    <w:rsid w:val="00B33BCF"/>
    <w:rsid w:val="00B33D94"/>
    <w:rsid w:val="00B33DB1"/>
    <w:rsid w:val="00B33E32"/>
    <w:rsid w:val="00B340D0"/>
    <w:rsid w:val="00B34167"/>
    <w:rsid w:val="00B341B1"/>
    <w:rsid w:val="00B342AF"/>
    <w:rsid w:val="00B34534"/>
    <w:rsid w:val="00B3464D"/>
    <w:rsid w:val="00B347DC"/>
    <w:rsid w:val="00B34D83"/>
    <w:rsid w:val="00B34F31"/>
    <w:rsid w:val="00B34F4A"/>
    <w:rsid w:val="00B353BE"/>
    <w:rsid w:val="00B353D1"/>
    <w:rsid w:val="00B35540"/>
    <w:rsid w:val="00B3559B"/>
    <w:rsid w:val="00B3562B"/>
    <w:rsid w:val="00B35636"/>
    <w:rsid w:val="00B356AB"/>
    <w:rsid w:val="00B35742"/>
    <w:rsid w:val="00B3576A"/>
    <w:rsid w:val="00B3586D"/>
    <w:rsid w:val="00B35BF9"/>
    <w:rsid w:val="00B35D0E"/>
    <w:rsid w:val="00B35D9F"/>
    <w:rsid w:val="00B35E3B"/>
    <w:rsid w:val="00B36419"/>
    <w:rsid w:val="00B364FF"/>
    <w:rsid w:val="00B3654F"/>
    <w:rsid w:val="00B366B8"/>
    <w:rsid w:val="00B36756"/>
    <w:rsid w:val="00B367C2"/>
    <w:rsid w:val="00B367D8"/>
    <w:rsid w:val="00B369EF"/>
    <w:rsid w:val="00B36B96"/>
    <w:rsid w:val="00B36D43"/>
    <w:rsid w:val="00B36EF6"/>
    <w:rsid w:val="00B36F50"/>
    <w:rsid w:val="00B371DA"/>
    <w:rsid w:val="00B372DB"/>
    <w:rsid w:val="00B37625"/>
    <w:rsid w:val="00B376AE"/>
    <w:rsid w:val="00B37EE8"/>
    <w:rsid w:val="00B400BD"/>
    <w:rsid w:val="00B400F5"/>
    <w:rsid w:val="00B40104"/>
    <w:rsid w:val="00B40346"/>
    <w:rsid w:val="00B40395"/>
    <w:rsid w:val="00B40554"/>
    <w:rsid w:val="00B40614"/>
    <w:rsid w:val="00B409AB"/>
    <w:rsid w:val="00B409C5"/>
    <w:rsid w:val="00B40A88"/>
    <w:rsid w:val="00B40B46"/>
    <w:rsid w:val="00B40D4D"/>
    <w:rsid w:val="00B40DEC"/>
    <w:rsid w:val="00B40EA5"/>
    <w:rsid w:val="00B40EBC"/>
    <w:rsid w:val="00B410A1"/>
    <w:rsid w:val="00B411B0"/>
    <w:rsid w:val="00B4144C"/>
    <w:rsid w:val="00B414E5"/>
    <w:rsid w:val="00B415B2"/>
    <w:rsid w:val="00B41779"/>
    <w:rsid w:val="00B418D5"/>
    <w:rsid w:val="00B41A22"/>
    <w:rsid w:val="00B41DAE"/>
    <w:rsid w:val="00B41FC1"/>
    <w:rsid w:val="00B42087"/>
    <w:rsid w:val="00B42321"/>
    <w:rsid w:val="00B4241A"/>
    <w:rsid w:val="00B42562"/>
    <w:rsid w:val="00B425B2"/>
    <w:rsid w:val="00B4274E"/>
    <w:rsid w:val="00B42869"/>
    <w:rsid w:val="00B42A66"/>
    <w:rsid w:val="00B42C2B"/>
    <w:rsid w:val="00B42CBD"/>
    <w:rsid w:val="00B42CF1"/>
    <w:rsid w:val="00B43071"/>
    <w:rsid w:val="00B4310E"/>
    <w:rsid w:val="00B4316B"/>
    <w:rsid w:val="00B43484"/>
    <w:rsid w:val="00B43538"/>
    <w:rsid w:val="00B43667"/>
    <w:rsid w:val="00B437EC"/>
    <w:rsid w:val="00B438F9"/>
    <w:rsid w:val="00B439D0"/>
    <w:rsid w:val="00B43AB0"/>
    <w:rsid w:val="00B43C49"/>
    <w:rsid w:val="00B43C70"/>
    <w:rsid w:val="00B43D0F"/>
    <w:rsid w:val="00B43F7C"/>
    <w:rsid w:val="00B44455"/>
    <w:rsid w:val="00B44640"/>
    <w:rsid w:val="00B44655"/>
    <w:rsid w:val="00B4473D"/>
    <w:rsid w:val="00B44751"/>
    <w:rsid w:val="00B4489F"/>
    <w:rsid w:val="00B448DC"/>
    <w:rsid w:val="00B448E0"/>
    <w:rsid w:val="00B449B3"/>
    <w:rsid w:val="00B44B49"/>
    <w:rsid w:val="00B44F85"/>
    <w:rsid w:val="00B44FBC"/>
    <w:rsid w:val="00B45104"/>
    <w:rsid w:val="00B451F9"/>
    <w:rsid w:val="00B454B6"/>
    <w:rsid w:val="00B456FF"/>
    <w:rsid w:val="00B458FE"/>
    <w:rsid w:val="00B459C9"/>
    <w:rsid w:val="00B45A10"/>
    <w:rsid w:val="00B45B6E"/>
    <w:rsid w:val="00B45BE4"/>
    <w:rsid w:val="00B45CBE"/>
    <w:rsid w:val="00B45EA0"/>
    <w:rsid w:val="00B45FB9"/>
    <w:rsid w:val="00B45FCB"/>
    <w:rsid w:val="00B463B7"/>
    <w:rsid w:val="00B4647E"/>
    <w:rsid w:val="00B46598"/>
    <w:rsid w:val="00B46646"/>
    <w:rsid w:val="00B4669A"/>
    <w:rsid w:val="00B466C3"/>
    <w:rsid w:val="00B466FD"/>
    <w:rsid w:val="00B46A45"/>
    <w:rsid w:val="00B46D04"/>
    <w:rsid w:val="00B46D07"/>
    <w:rsid w:val="00B46D2E"/>
    <w:rsid w:val="00B46E1B"/>
    <w:rsid w:val="00B46F3D"/>
    <w:rsid w:val="00B46F7B"/>
    <w:rsid w:val="00B4706B"/>
    <w:rsid w:val="00B470F9"/>
    <w:rsid w:val="00B47195"/>
    <w:rsid w:val="00B47223"/>
    <w:rsid w:val="00B472B8"/>
    <w:rsid w:val="00B47634"/>
    <w:rsid w:val="00B47889"/>
    <w:rsid w:val="00B4798B"/>
    <w:rsid w:val="00B479BB"/>
    <w:rsid w:val="00B47DB7"/>
    <w:rsid w:val="00B47E61"/>
    <w:rsid w:val="00B501A5"/>
    <w:rsid w:val="00B5030A"/>
    <w:rsid w:val="00B5037B"/>
    <w:rsid w:val="00B50551"/>
    <w:rsid w:val="00B50752"/>
    <w:rsid w:val="00B50A0B"/>
    <w:rsid w:val="00B50D9B"/>
    <w:rsid w:val="00B50ED5"/>
    <w:rsid w:val="00B50F4E"/>
    <w:rsid w:val="00B50F74"/>
    <w:rsid w:val="00B51098"/>
    <w:rsid w:val="00B5109E"/>
    <w:rsid w:val="00B510AB"/>
    <w:rsid w:val="00B51352"/>
    <w:rsid w:val="00B51576"/>
    <w:rsid w:val="00B51635"/>
    <w:rsid w:val="00B5190F"/>
    <w:rsid w:val="00B51BBE"/>
    <w:rsid w:val="00B52325"/>
    <w:rsid w:val="00B528EB"/>
    <w:rsid w:val="00B52B6D"/>
    <w:rsid w:val="00B52D36"/>
    <w:rsid w:val="00B52D39"/>
    <w:rsid w:val="00B52D81"/>
    <w:rsid w:val="00B52DFE"/>
    <w:rsid w:val="00B52E93"/>
    <w:rsid w:val="00B52EBE"/>
    <w:rsid w:val="00B534F7"/>
    <w:rsid w:val="00B5368B"/>
    <w:rsid w:val="00B538AA"/>
    <w:rsid w:val="00B53C05"/>
    <w:rsid w:val="00B53CD5"/>
    <w:rsid w:val="00B53FD0"/>
    <w:rsid w:val="00B54149"/>
    <w:rsid w:val="00B54338"/>
    <w:rsid w:val="00B54375"/>
    <w:rsid w:val="00B54647"/>
    <w:rsid w:val="00B54696"/>
    <w:rsid w:val="00B547A4"/>
    <w:rsid w:val="00B5496B"/>
    <w:rsid w:val="00B55138"/>
    <w:rsid w:val="00B5534F"/>
    <w:rsid w:val="00B55485"/>
    <w:rsid w:val="00B555E1"/>
    <w:rsid w:val="00B55933"/>
    <w:rsid w:val="00B55A82"/>
    <w:rsid w:val="00B55AB6"/>
    <w:rsid w:val="00B55D90"/>
    <w:rsid w:val="00B55E09"/>
    <w:rsid w:val="00B55E65"/>
    <w:rsid w:val="00B560DD"/>
    <w:rsid w:val="00B561BE"/>
    <w:rsid w:val="00B56234"/>
    <w:rsid w:val="00B562D0"/>
    <w:rsid w:val="00B5631F"/>
    <w:rsid w:val="00B566BE"/>
    <w:rsid w:val="00B5692B"/>
    <w:rsid w:val="00B569F1"/>
    <w:rsid w:val="00B56B3B"/>
    <w:rsid w:val="00B56B77"/>
    <w:rsid w:val="00B56C0C"/>
    <w:rsid w:val="00B56CDA"/>
    <w:rsid w:val="00B56DCB"/>
    <w:rsid w:val="00B56F54"/>
    <w:rsid w:val="00B56FA6"/>
    <w:rsid w:val="00B571BE"/>
    <w:rsid w:val="00B5735F"/>
    <w:rsid w:val="00B57368"/>
    <w:rsid w:val="00B57A47"/>
    <w:rsid w:val="00B57A4F"/>
    <w:rsid w:val="00B57C3C"/>
    <w:rsid w:val="00B57C47"/>
    <w:rsid w:val="00B57D82"/>
    <w:rsid w:val="00B602C7"/>
    <w:rsid w:val="00B60593"/>
    <w:rsid w:val="00B605A1"/>
    <w:rsid w:val="00B60690"/>
    <w:rsid w:val="00B606E4"/>
    <w:rsid w:val="00B60B1B"/>
    <w:rsid w:val="00B610A0"/>
    <w:rsid w:val="00B6146F"/>
    <w:rsid w:val="00B61731"/>
    <w:rsid w:val="00B617F8"/>
    <w:rsid w:val="00B6196F"/>
    <w:rsid w:val="00B619A3"/>
    <w:rsid w:val="00B61A88"/>
    <w:rsid w:val="00B61C4C"/>
    <w:rsid w:val="00B61D71"/>
    <w:rsid w:val="00B61EDD"/>
    <w:rsid w:val="00B6223C"/>
    <w:rsid w:val="00B6230E"/>
    <w:rsid w:val="00B62436"/>
    <w:rsid w:val="00B62865"/>
    <w:rsid w:val="00B62876"/>
    <w:rsid w:val="00B628B6"/>
    <w:rsid w:val="00B63342"/>
    <w:rsid w:val="00B63551"/>
    <w:rsid w:val="00B63680"/>
    <w:rsid w:val="00B639AC"/>
    <w:rsid w:val="00B639F9"/>
    <w:rsid w:val="00B63D9F"/>
    <w:rsid w:val="00B641CB"/>
    <w:rsid w:val="00B64353"/>
    <w:rsid w:val="00B6436D"/>
    <w:rsid w:val="00B6452B"/>
    <w:rsid w:val="00B647CE"/>
    <w:rsid w:val="00B64B6D"/>
    <w:rsid w:val="00B64B79"/>
    <w:rsid w:val="00B64E97"/>
    <w:rsid w:val="00B64FC0"/>
    <w:rsid w:val="00B650B9"/>
    <w:rsid w:val="00B6513E"/>
    <w:rsid w:val="00B6521B"/>
    <w:rsid w:val="00B6521D"/>
    <w:rsid w:val="00B6544B"/>
    <w:rsid w:val="00B654BF"/>
    <w:rsid w:val="00B655B3"/>
    <w:rsid w:val="00B65782"/>
    <w:rsid w:val="00B658D6"/>
    <w:rsid w:val="00B658DC"/>
    <w:rsid w:val="00B65BC0"/>
    <w:rsid w:val="00B65BF4"/>
    <w:rsid w:val="00B65C9C"/>
    <w:rsid w:val="00B65DC3"/>
    <w:rsid w:val="00B65E3A"/>
    <w:rsid w:val="00B65F2A"/>
    <w:rsid w:val="00B65F6C"/>
    <w:rsid w:val="00B65F88"/>
    <w:rsid w:val="00B65FB8"/>
    <w:rsid w:val="00B66028"/>
    <w:rsid w:val="00B660E0"/>
    <w:rsid w:val="00B661FD"/>
    <w:rsid w:val="00B66215"/>
    <w:rsid w:val="00B6624B"/>
    <w:rsid w:val="00B6651E"/>
    <w:rsid w:val="00B669B1"/>
    <w:rsid w:val="00B66F61"/>
    <w:rsid w:val="00B66F9F"/>
    <w:rsid w:val="00B6730A"/>
    <w:rsid w:val="00B675FA"/>
    <w:rsid w:val="00B6773D"/>
    <w:rsid w:val="00B678D1"/>
    <w:rsid w:val="00B67E2B"/>
    <w:rsid w:val="00B703AD"/>
    <w:rsid w:val="00B705BF"/>
    <w:rsid w:val="00B7061D"/>
    <w:rsid w:val="00B7068F"/>
    <w:rsid w:val="00B709E3"/>
    <w:rsid w:val="00B70A62"/>
    <w:rsid w:val="00B70FB1"/>
    <w:rsid w:val="00B710F3"/>
    <w:rsid w:val="00B71118"/>
    <w:rsid w:val="00B712E0"/>
    <w:rsid w:val="00B714F2"/>
    <w:rsid w:val="00B715C0"/>
    <w:rsid w:val="00B71A3A"/>
    <w:rsid w:val="00B71D27"/>
    <w:rsid w:val="00B71D67"/>
    <w:rsid w:val="00B71FE5"/>
    <w:rsid w:val="00B72059"/>
    <w:rsid w:val="00B720FA"/>
    <w:rsid w:val="00B721B3"/>
    <w:rsid w:val="00B721EB"/>
    <w:rsid w:val="00B72227"/>
    <w:rsid w:val="00B72280"/>
    <w:rsid w:val="00B72602"/>
    <w:rsid w:val="00B72836"/>
    <w:rsid w:val="00B7289B"/>
    <w:rsid w:val="00B72957"/>
    <w:rsid w:val="00B72A11"/>
    <w:rsid w:val="00B72B84"/>
    <w:rsid w:val="00B72B91"/>
    <w:rsid w:val="00B72C9E"/>
    <w:rsid w:val="00B72D40"/>
    <w:rsid w:val="00B72E58"/>
    <w:rsid w:val="00B72E72"/>
    <w:rsid w:val="00B731A4"/>
    <w:rsid w:val="00B7322B"/>
    <w:rsid w:val="00B7323E"/>
    <w:rsid w:val="00B734C0"/>
    <w:rsid w:val="00B734CB"/>
    <w:rsid w:val="00B736DF"/>
    <w:rsid w:val="00B737B8"/>
    <w:rsid w:val="00B73AD2"/>
    <w:rsid w:val="00B73B14"/>
    <w:rsid w:val="00B73B7B"/>
    <w:rsid w:val="00B73CE0"/>
    <w:rsid w:val="00B740F4"/>
    <w:rsid w:val="00B744AC"/>
    <w:rsid w:val="00B746C6"/>
    <w:rsid w:val="00B747AE"/>
    <w:rsid w:val="00B74816"/>
    <w:rsid w:val="00B74896"/>
    <w:rsid w:val="00B74A0B"/>
    <w:rsid w:val="00B74AC2"/>
    <w:rsid w:val="00B74B39"/>
    <w:rsid w:val="00B74BF2"/>
    <w:rsid w:val="00B751DD"/>
    <w:rsid w:val="00B7529D"/>
    <w:rsid w:val="00B75417"/>
    <w:rsid w:val="00B7545E"/>
    <w:rsid w:val="00B75832"/>
    <w:rsid w:val="00B759EC"/>
    <w:rsid w:val="00B75BB7"/>
    <w:rsid w:val="00B75C68"/>
    <w:rsid w:val="00B75EA9"/>
    <w:rsid w:val="00B760C4"/>
    <w:rsid w:val="00B761FA"/>
    <w:rsid w:val="00B76370"/>
    <w:rsid w:val="00B765A0"/>
    <w:rsid w:val="00B765D6"/>
    <w:rsid w:val="00B7663A"/>
    <w:rsid w:val="00B76654"/>
    <w:rsid w:val="00B76739"/>
    <w:rsid w:val="00B769BA"/>
    <w:rsid w:val="00B76ECF"/>
    <w:rsid w:val="00B76F2A"/>
    <w:rsid w:val="00B773A5"/>
    <w:rsid w:val="00B773B9"/>
    <w:rsid w:val="00B77431"/>
    <w:rsid w:val="00B7757B"/>
    <w:rsid w:val="00B775A5"/>
    <w:rsid w:val="00B77853"/>
    <w:rsid w:val="00B77A02"/>
    <w:rsid w:val="00B77A4D"/>
    <w:rsid w:val="00B77AD0"/>
    <w:rsid w:val="00B77AD4"/>
    <w:rsid w:val="00B77C37"/>
    <w:rsid w:val="00B77CE5"/>
    <w:rsid w:val="00B77E28"/>
    <w:rsid w:val="00B77F11"/>
    <w:rsid w:val="00B8019D"/>
    <w:rsid w:val="00B801FD"/>
    <w:rsid w:val="00B80321"/>
    <w:rsid w:val="00B8053A"/>
    <w:rsid w:val="00B80812"/>
    <w:rsid w:val="00B80880"/>
    <w:rsid w:val="00B80B94"/>
    <w:rsid w:val="00B80BD2"/>
    <w:rsid w:val="00B80CE6"/>
    <w:rsid w:val="00B81016"/>
    <w:rsid w:val="00B81203"/>
    <w:rsid w:val="00B81220"/>
    <w:rsid w:val="00B8129A"/>
    <w:rsid w:val="00B81326"/>
    <w:rsid w:val="00B81426"/>
    <w:rsid w:val="00B814B8"/>
    <w:rsid w:val="00B8174D"/>
    <w:rsid w:val="00B8174E"/>
    <w:rsid w:val="00B81B05"/>
    <w:rsid w:val="00B81BDB"/>
    <w:rsid w:val="00B81DD6"/>
    <w:rsid w:val="00B81F61"/>
    <w:rsid w:val="00B81FAC"/>
    <w:rsid w:val="00B82059"/>
    <w:rsid w:val="00B822E0"/>
    <w:rsid w:val="00B82A28"/>
    <w:rsid w:val="00B82ADD"/>
    <w:rsid w:val="00B82AF9"/>
    <w:rsid w:val="00B82FAA"/>
    <w:rsid w:val="00B82FD9"/>
    <w:rsid w:val="00B83353"/>
    <w:rsid w:val="00B83726"/>
    <w:rsid w:val="00B8381F"/>
    <w:rsid w:val="00B838BA"/>
    <w:rsid w:val="00B83C03"/>
    <w:rsid w:val="00B83DC9"/>
    <w:rsid w:val="00B8437E"/>
    <w:rsid w:val="00B8439C"/>
    <w:rsid w:val="00B843C2"/>
    <w:rsid w:val="00B844DE"/>
    <w:rsid w:val="00B8466E"/>
    <w:rsid w:val="00B8488B"/>
    <w:rsid w:val="00B84965"/>
    <w:rsid w:val="00B84967"/>
    <w:rsid w:val="00B84E48"/>
    <w:rsid w:val="00B850E3"/>
    <w:rsid w:val="00B8538B"/>
    <w:rsid w:val="00B854B4"/>
    <w:rsid w:val="00B85639"/>
    <w:rsid w:val="00B85673"/>
    <w:rsid w:val="00B856DD"/>
    <w:rsid w:val="00B8580B"/>
    <w:rsid w:val="00B85886"/>
    <w:rsid w:val="00B858BC"/>
    <w:rsid w:val="00B85A31"/>
    <w:rsid w:val="00B85A6E"/>
    <w:rsid w:val="00B85B14"/>
    <w:rsid w:val="00B85BF8"/>
    <w:rsid w:val="00B85DDD"/>
    <w:rsid w:val="00B85F8B"/>
    <w:rsid w:val="00B861B5"/>
    <w:rsid w:val="00B865A8"/>
    <w:rsid w:val="00B86685"/>
    <w:rsid w:val="00B86847"/>
    <w:rsid w:val="00B86B0C"/>
    <w:rsid w:val="00B86BDD"/>
    <w:rsid w:val="00B86D23"/>
    <w:rsid w:val="00B86D37"/>
    <w:rsid w:val="00B86DE1"/>
    <w:rsid w:val="00B87045"/>
    <w:rsid w:val="00B870E0"/>
    <w:rsid w:val="00B87203"/>
    <w:rsid w:val="00B87205"/>
    <w:rsid w:val="00B87417"/>
    <w:rsid w:val="00B8751F"/>
    <w:rsid w:val="00B878AA"/>
    <w:rsid w:val="00B878E5"/>
    <w:rsid w:val="00B87A2A"/>
    <w:rsid w:val="00B87E61"/>
    <w:rsid w:val="00B87E9E"/>
    <w:rsid w:val="00B87ED0"/>
    <w:rsid w:val="00B87FCA"/>
    <w:rsid w:val="00B9001D"/>
    <w:rsid w:val="00B900FF"/>
    <w:rsid w:val="00B90134"/>
    <w:rsid w:val="00B90150"/>
    <w:rsid w:val="00B90198"/>
    <w:rsid w:val="00B9047B"/>
    <w:rsid w:val="00B90814"/>
    <w:rsid w:val="00B90891"/>
    <w:rsid w:val="00B90999"/>
    <w:rsid w:val="00B909BA"/>
    <w:rsid w:val="00B90AAB"/>
    <w:rsid w:val="00B90AF8"/>
    <w:rsid w:val="00B90DC7"/>
    <w:rsid w:val="00B90E39"/>
    <w:rsid w:val="00B90E46"/>
    <w:rsid w:val="00B90E6D"/>
    <w:rsid w:val="00B9116C"/>
    <w:rsid w:val="00B9116D"/>
    <w:rsid w:val="00B911AE"/>
    <w:rsid w:val="00B91406"/>
    <w:rsid w:val="00B9143C"/>
    <w:rsid w:val="00B914A6"/>
    <w:rsid w:val="00B91666"/>
    <w:rsid w:val="00B916DC"/>
    <w:rsid w:val="00B9192F"/>
    <w:rsid w:val="00B91A53"/>
    <w:rsid w:val="00B91CFB"/>
    <w:rsid w:val="00B91ED0"/>
    <w:rsid w:val="00B91FAB"/>
    <w:rsid w:val="00B91FB9"/>
    <w:rsid w:val="00B9203D"/>
    <w:rsid w:val="00B922F0"/>
    <w:rsid w:val="00B924A2"/>
    <w:rsid w:val="00B924B9"/>
    <w:rsid w:val="00B92599"/>
    <w:rsid w:val="00B925F8"/>
    <w:rsid w:val="00B926A4"/>
    <w:rsid w:val="00B92706"/>
    <w:rsid w:val="00B9272F"/>
    <w:rsid w:val="00B92A54"/>
    <w:rsid w:val="00B92B58"/>
    <w:rsid w:val="00B92BF4"/>
    <w:rsid w:val="00B92F26"/>
    <w:rsid w:val="00B92F6D"/>
    <w:rsid w:val="00B93281"/>
    <w:rsid w:val="00B933E2"/>
    <w:rsid w:val="00B934D4"/>
    <w:rsid w:val="00B9357A"/>
    <w:rsid w:val="00B9362C"/>
    <w:rsid w:val="00B938E7"/>
    <w:rsid w:val="00B93A53"/>
    <w:rsid w:val="00B93AF5"/>
    <w:rsid w:val="00B93B5E"/>
    <w:rsid w:val="00B93B7C"/>
    <w:rsid w:val="00B93E3A"/>
    <w:rsid w:val="00B93E8F"/>
    <w:rsid w:val="00B94248"/>
    <w:rsid w:val="00B9432E"/>
    <w:rsid w:val="00B9451D"/>
    <w:rsid w:val="00B9489E"/>
    <w:rsid w:val="00B94AFE"/>
    <w:rsid w:val="00B94E65"/>
    <w:rsid w:val="00B94F24"/>
    <w:rsid w:val="00B94F9D"/>
    <w:rsid w:val="00B952E1"/>
    <w:rsid w:val="00B95393"/>
    <w:rsid w:val="00B95565"/>
    <w:rsid w:val="00B956DE"/>
    <w:rsid w:val="00B95837"/>
    <w:rsid w:val="00B959BD"/>
    <w:rsid w:val="00B95EB7"/>
    <w:rsid w:val="00B960F6"/>
    <w:rsid w:val="00B963D4"/>
    <w:rsid w:val="00B9686B"/>
    <w:rsid w:val="00B96909"/>
    <w:rsid w:val="00B96980"/>
    <w:rsid w:val="00B96AD6"/>
    <w:rsid w:val="00B96AED"/>
    <w:rsid w:val="00B96B4D"/>
    <w:rsid w:val="00B96BCA"/>
    <w:rsid w:val="00B96D61"/>
    <w:rsid w:val="00B96D77"/>
    <w:rsid w:val="00B96E44"/>
    <w:rsid w:val="00B96EB4"/>
    <w:rsid w:val="00B96EC7"/>
    <w:rsid w:val="00B9711D"/>
    <w:rsid w:val="00B97170"/>
    <w:rsid w:val="00B973B4"/>
    <w:rsid w:val="00B97506"/>
    <w:rsid w:val="00B9762D"/>
    <w:rsid w:val="00B9797B"/>
    <w:rsid w:val="00B97990"/>
    <w:rsid w:val="00B979F7"/>
    <w:rsid w:val="00B97AA4"/>
    <w:rsid w:val="00B97B0E"/>
    <w:rsid w:val="00B97C7A"/>
    <w:rsid w:val="00B97D95"/>
    <w:rsid w:val="00B97EC7"/>
    <w:rsid w:val="00B97FC0"/>
    <w:rsid w:val="00B97FF6"/>
    <w:rsid w:val="00BA0100"/>
    <w:rsid w:val="00BA016F"/>
    <w:rsid w:val="00BA018C"/>
    <w:rsid w:val="00BA035E"/>
    <w:rsid w:val="00BA0417"/>
    <w:rsid w:val="00BA071E"/>
    <w:rsid w:val="00BA0B9F"/>
    <w:rsid w:val="00BA0C1F"/>
    <w:rsid w:val="00BA0C47"/>
    <w:rsid w:val="00BA0C81"/>
    <w:rsid w:val="00BA0C95"/>
    <w:rsid w:val="00BA0E12"/>
    <w:rsid w:val="00BA0E2E"/>
    <w:rsid w:val="00BA0FA4"/>
    <w:rsid w:val="00BA0FD9"/>
    <w:rsid w:val="00BA111B"/>
    <w:rsid w:val="00BA1183"/>
    <w:rsid w:val="00BA1221"/>
    <w:rsid w:val="00BA156F"/>
    <w:rsid w:val="00BA171F"/>
    <w:rsid w:val="00BA1757"/>
    <w:rsid w:val="00BA1778"/>
    <w:rsid w:val="00BA1787"/>
    <w:rsid w:val="00BA18EE"/>
    <w:rsid w:val="00BA1E55"/>
    <w:rsid w:val="00BA1F4E"/>
    <w:rsid w:val="00BA20FE"/>
    <w:rsid w:val="00BA21AD"/>
    <w:rsid w:val="00BA21D6"/>
    <w:rsid w:val="00BA22B0"/>
    <w:rsid w:val="00BA2490"/>
    <w:rsid w:val="00BA2546"/>
    <w:rsid w:val="00BA29B2"/>
    <w:rsid w:val="00BA2A2A"/>
    <w:rsid w:val="00BA2AB1"/>
    <w:rsid w:val="00BA2CE3"/>
    <w:rsid w:val="00BA2F02"/>
    <w:rsid w:val="00BA3078"/>
    <w:rsid w:val="00BA30C4"/>
    <w:rsid w:val="00BA31C6"/>
    <w:rsid w:val="00BA3258"/>
    <w:rsid w:val="00BA33A6"/>
    <w:rsid w:val="00BA39E2"/>
    <w:rsid w:val="00BA3A1D"/>
    <w:rsid w:val="00BA3B46"/>
    <w:rsid w:val="00BA3DB9"/>
    <w:rsid w:val="00BA4186"/>
    <w:rsid w:val="00BA4C57"/>
    <w:rsid w:val="00BA4CEC"/>
    <w:rsid w:val="00BA4D12"/>
    <w:rsid w:val="00BA4D19"/>
    <w:rsid w:val="00BA4F45"/>
    <w:rsid w:val="00BA5066"/>
    <w:rsid w:val="00BA50B6"/>
    <w:rsid w:val="00BA5462"/>
    <w:rsid w:val="00BA5477"/>
    <w:rsid w:val="00BA55E6"/>
    <w:rsid w:val="00BA56CC"/>
    <w:rsid w:val="00BA572D"/>
    <w:rsid w:val="00BA5861"/>
    <w:rsid w:val="00BA5892"/>
    <w:rsid w:val="00BA58C0"/>
    <w:rsid w:val="00BA5A26"/>
    <w:rsid w:val="00BA5ABB"/>
    <w:rsid w:val="00BA5B29"/>
    <w:rsid w:val="00BA5FEA"/>
    <w:rsid w:val="00BA6055"/>
    <w:rsid w:val="00BA606E"/>
    <w:rsid w:val="00BA616E"/>
    <w:rsid w:val="00BA6173"/>
    <w:rsid w:val="00BA6187"/>
    <w:rsid w:val="00BA6224"/>
    <w:rsid w:val="00BA6406"/>
    <w:rsid w:val="00BA6417"/>
    <w:rsid w:val="00BA67F8"/>
    <w:rsid w:val="00BA6886"/>
    <w:rsid w:val="00BA6A0F"/>
    <w:rsid w:val="00BA7062"/>
    <w:rsid w:val="00BA71A9"/>
    <w:rsid w:val="00BA72AF"/>
    <w:rsid w:val="00BA72C6"/>
    <w:rsid w:val="00BA76FC"/>
    <w:rsid w:val="00BA7793"/>
    <w:rsid w:val="00BA784A"/>
    <w:rsid w:val="00BA787B"/>
    <w:rsid w:val="00BA7940"/>
    <w:rsid w:val="00BA798C"/>
    <w:rsid w:val="00BA7A98"/>
    <w:rsid w:val="00BA7D77"/>
    <w:rsid w:val="00BA7F9A"/>
    <w:rsid w:val="00BB00E8"/>
    <w:rsid w:val="00BB02A5"/>
    <w:rsid w:val="00BB0511"/>
    <w:rsid w:val="00BB0554"/>
    <w:rsid w:val="00BB0577"/>
    <w:rsid w:val="00BB078C"/>
    <w:rsid w:val="00BB08DA"/>
    <w:rsid w:val="00BB0945"/>
    <w:rsid w:val="00BB0CF3"/>
    <w:rsid w:val="00BB0F12"/>
    <w:rsid w:val="00BB14ED"/>
    <w:rsid w:val="00BB1620"/>
    <w:rsid w:val="00BB18B8"/>
    <w:rsid w:val="00BB198C"/>
    <w:rsid w:val="00BB1ABB"/>
    <w:rsid w:val="00BB1B04"/>
    <w:rsid w:val="00BB1B5C"/>
    <w:rsid w:val="00BB1BBD"/>
    <w:rsid w:val="00BB1DDC"/>
    <w:rsid w:val="00BB1E59"/>
    <w:rsid w:val="00BB1F31"/>
    <w:rsid w:val="00BB1FFF"/>
    <w:rsid w:val="00BB2365"/>
    <w:rsid w:val="00BB24AB"/>
    <w:rsid w:val="00BB24FB"/>
    <w:rsid w:val="00BB2595"/>
    <w:rsid w:val="00BB2697"/>
    <w:rsid w:val="00BB2763"/>
    <w:rsid w:val="00BB27BE"/>
    <w:rsid w:val="00BB2C7F"/>
    <w:rsid w:val="00BB2CF1"/>
    <w:rsid w:val="00BB2DFA"/>
    <w:rsid w:val="00BB2E1F"/>
    <w:rsid w:val="00BB2EF4"/>
    <w:rsid w:val="00BB2FCE"/>
    <w:rsid w:val="00BB2FF8"/>
    <w:rsid w:val="00BB3049"/>
    <w:rsid w:val="00BB3191"/>
    <w:rsid w:val="00BB3243"/>
    <w:rsid w:val="00BB33F6"/>
    <w:rsid w:val="00BB34BC"/>
    <w:rsid w:val="00BB35F4"/>
    <w:rsid w:val="00BB3681"/>
    <w:rsid w:val="00BB3782"/>
    <w:rsid w:val="00BB397C"/>
    <w:rsid w:val="00BB39C0"/>
    <w:rsid w:val="00BB3D91"/>
    <w:rsid w:val="00BB3EF5"/>
    <w:rsid w:val="00BB407F"/>
    <w:rsid w:val="00BB412E"/>
    <w:rsid w:val="00BB44EE"/>
    <w:rsid w:val="00BB4757"/>
    <w:rsid w:val="00BB47B2"/>
    <w:rsid w:val="00BB4877"/>
    <w:rsid w:val="00BB488E"/>
    <w:rsid w:val="00BB4C4C"/>
    <w:rsid w:val="00BB4CAE"/>
    <w:rsid w:val="00BB4D65"/>
    <w:rsid w:val="00BB50F2"/>
    <w:rsid w:val="00BB517C"/>
    <w:rsid w:val="00BB5B59"/>
    <w:rsid w:val="00BB5F99"/>
    <w:rsid w:val="00BB6069"/>
    <w:rsid w:val="00BB61CA"/>
    <w:rsid w:val="00BB6336"/>
    <w:rsid w:val="00BB63B6"/>
    <w:rsid w:val="00BB63CB"/>
    <w:rsid w:val="00BB6448"/>
    <w:rsid w:val="00BB65AC"/>
    <w:rsid w:val="00BB6609"/>
    <w:rsid w:val="00BB6740"/>
    <w:rsid w:val="00BB68A9"/>
    <w:rsid w:val="00BB6A41"/>
    <w:rsid w:val="00BB6B56"/>
    <w:rsid w:val="00BB6C0A"/>
    <w:rsid w:val="00BB6F0F"/>
    <w:rsid w:val="00BB6F8F"/>
    <w:rsid w:val="00BB71C5"/>
    <w:rsid w:val="00BB7491"/>
    <w:rsid w:val="00BB76C5"/>
    <w:rsid w:val="00BB7B88"/>
    <w:rsid w:val="00BB7BDF"/>
    <w:rsid w:val="00BB7C0D"/>
    <w:rsid w:val="00BB7C90"/>
    <w:rsid w:val="00BB7C9D"/>
    <w:rsid w:val="00BB7CB0"/>
    <w:rsid w:val="00BB7D9A"/>
    <w:rsid w:val="00BB7DFF"/>
    <w:rsid w:val="00BC01B8"/>
    <w:rsid w:val="00BC04BB"/>
    <w:rsid w:val="00BC0793"/>
    <w:rsid w:val="00BC0B23"/>
    <w:rsid w:val="00BC0D55"/>
    <w:rsid w:val="00BC0DB4"/>
    <w:rsid w:val="00BC0EFD"/>
    <w:rsid w:val="00BC107A"/>
    <w:rsid w:val="00BC13FB"/>
    <w:rsid w:val="00BC184D"/>
    <w:rsid w:val="00BC18CD"/>
    <w:rsid w:val="00BC1B48"/>
    <w:rsid w:val="00BC1B95"/>
    <w:rsid w:val="00BC1BDD"/>
    <w:rsid w:val="00BC20B0"/>
    <w:rsid w:val="00BC2318"/>
    <w:rsid w:val="00BC2393"/>
    <w:rsid w:val="00BC23D4"/>
    <w:rsid w:val="00BC2534"/>
    <w:rsid w:val="00BC2F62"/>
    <w:rsid w:val="00BC304A"/>
    <w:rsid w:val="00BC30C0"/>
    <w:rsid w:val="00BC3355"/>
    <w:rsid w:val="00BC33A0"/>
    <w:rsid w:val="00BC3766"/>
    <w:rsid w:val="00BC37A7"/>
    <w:rsid w:val="00BC3B42"/>
    <w:rsid w:val="00BC3BE6"/>
    <w:rsid w:val="00BC3CB9"/>
    <w:rsid w:val="00BC3D27"/>
    <w:rsid w:val="00BC3D68"/>
    <w:rsid w:val="00BC3E86"/>
    <w:rsid w:val="00BC41DB"/>
    <w:rsid w:val="00BC4224"/>
    <w:rsid w:val="00BC4492"/>
    <w:rsid w:val="00BC4694"/>
    <w:rsid w:val="00BC4798"/>
    <w:rsid w:val="00BC48AD"/>
    <w:rsid w:val="00BC4976"/>
    <w:rsid w:val="00BC4987"/>
    <w:rsid w:val="00BC49FA"/>
    <w:rsid w:val="00BC4A17"/>
    <w:rsid w:val="00BC4B77"/>
    <w:rsid w:val="00BC4B96"/>
    <w:rsid w:val="00BC4CEC"/>
    <w:rsid w:val="00BC4F5E"/>
    <w:rsid w:val="00BC5011"/>
    <w:rsid w:val="00BC50AB"/>
    <w:rsid w:val="00BC51EA"/>
    <w:rsid w:val="00BC52F9"/>
    <w:rsid w:val="00BC5598"/>
    <w:rsid w:val="00BC5641"/>
    <w:rsid w:val="00BC56AF"/>
    <w:rsid w:val="00BC5964"/>
    <w:rsid w:val="00BC5B1D"/>
    <w:rsid w:val="00BC5B98"/>
    <w:rsid w:val="00BC5CB6"/>
    <w:rsid w:val="00BC5D88"/>
    <w:rsid w:val="00BC5EC8"/>
    <w:rsid w:val="00BC5F21"/>
    <w:rsid w:val="00BC5FDF"/>
    <w:rsid w:val="00BC606C"/>
    <w:rsid w:val="00BC6092"/>
    <w:rsid w:val="00BC60C5"/>
    <w:rsid w:val="00BC62DF"/>
    <w:rsid w:val="00BC6380"/>
    <w:rsid w:val="00BC676F"/>
    <w:rsid w:val="00BC67BD"/>
    <w:rsid w:val="00BC67C0"/>
    <w:rsid w:val="00BC685A"/>
    <w:rsid w:val="00BC6A19"/>
    <w:rsid w:val="00BC6AB2"/>
    <w:rsid w:val="00BC6CC4"/>
    <w:rsid w:val="00BC7078"/>
    <w:rsid w:val="00BC7138"/>
    <w:rsid w:val="00BC713D"/>
    <w:rsid w:val="00BC7183"/>
    <w:rsid w:val="00BC71DF"/>
    <w:rsid w:val="00BC723D"/>
    <w:rsid w:val="00BC7273"/>
    <w:rsid w:val="00BC7296"/>
    <w:rsid w:val="00BC72AB"/>
    <w:rsid w:val="00BC7324"/>
    <w:rsid w:val="00BC7A4C"/>
    <w:rsid w:val="00BC7C93"/>
    <w:rsid w:val="00BC7D3A"/>
    <w:rsid w:val="00BC7F52"/>
    <w:rsid w:val="00BD0004"/>
    <w:rsid w:val="00BD0172"/>
    <w:rsid w:val="00BD05E8"/>
    <w:rsid w:val="00BD07DF"/>
    <w:rsid w:val="00BD088F"/>
    <w:rsid w:val="00BD0C39"/>
    <w:rsid w:val="00BD0CEF"/>
    <w:rsid w:val="00BD0F5F"/>
    <w:rsid w:val="00BD1555"/>
    <w:rsid w:val="00BD1691"/>
    <w:rsid w:val="00BD17F8"/>
    <w:rsid w:val="00BD1826"/>
    <w:rsid w:val="00BD18F8"/>
    <w:rsid w:val="00BD1ABB"/>
    <w:rsid w:val="00BD1B96"/>
    <w:rsid w:val="00BD1BDE"/>
    <w:rsid w:val="00BD1C95"/>
    <w:rsid w:val="00BD1E4F"/>
    <w:rsid w:val="00BD1EC6"/>
    <w:rsid w:val="00BD1F3B"/>
    <w:rsid w:val="00BD206B"/>
    <w:rsid w:val="00BD2333"/>
    <w:rsid w:val="00BD2614"/>
    <w:rsid w:val="00BD262F"/>
    <w:rsid w:val="00BD2686"/>
    <w:rsid w:val="00BD2859"/>
    <w:rsid w:val="00BD28AD"/>
    <w:rsid w:val="00BD2939"/>
    <w:rsid w:val="00BD2A35"/>
    <w:rsid w:val="00BD2B71"/>
    <w:rsid w:val="00BD2C4C"/>
    <w:rsid w:val="00BD2C64"/>
    <w:rsid w:val="00BD2E04"/>
    <w:rsid w:val="00BD2E0F"/>
    <w:rsid w:val="00BD3149"/>
    <w:rsid w:val="00BD33E7"/>
    <w:rsid w:val="00BD34F8"/>
    <w:rsid w:val="00BD37D2"/>
    <w:rsid w:val="00BD39F7"/>
    <w:rsid w:val="00BD3A82"/>
    <w:rsid w:val="00BD3AB5"/>
    <w:rsid w:val="00BD3C83"/>
    <w:rsid w:val="00BD3CF5"/>
    <w:rsid w:val="00BD3D0D"/>
    <w:rsid w:val="00BD3FD6"/>
    <w:rsid w:val="00BD3FE3"/>
    <w:rsid w:val="00BD3FEC"/>
    <w:rsid w:val="00BD43F7"/>
    <w:rsid w:val="00BD4500"/>
    <w:rsid w:val="00BD4572"/>
    <w:rsid w:val="00BD46D9"/>
    <w:rsid w:val="00BD475B"/>
    <w:rsid w:val="00BD47A0"/>
    <w:rsid w:val="00BD488E"/>
    <w:rsid w:val="00BD48B2"/>
    <w:rsid w:val="00BD48F6"/>
    <w:rsid w:val="00BD4AAE"/>
    <w:rsid w:val="00BD4ACD"/>
    <w:rsid w:val="00BD4D6E"/>
    <w:rsid w:val="00BD4E1A"/>
    <w:rsid w:val="00BD4E3C"/>
    <w:rsid w:val="00BD4E7A"/>
    <w:rsid w:val="00BD4F4C"/>
    <w:rsid w:val="00BD4F81"/>
    <w:rsid w:val="00BD50CF"/>
    <w:rsid w:val="00BD5135"/>
    <w:rsid w:val="00BD52C4"/>
    <w:rsid w:val="00BD530A"/>
    <w:rsid w:val="00BD536A"/>
    <w:rsid w:val="00BD53B9"/>
    <w:rsid w:val="00BD55A9"/>
    <w:rsid w:val="00BD5692"/>
    <w:rsid w:val="00BD56C7"/>
    <w:rsid w:val="00BD56DF"/>
    <w:rsid w:val="00BD5BD4"/>
    <w:rsid w:val="00BD5E32"/>
    <w:rsid w:val="00BD6413"/>
    <w:rsid w:val="00BD6489"/>
    <w:rsid w:val="00BD6599"/>
    <w:rsid w:val="00BD6643"/>
    <w:rsid w:val="00BD6893"/>
    <w:rsid w:val="00BD6898"/>
    <w:rsid w:val="00BD6942"/>
    <w:rsid w:val="00BD69D4"/>
    <w:rsid w:val="00BD6D2A"/>
    <w:rsid w:val="00BD6DA1"/>
    <w:rsid w:val="00BD7026"/>
    <w:rsid w:val="00BD7082"/>
    <w:rsid w:val="00BD730F"/>
    <w:rsid w:val="00BD7365"/>
    <w:rsid w:val="00BD7695"/>
    <w:rsid w:val="00BD79D9"/>
    <w:rsid w:val="00BD79E3"/>
    <w:rsid w:val="00BD7A6F"/>
    <w:rsid w:val="00BD7C98"/>
    <w:rsid w:val="00BD7DA9"/>
    <w:rsid w:val="00BD7FCF"/>
    <w:rsid w:val="00BE01EB"/>
    <w:rsid w:val="00BE037C"/>
    <w:rsid w:val="00BE03F0"/>
    <w:rsid w:val="00BE0407"/>
    <w:rsid w:val="00BE048C"/>
    <w:rsid w:val="00BE0A30"/>
    <w:rsid w:val="00BE0E6F"/>
    <w:rsid w:val="00BE0FAD"/>
    <w:rsid w:val="00BE105D"/>
    <w:rsid w:val="00BE115E"/>
    <w:rsid w:val="00BE1241"/>
    <w:rsid w:val="00BE136B"/>
    <w:rsid w:val="00BE13CF"/>
    <w:rsid w:val="00BE151D"/>
    <w:rsid w:val="00BE153E"/>
    <w:rsid w:val="00BE16B3"/>
    <w:rsid w:val="00BE177B"/>
    <w:rsid w:val="00BE17A7"/>
    <w:rsid w:val="00BE17E8"/>
    <w:rsid w:val="00BE197B"/>
    <w:rsid w:val="00BE1DB8"/>
    <w:rsid w:val="00BE221D"/>
    <w:rsid w:val="00BE22B2"/>
    <w:rsid w:val="00BE22C3"/>
    <w:rsid w:val="00BE260D"/>
    <w:rsid w:val="00BE2662"/>
    <w:rsid w:val="00BE2893"/>
    <w:rsid w:val="00BE2BE6"/>
    <w:rsid w:val="00BE2DE8"/>
    <w:rsid w:val="00BE2F27"/>
    <w:rsid w:val="00BE2FF2"/>
    <w:rsid w:val="00BE3046"/>
    <w:rsid w:val="00BE3250"/>
    <w:rsid w:val="00BE343E"/>
    <w:rsid w:val="00BE3684"/>
    <w:rsid w:val="00BE3763"/>
    <w:rsid w:val="00BE3AF0"/>
    <w:rsid w:val="00BE3C59"/>
    <w:rsid w:val="00BE3D93"/>
    <w:rsid w:val="00BE408C"/>
    <w:rsid w:val="00BE420B"/>
    <w:rsid w:val="00BE4373"/>
    <w:rsid w:val="00BE45FD"/>
    <w:rsid w:val="00BE466D"/>
    <w:rsid w:val="00BE46BC"/>
    <w:rsid w:val="00BE4718"/>
    <w:rsid w:val="00BE47BA"/>
    <w:rsid w:val="00BE480C"/>
    <w:rsid w:val="00BE49B6"/>
    <w:rsid w:val="00BE4A9C"/>
    <w:rsid w:val="00BE4FAB"/>
    <w:rsid w:val="00BE4FCA"/>
    <w:rsid w:val="00BE5077"/>
    <w:rsid w:val="00BE5516"/>
    <w:rsid w:val="00BE5700"/>
    <w:rsid w:val="00BE5DA0"/>
    <w:rsid w:val="00BE60C0"/>
    <w:rsid w:val="00BE60E1"/>
    <w:rsid w:val="00BE636C"/>
    <w:rsid w:val="00BE6435"/>
    <w:rsid w:val="00BE64B6"/>
    <w:rsid w:val="00BE655F"/>
    <w:rsid w:val="00BE6599"/>
    <w:rsid w:val="00BE659E"/>
    <w:rsid w:val="00BE6844"/>
    <w:rsid w:val="00BE70B1"/>
    <w:rsid w:val="00BE71D4"/>
    <w:rsid w:val="00BE7216"/>
    <w:rsid w:val="00BE78B7"/>
    <w:rsid w:val="00BE7B37"/>
    <w:rsid w:val="00BE7C17"/>
    <w:rsid w:val="00BE7DCC"/>
    <w:rsid w:val="00BF0046"/>
    <w:rsid w:val="00BF0259"/>
    <w:rsid w:val="00BF027D"/>
    <w:rsid w:val="00BF039C"/>
    <w:rsid w:val="00BF06D1"/>
    <w:rsid w:val="00BF07FF"/>
    <w:rsid w:val="00BF0820"/>
    <w:rsid w:val="00BF0902"/>
    <w:rsid w:val="00BF09E5"/>
    <w:rsid w:val="00BF09E9"/>
    <w:rsid w:val="00BF0AB8"/>
    <w:rsid w:val="00BF0BC3"/>
    <w:rsid w:val="00BF0E23"/>
    <w:rsid w:val="00BF10A5"/>
    <w:rsid w:val="00BF10E6"/>
    <w:rsid w:val="00BF10FD"/>
    <w:rsid w:val="00BF148A"/>
    <w:rsid w:val="00BF14E4"/>
    <w:rsid w:val="00BF14FF"/>
    <w:rsid w:val="00BF1793"/>
    <w:rsid w:val="00BF1B65"/>
    <w:rsid w:val="00BF1C78"/>
    <w:rsid w:val="00BF1C8D"/>
    <w:rsid w:val="00BF1CB0"/>
    <w:rsid w:val="00BF1F95"/>
    <w:rsid w:val="00BF20C4"/>
    <w:rsid w:val="00BF2409"/>
    <w:rsid w:val="00BF2430"/>
    <w:rsid w:val="00BF2483"/>
    <w:rsid w:val="00BF24B6"/>
    <w:rsid w:val="00BF28AB"/>
    <w:rsid w:val="00BF2A28"/>
    <w:rsid w:val="00BF2AAD"/>
    <w:rsid w:val="00BF2B37"/>
    <w:rsid w:val="00BF2DA4"/>
    <w:rsid w:val="00BF2E78"/>
    <w:rsid w:val="00BF319B"/>
    <w:rsid w:val="00BF330B"/>
    <w:rsid w:val="00BF3442"/>
    <w:rsid w:val="00BF34F3"/>
    <w:rsid w:val="00BF3559"/>
    <w:rsid w:val="00BF36CC"/>
    <w:rsid w:val="00BF3A92"/>
    <w:rsid w:val="00BF3F08"/>
    <w:rsid w:val="00BF3FEF"/>
    <w:rsid w:val="00BF4082"/>
    <w:rsid w:val="00BF41AE"/>
    <w:rsid w:val="00BF441E"/>
    <w:rsid w:val="00BF44E8"/>
    <w:rsid w:val="00BF45D2"/>
    <w:rsid w:val="00BF4820"/>
    <w:rsid w:val="00BF488E"/>
    <w:rsid w:val="00BF4963"/>
    <w:rsid w:val="00BF499C"/>
    <w:rsid w:val="00BF4A8C"/>
    <w:rsid w:val="00BF4CE8"/>
    <w:rsid w:val="00BF4D3A"/>
    <w:rsid w:val="00BF4D47"/>
    <w:rsid w:val="00BF4E7A"/>
    <w:rsid w:val="00BF4F3C"/>
    <w:rsid w:val="00BF5311"/>
    <w:rsid w:val="00BF5525"/>
    <w:rsid w:val="00BF55DB"/>
    <w:rsid w:val="00BF580D"/>
    <w:rsid w:val="00BF5893"/>
    <w:rsid w:val="00BF5A18"/>
    <w:rsid w:val="00BF5F2A"/>
    <w:rsid w:val="00BF5FD7"/>
    <w:rsid w:val="00BF60CD"/>
    <w:rsid w:val="00BF610A"/>
    <w:rsid w:val="00BF614C"/>
    <w:rsid w:val="00BF64ED"/>
    <w:rsid w:val="00BF656B"/>
    <w:rsid w:val="00BF68FA"/>
    <w:rsid w:val="00BF69A3"/>
    <w:rsid w:val="00BF6BF2"/>
    <w:rsid w:val="00BF6D7A"/>
    <w:rsid w:val="00BF6DFB"/>
    <w:rsid w:val="00BF6F20"/>
    <w:rsid w:val="00BF6FEB"/>
    <w:rsid w:val="00BF71F0"/>
    <w:rsid w:val="00BF7250"/>
    <w:rsid w:val="00BF7368"/>
    <w:rsid w:val="00BF76B5"/>
    <w:rsid w:val="00BF78C7"/>
    <w:rsid w:val="00BF78F1"/>
    <w:rsid w:val="00BF7BF2"/>
    <w:rsid w:val="00BF7F30"/>
    <w:rsid w:val="00BF7FB7"/>
    <w:rsid w:val="00C00180"/>
    <w:rsid w:val="00C002DF"/>
    <w:rsid w:val="00C0040D"/>
    <w:rsid w:val="00C005F9"/>
    <w:rsid w:val="00C0061B"/>
    <w:rsid w:val="00C0061F"/>
    <w:rsid w:val="00C00731"/>
    <w:rsid w:val="00C00D0B"/>
    <w:rsid w:val="00C00DD7"/>
    <w:rsid w:val="00C00DE5"/>
    <w:rsid w:val="00C00E08"/>
    <w:rsid w:val="00C00FA7"/>
    <w:rsid w:val="00C01043"/>
    <w:rsid w:val="00C01248"/>
    <w:rsid w:val="00C01316"/>
    <w:rsid w:val="00C014B6"/>
    <w:rsid w:val="00C01554"/>
    <w:rsid w:val="00C016D5"/>
    <w:rsid w:val="00C018D2"/>
    <w:rsid w:val="00C01C83"/>
    <w:rsid w:val="00C01CCD"/>
    <w:rsid w:val="00C01DF9"/>
    <w:rsid w:val="00C020E4"/>
    <w:rsid w:val="00C0212B"/>
    <w:rsid w:val="00C02247"/>
    <w:rsid w:val="00C02339"/>
    <w:rsid w:val="00C02355"/>
    <w:rsid w:val="00C02450"/>
    <w:rsid w:val="00C024AD"/>
    <w:rsid w:val="00C02580"/>
    <w:rsid w:val="00C026D0"/>
    <w:rsid w:val="00C027BA"/>
    <w:rsid w:val="00C02937"/>
    <w:rsid w:val="00C02B03"/>
    <w:rsid w:val="00C02B5B"/>
    <w:rsid w:val="00C02C64"/>
    <w:rsid w:val="00C02F66"/>
    <w:rsid w:val="00C0322E"/>
    <w:rsid w:val="00C0331C"/>
    <w:rsid w:val="00C0348E"/>
    <w:rsid w:val="00C035E6"/>
    <w:rsid w:val="00C037C2"/>
    <w:rsid w:val="00C03884"/>
    <w:rsid w:val="00C038ED"/>
    <w:rsid w:val="00C03B72"/>
    <w:rsid w:val="00C03BEC"/>
    <w:rsid w:val="00C03E3A"/>
    <w:rsid w:val="00C03EA7"/>
    <w:rsid w:val="00C03FA1"/>
    <w:rsid w:val="00C03FCF"/>
    <w:rsid w:val="00C040B3"/>
    <w:rsid w:val="00C04423"/>
    <w:rsid w:val="00C04467"/>
    <w:rsid w:val="00C0474C"/>
    <w:rsid w:val="00C0491D"/>
    <w:rsid w:val="00C04A81"/>
    <w:rsid w:val="00C04B13"/>
    <w:rsid w:val="00C05180"/>
    <w:rsid w:val="00C0529E"/>
    <w:rsid w:val="00C052EA"/>
    <w:rsid w:val="00C053CF"/>
    <w:rsid w:val="00C055E4"/>
    <w:rsid w:val="00C0572A"/>
    <w:rsid w:val="00C05885"/>
    <w:rsid w:val="00C05B1F"/>
    <w:rsid w:val="00C05DC3"/>
    <w:rsid w:val="00C05DEC"/>
    <w:rsid w:val="00C05E29"/>
    <w:rsid w:val="00C05E45"/>
    <w:rsid w:val="00C05FC6"/>
    <w:rsid w:val="00C062E8"/>
    <w:rsid w:val="00C065DF"/>
    <w:rsid w:val="00C06CBC"/>
    <w:rsid w:val="00C06EFC"/>
    <w:rsid w:val="00C06F71"/>
    <w:rsid w:val="00C070BC"/>
    <w:rsid w:val="00C07305"/>
    <w:rsid w:val="00C07349"/>
    <w:rsid w:val="00C074A6"/>
    <w:rsid w:val="00C0752E"/>
    <w:rsid w:val="00C076C6"/>
    <w:rsid w:val="00C078AE"/>
    <w:rsid w:val="00C07917"/>
    <w:rsid w:val="00C079A7"/>
    <w:rsid w:val="00C07E37"/>
    <w:rsid w:val="00C07F29"/>
    <w:rsid w:val="00C10206"/>
    <w:rsid w:val="00C1023E"/>
    <w:rsid w:val="00C102C7"/>
    <w:rsid w:val="00C1031B"/>
    <w:rsid w:val="00C10418"/>
    <w:rsid w:val="00C10634"/>
    <w:rsid w:val="00C10929"/>
    <w:rsid w:val="00C10A38"/>
    <w:rsid w:val="00C10B54"/>
    <w:rsid w:val="00C10B7E"/>
    <w:rsid w:val="00C10D16"/>
    <w:rsid w:val="00C10D44"/>
    <w:rsid w:val="00C10D8F"/>
    <w:rsid w:val="00C10DE7"/>
    <w:rsid w:val="00C10E43"/>
    <w:rsid w:val="00C10E54"/>
    <w:rsid w:val="00C110B6"/>
    <w:rsid w:val="00C1122E"/>
    <w:rsid w:val="00C11394"/>
    <w:rsid w:val="00C1142F"/>
    <w:rsid w:val="00C11474"/>
    <w:rsid w:val="00C11478"/>
    <w:rsid w:val="00C11784"/>
    <w:rsid w:val="00C117DF"/>
    <w:rsid w:val="00C11A59"/>
    <w:rsid w:val="00C11AFF"/>
    <w:rsid w:val="00C11CAC"/>
    <w:rsid w:val="00C11D3A"/>
    <w:rsid w:val="00C11EA4"/>
    <w:rsid w:val="00C1215C"/>
    <w:rsid w:val="00C12269"/>
    <w:rsid w:val="00C12471"/>
    <w:rsid w:val="00C124B7"/>
    <w:rsid w:val="00C12596"/>
    <w:rsid w:val="00C125B8"/>
    <w:rsid w:val="00C1270E"/>
    <w:rsid w:val="00C128C2"/>
    <w:rsid w:val="00C1296D"/>
    <w:rsid w:val="00C129AA"/>
    <w:rsid w:val="00C12C9B"/>
    <w:rsid w:val="00C12D04"/>
    <w:rsid w:val="00C12DD5"/>
    <w:rsid w:val="00C12E4D"/>
    <w:rsid w:val="00C12ECA"/>
    <w:rsid w:val="00C12F00"/>
    <w:rsid w:val="00C130FD"/>
    <w:rsid w:val="00C1313A"/>
    <w:rsid w:val="00C1318A"/>
    <w:rsid w:val="00C134AA"/>
    <w:rsid w:val="00C135D8"/>
    <w:rsid w:val="00C13608"/>
    <w:rsid w:val="00C1370D"/>
    <w:rsid w:val="00C13777"/>
    <w:rsid w:val="00C138D9"/>
    <w:rsid w:val="00C13930"/>
    <w:rsid w:val="00C13A2C"/>
    <w:rsid w:val="00C13AC0"/>
    <w:rsid w:val="00C13ADC"/>
    <w:rsid w:val="00C13D16"/>
    <w:rsid w:val="00C13EEE"/>
    <w:rsid w:val="00C13FCD"/>
    <w:rsid w:val="00C14092"/>
    <w:rsid w:val="00C143F8"/>
    <w:rsid w:val="00C14542"/>
    <w:rsid w:val="00C14581"/>
    <w:rsid w:val="00C14699"/>
    <w:rsid w:val="00C14A05"/>
    <w:rsid w:val="00C14D02"/>
    <w:rsid w:val="00C14D1D"/>
    <w:rsid w:val="00C14DDA"/>
    <w:rsid w:val="00C153C9"/>
    <w:rsid w:val="00C157D0"/>
    <w:rsid w:val="00C15837"/>
    <w:rsid w:val="00C158CD"/>
    <w:rsid w:val="00C15A88"/>
    <w:rsid w:val="00C15E2E"/>
    <w:rsid w:val="00C15EBD"/>
    <w:rsid w:val="00C16216"/>
    <w:rsid w:val="00C162F0"/>
    <w:rsid w:val="00C162F5"/>
    <w:rsid w:val="00C16490"/>
    <w:rsid w:val="00C16663"/>
    <w:rsid w:val="00C16887"/>
    <w:rsid w:val="00C168FD"/>
    <w:rsid w:val="00C16AB5"/>
    <w:rsid w:val="00C16C17"/>
    <w:rsid w:val="00C16D17"/>
    <w:rsid w:val="00C16D43"/>
    <w:rsid w:val="00C16DB6"/>
    <w:rsid w:val="00C16E99"/>
    <w:rsid w:val="00C16F13"/>
    <w:rsid w:val="00C17244"/>
    <w:rsid w:val="00C172FC"/>
    <w:rsid w:val="00C173B0"/>
    <w:rsid w:val="00C17402"/>
    <w:rsid w:val="00C17421"/>
    <w:rsid w:val="00C1760F"/>
    <w:rsid w:val="00C1769B"/>
    <w:rsid w:val="00C176AA"/>
    <w:rsid w:val="00C176DF"/>
    <w:rsid w:val="00C177EF"/>
    <w:rsid w:val="00C17824"/>
    <w:rsid w:val="00C17933"/>
    <w:rsid w:val="00C17949"/>
    <w:rsid w:val="00C17980"/>
    <w:rsid w:val="00C17B87"/>
    <w:rsid w:val="00C17BAF"/>
    <w:rsid w:val="00C17C96"/>
    <w:rsid w:val="00C205EA"/>
    <w:rsid w:val="00C20709"/>
    <w:rsid w:val="00C20747"/>
    <w:rsid w:val="00C20B0C"/>
    <w:rsid w:val="00C20B91"/>
    <w:rsid w:val="00C20D0A"/>
    <w:rsid w:val="00C20D0C"/>
    <w:rsid w:val="00C20D8F"/>
    <w:rsid w:val="00C20DFD"/>
    <w:rsid w:val="00C20E4A"/>
    <w:rsid w:val="00C20F39"/>
    <w:rsid w:val="00C20F4E"/>
    <w:rsid w:val="00C20F83"/>
    <w:rsid w:val="00C211D6"/>
    <w:rsid w:val="00C21272"/>
    <w:rsid w:val="00C21565"/>
    <w:rsid w:val="00C21929"/>
    <w:rsid w:val="00C21B58"/>
    <w:rsid w:val="00C21D20"/>
    <w:rsid w:val="00C21D89"/>
    <w:rsid w:val="00C21DFB"/>
    <w:rsid w:val="00C21E7A"/>
    <w:rsid w:val="00C220AA"/>
    <w:rsid w:val="00C22268"/>
    <w:rsid w:val="00C22456"/>
    <w:rsid w:val="00C224E7"/>
    <w:rsid w:val="00C22727"/>
    <w:rsid w:val="00C22BD0"/>
    <w:rsid w:val="00C22C12"/>
    <w:rsid w:val="00C22D18"/>
    <w:rsid w:val="00C22F50"/>
    <w:rsid w:val="00C2304A"/>
    <w:rsid w:val="00C231FF"/>
    <w:rsid w:val="00C23507"/>
    <w:rsid w:val="00C23784"/>
    <w:rsid w:val="00C238C7"/>
    <w:rsid w:val="00C239CD"/>
    <w:rsid w:val="00C23A19"/>
    <w:rsid w:val="00C23A62"/>
    <w:rsid w:val="00C23A76"/>
    <w:rsid w:val="00C23AD1"/>
    <w:rsid w:val="00C23C6F"/>
    <w:rsid w:val="00C23CB2"/>
    <w:rsid w:val="00C23D7B"/>
    <w:rsid w:val="00C23E14"/>
    <w:rsid w:val="00C23F2F"/>
    <w:rsid w:val="00C24310"/>
    <w:rsid w:val="00C243DE"/>
    <w:rsid w:val="00C243F0"/>
    <w:rsid w:val="00C24833"/>
    <w:rsid w:val="00C24870"/>
    <w:rsid w:val="00C24ADF"/>
    <w:rsid w:val="00C24C91"/>
    <w:rsid w:val="00C24FE3"/>
    <w:rsid w:val="00C250E9"/>
    <w:rsid w:val="00C250FA"/>
    <w:rsid w:val="00C25101"/>
    <w:rsid w:val="00C2529A"/>
    <w:rsid w:val="00C2556D"/>
    <w:rsid w:val="00C2566A"/>
    <w:rsid w:val="00C257F1"/>
    <w:rsid w:val="00C25813"/>
    <w:rsid w:val="00C25821"/>
    <w:rsid w:val="00C2598E"/>
    <w:rsid w:val="00C259BD"/>
    <w:rsid w:val="00C25A6C"/>
    <w:rsid w:val="00C25A70"/>
    <w:rsid w:val="00C25B84"/>
    <w:rsid w:val="00C25BCE"/>
    <w:rsid w:val="00C25BDF"/>
    <w:rsid w:val="00C25D18"/>
    <w:rsid w:val="00C25D9D"/>
    <w:rsid w:val="00C25E6F"/>
    <w:rsid w:val="00C26030"/>
    <w:rsid w:val="00C26367"/>
    <w:rsid w:val="00C2637F"/>
    <w:rsid w:val="00C263B6"/>
    <w:rsid w:val="00C2659C"/>
    <w:rsid w:val="00C265A2"/>
    <w:rsid w:val="00C26708"/>
    <w:rsid w:val="00C268C2"/>
    <w:rsid w:val="00C26AD7"/>
    <w:rsid w:val="00C26D82"/>
    <w:rsid w:val="00C26F38"/>
    <w:rsid w:val="00C2713C"/>
    <w:rsid w:val="00C2713D"/>
    <w:rsid w:val="00C27473"/>
    <w:rsid w:val="00C2758D"/>
    <w:rsid w:val="00C276C0"/>
    <w:rsid w:val="00C278A9"/>
    <w:rsid w:val="00C27B21"/>
    <w:rsid w:val="00C27CA2"/>
    <w:rsid w:val="00C27D37"/>
    <w:rsid w:val="00C27D3E"/>
    <w:rsid w:val="00C27FE7"/>
    <w:rsid w:val="00C30066"/>
    <w:rsid w:val="00C30253"/>
    <w:rsid w:val="00C302DE"/>
    <w:rsid w:val="00C303F6"/>
    <w:rsid w:val="00C30688"/>
    <w:rsid w:val="00C30863"/>
    <w:rsid w:val="00C30884"/>
    <w:rsid w:val="00C308C7"/>
    <w:rsid w:val="00C30977"/>
    <w:rsid w:val="00C30A39"/>
    <w:rsid w:val="00C30AEC"/>
    <w:rsid w:val="00C30D38"/>
    <w:rsid w:val="00C30D4C"/>
    <w:rsid w:val="00C31229"/>
    <w:rsid w:val="00C31247"/>
    <w:rsid w:val="00C314E8"/>
    <w:rsid w:val="00C3159F"/>
    <w:rsid w:val="00C31776"/>
    <w:rsid w:val="00C31874"/>
    <w:rsid w:val="00C31A50"/>
    <w:rsid w:val="00C31AB2"/>
    <w:rsid w:val="00C31AFF"/>
    <w:rsid w:val="00C31B00"/>
    <w:rsid w:val="00C31F74"/>
    <w:rsid w:val="00C31F93"/>
    <w:rsid w:val="00C31FE3"/>
    <w:rsid w:val="00C31FE8"/>
    <w:rsid w:val="00C32076"/>
    <w:rsid w:val="00C320BC"/>
    <w:rsid w:val="00C321FD"/>
    <w:rsid w:val="00C3236D"/>
    <w:rsid w:val="00C3246A"/>
    <w:rsid w:val="00C324B6"/>
    <w:rsid w:val="00C32596"/>
    <w:rsid w:val="00C32779"/>
    <w:rsid w:val="00C32B14"/>
    <w:rsid w:val="00C32C30"/>
    <w:rsid w:val="00C32D02"/>
    <w:rsid w:val="00C32D5F"/>
    <w:rsid w:val="00C32D94"/>
    <w:rsid w:val="00C32FBB"/>
    <w:rsid w:val="00C332CF"/>
    <w:rsid w:val="00C33311"/>
    <w:rsid w:val="00C334A5"/>
    <w:rsid w:val="00C33747"/>
    <w:rsid w:val="00C33968"/>
    <w:rsid w:val="00C339A9"/>
    <w:rsid w:val="00C33D30"/>
    <w:rsid w:val="00C33E32"/>
    <w:rsid w:val="00C33F26"/>
    <w:rsid w:val="00C33F49"/>
    <w:rsid w:val="00C33F4A"/>
    <w:rsid w:val="00C33F97"/>
    <w:rsid w:val="00C3410A"/>
    <w:rsid w:val="00C342CA"/>
    <w:rsid w:val="00C3431E"/>
    <w:rsid w:val="00C34333"/>
    <w:rsid w:val="00C3439B"/>
    <w:rsid w:val="00C34444"/>
    <w:rsid w:val="00C34530"/>
    <w:rsid w:val="00C34909"/>
    <w:rsid w:val="00C349EA"/>
    <w:rsid w:val="00C34ABB"/>
    <w:rsid w:val="00C34CA3"/>
    <w:rsid w:val="00C34CC3"/>
    <w:rsid w:val="00C34E3F"/>
    <w:rsid w:val="00C351AD"/>
    <w:rsid w:val="00C352A1"/>
    <w:rsid w:val="00C35698"/>
    <w:rsid w:val="00C356A0"/>
    <w:rsid w:val="00C35A10"/>
    <w:rsid w:val="00C360D4"/>
    <w:rsid w:val="00C3628F"/>
    <w:rsid w:val="00C363C7"/>
    <w:rsid w:val="00C3649C"/>
    <w:rsid w:val="00C366C0"/>
    <w:rsid w:val="00C366EB"/>
    <w:rsid w:val="00C3691B"/>
    <w:rsid w:val="00C36D47"/>
    <w:rsid w:val="00C37097"/>
    <w:rsid w:val="00C3709E"/>
    <w:rsid w:val="00C37325"/>
    <w:rsid w:val="00C37339"/>
    <w:rsid w:val="00C373B6"/>
    <w:rsid w:val="00C37461"/>
    <w:rsid w:val="00C3749F"/>
    <w:rsid w:val="00C376A4"/>
    <w:rsid w:val="00C37759"/>
    <w:rsid w:val="00C378FB"/>
    <w:rsid w:val="00C37C4B"/>
    <w:rsid w:val="00C37C73"/>
    <w:rsid w:val="00C37E10"/>
    <w:rsid w:val="00C400A4"/>
    <w:rsid w:val="00C400A7"/>
    <w:rsid w:val="00C4012E"/>
    <w:rsid w:val="00C4021E"/>
    <w:rsid w:val="00C4023C"/>
    <w:rsid w:val="00C4040E"/>
    <w:rsid w:val="00C4061B"/>
    <w:rsid w:val="00C40855"/>
    <w:rsid w:val="00C40858"/>
    <w:rsid w:val="00C408C5"/>
    <w:rsid w:val="00C40BB7"/>
    <w:rsid w:val="00C40BDA"/>
    <w:rsid w:val="00C40E04"/>
    <w:rsid w:val="00C40FB4"/>
    <w:rsid w:val="00C41030"/>
    <w:rsid w:val="00C411C5"/>
    <w:rsid w:val="00C412A2"/>
    <w:rsid w:val="00C41452"/>
    <w:rsid w:val="00C416F4"/>
    <w:rsid w:val="00C417B3"/>
    <w:rsid w:val="00C41A52"/>
    <w:rsid w:val="00C41B27"/>
    <w:rsid w:val="00C41B6A"/>
    <w:rsid w:val="00C41B93"/>
    <w:rsid w:val="00C41DED"/>
    <w:rsid w:val="00C41E26"/>
    <w:rsid w:val="00C4200C"/>
    <w:rsid w:val="00C42180"/>
    <w:rsid w:val="00C42346"/>
    <w:rsid w:val="00C42446"/>
    <w:rsid w:val="00C42615"/>
    <w:rsid w:val="00C4269B"/>
    <w:rsid w:val="00C42853"/>
    <w:rsid w:val="00C428E2"/>
    <w:rsid w:val="00C4293B"/>
    <w:rsid w:val="00C42ABC"/>
    <w:rsid w:val="00C42B36"/>
    <w:rsid w:val="00C42CD0"/>
    <w:rsid w:val="00C42CF9"/>
    <w:rsid w:val="00C43140"/>
    <w:rsid w:val="00C431A8"/>
    <w:rsid w:val="00C4338A"/>
    <w:rsid w:val="00C433B3"/>
    <w:rsid w:val="00C4360E"/>
    <w:rsid w:val="00C4365B"/>
    <w:rsid w:val="00C437DC"/>
    <w:rsid w:val="00C43928"/>
    <w:rsid w:val="00C43AA5"/>
    <w:rsid w:val="00C43BEC"/>
    <w:rsid w:val="00C43D8E"/>
    <w:rsid w:val="00C4403A"/>
    <w:rsid w:val="00C44087"/>
    <w:rsid w:val="00C4410C"/>
    <w:rsid w:val="00C441BE"/>
    <w:rsid w:val="00C441CC"/>
    <w:rsid w:val="00C44292"/>
    <w:rsid w:val="00C4447F"/>
    <w:rsid w:val="00C445F5"/>
    <w:rsid w:val="00C447C4"/>
    <w:rsid w:val="00C448B2"/>
    <w:rsid w:val="00C449F6"/>
    <w:rsid w:val="00C44A67"/>
    <w:rsid w:val="00C44C56"/>
    <w:rsid w:val="00C44E54"/>
    <w:rsid w:val="00C44FCE"/>
    <w:rsid w:val="00C45017"/>
    <w:rsid w:val="00C4535B"/>
    <w:rsid w:val="00C454A3"/>
    <w:rsid w:val="00C4577F"/>
    <w:rsid w:val="00C4585F"/>
    <w:rsid w:val="00C458ED"/>
    <w:rsid w:val="00C458F2"/>
    <w:rsid w:val="00C45A6F"/>
    <w:rsid w:val="00C45AC1"/>
    <w:rsid w:val="00C45AF5"/>
    <w:rsid w:val="00C45B71"/>
    <w:rsid w:val="00C45C3C"/>
    <w:rsid w:val="00C45D3D"/>
    <w:rsid w:val="00C45F66"/>
    <w:rsid w:val="00C461CB"/>
    <w:rsid w:val="00C463CA"/>
    <w:rsid w:val="00C46452"/>
    <w:rsid w:val="00C46607"/>
    <w:rsid w:val="00C468D4"/>
    <w:rsid w:val="00C46974"/>
    <w:rsid w:val="00C46C3D"/>
    <w:rsid w:val="00C46E31"/>
    <w:rsid w:val="00C46E61"/>
    <w:rsid w:val="00C470EF"/>
    <w:rsid w:val="00C4720B"/>
    <w:rsid w:val="00C47379"/>
    <w:rsid w:val="00C473DB"/>
    <w:rsid w:val="00C474D4"/>
    <w:rsid w:val="00C47549"/>
    <w:rsid w:val="00C47580"/>
    <w:rsid w:val="00C475DC"/>
    <w:rsid w:val="00C47723"/>
    <w:rsid w:val="00C477AC"/>
    <w:rsid w:val="00C4790E"/>
    <w:rsid w:val="00C501EF"/>
    <w:rsid w:val="00C5024E"/>
    <w:rsid w:val="00C502AD"/>
    <w:rsid w:val="00C50565"/>
    <w:rsid w:val="00C50B55"/>
    <w:rsid w:val="00C50B94"/>
    <w:rsid w:val="00C50EEE"/>
    <w:rsid w:val="00C5116A"/>
    <w:rsid w:val="00C51309"/>
    <w:rsid w:val="00C514CD"/>
    <w:rsid w:val="00C51563"/>
    <w:rsid w:val="00C51583"/>
    <w:rsid w:val="00C51587"/>
    <w:rsid w:val="00C516BF"/>
    <w:rsid w:val="00C51753"/>
    <w:rsid w:val="00C51814"/>
    <w:rsid w:val="00C51AFB"/>
    <w:rsid w:val="00C51C3F"/>
    <w:rsid w:val="00C51DA0"/>
    <w:rsid w:val="00C5224F"/>
    <w:rsid w:val="00C522B2"/>
    <w:rsid w:val="00C52597"/>
    <w:rsid w:val="00C527C7"/>
    <w:rsid w:val="00C528F9"/>
    <w:rsid w:val="00C5295F"/>
    <w:rsid w:val="00C52A0C"/>
    <w:rsid w:val="00C52A36"/>
    <w:rsid w:val="00C52B7A"/>
    <w:rsid w:val="00C52C7C"/>
    <w:rsid w:val="00C52C95"/>
    <w:rsid w:val="00C52DD9"/>
    <w:rsid w:val="00C52E2E"/>
    <w:rsid w:val="00C52EBC"/>
    <w:rsid w:val="00C53037"/>
    <w:rsid w:val="00C53061"/>
    <w:rsid w:val="00C53463"/>
    <w:rsid w:val="00C5368A"/>
    <w:rsid w:val="00C538EF"/>
    <w:rsid w:val="00C5395B"/>
    <w:rsid w:val="00C53BB9"/>
    <w:rsid w:val="00C53CF4"/>
    <w:rsid w:val="00C53E08"/>
    <w:rsid w:val="00C53E24"/>
    <w:rsid w:val="00C53E32"/>
    <w:rsid w:val="00C53F15"/>
    <w:rsid w:val="00C53F3A"/>
    <w:rsid w:val="00C540DC"/>
    <w:rsid w:val="00C5435A"/>
    <w:rsid w:val="00C543C6"/>
    <w:rsid w:val="00C54484"/>
    <w:rsid w:val="00C54581"/>
    <w:rsid w:val="00C545EE"/>
    <w:rsid w:val="00C54641"/>
    <w:rsid w:val="00C5465A"/>
    <w:rsid w:val="00C549C9"/>
    <w:rsid w:val="00C54CB8"/>
    <w:rsid w:val="00C54E47"/>
    <w:rsid w:val="00C55012"/>
    <w:rsid w:val="00C5506B"/>
    <w:rsid w:val="00C551C2"/>
    <w:rsid w:val="00C551FE"/>
    <w:rsid w:val="00C5537F"/>
    <w:rsid w:val="00C55734"/>
    <w:rsid w:val="00C5596C"/>
    <w:rsid w:val="00C55973"/>
    <w:rsid w:val="00C55A0B"/>
    <w:rsid w:val="00C55BBA"/>
    <w:rsid w:val="00C55D58"/>
    <w:rsid w:val="00C5608A"/>
    <w:rsid w:val="00C56162"/>
    <w:rsid w:val="00C56188"/>
    <w:rsid w:val="00C562B8"/>
    <w:rsid w:val="00C56385"/>
    <w:rsid w:val="00C564C8"/>
    <w:rsid w:val="00C56977"/>
    <w:rsid w:val="00C56A09"/>
    <w:rsid w:val="00C56BC6"/>
    <w:rsid w:val="00C56CD0"/>
    <w:rsid w:val="00C56E62"/>
    <w:rsid w:val="00C56EDD"/>
    <w:rsid w:val="00C570E9"/>
    <w:rsid w:val="00C570F7"/>
    <w:rsid w:val="00C5710E"/>
    <w:rsid w:val="00C57252"/>
    <w:rsid w:val="00C57259"/>
    <w:rsid w:val="00C5736E"/>
    <w:rsid w:val="00C573D9"/>
    <w:rsid w:val="00C57428"/>
    <w:rsid w:val="00C574A9"/>
    <w:rsid w:val="00C57557"/>
    <w:rsid w:val="00C57609"/>
    <w:rsid w:val="00C57799"/>
    <w:rsid w:val="00C578AE"/>
    <w:rsid w:val="00C57A00"/>
    <w:rsid w:val="00C57A28"/>
    <w:rsid w:val="00C57C84"/>
    <w:rsid w:val="00C57E5E"/>
    <w:rsid w:val="00C57F77"/>
    <w:rsid w:val="00C57FF5"/>
    <w:rsid w:val="00C6009B"/>
    <w:rsid w:val="00C600D6"/>
    <w:rsid w:val="00C60190"/>
    <w:rsid w:val="00C6039B"/>
    <w:rsid w:val="00C60480"/>
    <w:rsid w:val="00C60579"/>
    <w:rsid w:val="00C6065A"/>
    <w:rsid w:val="00C606A3"/>
    <w:rsid w:val="00C606D5"/>
    <w:rsid w:val="00C606E1"/>
    <w:rsid w:val="00C606E8"/>
    <w:rsid w:val="00C6078F"/>
    <w:rsid w:val="00C60A91"/>
    <w:rsid w:val="00C60C9D"/>
    <w:rsid w:val="00C60D96"/>
    <w:rsid w:val="00C60E66"/>
    <w:rsid w:val="00C611B9"/>
    <w:rsid w:val="00C61424"/>
    <w:rsid w:val="00C61C8B"/>
    <w:rsid w:val="00C620E5"/>
    <w:rsid w:val="00C62117"/>
    <w:rsid w:val="00C6229F"/>
    <w:rsid w:val="00C623C5"/>
    <w:rsid w:val="00C623C7"/>
    <w:rsid w:val="00C624BE"/>
    <w:rsid w:val="00C62611"/>
    <w:rsid w:val="00C6273A"/>
    <w:rsid w:val="00C627C6"/>
    <w:rsid w:val="00C627F1"/>
    <w:rsid w:val="00C6289F"/>
    <w:rsid w:val="00C629C0"/>
    <w:rsid w:val="00C629EF"/>
    <w:rsid w:val="00C62A1A"/>
    <w:rsid w:val="00C62BCD"/>
    <w:rsid w:val="00C62BDB"/>
    <w:rsid w:val="00C62EB2"/>
    <w:rsid w:val="00C633E3"/>
    <w:rsid w:val="00C63517"/>
    <w:rsid w:val="00C637EB"/>
    <w:rsid w:val="00C638E7"/>
    <w:rsid w:val="00C63A13"/>
    <w:rsid w:val="00C63B35"/>
    <w:rsid w:val="00C63E97"/>
    <w:rsid w:val="00C63EB7"/>
    <w:rsid w:val="00C63F73"/>
    <w:rsid w:val="00C63F89"/>
    <w:rsid w:val="00C64244"/>
    <w:rsid w:val="00C645F2"/>
    <w:rsid w:val="00C64983"/>
    <w:rsid w:val="00C64A38"/>
    <w:rsid w:val="00C64EF3"/>
    <w:rsid w:val="00C650AE"/>
    <w:rsid w:val="00C6516B"/>
    <w:rsid w:val="00C65308"/>
    <w:rsid w:val="00C6549D"/>
    <w:rsid w:val="00C654F4"/>
    <w:rsid w:val="00C65502"/>
    <w:rsid w:val="00C655B8"/>
    <w:rsid w:val="00C65711"/>
    <w:rsid w:val="00C659AF"/>
    <w:rsid w:val="00C65A07"/>
    <w:rsid w:val="00C65AB7"/>
    <w:rsid w:val="00C65B0A"/>
    <w:rsid w:val="00C65C80"/>
    <w:rsid w:val="00C65C8B"/>
    <w:rsid w:val="00C65DF4"/>
    <w:rsid w:val="00C65E46"/>
    <w:rsid w:val="00C65ED7"/>
    <w:rsid w:val="00C660D0"/>
    <w:rsid w:val="00C660DF"/>
    <w:rsid w:val="00C663DD"/>
    <w:rsid w:val="00C664EF"/>
    <w:rsid w:val="00C665DF"/>
    <w:rsid w:val="00C665E4"/>
    <w:rsid w:val="00C666D9"/>
    <w:rsid w:val="00C6673E"/>
    <w:rsid w:val="00C667CC"/>
    <w:rsid w:val="00C668A0"/>
    <w:rsid w:val="00C669DE"/>
    <w:rsid w:val="00C66B1F"/>
    <w:rsid w:val="00C66CD0"/>
    <w:rsid w:val="00C66D0F"/>
    <w:rsid w:val="00C66DF6"/>
    <w:rsid w:val="00C66E37"/>
    <w:rsid w:val="00C66FC6"/>
    <w:rsid w:val="00C67351"/>
    <w:rsid w:val="00C6745F"/>
    <w:rsid w:val="00C67493"/>
    <w:rsid w:val="00C67554"/>
    <w:rsid w:val="00C6769E"/>
    <w:rsid w:val="00C67899"/>
    <w:rsid w:val="00C678A3"/>
    <w:rsid w:val="00C67F3C"/>
    <w:rsid w:val="00C70130"/>
    <w:rsid w:val="00C7025D"/>
    <w:rsid w:val="00C7027F"/>
    <w:rsid w:val="00C7042C"/>
    <w:rsid w:val="00C704ED"/>
    <w:rsid w:val="00C70733"/>
    <w:rsid w:val="00C7081B"/>
    <w:rsid w:val="00C708A8"/>
    <w:rsid w:val="00C70998"/>
    <w:rsid w:val="00C70A39"/>
    <w:rsid w:val="00C70A98"/>
    <w:rsid w:val="00C70BD8"/>
    <w:rsid w:val="00C70FA2"/>
    <w:rsid w:val="00C7117F"/>
    <w:rsid w:val="00C71185"/>
    <w:rsid w:val="00C712D9"/>
    <w:rsid w:val="00C71520"/>
    <w:rsid w:val="00C716FC"/>
    <w:rsid w:val="00C71721"/>
    <w:rsid w:val="00C71981"/>
    <w:rsid w:val="00C71A90"/>
    <w:rsid w:val="00C71ADA"/>
    <w:rsid w:val="00C72311"/>
    <w:rsid w:val="00C7237C"/>
    <w:rsid w:val="00C7279D"/>
    <w:rsid w:val="00C728AE"/>
    <w:rsid w:val="00C729F5"/>
    <w:rsid w:val="00C72CE9"/>
    <w:rsid w:val="00C72E46"/>
    <w:rsid w:val="00C7326A"/>
    <w:rsid w:val="00C7339F"/>
    <w:rsid w:val="00C73837"/>
    <w:rsid w:val="00C73864"/>
    <w:rsid w:val="00C73AEC"/>
    <w:rsid w:val="00C73B56"/>
    <w:rsid w:val="00C73C96"/>
    <w:rsid w:val="00C73DF6"/>
    <w:rsid w:val="00C7405E"/>
    <w:rsid w:val="00C741A9"/>
    <w:rsid w:val="00C741DB"/>
    <w:rsid w:val="00C742D5"/>
    <w:rsid w:val="00C74367"/>
    <w:rsid w:val="00C743C2"/>
    <w:rsid w:val="00C74442"/>
    <w:rsid w:val="00C746A3"/>
    <w:rsid w:val="00C74711"/>
    <w:rsid w:val="00C747AB"/>
    <w:rsid w:val="00C7495E"/>
    <w:rsid w:val="00C74B28"/>
    <w:rsid w:val="00C74BE5"/>
    <w:rsid w:val="00C74D6D"/>
    <w:rsid w:val="00C74E20"/>
    <w:rsid w:val="00C7524F"/>
    <w:rsid w:val="00C752C9"/>
    <w:rsid w:val="00C7544F"/>
    <w:rsid w:val="00C75564"/>
    <w:rsid w:val="00C7571D"/>
    <w:rsid w:val="00C757B5"/>
    <w:rsid w:val="00C75829"/>
    <w:rsid w:val="00C75942"/>
    <w:rsid w:val="00C75A33"/>
    <w:rsid w:val="00C75CD3"/>
    <w:rsid w:val="00C75F26"/>
    <w:rsid w:val="00C76008"/>
    <w:rsid w:val="00C76027"/>
    <w:rsid w:val="00C764BE"/>
    <w:rsid w:val="00C765DB"/>
    <w:rsid w:val="00C769F0"/>
    <w:rsid w:val="00C76B05"/>
    <w:rsid w:val="00C76C3F"/>
    <w:rsid w:val="00C76E7A"/>
    <w:rsid w:val="00C76FE7"/>
    <w:rsid w:val="00C77070"/>
    <w:rsid w:val="00C771A3"/>
    <w:rsid w:val="00C77391"/>
    <w:rsid w:val="00C77436"/>
    <w:rsid w:val="00C775A1"/>
    <w:rsid w:val="00C77606"/>
    <w:rsid w:val="00C777B2"/>
    <w:rsid w:val="00C777F4"/>
    <w:rsid w:val="00C779A1"/>
    <w:rsid w:val="00C77A09"/>
    <w:rsid w:val="00C77A3D"/>
    <w:rsid w:val="00C77B83"/>
    <w:rsid w:val="00C77C2A"/>
    <w:rsid w:val="00C77CCE"/>
    <w:rsid w:val="00C77D33"/>
    <w:rsid w:val="00C80075"/>
    <w:rsid w:val="00C8007C"/>
    <w:rsid w:val="00C80319"/>
    <w:rsid w:val="00C8042D"/>
    <w:rsid w:val="00C80492"/>
    <w:rsid w:val="00C804E0"/>
    <w:rsid w:val="00C804EE"/>
    <w:rsid w:val="00C8055E"/>
    <w:rsid w:val="00C806D7"/>
    <w:rsid w:val="00C80880"/>
    <w:rsid w:val="00C808E6"/>
    <w:rsid w:val="00C80AC8"/>
    <w:rsid w:val="00C80C73"/>
    <w:rsid w:val="00C80E60"/>
    <w:rsid w:val="00C80E8F"/>
    <w:rsid w:val="00C8115C"/>
    <w:rsid w:val="00C8131B"/>
    <w:rsid w:val="00C81527"/>
    <w:rsid w:val="00C81597"/>
    <w:rsid w:val="00C815ED"/>
    <w:rsid w:val="00C81639"/>
    <w:rsid w:val="00C81829"/>
    <w:rsid w:val="00C81C15"/>
    <w:rsid w:val="00C81C8B"/>
    <w:rsid w:val="00C81D8E"/>
    <w:rsid w:val="00C81DBC"/>
    <w:rsid w:val="00C81E0A"/>
    <w:rsid w:val="00C81EAB"/>
    <w:rsid w:val="00C81F73"/>
    <w:rsid w:val="00C82396"/>
    <w:rsid w:val="00C823A8"/>
    <w:rsid w:val="00C826F5"/>
    <w:rsid w:val="00C82822"/>
    <w:rsid w:val="00C82A75"/>
    <w:rsid w:val="00C82CE3"/>
    <w:rsid w:val="00C82FF6"/>
    <w:rsid w:val="00C83087"/>
    <w:rsid w:val="00C8312E"/>
    <w:rsid w:val="00C83142"/>
    <w:rsid w:val="00C831CB"/>
    <w:rsid w:val="00C83219"/>
    <w:rsid w:val="00C83327"/>
    <w:rsid w:val="00C8335E"/>
    <w:rsid w:val="00C8342D"/>
    <w:rsid w:val="00C8347E"/>
    <w:rsid w:val="00C8349D"/>
    <w:rsid w:val="00C836A2"/>
    <w:rsid w:val="00C83736"/>
    <w:rsid w:val="00C8373A"/>
    <w:rsid w:val="00C83934"/>
    <w:rsid w:val="00C83994"/>
    <w:rsid w:val="00C83ACD"/>
    <w:rsid w:val="00C83AF4"/>
    <w:rsid w:val="00C83DDD"/>
    <w:rsid w:val="00C83F28"/>
    <w:rsid w:val="00C8419B"/>
    <w:rsid w:val="00C8429A"/>
    <w:rsid w:val="00C84306"/>
    <w:rsid w:val="00C84366"/>
    <w:rsid w:val="00C84545"/>
    <w:rsid w:val="00C84597"/>
    <w:rsid w:val="00C84667"/>
    <w:rsid w:val="00C8471F"/>
    <w:rsid w:val="00C84A89"/>
    <w:rsid w:val="00C84AD2"/>
    <w:rsid w:val="00C84FB6"/>
    <w:rsid w:val="00C852B9"/>
    <w:rsid w:val="00C852CB"/>
    <w:rsid w:val="00C85432"/>
    <w:rsid w:val="00C856F0"/>
    <w:rsid w:val="00C85755"/>
    <w:rsid w:val="00C8579F"/>
    <w:rsid w:val="00C85816"/>
    <w:rsid w:val="00C85858"/>
    <w:rsid w:val="00C858D2"/>
    <w:rsid w:val="00C85BA8"/>
    <w:rsid w:val="00C85CA4"/>
    <w:rsid w:val="00C85EBE"/>
    <w:rsid w:val="00C8608C"/>
    <w:rsid w:val="00C8616F"/>
    <w:rsid w:val="00C86201"/>
    <w:rsid w:val="00C864B3"/>
    <w:rsid w:val="00C8652E"/>
    <w:rsid w:val="00C8666B"/>
    <w:rsid w:val="00C86679"/>
    <w:rsid w:val="00C86B01"/>
    <w:rsid w:val="00C86CA6"/>
    <w:rsid w:val="00C86E30"/>
    <w:rsid w:val="00C86EE0"/>
    <w:rsid w:val="00C87537"/>
    <w:rsid w:val="00C87806"/>
    <w:rsid w:val="00C87866"/>
    <w:rsid w:val="00C878E3"/>
    <w:rsid w:val="00C87946"/>
    <w:rsid w:val="00C87993"/>
    <w:rsid w:val="00C87A2D"/>
    <w:rsid w:val="00C87B35"/>
    <w:rsid w:val="00C87FEB"/>
    <w:rsid w:val="00C903A4"/>
    <w:rsid w:val="00C90A26"/>
    <w:rsid w:val="00C90B09"/>
    <w:rsid w:val="00C90B14"/>
    <w:rsid w:val="00C90B20"/>
    <w:rsid w:val="00C90D89"/>
    <w:rsid w:val="00C90DAC"/>
    <w:rsid w:val="00C90E50"/>
    <w:rsid w:val="00C90E55"/>
    <w:rsid w:val="00C90F3A"/>
    <w:rsid w:val="00C910C2"/>
    <w:rsid w:val="00C91367"/>
    <w:rsid w:val="00C913D2"/>
    <w:rsid w:val="00C91449"/>
    <w:rsid w:val="00C91B12"/>
    <w:rsid w:val="00C91B84"/>
    <w:rsid w:val="00C91C12"/>
    <w:rsid w:val="00C92060"/>
    <w:rsid w:val="00C92251"/>
    <w:rsid w:val="00C92485"/>
    <w:rsid w:val="00C92568"/>
    <w:rsid w:val="00C926D7"/>
    <w:rsid w:val="00C92725"/>
    <w:rsid w:val="00C927A6"/>
    <w:rsid w:val="00C92934"/>
    <w:rsid w:val="00C929A5"/>
    <w:rsid w:val="00C92B36"/>
    <w:rsid w:val="00C92CDD"/>
    <w:rsid w:val="00C92EF7"/>
    <w:rsid w:val="00C92F5F"/>
    <w:rsid w:val="00C92FA8"/>
    <w:rsid w:val="00C9305B"/>
    <w:rsid w:val="00C93136"/>
    <w:rsid w:val="00C931DD"/>
    <w:rsid w:val="00C9353F"/>
    <w:rsid w:val="00C93667"/>
    <w:rsid w:val="00C936CA"/>
    <w:rsid w:val="00C93734"/>
    <w:rsid w:val="00C93987"/>
    <w:rsid w:val="00C93B01"/>
    <w:rsid w:val="00C93BC9"/>
    <w:rsid w:val="00C93C58"/>
    <w:rsid w:val="00C93C80"/>
    <w:rsid w:val="00C93D5B"/>
    <w:rsid w:val="00C93D95"/>
    <w:rsid w:val="00C93E21"/>
    <w:rsid w:val="00C93E5F"/>
    <w:rsid w:val="00C94135"/>
    <w:rsid w:val="00C94190"/>
    <w:rsid w:val="00C94280"/>
    <w:rsid w:val="00C94296"/>
    <w:rsid w:val="00C9461C"/>
    <w:rsid w:val="00C9478E"/>
    <w:rsid w:val="00C94ACF"/>
    <w:rsid w:val="00C94BFF"/>
    <w:rsid w:val="00C94C12"/>
    <w:rsid w:val="00C94C5B"/>
    <w:rsid w:val="00C94E5A"/>
    <w:rsid w:val="00C94F61"/>
    <w:rsid w:val="00C95102"/>
    <w:rsid w:val="00C9538F"/>
    <w:rsid w:val="00C95465"/>
    <w:rsid w:val="00C95621"/>
    <w:rsid w:val="00C9562D"/>
    <w:rsid w:val="00C95649"/>
    <w:rsid w:val="00C95675"/>
    <w:rsid w:val="00C95B8F"/>
    <w:rsid w:val="00C95C8C"/>
    <w:rsid w:val="00C95D14"/>
    <w:rsid w:val="00C95E9F"/>
    <w:rsid w:val="00C9610F"/>
    <w:rsid w:val="00C96124"/>
    <w:rsid w:val="00C962D0"/>
    <w:rsid w:val="00C964E7"/>
    <w:rsid w:val="00C964EC"/>
    <w:rsid w:val="00C96745"/>
    <w:rsid w:val="00C9682C"/>
    <w:rsid w:val="00C96899"/>
    <w:rsid w:val="00C96D00"/>
    <w:rsid w:val="00C96E45"/>
    <w:rsid w:val="00C97645"/>
    <w:rsid w:val="00C9774D"/>
    <w:rsid w:val="00C9786D"/>
    <w:rsid w:val="00C97A23"/>
    <w:rsid w:val="00C97EAB"/>
    <w:rsid w:val="00C97FC8"/>
    <w:rsid w:val="00C97FE5"/>
    <w:rsid w:val="00CA009F"/>
    <w:rsid w:val="00CA01C5"/>
    <w:rsid w:val="00CA03D2"/>
    <w:rsid w:val="00CA053B"/>
    <w:rsid w:val="00CA06FF"/>
    <w:rsid w:val="00CA073C"/>
    <w:rsid w:val="00CA07C9"/>
    <w:rsid w:val="00CA08C3"/>
    <w:rsid w:val="00CA08F7"/>
    <w:rsid w:val="00CA0DD8"/>
    <w:rsid w:val="00CA0E56"/>
    <w:rsid w:val="00CA113E"/>
    <w:rsid w:val="00CA122E"/>
    <w:rsid w:val="00CA13DA"/>
    <w:rsid w:val="00CA13E1"/>
    <w:rsid w:val="00CA13EC"/>
    <w:rsid w:val="00CA1477"/>
    <w:rsid w:val="00CA14B0"/>
    <w:rsid w:val="00CA160D"/>
    <w:rsid w:val="00CA1616"/>
    <w:rsid w:val="00CA1A25"/>
    <w:rsid w:val="00CA1A40"/>
    <w:rsid w:val="00CA1AF1"/>
    <w:rsid w:val="00CA1D31"/>
    <w:rsid w:val="00CA1D69"/>
    <w:rsid w:val="00CA1D90"/>
    <w:rsid w:val="00CA1E95"/>
    <w:rsid w:val="00CA2129"/>
    <w:rsid w:val="00CA212F"/>
    <w:rsid w:val="00CA2164"/>
    <w:rsid w:val="00CA261B"/>
    <w:rsid w:val="00CA2697"/>
    <w:rsid w:val="00CA295E"/>
    <w:rsid w:val="00CA29BF"/>
    <w:rsid w:val="00CA2F3B"/>
    <w:rsid w:val="00CA2FA2"/>
    <w:rsid w:val="00CA2FC4"/>
    <w:rsid w:val="00CA3061"/>
    <w:rsid w:val="00CA307C"/>
    <w:rsid w:val="00CA3207"/>
    <w:rsid w:val="00CA326A"/>
    <w:rsid w:val="00CA33BE"/>
    <w:rsid w:val="00CA33C9"/>
    <w:rsid w:val="00CA34DA"/>
    <w:rsid w:val="00CA351C"/>
    <w:rsid w:val="00CA356A"/>
    <w:rsid w:val="00CA356C"/>
    <w:rsid w:val="00CA38F2"/>
    <w:rsid w:val="00CA3961"/>
    <w:rsid w:val="00CA3BB4"/>
    <w:rsid w:val="00CA3D04"/>
    <w:rsid w:val="00CA3DED"/>
    <w:rsid w:val="00CA40C5"/>
    <w:rsid w:val="00CA4282"/>
    <w:rsid w:val="00CA42BB"/>
    <w:rsid w:val="00CA42F1"/>
    <w:rsid w:val="00CA4665"/>
    <w:rsid w:val="00CA4685"/>
    <w:rsid w:val="00CA46B0"/>
    <w:rsid w:val="00CA4764"/>
    <w:rsid w:val="00CA47FA"/>
    <w:rsid w:val="00CA485A"/>
    <w:rsid w:val="00CA494F"/>
    <w:rsid w:val="00CA4E3E"/>
    <w:rsid w:val="00CA4F60"/>
    <w:rsid w:val="00CA4F6C"/>
    <w:rsid w:val="00CA5075"/>
    <w:rsid w:val="00CA5218"/>
    <w:rsid w:val="00CA5245"/>
    <w:rsid w:val="00CA52C5"/>
    <w:rsid w:val="00CA554F"/>
    <w:rsid w:val="00CA5746"/>
    <w:rsid w:val="00CA58D1"/>
    <w:rsid w:val="00CA591E"/>
    <w:rsid w:val="00CA59B4"/>
    <w:rsid w:val="00CA5B1F"/>
    <w:rsid w:val="00CA5C9B"/>
    <w:rsid w:val="00CA5D43"/>
    <w:rsid w:val="00CA5F4C"/>
    <w:rsid w:val="00CA601D"/>
    <w:rsid w:val="00CA6198"/>
    <w:rsid w:val="00CA61EF"/>
    <w:rsid w:val="00CA6291"/>
    <w:rsid w:val="00CA62AB"/>
    <w:rsid w:val="00CA6344"/>
    <w:rsid w:val="00CA6354"/>
    <w:rsid w:val="00CA638B"/>
    <w:rsid w:val="00CA63BD"/>
    <w:rsid w:val="00CA6405"/>
    <w:rsid w:val="00CA6475"/>
    <w:rsid w:val="00CA6709"/>
    <w:rsid w:val="00CA6944"/>
    <w:rsid w:val="00CA6A13"/>
    <w:rsid w:val="00CA6A45"/>
    <w:rsid w:val="00CA6D38"/>
    <w:rsid w:val="00CA6D7A"/>
    <w:rsid w:val="00CA6E4F"/>
    <w:rsid w:val="00CA7216"/>
    <w:rsid w:val="00CA790A"/>
    <w:rsid w:val="00CA7999"/>
    <w:rsid w:val="00CA7BE7"/>
    <w:rsid w:val="00CA7BF7"/>
    <w:rsid w:val="00CA7D88"/>
    <w:rsid w:val="00CB0007"/>
    <w:rsid w:val="00CB0194"/>
    <w:rsid w:val="00CB01A7"/>
    <w:rsid w:val="00CB02CF"/>
    <w:rsid w:val="00CB0409"/>
    <w:rsid w:val="00CB0763"/>
    <w:rsid w:val="00CB07A1"/>
    <w:rsid w:val="00CB08AE"/>
    <w:rsid w:val="00CB09CB"/>
    <w:rsid w:val="00CB0B38"/>
    <w:rsid w:val="00CB0B40"/>
    <w:rsid w:val="00CB1338"/>
    <w:rsid w:val="00CB16C0"/>
    <w:rsid w:val="00CB16C1"/>
    <w:rsid w:val="00CB17B2"/>
    <w:rsid w:val="00CB195E"/>
    <w:rsid w:val="00CB19C9"/>
    <w:rsid w:val="00CB1B8F"/>
    <w:rsid w:val="00CB1D50"/>
    <w:rsid w:val="00CB1F1B"/>
    <w:rsid w:val="00CB200B"/>
    <w:rsid w:val="00CB20FF"/>
    <w:rsid w:val="00CB21C6"/>
    <w:rsid w:val="00CB2408"/>
    <w:rsid w:val="00CB2B2F"/>
    <w:rsid w:val="00CB2FEA"/>
    <w:rsid w:val="00CB32A6"/>
    <w:rsid w:val="00CB334F"/>
    <w:rsid w:val="00CB38D9"/>
    <w:rsid w:val="00CB39A3"/>
    <w:rsid w:val="00CB3A3B"/>
    <w:rsid w:val="00CB3C8D"/>
    <w:rsid w:val="00CB3DB9"/>
    <w:rsid w:val="00CB3E4C"/>
    <w:rsid w:val="00CB3EA1"/>
    <w:rsid w:val="00CB3EBB"/>
    <w:rsid w:val="00CB422A"/>
    <w:rsid w:val="00CB42EC"/>
    <w:rsid w:val="00CB44DE"/>
    <w:rsid w:val="00CB456A"/>
    <w:rsid w:val="00CB4609"/>
    <w:rsid w:val="00CB462A"/>
    <w:rsid w:val="00CB4A94"/>
    <w:rsid w:val="00CB4AE1"/>
    <w:rsid w:val="00CB4F4C"/>
    <w:rsid w:val="00CB4F7A"/>
    <w:rsid w:val="00CB50C6"/>
    <w:rsid w:val="00CB521B"/>
    <w:rsid w:val="00CB52B3"/>
    <w:rsid w:val="00CB52EB"/>
    <w:rsid w:val="00CB5583"/>
    <w:rsid w:val="00CB55AD"/>
    <w:rsid w:val="00CB5627"/>
    <w:rsid w:val="00CB57BB"/>
    <w:rsid w:val="00CB5873"/>
    <w:rsid w:val="00CB5992"/>
    <w:rsid w:val="00CB5998"/>
    <w:rsid w:val="00CB5CC6"/>
    <w:rsid w:val="00CB5D4F"/>
    <w:rsid w:val="00CB605D"/>
    <w:rsid w:val="00CB6292"/>
    <w:rsid w:val="00CB647A"/>
    <w:rsid w:val="00CB6484"/>
    <w:rsid w:val="00CB653A"/>
    <w:rsid w:val="00CB6745"/>
    <w:rsid w:val="00CB6E8C"/>
    <w:rsid w:val="00CB7128"/>
    <w:rsid w:val="00CB71E0"/>
    <w:rsid w:val="00CB73D6"/>
    <w:rsid w:val="00CB75A2"/>
    <w:rsid w:val="00CB75CB"/>
    <w:rsid w:val="00CB777A"/>
    <w:rsid w:val="00CB7961"/>
    <w:rsid w:val="00CB79E4"/>
    <w:rsid w:val="00CB7BCD"/>
    <w:rsid w:val="00CB7C42"/>
    <w:rsid w:val="00CB7C5A"/>
    <w:rsid w:val="00CB7D61"/>
    <w:rsid w:val="00CB7D6D"/>
    <w:rsid w:val="00CB7DB5"/>
    <w:rsid w:val="00CB7EE2"/>
    <w:rsid w:val="00CC0103"/>
    <w:rsid w:val="00CC0254"/>
    <w:rsid w:val="00CC026C"/>
    <w:rsid w:val="00CC03A6"/>
    <w:rsid w:val="00CC07FB"/>
    <w:rsid w:val="00CC0858"/>
    <w:rsid w:val="00CC095C"/>
    <w:rsid w:val="00CC0A2E"/>
    <w:rsid w:val="00CC0BBE"/>
    <w:rsid w:val="00CC0D73"/>
    <w:rsid w:val="00CC0D90"/>
    <w:rsid w:val="00CC0FB6"/>
    <w:rsid w:val="00CC101C"/>
    <w:rsid w:val="00CC1026"/>
    <w:rsid w:val="00CC1067"/>
    <w:rsid w:val="00CC10C7"/>
    <w:rsid w:val="00CC10FD"/>
    <w:rsid w:val="00CC113F"/>
    <w:rsid w:val="00CC130A"/>
    <w:rsid w:val="00CC139D"/>
    <w:rsid w:val="00CC16D2"/>
    <w:rsid w:val="00CC17CA"/>
    <w:rsid w:val="00CC17D6"/>
    <w:rsid w:val="00CC1979"/>
    <w:rsid w:val="00CC1A2A"/>
    <w:rsid w:val="00CC1A7C"/>
    <w:rsid w:val="00CC1AFA"/>
    <w:rsid w:val="00CC218C"/>
    <w:rsid w:val="00CC242F"/>
    <w:rsid w:val="00CC26BD"/>
    <w:rsid w:val="00CC283B"/>
    <w:rsid w:val="00CC2840"/>
    <w:rsid w:val="00CC2A0F"/>
    <w:rsid w:val="00CC2C2E"/>
    <w:rsid w:val="00CC2CDF"/>
    <w:rsid w:val="00CC2E02"/>
    <w:rsid w:val="00CC38FA"/>
    <w:rsid w:val="00CC3CBA"/>
    <w:rsid w:val="00CC3D92"/>
    <w:rsid w:val="00CC3EC8"/>
    <w:rsid w:val="00CC3F92"/>
    <w:rsid w:val="00CC4042"/>
    <w:rsid w:val="00CC4212"/>
    <w:rsid w:val="00CC44FF"/>
    <w:rsid w:val="00CC4616"/>
    <w:rsid w:val="00CC4991"/>
    <w:rsid w:val="00CC4C18"/>
    <w:rsid w:val="00CC4EB5"/>
    <w:rsid w:val="00CC51B8"/>
    <w:rsid w:val="00CC51CB"/>
    <w:rsid w:val="00CC5624"/>
    <w:rsid w:val="00CC5671"/>
    <w:rsid w:val="00CC571F"/>
    <w:rsid w:val="00CC5798"/>
    <w:rsid w:val="00CC5915"/>
    <w:rsid w:val="00CC5988"/>
    <w:rsid w:val="00CC59F7"/>
    <w:rsid w:val="00CC5A03"/>
    <w:rsid w:val="00CC5AF8"/>
    <w:rsid w:val="00CC5C25"/>
    <w:rsid w:val="00CC5CD3"/>
    <w:rsid w:val="00CC5CF3"/>
    <w:rsid w:val="00CC5D52"/>
    <w:rsid w:val="00CC5FEF"/>
    <w:rsid w:val="00CC6572"/>
    <w:rsid w:val="00CC6651"/>
    <w:rsid w:val="00CC6D41"/>
    <w:rsid w:val="00CC6DF6"/>
    <w:rsid w:val="00CC6E5B"/>
    <w:rsid w:val="00CC6E88"/>
    <w:rsid w:val="00CC71A2"/>
    <w:rsid w:val="00CC71AA"/>
    <w:rsid w:val="00CC724D"/>
    <w:rsid w:val="00CC727E"/>
    <w:rsid w:val="00CC73C4"/>
    <w:rsid w:val="00CC75EB"/>
    <w:rsid w:val="00CC7632"/>
    <w:rsid w:val="00CC7825"/>
    <w:rsid w:val="00CC7876"/>
    <w:rsid w:val="00CC79F7"/>
    <w:rsid w:val="00CC7A48"/>
    <w:rsid w:val="00CC7D7F"/>
    <w:rsid w:val="00CC7DF1"/>
    <w:rsid w:val="00CD0094"/>
    <w:rsid w:val="00CD00CD"/>
    <w:rsid w:val="00CD011A"/>
    <w:rsid w:val="00CD0296"/>
    <w:rsid w:val="00CD045F"/>
    <w:rsid w:val="00CD0751"/>
    <w:rsid w:val="00CD09B6"/>
    <w:rsid w:val="00CD0B0F"/>
    <w:rsid w:val="00CD0C39"/>
    <w:rsid w:val="00CD0DD4"/>
    <w:rsid w:val="00CD1061"/>
    <w:rsid w:val="00CD11EB"/>
    <w:rsid w:val="00CD1A61"/>
    <w:rsid w:val="00CD1ADA"/>
    <w:rsid w:val="00CD1E5C"/>
    <w:rsid w:val="00CD1E7A"/>
    <w:rsid w:val="00CD1F16"/>
    <w:rsid w:val="00CD2170"/>
    <w:rsid w:val="00CD239A"/>
    <w:rsid w:val="00CD2606"/>
    <w:rsid w:val="00CD2860"/>
    <w:rsid w:val="00CD2C50"/>
    <w:rsid w:val="00CD2E07"/>
    <w:rsid w:val="00CD2E89"/>
    <w:rsid w:val="00CD2F95"/>
    <w:rsid w:val="00CD2FBA"/>
    <w:rsid w:val="00CD3302"/>
    <w:rsid w:val="00CD3595"/>
    <w:rsid w:val="00CD3855"/>
    <w:rsid w:val="00CD3879"/>
    <w:rsid w:val="00CD38BF"/>
    <w:rsid w:val="00CD38CA"/>
    <w:rsid w:val="00CD390B"/>
    <w:rsid w:val="00CD3913"/>
    <w:rsid w:val="00CD3A7C"/>
    <w:rsid w:val="00CD3BB8"/>
    <w:rsid w:val="00CD3C30"/>
    <w:rsid w:val="00CD3DA1"/>
    <w:rsid w:val="00CD3FC1"/>
    <w:rsid w:val="00CD400B"/>
    <w:rsid w:val="00CD4227"/>
    <w:rsid w:val="00CD4365"/>
    <w:rsid w:val="00CD446A"/>
    <w:rsid w:val="00CD4635"/>
    <w:rsid w:val="00CD48A6"/>
    <w:rsid w:val="00CD4986"/>
    <w:rsid w:val="00CD4ADB"/>
    <w:rsid w:val="00CD4B59"/>
    <w:rsid w:val="00CD4B96"/>
    <w:rsid w:val="00CD4BD6"/>
    <w:rsid w:val="00CD4C26"/>
    <w:rsid w:val="00CD4C40"/>
    <w:rsid w:val="00CD4CF2"/>
    <w:rsid w:val="00CD4EAD"/>
    <w:rsid w:val="00CD4EE9"/>
    <w:rsid w:val="00CD4F62"/>
    <w:rsid w:val="00CD5362"/>
    <w:rsid w:val="00CD5375"/>
    <w:rsid w:val="00CD54EC"/>
    <w:rsid w:val="00CD5516"/>
    <w:rsid w:val="00CD57E1"/>
    <w:rsid w:val="00CD5BB0"/>
    <w:rsid w:val="00CD5CD8"/>
    <w:rsid w:val="00CD5EFD"/>
    <w:rsid w:val="00CD645D"/>
    <w:rsid w:val="00CD67AD"/>
    <w:rsid w:val="00CD67F8"/>
    <w:rsid w:val="00CD6978"/>
    <w:rsid w:val="00CD699D"/>
    <w:rsid w:val="00CD69DC"/>
    <w:rsid w:val="00CD6C31"/>
    <w:rsid w:val="00CD6D9E"/>
    <w:rsid w:val="00CD6F20"/>
    <w:rsid w:val="00CD6F76"/>
    <w:rsid w:val="00CD7141"/>
    <w:rsid w:val="00CD75CF"/>
    <w:rsid w:val="00CD7A70"/>
    <w:rsid w:val="00CD7AE5"/>
    <w:rsid w:val="00CD7B15"/>
    <w:rsid w:val="00CD7EE3"/>
    <w:rsid w:val="00CE014A"/>
    <w:rsid w:val="00CE019F"/>
    <w:rsid w:val="00CE01B0"/>
    <w:rsid w:val="00CE023F"/>
    <w:rsid w:val="00CE0359"/>
    <w:rsid w:val="00CE04AF"/>
    <w:rsid w:val="00CE05E3"/>
    <w:rsid w:val="00CE0669"/>
    <w:rsid w:val="00CE0721"/>
    <w:rsid w:val="00CE0C9C"/>
    <w:rsid w:val="00CE0CB3"/>
    <w:rsid w:val="00CE0CC4"/>
    <w:rsid w:val="00CE0DAC"/>
    <w:rsid w:val="00CE0DDE"/>
    <w:rsid w:val="00CE0ED3"/>
    <w:rsid w:val="00CE0EDB"/>
    <w:rsid w:val="00CE1117"/>
    <w:rsid w:val="00CE11B7"/>
    <w:rsid w:val="00CE1272"/>
    <w:rsid w:val="00CE1670"/>
    <w:rsid w:val="00CE16B3"/>
    <w:rsid w:val="00CE186B"/>
    <w:rsid w:val="00CE1B98"/>
    <w:rsid w:val="00CE1CAB"/>
    <w:rsid w:val="00CE1DC8"/>
    <w:rsid w:val="00CE20F4"/>
    <w:rsid w:val="00CE2654"/>
    <w:rsid w:val="00CE281A"/>
    <w:rsid w:val="00CE2B13"/>
    <w:rsid w:val="00CE304A"/>
    <w:rsid w:val="00CE3223"/>
    <w:rsid w:val="00CE3295"/>
    <w:rsid w:val="00CE32ED"/>
    <w:rsid w:val="00CE33BF"/>
    <w:rsid w:val="00CE3945"/>
    <w:rsid w:val="00CE3A37"/>
    <w:rsid w:val="00CE3BAA"/>
    <w:rsid w:val="00CE3DA1"/>
    <w:rsid w:val="00CE3E4C"/>
    <w:rsid w:val="00CE3FAE"/>
    <w:rsid w:val="00CE4251"/>
    <w:rsid w:val="00CE468C"/>
    <w:rsid w:val="00CE469A"/>
    <w:rsid w:val="00CE486D"/>
    <w:rsid w:val="00CE49B0"/>
    <w:rsid w:val="00CE4A55"/>
    <w:rsid w:val="00CE4A5F"/>
    <w:rsid w:val="00CE4ABC"/>
    <w:rsid w:val="00CE4C80"/>
    <w:rsid w:val="00CE4D86"/>
    <w:rsid w:val="00CE501F"/>
    <w:rsid w:val="00CE511E"/>
    <w:rsid w:val="00CE5152"/>
    <w:rsid w:val="00CE5318"/>
    <w:rsid w:val="00CE562C"/>
    <w:rsid w:val="00CE589D"/>
    <w:rsid w:val="00CE5955"/>
    <w:rsid w:val="00CE595B"/>
    <w:rsid w:val="00CE5A95"/>
    <w:rsid w:val="00CE5AA2"/>
    <w:rsid w:val="00CE5B10"/>
    <w:rsid w:val="00CE5B5C"/>
    <w:rsid w:val="00CE5CDB"/>
    <w:rsid w:val="00CE5D4E"/>
    <w:rsid w:val="00CE5DAB"/>
    <w:rsid w:val="00CE5DE1"/>
    <w:rsid w:val="00CE608A"/>
    <w:rsid w:val="00CE6132"/>
    <w:rsid w:val="00CE6375"/>
    <w:rsid w:val="00CE64E0"/>
    <w:rsid w:val="00CE65DE"/>
    <w:rsid w:val="00CE6708"/>
    <w:rsid w:val="00CE679F"/>
    <w:rsid w:val="00CE68E4"/>
    <w:rsid w:val="00CE6D05"/>
    <w:rsid w:val="00CE6D24"/>
    <w:rsid w:val="00CE6EB1"/>
    <w:rsid w:val="00CE734D"/>
    <w:rsid w:val="00CE7461"/>
    <w:rsid w:val="00CE7AC3"/>
    <w:rsid w:val="00CE7BAD"/>
    <w:rsid w:val="00CE7CF0"/>
    <w:rsid w:val="00CF00F6"/>
    <w:rsid w:val="00CF01A1"/>
    <w:rsid w:val="00CF0322"/>
    <w:rsid w:val="00CF0BB3"/>
    <w:rsid w:val="00CF0E6F"/>
    <w:rsid w:val="00CF0ED6"/>
    <w:rsid w:val="00CF0F64"/>
    <w:rsid w:val="00CF1052"/>
    <w:rsid w:val="00CF114E"/>
    <w:rsid w:val="00CF1208"/>
    <w:rsid w:val="00CF1699"/>
    <w:rsid w:val="00CF195C"/>
    <w:rsid w:val="00CF1BD6"/>
    <w:rsid w:val="00CF1C0F"/>
    <w:rsid w:val="00CF1CF3"/>
    <w:rsid w:val="00CF1FDE"/>
    <w:rsid w:val="00CF2094"/>
    <w:rsid w:val="00CF20D8"/>
    <w:rsid w:val="00CF230E"/>
    <w:rsid w:val="00CF283E"/>
    <w:rsid w:val="00CF29F1"/>
    <w:rsid w:val="00CF2A6D"/>
    <w:rsid w:val="00CF2B3C"/>
    <w:rsid w:val="00CF2E3F"/>
    <w:rsid w:val="00CF3188"/>
    <w:rsid w:val="00CF331B"/>
    <w:rsid w:val="00CF333D"/>
    <w:rsid w:val="00CF3C92"/>
    <w:rsid w:val="00CF3F5F"/>
    <w:rsid w:val="00CF3FDA"/>
    <w:rsid w:val="00CF495D"/>
    <w:rsid w:val="00CF4C12"/>
    <w:rsid w:val="00CF4E29"/>
    <w:rsid w:val="00CF4FBE"/>
    <w:rsid w:val="00CF5083"/>
    <w:rsid w:val="00CF51F2"/>
    <w:rsid w:val="00CF51FC"/>
    <w:rsid w:val="00CF59C7"/>
    <w:rsid w:val="00CF5C50"/>
    <w:rsid w:val="00CF5CE9"/>
    <w:rsid w:val="00CF5F70"/>
    <w:rsid w:val="00CF601D"/>
    <w:rsid w:val="00CF603E"/>
    <w:rsid w:val="00CF6062"/>
    <w:rsid w:val="00CF60F0"/>
    <w:rsid w:val="00CF61CD"/>
    <w:rsid w:val="00CF62B9"/>
    <w:rsid w:val="00CF643B"/>
    <w:rsid w:val="00CF6509"/>
    <w:rsid w:val="00CF683A"/>
    <w:rsid w:val="00CF687F"/>
    <w:rsid w:val="00CF6953"/>
    <w:rsid w:val="00CF6998"/>
    <w:rsid w:val="00CF6D4E"/>
    <w:rsid w:val="00CF6DE2"/>
    <w:rsid w:val="00CF726C"/>
    <w:rsid w:val="00CF7319"/>
    <w:rsid w:val="00CF73EB"/>
    <w:rsid w:val="00CF749D"/>
    <w:rsid w:val="00CF751C"/>
    <w:rsid w:val="00CF7619"/>
    <w:rsid w:val="00CF7649"/>
    <w:rsid w:val="00CF776B"/>
    <w:rsid w:val="00CF79BC"/>
    <w:rsid w:val="00CF7D66"/>
    <w:rsid w:val="00D00187"/>
    <w:rsid w:val="00D0021C"/>
    <w:rsid w:val="00D00343"/>
    <w:rsid w:val="00D003FF"/>
    <w:rsid w:val="00D00722"/>
    <w:rsid w:val="00D007C5"/>
    <w:rsid w:val="00D0098F"/>
    <w:rsid w:val="00D00AD2"/>
    <w:rsid w:val="00D00B72"/>
    <w:rsid w:val="00D00D90"/>
    <w:rsid w:val="00D00E06"/>
    <w:rsid w:val="00D00EBB"/>
    <w:rsid w:val="00D010E1"/>
    <w:rsid w:val="00D013F3"/>
    <w:rsid w:val="00D016E4"/>
    <w:rsid w:val="00D01768"/>
    <w:rsid w:val="00D01771"/>
    <w:rsid w:val="00D018B8"/>
    <w:rsid w:val="00D01943"/>
    <w:rsid w:val="00D0197A"/>
    <w:rsid w:val="00D01B23"/>
    <w:rsid w:val="00D01CBE"/>
    <w:rsid w:val="00D01DFA"/>
    <w:rsid w:val="00D01E1A"/>
    <w:rsid w:val="00D01E9E"/>
    <w:rsid w:val="00D02088"/>
    <w:rsid w:val="00D0213F"/>
    <w:rsid w:val="00D02262"/>
    <w:rsid w:val="00D02399"/>
    <w:rsid w:val="00D023BE"/>
    <w:rsid w:val="00D023C8"/>
    <w:rsid w:val="00D02403"/>
    <w:rsid w:val="00D0248D"/>
    <w:rsid w:val="00D026C4"/>
    <w:rsid w:val="00D0277C"/>
    <w:rsid w:val="00D028E9"/>
    <w:rsid w:val="00D02C6A"/>
    <w:rsid w:val="00D02E5D"/>
    <w:rsid w:val="00D02EF3"/>
    <w:rsid w:val="00D02F6E"/>
    <w:rsid w:val="00D031CB"/>
    <w:rsid w:val="00D032D5"/>
    <w:rsid w:val="00D03317"/>
    <w:rsid w:val="00D035D1"/>
    <w:rsid w:val="00D0371C"/>
    <w:rsid w:val="00D03C6E"/>
    <w:rsid w:val="00D03D1B"/>
    <w:rsid w:val="00D03D84"/>
    <w:rsid w:val="00D03DD0"/>
    <w:rsid w:val="00D03F2F"/>
    <w:rsid w:val="00D0432A"/>
    <w:rsid w:val="00D045A5"/>
    <w:rsid w:val="00D048BD"/>
    <w:rsid w:val="00D04A42"/>
    <w:rsid w:val="00D04A94"/>
    <w:rsid w:val="00D04AAB"/>
    <w:rsid w:val="00D04B5E"/>
    <w:rsid w:val="00D04C1F"/>
    <w:rsid w:val="00D04D90"/>
    <w:rsid w:val="00D04F06"/>
    <w:rsid w:val="00D0500E"/>
    <w:rsid w:val="00D050B4"/>
    <w:rsid w:val="00D05148"/>
    <w:rsid w:val="00D052EA"/>
    <w:rsid w:val="00D05387"/>
    <w:rsid w:val="00D05856"/>
    <w:rsid w:val="00D05E70"/>
    <w:rsid w:val="00D05EBE"/>
    <w:rsid w:val="00D05F12"/>
    <w:rsid w:val="00D06042"/>
    <w:rsid w:val="00D06059"/>
    <w:rsid w:val="00D06187"/>
    <w:rsid w:val="00D0618C"/>
    <w:rsid w:val="00D0619B"/>
    <w:rsid w:val="00D06313"/>
    <w:rsid w:val="00D06473"/>
    <w:rsid w:val="00D067CD"/>
    <w:rsid w:val="00D067FA"/>
    <w:rsid w:val="00D06888"/>
    <w:rsid w:val="00D06A6C"/>
    <w:rsid w:val="00D06BDE"/>
    <w:rsid w:val="00D06C15"/>
    <w:rsid w:val="00D06D8D"/>
    <w:rsid w:val="00D06E0D"/>
    <w:rsid w:val="00D06E54"/>
    <w:rsid w:val="00D06F04"/>
    <w:rsid w:val="00D06F17"/>
    <w:rsid w:val="00D07409"/>
    <w:rsid w:val="00D07627"/>
    <w:rsid w:val="00D076F5"/>
    <w:rsid w:val="00D077AA"/>
    <w:rsid w:val="00D07851"/>
    <w:rsid w:val="00D078C6"/>
    <w:rsid w:val="00D079D8"/>
    <w:rsid w:val="00D07C61"/>
    <w:rsid w:val="00D1001A"/>
    <w:rsid w:val="00D10120"/>
    <w:rsid w:val="00D1017C"/>
    <w:rsid w:val="00D10232"/>
    <w:rsid w:val="00D103EF"/>
    <w:rsid w:val="00D1057A"/>
    <w:rsid w:val="00D1069C"/>
    <w:rsid w:val="00D1078E"/>
    <w:rsid w:val="00D10873"/>
    <w:rsid w:val="00D108C6"/>
    <w:rsid w:val="00D108E9"/>
    <w:rsid w:val="00D10953"/>
    <w:rsid w:val="00D109F7"/>
    <w:rsid w:val="00D10A44"/>
    <w:rsid w:val="00D10BBB"/>
    <w:rsid w:val="00D10DCB"/>
    <w:rsid w:val="00D10DF4"/>
    <w:rsid w:val="00D10F43"/>
    <w:rsid w:val="00D1108E"/>
    <w:rsid w:val="00D11580"/>
    <w:rsid w:val="00D116C4"/>
    <w:rsid w:val="00D117FD"/>
    <w:rsid w:val="00D11A20"/>
    <w:rsid w:val="00D11B63"/>
    <w:rsid w:val="00D11CD7"/>
    <w:rsid w:val="00D121EC"/>
    <w:rsid w:val="00D121F4"/>
    <w:rsid w:val="00D122EF"/>
    <w:rsid w:val="00D12807"/>
    <w:rsid w:val="00D12AA8"/>
    <w:rsid w:val="00D12AD1"/>
    <w:rsid w:val="00D12D2A"/>
    <w:rsid w:val="00D12DA7"/>
    <w:rsid w:val="00D12F9B"/>
    <w:rsid w:val="00D130EE"/>
    <w:rsid w:val="00D130F1"/>
    <w:rsid w:val="00D1329F"/>
    <w:rsid w:val="00D1359B"/>
    <w:rsid w:val="00D13644"/>
    <w:rsid w:val="00D13901"/>
    <w:rsid w:val="00D13F68"/>
    <w:rsid w:val="00D14017"/>
    <w:rsid w:val="00D14059"/>
    <w:rsid w:val="00D1409E"/>
    <w:rsid w:val="00D14113"/>
    <w:rsid w:val="00D14161"/>
    <w:rsid w:val="00D144A4"/>
    <w:rsid w:val="00D144A5"/>
    <w:rsid w:val="00D147F1"/>
    <w:rsid w:val="00D148A1"/>
    <w:rsid w:val="00D148EF"/>
    <w:rsid w:val="00D14DBF"/>
    <w:rsid w:val="00D150EC"/>
    <w:rsid w:val="00D152DE"/>
    <w:rsid w:val="00D154D8"/>
    <w:rsid w:val="00D154E4"/>
    <w:rsid w:val="00D158D3"/>
    <w:rsid w:val="00D158D9"/>
    <w:rsid w:val="00D158E1"/>
    <w:rsid w:val="00D15BFC"/>
    <w:rsid w:val="00D15EF2"/>
    <w:rsid w:val="00D16111"/>
    <w:rsid w:val="00D1651F"/>
    <w:rsid w:val="00D165BD"/>
    <w:rsid w:val="00D16750"/>
    <w:rsid w:val="00D16764"/>
    <w:rsid w:val="00D16784"/>
    <w:rsid w:val="00D16918"/>
    <w:rsid w:val="00D16B10"/>
    <w:rsid w:val="00D16CA0"/>
    <w:rsid w:val="00D16D43"/>
    <w:rsid w:val="00D16E5E"/>
    <w:rsid w:val="00D16F24"/>
    <w:rsid w:val="00D17026"/>
    <w:rsid w:val="00D17054"/>
    <w:rsid w:val="00D17322"/>
    <w:rsid w:val="00D17552"/>
    <w:rsid w:val="00D179D0"/>
    <w:rsid w:val="00D17A46"/>
    <w:rsid w:val="00D17CAF"/>
    <w:rsid w:val="00D17E9E"/>
    <w:rsid w:val="00D20180"/>
    <w:rsid w:val="00D2022D"/>
    <w:rsid w:val="00D20253"/>
    <w:rsid w:val="00D205E5"/>
    <w:rsid w:val="00D206E6"/>
    <w:rsid w:val="00D206F3"/>
    <w:rsid w:val="00D2085E"/>
    <w:rsid w:val="00D208FF"/>
    <w:rsid w:val="00D209F4"/>
    <w:rsid w:val="00D20BC6"/>
    <w:rsid w:val="00D20E16"/>
    <w:rsid w:val="00D20E59"/>
    <w:rsid w:val="00D20FB3"/>
    <w:rsid w:val="00D20FC1"/>
    <w:rsid w:val="00D20FE2"/>
    <w:rsid w:val="00D21078"/>
    <w:rsid w:val="00D2110A"/>
    <w:rsid w:val="00D2115B"/>
    <w:rsid w:val="00D211ED"/>
    <w:rsid w:val="00D21321"/>
    <w:rsid w:val="00D2137B"/>
    <w:rsid w:val="00D217EB"/>
    <w:rsid w:val="00D219BC"/>
    <w:rsid w:val="00D21B3F"/>
    <w:rsid w:val="00D21B4C"/>
    <w:rsid w:val="00D21D9B"/>
    <w:rsid w:val="00D21DDA"/>
    <w:rsid w:val="00D21F32"/>
    <w:rsid w:val="00D21FC2"/>
    <w:rsid w:val="00D2200F"/>
    <w:rsid w:val="00D22071"/>
    <w:rsid w:val="00D221A8"/>
    <w:rsid w:val="00D22395"/>
    <w:rsid w:val="00D22403"/>
    <w:rsid w:val="00D22431"/>
    <w:rsid w:val="00D2255F"/>
    <w:rsid w:val="00D225B6"/>
    <w:rsid w:val="00D22637"/>
    <w:rsid w:val="00D22745"/>
    <w:rsid w:val="00D22885"/>
    <w:rsid w:val="00D22ACD"/>
    <w:rsid w:val="00D22AEA"/>
    <w:rsid w:val="00D22B77"/>
    <w:rsid w:val="00D22BB1"/>
    <w:rsid w:val="00D22EB7"/>
    <w:rsid w:val="00D23237"/>
    <w:rsid w:val="00D23278"/>
    <w:rsid w:val="00D2350B"/>
    <w:rsid w:val="00D2350F"/>
    <w:rsid w:val="00D2366C"/>
    <w:rsid w:val="00D236EB"/>
    <w:rsid w:val="00D23762"/>
    <w:rsid w:val="00D238ED"/>
    <w:rsid w:val="00D239B5"/>
    <w:rsid w:val="00D23A4F"/>
    <w:rsid w:val="00D23AAF"/>
    <w:rsid w:val="00D23C3E"/>
    <w:rsid w:val="00D23CF4"/>
    <w:rsid w:val="00D23EA6"/>
    <w:rsid w:val="00D23EE2"/>
    <w:rsid w:val="00D23F8E"/>
    <w:rsid w:val="00D24016"/>
    <w:rsid w:val="00D24264"/>
    <w:rsid w:val="00D243A0"/>
    <w:rsid w:val="00D245E4"/>
    <w:rsid w:val="00D2470E"/>
    <w:rsid w:val="00D24768"/>
    <w:rsid w:val="00D24810"/>
    <w:rsid w:val="00D2482E"/>
    <w:rsid w:val="00D24852"/>
    <w:rsid w:val="00D24A26"/>
    <w:rsid w:val="00D24B57"/>
    <w:rsid w:val="00D24B79"/>
    <w:rsid w:val="00D24CFA"/>
    <w:rsid w:val="00D24ED4"/>
    <w:rsid w:val="00D24F0B"/>
    <w:rsid w:val="00D24F5C"/>
    <w:rsid w:val="00D250FD"/>
    <w:rsid w:val="00D2523F"/>
    <w:rsid w:val="00D25885"/>
    <w:rsid w:val="00D25915"/>
    <w:rsid w:val="00D25F28"/>
    <w:rsid w:val="00D25F79"/>
    <w:rsid w:val="00D26014"/>
    <w:rsid w:val="00D26058"/>
    <w:rsid w:val="00D2627B"/>
    <w:rsid w:val="00D263CE"/>
    <w:rsid w:val="00D26437"/>
    <w:rsid w:val="00D269B9"/>
    <w:rsid w:val="00D26A52"/>
    <w:rsid w:val="00D26C84"/>
    <w:rsid w:val="00D27227"/>
    <w:rsid w:val="00D2722F"/>
    <w:rsid w:val="00D27492"/>
    <w:rsid w:val="00D27504"/>
    <w:rsid w:val="00D277ED"/>
    <w:rsid w:val="00D278FC"/>
    <w:rsid w:val="00D27A3C"/>
    <w:rsid w:val="00D27CF6"/>
    <w:rsid w:val="00D27F9B"/>
    <w:rsid w:val="00D30044"/>
    <w:rsid w:val="00D30239"/>
    <w:rsid w:val="00D30272"/>
    <w:rsid w:val="00D307AB"/>
    <w:rsid w:val="00D307B6"/>
    <w:rsid w:val="00D30C14"/>
    <w:rsid w:val="00D30F17"/>
    <w:rsid w:val="00D30FB0"/>
    <w:rsid w:val="00D3102A"/>
    <w:rsid w:val="00D31422"/>
    <w:rsid w:val="00D31503"/>
    <w:rsid w:val="00D315EC"/>
    <w:rsid w:val="00D31670"/>
    <w:rsid w:val="00D3187E"/>
    <w:rsid w:val="00D31A19"/>
    <w:rsid w:val="00D31AD4"/>
    <w:rsid w:val="00D31C3D"/>
    <w:rsid w:val="00D31E07"/>
    <w:rsid w:val="00D31F7A"/>
    <w:rsid w:val="00D31FEA"/>
    <w:rsid w:val="00D31FFB"/>
    <w:rsid w:val="00D327CC"/>
    <w:rsid w:val="00D327D6"/>
    <w:rsid w:val="00D32A93"/>
    <w:rsid w:val="00D32B84"/>
    <w:rsid w:val="00D32C55"/>
    <w:rsid w:val="00D32E3D"/>
    <w:rsid w:val="00D32E77"/>
    <w:rsid w:val="00D32FE2"/>
    <w:rsid w:val="00D33141"/>
    <w:rsid w:val="00D33229"/>
    <w:rsid w:val="00D3333A"/>
    <w:rsid w:val="00D33537"/>
    <w:rsid w:val="00D33548"/>
    <w:rsid w:val="00D33560"/>
    <w:rsid w:val="00D33A86"/>
    <w:rsid w:val="00D33D61"/>
    <w:rsid w:val="00D33DE8"/>
    <w:rsid w:val="00D33DFF"/>
    <w:rsid w:val="00D33EC9"/>
    <w:rsid w:val="00D33F51"/>
    <w:rsid w:val="00D33FEE"/>
    <w:rsid w:val="00D3416E"/>
    <w:rsid w:val="00D3432B"/>
    <w:rsid w:val="00D3463C"/>
    <w:rsid w:val="00D3465B"/>
    <w:rsid w:val="00D346B8"/>
    <w:rsid w:val="00D3477B"/>
    <w:rsid w:val="00D347EE"/>
    <w:rsid w:val="00D347FF"/>
    <w:rsid w:val="00D3481C"/>
    <w:rsid w:val="00D34899"/>
    <w:rsid w:val="00D349EB"/>
    <w:rsid w:val="00D34AE5"/>
    <w:rsid w:val="00D34D2B"/>
    <w:rsid w:val="00D34EE8"/>
    <w:rsid w:val="00D34F17"/>
    <w:rsid w:val="00D355CC"/>
    <w:rsid w:val="00D35A16"/>
    <w:rsid w:val="00D35AC3"/>
    <w:rsid w:val="00D35BEF"/>
    <w:rsid w:val="00D35C40"/>
    <w:rsid w:val="00D35CD5"/>
    <w:rsid w:val="00D35CEB"/>
    <w:rsid w:val="00D360C8"/>
    <w:rsid w:val="00D3614E"/>
    <w:rsid w:val="00D361CC"/>
    <w:rsid w:val="00D364F7"/>
    <w:rsid w:val="00D3675C"/>
    <w:rsid w:val="00D36790"/>
    <w:rsid w:val="00D368B5"/>
    <w:rsid w:val="00D369E9"/>
    <w:rsid w:val="00D36AF8"/>
    <w:rsid w:val="00D36F30"/>
    <w:rsid w:val="00D3728F"/>
    <w:rsid w:val="00D3750E"/>
    <w:rsid w:val="00D37621"/>
    <w:rsid w:val="00D3765F"/>
    <w:rsid w:val="00D3792E"/>
    <w:rsid w:val="00D379BC"/>
    <w:rsid w:val="00D37CAA"/>
    <w:rsid w:val="00D37EBC"/>
    <w:rsid w:val="00D40375"/>
    <w:rsid w:val="00D40403"/>
    <w:rsid w:val="00D40416"/>
    <w:rsid w:val="00D40605"/>
    <w:rsid w:val="00D40924"/>
    <w:rsid w:val="00D40A01"/>
    <w:rsid w:val="00D40AA9"/>
    <w:rsid w:val="00D40AE9"/>
    <w:rsid w:val="00D40BEF"/>
    <w:rsid w:val="00D40D31"/>
    <w:rsid w:val="00D40DED"/>
    <w:rsid w:val="00D40EC0"/>
    <w:rsid w:val="00D410F5"/>
    <w:rsid w:val="00D41287"/>
    <w:rsid w:val="00D41392"/>
    <w:rsid w:val="00D414C8"/>
    <w:rsid w:val="00D4152C"/>
    <w:rsid w:val="00D41560"/>
    <w:rsid w:val="00D418DD"/>
    <w:rsid w:val="00D41936"/>
    <w:rsid w:val="00D41F56"/>
    <w:rsid w:val="00D42025"/>
    <w:rsid w:val="00D42458"/>
    <w:rsid w:val="00D42492"/>
    <w:rsid w:val="00D425EB"/>
    <w:rsid w:val="00D426E0"/>
    <w:rsid w:val="00D428F8"/>
    <w:rsid w:val="00D42915"/>
    <w:rsid w:val="00D42955"/>
    <w:rsid w:val="00D42A03"/>
    <w:rsid w:val="00D42CFF"/>
    <w:rsid w:val="00D42ED8"/>
    <w:rsid w:val="00D430C5"/>
    <w:rsid w:val="00D4310E"/>
    <w:rsid w:val="00D432B4"/>
    <w:rsid w:val="00D43319"/>
    <w:rsid w:val="00D43327"/>
    <w:rsid w:val="00D433E6"/>
    <w:rsid w:val="00D43493"/>
    <w:rsid w:val="00D437C3"/>
    <w:rsid w:val="00D438CC"/>
    <w:rsid w:val="00D43B64"/>
    <w:rsid w:val="00D43C31"/>
    <w:rsid w:val="00D43EBC"/>
    <w:rsid w:val="00D43FAB"/>
    <w:rsid w:val="00D4414C"/>
    <w:rsid w:val="00D441E1"/>
    <w:rsid w:val="00D44220"/>
    <w:rsid w:val="00D4438C"/>
    <w:rsid w:val="00D44916"/>
    <w:rsid w:val="00D44948"/>
    <w:rsid w:val="00D44AD6"/>
    <w:rsid w:val="00D44B47"/>
    <w:rsid w:val="00D44D6B"/>
    <w:rsid w:val="00D44DDB"/>
    <w:rsid w:val="00D44E1F"/>
    <w:rsid w:val="00D44FE3"/>
    <w:rsid w:val="00D4508E"/>
    <w:rsid w:val="00D45496"/>
    <w:rsid w:val="00D45639"/>
    <w:rsid w:val="00D45644"/>
    <w:rsid w:val="00D4571B"/>
    <w:rsid w:val="00D457A6"/>
    <w:rsid w:val="00D4589F"/>
    <w:rsid w:val="00D45DDB"/>
    <w:rsid w:val="00D46034"/>
    <w:rsid w:val="00D466A8"/>
    <w:rsid w:val="00D46A47"/>
    <w:rsid w:val="00D46C14"/>
    <w:rsid w:val="00D46C6E"/>
    <w:rsid w:val="00D46D6F"/>
    <w:rsid w:val="00D46DAC"/>
    <w:rsid w:val="00D46DEA"/>
    <w:rsid w:val="00D47071"/>
    <w:rsid w:val="00D47094"/>
    <w:rsid w:val="00D470A7"/>
    <w:rsid w:val="00D470EA"/>
    <w:rsid w:val="00D47285"/>
    <w:rsid w:val="00D47390"/>
    <w:rsid w:val="00D47666"/>
    <w:rsid w:val="00D47881"/>
    <w:rsid w:val="00D4797E"/>
    <w:rsid w:val="00D47A13"/>
    <w:rsid w:val="00D47B4A"/>
    <w:rsid w:val="00D47DC5"/>
    <w:rsid w:val="00D47F60"/>
    <w:rsid w:val="00D5009F"/>
    <w:rsid w:val="00D501A2"/>
    <w:rsid w:val="00D504F9"/>
    <w:rsid w:val="00D5066D"/>
    <w:rsid w:val="00D50801"/>
    <w:rsid w:val="00D509E6"/>
    <w:rsid w:val="00D50AF7"/>
    <w:rsid w:val="00D50B84"/>
    <w:rsid w:val="00D50CFE"/>
    <w:rsid w:val="00D50EFF"/>
    <w:rsid w:val="00D5107C"/>
    <w:rsid w:val="00D511AD"/>
    <w:rsid w:val="00D51265"/>
    <w:rsid w:val="00D51321"/>
    <w:rsid w:val="00D513F2"/>
    <w:rsid w:val="00D5145A"/>
    <w:rsid w:val="00D51626"/>
    <w:rsid w:val="00D51864"/>
    <w:rsid w:val="00D519EC"/>
    <w:rsid w:val="00D51B67"/>
    <w:rsid w:val="00D51B7C"/>
    <w:rsid w:val="00D51F40"/>
    <w:rsid w:val="00D51F47"/>
    <w:rsid w:val="00D52242"/>
    <w:rsid w:val="00D5261D"/>
    <w:rsid w:val="00D52657"/>
    <w:rsid w:val="00D528E5"/>
    <w:rsid w:val="00D5291A"/>
    <w:rsid w:val="00D52C4F"/>
    <w:rsid w:val="00D52D10"/>
    <w:rsid w:val="00D52D9A"/>
    <w:rsid w:val="00D52DCC"/>
    <w:rsid w:val="00D52E21"/>
    <w:rsid w:val="00D52E6A"/>
    <w:rsid w:val="00D5304C"/>
    <w:rsid w:val="00D53199"/>
    <w:rsid w:val="00D53323"/>
    <w:rsid w:val="00D53415"/>
    <w:rsid w:val="00D53479"/>
    <w:rsid w:val="00D5355F"/>
    <w:rsid w:val="00D536C0"/>
    <w:rsid w:val="00D539E5"/>
    <w:rsid w:val="00D53BA4"/>
    <w:rsid w:val="00D53CA3"/>
    <w:rsid w:val="00D53D4E"/>
    <w:rsid w:val="00D53ED7"/>
    <w:rsid w:val="00D5414B"/>
    <w:rsid w:val="00D5436C"/>
    <w:rsid w:val="00D543A4"/>
    <w:rsid w:val="00D54434"/>
    <w:rsid w:val="00D54ADD"/>
    <w:rsid w:val="00D54AEB"/>
    <w:rsid w:val="00D54C2E"/>
    <w:rsid w:val="00D54D35"/>
    <w:rsid w:val="00D54D4B"/>
    <w:rsid w:val="00D54D67"/>
    <w:rsid w:val="00D54DD9"/>
    <w:rsid w:val="00D54E38"/>
    <w:rsid w:val="00D54FDB"/>
    <w:rsid w:val="00D55178"/>
    <w:rsid w:val="00D5518E"/>
    <w:rsid w:val="00D5529F"/>
    <w:rsid w:val="00D5551A"/>
    <w:rsid w:val="00D555D1"/>
    <w:rsid w:val="00D55786"/>
    <w:rsid w:val="00D55901"/>
    <w:rsid w:val="00D55945"/>
    <w:rsid w:val="00D55C43"/>
    <w:rsid w:val="00D55CC8"/>
    <w:rsid w:val="00D55D40"/>
    <w:rsid w:val="00D55DE9"/>
    <w:rsid w:val="00D55F33"/>
    <w:rsid w:val="00D560CB"/>
    <w:rsid w:val="00D560D2"/>
    <w:rsid w:val="00D56132"/>
    <w:rsid w:val="00D5630C"/>
    <w:rsid w:val="00D56335"/>
    <w:rsid w:val="00D564CA"/>
    <w:rsid w:val="00D5660D"/>
    <w:rsid w:val="00D5660E"/>
    <w:rsid w:val="00D5666C"/>
    <w:rsid w:val="00D56B9D"/>
    <w:rsid w:val="00D56BB5"/>
    <w:rsid w:val="00D56E1D"/>
    <w:rsid w:val="00D570AE"/>
    <w:rsid w:val="00D57103"/>
    <w:rsid w:val="00D57200"/>
    <w:rsid w:val="00D573E0"/>
    <w:rsid w:val="00D5751A"/>
    <w:rsid w:val="00D575C8"/>
    <w:rsid w:val="00D57618"/>
    <w:rsid w:val="00D5781D"/>
    <w:rsid w:val="00D57888"/>
    <w:rsid w:val="00D57978"/>
    <w:rsid w:val="00D57ADB"/>
    <w:rsid w:val="00D57C14"/>
    <w:rsid w:val="00D57C90"/>
    <w:rsid w:val="00D57C92"/>
    <w:rsid w:val="00D57DD3"/>
    <w:rsid w:val="00D57EC5"/>
    <w:rsid w:val="00D6005A"/>
    <w:rsid w:val="00D6040D"/>
    <w:rsid w:val="00D60688"/>
    <w:rsid w:val="00D608BC"/>
    <w:rsid w:val="00D60B6C"/>
    <w:rsid w:val="00D60E47"/>
    <w:rsid w:val="00D60EFB"/>
    <w:rsid w:val="00D60F88"/>
    <w:rsid w:val="00D6102C"/>
    <w:rsid w:val="00D6119F"/>
    <w:rsid w:val="00D61289"/>
    <w:rsid w:val="00D61295"/>
    <w:rsid w:val="00D612CB"/>
    <w:rsid w:val="00D6130D"/>
    <w:rsid w:val="00D61542"/>
    <w:rsid w:val="00D6160C"/>
    <w:rsid w:val="00D6161B"/>
    <w:rsid w:val="00D617B5"/>
    <w:rsid w:val="00D618D5"/>
    <w:rsid w:val="00D61AFB"/>
    <w:rsid w:val="00D61B22"/>
    <w:rsid w:val="00D61C31"/>
    <w:rsid w:val="00D61CA7"/>
    <w:rsid w:val="00D61D20"/>
    <w:rsid w:val="00D61DE4"/>
    <w:rsid w:val="00D62670"/>
    <w:rsid w:val="00D6274F"/>
    <w:rsid w:val="00D62894"/>
    <w:rsid w:val="00D62B00"/>
    <w:rsid w:val="00D62B3A"/>
    <w:rsid w:val="00D62C33"/>
    <w:rsid w:val="00D631E1"/>
    <w:rsid w:val="00D63390"/>
    <w:rsid w:val="00D633CA"/>
    <w:rsid w:val="00D634F8"/>
    <w:rsid w:val="00D63565"/>
    <w:rsid w:val="00D6367E"/>
    <w:rsid w:val="00D63809"/>
    <w:rsid w:val="00D63A33"/>
    <w:rsid w:val="00D63C71"/>
    <w:rsid w:val="00D63D43"/>
    <w:rsid w:val="00D63EC4"/>
    <w:rsid w:val="00D63EEA"/>
    <w:rsid w:val="00D64010"/>
    <w:rsid w:val="00D641DC"/>
    <w:rsid w:val="00D6430C"/>
    <w:rsid w:val="00D6434F"/>
    <w:rsid w:val="00D64377"/>
    <w:rsid w:val="00D643DC"/>
    <w:rsid w:val="00D644B6"/>
    <w:rsid w:val="00D6458F"/>
    <w:rsid w:val="00D64662"/>
    <w:rsid w:val="00D646F9"/>
    <w:rsid w:val="00D648E7"/>
    <w:rsid w:val="00D64BBD"/>
    <w:rsid w:val="00D64ED3"/>
    <w:rsid w:val="00D64FF6"/>
    <w:rsid w:val="00D65023"/>
    <w:rsid w:val="00D65191"/>
    <w:rsid w:val="00D65219"/>
    <w:rsid w:val="00D652CD"/>
    <w:rsid w:val="00D652E8"/>
    <w:rsid w:val="00D653C5"/>
    <w:rsid w:val="00D654C9"/>
    <w:rsid w:val="00D654FB"/>
    <w:rsid w:val="00D6587C"/>
    <w:rsid w:val="00D6594F"/>
    <w:rsid w:val="00D65A70"/>
    <w:rsid w:val="00D65C99"/>
    <w:rsid w:val="00D6601C"/>
    <w:rsid w:val="00D66200"/>
    <w:rsid w:val="00D66280"/>
    <w:rsid w:val="00D6640B"/>
    <w:rsid w:val="00D6640D"/>
    <w:rsid w:val="00D665D5"/>
    <w:rsid w:val="00D666DF"/>
    <w:rsid w:val="00D66800"/>
    <w:rsid w:val="00D66822"/>
    <w:rsid w:val="00D66B48"/>
    <w:rsid w:val="00D66BB5"/>
    <w:rsid w:val="00D66D0B"/>
    <w:rsid w:val="00D66ED6"/>
    <w:rsid w:val="00D66F67"/>
    <w:rsid w:val="00D67095"/>
    <w:rsid w:val="00D67256"/>
    <w:rsid w:val="00D674C4"/>
    <w:rsid w:val="00D675DA"/>
    <w:rsid w:val="00D6761B"/>
    <w:rsid w:val="00D676BB"/>
    <w:rsid w:val="00D67845"/>
    <w:rsid w:val="00D67B31"/>
    <w:rsid w:val="00D67CD1"/>
    <w:rsid w:val="00D67FAC"/>
    <w:rsid w:val="00D70013"/>
    <w:rsid w:val="00D700E1"/>
    <w:rsid w:val="00D7017B"/>
    <w:rsid w:val="00D701E7"/>
    <w:rsid w:val="00D702E1"/>
    <w:rsid w:val="00D70410"/>
    <w:rsid w:val="00D704A5"/>
    <w:rsid w:val="00D704E3"/>
    <w:rsid w:val="00D7068C"/>
    <w:rsid w:val="00D707AF"/>
    <w:rsid w:val="00D70821"/>
    <w:rsid w:val="00D70897"/>
    <w:rsid w:val="00D708F9"/>
    <w:rsid w:val="00D709D7"/>
    <w:rsid w:val="00D70C2C"/>
    <w:rsid w:val="00D70C7C"/>
    <w:rsid w:val="00D70DD0"/>
    <w:rsid w:val="00D711FB"/>
    <w:rsid w:val="00D713F4"/>
    <w:rsid w:val="00D714AE"/>
    <w:rsid w:val="00D717E8"/>
    <w:rsid w:val="00D71896"/>
    <w:rsid w:val="00D71C23"/>
    <w:rsid w:val="00D71C9B"/>
    <w:rsid w:val="00D721D7"/>
    <w:rsid w:val="00D7243D"/>
    <w:rsid w:val="00D72587"/>
    <w:rsid w:val="00D7272A"/>
    <w:rsid w:val="00D7274B"/>
    <w:rsid w:val="00D727AA"/>
    <w:rsid w:val="00D72BE6"/>
    <w:rsid w:val="00D72C0D"/>
    <w:rsid w:val="00D72DA9"/>
    <w:rsid w:val="00D72EE6"/>
    <w:rsid w:val="00D73078"/>
    <w:rsid w:val="00D731DD"/>
    <w:rsid w:val="00D731F8"/>
    <w:rsid w:val="00D73247"/>
    <w:rsid w:val="00D73518"/>
    <w:rsid w:val="00D7386F"/>
    <w:rsid w:val="00D73A2B"/>
    <w:rsid w:val="00D73BC4"/>
    <w:rsid w:val="00D73BE0"/>
    <w:rsid w:val="00D73C3A"/>
    <w:rsid w:val="00D742EA"/>
    <w:rsid w:val="00D7431F"/>
    <w:rsid w:val="00D743EE"/>
    <w:rsid w:val="00D74482"/>
    <w:rsid w:val="00D749F9"/>
    <w:rsid w:val="00D74BAA"/>
    <w:rsid w:val="00D74CE3"/>
    <w:rsid w:val="00D75044"/>
    <w:rsid w:val="00D75183"/>
    <w:rsid w:val="00D7524B"/>
    <w:rsid w:val="00D752F9"/>
    <w:rsid w:val="00D7534A"/>
    <w:rsid w:val="00D75453"/>
    <w:rsid w:val="00D755D3"/>
    <w:rsid w:val="00D755EE"/>
    <w:rsid w:val="00D7566B"/>
    <w:rsid w:val="00D757F8"/>
    <w:rsid w:val="00D75BDF"/>
    <w:rsid w:val="00D75D9E"/>
    <w:rsid w:val="00D75DFA"/>
    <w:rsid w:val="00D760A8"/>
    <w:rsid w:val="00D7627A"/>
    <w:rsid w:val="00D76292"/>
    <w:rsid w:val="00D76675"/>
    <w:rsid w:val="00D766E2"/>
    <w:rsid w:val="00D766E5"/>
    <w:rsid w:val="00D76E8E"/>
    <w:rsid w:val="00D76EB3"/>
    <w:rsid w:val="00D76F51"/>
    <w:rsid w:val="00D77229"/>
    <w:rsid w:val="00D776B0"/>
    <w:rsid w:val="00D776B4"/>
    <w:rsid w:val="00D777CA"/>
    <w:rsid w:val="00D77910"/>
    <w:rsid w:val="00D77A0C"/>
    <w:rsid w:val="00D77C95"/>
    <w:rsid w:val="00D77D45"/>
    <w:rsid w:val="00D77EF7"/>
    <w:rsid w:val="00D8019A"/>
    <w:rsid w:val="00D80499"/>
    <w:rsid w:val="00D80502"/>
    <w:rsid w:val="00D805C9"/>
    <w:rsid w:val="00D805EC"/>
    <w:rsid w:val="00D807AE"/>
    <w:rsid w:val="00D80A52"/>
    <w:rsid w:val="00D80C74"/>
    <w:rsid w:val="00D80CC2"/>
    <w:rsid w:val="00D80D14"/>
    <w:rsid w:val="00D80E95"/>
    <w:rsid w:val="00D80E97"/>
    <w:rsid w:val="00D813FF"/>
    <w:rsid w:val="00D815D3"/>
    <w:rsid w:val="00D817E6"/>
    <w:rsid w:val="00D81870"/>
    <w:rsid w:val="00D819E3"/>
    <w:rsid w:val="00D81B69"/>
    <w:rsid w:val="00D81C98"/>
    <w:rsid w:val="00D81DA6"/>
    <w:rsid w:val="00D82174"/>
    <w:rsid w:val="00D822E8"/>
    <w:rsid w:val="00D823C0"/>
    <w:rsid w:val="00D8264D"/>
    <w:rsid w:val="00D828CE"/>
    <w:rsid w:val="00D8290C"/>
    <w:rsid w:val="00D82B04"/>
    <w:rsid w:val="00D82C47"/>
    <w:rsid w:val="00D82C7C"/>
    <w:rsid w:val="00D82D84"/>
    <w:rsid w:val="00D82DCC"/>
    <w:rsid w:val="00D82E19"/>
    <w:rsid w:val="00D82E7B"/>
    <w:rsid w:val="00D8302B"/>
    <w:rsid w:val="00D830DC"/>
    <w:rsid w:val="00D831FA"/>
    <w:rsid w:val="00D8323A"/>
    <w:rsid w:val="00D83291"/>
    <w:rsid w:val="00D832DB"/>
    <w:rsid w:val="00D83453"/>
    <w:rsid w:val="00D8347B"/>
    <w:rsid w:val="00D83490"/>
    <w:rsid w:val="00D83545"/>
    <w:rsid w:val="00D8388D"/>
    <w:rsid w:val="00D838DD"/>
    <w:rsid w:val="00D83A44"/>
    <w:rsid w:val="00D843AB"/>
    <w:rsid w:val="00D84500"/>
    <w:rsid w:val="00D84588"/>
    <w:rsid w:val="00D84655"/>
    <w:rsid w:val="00D848ED"/>
    <w:rsid w:val="00D849FE"/>
    <w:rsid w:val="00D84B5E"/>
    <w:rsid w:val="00D84BF7"/>
    <w:rsid w:val="00D84D81"/>
    <w:rsid w:val="00D84DFD"/>
    <w:rsid w:val="00D84E28"/>
    <w:rsid w:val="00D84F38"/>
    <w:rsid w:val="00D84F51"/>
    <w:rsid w:val="00D84F64"/>
    <w:rsid w:val="00D85158"/>
    <w:rsid w:val="00D853F0"/>
    <w:rsid w:val="00D8560A"/>
    <w:rsid w:val="00D8588D"/>
    <w:rsid w:val="00D85905"/>
    <w:rsid w:val="00D85AA2"/>
    <w:rsid w:val="00D85B09"/>
    <w:rsid w:val="00D85DDC"/>
    <w:rsid w:val="00D85DF2"/>
    <w:rsid w:val="00D85E7D"/>
    <w:rsid w:val="00D85E91"/>
    <w:rsid w:val="00D85F95"/>
    <w:rsid w:val="00D8608D"/>
    <w:rsid w:val="00D86172"/>
    <w:rsid w:val="00D862AA"/>
    <w:rsid w:val="00D862BB"/>
    <w:rsid w:val="00D86461"/>
    <w:rsid w:val="00D86660"/>
    <w:rsid w:val="00D866E1"/>
    <w:rsid w:val="00D86890"/>
    <w:rsid w:val="00D86944"/>
    <w:rsid w:val="00D86D59"/>
    <w:rsid w:val="00D86FE5"/>
    <w:rsid w:val="00D86FED"/>
    <w:rsid w:val="00D8708E"/>
    <w:rsid w:val="00D873FB"/>
    <w:rsid w:val="00D874B0"/>
    <w:rsid w:val="00D874C9"/>
    <w:rsid w:val="00D87632"/>
    <w:rsid w:val="00D876C5"/>
    <w:rsid w:val="00D8791B"/>
    <w:rsid w:val="00D879BB"/>
    <w:rsid w:val="00D87FF1"/>
    <w:rsid w:val="00D9048D"/>
    <w:rsid w:val="00D90499"/>
    <w:rsid w:val="00D904D1"/>
    <w:rsid w:val="00D90520"/>
    <w:rsid w:val="00D90604"/>
    <w:rsid w:val="00D906FE"/>
    <w:rsid w:val="00D90863"/>
    <w:rsid w:val="00D9094F"/>
    <w:rsid w:val="00D90A34"/>
    <w:rsid w:val="00D90AC2"/>
    <w:rsid w:val="00D90CDC"/>
    <w:rsid w:val="00D90FE8"/>
    <w:rsid w:val="00D910E5"/>
    <w:rsid w:val="00D911F2"/>
    <w:rsid w:val="00D91473"/>
    <w:rsid w:val="00D91770"/>
    <w:rsid w:val="00D91836"/>
    <w:rsid w:val="00D91910"/>
    <w:rsid w:val="00D9195A"/>
    <w:rsid w:val="00D91AF6"/>
    <w:rsid w:val="00D91FEC"/>
    <w:rsid w:val="00D92001"/>
    <w:rsid w:val="00D92021"/>
    <w:rsid w:val="00D9237E"/>
    <w:rsid w:val="00D92521"/>
    <w:rsid w:val="00D92524"/>
    <w:rsid w:val="00D926B3"/>
    <w:rsid w:val="00D928DB"/>
    <w:rsid w:val="00D92981"/>
    <w:rsid w:val="00D929B4"/>
    <w:rsid w:val="00D92B0C"/>
    <w:rsid w:val="00D92C15"/>
    <w:rsid w:val="00D92CE4"/>
    <w:rsid w:val="00D92E86"/>
    <w:rsid w:val="00D93013"/>
    <w:rsid w:val="00D9315D"/>
    <w:rsid w:val="00D9331F"/>
    <w:rsid w:val="00D934A2"/>
    <w:rsid w:val="00D935A6"/>
    <w:rsid w:val="00D93681"/>
    <w:rsid w:val="00D93804"/>
    <w:rsid w:val="00D938A6"/>
    <w:rsid w:val="00D9393E"/>
    <w:rsid w:val="00D93BD1"/>
    <w:rsid w:val="00D93D50"/>
    <w:rsid w:val="00D93F4E"/>
    <w:rsid w:val="00D93F72"/>
    <w:rsid w:val="00D9408B"/>
    <w:rsid w:val="00D940D6"/>
    <w:rsid w:val="00D9432D"/>
    <w:rsid w:val="00D943D7"/>
    <w:rsid w:val="00D945A7"/>
    <w:rsid w:val="00D94752"/>
    <w:rsid w:val="00D94A2E"/>
    <w:rsid w:val="00D94CA1"/>
    <w:rsid w:val="00D94CFD"/>
    <w:rsid w:val="00D94EC7"/>
    <w:rsid w:val="00D9513B"/>
    <w:rsid w:val="00D95177"/>
    <w:rsid w:val="00D95552"/>
    <w:rsid w:val="00D956E2"/>
    <w:rsid w:val="00D957B6"/>
    <w:rsid w:val="00D958BB"/>
    <w:rsid w:val="00D95A09"/>
    <w:rsid w:val="00D95A2A"/>
    <w:rsid w:val="00D95C84"/>
    <w:rsid w:val="00D95F79"/>
    <w:rsid w:val="00D95FD0"/>
    <w:rsid w:val="00D96026"/>
    <w:rsid w:val="00D96222"/>
    <w:rsid w:val="00D96455"/>
    <w:rsid w:val="00D96491"/>
    <w:rsid w:val="00D964B6"/>
    <w:rsid w:val="00D9659A"/>
    <w:rsid w:val="00D965EF"/>
    <w:rsid w:val="00D96848"/>
    <w:rsid w:val="00D96B1B"/>
    <w:rsid w:val="00D96F9E"/>
    <w:rsid w:val="00D97060"/>
    <w:rsid w:val="00D97070"/>
    <w:rsid w:val="00D976F8"/>
    <w:rsid w:val="00D97729"/>
    <w:rsid w:val="00D979F5"/>
    <w:rsid w:val="00D97C23"/>
    <w:rsid w:val="00D97D28"/>
    <w:rsid w:val="00D97D50"/>
    <w:rsid w:val="00D97FDA"/>
    <w:rsid w:val="00DA01C8"/>
    <w:rsid w:val="00DA0251"/>
    <w:rsid w:val="00DA0267"/>
    <w:rsid w:val="00DA03D2"/>
    <w:rsid w:val="00DA03DB"/>
    <w:rsid w:val="00DA0414"/>
    <w:rsid w:val="00DA0590"/>
    <w:rsid w:val="00DA064E"/>
    <w:rsid w:val="00DA0895"/>
    <w:rsid w:val="00DA09C3"/>
    <w:rsid w:val="00DA0A57"/>
    <w:rsid w:val="00DA0D7C"/>
    <w:rsid w:val="00DA0EB9"/>
    <w:rsid w:val="00DA0F31"/>
    <w:rsid w:val="00DA0F64"/>
    <w:rsid w:val="00DA1272"/>
    <w:rsid w:val="00DA133D"/>
    <w:rsid w:val="00DA1565"/>
    <w:rsid w:val="00DA15A1"/>
    <w:rsid w:val="00DA15F8"/>
    <w:rsid w:val="00DA16B6"/>
    <w:rsid w:val="00DA17BE"/>
    <w:rsid w:val="00DA18C9"/>
    <w:rsid w:val="00DA1C1A"/>
    <w:rsid w:val="00DA1D61"/>
    <w:rsid w:val="00DA1FDB"/>
    <w:rsid w:val="00DA2146"/>
    <w:rsid w:val="00DA2193"/>
    <w:rsid w:val="00DA21B5"/>
    <w:rsid w:val="00DA251D"/>
    <w:rsid w:val="00DA259F"/>
    <w:rsid w:val="00DA286A"/>
    <w:rsid w:val="00DA28BF"/>
    <w:rsid w:val="00DA2A32"/>
    <w:rsid w:val="00DA2A8A"/>
    <w:rsid w:val="00DA2C05"/>
    <w:rsid w:val="00DA3113"/>
    <w:rsid w:val="00DA321C"/>
    <w:rsid w:val="00DA32A0"/>
    <w:rsid w:val="00DA37B4"/>
    <w:rsid w:val="00DA3867"/>
    <w:rsid w:val="00DA3B0F"/>
    <w:rsid w:val="00DA3B35"/>
    <w:rsid w:val="00DA3D8C"/>
    <w:rsid w:val="00DA3EDC"/>
    <w:rsid w:val="00DA41AD"/>
    <w:rsid w:val="00DA41B8"/>
    <w:rsid w:val="00DA4205"/>
    <w:rsid w:val="00DA4316"/>
    <w:rsid w:val="00DA4369"/>
    <w:rsid w:val="00DA46A4"/>
    <w:rsid w:val="00DA46FA"/>
    <w:rsid w:val="00DA4785"/>
    <w:rsid w:val="00DA49B0"/>
    <w:rsid w:val="00DA4A0B"/>
    <w:rsid w:val="00DA4AA5"/>
    <w:rsid w:val="00DA4AC8"/>
    <w:rsid w:val="00DA4CAD"/>
    <w:rsid w:val="00DA4DD9"/>
    <w:rsid w:val="00DA4DF2"/>
    <w:rsid w:val="00DA4F1F"/>
    <w:rsid w:val="00DA4F42"/>
    <w:rsid w:val="00DA50E6"/>
    <w:rsid w:val="00DA5357"/>
    <w:rsid w:val="00DA5641"/>
    <w:rsid w:val="00DA56B4"/>
    <w:rsid w:val="00DA597F"/>
    <w:rsid w:val="00DA5BFD"/>
    <w:rsid w:val="00DA5C3A"/>
    <w:rsid w:val="00DA5C7C"/>
    <w:rsid w:val="00DA5DAA"/>
    <w:rsid w:val="00DA5FC7"/>
    <w:rsid w:val="00DA61B4"/>
    <w:rsid w:val="00DA6275"/>
    <w:rsid w:val="00DA6509"/>
    <w:rsid w:val="00DA6616"/>
    <w:rsid w:val="00DA6645"/>
    <w:rsid w:val="00DA69A6"/>
    <w:rsid w:val="00DA6A94"/>
    <w:rsid w:val="00DA6D3C"/>
    <w:rsid w:val="00DA7594"/>
    <w:rsid w:val="00DA76F8"/>
    <w:rsid w:val="00DA7A11"/>
    <w:rsid w:val="00DA7B77"/>
    <w:rsid w:val="00DA7E58"/>
    <w:rsid w:val="00DB033D"/>
    <w:rsid w:val="00DB055F"/>
    <w:rsid w:val="00DB057E"/>
    <w:rsid w:val="00DB081C"/>
    <w:rsid w:val="00DB0C19"/>
    <w:rsid w:val="00DB0C64"/>
    <w:rsid w:val="00DB0C8B"/>
    <w:rsid w:val="00DB0E9D"/>
    <w:rsid w:val="00DB0FAF"/>
    <w:rsid w:val="00DB1226"/>
    <w:rsid w:val="00DB1358"/>
    <w:rsid w:val="00DB1576"/>
    <w:rsid w:val="00DB1670"/>
    <w:rsid w:val="00DB168A"/>
    <w:rsid w:val="00DB1808"/>
    <w:rsid w:val="00DB1918"/>
    <w:rsid w:val="00DB1A4D"/>
    <w:rsid w:val="00DB1B88"/>
    <w:rsid w:val="00DB1CB5"/>
    <w:rsid w:val="00DB1E2B"/>
    <w:rsid w:val="00DB1F90"/>
    <w:rsid w:val="00DB2253"/>
    <w:rsid w:val="00DB2898"/>
    <w:rsid w:val="00DB2AC3"/>
    <w:rsid w:val="00DB2AD3"/>
    <w:rsid w:val="00DB2AD5"/>
    <w:rsid w:val="00DB2BE4"/>
    <w:rsid w:val="00DB2D6D"/>
    <w:rsid w:val="00DB2E4B"/>
    <w:rsid w:val="00DB2FB6"/>
    <w:rsid w:val="00DB3431"/>
    <w:rsid w:val="00DB3458"/>
    <w:rsid w:val="00DB379C"/>
    <w:rsid w:val="00DB385F"/>
    <w:rsid w:val="00DB3958"/>
    <w:rsid w:val="00DB3A68"/>
    <w:rsid w:val="00DB3B07"/>
    <w:rsid w:val="00DB3C5A"/>
    <w:rsid w:val="00DB3D4B"/>
    <w:rsid w:val="00DB3D7C"/>
    <w:rsid w:val="00DB3D87"/>
    <w:rsid w:val="00DB3DF2"/>
    <w:rsid w:val="00DB41B7"/>
    <w:rsid w:val="00DB435D"/>
    <w:rsid w:val="00DB448C"/>
    <w:rsid w:val="00DB4500"/>
    <w:rsid w:val="00DB457F"/>
    <w:rsid w:val="00DB46DF"/>
    <w:rsid w:val="00DB472E"/>
    <w:rsid w:val="00DB4DDB"/>
    <w:rsid w:val="00DB4EEF"/>
    <w:rsid w:val="00DB4F66"/>
    <w:rsid w:val="00DB4F6C"/>
    <w:rsid w:val="00DB5009"/>
    <w:rsid w:val="00DB5043"/>
    <w:rsid w:val="00DB51AD"/>
    <w:rsid w:val="00DB5493"/>
    <w:rsid w:val="00DB59F8"/>
    <w:rsid w:val="00DB5A3E"/>
    <w:rsid w:val="00DB5B03"/>
    <w:rsid w:val="00DB5B29"/>
    <w:rsid w:val="00DB5D7E"/>
    <w:rsid w:val="00DB5E8B"/>
    <w:rsid w:val="00DB6064"/>
    <w:rsid w:val="00DB6247"/>
    <w:rsid w:val="00DB64D2"/>
    <w:rsid w:val="00DB650A"/>
    <w:rsid w:val="00DB65F2"/>
    <w:rsid w:val="00DB688F"/>
    <w:rsid w:val="00DB6985"/>
    <w:rsid w:val="00DB69ED"/>
    <w:rsid w:val="00DB6A01"/>
    <w:rsid w:val="00DB6B42"/>
    <w:rsid w:val="00DB6BAF"/>
    <w:rsid w:val="00DB6C46"/>
    <w:rsid w:val="00DB6CB8"/>
    <w:rsid w:val="00DB6EE6"/>
    <w:rsid w:val="00DB70A4"/>
    <w:rsid w:val="00DB7270"/>
    <w:rsid w:val="00DB751F"/>
    <w:rsid w:val="00DB7642"/>
    <w:rsid w:val="00DB7965"/>
    <w:rsid w:val="00DB79DD"/>
    <w:rsid w:val="00DB7A3B"/>
    <w:rsid w:val="00DB7A6B"/>
    <w:rsid w:val="00DB7A89"/>
    <w:rsid w:val="00DB7AB7"/>
    <w:rsid w:val="00DB7AC6"/>
    <w:rsid w:val="00DB7B14"/>
    <w:rsid w:val="00DB7D36"/>
    <w:rsid w:val="00DC027C"/>
    <w:rsid w:val="00DC03F1"/>
    <w:rsid w:val="00DC046E"/>
    <w:rsid w:val="00DC0488"/>
    <w:rsid w:val="00DC04F5"/>
    <w:rsid w:val="00DC065F"/>
    <w:rsid w:val="00DC0730"/>
    <w:rsid w:val="00DC08F2"/>
    <w:rsid w:val="00DC0936"/>
    <w:rsid w:val="00DC0AFE"/>
    <w:rsid w:val="00DC0CA8"/>
    <w:rsid w:val="00DC0E20"/>
    <w:rsid w:val="00DC1089"/>
    <w:rsid w:val="00DC114D"/>
    <w:rsid w:val="00DC120F"/>
    <w:rsid w:val="00DC1288"/>
    <w:rsid w:val="00DC1297"/>
    <w:rsid w:val="00DC12DD"/>
    <w:rsid w:val="00DC1311"/>
    <w:rsid w:val="00DC147F"/>
    <w:rsid w:val="00DC15EF"/>
    <w:rsid w:val="00DC171F"/>
    <w:rsid w:val="00DC18DF"/>
    <w:rsid w:val="00DC1AF1"/>
    <w:rsid w:val="00DC1F3E"/>
    <w:rsid w:val="00DC1FC3"/>
    <w:rsid w:val="00DC209D"/>
    <w:rsid w:val="00DC2186"/>
    <w:rsid w:val="00DC21FF"/>
    <w:rsid w:val="00DC22E6"/>
    <w:rsid w:val="00DC24A6"/>
    <w:rsid w:val="00DC27B2"/>
    <w:rsid w:val="00DC2852"/>
    <w:rsid w:val="00DC2A9C"/>
    <w:rsid w:val="00DC2AB1"/>
    <w:rsid w:val="00DC2ACD"/>
    <w:rsid w:val="00DC2C67"/>
    <w:rsid w:val="00DC2E17"/>
    <w:rsid w:val="00DC2EBA"/>
    <w:rsid w:val="00DC2F1D"/>
    <w:rsid w:val="00DC2FB6"/>
    <w:rsid w:val="00DC2FE4"/>
    <w:rsid w:val="00DC30F6"/>
    <w:rsid w:val="00DC3157"/>
    <w:rsid w:val="00DC3467"/>
    <w:rsid w:val="00DC3772"/>
    <w:rsid w:val="00DC380F"/>
    <w:rsid w:val="00DC3976"/>
    <w:rsid w:val="00DC39A0"/>
    <w:rsid w:val="00DC3AD6"/>
    <w:rsid w:val="00DC3BB4"/>
    <w:rsid w:val="00DC3C06"/>
    <w:rsid w:val="00DC3EE0"/>
    <w:rsid w:val="00DC3F12"/>
    <w:rsid w:val="00DC415F"/>
    <w:rsid w:val="00DC4350"/>
    <w:rsid w:val="00DC4660"/>
    <w:rsid w:val="00DC469B"/>
    <w:rsid w:val="00DC4935"/>
    <w:rsid w:val="00DC4B07"/>
    <w:rsid w:val="00DC4B3D"/>
    <w:rsid w:val="00DC4C10"/>
    <w:rsid w:val="00DC4E6F"/>
    <w:rsid w:val="00DC4F8F"/>
    <w:rsid w:val="00DC4FCC"/>
    <w:rsid w:val="00DC504F"/>
    <w:rsid w:val="00DC509C"/>
    <w:rsid w:val="00DC5290"/>
    <w:rsid w:val="00DC543D"/>
    <w:rsid w:val="00DC55FB"/>
    <w:rsid w:val="00DC57A7"/>
    <w:rsid w:val="00DC59A4"/>
    <w:rsid w:val="00DC5A12"/>
    <w:rsid w:val="00DC5A5B"/>
    <w:rsid w:val="00DC5B3D"/>
    <w:rsid w:val="00DC5CBA"/>
    <w:rsid w:val="00DC5D31"/>
    <w:rsid w:val="00DC5EEA"/>
    <w:rsid w:val="00DC5F20"/>
    <w:rsid w:val="00DC63F9"/>
    <w:rsid w:val="00DC6583"/>
    <w:rsid w:val="00DC65D8"/>
    <w:rsid w:val="00DC660D"/>
    <w:rsid w:val="00DC6698"/>
    <w:rsid w:val="00DC66BF"/>
    <w:rsid w:val="00DC6735"/>
    <w:rsid w:val="00DC675F"/>
    <w:rsid w:val="00DC6766"/>
    <w:rsid w:val="00DC6792"/>
    <w:rsid w:val="00DC68CE"/>
    <w:rsid w:val="00DC6921"/>
    <w:rsid w:val="00DC6A8E"/>
    <w:rsid w:val="00DC6D07"/>
    <w:rsid w:val="00DC6D6E"/>
    <w:rsid w:val="00DC6F53"/>
    <w:rsid w:val="00DC6FA0"/>
    <w:rsid w:val="00DC71C5"/>
    <w:rsid w:val="00DC71EA"/>
    <w:rsid w:val="00DC71FD"/>
    <w:rsid w:val="00DC760B"/>
    <w:rsid w:val="00DC768B"/>
    <w:rsid w:val="00DC77C3"/>
    <w:rsid w:val="00DC7853"/>
    <w:rsid w:val="00DC79A7"/>
    <w:rsid w:val="00DC7B41"/>
    <w:rsid w:val="00DC7CE7"/>
    <w:rsid w:val="00DC7EB5"/>
    <w:rsid w:val="00DD024A"/>
    <w:rsid w:val="00DD02DA"/>
    <w:rsid w:val="00DD07E7"/>
    <w:rsid w:val="00DD083C"/>
    <w:rsid w:val="00DD0A58"/>
    <w:rsid w:val="00DD0A94"/>
    <w:rsid w:val="00DD0C8D"/>
    <w:rsid w:val="00DD0FE2"/>
    <w:rsid w:val="00DD1034"/>
    <w:rsid w:val="00DD109C"/>
    <w:rsid w:val="00DD11B6"/>
    <w:rsid w:val="00DD14EB"/>
    <w:rsid w:val="00DD16E4"/>
    <w:rsid w:val="00DD1751"/>
    <w:rsid w:val="00DD178E"/>
    <w:rsid w:val="00DD17B6"/>
    <w:rsid w:val="00DD1AA9"/>
    <w:rsid w:val="00DD1B9C"/>
    <w:rsid w:val="00DD1E75"/>
    <w:rsid w:val="00DD1F08"/>
    <w:rsid w:val="00DD1F2B"/>
    <w:rsid w:val="00DD206F"/>
    <w:rsid w:val="00DD2324"/>
    <w:rsid w:val="00DD2E2E"/>
    <w:rsid w:val="00DD2ECD"/>
    <w:rsid w:val="00DD2F30"/>
    <w:rsid w:val="00DD2F56"/>
    <w:rsid w:val="00DD366A"/>
    <w:rsid w:val="00DD399A"/>
    <w:rsid w:val="00DD39FC"/>
    <w:rsid w:val="00DD40C5"/>
    <w:rsid w:val="00DD412A"/>
    <w:rsid w:val="00DD4499"/>
    <w:rsid w:val="00DD44E2"/>
    <w:rsid w:val="00DD45D9"/>
    <w:rsid w:val="00DD45E5"/>
    <w:rsid w:val="00DD485C"/>
    <w:rsid w:val="00DD4B00"/>
    <w:rsid w:val="00DD4F76"/>
    <w:rsid w:val="00DD513A"/>
    <w:rsid w:val="00DD51BD"/>
    <w:rsid w:val="00DD5492"/>
    <w:rsid w:val="00DD59E4"/>
    <w:rsid w:val="00DD5A1A"/>
    <w:rsid w:val="00DD5A7C"/>
    <w:rsid w:val="00DD5D06"/>
    <w:rsid w:val="00DD5F0C"/>
    <w:rsid w:val="00DD6047"/>
    <w:rsid w:val="00DD6086"/>
    <w:rsid w:val="00DD6433"/>
    <w:rsid w:val="00DD64FB"/>
    <w:rsid w:val="00DD663B"/>
    <w:rsid w:val="00DD6703"/>
    <w:rsid w:val="00DD6C13"/>
    <w:rsid w:val="00DD6D5C"/>
    <w:rsid w:val="00DD6E3D"/>
    <w:rsid w:val="00DD712D"/>
    <w:rsid w:val="00DD725C"/>
    <w:rsid w:val="00DD767C"/>
    <w:rsid w:val="00DD7785"/>
    <w:rsid w:val="00DD7CDE"/>
    <w:rsid w:val="00DD7E0D"/>
    <w:rsid w:val="00DD7E22"/>
    <w:rsid w:val="00DD7E5C"/>
    <w:rsid w:val="00DD7E84"/>
    <w:rsid w:val="00DD7F6A"/>
    <w:rsid w:val="00DE004C"/>
    <w:rsid w:val="00DE0134"/>
    <w:rsid w:val="00DE02FC"/>
    <w:rsid w:val="00DE0373"/>
    <w:rsid w:val="00DE0657"/>
    <w:rsid w:val="00DE06FF"/>
    <w:rsid w:val="00DE0752"/>
    <w:rsid w:val="00DE084E"/>
    <w:rsid w:val="00DE087F"/>
    <w:rsid w:val="00DE0ACF"/>
    <w:rsid w:val="00DE0BA4"/>
    <w:rsid w:val="00DE0C18"/>
    <w:rsid w:val="00DE0D88"/>
    <w:rsid w:val="00DE0FFA"/>
    <w:rsid w:val="00DE129C"/>
    <w:rsid w:val="00DE12AB"/>
    <w:rsid w:val="00DE12D9"/>
    <w:rsid w:val="00DE15F6"/>
    <w:rsid w:val="00DE1635"/>
    <w:rsid w:val="00DE1654"/>
    <w:rsid w:val="00DE175E"/>
    <w:rsid w:val="00DE176B"/>
    <w:rsid w:val="00DE191F"/>
    <w:rsid w:val="00DE1951"/>
    <w:rsid w:val="00DE1A2F"/>
    <w:rsid w:val="00DE1A78"/>
    <w:rsid w:val="00DE1B4E"/>
    <w:rsid w:val="00DE1C44"/>
    <w:rsid w:val="00DE1ECE"/>
    <w:rsid w:val="00DE21B5"/>
    <w:rsid w:val="00DE244F"/>
    <w:rsid w:val="00DE26BA"/>
    <w:rsid w:val="00DE2720"/>
    <w:rsid w:val="00DE3159"/>
    <w:rsid w:val="00DE329B"/>
    <w:rsid w:val="00DE33C6"/>
    <w:rsid w:val="00DE33E2"/>
    <w:rsid w:val="00DE38AF"/>
    <w:rsid w:val="00DE38E8"/>
    <w:rsid w:val="00DE3B40"/>
    <w:rsid w:val="00DE3D71"/>
    <w:rsid w:val="00DE41E2"/>
    <w:rsid w:val="00DE4475"/>
    <w:rsid w:val="00DE4478"/>
    <w:rsid w:val="00DE45D0"/>
    <w:rsid w:val="00DE469C"/>
    <w:rsid w:val="00DE4827"/>
    <w:rsid w:val="00DE48BC"/>
    <w:rsid w:val="00DE48D5"/>
    <w:rsid w:val="00DE4975"/>
    <w:rsid w:val="00DE4B52"/>
    <w:rsid w:val="00DE4D25"/>
    <w:rsid w:val="00DE4D31"/>
    <w:rsid w:val="00DE4E82"/>
    <w:rsid w:val="00DE503D"/>
    <w:rsid w:val="00DE5040"/>
    <w:rsid w:val="00DE50BA"/>
    <w:rsid w:val="00DE5187"/>
    <w:rsid w:val="00DE521F"/>
    <w:rsid w:val="00DE536E"/>
    <w:rsid w:val="00DE53BA"/>
    <w:rsid w:val="00DE53E1"/>
    <w:rsid w:val="00DE5402"/>
    <w:rsid w:val="00DE5552"/>
    <w:rsid w:val="00DE55B7"/>
    <w:rsid w:val="00DE5743"/>
    <w:rsid w:val="00DE5807"/>
    <w:rsid w:val="00DE5CDE"/>
    <w:rsid w:val="00DE60E8"/>
    <w:rsid w:val="00DE61A7"/>
    <w:rsid w:val="00DE620B"/>
    <w:rsid w:val="00DE63C3"/>
    <w:rsid w:val="00DE6410"/>
    <w:rsid w:val="00DE648C"/>
    <w:rsid w:val="00DE65D3"/>
    <w:rsid w:val="00DE6672"/>
    <w:rsid w:val="00DE6845"/>
    <w:rsid w:val="00DE699E"/>
    <w:rsid w:val="00DE69D9"/>
    <w:rsid w:val="00DE6A98"/>
    <w:rsid w:val="00DE6B1E"/>
    <w:rsid w:val="00DE6C36"/>
    <w:rsid w:val="00DE6C8F"/>
    <w:rsid w:val="00DE6CD5"/>
    <w:rsid w:val="00DE6F8C"/>
    <w:rsid w:val="00DE7006"/>
    <w:rsid w:val="00DE712A"/>
    <w:rsid w:val="00DE73EE"/>
    <w:rsid w:val="00DE73F9"/>
    <w:rsid w:val="00DE74F3"/>
    <w:rsid w:val="00DE75E3"/>
    <w:rsid w:val="00DE7728"/>
    <w:rsid w:val="00DE79C1"/>
    <w:rsid w:val="00DE7B0F"/>
    <w:rsid w:val="00DE7D28"/>
    <w:rsid w:val="00DF0044"/>
    <w:rsid w:val="00DF0283"/>
    <w:rsid w:val="00DF03F7"/>
    <w:rsid w:val="00DF0578"/>
    <w:rsid w:val="00DF060B"/>
    <w:rsid w:val="00DF0698"/>
    <w:rsid w:val="00DF08E6"/>
    <w:rsid w:val="00DF0EA6"/>
    <w:rsid w:val="00DF1054"/>
    <w:rsid w:val="00DF133E"/>
    <w:rsid w:val="00DF13D5"/>
    <w:rsid w:val="00DF1426"/>
    <w:rsid w:val="00DF149D"/>
    <w:rsid w:val="00DF14AB"/>
    <w:rsid w:val="00DF15F2"/>
    <w:rsid w:val="00DF172A"/>
    <w:rsid w:val="00DF1A04"/>
    <w:rsid w:val="00DF1D0D"/>
    <w:rsid w:val="00DF1D77"/>
    <w:rsid w:val="00DF1D92"/>
    <w:rsid w:val="00DF1E08"/>
    <w:rsid w:val="00DF1FC6"/>
    <w:rsid w:val="00DF2135"/>
    <w:rsid w:val="00DF218C"/>
    <w:rsid w:val="00DF21CE"/>
    <w:rsid w:val="00DF2243"/>
    <w:rsid w:val="00DF23BE"/>
    <w:rsid w:val="00DF2519"/>
    <w:rsid w:val="00DF25E4"/>
    <w:rsid w:val="00DF2823"/>
    <w:rsid w:val="00DF28CE"/>
    <w:rsid w:val="00DF298B"/>
    <w:rsid w:val="00DF2A56"/>
    <w:rsid w:val="00DF2C15"/>
    <w:rsid w:val="00DF2C82"/>
    <w:rsid w:val="00DF2E21"/>
    <w:rsid w:val="00DF30A0"/>
    <w:rsid w:val="00DF30C6"/>
    <w:rsid w:val="00DF31A7"/>
    <w:rsid w:val="00DF391F"/>
    <w:rsid w:val="00DF399D"/>
    <w:rsid w:val="00DF3AA1"/>
    <w:rsid w:val="00DF3C22"/>
    <w:rsid w:val="00DF3DDA"/>
    <w:rsid w:val="00DF3E45"/>
    <w:rsid w:val="00DF41AD"/>
    <w:rsid w:val="00DF42A1"/>
    <w:rsid w:val="00DF43DA"/>
    <w:rsid w:val="00DF4551"/>
    <w:rsid w:val="00DF45EA"/>
    <w:rsid w:val="00DF4783"/>
    <w:rsid w:val="00DF4892"/>
    <w:rsid w:val="00DF48BA"/>
    <w:rsid w:val="00DF49CC"/>
    <w:rsid w:val="00DF4CB0"/>
    <w:rsid w:val="00DF4F23"/>
    <w:rsid w:val="00DF5019"/>
    <w:rsid w:val="00DF503B"/>
    <w:rsid w:val="00DF5173"/>
    <w:rsid w:val="00DF51B3"/>
    <w:rsid w:val="00DF52B8"/>
    <w:rsid w:val="00DF5589"/>
    <w:rsid w:val="00DF57AB"/>
    <w:rsid w:val="00DF59FB"/>
    <w:rsid w:val="00DF59FC"/>
    <w:rsid w:val="00DF5A34"/>
    <w:rsid w:val="00DF5BAC"/>
    <w:rsid w:val="00DF5C10"/>
    <w:rsid w:val="00DF5C9D"/>
    <w:rsid w:val="00DF5E7D"/>
    <w:rsid w:val="00DF5F78"/>
    <w:rsid w:val="00DF6202"/>
    <w:rsid w:val="00DF6205"/>
    <w:rsid w:val="00DF6252"/>
    <w:rsid w:val="00DF6528"/>
    <w:rsid w:val="00DF65A4"/>
    <w:rsid w:val="00DF661F"/>
    <w:rsid w:val="00DF66C4"/>
    <w:rsid w:val="00DF6A47"/>
    <w:rsid w:val="00DF6B79"/>
    <w:rsid w:val="00DF7145"/>
    <w:rsid w:val="00DF7269"/>
    <w:rsid w:val="00DF72F4"/>
    <w:rsid w:val="00DF7332"/>
    <w:rsid w:val="00DF736C"/>
    <w:rsid w:val="00DF7703"/>
    <w:rsid w:val="00DF7866"/>
    <w:rsid w:val="00DF7A63"/>
    <w:rsid w:val="00DF7A98"/>
    <w:rsid w:val="00DF7AE8"/>
    <w:rsid w:val="00DF7B42"/>
    <w:rsid w:val="00DF7D01"/>
    <w:rsid w:val="00DF7F7B"/>
    <w:rsid w:val="00E0019C"/>
    <w:rsid w:val="00E001CA"/>
    <w:rsid w:val="00E0044A"/>
    <w:rsid w:val="00E004F2"/>
    <w:rsid w:val="00E00505"/>
    <w:rsid w:val="00E00A08"/>
    <w:rsid w:val="00E01014"/>
    <w:rsid w:val="00E01406"/>
    <w:rsid w:val="00E0141A"/>
    <w:rsid w:val="00E01437"/>
    <w:rsid w:val="00E0181D"/>
    <w:rsid w:val="00E018A2"/>
    <w:rsid w:val="00E018A5"/>
    <w:rsid w:val="00E018C7"/>
    <w:rsid w:val="00E019FB"/>
    <w:rsid w:val="00E01CAC"/>
    <w:rsid w:val="00E02009"/>
    <w:rsid w:val="00E020D5"/>
    <w:rsid w:val="00E02294"/>
    <w:rsid w:val="00E0229A"/>
    <w:rsid w:val="00E02706"/>
    <w:rsid w:val="00E0288B"/>
    <w:rsid w:val="00E028E9"/>
    <w:rsid w:val="00E02B0A"/>
    <w:rsid w:val="00E02E5E"/>
    <w:rsid w:val="00E02FD6"/>
    <w:rsid w:val="00E0308E"/>
    <w:rsid w:val="00E031F6"/>
    <w:rsid w:val="00E0331A"/>
    <w:rsid w:val="00E03751"/>
    <w:rsid w:val="00E037A7"/>
    <w:rsid w:val="00E03CC4"/>
    <w:rsid w:val="00E03D72"/>
    <w:rsid w:val="00E03FF7"/>
    <w:rsid w:val="00E0404F"/>
    <w:rsid w:val="00E04190"/>
    <w:rsid w:val="00E044F4"/>
    <w:rsid w:val="00E0457A"/>
    <w:rsid w:val="00E0479E"/>
    <w:rsid w:val="00E047E7"/>
    <w:rsid w:val="00E04836"/>
    <w:rsid w:val="00E04845"/>
    <w:rsid w:val="00E04AE3"/>
    <w:rsid w:val="00E0515E"/>
    <w:rsid w:val="00E052A1"/>
    <w:rsid w:val="00E053BA"/>
    <w:rsid w:val="00E05535"/>
    <w:rsid w:val="00E057F2"/>
    <w:rsid w:val="00E058E0"/>
    <w:rsid w:val="00E05CD2"/>
    <w:rsid w:val="00E05DFC"/>
    <w:rsid w:val="00E05E26"/>
    <w:rsid w:val="00E06634"/>
    <w:rsid w:val="00E067FD"/>
    <w:rsid w:val="00E06898"/>
    <w:rsid w:val="00E0693A"/>
    <w:rsid w:val="00E06966"/>
    <w:rsid w:val="00E06A03"/>
    <w:rsid w:val="00E06B46"/>
    <w:rsid w:val="00E06BDA"/>
    <w:rsid w:val="00E06EE9"/>
    <w:rsid w:val="00E06EED"/>
    <w:rsid w:val="00E07380"/>
    <w:rsid w:val="00E07479"/>
    <w:rsid w:val="00E07584"/>
    <w:rsid w:val="00E075A5"/>
    <w:rsid w:val="00E07612"/>
    <w:rsid w:val="00E076F5"/>
    <w:rsid w:val="00E077FF"/>
    <w:rsid w:val="00E078EB"/>
    <w:rsid w:val="00E079B7"/>
    <w:rsid w:val="00E07B70"/>
    <w:rsid w:val="00E07DFA"/>
    <w:rsid w:val="00E07E5B"/>
    <w:rsid w:val="00E07EBD"/>
    <w:rsid w:val="00E07FC8"/>
    <w:rsid w:val="00E101C8"/>
    <w:rsid w:val="00E1061E"/>
    <w:rsid w:val="00E10697"/>
    <w:rsid w:val="00E106F2"/>
    <w:rsid w:val="00E1073C"/>
    <w:rsid w:val="00E10824"/>
    <w:rsid w:val="00E108C0"/>
    <w:rsid w:val="00E10B0E"/>
    <w:rsid w:val="00E10B39"/>
    <w:rsid w:val="00E10BD8"/>
    <w:rsid w:val="00E10DD8"/>
    <w:rsid w:val="00E10E2A"/>
    <w:rsid w:val="00E10E7F"/>
    <w:rsid w:val="00E10F5D"/>
    <w:rsid w:val="00E113F6"/>
    <w:rsid w:val="00E1170F"/>
    <w:rsid w:val="00E119A4"/>
    <w:rsid w:val="00E119ED"/>
    <w:rsid w:val="00E11B5E"/>
    <w:rsid w:val="00E11DB4"/>
    <w:rsid w:val="00E11E3F"/>
    <w:rsid w:val="00E11F32"/>
    <w:rsid w:val="00E11FBF"/>
    <w:rsid w:val="00E12193"/>
    <w:rsid w:val="00E123B5"/>
    <w:rsid w:val="00E12460"/>
    <w:rsid w:val="00E12787"/>
    <w:rsid w:val="00E12B7C"/>
    <w:rsid w:val="00E12C54"/>
    <w:rsid w:val="00E12D2A"/>
    <w:rsid w:val="00E12D53"/>
    <w:rsid w:val="00E13261"/>
    <w:rsid w:val="00E1348B"/>
    <w:rsid w:val="00E134E4"/>
    <w:rsid w:val="00E1365F"/>
    <w:rsid w:val="00E13699"/>
    <w:rsid w:val="00E13715"/>
    <w:rsid w:val="00E1382E"/>
    <w:rsid w:val="00E13A25"/>
    <w:rsid w:val="00E13A82"/>
    <w:rsid w:val="00E13AA7"/>
    <w:rsid w:val="00E13B70"/>
    <w:rsid w:val="00E13C0F"/>
    <w:rsid w:val="00E13C3E"/>
    <w:rsid w:val="00E13D2B"/>
    <w:rsid w:val="00E13E1E"/>
    <w:rsid w:val="00E1416E"/>
    <w:rsid w:val="00E1428F"/>
    <w:rsid w:val="00E14343"/>
    <w:rsid w:val="00E1449A"/>
    <w:rsid w:val="00E14551"/>
    <w:rsid w:val="00E1458C"/>
    <w:rsid w:val="00E147BF"/>
    <w:rsid w:val="00E14858"/>
    <w:rsid w:val="00E148FE"/>
    <w:rsid w:val="00E14964"/>
    <w:rsid w:val="00E14C6D"/>
    <w:rsid w:val="00E14D48"/>
    <w:rsid w:val="00E14E23"/>
    <w:rsid w:val="00E14FF9"/>
    <w:rsid w:val="00E15151"/>
    <w:rsid w:val="00E153A9"/>
    <w:rsid w:val="00E154E8"/>
    <w:rsid w:val="00E1558D"/>
    <w:rsid w:val="00E15C04"/>
    <w:rsid w:val="00E15CBE"/>
    <w:rsid w:val="00E15D34"/>
    <w:rsid w:val="00E15F7E"/>
    <w:rsid w:val="00E161FF"/>
    <w:rsid w:val="00E16224"/>
    <w:rsid w:val="00E162BB"/>
    <w:rsid w:val="00E1638B"/>
    <w:rsid w:val="00E16462"/>
    <w:rsid w:val="00E165BA"/>
    <w:rsid w:val="00E1665E"/>
    <w:rsid w:val="00E16733"/>
    <w:rsid w:val="00E16813"/>
    <w:rsid w:val="00E16879"/>
    <w:rsid w:val="00E168FB"/>
    <w:rsid w:val="00E16921"/>
    <w:rsid w:val="00E16B4C"/>
    <w:rsid w:val="00E16DEB"/>
    <w:rsid w:val="00E16E46"/>
    <w:rsid w:val="00E172FD"/>
    <w:rsid w:val="00E1737C"/>
    <w:rsid w:val="00E173EB"/>
    <w:rsid w:val="00E1759B"/>
    <w:rsid w:val="00E17622"/>
    <w:rsid w:val="00E17807"/>
    <w:rsid w:val="00E1791D"/>
    <w:rsid w:val="00E17BA7"/>
    <w:rsid w:val="00E17E5C"/>
    <w:rsid w:val="00E17F51"/>
    <w:rsid w:val="00E17F57"/>
    <w:rsid w:val="00E17F94"/>
    <w:rsid w:val="00E201E4"/>
    <w:rsid w:val="00E20450"/>
    <w:rsid w:val="00E20678"/>
    <w:rsid w:val="00E206D4"/>
    <w:rsid w:val="00E206D5"/>
    <w:rsid w:val="00E2070C"/>
    <w:rsid w:val="00E209AC"/>
    <w:rsid w:val="00E20A42"/>
    <w:rsid w:val="00E20A98"/>
    <w:rsid w:val="00E20B04"/>
    <w:rsid w:val="00E21348"/>
    <w:rsid w:val="00E2162E"/>
    <w:rsid w:val="00E21634"/>
    <w:rsid w:val="00E2175E"/>
    <w:rsid w:val="00E218B4"/>
    <w:rsid w:val="00E21A8E"/>
    <w:rsid w:val="00E21ADA"/>
    <w:rsid w:val="00E21B6C"/>
    <w:rsid w:val="00E21BF5"/>
    <w:rsid w:val="00E21DB5"/>
    <w:rsid w:val="00E21DE1"/>
    <w:rsid w:val="00E21E1D"/>
    <w:rsid w:val="00E21FA5"/>
    <w:rsid w:val="00E22267"/>
    <w:rsid w:val="00E224FF"/>
    <w:rsid w:val="00E227AA"/>
    <w:rsid w:val="00E227E7"/>
    <w:rsid w:val="00E229CE"/>
    <w:rsid w:val="00E22F93"/>
    <w:rsid w:val="00E23099"/>
    <w:rsid w:val="00E23255"/>
    <w:rsid w:val="00E23259"/>
    <w:rsid w:val="00E2342D"/>
    <w:rsid w:val="00E234DA"/>
    <w:rsid w:val="00E236E0"/>
    <w:rsid w:val="00E236E7"/>
    <w:rsid w:val="00E23A11"/>
    <w:rsid w:val="00E23BCA"/>
    <w:rsid w:val="00E23BF8"/>
    <w:rsid w:val="00E23DA3"/>
    <w:rsid w:val="00E23F6D"/>
    <w:rsid w:val="00E244B6"/>
    <w:rsid w:val="00E246FC"/>
    <w:rsid w:val="00E24BB5"/>
    <w:rsid w:val="00E24C91"/>
    <w:rsid w:val="00E24D0F"/>
    <w:rsid w:val="00E251CD"/>
    <w:rsid w:val="00E25389"/>
    <w:rsid w:val="00E25490"/>
    <w:rsid w:val="00E254AD"/>
    <w:rsid w:val="00E2561B"/>
    <w:rsid w:val="00E25948"/>
    <w:rsid w:val="00E25C26"/>
    <w:rsid w:val="00E25F13"/>
    <w:rsid w:val="00E26902"/>
    <w:rsid w:val="00E269AC"/>
    <w:rsid w:val="00E269B0"/>
    <w:rsid w:val="00E26C60"/>
    <w:rsid w:val="00E26CDF"/>
    <w:rsid w:val="00E26D04"/>
    <w:rsid w:val="00E26D9E"/>
    <w:rsid w:val="00E26F46"/>
    <w:rsid w:val="00E26F9D"/>
    <w:rsid w:val="00E27181"/>
    <w:rsid w:val="00E27185"/>
    <w:rsid w:val="00E272A0"/>
    <w:rsid w:val="00E272A4"/>
    <w:rsid w:val="00E273C4"/>
    <w:rsid w:val="00E27689"/>
    <w:rsid w:val="00E277E5"/>
    <w:rsid w:val="00E2791E"/>
    <w:rsid w:val="00E27A19"/>
    <w:rsid w:val="00E27B02"/>
    <w:rsid w:val="00E27BC8"/>
    <w:rsid w:val="00E27BD3"/>
    <w:rsid w:val="00E27E54"/>
    <w:rsid w:val="00E27F17"/>
    <w:rsid w:val="00E30076"/>
    <w:rsid w:val="00E3029A"/>
    <w:rsid w:val="00E302A0"/>
    <w:rsid w:val="00E302BD"/>
    <w:rsid w:val="00E3049E"/>
    <w:rsid w:val="00E304B0"/>
    <w:rsid w:val="00E3067F"/>
    <w:rsid w:val="00E30979"/>
    <w:rsid w:val="00E30CC9"/>
    <w:rsid w:val="00E30CDD"/>
    <w:rsid w:val="00E30F04"/>
    <w:rsid w:val="00E31102"/>
    <w:rsid w:val="00E31109"/>
    <w:rsid w:val="00E31206"/>
    <w:rsid w:val="00E315F1"/>
    <w:rsid w:val="00E316B3"/>
    <w:rsid w:val="00E317D6"/>
    <w:rsid w:val="00E31F52"/>
    <w:rsid w:val="00E31F58"/>
    <w:rsid w:val="00E31F8E"/>
    <w:rsid w:val="00E32306"/>
    <w:rsid w:val="00E32396"/>
    <w:rsid w:val="00E323A5"/>
    <w:rsid w:val="00E32BF8"/>
    <w:rsid w:val="00E32D3D"/>
    <w:rsid w:val="00E32E5E"/>
    <w:rsid w:val="00E32FB3"/>
    <w:rsid w:val="00E33671"/>
    <w:rsid w:val="00E338AB"/>
    <w:rsid w:val="00E33A7B"/>
    <w:rsid w:val="00E340C3"/>
    <w:rsid w:val="00E34286"/>
    <w:rsid w:val="00E343C9"/>
    <w:rsid w:val="00E34469"/>
    <w:rsid w:val="00E34611"/>
    <w:rsid w:val="00E34853"/>
    <w:rsid w:val="00E34957"/>
    <w:rsid w:val="00E34B29"/>
    <w:rsid w:val="00E34C50"/>
    <w:rsid w:val="00E34E08"/>
    <w:rsid w:val="00E35035"/>
    <w:rsid w:val="00E352F3"/>
    <w:rsid w:val="00E353D1"/>
    <w:rsid w:val="00E3554B"/>
    <w:rsid w:val="00E355DA"/>
    <w:rsid w:val="00E355FF"/>
    <w:rsid w:val="00E359C0"/>
    <w:rsid w:val="00E35A2F"/>
    <w:rsid w:val="00E35C02"/>
    <w:rsid w:val="00E35D48"/>
    <w:rsid w:val="00E35F1A"/>
    <w:rsid w:val="00E3625E"/>
    <w:rsid w:val="00E3668D"/>
    <w:rsid w:val="00E367AC"/>
    <w:rsid w:val="00E368F7"/>
    <w:rsid w:val="00E369C0"/>
    <w:rsid w:val="00E36A8F"/>
    <w:rsid w:val="00E36B44"/>
    <w:rsid w:val="00E36C71"/>
    <w:rsid w:val="00E36D36"/>
    <w:rsid w:val="00E36F5C"/>
    <w:rsid w:val="00E37241"/>
    <w:rsid w:val="00E374FC"/>
    <w:rsid w:val="00E3761E"/>
    <w:rsid w:val="00E3775A"/>
    <w:rsid w:val="00E37829"/>
    <w:rsid w:val="00E37B85"/>
    <w:rsid w:val="00E37C66"/>
    <w:rsid w:val="00E37F82"/>
    <w:rsid w:val="00E40049"/>
    <w:rsid w:val="00E40476"/>
    <w:rsid w:val="00E40507"/>
    <w:rsid w:val="00E40649"/>
    <w:rsid w:val="00E40808"/>
    <w:rsid w:val="00E40857"/>
    <w:rsid w:val="00E40AB0"/>
    <w:rsid w:val="00E40BD4"/>
    <w:rsid w:val="00E40DE1"/>
    <w:rsid w:val="00E410DD"/>
    <w:rsid w:val="00E41229"/>
    <w:rsid w:val="00E4152E"/>
    <w:rsid w:val="00E41603"/>
    <w:rsid w:val="00E41826"/>
    <w:rsid w:val="00E41844"/>
    <w:rsid w:val="00E41B08"/>
    <w:rsid w:val="00E41B7A"/>
    <w:rsid w:val="00E41C05"/>
    <w:rsid w:val="00E41E2C"/>
    <w:rsid w:val="00E41E92"/>
    <w:rsid w:val="00E41ECB"/>
    <w:rsid w:val="00E41F33"/>
    <w:rsid w:val="00E41F8D"/>
    <w:rsid w:val="00E4205F"/>
    <w:rsid w:val="00E42126"/>
    <w:rsid w:val="00E422BD"/>
    <w:rsid w:val="00E4243E"/>
    <w:rsid w:val="00E42467"/>
    <w:rsid w:val="00E425AE"/>
    <w:rsid w:val="00E4263C"/>
    <w:rsid w:val="00E42926"/>
    <w:rsid w:val="00E42952"/>
    <w:rsid w:val="00E42D2C"/>
    <w:rsid w:val="00E42D59"/>
    <w:rsid w:val="00E42DA1"/>
    <w:rsid w:val="00E42E9C"/>
    <w:rsid w:val="00E42F75"/>
    <w:rsid w:val="00E4313C"/>
    <w:rsid w:val="00E432B2"/>
    <w:rsid w:val="00E43390"/>
    <w:rsid w:val="00E435A1"/>
    <w:rsid w:val="00E436A4"/>
    <w:rsid w:val="00E436FA"/>
    <w:rsid w:val="00E43774"/>
    <w:rsid w:val="00E437BD"/>
    <w:rsid w:val="00E4385B"/>
    <w:rsid w:val="00E438A7"/>
    <w:rsid w:val="00E43935"/>
    <w:rsid w:val="00E439B3"/>
    <w:rsid w:val="00E43B52"/>
    <w:rsid w:val="00E43BD4"/>
    <w:rsid w:val="00E43BF7"/>
    <w:rsid w:val="00E43E94"/>
    <w:rsid w:val="00E43EC2"/>
    <w:rsid w:val="00E4402C"/>
    <w:rsid w:val="00E441F0"/>
    <w:rsid w:val="00E444AC"/>
    <w:rsid w:val="00E447F1"/>
    <w:rsid w:val="00E449F0"/>
    <w:rsid w:val="00E44AAC"/>
    <w:rsid w:val="00E44D1F"/>
    <w:rsid w:val="00E44E9B"/>
    <w:rsid w:val="00E45256"/>
    <w:rsid w:val="00E45787"/>
    <w:rsid w:val="00E458C1"/>
    <w:rsid w:val="00E459EF"/>
    <w:rsid w:val="00E45CCB"/>
    <w:rsid w:val="00E45E59"/>
    <w:rsid w:val="00E45F73"/>
    <w:rsid w:val="00E461F7"/>
    <w:rsid w:val="00E4656B"/>
    <w:rsid w:val="00E465E4"/>
    <w:rsid w:val="00E466CB"/>
    <w:rsid w:val="00E468FC"/>
    <w:rsid w:val="00E46ADE"/>
    <w:rsid w:val="00E46B53"/>
    <w:rsid w:val="00E46C66"/>
    <w:rsid w:val="00E46FEB"/>
    <w:rsid w:val="00E472F6"/>
    <w:rsid w:val="00E4751E"/>
    <w:rsid w:val="00E475A5"/>
    <w:rsid w:val="00E47755"/>
    <w:rsid w:val="00E4795E"/>
    <w:rsid w:val="00E479C4"/>
    <w:rsid w:val="00E47BF6"/>
    <w:rsid w:val="00E50021"/>
    <w:rsid w:val="00E500F8"/>
    <w:rsid w:val="00E50124"/>
    <w:rsid w:val="00E501DD"/>
    <w:rsid w:val="00E502F7"/>
    <w:rsid w:val="00E50426"/>
    <w:rsid w:val="00E5067C"/>
    <w:rsid w:val="00E509C5"/>
    <w:rsid w:val="00E50A20"/>
    <w:rsid w:val="00E50A6B"/>
    <w:rsid w:val="00E51067"/>
    <w:rsid w:val="00E5115F"/>
    <w:rsid w:val="00E5116A"/>
    <w:rsid w:val="00E5126A"/>
    <w:rsid w:val="00E51437"/>
    <w:rsid w:val="00E516B0"/>
    <w:rsid w:val="00E518C3"/>
    <w:rsid w:val="00E519D0"/>
    <w:rsid w:val="00E51B86"/>
    <w:rsid w:val="00E51B88"/>
    <w:rsid w:val="00E51DC0"/>
    <w:rsid w:val="00E51EDF"/>
    <w:rsid w:val="00E52201"/>
    <w:rsid w:val="00E52328"/>
    <w:rsid w:val="00E5249D"/>
    <w:rsid w:val="00E524FF"/>
    <w:rsid w:val="00E526CE"/>
    <w:rsid w:val="00E52A82"/>
    <w:rsid w:val="00E52EEB"/>
    <w:rsid w:val="00E5309E"/>
    <w:rsid w:val="00E53350"/>
    <w:rsid w:val="00E53403"/>
    <w:rsid w:val="00E537A0"/>
    <w:rsid w:val="00E53853"/>
    <w:rsid w:val="00E5398D"/>
    <w:rsid w:val="00E53B69"/>
    <w:rsid w:val="00E53D02"/>
    <w:rsid w:val="00E54071"/>
    <w:rsid w:val="00E5413F"/>
    <w:rsid w:val="00E5423A"/>
    <w:rsid w:val="00E54464"/>
    <w:rsid w:val="00E5467D"/>
    <w:rsid w:val="00E54705"/>
    <w:rsid w:val="00E54D74"/>
    <w:rsid w:val="00E54D99"/>
    <w:rsid w:val="00E54EB3"/>
    <w:rsid w:val="00E550C4"/>
    <w:rsid w:val="00E55278"/>
    <w:rsid w:val="00E55281"/>
    <w:rsid w:val="00E552DE"/>
    <w:rsid w:val="00E555EA"/>
    <w:rsid w:val="00E5577B"/>
    <w:rsid w:val="00E557D9"/>
    <w:rsid w:val="00E55F9F"/>
    <w:rsid w:val="00E55FF9"/>
    <w:rsid w:val="00E56754"/>
    <w:rsid w:val="00E56DC7"/>
    <w:rsid w:val="00E56F7B"/>
    <w:rsid w:val="00E56FB6"/>
    <w:rsid w:val="00E56FF2"/>
    <w:rsid w:val="00E570BA"/>
    <w:rsid w:val="00E570CB"/>
    <w:rsid w:val="00E5712C"/>
    <w:rsid w:val="00E573D2"/>
    <w:rsid w:val="00E57631"/>
    <w:rsid w:val="00E5778C"/>
    <w:rsid w:val="00E577C8"/>
    <w:rsid w:val="00E5787D"/>
    <w:rsid w:val="00E579F8"/>
    <w:rsid w:val="00E57A3E"/>
    <w:rsid w:val="00E57A83"/>
    <w:rsid w:val="00E57AB6"/>
    <w:rsid w:val="00E57ADA"/>
    <w:rsid w:val="00E60439"/>
    <w:rsid w:val="00E6044A"/>
    <w:rsid w:val="00E60460"/>
    <w:rsid w:val="00E60560"/>
    <w:rsid w:val="00E607B8"/>
    <w:rsid w:val="00E608DC"/>
    <w:rsid w:val="00E60A04"/>
    <w:rsid w:val="00E60B6E"/>
    <w:rsid w:val="00E60C11"/>
    <w:rsid w:val="00E61028"/>
    <w:rsid w:val="00E61139"/>
    <w:rsid w:val="00E611A9"/>
    <w:rsid w:val="00E612D3"/>
    <w:rsid w:val="00E614ED"/>
    <w:rsid w:val="00E61517"/>
    <w:rsid w:val="00E61579"/>
    <w:rsid w:val="00E617BC"/>
    <w:rsid w:val="00E61890"/>
    <w:rsid w:val="00E6195C"/>
    <w:rsid w:val="00E61A81"/>
    <w:rsid w:val="00E61B06"/>
    <w:rsid w:val="00E61BA4"/>
    <w:rsid w:val="00E61C47"/>
    <w:rsid w:val="00E61D5B"/>
    <w:rsid w:val="00E61F74"/>
    <w:rsid w:val="00E626C4"/>
    <w:rsid w:val="00E62782"/>
    <w:rsid w:val="00E627BD"/>
    <w:rsid w:val="00E628EA"/>
    <w:rsid w:val="00E62B40"/>
    <w:rsid w:val="00E62D15"/>
    <w:rsid w:val="00E62ED7"/>
    <w:rsid w:val="00E62F50"/>
    <w:rsid w:val="00E62F6A"/>
    <w:rsid w:val="00E62F99"/>
    <w:rsid w:val="00E62FBE"/>
    <w:rsid w:val="00E62FDC"/>
    <w:rsid w:val="00E6307C"/>
    <w:rsid w:val="00E630EC"/>
    <w:rsid w:val="00E630F3"/>
    <w:rsid w:val="00E633F5"/>
    <w:rsid w:val="00E63502"/>
    <w:rsid w:val="00E635DB"/>
    <w:rsid w:val="00E636A8"/>
    <w:rsid w:val="00E637F2"/>
    <w:rsid w:val="00E639D6"/>
    <w:rsid w:val="00E63D4C"/>
    <w:rsid w:val="00E63EDA"/>
    <w:rsid w:val="00E64133"/>
    <w:rsid w:val="00E641CA"/>
    <w:rsid w:val="00E64268"/>
    <w:rsid w:val="00E644E8"/>
    <w:rsid w:val="00E645EA"/>
    <w:rsid w:val="00E646AC"/>
    <w:rsid w:val="00E646D2"/>
    <w:rsid w:val="00E648B1"/>
    <w:rsid w:val="00E649CE"/>
    <w:rsid w:val="00E64A12"/>
    <w:rsid w:val="00E64BF9"/>
    <w:rsid w:val="00E64D79"/>
    <w:rsid w:val="00E64ED2"/>
    <w:rsid w:val="00E64F5B"/>
    <w:rsid w:val="00E64FD4"/>
    <w:rsid w:val="00E651BD"/>
    <w:rsid w:val="00E65208"/>
    <w:rsid w:val="00E652C7"/>
    <w:rsid w:val="00E655DE"/>
    <w:rsid w:val="00E65715"/>
    <w:rsid w:val="00E65719"/>
    <w:rsid w:val="00E65A2A"/>
    <w:rsid w:val="00E65B29"/>
    <w:rsid w:val="00E65DF3"/>
    <w:rsid w:val="00E65E4C"/>
    <w:rsid w:val="00E65E87"/>
    <w:rsid w:val="00E66123"/>
    <w:rsid w:val="00E66279"/>
    <w:rsid w:val="00E66336"/>
    <w:rsid w:val="00E66468"/>
    <w:rsid w:val="00E664A5"/>
    <w:rsid w:val="00E665D8"/>
    <w:rsid w:val="00E665DB"/>
    <w:rsid w:val="00E665E5"/>
    <w:rsid w:val="00E66709"/>
    <w:rsid w:val="00E66999"/>
    <w:rsid w:val="00E66BBC"/>
    <w:rsid w:val="00E66DA3"/>
    <w:rsid w:val="00E66DED"/>
    <w:rsid w:val="00E66E62"/>
    <w:rsid w:val="00E66FD1"/>
    <w:rsid w:val="00E6709E"/>
    <w:rsid w:val="00E670A8"/>
    <w:rsid w:val="00E672AA"/>
    <w:rsid w:val="00E67307"/>
    <w:rsid w:val="00E6730B"/>
    <w:rsid w:val="00E6736C"/>
    <w:rsid w:val="00E6746A"/>
    <w:rsid w:val="00E67520"/>
    <w:rsid w:val="00E67C0E"/>
    <w:rsid w:val="00E67CFC"/>
    <w:rsid w:val="00E67EDE"/>
    <w:rsid w:val="00E67F01"/>
    <w:rsid w:val="00E70089"/>
    <w:rsid w:val="00E70387"/>
    <w:rsid w:val="00E704F1"/>
    <w:rsid w:val="00E70515"/>
    <w:rsid w:val="00E707C3"/>
    <w:rsid w:val="00E70AAF"/>
    <w:rsid w:val="00E70AD3"/>
    <w:rsid w:val="00E70B6C"/>
    <w:rsid w:val="00E70B7C"/>
    <w:rsid w:val="00E70F26"/>
    <w:rsid w:val="00E70F2F"/>
    <w:rsid w:val="00E71023"/>
    <w:rsid w:val="00E7129A"/>
    <w:rsid w:val="00E71330"/>
    <w:rsid w:val="00E713A3"/>
    <w:rsid w:val="00E715C5"/>
    <w:rsid w:val="00E71713"/>
    <w:rsid w:val="00E71782"/>
    <w:rsid w:val="00E71A1B"/>
    <w:rsid w:val="00E71ABC"/>
    <w:rsid w:val="00E71B45"/>
    <w:rsid w:val="00E71C4E"/>
    <w:rsid w:val="00E72021"/>
    <w:rsid w:val="00E72103"/>
    <w:rsid w:val="00E72B4E"/>
    <w:rsid w:val="00E73078"/>
    <w:rsid w:val="00E732B7"/>
    <w:rsid w:val="00E73390"/>
    <w:rsid w:val="00E73464"/>
    <w:rsid w:val="00E7358C"/>
    <w:rsid w:val="00E735D5"/>
    <w:rsid w:val="00E7378C"/>
    <w:rsid w:val="00E737E2"/>
    <w:rsid w:val="00E73BC7"/>
    <w:rsid w:val="00E74275"/>
    <w:rsid w:val="00E7433C"/>
    <w:rsid w:val="00E7438F"/>
    <w:rsid w:val="00E7444C"/>
    <w:rsid w:val="00E7452A"/>
    <w:rsid w:val="00E74579"/>
    <w:rsid w:val="00E745F2"/>
    <w:rsid w:val="00E749AA"/>
    <w:rsid w:val="00E74AD5"/>
    <w:rsid w:val="00E74B8B"/>
    <w:rsid w:val="00E74D65"/>
    <w:rsid w:val="00E74EEA"/>
    <w:rsid w:val="00E74F0A"/>
    <w:rsid w:val="00E750BE"/>
    <w:rsid w:val="00E75316"/>
    <w:rsid w:val="00E7536F"/>
    <w:rsid w:val="00E753AD"/>
    <w:rsid w:val="00E75559"/>
    <w:rsid w:val="00E75745"/>
    <w:rsid w:val="00E75844"/>
    <w:rsid w:val="00E75915"/>
    <w:rsid w:val="00E75A3C"/>
    <w:rsid w:val="00E75AAD"/>
    <w:rsid w:val="00E75B84"/>
    <w:rsid w:val="00E75C14"/>
    <w:rsid w:val="00E75CC5"/>
    <w:rsid w:val="00E75E9B"/>
    <w:rsid w:val="00E75EA9"/>
    <w:rsid w:val="00E75EF9"/>
    <w:rsid w:val="00E75FB6"/>
    <w:rsid w:val="00E760F8"/>
    <w:rsid w:val="00E76C6A"/>
    <w:rsid w:val="00E76F25"/>
    <w:rsid w:val="00E76F77"/>
    <w:rsid w:val="00E7705A"/>
    <w:rsid w:val="00E7731A"/>
    <w:rsid w:val="00E77348"/>
    <w:rsid w:val="00E77372"/>
    <w:rsid w:val="00E7759E"/>
    <w:rsid w:val="00E775C1"/>
    <w:rsid w:val="00E7768D"/>
    <w:rsid w:val="00E7775E"/>
    <w:rsid w:val="00E778D0"/>
    <w:rsid w:val="00E7793E"/>
    <w:rsid w:val="00E77DFC"/>
    <w:rsid w:val="00E805F9"/>
    <w:rsid w:val="00E80659"/>
    <w:rsid w:val="00E80834"/>
    <w:rsid w:val="00E80847"/>
    <w:rsid w:val="00E808B7"/>
    <w:rsid w:val="00E80A76"/>
    <w:rsid w:val="00E80D26"/>
    <w:rsid w:val="00E80E0A"/>
    <w:rsid w:val="00E8108A"/>
    <w:rsid w:val="00E810CA"/>
    <w:rsid w:val="00E813B4"/>
    <w:rsid w:val="00E81431"/>
    <w:rsid w:val="00E8152C"/>
    <w:rsid w:val="00E81959"/>
    <w:rsid w:val="00E81A09"/>
    <w:rsid w:val="00E81AB3"/>
    <w:rsid w:val="00E81AF8"/>
    <w:rsid w:val="00E81EE4"/>
    <w:rsid w:val="00E82572"/>
    <w:rsid w:val="00E826DC"/>
    <w:rsid w:val="00E8290E"/>
    <w:rsid w:val="00E8296D"/>
    <w:rsid w:val="00E829F9"/>
    <w:rsid w:val="00E82A81"/>
    <w:rsid w:val="00E82B51"/>
    <w:rsid w:val="00E82E62"/>
    <w:rsid w:val="00E82F4D"/>
    <w:rsid w:val="00E82FA2"/>
    <w:rsid w:val="00E830B6"/>
    <w:rsid w:val="00E830D1"/>
    <w:rsid w:val="00E8324E"/>
    <w:rsid w:val="00E8335D"/>
    <w:rsid w:val="00E83740"/>
    <w:rsid w:val="00E83875"/>
    <w:rsid w:val="00E83969"/>
    <w:rsid w:val="00E83A33"/>
    <w:rsid w:val="00E83D40"/>
    <w:rsid w:val="00E83EA5"/>
    <w:rsid w:val="00E83EAE"/>
    <w:rsid w:val="00E8410B"/>
    <w:rsid w:val="00E84359"/>
    <w:rsid w:val="00E8455D"/>
    <w:rsid w:val="00E847E4"/>
    <w:rsid w:val="00E84BED"/>
    <w:rsid w:val="00E84C09"/>
    <w:rsid w:val="00E84C1B"/>
    <w:rsid w:val="00E84C28"/>
    <w:rsid w:val="00E84F32"/>
    <w:rsid w:val="00E850D2"/>
    <w:rsid w:val="00E8523B"/>
    <w:rsid w:val="00E852B5"/>
    <w:rsid w:val="00E85373"/>
    <w:rsid w:val="00E856FF"/>
    <w:rsid w:val="00E858DD"/>
    <w:rsid w:val="00E85D3D"/>
    <w:rsid w:val="00E86008"/>
    <w:rsid w:val="00E8617F"/>
    <w:rsid w:val="00E862E3"/>
    <w:rsid w:val="00E863CC"/>
    <w:rsid w:val="00E8663B"/>
    <w:rsid w:val="00E86646"/>
    <w:rsid w:val="00E86781"/>
    <w:rsid w:val="00E869E5"/>
    <w:rsid w:val="00E86B16"/>
    <w:rsid w:val="00E86B20"/>
    <w:rsid w:val="00E86C16"/>
    <w:rsid w:val="00E86E13"/>
    <w:rsid w:val="00E86FB4"/>
    <w:rsid w:val="00E87062"/>
    <w:rsid w:val="00E8745B"/>
    <w:rsid w:val="00E8752F"/>
    <w:rsid w:val="00E87C1A"/>
    <w:rsid w:val="00E87CDD"/>
    <w:rsid w:val="00E87E0A"/>
    <w:rsid w:val="00E87E55"/>
    <w:rsid w:val="00E87F6D"/>
    <w:rsid w:val="00E901FE"/>
    <w:rsid w:val="00E90466"/>
    <w:rsid w:val="00E90492"/>
    <w:rsid w:val="00E909DF"/>
    <w:rsid w:val="00E90A2F"/>
    <w:rsid w:val="00E90AB7"/>
    <w:rsid w:val="00E90EC4"/>
    <w:rsid w:val="00E90F14"/>
    <w:rsid w:val="00E90FC0"/>
    <w:rsid w:val="00E910BF"/>
    <w:rsid w:val="00E91146"/>
    <w:rsid w:val="00E91230"/>
    <w:rsid w:val="00E913BA"/>
    <w:rsid w:val="00E9140E"/>
    <w:rsid w:val="00E914AA"/>
    <w:rsid w:val="00E914C2"/>
    <w:rsid w:val="00E91544"/>
    <w:rsid w:val="00E91549"/>
    <w:rsid w:val="00E916B6"/>
    <w:rsid w:val="00E9195B"/>
    <w:rsid w:val="00E91AA6"/>
    <w:rsid w:val="00E91C35"/>
    <w:rsid w:val="00E91E68"/>
    <w:rsid w:val="00E91ED4"/>
    <w:rsid w:val="00E91FE8"/>
    <w:rsid w:val="00E92231"/>
    <w:rsid w:val="00E922B1"/>
    <w:rsid w:val="00E92517"/>
    <w:rsid w:val="00E925E7"/>
    <w:rsid w:val="00E92AB5"/>
    <w:rsid w:val="00E92DE1"/>
    <w:rsid w:val="00E92F66"/>
    <w:rsid w:val="00E930BB"/>
    <w:rsid w:val="00E931F1"/>
    <w:rsid w:val="00E93293"/>
    <w:rsid w:val="00E935E5"/>
    <w:rsid w:val="00E937FE"/>
    <w:rsid w:val="00E9404B"/>
    <w:rsid w:val="00E94109"/>
    <w:rsid w:val="00E941BF"/>
    <w:rsid w:val="00E9440D"/>
    <w:rsid w:val="00E944D8"/>
    <w:rsid w:val="00E9452E"/>
    <w:rsid w:val="00E94BA8"/>
    <w:rsid w:val="00E94BD8"/>
    <w:rsid w:val="00E94D48"/>
    <w:rsid w:val="00E94FEA"/>
    <w:rsid w:val="00E950A2"/>
    <w:rsid w:val="00E95524"/>
    <w:rsid w:val="00E956A0"/>
    <w:rsid w:val="00E957A5"/>
    <w:rsid w:val="00E9580C"/>
    <w:rsid w:val="00E9595F"/>
    <w:rsid w:val="00E95C51"/>
    <w:rsid w:val="00E95CDF"/>
    <w:rsid w:val="00E95D82"/>
    <w:rsid w:val="00E960E6"/>
    <w:rsid w:val="00E96103"/>
    <w:rsid w:val="00E96108"/>
    <w:rsid w:val="00E96247"/>
    <w:rsid w:val="00E96510"/>
    <w:rsid w:val="00E9682F"/>
    <w:rsid w:val="00E96AB8"/>
    <w:rsid w:val="00E96B16"/>
    <w:rsid w:val="00E96CF5"/>
    <w:rsid w:val="00E9713D"/>
    <w:rsid w:val="00E9717E"/>
    <w:rsid w:val="00E971AB"/>
    <w:rsid w:val="00E9747A"/>
    <w:rsid w:val="00E974BD"/>
    <w:rsid w:val="00E974DE"/>
    <w:rsid w:val="00E97511"/>
    <w:rsid w:val="00E9758A"/>
    <w:rsid w:val="00E97603"/>
    <w:rsid w:val="00E976DB"/>
    <w:rsid w:val="00E97A56"/>
    <w:rsid w:val="00E97AA6"/>
    <w:rsid w:val="00E97AE8"/>
    <w:rsid w:val="00E97CFE"/>
    <w:rsid w:val="00E97F34"/>
    <w:rsid w:val="00EA000A"/>
    <w:rsid w:val="00EA0350"/>
    <w:rsid w:val="00EA0450"/>
    <w:rsid w:val="00EA04E3"/>
    <w:rsid w:val="00EA04E5"/>
    <w:rsid w:val="00EA06E8"/>
    <w:rsid w:val="00EA0714"/>
    <w:rsid w:val="00EA07C0"/>
    <w:rsid w:val="00EA094F"/>
    <w:rsid w:val="00EA0C49"/>
    <w:rsid w:val="00EA0E40"/>
    <w:rsid w:val="00EA0E48"/>
    <w:rsid w:val="00EA0FF6"/>
    <w:rsid w:val="00EA0FF9"/>
    <w:rsid w:val="00EA10B3"/>
    <w:rsid w:val="00EA137D"/>
    <w:rsid w:val="00EA1902"/>
    <w:rsid w:val="00EA1924"/>
    <w:rsid w:val="00EA19B0"/>
    <w:rsid w:val="00EA1A87"/>
    <w:rsid w:val="00EA1F59"/>
    <w:rsid w:val="00EA1F91"/>
    <w:rsid w:val="00EA1F93"/>
    <w:rsid w:val="00EA2207"/>
    <w:rsid w:val="00EA26FC"/>
    <w:rsid w:val="00EA2728"/>
    <w:rsid w:val="00EA2B83"/>
    <w:rsid w:val="00EA2C8D"/>
    <w:rsid w:val="00EA2F77"/>
    <w:rsid w:val="00EA305A"/>
    <w:rsid w:val="00EA3206"/>
    <w:rsid w:val="00EA347F"/>
    <w:rsid w:val="00EA35A6"/>
    <w:rsid w:val="00EA3812"/>
    <w:rsid w:val="00EA38EB"/>
    <w:rsid w:val="00EA3AA3"/>
    <w:rsid w:val="00EA4017"/>
    <w:rsid w:val="00EA404B"/>
    <w:rsid w:val="00EA4474"/>
    <w:rsid w:val="00EA452C"/>
    <w:rsid w:val="00EA4602"/>
    <w:rsid w:val="00EA463C"/>
    <w:rsid w:val="00EA476A"/>
    <w:rsid w:val="00EA481C"/>
    <w:rsid w:val="00EA48EF"/>
    <w:rsid w:val="00EA4BB5"/>
    <w:rsid w:val="00EA4BFF"/>
    <w:rsid w:val="00EA4C51"/>
    <w:rsid w:val="00EA4C78"/>
    <w:rsid w:val="00EA4CF9"/>
    <w:rsid w:val="00EA4D9F"/>
    <w:rsid w:val="00EA4E06"/>
    <w:rsid w:val="00EA4E90"/>
    <w:rsid w:val="00EA4ED7"/>
    <w:rsid w:val="00EA5269"/>
    <w:rsid w:val="00EA53B7"/>
    <w:rsid w:val="00EA5411"/>
    <w:rsid w:val="00EA55A0"/>
    <w:rsid w:val="00EA55B6"/>
    <w:rsid w:val="00EA56C8"/>
    <w:rsid w:val="00EA56F5"/>
    <w:rsid w:val="00EA585C"/>
    <w:rsid w:val="00EA59C1"/>
    <w:rsid w:val="00EA5BF7"/>
    <w:rsid w:val="00EA5C48"/>
    <w:rsid w:val="00EA5CA2"/>
    <w:rsid w:val="00EA5D32"/>
    <w:rsid w:val="00EA5ED7"/>
    <w:rsid w:val="00EA6047"/>
    <w:rsid w:val="00EA6061"/>
    <w:rsid w:val="00EA664B"/>
    <w:rsid w:val="00EA6949"/>
    <w:rsid w:val="00EA6994"/>
    <w:rsid w:val="00EA6A60"/>
    <w:rsid w:val="00EA6B23"/>
    <w:rsid w:val="00EA6CCC"/>
    <w:rsid w:val="00EA6E48"/>
    <w:rsid w:val="00EA7054"/>
    <w:rsid w:val="00EA70C3"/>
    <w:rsid w:val="00EA71CF"/>
    <w:rsid w:val="00EA7213"/>
    <w:rsid w:val="00EA73C9"/>
    <w:rsid w:val="00EA7416"/>
    <w:rsid w:val="00EA7439"/>
    <w:rsid w:val="00EA74BC"/>
    <w:rsid w:val="00EA76B8"/>
    <w:rsid w:val="00EA76E9"/>
    <w:rsid w:val="00EA789D"/>
    <w:rsid w:val="00EA7B7F"/>
    <w:rsid w:val="00EA7CA5"/>
    <w:rsid w:val="00EA7D91"/>
    <w:rsid w:val="00EA7DD2"/>
    <w:rsid w:val="00EA7DFD"/>
    <w:rsid w:val="00EA7F57"/>
    <w:rsid w:val="00EB0231"/>
    <w:rsid w:val="00EB0390"/>
    <w:rsid w:val="00EB0408"/>
    <w:rsid w:val="00EB045D"/>
    <w:rsid w:val="00EB0563"/>
    <w:rsid w:val="00EB06B5"/>
    <w:rsid w:val="00EB07BD"/>
    <w:rsid w:val="00EB08D4"/>
    <w:rsid w:val="00EB08E2"/>
    <w:rsid w:val="00EB0A14"/>
    <w:rsid w:val="00EB0C40"/>
    <w:rsid w:val="00EB0CB9"/>
    <w:rsid w:val="00EB0D45"/>
    <w:rsid w:val="00EB0DF6"/>
    <w:rsid w:val="00EB1081"/>
    <w:rsid w:val="00EB1248"/>
    <w:rsid w:val="00EB1525"/>
    <w:rsid w:val="00EB16D3"/>
    <w:rsid w:val="00EB178E"/>
    <w:rsid w:val="00EB197C"/>
    <w:rsid w:val="00EB1AE8"/>
    <w:rsid w:val="00EB1B16"/>
    <w:rsid w:val="00EB1B49"/>
    <w:rsid w:val="00EB1C54"/>
    <w:rsid w:val="00EB1EC9"/>
    <w:rsid w:val="00EB1FD7"/>
    <w:rsid w:val="00EB2174"/>
    <w:rsid w:val="00EB2216"/>
    <w:rsid w:val="00EB24E3"/>
    <w:rsid w:val="00EB2B05"/>
    <w:rsid w:val="00EB2B7C"/>
    <w:rsid w:val="00EB2B92"/>
    <w:rsid w:val="00EB2D89"/>
    <w:rsid w:val="00EB301B"/>
    <w:rsid w:val="00EB32B3"/>
    <w:rsid w:val="00EB338C"/>
    <w:rsid w:val="00EB360E"/>
    <w:rsid w:val="00EB360F"/>
    <w:rsid w:val="00EB3668"/>
    <w:rsid w:val="00EB372D"/>
    <w:rsid w:val="00EB3771"/>
    <w:rsid w:val="00EB3B51"/>
    <w:rsid w:val="00EB3B75"/>
    <w:rsid w:val="00EB3C2D"/>
    <w:rsid w:val="00EB3CE6"/>
    <w:rsid w:val="00EB3F14"/>
    <w:rsid w:val="00EB4204"/>
    <w:rsid w:val="00EB4212"/>
    <w:rsid w:val="00EB47C8"/>
    <w:rsid w:val="00EB4B06"/>
    <w:rsid w:val="00EB4BE5"/>
    <w:rsid w:val="00EB4DEC"/>
    <w:rsid w:val="00EB4FB7"/>
    <w:rsid w:val="00EB4FC1"/>
    <w:rsid w:val="00EB5161"/>
    <w:rsid w:val="00EB521E"/>
    <w:rsid w:val="00EB534B"/>
    <w:rsid w:val="00EB5565"/>
    <w:rsid w:val="00EB55AC"/>
    <w:rsid w:val="00EB58CB"/>
    <w:rsid w:val="00EB5EF6"/>
    <w:rsid w:val="00EB5F21"/>
    <w:rsid w:val="00EB6063"/>
    <w:rsid w:val="00EB61CE"/>
    <w:rsid w:val="00EB6238"/>
    <w:rsid w:val="00EB626B"/>
    <w:rsid w:val="00EB6301"/>
    <w:rsid w:val="00EB6418"/>
    <w:rsid w:val="00EB645D"/>
    <w:rsid w:val="00EB6481"/>
    <w:rsid w:val="00EB6494"/>
    <w:rsid w:val="00EB64E6"/>
    <w:rsid w:val="00EB6A16"/>
    <w:rsid w:val="00EB6C47"/>
    <w:rsid w:val="00EB6D7A"/>
    <w:rsid w:val="00EB6DD9"/>
    <w:rsid w:val="00EB7014"/>
    <w:rsid w:val="00EB7028"/>
    <w:rsid w:val="00EB70E8"/>
    <w:rsid w:val="00EB7275"/>
    <w:rsid w:val="00EB7813"/>
    <w:rsid w:val="00EB7E83"/>
    <w:rsid w:val="00EB7EDD"/>
    <w:rsid w:val="00EC0251"/>
    <w:rsid w:val="00EC08CA"/>
    <w:rsid w:val="00EC0CDB"/>
    <w:rsid w:val="00EC0E57"/>
    <w:rsid w:val="00EC0EB8"/>
    <w:rsid w:val="00EC0EBF"/>
    <w:rsid w:val="00EC0F6A"/>
    <w:rsid w:val="00EC10AC"/>
    <w:rsid w:val="00EC1100"/>
    <w:rsid w:val="00EC111A"/>
    <w:rsid w:val="00EC1474"/>
    <w:rsid w:val="00EC1490"/>
    <w:rsid w:val="00EC14A5"/>
    <w:rsid w:val="00EC14E9"/>
    <w:rsid w:val="00EC173C"/>
    <w:rsid w:val="00EC1765"/>
    <w:rsid w:val="00EC177A"/>
    <w:rsid w:val="00EC1789"/>
    <w:rsid w:val="00EC17E0"/>
    <w:rsid w:val="00EC17E2"/>
    <w:rsid w:val="00EC1AC5"/>
    <w:rsid w:val="00EC1C13"/>
    <w:rsid w:val="00EC2072"/>
    <w:rsid w:val="00EC209C"/>
    <w:rsid w:val="00EC2144"/>
    <w:rsid w:val="00EC2359"/>
    <w:rsid w:val="00EC25D8"/>
    <w:rsid w:val="00EC279A"/>
    <w:rsid w:val="00EC2810"/>
    <w:rsid w:val="00EC2813"/>
    <w:rsid w:val="00EC2ACB"/>
    <w:rsid w:val="00EC2AEA"/>
    <w:rsid w:val="00EC2BB6"/>
    <w:rsid w:val="00EC2C7B"/>
    <w:rsid w:val="00EC3375"/>
    <w:rsid w:val="00EC3427"/>
    <w:rsid w:val="00EC34CD"/>
    <w:rsid w:val="00EC3590"/>
    <w:rsid w:val="00EC35A2"/>
    <w:rsid w:val="00EC3809"/>
    <w:rsid w:val="00EC3838"/>
    <w:rsid w:val="00EC3955"/>
    <w:rsid w:val="00EC3AEF"/>
    <w:rsid w:val="00EC3E9C"/>
    <w:rsid w:val="00EC416B"/>
    <w:rsid w:val="00EC4352"/>
    <w:rsid w:val="00EC4401"/>
    <w:rsid w:val="00EC440E"/>
    <w:rsid w:val="00EC467D"/>
    <w:rsid w:val="00EC46B2"/>
    <w:rsid w:val="00EC480F"/>
    <w:rsid w:val="00EC48AC"/>
    <w:rsid w:val="00EC49AA"/>
    <w:rsid w:val="00EC49D7"/>
    <w:rsid w:val="00EC4AF6"/>
    <w:rsid w:val="00EC4FCA"/>
    <w:rsid w:val="00EC5147"/>
    <w:rsid w:val="00EC51D6"/>
    <w:rsid w:val="00EC527D"/>
    <w:rsid w:val="00EC5345"/>
    <w:rsid w:val="00EC5372"/>
    <w:rsid w:val="00EC557A"/>
    <w:rsid w:val="00EC5642"/>
    <w:rsid w:val="00EC587F"/>
    <w:rsid w:val="00EC59C4"/>
    <w:rsid w:val="00EC5A18"/>
    <w:rsid w:val="00EC5AB0"/>
    <w:rsid w:val="00EC5B95"/>
    <w:rsid w:val="00EC5C98"/>
    <w:rsid w:val="00EC5D7A"/>
    <w:rsid w:val="00EC5EBA"/>
    <w:rsid w:val="00EC6021"/>
    <w:rsid w:val="00EC60BE"/>
    <w:rsid w:val="00EC615C"/>
    <w:rsid w:val="00EC62F5"/>
    <w:rsid w:val="00EC6545"/>
    <w:rsid w:val="00EC65C6"/>
    <w:rsid w:val="00EC6A0E"/>
    <w:rsid w:val="00EC6A57"/>
    <w:rsid w:val="00EC6E86"/>
    <w:rsid w:val="00EC71C4"/>
    <w:rsid w:val="00EC7441"/>
    <w:rsid w:val="00EC74C4"/>
    <w:rsid w:val="00EC74F9"/>
    <w:rsid w:val="00EC74FA"/>
    <w:rsid w:val="00EC781E"/>
    <w:rsid w:val="00EC799B"/>
    <w:rsid w:val="00EC7A24"/>
    <w:rsid w:val="00EC7A38"/>
    <w:rsid w:val="00EC7C49"/>
    <w:rsid w:val="00EC7D41"/>
    <w:rsid w:val="00EC7D4B"/>
    <w:rsid w:val="00ED0016"/>
    <w:rsid w:val="00ED008A"/>
    <w:rsid w:val="00ED018C"/>
    <w:rsid w:val="00ED057B"/>
    <w:rsid w:val="00ED073B"/>
    <w:rsid w:val="00ED0897"/>
    <w:rsid w:val="00ED091C"/>
    <w:rsid w:val="00ED0B90"/>
    <w:rsid w:val="00ED0BF9"/>
    <w:rsid w:val="00ED0D18"/>
    <w:rsid w:val="00ED0D6D"/>
    <w:rsid w:val="00ED0E67"/>
    <w:rsid w:val="00ED0FC9"/>
    <w:rsid w:val="00ED0FD4"/>
    <w:rsid w:val="00ED1141"/>
    <w:rsid w:val="00ED135E"/>
    <w:rsid w:val="00ED16A1"/>
    <w:rsid w:val="00ED1868"/>
    <w:rsid w:val="00ED18D5"/>
    <w:rsid w:val="00ED1920"/>
    <w:rsid w:val="00ED1970"/>
    <w:rsid w:val="00ED1995"/>
    <w:rsid w:val="00ED19B9"/>
    <w:rsid w:val="00ED1A22"/>
    <w:rsid w:val="00ED1B3E"/>
    <w:rsid w:val="00ED1BAD"/>
    <w:rsid w:val="00ED1CF0"/>
    <w:rsid w:val="00ED1F4E"/>
    <w:rsid w:val="00ED1F5A"/>
    <w:rsid w:val="00ED1F9E"/>
    <w:rsid w:val="00ED20F3"/>
    <w:rsid w:val="00ED2200"/>
    <w:rsid w:val="00ED2445"/>
    <w:rsid w:val="00ED24A9"/>
    <w:rsid w:val="00ED264F"/>
    <w:rsid w:val="00ED2793"/>
    <w:rsid w:val="00ED2B33"/>
    <w:rsid w:val="00ED2C00"/>
    <w:rsid w:val="00ED2E61"/>
    <w:rsid w:val="00ED2E65"/>
    <w:rsid w:val="00ED312F"/>
    <w:rsid w:val="00ED3192"/>
    <w:rsid w:val="00ED3382"/>
    <w:rsid w:val="00ED34F7"/>
    <w:rsid w:val="00ED351E"/>
    <w:rsid w:val="00ED369F"/>
    <w:rsid w:val="00ED3742"/>
    <w:rsid w:val="00ED3A2E"/>
    <w:rsid w:val="00ED3BA2"/>
    <w:rsid w:val="00ED3C49"/>
    <w:rsid w:val="00ED3D53"/>
    <w:rsid w:val="00ED3F12"/>
    <w:rsid w:val="00ED40FD"/>
    <w:rsid w:val="00ED428B"/>
    <w:rsid w:val="00ED47C2"/>
    <w:rsid w:val="00ED4927"/>
    <w:rsid w:val="00ED4C92"/>
    <w:rsid w:val="00ED4DED"/>
    <w:rsid w:val="00ED505B"/>
    <w:rsid w:val="00ED54B3"/>
    <w:rsid w:val="00ED54DB"/>
    <w:rsid w:val="00ED55B4"/>
    <w:rsid w:val="00ED56A5"/>
    <w:rsid w:val="00ED56CE"/>
    <w:rsid w:val="00ED59BF"/>
    <w:rsid w:val="00ED5A52"/>
    <w:rsid w:val="00ED5BD9"/>
    <w:rsid w:val="00ED5C0B"/>
    <w:rsid w:val="00ED5C33"/>
    <w:rsid w:val="00ED61C9"/>
    <w:rsid w:val="00ED62F9"/>
    <w:rsid w:val="00ED62FA"/>
    <w:rsid w:val="00ED6417"/>
    <w:rsid w:val="00ED678C"/>
    <w:rsid w:val="00ED67B9"/>
    <w:rsid w:val="00ED68A0"/>
    <w:rsid w:val="00ED68B6"/>
    <w:rsid w:val="00ED6A8C"/>
    <w:rsid w:val="00ED6DA0"/>
    <w:rsid w:val="00ED6DCE"/>
    <w:rsid w:val="00ED6F5A"/>
    <w:rsid w:val="00ED7137"/>
    <w:rsid w:val="00ED7188"/>
    <w:rsid w:val="00ED72B4"/>
    <w:rsid w:val="00ED7358"/>
    <w:rsid w:val="00ED74AF"/>
    <w:rsid w:val="00ED753D"/>
    <w:rsid w:val="00ED75E4"/>
    <w:rsid w:val="00ED7691"/>
    <w:rsid w:val="00ED770F"/>
    <w:rsid w:val="00ED773D"/>
    <w:rsid w:val="00ED7787"/>
    <w:rsid w:val="00ED77B1"/>
    <w:rsid w:val="00ED789E"/>
    <w:rsid w:val="00ED78B9"/>
    <w:rsid w:val="00ED7B15"/>
    <w:rsid w:val="00ED7BBC"/>
    <w:rsid w:val="00ED7C0E"/>
    <w:rsid w:val="00ED7DEF"/>
    <w:rsid w:val="00ED7F54"/>
    <w:rsid w:val="00EE0040"/>
    <w:rsid w:val="00EE0262"/>
    <w:rsid w:val="00EE06B9"/>
    <w:rsid w:val="00EE0985"/>
    <w:rsid w:val="00EE0C70"/>
    <w:rsid w:val="00EE0D6B"/>
    <w:rsid w:val="00EE0DF7"/>
    <w:rsid w:val="00EE0E21"/>
    <w:rsid w:val="00EE0FF9"/>
    <w:rsid w:val="00EE165E"/>
    <w:rsid w:val="00EE1762"/>
    <w:rsid w:val="00EE17D2"/>
    <w:rsid w:val="00EE19A6"/>
    <w:rsid w:val="00EE1A2D"/>
    <w:rsid w:val="00EE1E18"/>
    <w:rsid w:val="00EE1FE9"/>
    <w:rsid w:val="00EE214E"/>
    <w:rsid w:val="00EE21A5"/>
    <w:rsid w:val="00EE2279"/>
    <w:rsid w:val="00EE26C1"/>
    <w:rsid w:val="00EE26DA"/>
    <w:rsid w:val="00EE27FD"/>
    <w:rsid w:val="00EE2810"/>
    <w:rsid w:val="00EE29D4"/>
    <w:rsid w:val="00EE2B0F"/>
    <w:rsid w:val="00EE2E4C"/>
    <w:rsid w:val="00EE31BB"/>
    <w:rsid w:val="00EE32C4"/>
    <w:rsid w:val="00EE33FD"/>
    <w:rsid w:val="00EE3574"/>
    <w:rsid w:val="00EE38E0"/>
    <w:rsid w:val="00EE3CD5"/>
    <w:rsid w:val="00EE3D12"/>
    <w:rsid w:val="00EE3D41"/>
    <w:rsid w:val="00EE3D8F"/>
    <w:rsid w:val="00EE3E12"/>
    <w:rsid w:val="00EE43D9"/>
    <w:rsid w:val="00EE458F"/>
    <w:rsid w:val="00EE45A0"/>
    <w:rsid w:val="00EE46C8"/>
    <w:rsid w:val="00EE487F"/>
    <w:rsid w:val="00EE4A2F"/>
    <w:rsid w:val="00EE4AEC"/>
    <w:rsid w:val="00EE4B32"/>
    <w:rsid w:val="00EE4C75"/>
    <w:rsid w:val="00EE4D60"/>
    <w:rsid w:val="00EE4D8C"/>
    <w:rsid w:val="00EE4E0A"/>
    <w:rsid w:val="00EE4ED1"/>
    <w:rsid w:val="00EE4FA1"/>
    <w:rsid w:val="00EE518B"/>
    <w:rsid w:val="00EE548A"/>
    <w:rsid w:val="00EE54B1"/>
    <w:rsid w:val="00EE562F"/>
    <w:rsid w:val="00EE56FC"/>
    <w:rsid w:val="00EE584A"/>
    <w:rsid w:val="00EE58A5"/>
    <w:rsid w:val="00EE5BFD"/>
    <w:rsid w:val="00EE5CC2"/>
    <w:rsid w:val="00EE5CD6"/>
    <w:rsid w:val="00EE6074"/>
    <w:rsid w:val="00EE61FB"/>
    <w:rsid w:val="00EE63FF"/>
    <w:rsid w:val="00EE65DD"/>
    <w:rsid w:val="00EE66AA"/>
    <w:rsid w:val="00EE6765"/>
    <w:rsid w:val="00EE6C52"/>
    <w:rsid w:val="00EE6C69"/>
    <w:rsid w:val="00EE7000"/>
    <w:rsid w:val="00EE736A"/>
    <w:rsid w:val="00EE7622"/>
    <w:rsid w:val="00EE7893"/>
    <w:rsid w:val="00EE7906"/>
    <w:rsid w:val="00EE79D0"/>
    <w:rsid w:val="00EE7BD2"/>
    <w:rsid w:val="00EE7D0F"/>
    <w:rsid w:val="00EE7F24"/>
    <w:rsid w:val="00EE7FD1"/>
    <w:rsid w:val="00EF0100"/>
    <w:rsid w:val="00EF0112"/>
    <w:rsid w:val="00EF02C0"/>
    <w:rsid w:val="00EF02EF"/>
    <w:rsid w:val="00EF080B"/>
    <w:rsid w:val="00EF0913"/>
    <w:rsid w:val="00EF0B5F"/>
    <w:rsid w:val="00EF0DB6"/>
    <w:rsid w:val="00EF0E6A"/>
    <w:rsid w:val="00EF0E6C"/>
    <w:rsid w:val="00EF1284"/>
    <w:rsid w:val="00EF171C"/>
    <w:rsid w:val="00EF177F"/>
    <w:rsid w:val="00EF187E"/>
    <w:rsid w:val="00EF1DBF"/>
    <w:rsid w:val="00EF1E0C"/>
    <w:rsid w:val="00EF1E3C"/>
    <w:rsid w:val="00EF24CD"/>
    <w:rsid w:val="00EF264E"/>
    <w:rsid w:val="00EF26F4"/>
    <w:rsid w:val="00EF2716"/>
    <w:rsid w:val="00EF28C7"/>
    <w:rsid w:val="00EF2A26"/>
    <w:rsid w:val="00EF2B0A"/>
    <w:rsid w:val="00EF2F8F"/>
    <w:rsid w:val="00EF2FE9"/>
    <w:rsid w:val="00EF3075"/>
    <w:rsid w:val="00EF31CC"/>
    <w:rsid w:val="00EF322D"/>
    <w:rsid w:val="00EF33CC"/>
    <w:rsid w:val="00EF3597"/>
    <w:rsid w:val="00EF35EC"/>
    <w:rsid w:val="00EF371F"/>
    <w:rsid w:val="00EF38E2"/>
    <w:rsid w:val="00EF3941"/>
    <w:rsid w:val="00EF4065"/>
    <w:rsid w:val="00EF430B"/>
    <w:rsid w:val="00EF44ED"/>
    <w:rsid w:val="00EF46F9"/>
    <w:rsid w:val="00EF49E2"/>
    <w:rsid w:val="00EF4C93"/>
    <w:rsid w:val="00EF4C99"/>
    <w:rsid w:val="00EF4D79"/>
    <w:rsid w:val="00EF4FED"/>
    <w:rsid w:val="00EF511A"/>
    <w:rsid w:val="00EF517B"/>
    <w:rsid w:val="00EF51CE"/>
    <w:rsid w:val="00EF5256"/>
    <w:rsid w:val="00EF5258"/>
    <w:rsid w:val="00EF5296"/>
    <w:rsid w:val="00EF52D7"/>
    <w:rsid w:val="00EF546D"/>
    <w:rsid w:val="00EF54C7"/>
    <w:rsid w:val="00EF54DA"/>
    <w:rsid w:val="00EF5542"/>
    <w:rsid w:val="00EF5581"/>
    <w:rsid w:val="00EF56C5"/>
    <w:rsid w:val="00EF57A4"/>
    <w:rsid w:val="00EF587A"/>
    <w:rsid w:val="00EF58A4"/>
    <w:rsid w:val="00EF594A"/>
    <w:rsid w:val="00EF5B3A"/>
    <w:rsid w:val="00EF5D72"/>
    <w:rsid w:val="00EF5D7A"/>
    <w:rsid w:val="00EF5DAB"/>
    <w:rsid w:val="00EF5E7D"/>
    <w:rsid w:val="00EF60FF"/>
    <w:rsid w:val="00EF627F"/>
    <w:rsid w:val="00EF64FA"/>
    <w:rsid w:val="00EF6596"/>
    <w:rsid w:val="00EF670A"/>
    <w:rsid w:val="00EF6AF5"/>
    <w:rsid w:val="00EF6BA6"/>
    <w:rsid w:val="00EF6C82"/>
    <w:rsid w:val="00EF6DC9"/>
    <w:rsid w:val="00EF6E0C"/>
    <w:rsid w:val="00EF6FB9"/>
    <w:rsid w:val="00EF74E7"/>
    <w:rsid w:val="00EF7760"/>
    <w:rsid w:val="00EF7761"/>
    <w:rsid w:val="00EF77E1"/>
    <w:rsid w:val="00EF7892"/>
    <w:rsid w:val="00EF78CF"/>
    <w:rsid w:val="00EF78E4"/>
    <w:rsid w:val="00EF79D9"/>
    <w:rsid w:val="00EF7D6A"/>
    <w:rsid w:val="00EF7D83"/>
    <w:rsid w:val="00F000D3"/>
    <w:rsid w:val="00F002A4"/>
    <w:rsid w:val="00F00468"/>
    <w:rsid w:val="00F005D6"/>
    <w:rsid w:val="00F00A50"/>
    <w:rsid w:val="00F00C83"/>
    <w:rsid w:val="00F00D8A"/>
    <w:rsid w:val="00F00D90"/>
    <w:rsid w:val="00F00DE0"/>
    <w:rsid w:val="00F00E93"/>
    <w:rsid w:val="00F00EF9"/>
    <w:rsid w:val="00F00F61"/>
    <w:rsid w:val="00F01003"/>
    <w:rsid w:val="00F011DF"/>
    <w:rsid w:val="00F0191E"/>
    <w:rsid w:val="00F01F64"/>
    <w:rsid w:val="00F0207D"/>
    <w:rsid w:val="00F021BC"/>
    <w:rsid w:val="00F023CE"/>
    <w:rsid w:val="00F0241A"/>
    <w:rsid w:val="00F02487"/>
    <w:rsid w:val="00F02723"/>
    <w:rsid w:val="00F02875"/>
    <w:rsid w:val="00F02AFD"/>
    <w:rsid w:val="00F02B55"/>
    <w:rsid w:val="00F02CDB"/>
    <w:rsid w:val="00F02DF0"/>
    <w:rsid w:val="00F02EA4"/>
    <w:rsid w:val="00F03064"/>
    <w:rsid w:val="00F03221"/>
    <w:rsid w:val="00F03373"/>
    <w:rsid w:val="00F033F5"/>
    <w:rsid w:val="00F03419"/>
    <w:rsid w:val="00F034BC"/>
    <w:rsid w:val="00F03736"/>
    <w:rsid w:val="00F038D5"/>
    <w:rsid w:val="00F038DE"/>
    <w:rsid w:val="00F03B9C"/>
    <w:rsid w:val="00F03FC3"/>
    <w:rsid w:val="00F03FC6"/>
    <w:rsid w:val="00F0438B"/>
    <w:rsid w:val="00F04581"/>
    <w:rsid w:val="00F045F6"/>
    <w:rsid w:val="00F04A26"/>
    <w:rsid w:val="00F04AD0"/>
    <w:rsid w:val="00F04B1E"/>
    <w:rsid w:val="00F04CDF"/>
    <w:rsid w:val="00F04D22"/>
    <w:rsid w:val="00F04D25"/>
    <w:rsid w:val="00F0504E"/>
    <w:rsid w:val="00F050B3"/>
    <w:rsid w:val="00F0544F"/>
    <w:rsid w:val="00F05590"/>
    <w:rsid w:val="00F05632"/>
    <w:rsid w:val="00F05656"/>
    <w:rsid w:val="00F05694"/>
    <w:rsid w:val="00F056BC"/>
    <w:rsid w:val="00F0588E"/>
    <w:rsid w:val="00F05ADD"/>
    <w:rsid w:val="00F05C88"/>
    <w:rsid w:val="00F05CA7"/>
    <w:rsid w:val="00F05CE0"/>
    <w:rsid w:val="00F05D98"/>
    <w:rsid w:val="00F05FAF"/>
    <w:rsid w:val="00F0612A"/>
    <w:rsid w:val="00F061E2"/>
    <w:rsid w:val="00F0666F"/>
    <w:rsid w:val="00F06681"/>
    <w:rsid w:val="00F0669D"/>
    <w:rsid w:val="00F0671B"/>
    <w:rsid w:val="00F06744"/>
    <w:rsid w:val="00F0688F"/>
    <w:rsid w:val="00F06A84"/>
    <w:rsid w:val="00F06B37"/>
    <w:rsid w:val="00F06B9B"/>
    <w:rsid w:val="00F06CE9"/>
    <w:rsid w:val="00F06D1B"/>
    <w:rsid w:val="00F06E43"/>
    <w:rsid w:val="00F06F49"/>
    <w:rsid w:val="00F07235"/>
    <w:rsid w:val="00F07276"/>
    <w:rsid w:val="00F072A5"/>
    <w:rsid w:val="00F074B1"/>
    <w:rsid w:val="00F075D9"/>
    <w:rsid w:val="00F076A8"/>
    <w:rsid w:val="00F07734"/>
    <w:rsid w:val="00F0787F"/>
    <w:rsid w:val="00F078F2"/>
    <w:rsid w:val="00F07990"/>
    <w:rsid w:val="00F07A3E"/>
    <w:rsid w:val="00F07B80"/>
    <w:rsid w:val="00F07DBC"/>
    <w:rsid w:val="00F1011A"/>
    <w:rsid w:val="00F102F7"/>
    <w:rsid w:val="00F10393"/>
    <w:rsid w:val="00F10415"/>
    <w:rsid w:val="00F1048C"/>
    <w:rsid w:val="00F10579"/>
    <w:rsid w:val="00F10617"/>
    <w:rsid w:val="00F10752"/>
    <w:rsid w:val="00F1095A"/>
    <w:rsid w:val="00F10AB9"/>
    <w:rsid w:val="00F10DE1"/>
    <w:rsid w:val="00F10E1B"/>
    <w:rsid w:val="00F10EBE"/>
    <w:rsid w:val="00F10F8F"/>
    <w:rsid w:val="00F11115"/>
    <w:rsid w:val="00F1150E"/>
    <w:rsid w:val="00F11546"/>
    <w:rsid w:val="00F11A06"/>
    <w:rsid w:val="00F11A62"/>
    <w:rsid w:val="00F11CA3"/>
    <w:rsid w:val="00F11FF7"/>
    <w:rsid w:val="00F120B0"/>
    <w:rsid w:val="00F123C2"/>
    <w:rsid w:val="00F12467"/>
    <w:rsid w:val="00F125E1"/>
    <w:rsid w:val="00F126E3"/>
    <w:rsid w:val="00F128EE"/>
    <w:rsid w:val="00F12CBF"/>
    <w:rsid w:val="00F12D93"/>
    <w:rsid w:val="00F12E04"/>
    <w:rsid w:val="00F12ECE"/>
    <w:rsid w:val="00F12F1A"/>
    <w:rsid w:val="00F12F41"/>
    <w:rsid w:val="00F12F68"/>
    <w:rsid w:val="00F13152"/>
    <w:rsid w:val="00F132CB"/>
    <w:rsid w:val="00F13436"/>
    <w:rsid w:val="00F13478"/>
    <w:rsid w:val="00F138CA"/>
    <w:rsid w:val="00F13AF1"/>
    <w:rsid w:val="00F13D44"/>
    <w:rsid w:val="00F13E7D"/>
    <w:rsid w:val="00F13F0E"/>
    <w:rsid w:val="00F13FCD"/>
    <w:rsid w:val="00F14017"/>
    <w:rsid w:val="00F14152"/>
    <w:rsid w:val="00F14356"/>
    <w:rsid w:val="00F14405"/>
    <w:rsid w:val="00F1441C"/>
    <w:rsid w:val="00F144BC"/>
    <w:rsid w:val="00F147AC"/>
    <w:rsid w:val="00F147C9"/>
    <w:rsid w:val="00F14823"/>
    <w:rsid w:val="00F148ED"/>
    <w:rsid w:val="00F14963"/>
    <w:rsid w:val="00F14A2F"/>
    <w:rsid w:val="00F14B56"/>
    <w:rsid w:val="00F14D34"/>
    <w:rsid w:val="00F14DD5"/>
    <w:rsid w:val="00F14E57"/>
    <w:rsid w:val="00F14E7E"/>
    <w:rsid w:val="00F14F77"/>
    <w:rsid w:val="00F15277"/>
    <w:rsid w:val="00F15434"/>
    <w:rsid w:val="00F15726"/>
    <w:rsid w:val="00F15742"/>
    <w:rsid w:val="00F15976"/>
    <w:rsid w:val="00F15BC0"/>
    <w:rsid w:val="00F15D5C"/>
    <w:rsid w:val="00F15F04"/>
    <w:rsid w:val="00F16034"/>
    <w:rsid w:val="00F162BB"/>
    <w:rsid w:val="00F1643D"/>
    <w:rsid w:val="00F165DE"/>
    <w:rsid w:val="00F1664F"/>
    <w:rsid w:val="00F1665E"/>
    <w:rsid w:val="00F16661"/>
    <w:rsid w:val="00F16AB6"/>
    <w:rsid w:val="00F16B5C"/>
    <w:rsid w:val="00F16B9D"/>
    <w:rsid w:val="00F16C96"/>
    <w:rsid w:val="00F16CB6"/>
    <w:rsid w:val="00F16D0F"/>
    <w:rsid w:val="00F16DD8"/>
    <w:rsid w:val="00F16E3D"/>
    <w:rsid w:val="00F1767B"/>
    <w:rsid w:val="00F1776C"/>
    <w:rsid w:val="00F17AEF"/>
    <w:rsid w:val="00F17BF5"/>
    <w:rsid w:val="00F17E45"/>
    <w:rsid w:val="00F20026"/>
    <w:rsid w:val="00F20150"/>
    <w:rsid w:val="00F20168"/>
    <w:rsid w:val="00F20266"/>
    <w:rsid w:val="00F20482"/>
    <w:rsid w:val="00F20756"/>
    <w:rsid w:val="00F20840"/>
    <w:rsid w:val="00F20C82"/>
    <w:rsid w:val="00F20F06"/>
    <w:rsid w:val="00F20F8B"/>
    <w:rsid w:val="00F20F98"/>
    <w:rsid w:val="00F21196"/>
    <w:rsid w:val="00F21459"/>
    <w:rsid w:val="00F2156F"/>
    <w:rsid w:val="00F217E4"/>
    <w:rsid w:val="00F219D3"/>
    <w:rsid w:val="00F21A04"/>
    <w:rsid w:val="00F21BDB"/>
    <w:rsid w:val="00F21BE7"/>
    <w:rsid w:val="00F21C1D"/>
    <w:rsid w:val="00F21C24"/>
    <w:rsid w:val="00F21CA0"/>
    <w:rsid w:val="00F21D38"/>
    <w:rsid w:val="00F21D55"/>
    <w:rsid w:val="00F21FFB"/>
    <w:rsid w:val="00F220EF"/>
    <w:rsid w:val="00F22127"/>
    <w:rsid w:val="00F221DB"/>
    <w:rsid w:val="00F2228F"/>
    <w:rsid w:val="00F22529"/>
    <w:rsid w:val="00F226E4"/>
    <w:rsid w:val="00F228AC"/>
    <w:rsid w:val="00F22961"/>
    <w:rsid w:val="00F22AA0"/>
    <w:rsid w:val="00F22C5A"/>
    <w:rsid w:val="00F22E5A"/>
    <w:rsid w:val="00F232AA"/>
    <w:rsid w:val="00F2345A"/>
    <w:rsid w:val="00F234CD"/>
    <w:rsid w:val="00F23950"/>
    <w:rsid w:val="00F23AAB"/>
    <w:rsid w:val="00F23B2E"/>
    <w:rsid w:val="00F23BB7"/>
    <w:rsid w:val="00F23C9D"/>
    <w:rsid w:val="00F23CDE"/>
    <w:rsid w:val="00F23E06"/>
    <w:rsid w:val="00F23E10"/>
    <w:rsid w:val="00F24075"/>
    <w:rsid w:val="00F2410B"/>
    <w:rsid w:val="00F244C3"/>
    <w:rsid w:val="00F2450F"/>
    <w:rsid w:val="00F24530"/>
    <w:rsid w:val="00F24558"/>
    <w:rsid w:val="00F2479B"/>
    <w:rsid w:val="00F2484C"/>
    <w:rsid w:val="00F249A4"/>
    <w:rsid w:val="00F24F87"/>
    <w:rsid w:val="00F25180"/>
    <w:rsid w:val="00F251D6"/>
    <w:rsid w:val="00F2540A"/>
    <w:rsid w:val="00F2543C"/>
    <w:rsid w:val="00F25548"/>
    <w:rsid w:val="00F25659"/>
    <w:rsid w:val="00F256B5"/>
    <w:rsid w:val="00F257D3"/>
    <w:rsid w:val="00F2598A"/>
    <w:rsid w:val="00F26563"/>
    <w:rsid w:val="00F2676D"/>
    <w:rsid w:val="00F26AAD"/>
    <w:rsid w:val="00F26C78"/>
    <w:rsid w:val="00F26ECA"/>
    <w:rsid w:val="00F27004"/>
    <w:rsid w:val="00F27098"/>
    <w:rsid w:val="00F274D0"/>
    <w:rsid w:val="00F27638"/>
    <w:rsid w:val="00F276D7"/>
    <w:rsid w:val="00F27739"/>
    <w:rsid w:val="00F2774F"/>
    <w:rsid w:val="00F279A4"/>
    <w:rsid w:val="00F27E2B"/>
    <w:rsid w:val="00F27E4F"/>
    <w:rsid w:val="00F3055C"/>
    <w:rsid w:val="00F30698"/>
    <w:rsid w:val="00F306AB"/>
    <w:rsid w:val="00F30732"/>
    <w:rsid w:val="00F308B3"/>
    <w:rsid w:val="00F309C5"/>
    <w:rsid w:val="00F30A9F"/>
    <w:rsid w:val="00F30C7D"/>
    <w:rsid w:val="00F30DC2"/>
    <w:rsid w:val="00F30DCC"/>
    <w:rsid w:val="00F30FDA"/>
    <w:rsid w:val="00F31064"/>
    <w:rsid w:val="00F310A1"/>
    <w:rsid w:val="00F311F7"/>
    <w:rsid w:val="00F312B0"/>
    <w:rsid w:val="00F315C9"/>
    <w:rsid w:val="00F31719"/>
    <w:rsid w:val="00F318A1"/>
    <w:rsid w:val="00F319B3"/>
    <w:rsid w:val="00F319F4"/>
    <w:rsid w:val="00F31AAD"/>
    <w:rsid w:val="00F31FA8"/>
    <w:rsid w:val="00F32049"/>
    <w:rsid w:val="00F3228F"/>
    <w:rsid w:val="00F32291"/>
    <w:rsid w:val="00F326B0"/>
    <w:rsid w:val="00F326BC"/>
    <w:rsid w:val="00F3285D"/>
    <w:rsid w:val="00F32BCE"/>
    <w:rsid w:val="00F32C39"/>
    <w:rsid w:val="00F32F61"/>
    <w:rsid w:val="00F334AB"/>
    <w:rsid w:val="00F3354B"/>
    <w:rsid w:val="00F33629"/>
    <w:rsid w:val="00F3391D"/>
    <w:rsid w:val="00F339C6"/>
    <w:rsid w:val="00F33B8D"/>
    <w:rsid w:val="00F33B8E"/>
    <w:rsid w:val="00F33CAE"/>
    <w:rsid w:val="00F33FF4"/>
    <w:rsid w:val="00F34036"/>
    <w:rsid w:val="00F34082"/>
    <w:rsid w:val="00F341F6"/>
    <w:rsid w:val="00F34247"/>
    <w:rsid w:val="00F343C5"/>
    <w:rsid w:val="00F34446"/>
    <w:rsid w:val="00F34532"/>
    <w:rsid w:val="00F347C0"/>
    <w:rsid w:val="00F348D2"/>
    <w:rsid w:val="00F34A5B"/>
    <w:rsid w:val="00F34B03"/>
    <w:rsid w:val="00F34CA5"/>
    <w:rsid w:val="00F34EA6"/>
    <w:rsid w:val="00F35009"/>
    <w:rsid w:val="00F35116"/>
    <w:rsid w:val="00F35299"/>
    <w:rsid w:val="00F35329"/>
    <w:rsid w:val="00F353A8"/>
    <w:rsid w:val="00F355CB"/>
    <w:rsid w:val="00F357EE"/>
    <w:rsid w:val="00F35839"/>
    <w:rsid w:val="00F35871"/>
    <w:rsid w:val="00F35A44"/>
    <w:rsid w:val="00F35C97"/>
    <w:rsid w:val="00F35D02"/>
    <w:rsid w:val="00F35E58"/>
    <w:rsid w:val="00F35F88"/>
    <w:rsid w:val="00F36083"/>
    <w:rsid w:val="00F36120"/>
    <w:rsid w:val="00F36C41"/>
    <w:rsid w:val="00F36CBC"/>
    <w:rsid w:val="00F36F8A"/>
    <w:rsid w:val="00F3713D"/>
    <w:rsid w:val="00F37387"/>
    <w:rsid w:val="00F3752D"/>
    <w:rsid w:val="00F375BD"/>
    <w:rsid w:val="00F37816"/>
    <w:rsid w:val="00F37EC3"/>
    <w:rsid w:val="00F37F89"/>
    <w:rsid w:val="00F37FCD"/>
    <w:rsid w:val="00F37FE9"/>
    <w:rsid w:val="00F40113"/>
    <w:rsid w:val="00F40420"/>
    <w:rsid w:val="00F404E7"/>
    <w:rsid w:val="00F40531"/>
    <w:rsid w:val="00F40719"/>
    <w:rsid w:val="00F40A1F"/>
    <w:rsid w:val="00F40A92"/>
    <w:rsid w:val="00F40B54"/>
    <w:rsid w:val="00F40D10"/>
    <w:rsid w:val="00F40D27"/>
    <w:rsid w:val="00F4105B"/>
    <w:rsid w:val="00F41242"/>
    <w:rsid w:val="00F41421"/>
    <w:rsid w:val="00F4152E"/>
    <w:rsid w:val="00F415E3"/>
    <w:rsid w:val="00F41A3F"/>
    <w:rsid w:val="00F41BE8"/>
    <w:rsid w:val="00F41CB1"/>
    <w:rsid w:val="00F4213B"/>
    <w:rsid w:val="00F42147"/>
    <w:rsid w:val="00F422DD"/>
    <w:rsid w:val="00F422EC"/>
    <w:rsid w:val="00F424D1"/>
    <w:rsid w:val="00F42B9C"/>
    <w:rsid w:val="00F42CE4"/>
    <w:rsid w:val="00F42D30"/>
    <w:rsid w:val="00F42EF6"/>
    <w:rsid w:val="00F42FE6"/>
    <w:rsid w:val="00F4305E"/>
    <w:rsid w:val="00F430BD"/>
    <w:rsid w:val="00F4310C"/>
    <w:rsid w:val="00F4310F"/>
    <w:rsid w:val="00F4315E"/>
    <w:rsid w:val="00F43214"/>
    <w:rsid w:val="00F4350E"/>
    <w:rsid w:val="00F4375B"/>
    <w:rsid w:val="00F438CC"/>
    <w:rsid w:val="00F4391E"/>
    <w:rsid w:val="00F439ED"/>
    <w:rsid w:val="00F43D12"/>
    <w:rsid w:val="00F43D93"/>
    <w:rsid w:val="00F43E71"/>
    <w:rsid w:val="00F4401D"/>
    <w:rsid w:val="00F4407F"/>
    <w:rsid w:val="00F44083"/>
    <w:rsid w:val="00F4419D"/>
    <w:rsid w:val="00F4427E"/>
    <w:rsid w:val="00F443E3"/>
    <w:rsid w:val="00F4442A"/>
    <w:rsid w:val="00F44451"/>
    <w:rsid w:val="00F4455E"/>
    <w:rsid w:val="00F44585"/>
    <w:rsid w:val="00F449C6"/>
    <w:rsid w:val="00F44BE7"/>
    <w:rsid w:val="00F45016"/>
    <w:rsid w:val="00F451FA"/>
    <w:rsid w:val="00F4530D"/>
    <w:rsid w:val="00F45449"/>
    <w:rsid w:val="00F4565D"/>
    <w:rsid w:val="00F45717"/>
    <w:rsid w:val="00F45911"/>
    <w:rsid w:val="00F45955"/>
    <w:rsid w:val="00F45A95"/>
    <w:rsid w:val="00F4603B"/>
    <w:rsid w:val="00F46414"/>
    <w:rsid w:val="00F466E7"/>
    <w:rsid w:val="00F4690D"/>
    <w:rsid w:val="00F46AF9"/>
    <w:rsid w:val="00F46D7C"/>
    <w:rsid w:val="00F46E97"/>
    <w:rsid w:val="00F46EDC"/>
    <w:rsid w:val="00F46FF9"/>
    <w:rsid w:val="00F4708F"/>
    <w:rsid w:val="00F474EE"/>
    <w:rsid w:val="00F476C7"/>
    <w:rsid w:val="00F47944"/>
    <w:rsid w:val="00F47991"/>
    <w:rsid w:val="00F47D3C"/>
    <w:rsid w:val="00F50064"/>
    <w:rsid w:val="00F5015E"/>
    <w:rsid w:val="00F503FE"/>
    <w:rsid w:val="00F50409"/>
    <w:rsid w:val="00F5053E"/>
    <w:rsid w:val="00F505C5"/>
    <w:rsid w:val="00F507EC"/>
    <w:rsid w:val="00F507F7"/>
    <w:rsid w:val="00F508F2"/>
    <w:rsid w:val="00F509E1"/>
    <w:rsid w:val="00F50A37"/>
    <w:rsid w:val="00F50DD1"/>
    <w:rsid w:val="00F50EAF"/>
    <w:rsid w:val="00F511DF"/>
    <w:rsid w:val="00F51328"/>
    <w:rsid w:val="00F5138F"/>
    <w:rsid w:val="00F513A5"/>
    <w:rsid w:val="00F51460"/>
    <w:rsid w:val="00F515DD"/>
    <w:rsid w:val="00F51667"/>
    <w:rsid w:val="00F51688"/>
    <w:rsid w:val="00F51955"/>
    <w:rsid w:val="00F51987"/>
    <w:rsid w:val="00F519FA"/>
    <w:rsid w:val="00F51AA5"/>
    <w:rsid w:val="00F51B99"/>
    <w:rsid w:val="00F51DE6"/>
    <w:rsid w:val="00F51E3D"/>
    <w:rsid w:val="00F5202B"/>
    <w:rsid w:val="00F52146"/>
    <w:rsid w:val="00F52186"/>
    <w:rsid w:val="00F52339"/>
    <w:rsid w:val="00F526EA"/>
    <w:rsid w:val="00F5293B"/>
    <w:rsid w:val="00F52965"/>
    <w:rsid w:val="00F52B86"/>
    <w:rsid w:val="00F52DB1"/>
    <w:rsid w:val="00F52E3B"/>
    <w:rsid w:val="00F52FAA"/>
    <w:rsid w:val="00F52FAF"/>
    <w:rsid w:val="00F52FD2"/>
    <w:rsid w:val="00F53086"/>
    <w:rsid w:val="00F5317E"/>
    <w:rsid w:val="00F531C6"/>
    <w:rsid w:val="00F535E5"/>
    <w:rsid w:val="00F535F7"/>
    <w:rsid w:val="00F53739"/>
    <w:rsid w:val="00F53871"/>
    <w:rsid w:val="00F538D8"/>
    <w:rsid w:val="00F53E73"/>
    <w:rsid w:val="00F53E79"/>
    <w:rsid w:val="00F53F4F"/>
    <w:rsid w:val="00F5420D"/>
    <w:rsid w:val="00F54263"/>
    <w:rsid w:val="00F54303"/>
    <w:rsid w:val="00F544E5"/>
    <w:rsid w:val="00F54547"/>
    <w:rsid w:val="00F546C9"/>
    <w:rsid w:val="00F548FF"/>
    <w:rsid w:val="00F5498A"/>
    <w:rsid w:val="00F54E0D"/>
    <w:rsid w:val="00F54E5F"/>
    <w:rsid w:val="00F55351"/>
    <w:rsid w:val="00F55434"/>
    <w:rsid w:val="00F55667"/>
    <w:rsid w:val="00F556E2"/>
    <w:rsid w:val="00F55727"/>
    <w:rsid w:val="00F557B1"/>
    <w:rsid w:val="00F557D9"/>
    <w:rsid w:val="00F55801"/>
    <w:rsid w:val="00F55C51"/>
    <w:rsid w:val="00F55DC1"/>
    <w:rsid w:val="00F560DD"/>
    <w:rsid w:val="00F56151"/>
    <w:rsid w:val="00F561A6"/>
    <w:rsid w:val="00F56333"/>
    <w:rsid w:val="00F56421"/>
    <w:rsid w:val="00F566E3"/>
    <w:rsid w:val="00F56EA5"/>
    <w:rsid w:val="00F56EAB"/>
    <w:rsid w:val="00F57024"/>
    <w:rsid w:val="00F57026"/>
    <w:rsid w:val="00F57028"/>
    <w:rsid w:val="00F571A1"/>
    <w:rsid w:val="00F57450"/>
    <w:rsid w:val="00F574EC"/>
    <w:rsid w:val="00F575BC"/>
    <w:rsid w:val="00F5769D"/>
    <w:rsid w:val="00F57A87"/>
    <w:rsid w:val="00F57A8F"/>
    <w:rsid w:val="00F57B19"/>
    <w:rsid w:val="00F57BC4"/>
    <w:rsid w:val="00F57BE6"/>
    <w:rsid w:val="00F57CD6"/>
    <w:rsid w:val="00F57EE8"/>
    <w:rsid w:val="00F57F28"/>
    <w:rsid w:val="00F60268"/>
    <w:rsid w:val="00F602D3"/>
    <w:rsid w:val="00F602FB"/>
    <w:rsid w:val="00F60755"/>
    <w:rsid w:val="00F6092F"/>
    <w:rsid w:val="00F60A33"/>
    <w:rsid w:val="00F60F9D"/>
    <w:rsid w:val="00F6105B"/>
    <w:rsid w:val="00F61112"/>
    <w:rsid w:val="00F614B3"/>
    <w:rsid w:val="00F615DE"/>
    <w:rsid w:val="00F61655"/>
    <w:rsid w:val="00F6194B"/>
    <w:rsid w:val="00F6198D"/>
    <w:rsid w:val="00F61A8A"/>
    <w:rsid w:val="00F61B24"/>
    <w:rsid w:val="00F61B26"/>
    <w:rsid w:val="00F62208"/>
    <w:rsid w:val="00F62417"/>
    <w:rsid w:val="00F6263A"/>
    <w:rsid w:val="00F6273B"/>
    <w:rsid w:val="00F62B30"/>
    <w:rsid w:val="00F6313B"/>
    <w:rsid w:val="00F632A7"/>
    <w:rsid w:val="00F633A5"/>
    <w:rsid w:val="00F633E6"/>
    <w:rsid w:val="00F63424"/>
    <w:rsid w:val="00F6359A"/>
    <w:rsid w:val="00F635FF"/>
    <w:rsid w:val="00F63623"/>
    <w:rsid w:val="00F638AB"/>
    <w:rsid w:val="00F639D5"/>
    <w:rsid w:val="00F63AB2"/>
    <w:rsid w:val="00F63ACE"/>
    <w:rsid w:val="00F63B54"/>
    <w:rsid w:val="00F63DCC"/>
    <w:rsid w:val="00F63F92"/>
    <w:rsid w:val="00F6402E"/>
    <w:rsid w:val="00F64178"/>
    <w:rsid w:val="00F641B1"/>
    <w:rsid w:val="00F641D9"/>
    <w:rsid w:val="00F643B0"/>
    <w:rsid w:val="00F644E2"/>
    <w:rsid w:val="00F64898"/>
    <w:rsid w:val="00F64A5D"/>
    <w:rsid w:val="00F64A71"/>
    <w:rsid w:val="00F64A83"/>
    <w:rsid w:val="00F64BBF"/>
    <w:rsid w:val="00F64C11"/>
    <w:rsid w:val="00F64D4D"/>
    <w:rsid w:val="00F64D6D"/>
    <w:rsid w:val="00F64E42"/>
    <w:rsid w:val="00F6534A"/>
    <w:rsid w:val="00F6541D"/>
    <w:rsid w:val="00F65551"/>
    <w:rsid w:val="00F6556A"/>
    <w:rsid w:val="00F656AB"/>
    <w:rsid w:val="00F6580B"/>
    <w:rsid w:val="00F6587E"/>
    <w:rsid w:val="00F65B98"/>
    <w:rsid w:val="00F65C39"/>
    <w:rsid w:val="00F65CB5"/>
    <w:rsid w:val="00F65E01"/>
    <w:rsid w:val="00F65E3E"/>
    <w:rsid w:val="00F66030"/>
    <w:rsid w:val="00F66134"/>
    <w:rsid w:val="00F661A8"/>
    <w:rsid w:val="00F66291"/>
    <w:rsid w:val="00F663F5"/>
    <w:rsid w:val="00F66883"/>
    <w:rsid w:val="00F66888"/>
    <w:rsid w:val="00F66899"/>
    <w:rsid w:val="00F66C27"/>
    <w:rsid w:val="00F66D0B"/>
    <w:rsid w:val="00F67001"/>
    <w:rsid w:val="00F670C5"/>
    <w:rsid w:val="00F670FD"/>
    <w:rsid w:val="00F671B9"/>
    <w:rsid w:val="00F671C4"/>
    <w:rsid w:val="00F6721C"/>
    <w:rsid w:val="00F67259"/>
    <w:rsid w:val="00F67625"/>
    <w:rsid w:val="00F679EF"/>
    <w:rsid w:val="00F67D1F"/>
    <w:rsid w:val="00F67E19"/>
    <w:rsid w:val="00F700F4"/>
    <w:rsid w:val="00F70157"/>
    <w:rsid w:val="00F701AB"/>
    <w:rsid w:val="00F7040C"/>
    <w:rsid w:val="00F70516"/>
    <w:rsid w:val="00F70827"/>
    <w:rsid w:val="00F70897"/>
    <w:rsid w:val="00F70913"/>
    <w:rsid w:val="00F70958"/>
    <w:rsid w:val="00F70B1D"/>
    <w:rsid w:val="00F70B9A"/>
    <w:rsid w:val="00F70C62"/>
    <w:rsid w:val="00F70DD0"/>
    <w:rsid w:val="00F70ED3"/>
    <w:rsid w:val="00F70EF3"/>
    <w:rsid w:val="00F70F29"/>
    <w:rsid w:val="00F710A7"/>
    <w:rsid w:val="00F7141B"/>
    <w:rsid w:val="00F7146D"/>
    <w:rsid w:val="00F7151B"/>
    <w:rsid w:val="00F715B1"/>
    <w:rsid w:val="00F7192B"/>
    <w:rsid w:val="00F719AC"/>
    <w:rsid w:val="00F71ADA"/>
    <w:rsid w:val="00F71BCC"/>
    <w:rsid w:val="00F71BE8"/>
    <w:rsid w:val="00F71CAD"/>
    <w:rsid w:val="00F71F18"/>
    <w:rsid w:val="00F7200E"/>
    <w:rsid w:val="00F722EB"/>
    <w:rsid w:val="00F72587"/>
    <w:rsid w:val="00F72614"/>
    <w:rsid w:val="00F72708"/>
    <w:rsid w:val="00F72835"/>
    <w:rsid w:val="00F728E4"/>
    <w:rsid w:val="00F72A6F"/>
    <w:rsid w:val="00F72C82"/>
    <w:rsid w:val="00F72FD8"/>
    <w:rsid w:val="00F730B0"/>
    <w:rsid w:val="00F73427"/>
    <w:rsid w:val="00F735BE"/>
    <w:rsid w:val="00F7386C"/>
    <w:rsid w:val="00F739AE"/>
    <w:rsid w:val="00F739BC"/>
    <w:rsid w:val="00F739EC"/>
    <w:rsid w:val="00F73B02"/>
    <w:rsid w:val="00F73C25"/>
    <w:rsid w:val="00F73D2C"/>
    <w:rsid w:val="00F73E4D"/>
    <w:rsid w:val="00F73FF4"/>
    <w:rsid w:val="00F740B8"/>
    <w:rsid w:val="00F74109"/>
    <w:rsid w:val="00F74289"/>
    <w:rsid w:val="00F743BF"/>
    <w:rsid w:val="00F744AF"/>
    <w:rsid w:val="00F744F4"/>
    <w:rsid w:val="00F74967"/>
    <w:rsid w:val="00F74A76"/>
    <w:rsid w:val="00F74E9C"/>
    <w:rsid w:val="00F74F3E"/>
    <w:rsid w:val="00F74F83"/>
    <w:rsid w:val="00F75083"/>
    <w:rsid w:val="00F7512A"/>
    <w:rsid w:val="00F751E2"/>
    <w:rsid w:val="00F752C7"/>
    <w:rsid w:val="00F7538F"/>
    <w:rsid w:val="00F75403"/>
    <w:rsid w:val="00F755DD"/>
    <w:rsid w:val="00F757F8"/>
    <w:rsid w:val="00F759E6"/>
    <w:rsid w:val="00F75E36"/>
    <w:rsid w:val="00F75F2D"/>
    <w:rsid w:val="00F75F7D"/>
    <w:rsid w:val="00F7602E"/>
    <w:rsid w:val="00F76132"/>
    <w:rsid w:val="00F76175"/>
    <w:rsid w:val="00F761F1"/>
    <w:rsid w:val="00F763E7"/>
    <w:rsid w:val="00F763F8"/>
    <w:rsid w:val="00F7647A"/>
    <w:rsid w:val="00F76592"/>
    <w:rsid w:val="00F766B0"/>
    <w:rsid w:val="00F767B0"/>
    <w:rsid w:val="00F767D2"/>
    <w:rsid w:val="00F7684D"/>
    <w:rsid w:val="00F769E9"/>
    <w:rsid w:val="00F76B0F"/>
    <w:rsid w:val="00F76C95"/>
    <w:rsid w:val="00F76CE4"/>
    <w:rsid w:val="00F76F04"/>
    <w:rsid w:val="00F770AB"/>
    <w:rsid w:val="00F77446"/>
    <w:rsid w:val="00F7748F"/>
    <w:rsid w:val="00F775A3"/>
    <w:rsid w:val="00F7789E"/>
    <w:rsid w:val="00F779C4"/>
    <w:rsid w:val="00F77A7A"/>
    <w:rsid w:val="00F77B6D"/>
    <w:rsid w:val="00F77C03"/>
    <w:rsid w:val="00F77CEC"/>
    <w:rsid w:val="00F77EC8"/>
    <w:rsid w:val="00F80275"/>
    <w:rsid w:val="00F80346"/>
    <w:rsid w:val="00F80514"/>
    <w:rsid w:val="00F80845"/>
    <w:rsid w:val="00F808F6"/>
    <w:rsid w:val="00F80A37"/>
    <w:rsid w:val="00F80A6B"/>
    <w:rsid w:val="00F80B8F"/>
    <w:rsid w:val="00F80BD1"/>
    <w:rsid w:val="00F80D77"/>
    <w:rsid w:val="00F80F1D"/>
    <w:rsid w:val="00F811CB"/>
    <w:rsid w:val="00F8139A"/>
    <w:rsid w:val="00F81625"/>
    <w:rsid w:val="00F81754"/>
    <w:rsid w:val="00F81972"/>
    <w:rsid w:val="00F8197D"/>
    <w:rsid w:val="00F81B47"/>
    <w:rsid w:val="00F81BB2"/>
    <w:rsid w:val="00F81E70"/>
    <w:rsid w:val="00F81F25"/>
    <w:rsid w:val="00F82246"/>
    <w:rsid w:val="00F82287"/>
    <w:rsid w:val="00F8251B"/>
    <w:rsid w:val="00F82623"/>
    <w:rsid w:val="00F826AA"/>
    <w:rsid w:val="00F82CD5"/>
    <w:rsid w:val="00F830DF"/>
    <w:rsid w:val="00F83152"/>
    <w:rsid w:val="00F83156"/>
    <w:rsid w:val="00F83268"/>
    <w:rsid w:val="00F83306"/>
    <w:rsid w:val="00F833C9"/>
    <w:rsid w:val="00F834FC"/>
    <w:rsid w:val="00F83755"/>
    <w:rsid w:val="00F83805"/>
    <w:rsid w:val="00F838FA"/>
    <w:rsid w:val="00F83907"/>
    <w:rsid w:val="00F83985"/>
    <w:rsid w:val="00F83CDF"/>
    <w:rsid w:val="00F83ECC"/>
    <w:rsid w:val="00F83F04"/>
    <w:rsid w:val="00F83FC5"/>
    <w:rsid w:val="00F841B6"/>
    <w:rsid w:val="00F843B0"/>
    <w:rsid w:val="00F84451"/>
    <w:rsid w:val="00F846FD"/>
    <w:rsid w:val="00F848A5"/>
    <w:rsid w:val="00F848DF"/>
    <w:rsid w:val="00F8497A"/>
    <w:rsid w:val="00F84BE2"/>
    <w:rsid w:val="00F84D00"/>
    <w:rsid w:val="00F853BD"/>
    <w:rsid w:val="00F85587"/>
    <w:rsid w:val="00F8585D"/>
    <w:rsid w:val="00F85899"/>
    <w:rsid w:val="00F85A7B"/>
    <w:rsid w:val="00F85EE5"/>
    <w:rsid w:val="00F86177"/>
    <w:rsid w:val="00F863E7"/>
    <w:rsid w:val="00F86682"/>
    <w:rsid w:val="00F8671E"/>
    <w:rsid w:val="00F8672E"/>
    <w:rsid w:val="00F868D4"/>
    <w:rsid w:val="00F8697D"/>
    <w:rsid w:val="00F86A09"/>
    <w:rsid w:val="00F86A92"/>
    <w:rsid w:val="00F86C7F"/>
    <w:rsid w:val="00F86E4A"/>
    <w:rsid w:val="00F86FCB"/>
    <w:rsid w:val="00F86FE2"/>
    <w:rsid w:val="00F87028"/>
    <w:rsid w:val="00F871E9"/>
    <w:rsid w:val="00F8724F"/>
    <w:rsid w:val="00F87273"/>
    <w:rsid w:val="00F87414"/>
    <w:rsid w:val="00F87573"/>
    <w:rsid w:val="00F8764E"/>
    <w:rsid w:val="00F87750"/>
    <w:rsid w:val="00F8776F"/>
    <w:rsid w:val="00F877F0"/>
    <w:rsid w:val="00F878C5"/>
    <w:rsid w:val="00F87A6B"/>
    <w:rsid w:val="00F87A6E"/>
    <w:rsid w:val="00F87E41"/>
    <w:rsid w:val="00F87EE9"/>
    <w:rsid w:val="00F87F00"/>
    <w:rsid w:val="00F87F1F"/>
    <w:rsid w:val="00F87F45"/>
    <w:rsid w:val="00F87FB7"/>
    <w:rsid w:val="00F900E9"/>
    <w:rsid w:val="00F90218"/>
    <w:rsid w:val="00F90279"/>
    <w:rsid w:val="00F903ED"/>
    <w:rsid w:val="00F906AD"/>
    <w:rsid w:val="00F90851"/>
    <w:rsid w:val="00F90A81"/>
    <w:rsid w:val="00F90DE7"/>
    <w:rsid w:val="00F90F95"/>
    <w:rsid w:val="00F90FC5"/>
    <w:rsid w:val="00F91080"/>
    <w:rsid w:val="00F9109B"/>
    <w:rsid w:val="00F911AC"/>
    <w:rsid w:val="00F9121D"/>
    <w:rsid w:val="00F912B3"/>
    <w:rsid w:val="00F91705"/>
    <w:rsid w:val="00F91896"/>
    <w:rsid w:val="00F91A07"/>
    <w:rsid w:val="00F91B59"/>
    <w:rsid w:val="00F91F93"/>
    <w:rsid w:val="00F92144"/>
    <w:rsid w:val="00F92163"/>
    <w:rsid w:val="00F928C1"/>
    <w:rsid w:val="00F92A30"/>
    <w:rsid w:val="00F92A84"/>
    <w:rsid w:val="00F92AA3"/>
    <w:rsid w:val="00F92B7B"/>
    <w:rsid w:val="00F92D0E"/>
    <w:rsid w:val="00F92EF5"/>
    <w:rsid w:val="00F92F32"/>
    <w:rsid w:val="00F93166"/>
    <w:rsid w:val="00F931BC"/>
    <w:rsid w:val="00F93354"/>
    <w:rsid w:val="00F93451"/>
    <w:rsid w:val="00F93570"/>
    <w:rsid w:val="00F93753"/>
    <w:rsid w:val="00F938B4"/>
    <w:rsid w:val="00F93A3F"/>
    <w:rsid w:val="00F93A81"/>
    <w:rsid w:val="00F93D30"/>
    <w:rsid w:val="00F93EEF"/>
    <w:rsid w:val="00F9403B"/>
    <w:rsid w:val="00F94099"/>
    <w:rsid w:val="00F94254"/>
    <w:rsid w:val="00F944F0"/>
    <w:rsid w:val="00F94673"/>
    <w:rsid w:val="00F94711"/>
    <w:rsid w:val="00F948BF"/>
    <w:rsid w:val="00F94D48"/>
    <w:rsid w:val="00F94D52"/>
    <w:rsid w:val="00F951CA"/>
    <w:rsid w:val="00F9523A"/>
    <w:rsid w:val="00F9525E"/>
    <w:rsid w:val="00F95640"/>
    <w:rsid w:val="00F95A03"/>
    <w:rsid w:val="00F95AD5"/>
    <w:rsid w:val="00F95C01"/>
    <w:rsid w:val="00F95C0A"/>
    <w:rsid w:val="00F95D47"/>
    <w:rsid w:val="00F95EB7"/>
    <w:rsid w:val="00F95F78"/>
    <w:rsid w:val="00F95FEE"/>
    <w:rsid w:val="00F9618B"/>
    <w:rsid w:val="00F9636C"/>
    <w:rsid w:val="00F964FC"/>
    <w:rsid w:val="00F965BA"/>
    <w:rsid w:val="00F96B04"/>
    <w:rsid w:val="00F96B40"/>
    <w:rsid w:val="00F96BC4"/>
    <w:rsid w:val="00F96C81"/>
    <w:rsid w:val="00F96E1E"/>
    <w:rsid w:val="00F96EA3"/>
    <w:rsid w:val="00F96EAA"/>
    <w:rsid w:val="00F970AB"/>
    <w:rsid w:val="00F97135"/>
    <w:rsid w:val="00F974AC"/>
    <w:rsid w:val="00F9775F"/>
    <w:rsid w:val="00F97795"/>
    <w:rsid w:val="00F97A11"/>
    <w:rsid w:val="00F97A2D"/>
    <w:rsid w:val="00F97A63"/>
    <w:rsid w:val="00F97C7D"/>
    <w:rsid w:val="00F97D70"/>
    <w:rsid w:val="00F97E9D"/>
    <w:rsid w:val="00F97F2E"/>
    <w:rsid w:val="00FA059A"/>
    <w:rsid w:val="00FA066F"/>
    <w:rsid w:val="00FA08AC"/>
    <w:rsid w:val="00FA0933"/>
    <w:rsid w:val="00FA0B31"/>
    <w:rsid w:val="00FA0C15"/>
    <w:rsid w:val="00FA0C69"/>
    <w:rsid w:val="00FA0CA2"/>
    <w:rsid w:val="00FA0D16"/>
    <w:rsid w:val="00FA1095"/>
    <w:rsid w:val="00FA10AC"/>
    <w:rsid w:val="00FA1109"/>
    <w:rsid w:val="00FA13E2"/>
    <w:rsid w:val="00FA143F"/>
    <w:rsid w:val="00FA1587"/>
    <w:rsid w:val="00FA1785"/>
    <w:rsid w:val="00FA1793"/>
    <w:rsid w:val="00FA1899"/>
    <w:rsid w:val="00FA1A28"/>
    <w:rsid w:val="00FA1A56"/>
    <w:rsid w:val="00FA1A89"/>
    <w:rsid w:val="00FA1B73"/>
    <w:rsid w:val="00FA1CB0"/>
    <w:rsid w:val="00FA1DC0"/>
    <w:rsid w:val="00FA1FF3"/>
    <w:rsid w:val="00FA20F7"/>
    <w:rsid w:val="00FA23AF"/>
    <w:rsid w:val="00FA241B"/>
    <w:rsid w:val="00FA24D4"/>
    <w:rsid w:val="00FA264A"/>
    <w:rsid w:val="00FA2678"/>
    <w:rsid w:val="00FA2862"/>
    <w:rsid w:val="00FA2A17"/>
    <w:rsid w:val="00FA2B5E"/>
    <w:rsid w:val="00FA2BC5"/>
    <w:rsid w:val="00FA2BD9"/>
    <w:rsid w:val="00FA2D61"/>
    <w:rsid w:val="00FA2F5A"/>
    <w:rsid w:val="00FA2FAA"/>
    <w:rsid w:val="00FA3085"/>
    <w:rsid w:val="00FA35BE"/>
    <w:rsid w:val="00FA36D3"/>
    <w:rsid w:val="00FA3B6B"/>
    <w:rsid w:val="00FA3CDD"/>
    <w:rsid w:val="00FA3CFC"/>
    <w:rsid w:val="00FA3D53"/>
    <w:rsid w:val="00FA426A"/>
    <w:rsid w:val="00FA437F"/>
    <w:rsid w:val="00FA4459"/>
    <w:rsid w:val="00FA45F1"/>
    <w:rsid w:val="00FA4736"/>
    <w:rsid w:val="00FA4829"/>
    <w:rsid w:val="00FA4864"/>
    <w:rsid w:val="00FA48FD"/>
    <w:rsid w:val="00FA4A0E"/>
    <w:rsid w:val="00FA4E32"/>
    <w:rsid w:val="00FA4F14"/>
    <w:rsid w:val="00FA5126"/>
    <w:rsid w:val="00FA524A"/>
    <w:rsid w:val="00FA534A"/>
    <w:rsid w:val="00FA5482"/>
    <w:rsid w:val="00FA5641"/>
    <w:rsid w:val="00FA56A5"/>
    <w:rsid w:val="00FA5812"/>
    <w:rsid w:val="00FA5885"/>
    <w:rsid w:val="00FA5A4A"/>
    <w:rsid w:val="00FA5BA9"/>
    <w:rsid w:val="00FA5BF5"/>
    <w:rsid w:val="00FA5E78"/>
    <w:rsid w:val="00FA6306"/>
    <w:rsid w:val="00FA6A5D"/>
    <w:rsid w:val="00FA6A77"/>
    <w:rsid w:val="00FA6F8E"/>
    <w:rsid w:val="00FA707A"/>
    <w:rsid w:val="00FA7217"/>
    <w:rsid w:val="00FA728C"/>
    <w:rsid w:val="00FA730F"/>
    <w:rsid w:val="00FA73FB"/>
    <w:rsid w:val="00FA75C9"/>
    <w:rsid w:val="00FA771A"/>
    <w:rsid w:val="00FA77D7"/>
    <w:rsid w:val="00FA788F"/>
    <w:rsid w:val="00FA7ABF"/>
    <w:rsid w:val="00FA7BC1"/>
    <w:rsid w:val="00FA7E09"/>
    <w:rsid w:val="00FB0039"/>
    <w:rsid w:val="00FB0105"/>
    <w:rsid w:val="00FB0110"/>
    <w:rsid w:val="00FB01AF"/>
    <w:rsid w:val="00FB01B6"/>
    <w:rsid w:val="00FB0323"/>
    <w:rsid w:val="00FB0442"/>
    <w:rsid w:val="00FB0700"/>
    <w:rsid w:val="00FB0908"/>
    <w:rsid w:val="00FB09D7"/>
    <w:rsid w:val="00FB0A46"/>
    <w:rsid w:val="00FB0C28"/>
    <w:rsid w:val="00FB0D26"/>
    <w:rsid w:val="00FB0E57"/>
    <w:rsid w:val="00FB0FB5"/>
    <w:rsid w:val="00FB12D8"/>
    <w:rsid w:val="00FB143D"/>
    <w:rsid w:val="00FB1611"/>
    <w:rsid w:val="00FB17EF"/>
    <w:rsid w:val="00FB1857"/>
    <w:rsid w:val="00FB19B2"/>
    <w:rsid w:val="00FB19F1"/>
    <w:rsid w:val="00FB1A39"/>
    <w:rsid w:val="00FB1A67"/>
    <w:rsid w:val="00FB1D99"/>
    <w:rsid w:val="00FB1E5F"/>
    <w:rsid w:val="00FB1F93"/>
    <w:rsid w:val="00FB2484"/>
    <w:rsid w:val="00FB25E6"/>
    <w:rsid w:val="00FB25F5"/>
    <w:rsid w:val="00FB2795"/>
    <w:rsid w:val="00FB284F"/>
    <w:rsid w:val="00FB2891"/>
    <w:rsid w:val="00FB28A6"/>
    <w:rsid w:val="00FB2A00"/>
    <w:rsid w:val="00FB2A49"/>
    <w:rsid w:val="00FB2F13"/>
    <w:rsid w:val="00FB303D"/>
    <w:rsid w:val="00FB3168"/>
    <w:rsid w:val="00FB3BD5"/>
    <w:rsid w:val="00FB3CE5"/>
    <w:rsid w:val="00FB3EC0"/>
    <w:rsid w:val="00FB3F88"/>
    <w:rsid w:val="00FB42B4"/>
    <w:rsid w:val="00FB448B"/>
    <w:rsid w:val="00FB4521"/>
    <w:rsid w:val="00FB456C"/>
    <w:rsid w:val="00FB470F"/>
    <w:rsid w:val="00FB4737"/>
    <w:rsid w:val="00FB479A"/>
    <w:rsid w:val="00FB4879"/>
    <w:rsid w:val="00FB4881"/>
    <w:rsid w:val="00FB4994"/>
    <w:rsid w:val="00FB4A03"/>
    <w:rsid w:val="00FB4C0A"/>
    <w:rsid w:val="00FB4C14"/>
    <w:rsid w:val="00FB4DA9"/>
    <w:rsid w:val="00FB5034"/>
    <w:rsid w:val="00FB50C7"/>
    <w:rsid w:val="00FB547D"/>
    <w:rsid w:val="00FB5573"/>
    <w:rsid w:val="00FB5942"/>
    <w:rsid w:val="00FB5AF8"/>
    <w:rsid w:val="00FB5F5C"/>
    <w:rsid w:val="00FB6091"/>
    <w:rsid w:val="00FB6109"/>
    <w:rsid w:val="00FB6149"/>
    <w:rsid w:val="00FB65DC"/>
    <w:rsid w:val="00FB662A"/>
    <w:rsid w:val="00FB6769"/>
    <w:rsid w:val="00FB692D"/>
    <w:rsid w:val="00FB6938"/>
    <w:rsid w:val="00FB6B36"/>
    <w:rsid w:val="00FB6D9B"/>
    <w:rsid w:val="00FB6F45"/>
    <w:rsid w:val="00FB70B0"/>
    <w:rsid w:val="00FB7288"/>
    <w:rsid w:val="00FB74DF"/>
    <w:rsid w:val="00FB753B"/>
    <w:rsid w:val="00FB758D"/>
    <w:rsid w:val="00FB766E"/>
    <w:rsid w:val="00FB7796"/>
    <w:rsid w:val="00FB78BB"/>
    <w:rsid w:val="00FB79BA"/>
    <w:rsid w:val="00FB79DF"/>
    <w:rsid w:val="00FB7BB8"/>
    <w:rsid w:val="00FB7D4D"/>
    <w:rsid w:val="00FB7DCC"/>
    <w:rsid w:val="00FB7DE5"/>
    <w:rsid w:val="00FB7F78"/>
    <w:rsid w:val="00FC00AD"/>
    <w:rsid w:val="00FC0133"/>
    <w:rsid w:val="00FC017E"/>
    <w:rsid w:val="00FC02B5"/>
    <w:rsid w:val="00FC02C4"/>
    <w:rsid w:val="00FC0343"/>
    <w:rsid w:val="00FC0350"/>
    <w:rsid w:val="00FC098A"/>
    <w:rsid w:val="00FC11BB"/>
    <w:rsid w:val="00FC186D"/>
    <w:rsid w:val="00FC1DE2"/>
    <w:rsid w:val="00FC1E0B"/>
    <w:rsid w:val="00FC1FFA"/>
    <w:rsid w:val="00FC2132"/>
    <w:rsid w:val="00FC246D"/>
    <w:rsid w:val="00FC24EC"/>
    <w:rsid w:val="00FC2618"/>
    <w:rsid w:val="00FC2685"/>
    <w:rsid w:val="00FC27D8"/>
    <w:rsid w:val="00FC2923"/>
    <w:rsid w:val="00FC294B"/>
    <w:rsid w:val="00FC29C0"/>
    <w:rsid w:val="00FC2A5E"/>
    <w:rsid w:val="00FC2AD7"/>
    <w:rsid w:val="00FC2B35"/>
    <w:rsid w:val="00FC2BD6"/>
    <w:rsid w:val="00FC2C15"/>
    <w:rsid w:val="00FC2C78"/>
    <w:rsid w:val="00FC2F09"/>
    <w:rsid w:val="00FC2FAB"/>
    <w:rsid w:val="00FC3024"/>
    <w:rsid w:val="00FC316E"/>
    <w:rsid w:val="00FC32D0"/>
    <w:rsid w:val="00FC34C4"/>
    <w:rsid w:val="00FC3518"/>
    <w:rsid w:val="00FC36CC"/>
    <w:rsid w:val="00FC3739"/>
    <w:rsid w:val="00FC392C"/>
    <w:rsid w:val="00FC3D74"/>
    <w:rsid w:val="00FC3E40"/>
    <w:rsid w:val="00FC3EF1"/>
    <w:rsid w:val="00FC408C"/>
    <w:rsid w:val="00FC4388"/>
    <w:rsid w:val="00FC44E6"/>
    <w:rsid w:val="00FC46EE"/>
    <w:rsid w:val="00FC476A"/>
    <w:rsid w:val="00FC4946"/>
    <w:rsid w:val="00FC4DDB"/>
    <w:rsid w:val="00FC51B6"/>
    <w:rsid w:val="00FC549F"/>
    <w:rsid w:val="00FC57A8"/>
    <w:rsid w:val="00FC5AB8"/>
    <w:rsid w:val="00FC5ADD"/>
    <w:rsid w:val="00FC5C6F"/>
    <w:rsid w:val="00FC5D3A"/>
    <w:rsid w:val="00FC5E3E"/>
    <w:rsid w:val="00FC5F5C"/>
    <w:rsid w:val="00FC6086"/>
    <w:rsid w:val="00FC6121"/>
    <w:rsid w:val="00FC6159"/>
    <w:rsid w:val="00FC6821"/>
    <w:rsid w:val="00FC687A"/>
    <w:rsid w:val="00FC6B7F"/>
    <w:rsid w:val="00FC6FE3"/>
    <w:rsid w:val="00FC71ED"/>
    <w:rsid w:val="00FC79E1"/>
    <w:rsid w:val="00FC7B38"/>
    <w:rsid w:val="00FC7C9F"/>
    <w:rsid w:val="00FC7D6C"/>
    <w:rsid w:val="00FC7E13"/>
    <w:rsid w:val="00FC7E33"/>
    <w:rsid w:val="00FC7F6B"/>
    <w:rsid w:val="00FC7F8F"/>
    <w:rsid w:val="00FC7FC0"/>
    <w:rsid w:val="00FD02DB"/>
    <w:rsid w:val="00FD05C9"/>
    <w:rsid w:val="00FD0604"/>
    <w:rsid w:val="00FD098B"/>
    <w:rsid w:val="00FD0A2A"/>
    <w:rsid w:val="00FD0BF2"/>
    <w:rsid w:val="00FD12B4"/>
    <w:rsid w:val="00FD134C"/>
    <w:rsid w:val="00FD13B6"/>
    <w:rsid w:val="00FD1426"/>
    <w:rsid w:val="00FD159E"/>
    <w:rsid w:val="00FD17D2"/>
    <w:rsid w:val="00FD1994"/>
    <w:rsid w:val="00FD1A7D"/>
    <w:rsid w:val="00FD1B3F"/>
    <w:rsid w:val="00FD1B48"/>
    <w:rsid w:val="00FD1DB4"/>
    <w:rsid w:val="00FD1FC3"/>
    <w:rsid w:val="00FD2425"/>
    <w:rsid w:val="00FD2735"/>
    <w:rsid w:val="00FD285E"/>
    <w:rsid w:val="00FD2873"/>
    <w:rsid w:val="00FD2A16"/>
    <w:rsid w:val="00FD2C2E"/>
    <w:rsid w:val="00FD2D02"/>
    <w:rsid w:val="00FD2D27"/>
    <w:rsid w:val="00FD2D99"/>
    <w:rsid w:val="00FD2DEB"/>
    <w:rsid w:val="00FD2E0D"/>
    <w:rsid w:val="00FD2E5D"/>
    <w:rsid w:val="00FD3096"/>
    <w:rsid w:val="00FD3181"/>
    <w:rsid w:val="00FD3227"/>
    <w:rsid w:val="00FD3466"/>
    <w:rsid w:val="00FD3DD0"/>
    <w:rsid w:val="00FD40B5"/>
    <w:rsid w:val="00FD437B"/>
    <w:rsid w:val="00FD43E7"/>
    <w:rsid w:val="00FD460E"/>
    <w:rsid w:val="00FD4784"/>
    <w:rsid w:val="00FD49CA"/>
    <w:rsid w:val="00FD4BAB"/>
    <w:rsid w:val="00FD4CE1"/>
    <w:rsid w:val="00FD4E1D"/>
    <w:rsid w:val="00FD4ED4"/>
    <w:rsid w:val="00FD5354"/>
    <w:rsid w:val="00FD5726"/>
    <w:rsid w:val="00FD576F"/>
    <w:rsid w:val="00FD5847"/>
    <w:rsid w:val="00FD5C58"/>
    <w:rsid w:val="00FD5CDB"/>
    <w:rsid w:val="00FD5CEA"/>
    <w:rsid w:val="00FD6075"/>
    <w:rsid w:val="00FD658C"/>
    <w:rsid w:val="00FD66DA"/>
    <w:rsid w:val="00FD68BA"/>
    <w:rsid w:val="00FD6B6C"/>
    <w:rsid w:val="00FD6CA8"/>
    <w:rsid w:val="00FD6D1D"/>
    <w:rsid w:val="00FD6DD9"/>
    <w:rsid w:val="00FD6F73"/>
    <w:rsid w:val="00FD7006"/>
    <w:rsid w:val="00FD7076"/>
    <w:rsid w:val="00FD7271"/>
    <w:rsid w:val="00FD72AD"/>
    <w:rsid w:val="00FD7315"/>
    <w:rsid w:val="00FD73A2"/>
    <w:rsid w:val="00FD7504"/>
    <w:rsid w:val="00FD7508"/>
    <w:rsid w:val="00FD7953"/>
    <w:rsid w:val="00FD7A11"/>
    <w:rsid w:val="00FD7A2B"/>
    <w:rsid w:val="00FD7BED"/>
    <w:rsid w:val="00FD7CF3"/>
    <w:rsid w:val="00FD7DF1"/>
    <w:rsid w:val="00FD7E3B"/>
    <w:rsid w:val="00FD7EB4"/>
    <w:rsid w:val="00FD7EC7"/>
    <w:rsid w:val="00FD7EFC"/>
    <w:rsid w:val="00FE00D9"/>
    <w:rsid w:val="00FE0120"/>
    <w:rsid w:val="00FE0213"/>
    <w:rsid w:val="00FE0388"/>
    <w:rsid w:val="00FE0438"/>
    <w:rsid w:val="00FE04B5"/>
    <w:rsid w:val="00FE06DF"/>
    <w:rsid w:val="00FE0B46"/>
    <w:rsid w:val="00FE0CA6"/>
    <w:rsid w:val="00FE0D2F"/>
    <w:rsid w:val="00FE0DB3"/>
    <w:rsid w:val="00FE113B"/>
    <w:rsid w:val="00FE115A"/>
    <w:rsid w:val="00FE1283"/>
    <w:rsid w:val="00FE1346"/>
    <w:rsid w:val="00FE139F"/>
    <w:rsid w:val="00FE146D"/>
    <w:rsid w:val="00FE151E"/>
    <w:rsid w:val="00FE153A"/>
    <w:rsid w:val="00FE15C9"/>
    <w:rsid w:val="00FE16FF"/>
    <w:rsid w:val="00FE1738"/>
    <w:rsid w:val="00FE179E"/>
    <w:rsid w:val="00FE17BB"/>
    <w:rsid w:val="00FE17DA"/>
    <w:rsid w:val="00FE18F1"/>
    <w:rsid w:val="00FE1912"/>
    <w:rsid w:val="00FE195F"/>
    <w:rsid w:val="00FE1A2D"/>
    <w:rsid w:val="00FE1A53"/>
    <w:rsid w:val="00FE1C40"/>
    <w:rsid w:val="00FE1E8F"/>
    <w:rsid w:val="00FE1EBD"/>
    <w:rsid w:val="00FE2130"/>
    <w:rsid w:val="00FE2254"/>
    <w:rsid w:val="00FE22C1"/>
    <w:rsid w:val="00FE230A"/>
    <w:rsid w:val="00FE23F9"/>
    <w:rsid w:val="00FE242A"/>
    <w:rsid w:val="00FE2628"/>
    <w:rsid w:val="00FE263A"/>
    <w:rsid w:val="00FE2688"/>
    <w:rsid w:val="00FE2962"/>
    <w:rsid w:val="00FE2D68"/>
    <w:rsid w:val="00FE2DBB"/>
    <w:rsid w:val="00FE2DEC"/>
    <w:rsid w:val="00FE2FA1"/>
    <w:rsid w:val="00FE3089"/>
    <w:rsid w:val="00FE30B3"/>
    <w:rsid w:val="00FE3103"/>
    <w:rsid w:val="00FE32B3"/>
    <w:rsid w:val="00FE32D4"/>
    <w:rsid w:val="00FE3449"/>
    <w:rsid w:val="00FE35C5"/>
    <w:rsid w:val="00FE35E7"/>
    <w:rsid w:val="00FE39E5"/>
    <w:rsid w:val="00FE3ADC"/>
    <w:rsid w:val="00FE3B59"/>
    <w:rsid w:val="00FE3C12"/>
    <w:rsid w:val="00FE3C3B"/>
    <w:rsid w:val="00FE3D09"/>
    <w:rsid w:val="00FE3F11"/>
    <w:rsid w:val="00FE40AF"/>
    <w:rsid w:val="00FE42E2"/>
    <w:rsid w:val="00FE441B"/>
    <w:rsid w:val="00FE442B"/>
    <w:rsid w:val="00FE4AD0"/>
    <w:rsid w:val="00FE4AEB"/>
    <w:rsid w:val="00FE4C23"/>
    <w:rsid w:val="00FE4E9D"/>
    <w:rsid w:val="00FE505B"/>
    <w:rsid w:val="00FE524B"/>
    <w:rsid w:val="00FE542C"/>
    <w:rsid w:val="00FE55A3"/>
    <w:rsid w:val="00FE5633"/>
    <w:rsid w:val="00FE5762"/>
    <w:rsid w:val="00FE57D8"/>
    <w:rsid w:val="00FE58C2"/>
    <w:rsid w:val="00FE5930"/>
    <w:rsid w:val="00FE5937"/>
    <w:rsid w:val="00FE5A77"/>
    <w:rsid w:val="00FE5D00"/>
    <w:rsid w:val="00FE61DF"/>
    <w:rsid w:val="00FE6208"/>
    <w:rsid w:val="00FE62F2"/>
    <w:rsid w:val="00FE6403"/>
    <w:rsid w:val="00FE6916"/>
    <w:rsid w:val="00FE6E22"/>
    <w:rsid w:val="00FE7076"/>
    <w:rsid w:val="00FE7187"/>
    <w:rsid w:val="00FE71FD"/>
    <w:rsid w:val="00FE73A7"/>
    <w:rsid w:val="00FE743B"/>
    <w:rsid w:val="00FE7456"/>
    <w:rsid w:val="00FE7491"/>
    <w:rsid w:val="00FE75E3"/>
    <w:rsid w:val="00FE7806"/>
    <w:rsid w:val="00FE785B"/>
    <w:rsid w:val="00FE7930"/>
    <w:rsid w:val="00FE794C"/>
    <w:rsid w:val="00FE7BC9"/>
    <w:rsid w:val="00FE7D96"/>
    <w:rsid w:val="00FE7E45"/>
    <w:rsid w:val="00FF01ED"/>
    <w:rsid w:val="00FF044E"/>
    <w:rsid w:val="00FF049C"/>
    <w:rsid w:val="00FF07E9"/>
    <w:rsid w:val="00FF0B16"/>
    <w:rsid w:val="00FF0B3B"/>
    <w:rsid w:val="00FF0B41"/>
    <w:rsid w:val="00FF0C0A"/>
    <w:rsid w:val="00FF0D14"/>
    <w:rsid w:val="00FF127C"/>
    <w:rsid w:val="00FF149B"/>
    <w:rsid w:val="00FF152E"/>
    <w:rsid w:val="00FF153A"/>
    <w:rsid w:val="00FF1B29"/>
    <w:rsid w:val="00FF1DB9"/>
    <w:rsid w:val="00FF1EF4"/>
    <w:rsid w:val="00FF1F9D"/>
    <w:rsid w:val="00FF2296"/>
    <w:rsid w:val="00FF25CA"/>
    <w:rsid w:val="00FF26AA"/>
    <w:rsid w:val="00FF272B"/>
    <w:rsid w:val="00FF2807"/>
    <w:rsid w:val="00FF28F3"/>
    <w:rsid w:val="00FF2A51"/>
    <w:rsid w:val="00FF2EFC"/>
    <w:rsid w:val="00FF3091"/>
    <w:rsid w:val="00FF32FB"/>
    <w:rsid w:val="00FF35A0"/>
    <w:rsid w:val="00FF37A3"/>
    <w:rsid w:val="00FF38A8"/>
    <w:rsid w:val="00FF3998"/>
    <w:rsid w:val="00FF39A1"/>
    <w:rsid w:val="00FF39CA"/>
    <w:rsid w:val="00FF3AA0"/>
    <w:rsid w:val="00FF3AC9"/>
    <w:rsid w:val="00FF3BBA"/>
    <w:rsid w:val="00FF3BDB"/>
    <w:rsid w:val="00FF3C58"/>
    <w:rsid w:val="00FF3E17"/>
    <w:rsid w:val="00FF3E66"/>
    <w:rsid w:val="00FF3F1C"/>
    <w:rsid w:val="00FF4051"/>
    <w:rsid w:val="00FF40A9"/>
    <w:rsid w:val="00FF43B8"/>
    <w:rsid w:val="00FF48A7"/>
    <w:rsid w:val="00FF4925"/>
    <w:rsid w:val="00FF4A4C"/>
    <w:rsid w:val="00FF4ABA"/>
    <w:rsid w:val="00FF4D84"/>
    <w:rsid w:val="00FF4D91"/>
    <w:rsid w:val="00FF4DD2"/>
    <w:rsid w:val="00FF4FA4"/>
    <w:rsid w:val="00FF4FE4"/>
    <w:rsid w:val="00FF523F"/>
    <w:rsid w:val="00FF5339"/>
    <w:rsid w:val="00FF5406"/>
    <w:rsid w:val="00FF547B"/>
    <w:rsid w:val="00FF5617"/>
    <w:rsid w:val="00FF5671"/>
    <w:rsid w:val="00FF5849"/>
    <w:rsid w:val="00FF587D"/>
    <w:rsid w:val="00FF5A5C"/>
    <w:rsid w:val="00FF5AE9"/>
    <w:rsid w:val="00FF5AF6"/>
    <w:rsid w:val="00FF5B9E"/>
    <w:rsid w:val="00FF5CE5"/>
    <w:rsid w:val="00FF5ED2"/>
    <w:rsid w:val="00FF6143"/>
    <w:rsid w:val="00FF6223"/>
    <w:rsid w:val="00FF62B6"/>
    <w:rsid w:val="00FF62D2"/>
    <w:rsid w:val="00FF6549"/>
    <w:rsid w:val="00FF65E5"/>
    <w:rsid w:val="00FF672E"/>
    <w:rsid w:val="00FF6733"/>
    <w:rsid w:val="00FF682F"/>
    <w:rsid w:val="00FF6904"/>
    <w:rsid w:val="00FF6913"/>
    <w:rsid w:val="00FF6A2E"/>
    <w:rsid w:val="00FF6AC0"/>
    <w:rsid w:val="00FF6DB0"/>
    <w:rsid w:val="00FF6EDC"/>
    <w:rsid w:val="00FF6FB1"/>
    <w:rsid w:val="00FF6FCA"/>
    <w:rsid w:val="00FF7045"/>
    <w:rsid w:val="00FF7105"/>
    <w:rsid w:val="00FF715E"/>
    <w:rsid w:val="00FF72DE"/>
    <w:rsid w:val="00FF7308"/>
    <w:rsid w:val="00FF760A"/>
    <w:rsid w:val="00FF76E1"/>
    <w:rsid w:val="00FF770E"/>
    <w:rsid w:val="00FF7727"/>
    <w:rsid w:val="00FF7846"/>
    <w:rsid w:val="00FF78F9"/>
    <w:rsid w:val="00FF7956"/>
    <w:rsid w:val="00FF7A3F"/>
    <w:rsid w:val="00FF7B1E"/>
    <w:rsid w:val="00FF7C1A"/>
    <w:rsid w:val="00FF7CCC"/>
    <w:rsid w:val="00FF7CF5"/>
    <w:rsid w:val="00FF7D04"/>
    <w:rsid w:val="00FF7E82"/>
    <w:rsid w:val="00FF7F21"/>
    <w:rsid w:val="00FF7F94"/>
    <w:rsid w:val="00FF7FB0"/>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55B5A95D"/>
  <w15:docId w15:val="{70434B15-1C33-49AD-93C5-13F90BAEF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D48B4"/>
    <w:rPr>
      <w:rFonts w:ascii="Times New Roman" w:eastAsiaTheme="minorHAnsi" w:hAnsi="Times New Roman" w:cs="Times New Roman"/>
      <w:sz w:val="18"/>
      <w:szCs w:val="18"/>
      <w:lang w:eastAsia="en-US"/>
    </w:rPr>
  </w:style>
  <w:style w:type="paragraph" w:styleId="Heading1">
    <w:name w:val="heading 1"/>
    <w:basedOn w:val="Normal"/>
    <w:next w:val="Normal"/>
    <w:link w:val="Heading1Char"/>
    <w:uiPriority w:val="9"/>
    <w:qFormat/>
    <w:rsid w:val="002E0F45"/>
    <w:pPr>
      <w:keepNext/>
      <w:keepLines/>
      <w:spacing w:before="240" w:after="120" w:line="240" w:lineRule="auto"/>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2E0F45"/>
    <w:pPr>
      <w:keepNext/>
      <w:keepLines/>
      <w:spacing w:before="40" w:after="120" w:line="240" w:lineRule="auto"/>
      <w:outlineLvl w:val="1"/>
    </w:pPr>
    <w:rPr>
      <w:rFonts w:asciiTheme="majorHAnsi" w:eastAsiaTheme="majorEastAsia" w:hAnsiTheme="majorHAnsi" w:cstheme="majorBidi"/>
      <w:b/>
      <w:color w:val="000000" w:themeColor="text1"/>
      <w:sz w:val="30"/>
      <w:szCs w:val="26"/>
    </w:rPr>
  </w:style>
  <w:style w:type="paragraph" w:styleId="Heading3">
    <w:name w:val="heading 3"/>
    <w:basedOn w:val="Normal"/>
    <w:next w:val="Normal"/>
    <w:link w:val="Heading3Char"/>
    <w:uiPriority w:val="9"/>
    <w:unhideWhenUsed/>
    <w:qFormat/>
    <w:rsid w:val="002E0F45"/>
    <w:pPr>
      <w:keepNext/>
      <w:keepLines/>
      <w:spacing w:before="40" w:after="120" w:line="240" w:lineRule="auto"/>
      <w:outlineLvl w:val="2"/>
    </w:pPr>
    <w:rPr>
      <w:rFonts w:asciiTheme="majorHAnsi" w:eastAsiaTheme="majorEastAsia" w:hAnsiTheme="majorHAnsi" w:cstheme="majorBidi"/>
      <w:caps/>
      <w:color w:val="000000" w:themeColor="text1"/>
      <w:sz w:val="24"/>
      <w:szCs w:val="24"/>
    </w:rPr>
  </w:style>
  <w:style w:type="paragraph" w:styleId="Heading4">
    <w:name w:val="heading 4"/>
    <w:basedOn w:val="Normal"/>
    <w:next w:val="Normal"/>
    <w:link w:val="Heading4Char"/>
    <w:uiPriority w:val="9"/>
    <w:unhideWhenUsed/>
    <w:qFormat/>
    <w:rsid w:val="002E0F45"/>
    <w:pPr>
      <w:keepNext/>
      <w:keepLines/>
      <w:spacing w:after="120" w:line="240" w:lineRule="auto"/>
      <w:outlineLvl w:val="3"/>
    </w:pPr>
    <w:rPr>
      <w:rFonts w:eastAsiaTheme="majorEastAsia" w:cstheme="majorBidi"/>
      <w:i/>
      <w:iCs/>
      <w:color w:val="000000" w:themeColor="text1"/>
      <w:sz w:val="24"/>
    </w:rPr>
  </w:style>
  <w:style w:type="paragraph" w:styleId="Heading5">
    <w:name w:val="heading 5"/>
    <w:basedOn w:val="Normal"/>
    <w:next w:val="Normal"/>
    <w:link w:val="Heading5Char"/>
    <w:uiPriority w:val="9"/>
    <w:unhideWhenUsed/>
    <w:qFormat/>
    <w:rsid w:val="002E0F45"/>
    <w:pPr>
      <w:keepNext/>
      <w:keepLines/>
      <w:spacing w:before="40" w:after="0"/>
      <w:outlineLvl w:val="4"/>
    </w:pPr>
    <w:rPr>
      <w:rFonts w:asciiTheme="majorHAnsi" w:eastAsiaTheme="majorEastAsia" w:hAnsiTheme="majorHAnsi"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0F45"/>
    <w:rPr>
      <w:rFonts w:asciiTheme="majorHAnsi" w:eastAsiaTheme="majorEastAsia" w:hAnsiTheme="majorHAnsi" w:cstheme="majorBidi"/>
      <w:color w:val="000000" w:themeColor="text1"/>
      <w:sz w:val="32"/>
      <w:szCs w:val="32"/>
      <w:lang w:eastAsia="en-US"/>
    </w:rPr>
  </w:style>
  <w:style w:type="paragraph" w:styleId="NormalWeb">
    <w:name w:val="Normal (Web)"/>
    <w:basedOn w:val="Normal"/>
    <w:link w:val="NormalWebChar"/>
    <w:uiPriority w:val="99"/>
    <w:unhideWhenUsed/>
    <w:rsid w:val="007D48B4"/>
    <w:pPr>
      <w:spacing w:before="100" w:beforeAutospacing="1" w:after="100" w:afterAutospacing="1" w:line="240" w:lineRule="auto"/>
    </w:pPr>
    <w:rPr>
      <w:rFonts w:eastAsia="Times New Roman"/>
      <w:sz w:val="24"/>
      <w:szCs w:val="24"/>
      <w:lang w:eastAsia="ko-KR"/>
    </w:rPr>
  </w:style>
  <w:style w:type="character" w:customStyle="1" w:styleId="NormalWebChar">
    <w:name w:val="Normal (Web) Char"/>
    <w:basedOn w:val="DefaultParagraphFont"/>
    <w:link w:val="NormalWeb"/>
    <w:uiPriority w:val="99"/>
    <w:rsid w:val="007D48B4"/>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2E0F45"/>
    <w:rPr>
      <w:rFonts w:asciiTheme="majorHAnsi" w:eastAsiaTheme="majorEastAsia" w:hAnsiTheme="majorHAnsi" w:cstheme="majorBidi"/>
      <w:b/>
      <w:color w:val="000000" w:themeColor="text1"/>
      <w:sz w:val="30"/>
      <w:szCs w:val="26"/>
      <w:lang w:eastAsia="en-US"/>
    </w:rPr>
  </w:style>
  <w:style w:type="character" w:customStyle="1" w:styleId="Heading3Char">
    <w:name w:val="Heading 3 Char"/>
    <w:basedOn w:val="DefaultParagraphFont"/>
    <w:link w:val="Heading3"/>
    <w:uiPriority w:val="9"/>
    <w:rsid w:val="002E0F45"/>
    <w:rPr>
      <w:rFonts w:asciiTheme="majorHAnsi" w:eastAsiaTheme="majorEastAsia" w:hAnsiTheme="majorHAnsi" w:cstheme="majorBidi"/>
      <w:caps/>
      <w:color w:val="000000" w:themeColor="text1"/>
      <w:sz w:val="24"/>
      <w:szCs w:val="24"/>
      <w:lang w:eastAsia="en-US"/>
    </w:rPr>
  </w:style>
  <w:style w:type="character" w:styleId="CommentReference">
    <w:name w:val="annotation reference"/>
    <w:basedOn w:val="DefaultParagraphFont"/>
    <w:uiPriority w:val="99"/>
    <w:semiHidden/>
    <w:unhideWhenUsed/>
    <w:rsid w:val="007D48B4"/>
    <w:rPr>
      <w:sz w:val="16"/>
      <w:szCs w:val="16"/>
    </w:rPr>
  </w:style>
  <w:style w:type="character" w:styleId="FootnoteReference">
    <w:name w:val="footnote reference"/>
    <w:basedOn w:val="DefaultParagraphFont"/>
    <w:uiPriority w:val="99"/>
    <w:semiHidden/>
    <w:unhideWhenUsed/>
    <w:rsid w:val="007D48B4"/>
    <w:rPr>
      <w:vertAlign w:val="superscript"/>
    </w:rPr>
  </w:style>
  <w:style w:type="table" w:styleId="TableGrid">
    <w:name w:val="Table Grid"/>
    <w:basedOn w:val="TableNormal"/>
    <w:uiPriority w:val="39"/>
    <w:rsid w:val="007D48B4"/>
    <w:pPr>
      <w:spacing w:after="0" w:line="240" w:lineRule="auto"/>
    </w:pPr>
    <w:rPr>
      <w:rFonts w:ascii="Times New Roman" w:hAnsi="Times New Roman" w:cs="Times New Roman"/>
      <w:sz w:val="18"/>
      <w:szCs w:val="18"/>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48B4"/>
    <w:pPr>
      <w:spacing w:after="200" w:line="240" w:lineRule="auto"/>
    </w:pPr>
    <w:rPr>
      <w:rFonts w:eastAsiaTheme="minorEastAsia"/>
      <w:i/>
      <w:iCs/>
      <w:color w:val="44546A" w:themeColor="text2"/>
      <w:lang w:eastAsia="zh-TW"/>
    </w:rPr>
  </w:style>
  <w:style w:type="paragraph" w:styleId="FootnoteText">
    <w:name w:val="footnote text"/>
    <w:basedOn w:val="Normal"/>
    <w:link w:val="FootnoteTextChar"/>
    <w:uiPriority w:val="99"/>
    <w:semiHidden/>
    <w:unhideWhenUsed/>
    <w:rsid w:val="007D48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48B4"/>
    <w:rPr>
      <w:rFonts w:ascii="Times New Roman" w:eastAsiaTheme="minorHAnsi" w:hAnsi="Times New Roman" w:cs="Times New Roman"/>
      <w:sz w:val="20"/>
      <w:szCs w:val="20"/>
      <w:lang w:eastAsia="en-US"/>
    </w:rPr>
  </w:style>
  <w:style w:type="paragraph" w:styleId="CommentText">
    <w:name w:val="annotation text"/>
    <w:basedOn w:val="Normal"/>
    <w:link w:val="CommentTextChar"/>
    <w:uiPriority w:val="99"/>
    <w:unhideWhenUsed/>
    <w:rsid w:val="007D48B4"/>
    <w:pPr>
      <w:spacing w:line="240" w:lineRule="auto"/>
    </w:pPr>
    <w:rPr>
      <w:sz w:val="20"/>
      <w:szCs w:val="20"/>
    </w:rPr>
  </w:style>
  <w:style w:type="character" w:customStyle="1" w:styleId="CommentTextChar">
    <w:name w:val="Comment Text Char"/>
    <w:basedOn w:val="DefaultParagraphFont"/>
    <w:link w:val="CommentText"/>
    <w:uiPriority w:val="99"/>
    <w:rsid w:val="007D48B4"/>
    <w:rPr>
      <w:rFonts w:ascii="Times New Roman" w:eastAsiaTheme="minorHAnsi" w:hAnsi="Times New Roman" w:cs="Times New Roman"/>
      <w:sz w:val="20"/>
      <w:szCs w:val="20"/>
      <w:lang w:eastAsia="en-US"/>
    </w:rPr>
  </w:style>
  <w:style w:type="paragraph" w:styleId="BalloonText">
    <w:name w:val="Balloon Text"/>
    <w:basedOn w:val="Normal"/>
    <w:link w:val="BalloonTextChar"/>
    <w:uiPriority w:val="99"/>
    <w:semiHidden/>
    <w:unhideWhenUsed/>
    <w:rsid w:val="007D48B4"/>
    <w:pPr>
      <w:spacing w:after="0" w:line="240" w:lineRule="auto"/>
    </w:pPr>
    <w:rPr>
      <w:rFonts w:ascii="Segoe UI" w:hAnsi="Segoe UI" w:cs="Segoe UI"/>
    </w:rPr>
  </w:style>
  <w:style w:type="character" w:customStyle="1" w:styleId="BalloonTextChar">
    <w:name w:val="Balloon Text Char"/>
    <w:basedOn w:val="DefaultParagraphFont"/>
    <w:link w:val="BalloonText"/>
    <w:uiPriority w:val="99"/>
    <w:semiHidden/>
    <w:rsid w:val="007D48B4"/>
    <w:rPr>
      <w:rFonts w:ascii="Segoe UI" w:eastAsiaTheme="minorHAnsi" w:hAnsi="Segoe UI" w:cs="Segoe UI"/>
      <w:sz w:val="18"/>
      <w:szCs w:val="18"/>
      <w:lang w:eastAsia="en-US"/>
    </w:rPr>
  </w:style>
  <w:style w:type="character" w:customStyle="1" w:styleId="Heading4Char">
    <w:name w:val="Heading 4 Char"/>
    <w:basedOn w:val="DefaultParagraphFont"/>
    <w:link w:val="Heading4"/>
    <w:uiPriority w:val="9"/>
    <w:rsid w:val="002E0F45"/>
    <w:rPr>
      <w:rFonts w:ascii="Times New Roman" w:eastAsiaTheme="majorEastAsia" w:hAnsi="Times New Roman" w:cstheme="majorBidi"/>
      <w:i/>
      <w:iCs/>
      <w:color w:val="000000" w:themeColor="text1"/>
      <w:sz w:val="24"/>
      <w:szCs w:val="18"/>
      <w:lang w:eastAsia="en-US"/>
    </w:rPr>
  </w:style>
  <w:style w:type="character" w:customStyle="1" w:styleId="Heading5Char">
    <w:name w:val="Heading 5 Char"/>
    <w:basedOn w:val="DefaultParagraphFont"/>
    <w:link w:val="Heading5"/>
    <w:uiPriority w:val="9"/>
    <w:rsid w:val="002E0F45"/>
    <w:rPr>
      <w:rFonts w:asciiTheme="majorHAnsi" w:eastAsiaTheme="majorEastAsia" w:hAnsiTheme="majorHAnsi" w:cstheme="majorBidi"/>
      <w:color w:val="000000" w:themeColor="text1"/>
      <w:sz w:val="18"/>
      <w:szCs w:val="18"/>
      <w:lang w:eastAsia="en-US"/>
    </w:rPr>
  </w:style>
  <w:style w:type="paragraph" w:styleId="CommentSubject">
    <w:name w:val="annotation subject"/>
    <w:basedOn w:val="CommentText"/>
    <w:next w:val="CommentText"/>
    <w:link w:val="CommentSubjectChar"/>
    <w:uiPriority w:val="99"/>
    <w:semiHidden/>
    <w:unhideWhenUsed/>
    <w:rsid w:val="0037512B"/>
    <w:rPr>
      <w:b/>
      <w:bCs/>
    </w:rPr>
  </w:style>
  <w:style w:type="character" w:customStyle="1" w:styleId="CommentSubjectChar">
    <w:name w:val="Comment Subject Char"/>
    <w:basedOn w:val="CommentTextChar"/>
    <w:link w:val="CommentSubject"/>
    <w:uiPriority w:val="99"/>
    <w:semiHidden/>
    <w:rsid w:val="0037512B"/>
    <w:rPr>
      <w:rFonts w:ascii="Times New Roman" w:eastAsiaTheme="minorHAnsi" w:hAnsi="Times New Roman" w:cs="Times New Roman"/>
      <w:b/>
      <w:bCs/>
      <w:sz w:val="20"/>
      <w:szCs w:val="20"/>
      <w:lang w:eastAsia="en-US"/>
    </w:rPr>
  </w:style>
  <w:style w:type="paragraph" w:customStyle="1" w:styleId="EndNoteBibliographyTitle">
    <w:name w:val="EndNote Bibliography Title"/>
    <w:basedOn w:val="Normal"/>
    <w:link w:val="EndNoteBibliographyTitleChar"/>
    <w:rsid w:val="0037512B"/>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7512B"/>
    <w:rPr>
      <w:rFonts w:ascii="Times New Roman" w:eastAsiaTheme="minorHAnsi" w:hAnsi="Times New Roman" w:cs="Times New Roman"/>
      <w:noProof/>
      <w:sz w:val="18"/>
      <w:szCs w:val="18"/>
      <w:lang w:val="en-US" w:eastAsia="en-US"/>
    </w:rPr>
  </w:style>
  <w:style w:type="paragraph" w:customStyle="1" w:styleId="EndNoteBibliography">
    <w:name w:val="EndNote Bibliography"/>
    <w:basedOn w:val="Normal"/>
    <w:link w:val="EndNoteBibliographyChar"/>
    <w:rsid w:val="0037512B"/>
    <w:pPr>
      <w:spacing w:line="240" w:lineRule="auto"/>
    </w:pPr>
    <w:rPr>
      <w:noProof/>
      <w:lang w:val="en-US"/>
    </w:rPr>
  </w:style>
  <w:style w:type="character" w:customStyle="1" w:styleId="EndNoteBibliographyChar">
    <w:name w:val="EndNote Bibliography Char"/>
    <w:basedOn w:val="DefaultParagraphFont"/>
    <w:link w:val="EndNoteBibliography"/>
    <w:rsid w:val="0037512B"/>
    <w:rPr>
      <w:rFonts w:ascii="Times New Roman" w:eastAsiaTheme="minorHAnsi" w:hAnsi="Times New Roman" w:cs="Times New Roman"/>
      <w:noProof/>
      <w:sz w:val="18"/>
      <w:szCs w:val="18"/>
      <w:lang w:val="en-US" w:eastAsia="en-US"/>
    </w:rPr>
  </w:style>
  <w:style w:type="character" w:styleId="Hyperlink">
    <w:name w:val="Hyperlink"/>
    <w:basedOn w:val="DefaultParagraphFont"/>
    <w:uiPriority w:val="99"/>
    <w:unhideWhenUsed/>
    <w:rsid w:val="0037512B"/>
    <w:rPr>
      <w:color w:val="0563C1" w:themeColor="hyperlink"/>
      <w:u w:val="single"/>
    </w:rPr>
  </w:style>
  <w:style w:type="character" w:customStyle="1" w:styleId="UnresolvedMention1">
    <w:name w:val="Unresolved Mention1"/>
    <w:basedOn w:val="DefaultParagraphFont"/>
    <w:uiPriority w:val="99"/>
    <w:semiHidden/>
    <w:unhideWhenUsed/>
    <w:rsid w:val="0037512B"/>
    <w:rPr>
      <w:color w:val="808080"/>
      <w:shd w:val="clear" w:color="auto" w:fill="E6E6E6"/>
    </w:rPr>
  </w:style>
  <w:style w:type="paragraph" w:styleId="ListParagraph">
    <w:name w:val="List Paragraph"/>
    <w:basedOn w:val="Normal"/>
    <w:uiPriority w:val="34"/>
    <w:qFormat/>
    <w:rsid w:val="0037512B"/>
    <w:pPr>
      <w:ind w:left="720"/>
      <w:contextualSpacing/>
    </w:pPr>
  </w:style>
  <w:style w:type="paragraph" w:styleId="Header">
    <w:name w:val="header"/>
    <w:basedOn w:val="Normal"/>
    <w:link w:val="HeaderChar"/>
    <w:unhideWhenUsed/>
    <w:rsid w:val="0037512B"/>
    <w:pPr>
      <w:tabs>
        <w:tab w:val="center" w:pos="4513"/>
        <w:tab w:val="right" w:pos="9026"/>
      </w:tabs>
      <w:spacing w:after="0" w:line="240" w:lineRule="auto"/>
    </w:pPr>
  </w:style>
  <w:style w:type="character" w:customStyle="1" w:styleId="HeaderChar">
    <w:name w:val="Header Char"/>
    <w:basedOn w:val="DefaultParagraphFont"/>
    <w:link w:val="Header"/>
    <w:rsid w:val="0037512B"/>
    <w:rPr>
      <w:rFonts w:ascii="Times New Roman" w:eastAsiaTheme="minorHAnsi" w:hAnsi="Times New Roman" w:cs="Times New Roman"/>
      <w:sz w:val="18"/>
      <w:szCs w:val="18"/>
      <w:lang w:eastAsia="en-US"/>
    </w:rPr>
  </w:style>
  <w:style w:type="paragraph" w:styleId="Footer">
    <w:name w:val="footer"/>
    <w:basedOn w:val="Normal"/>
    <w:link w:val="FooterChar"/>
    <w:uiPriority w:val="99"/>
    <w:unhideWhenUsed/>
    <w:rsid w:val="003751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512B"/>
    <w:rPr>
      <w:rFonts w:ascii="Times New Roman" w:eastAsiaTheme="minorHAnsi" w:hAnsi="Times New Roman" w:cs="Times New Roman"/>
      <w:sz w:val="18"/>
      <w:szCs w:val="18"/>
      <w:lang w:eastAsia="en-US"/>
    </w:rPr>
  </w:style>
  <w:style w:type="paragraph" w:styleId="TOCHeading">
    <w:name w:val="TOC Heading"/>
    <w:basedOn w:val="Heading1"/>
    <w:next w:val="Normal"/>
    <w:uiPriority w:val="39"/>
    <w:unhideWhenUsed/>
    <w:qFormat/>
    <w:rsid w:val="0037512B"/>
    <w:pPr>
      <w:outlineLvl w:val="9"/>
    </w:pPr>
    <w:rPr>
      <w:lang w:val="en-US"/>
    </w:rPr>
  </w:style>
  <w:style w:type="paragraph" w:styleId="TOC2">
    <w:name w:val="toc 2"/>
    <w:basedOn w:val="Normal"/>
    <w:next w:val="Normal"/>
    <w:autoRedefine/>
    <w:uiPriority w:val="39"/>
    <w:unhideWhenUsed/>
    <w:rsid w:val="0037512B"/>
    <w:pPr>
      <w:spacing w:after="100"/>
      <w:ind w:left="220"/>
    </w:pPr>
  </w:style>
  <w:style w:type="paragraph" w:styleId="TOC3">
    <w:name w:val="toc 3"/>
    <w:basedOn w:val="Normal"/>
    <w:next w:val="Normal"/>
    <w:autoRedefine/>
    <w:uiPriority w:val="39"/>
    <w:unhideWhenUsed/>
    <w:rsid w:val="0037512B"/>
    <w:pPr>
      <w:spacing w:after="100"/>
      <w:ind w:left="440"/>
    </w:pPr>
  </w:style>
  <w:style w:type="paragraph" w:styleId="TOC1">
    <w:name w:val="toc 1"/>
    <w:basedOn w:val="Normal"/>
    <w:next w:val="Normal"/>
    <w:autoRedefine/>
    <w:uiPriority w:val="39"/>
    <w:unhideWhenUsed/>
    <w:rsid w:val="0037512B"/>
    <w:pPr>
      <w:spacing w:after="100"/>
    </w:pPr>
  </w:style>
  <w:style w:type="paragraph" w:styleId="TableofFigures">
    <w:name w:val="table of figures"/>
    <w:basedOn w:val="Normal"/>
    <w:next w:val="Normal"/>
    <w:uiPriority w:val="99"/>
    <w:unhideWhenUsed/>
    <w:rsid w:val="0037512B"/>
    <w:pPr>
      <w:spacing w:after="0"/>
    </w:pPr>
  </w:style>
  <w:style w:type="paragraph" w:customStyle="1" w:styleId="Default">
    <w:name w:val="Default"/>
    <w:rsid w:val="0037512B"/>
    <w:pPr>
      <w:autoSpaceDE w:val="0"/>
      <w:autoSpaceDN w:val="0"/>
      <w:adjustRightInd w:val="0"/>
      <w:spacing w:after="0" w:line="240" w:lineRule="auto"/>
    </w:pPr>
    <w:rPr>
      <w:rFonts w:ascii="Arial" w:eastAsiaTheme="minorHAnsi" w:hAnsi="Arial" w:cs="Arial"/>
      <w:color w:val="000000"/>
      <w:sz w:val="24"/>
      <w:szCs w:val="24"/>
      <w:lang w:eastAsia="en-US"/>
    </w:rPr>
  </w:style>
  <w:style w:type="character" w:customStyle="1" w:styleId="hi-superscript">
    <w:name w:val="hi-superscript"/>
    <w:basedOn w:val="DefaultParagraphFont"/>
    <w:rsid w:val="0037512B"/>
  </w:style>
  <w:style w:type="paragraph" w:customStyle="1" w:styleId="Standard">
    <w:name w:val="Standard"/>
    <w:link w:val="StandardChar"/>
    <w:rsid w:val="0037512B"/>
    <w:pPr>
      <w:suppressAutoHyphens/>
      <w:autoSpaceDN w:val="0"/>
      <w:spacing w:after="200" w:line="276" w:lineRule="auto"/>
      <w:textAlignment w:val="baseline"/>
    </w:pPr>
    <w:rPr>
      <w:rFonts w:ascii="Calibri" w:eastAsia="SimSun" w:hAnsi="Calibri" w:cs="Times New Roman"/>
      <w:kern w:val="3"/>
      <w:sz w:val="18"/>
      <w:szCs w:val="18"/>
    </w:rPr>
  </w:style>
  <w:style w:type="character" w:customStyle="1" w:styleId="StandardChar">
    <w:name w:val="Standard Char"/>
    <w:basedOn w:val="DefaultParagraphFont"/>
    <w:link w:val="Standard"/>
    <w:rsid w:val="0037512B"/>
    <w:rPr>
      <w:rFonts w:ascii="Calibri" w:eastAsia="SimSun" w:hAnsi="Calibri" w:cs="Times New Roman"/>
      <w:kern w:val="3"/>
      <w:sz w:val="18"/>
      <w:szCs w:val="18"/>
    </w:rPr>
  </w:style>
  <w:style w:type="paragraph" w:styleId="NoSpacing">
    <w:name w:val="No Spacing"/>
    <w:uiPriority w:val="1"/>
    <w:qFormat/>
    <w:rsid w:val="0037512B"/>
    <w:pPr>
      <w:spacing w:after="0" w:line="240" w:lineRule="auto"/>
    </w:pPr>
    <w:rPr>
      <w:rFonts w:ascii="Times New Roman" w:eastAsiaTheme="minorHAnsi" w:hAnsi="Times New Roman" w:cs="Times New Roman"/>
      <w:sz w:val="18"/>
      <w:szCs w:val="18"/>
      <w:lang w:eastAsia="en-US"/>
    </w:rPr>
  </w:style>
  <w:style w:type="paragraph" w:styleId="BodyText2">
    <w:name w:val="Body Text 2"/>
    <w:basedOn w:val="Normal"/>
    <w:link w:val="BodyText2Char"/>
    <w:rsid w:val="0037512B"/>
    <w:pPr>
      <w:spacing w:after="0" w:line="240" w:lineRule="auto"/>
    </w:pPr>
    <w:rPr>
      <w:rFonts w:eastAsia="Times New Roman"/>
      <w:b/>
      <w:bCs/>
      <w:sz w:val="24"/>
      <w:szCs w:val="24"/>
    </w:rPr>
  </w:style>
  <w:style w:type="character" w:customStyle="1" w:styleId="BodyText2Char">
    <w:name w:val="Body Text 2 Char"/>
    <w:basedOn w:val="DefaultParagraphFont"/>
    <w:link w:val="BodyText2"/>
    <w:rsid w:val="0037512B"/>
    <w:rPr>
      <w:rFonts w:ascii="Times New Roman" w:eastAsia="Times New Roman" w:hAnsi="Times New Roman" w:cs="Times New Roman"/>
      <w:b/>
      <w:bCs/>
      <w:sz w:val="24"/>
      <w:szCs w:val="24"/>
      <w:lang w:eastAsia="en-US"/>
    </w:rPr>
  </w:style>
  <w:style w:type="paragraph" w:styleId="Revision">
    <w:name w:val="Revision"/>
    <w:hidden/>
    <w:uiPriority w:val="99"/>
    <w:semiHidden/>
    <w:rsid w:val="0037512B"/>
    <w:pPr>
      <w:spacing w:after="0" w:line="240" w:lineRule="auto"/>
    </w:pPr>
    <w:rPr>
      <w:rFonts w:ascii="Times New Roman" w:eastAsiaTheme="minorHAnsi" w:hAnsi="Times New Roman" w:cs="Times New Roman"/>
      <w:sz w:val="18"/>
      <w:szCs w:val="18"/>
      <w:lang w:eastAsia="en-US"/>
    </w:rPr>
  </w:style>
  <w:style w:type="character" w:customStyle="1" w:styleId="UnresolvedMention2">
    <w:name w:val="Unresolved Mention2"/>
    <w:basedOn w:val="DefaultParagraphFont"/>
    <w:uiPriority w:val="99"/>
    <w:semiHidden/>
    <w:unhideWhenUsed/>
    <w:rsid w:val="0037512B"/>
    <w:rPr>
      <w:color w:val="605E5C"/>
      <w:shd w:val="clear" w:color="auto" w:fill="E1DFDD"/>
    </w:rPr>
  </w:style>
  <w:style w:type="character" w:customStyle="1" w:styleId="UnresolvedMention3">
    <w:name w:val="Unresolved Mention3"/>
    <w:basedOn w:val="DefaultParagraphFont"/>
    <w:uiPriority w:val="99"/>
    <w:semiHidden/>
    <w:unhideWhenUsed/>
    <w:rsid w:val="0037512B"/>
    <w:rPr>
      <w:color w:val="605E5C"/>
      <w:shd w:val="clear" w:color="auto" w:fill="E1DFDD"/>
    </w:rPr>
  </w:style>
  <w:style w:type="character" w:customStyle="1" w:styleId="UnresolvedMention4">
    <w:name w:val="Unresolved Mention4"/>
    <w:basedOn w:val="DefaultParagraphFont"/>
    <w:uiPriority w:val="99"/>
    <w:semiHidden/>
    <w:unhideWhenUsed/>
    <w:rsid w:val="0037512B"/>
    <w:rPr>
      <w:color w:val="605E5C"/>
      <w:shd w:val="clear" w:color="auto" w:fill="E1DFDD"/>
    </w:rPr>
  </w:style>
  <w:style w:type="paragraph" w:styleId="EndnoteText">
    <w:name w:val="endnote text"/>
    <w:basedOn w:val="Normal"/>
    <w:link w:val="EndnoteTextChar"/>
    <w:uiPriority w:val="99"/>
    <w:semiHidden/>
    <w:unhideWhenUsed/>
    <w:rsid w:val="0037512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512B"/>
    <w:rPr>
      <w:rFonts w:ascii="Times New Roman" w:eastAsiaTheme="minorHAnsi" w:hAnsi="Times New Roman" w:cs="Times New Roman"/>
      <w:sz w:val="20"/>
      <w:szCs w:val="20"/>
      <w:lang w:eastAsia="en-US"/>
    </w:rPr>
  </w:style>
  <w:style w:type="character" w:styleId="EndnoteReference">
    <w:name w:val="endnote reference"/>
    <w:basedOn w:val="DefaultParagraphFont"/>
    <w:uiPriority w:val="99"/>
    <w:semiHidden/>
    <w:unhideWhenUsed/>
    <w:rsid w:val="0037512B"/>
    <w:rPr>
      <w:vertAlign w:val="superscript"/>
    </w:rPr>
  </w:style>
  <w:style w:type="character" w:customStyle="1" w:styleId="UnresolvedMention5">
    <w:name w:val="Unresolved Mention5"/>
    <w:basedOn w:val="DefaultParagraphFont"/>
    <w:uiPriority w:val="99"/>
    <w:semiHidden/>
    <w:unhideWhenUsed/>
    <w:rsid w:val="0037512B"/>
    <w:rPr>
      <w:color w:val="605E5C"/>
      <w:shd w:val="clear" w:color="auto" w:fill="E1DFDD"/>
    </w:rPr>
  </w:style>
  <w:style w:type="character" w:customStyle="1" w:styleId="UnresolvedMention6">
    <w:name w:val="Unresolved Mention6"/>
    <w:basedOn w:val="DefaultParagraphFont"/>
    <w:uiPriority w:val="99"/>
    <w:semiHidden/>
    <w:unhideWhenUsed/>
    <w:rsid w:val="0037512B"/>
    <w:rPr>
      <w:color w:val="605E5C"/>
      <w:shd w:val="clear" w:color="auto" w:fill="E1DFDD"/>
    </w:rPr>
  </w:style>
  <w:style w:type="character" w:customStyle="1" w:styleId="UnresolvedMention7">
    <w:name w:val="Unresolved Mention7"/>
    <w:basedOn w:val="DefaultParagraphFont"/>
    <w:uiPriority w:val="99"/>
    <w:semiHidden/>
    <w:unhideWhenUsed/>
    <w:rsid w:val="0037512B"/>
    <w:rPr>
      <w:color w:val="605E5C"/>
      <w:shd w:val="clear" w:color="auto" w:fill="E1DFDD"/>
    </w:rPr>
  </w:style>
  <w:style w:type="paragraph" w:styleId="TOC4">
    <w:name w:val="toc 4"/>
    <w:basedOn w:val="Normal"/>
    <w:next w:val="Normal"/>
    <w:autoRedefine/>
    <w:uiPriority w:val="39"/>
    <w:unhideWhenUsed/>
    <w:rsid w:val="0037512B"/>
    <w:pPr>
      <w:spacing w:after="100"/>
      <w:ind w:left="660"/>
    </w:pPr>
    <w:rPr>
      <w:rFonts w:asciiTheme="minorHAnsi" w:eastAsiaTheme="minorEastAsia" w:hAnsiTheme="minorHAnsi" w:cstheme="minorBidi"/>
      <w:sz w:val="22"/>
      <w:szCs w:val="22"/>
      <w:lang w:eastAsia="zh-CN"/>
    </w:rPr>
  </w:style>
  <w:style w:type="paragraph" w:styleId="TOC5">
    <w:name w:val="toc 5"/>
    <w:basedOn w:val="Normal"/>
    <w:next w:val="Normal"/>
    <w:autoRedefine/>
    <w:uiPriority w:val="39"/>
    <w:unhideWhenUsed/>
    <w:rsid w:val="0037512B"/>
    <w:pPr>
      <w:spacing w:after="100"/>
      <w:ind w:left="880"/>
    </w:pPr>
    <w:rPr>
      <w:rFonts w:asciiTheme="minorHAnsi" w:eastAsiaTheme="minorEastAsia" w:hAnsiTheme="minorHAnsi" w:cstheme="minorBidi"/>
      <w:sz w:val="22"/>
      <w:szCs w:val="22"/>
      <w:lang w:eastAsia="zh-CN"/>
    </w:rPr>
  </w:style>
  <w:style w:type="paragraph" w:styleId="TOC6">
    <w:name w:val="toc 6"/>
    <w:basedOn w:val="Normal"/>
    <w:next w:val="Normal"/>
    <w:autoRedefine/>
    <w:uiPriority w:val="39"/>
    <w:unhideWhenUsed/>
    <w:rsid w:val="0037512B"/>
    <w:pPr>
      <w:spacing w:after="100"/>
      <w:ind w:left="1100"/>
    </w:pPr>
    <w:rPr>
      <w:rFonts w:asciiTheme="minorHAnsi" w:eastAsiaTheme="minorEastAsia" w:hAnsiTheme="minorHAnsi" w:cstheme="minorBidi"/>
      <w:sz w:val="22"/>
      <w:szCs w:val="22"/>
      <w:lang w:eastAsia="zh-CN"/>
    </w:rPr>
  </w:style>
  <w:style w:type="paragraph" w:styleId="TOC7">
    <w:name w:val="toc 7"/>
    <w:basedOn w:val="Normal"/>
    <w:next w:val="Normal"/>
    <w:autoRedefine/>
    <w:uiPriority w:val="39"/>
    <w:unhideWhenUsed/>
    <w:rsid w:val="0037512B"/>
    <w:pPr>
      <w:spacing w:after="100"/>
      <w:ind w:left="1320"/>
    </w:pPr>
    <w:rPr>
      <w:rFonts w:asciiTheme="minorHAnsi" w:eastAsiaTheme="minorEastAsia" w:hAnsiTheme="minorHAnsi" w:cstheme="minorBidi"/>
      <w:sz w:val="22"/>
      <w:szCs w:val="22"/>
      <w:lang w:eastAsia="zh-CN"/>
    </w:rPr>
  </w:style>
  <w:style w:type="paragraph" w:styleId="TOC8">
    <w:name w:val="toc 8"/>
    <w:basedOn w:val="Normal"/>
    <w:next w:val="Normal"/>
    <w:autoRedefine/>
    <w:uiPriority w:val="39"/>
    <w:unhideWhenUsed/>
    <w:rsid w:val="0037512B"/>
    <w:pPr>
      <w:spacing w:after="100"/>
      <w:ind w:left="1540"/>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37512B"/>
    <w:pPr>
      <w:spacing w:after="100"/>
      <w:ind w:left="1760"/>
    </w:pPr>
    <w:rPr>
      <w:rFonts w:asciiTheme="minorHAnsi" w:eastAsiaTheme="minorEastAsia" w:hAnsiTheme="minorHAnsi" w:cstheme="minorBidi"/>
      <w:sz w:val="22"/>
      <w:szCs w:val="22"/>
      <w:lang w:eastAsia="zh-CN"/>
    </w:rPr>
  </w:style>
  <w:style w:type="character" w:customStyle="1" w:styleId="UnresolvedMention8">
    <w:name w:val="Unresolved Mention8"/>
    <w:basedOn w:val="DefaultParagraphFont"/>
    <w:uiPriority w:val="99"/>
    <w:semiHidden/>
    <w:unhideWhenUsed/>
    <w:rsid w:val="0037512B"/>
    <w:rPr>
      <w:color w:val="605E5C"/>
      <w:shd w:val="clear" w:color="auto" w:fill="E1DFDD"/>
    </w:rPr>
  </w:style>
  <w:style w:type="paragraph" w:styleId="BodyText">
    <w:name w:val="Body Text"/>
    <w:basedOn w:val="Normal"/>
    <w:link w:val="BodyTextChar"/>
    <w:uiPriority w:val="99"/>
    <w:unhideWhenUsed/>
    <w:rsid w:val="0037512B"/>
    <w:pPr>
      <w:spacing w:after="120"/>
    </w:pPr>
  </w:style>
  <w:style w:type="character" w:customStyle="1" w:styleId="BodyTextChar">
    <w:name w:val="Body Text Char"/>
    <w:basedOn w:val="DefaultParagraphFont"/>
    <w:link w:val="BodyText"/>
    <w:uiPriority w:val="99"/>
    <w:rsid w:val="0037512B"/>
    <w:rPr>
      <w:rFonts w:ascii="Times New Roman" w:eastAsiaTheme="minorHAnsi" w:hAnsi="Times New Roman" w:cs="Times New Roman"/>
      <w:sz w:val="18"/>
      <w:szCs w:val="18"/>
      <w:lang w:eastAsia="en-US"/>
    </w:rPr>
  </w:style>
  <w:style w:type="character" w:styleId="FollowedHyperlink">
    <w:name w:val="FollowedHyperlink"/>
    <w:basedOn w:val="DefaultParagraphFont"/>
    <w:uiPriority w:val="99"/>
    <w:semiHidden/>
    <w:unhideWhenUsed/>
    <w:rsid w:val="0037512B"/>
    <w:rPr>
      <w:color w:val="954F72" w:themeColor="followedHyperlink"/>
      <w:u w:val="single"/>
    </w:rPr>
  </w:style>
  <w:style w:type="character" w:styleId="UnresolvedMention">
    <w:name w:val="Unresolved Mention"/>
    <w:basedOn w:val="DefaultParagraphFont"/>
    <w:uiPriority w:val="99"/>
    <w:semiHidden/>
    <w:unhideWhenUsed/>
    <w:rsid w:val="00A95580"/>
    <w:rPr>
      <w:color w:val="605E5C"/>
      <w:shd w:val="clear" w:color="auto" w:fill="E1DFDD"/>
    </w:rPr>
  </w:style>
  <w:style w:type="character" w:customStyle="1" w:styleId="searchword">
    <w:name w:val="searchword"/>
    <w:basedOn w:val="DefaultParagraphFont"/>
    <w:rsid w:val="0074342D"/>
  </w:style>
  <w:style w:type="paragraph" w:customStyle="1" w:styleId="msonormal0">
    <w:name w:val="msonormal"/>
    <w:basedOn w:val="Normal"/>
    <w:rsid w:val="008B4713"/>
    <w:pPr>
      <w:spacing w:before="100" w:beforeAutospacing="1" w:after="100" w:afterAutospacing="1" w:line="240" w:lineRule="auto"/>
    </w:pPr>
    <w:rPr>
      <w:rFonts w:eastAsia="Times New Roman"/>
      <w:sz w:val="24"/>
      <w:szCs w:val="24"/>
      <w:lang w:eastAsia="en-GB"/>
    </w:rPr>
  </w:style>
  <w:style w:type="paragraph" w:customStyle="1" w:styleId="xl65">
    <w:name w:val="xl65"/>
    <w:basedOn w:val="Normal"/>
    <w:rsid w:val="008B4713"/>
    <w:pPr>
      <w:shd w:val="clear" w:color="000000" w:fill="FFFF00"/>
      <w:spacing w:before="100" w:beforeAutospacing="1" w:after="100" w:afterAutospacing="1" w:line="240" w:lineRule="auto"/>
    </w:pPr>
    <w:rPr>
      <w:rFonts w:eastAsia="Times New Roman"/>
      <w:sz w:val="24"/>
      <w:szCs w:val="24"/>
      <w:lang w:eastAsia="en-GB"/>
    </w:rPr>
  </w:style>
  <w:style w:type="paragraph" w:customStyle="1" w:styleId="xl66">
    <w:name w:val="xl66"/>
    <w:basedOn w:val="Normal"/>
    <w:rsid w:val="008B4713"/>
    <w:pPr>
      <w:shd w:val="clear" w:color="000000" w:fill="FF0000"/>
      <w:spacing w:before="100" w:beforeAutospacing="1" w:after="100" w:afterAutospacing="1" w:line="240" w:lineRule="auto"/>
    </w:pPr>
    <w:rPr>
      <w:rFonts w:eastAsia="Times New Roman"/>
      <w:sz w:val="24"/>
      <w:szCs w:val="24"/>
      <w:lang w:eastAsia="en-GB"/>
    </w:rPr>
  </w:style>
  <w:style w:type="paragraph" w:customStyle="1" w:styleId="xl67">
    <w:name w:val="xl67"/>
    <w:basedOn w:val="Normal"/>
    <w:rsid w:val="008B4713"/>
    <w:pPr>
      <w:shd w:val="clear" w:color="000000" w:fill="FF0000"/>
      <w:spacing w:before="100" w:beforeAutospacing="1" w:after="100" w:afterAutospacing="1" w:line="240" w:lineRule="auto"/>
    </w:pPr>
    <w:rPr>
      <w:rFonts w:eastAsia="Times New Roman"/>
      <w:sz w:val="24"/>
      <w:szCs w:val="24"/>
      <w:lang w:eastAsia="en-GB"/>
    </w:rPr>
  </w:style>
  <w:style w:type="paragraph" w:customStyle="1" w:styleId="xl68">
    <w:name w:val="xl68"/>
    <w:basedOn w:val="Normal"/>
    <w:rsid w:val="008B4713"/>
    <w:pPr>
      <w:shd w:val="clear" w:color="000000" w:fill="00B050"/>
      <w:spacing w:before="100" w:beforeAutospacing="1" w:after="100" w:afterAutospacing="1" w:line="240" w:lineRule="auto"/>
    </w:pPr>
    <w:rPr>
      <w:rFonts w:eastAsia="Times New Roman"/>
      <w:sz w:val="24"/>
      <w:szCs w:val="24"/>
      <w:lang w:eastAsia="en-GB"/>
    </w:rPr>
  </w:style>
  <w:style w:type="paragraph" w:customStyle="1" w:styleId="xl69">
    <w:name w:val="xl69"/>
    <w:basedOn w:val="Normal"/>
    <w:rsid w:val="008B4713"/>
    <w:pPr>
      <w:spacing w:before="100" w:beforeAutospacing="1" w:after="100" w:afterAutospacing="1" w:line="240" w:lineRule="auto"/>
    </w:pPr>
    <w:rPr>
      <w:rFonts w:eastAsia="Times New Roman"/>
      <w:color w:val="FF0000"/>
      <w:sz w:val="24"/>
      <w:szCs w:val="24"/>
      <w:lang w:eastAsia="en-GB"/>
    </w:rPr>
  </w:style>
  <w:style w:type="paragraph" w:customStyle="1" w:styleId="xl70">
    <w:name w:val="xl70"/>
    <w:basedOn w:val="Normal"/>
    <w:rsid w:val="008B4713"/>
    <w:pPr>
      <w:pBdr>
        <w:left w:val="single" w:sz="4" w:space="0" w:color="auto"/>
        <w:right w:val="single" w:sz="4" w:space="0" w:color="auto"/>
      </w:pBdr>
      <w:spacing w:before="100" w:beforeAutospacing="1" w:after="100" w:afterAutospacing="1" w:line="240" w:lineRule="auto"/>
      <w:textAlignment w:val="center"/>
    </w:pPr>
    <w:rPr>
      <w:rFonts w:eastAsia="Times New Roman"/>
      <w:color w:val="0563C1"/>
      <w:sz w:val="24"/>
      <w:szCs w:val="24"/>
      <w:u w:val="single"/>
      <w:lang w:eastAsia="en-GB"/>
    </w:rPr>
  </w:style>
  <w:style w:type="paragraph" w:customStyle="1" w:styleId="xl71">
    <w:name w:val="xl71"/>
    <w:basedOn w:val="Normal"/>
    <w:rsid w:val="008B4713"/>
    <w:pPr>
      <w:pBdr>
        <w:left w:val="single" w:sz="4" w:space="0" w:color="auto"/>
        <w:right w:val="single" w:sz="4" w:space="0" w:color="auto"/>
      </w:pBdr>
      <w:shd w:val="clear" w:color="000000" w:fill="00B050"/>
      <w:spacing w:before="100" w:beforeAutospacing="1" w:after="100" w:afterAutospacing="1" w:line="240" w:lineRule="auto"/>
      <w:textAlignment w:val="center"/>
    </w:pPr>
    <w:rPr>
      <w:rFonts w:eastAsia="Times New Roman"/>
      <w:color w:val="0563C1"/>
      <w:sz w:val="24"/>
      <w:szCs w:val="24"/>
      <w:u w:val="single"/>
      <w:lang w:eastAsia="en-GB"/>
    </w:rPr>
  </w:style>
  <w:style w:type="paragraph" w:customStyle="1" w:styleId="xl72">
    <w:name w:val="xl72"/>
    <w:basedOn w:val="Normal"/>
    <w:rsid w:val="008B4713"/>
    <w:pPr>
      <w:pBdr>
        <w:left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olor w:val="0563C1"/>
      <w:sz w:val="24"/>
      <w:szCs w:val="24"/>
      <w:u w:val="single"/>
      <w:lang w:eastAsia="en-GB"/>
    </w:rPr>
  </w:style>
  <w:style w:type="paragraph" w:customStyle="1" w:styleId="xl73">
    <w:name w:val="xl73"/>
    <w:basedOn w:val="Normal"/>
    <w:rsid w:val="008B4713"/>
    <w:pPr>
      <w:pBdr>
        <w:left w:val="single" w:sz="4" w:space="0" w:color="auto"/>
        <w:right w:val="single" w:sz="4" w:space="0" w:color="auto"/>
      </w:pBdr>
      <w:shd w:val="clear" w:color="000000" w:fill="FF0000"/>
      <w:spacing w:before="100" w:beforeAutospacing="1" w:after="100" w:afterAutospacing="1" w:line="240" w:lineRule="auto"/>
      <w:textAlignment w:val="center"/>
    </w:pPr>
    <w:rPr>
      <w:rFonts w:eastAsia="Times New Roman"/>
      <w:color w:val="0563C1"/>
      <w:sz w:val="24"/>
      <w:szCs w:val="24"/>
      <w:u w:val="single"/>
      <w:lang w:eastAsia="en-GB"/>
    </w:rPr>
  </w:style>
  <w:style w:type="paragraph" w:customStyle="1" w:styleId="xl74">
    <w:name w:val="xl74"/>
    <w:basedOn w:val="Normal"/>
    <w:rsid w:val="008B4713"/>
    <w:pPr>
      <w:pBdr>
        <w:left w:val="single" w:sz="4" w:space="0" w:color="auto"/>
        <w:right w:val="single" w:sz="4" w:space="0" w:color="auto"/>
      </w:pBdr>
      <w:spacing w:before="100" w:beforeAutospacing="1" w:after="100" w:afterAutospacing="1" w:line="240" w:lineRule="auto"/>
      <w:textAlignment w:val="center"/>
    </w:pPr>
    <w:rPr>
      <w:rFonts w:eastAsia="Times New Roman"/>
      <w:sz w:val="24"/>
      <w:szCs w:val="24"/>
      <w:lang w:eastAsia="en-GB"/>
    </w:rPr>
  </w:style>
  <w:style w:type="paragraph" w:customStyle="1" w:styleId="xl75">
    <w:name w:val="xl75"/>
    <w:basedOn w:val="Normal"/>
    <w:rsid w:val="008B4713"/>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sz w:val="24"/>
      <w:szCs w:val="24"/>
      <w:lang w:eastAsia="en-GB"/>
    </w:rPr>
  </w:style>
  <w:style w:type="paragraph" w:customStyle="1" w:styleId="xl76">
    <w:name w:val="xl76"/>
    <w:basedOn w:val="Normal"/>
    <w:rsid w:val="008B4713"/>
    <w:pPr>
      <w:pBdr>
        <w:left w:val="single" w:sz="4" w:space="0" w:color="auto"/>
        <w:right w:val="single" w:sz="4" w:space="0" w:color="auto"/>
      </w:pBdr>
      <w:shd w:val="clear" w:color="000000" w:fill="FF0000"/>
      <w:spacing w:before="100" w:beforeAutospacing="1" w:after="100" w:afterAutospacing="1" w:line="240" w:lineRule="auto"/>
      <w:textAlignment w:val="center"/>
    </w:pPr>
    <w:rPr>
      <w:rFonts w:eastAsia="Times New Roman"/>
      <w:sz w:val="24"/>
      <w:szCs w:val="24"/>
      <w:lang w:eastAsia="en-GB"/>
    </w:rPr>
  </w:style>
  <w:style w:type="paragraph" w:customStyle="1" w:styleId="xl77">
    <w:name w:val="xl77"/>
    <w:basedOn w:val="Normal"/>
    <w:rsid w:val="008B4713"/>
    <w:pPr>
      <w:pBdr>
        <w:left w:val="single" w:sz="4" w:space="0" w:color="auto"/>
        <w:bottom w:val="single" w:sz="4" w:space="0" w:color="auto"/>
        <w:right w:val="single" w:sz="4" w:space="0" w:color="auto"/>
      </w:pBdr>
      <w:shd w:val="clear" w:color="000000" w:fill="FF0000"/>
      <w:spacing w:before="100" w:beforeAutospacing="1" w:after="100" w:afterAutospacing="1" w:line="240" w:lineRule="auto"/>
      <w:textAlignment w:val="center"/>
    </w:pPr>
    <w:rPr>
      <w:rFonts w:eastAsia="Times New Roman"/>
      <w:sz w:val="24"/>
      <w:szCs w:val="24"/>
      <w:lang w:eastAsia="en-GB"/>
    </w:rPr>
  </w:style>
  <w:style w:type="paragraph" w:customStyle="1" w:styleId="xl78">
    <w:name w:val="xl78"/>
    <w:basedOn w:val="Normal"/>
    <w:rsid w:val="008B4713"/>
    <w:pPr>
      <w:pBdr>
        <w:left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sz w:val="24"/>
      <w:szCs w:val="24"/>
      <w:lang w:eastAsia="en-GB"/>
    </w:rPr>
  </w:style>
  <w:style w:type="paragraph" w:customStyle="1" w:styleId="xl79">
    <w:name w:val="xl79"/>
    <w:basedOn w:val="Normal"/>
    <w:rsid w:val="008B4713"/>
    <w:pPr>
      <w:pBdr>
        <w:left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sz w:val="24"/>
      <w:szCs w:val="24"/>
      <w:lang w:eastAsia="en-GB"/>
    </w:rPr>
  </w:style>
  <w:style w:type="paragraph" w:customStyle="1" w:styleId="xl80">
    <w:name w:val="xl80"/>
    <w:basedOn w:val="Normal"/>
    <w:rsid w:val="008B4713"/>
    <w:pPr>
      <w:pBdr>
        <w:left w:val="single" w:sz="4" w:space="0" w:color="auto"/>
        <w:right w:val="single" w:sz="4" w:space="0" w:color="auto"/>
      </w:pBdr>
      <w:shd w:val="clear" w:color="000000" w:fill="FF0000"/>
      <w:spacing w:before="100" w:beforeAutospacing="1" w:after="100" w:afterAutospacing="1" w:line="240" w:lineRule="auto"/>
      <w:textAlignment w:val="center"/>
    </w:pPr>
    <w:rPr>
      <w:rFonts w:eastAsia="Times New Roman"/>
      <w:sz w:val="24"/>
      <w:szCs w:val="24"/>
      <w:lang w:eastAsia="en-GB"/>
    </w:rPr>
  </w:style>
  <w:style w:type="paragraph" w:customStyle="1" w:styleId="xl81">
    <w:name w:val="xl81"/>
    <w:basedOn w:val="Normal"/>
    <w:rsid w:val="008B4713"/>
    <w:pPr>
      <w:pBdr>
        <w:left w:val="single" w:sz="4" w:space="0" w:color="auto"/>
        <w:right w:val="single" w:sz="4" w:space="0" w:color="auto"/>
      </w:pBdr>
      <w:spacing w:before="100" w:beforeAutospacing="1" w:after="100" w:afterAutospacing="1" w:line="240" w:lineRule="auto"/>
      <w:textAlignment w:val="center"/>
    </w:pPr>
    <w:rPr>
      <w:rFonts w:eastAsia="Times New Roman"/>
      <w:i/>
      <w:iCs/>
      <w:sz w:val="24"/>
      <w:szCs w:val="24"/>
      <w:lang w:eastAsia="en-GB"/>
    </w:rPr>
  </w:style>
  <w:style w:type="paragraph" w:customStyle="1" w:styleId="xl82">
    <w:name w:val="xl82"/>
    <w:basedOn w:val="Normal"/>
    <w:rsid w:val="008B4713"/>
    <w:pPr>
      <w:pBdr>
        <w:right w:val="single" w:sz="4" w:space="0" w:color="auto"/>
      </w:pBdr>
      <w:spacing w:before="100" w:beforeAutospacing="1" w:after="100" w:afterAutospacing="1" w:line="240" w:lineRule="auto"/>
      <w:textAlignment w:val="center"/>
    </w:pPr>
    <w:rPr>
      <w:rFonts w:eastAsia="Times New Roman"/>
      <w:sz w:val="24"/>
      <w:szCs w:val="24"/>
      <w:lang w:eastAsia="en-GB"/>
    </w:rPr>
  </w:style>
  <w:style w:type="paragraph" w:customStyle="1" w:styleId="xl83">
    <w:name w:val="xl83"/>
    <w:basedOn w:val="Normal"/>
    <w:rsid w:val="008B4713"/>
    <w:pPr>
      <w:spacing w:before="100" w:beforeAutospacing="1" w:after="100" w:afterAutospacing="1" w:line="240" w:lineRule="auto"/>
      <w:textAlignment w:val="center"/>
    </w:pPr>
    <w:rPr>
      <w:rFonts w:eastAsia="Times New Roman"/>
      <w:sz w:val="24"/>
      <w:szCs w:val="24"/>
      <w:lang w:eastAsia="en-GB"/>
    </w:rPr>
  </w:style>
  <w:style w:type="paragraph" w:customStyle="1" w:styleId="xl84">
    <w:name w:val="xl84"/>
    <w:basedOn w:val="Normal"/>
    <w:rsid w:val="008B4713"/>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eastAsia="Times New Roman"/>
      <w:b/>
      <w:bCs/>
      <w:sz w:val="24"/>
      <w:szCs w:val="24"/>
      <w:lang w:eastAsia="en-GB"/>
    </w:rPr>
  </w:style>
  <w:style w:type="paragraph" w:customStyle="1" w:styleId="xl85">
    <w:name w:val="xl85"/>
    <w:basedOn w:val="Normal"/>
    <w:rsid w:val="008B4713"/>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b/>
      <w:bCs/>
      <w:sz w:val="24"/>
      <w:szCs w:val="24"/>
      <w:lang w:eastAsia="en-GB"/>
    </w:rPr>
  </w:style>
  <w:style w:type="paragraph" w:customStyle="1" w:styleId="xl86">
    <w:name w:val="xl86"/>
    <w:basedOn w:val="Normal"/>
    <w:rsid w:val="008B4713"/>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eastAsia="Times New Roman"/>
      <w:b/>
      <w:bCs/>
      <w:sz w:val="24"/>
      <w:szCs w:val="24"/>
      <w:lang w:eastAsia="en-GB"/>
    </w:rPr>
  </w:style>
  <w:style w:type="paragraph" w:customStyle="1" w:styleId="xl87">
    <w:name w:val="xl87"/>
    <w:basedOn w:val="Normal"/>
    <w:rsid w:val="008B4713"/>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b/>
      <w:bCs/>
      <w:sz w:val="24"/>
      <w:szCs w:val="24"/>
      <w:lang w:eastAsia="en-GB"/>
    </w:rPr>
  </w:style>
  <w:style w:type="paragraph" w:customStyle="1" w:styleId="xl88">
    <w:name w:val="xl88"/>
    <w:basedOn w:val="Normal"/>
    <w:rsid w:val="008B4713"/>
    <w:pPr>
      <w:pBdr>
        <w:left w:val="single" w:sz="4" w:space="0" w:color="auto"/>
      </w:pBdr>
      <w:spacing w:before="100" w:beforeAutospacing="1" w:after="100" w:afterAutospacing="1" w:line="240" w:lineRule="auto"/>
      <w:textAlignment w:val="center"/>
    </w:pPr>
    <w:rPr>
      <w:rFonts w:eastAsia="Times New Roman"/>
      <w:sz w:val="24"/>
      <w:szCs w:val="24"/>
      <w:lang w:eastAsia="en-GB"/>
    </w:rPr>
  </w:style>
  <w:style w:type="paragraph" w:customStyle="1" w:styleId="xl89">
    <w:name w:val="xl89"/>
    <w:basedOn w:val="Normal"/>
    <w:rsid w:val="008B4713"/>
    <w:pPr>
      <w:pBdr>
        <w:left w:val="single" w:sz="4" w:space="0" w:color="auto"/>
      </w:pBdr>
      <w:spacing w:before="100" w:beforeAutospacing="1" w:after="100" w:afterAutospacing="1" w:line="240" w:lineRule="auto"/>
      <w:jc w:val="center"/>
      <w:textAlignment w:val="center"/>
    </w:pPr>
    <w:rPr>
      <w:rFonts w:eastAsia="Times New Roman"/>
      <w:b/>
      <w:bCs/>
      <w:i/>
      <w:iCs/>
      <w:sz w:val="24"/>
      <w:szCs w:val="24"/>
      <w:lang w:eastAsia="en-GB"/>
    </w:rPr>
  </w:style>
  <w:style w:type="paragraph" w:customStyle="1" w:styleId="xl90">
    <w:name w:val="xl90"/>
    <w:basedOn w:val="Normal"/>
    <w:rsid w:val="008B4713"/>
    <w:pPr>
      <w:pBdr>
        <w:right w:val="single" w:sz="4" w:space="0" w:color="auto"/>
      </w:pBdr>
      <w:spacing w:before="100" w:beforeAutospacing="1" w:after="100" w:afterAutospacing="1" w:line="240" w:lineRule="auto"/>
      <w:jc w:val="center"/>
      <w:textAlignment w:val="center"/>
    </w:pPr>
    <w:rPr>
      <w:rFonts w:eastAsia="Times New Roman"/>
      <w:b/>
      <w:bCs/>
      <w:i/>
      <w:iCs/>
      <w:sz w:val="24"/>
      <w:szCs w:val="24"/>
      <w:lang w:eastAsia="en-GB"/>
    </w:rPr>
  </w:style>
  <w:style w:type="paragraph" w:customStyle="1" w:styleId="xl91">
    <w:name w:val="xl91"/>
    <w:basedOn w:val="Normal"/>
    <w:rsid w:val="008B4713"/>
    <w:pPr>
      <w:pBdr>
        <w:left w:val="single" w:sz="4" w:space="0" w:color="auto"/>
      </w:pBdr>
      <w:shd w:val="clear" w:color="000000" w:fill="FF0000"/>
      <w:spacing w:before="100" w:beforeAutospacing="1" w:after="100" w:afterAutospacing="1" w:line="240" w:lineRule="auto"/>
      <w:textAlignment w:val="center"/>
    </w:pPr>
    <w:rPr>
      <w:rFonts w:eastAsia="Times New Roman"/>
      <w:sz w:val="24"/>
      <w:szCs w:val="24"/>
      <w:lang w:eastAsia="en-GB"/>
    </w:rPr>
  </w:style>
  <w:style w:type="paragraph" w:customStyle="1" w:styleId="xl92">
    <w:name w:val="xl92"/>
    <w:basedOn w:val="Normal"/>
    <w:rsid w:val="008B4713"/>
    <w:pPr>
      <w:pBdr>
        <w:left w:val="single" w:sz="4" w:space="0" w:color="auto"/>
        <w:bottom w:val="single" w:sz="4" w:space="0" w:color="auto"/>
      </w:pBdr>
      <w:spacing w:before="100" w:beforeAutospacing="1" w:after="100" w:afterAutospacing="1" w:line="240" w:lineRule="auto"/>
      <w:textAlignment w:val="center"/>
    </w:pPr>
    <w:rPr>
      <w:rFonts w:eastAsia="Times New Roman"/>
      <w:sz w:val="24"/>
      <w:szCs w:val="24"/>
      <w:lang w:eastAsia="en-GB"/>
    </w:rPr>
  </w:style>
  <w:style w:type="paragraph" w:customStyle="1" w:styleId="xl93">
    <w:name w:val="xl93"/>
    <w:basedOn w:val="Normal"/>
    <w:rsid w:val="008B4713"/>
    <w:pPr>
      <w:pBdr>
        <w:top w:val="single" w:sz="4" w:space="0" w:color="auto"/>
        <w:left w:val="single" w:sz="4" w:space="0" w:color="auto"/>
      </w:pBdr>
      <w:spacing w:before="100" w:beforeAutospacing="1" w:after="100" w:afterAutospacing="1" w:line="240" w:lineRule="auto"/>
      <w:textAlignment w:val="center"/>
    </w:pPr>
    <w:rPr>
      <w:rFonts w:eastAsia="Times New Roman"/>
      <w:sz w:val="24"/>
      <w:szCs w:val="24"/>
      <w:lang w:eastAsia="en-GB"/>
    </w:rPr>
  </w:style>
  <w:style w:type="paragraph" w:customStyle="1" w:styleId="xl94">
    <w:name w:val="xl94"/>
    <w:basedOn w:val="Normal"/>
    <w:rsid w:val="008B4713"/>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eastAsia="Times New Roman"/>
      <w:b/>
      <w:bCs/>
      <w:i/>
      <w:iCs/>
      <w:sz w:val="24"/>
      <w:szCs w:val="24"/>
      <w:lang w:eastAsia="en-GB"/>
    </w:rPr>
  </w:style>
  <w:style w:type="paragraph" w:customStyle="1" w:styleId="xl95">
    <w:name w:val="xl95"/>
    <w:basedOn w:val="Normal"/>
    <w:rsid w:val="008B4713"/>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b/>
      <w:bCs/>
      <w:i/>
      <w:iCs/>
      <w:sz w:val="24"/>
      <w:szCs w:val="24"/>
      <w:lang w:eastAsia="en-GB"/>
    </w:rPr>
  </w:style>
  <w:style w:type="paragraph" w:customStyle="1" w:styleId="xl96">
    <w:name w:val="xl96"/>
    <w:basedOn w:val="Normal"/>
    <w:rsid w:val="008B4713"/>
    <w:pPr>
      <w:pBdr>
        <w:top w:val="single" w:sz="4" w:space="0" w:color="auto"/>
        <w:left w:val="single" w:sz="4" w:space="0" w:color="auto"/>
        <w:right w:val="single" w:sz="4" w:space="0" w:color="auto"/>
      </w:pBdr>
      <w:spacing w:before="100" w:beforeAutospacing="1" w:after="100" w:afterAutospacing="1" w:line="240" w:lineRule="auto"/>
      <w:textAlignment w:val="center"/>
    </w:pPr>
    <w:rPr>
      <w:rFonts w:eastAsia="Times New Roman"/>
      <w:sz w:val="24"/>
      <w:szCs w:val="24"/>
      <w:lang w:eastAsia="en-GB"/>
    </w:rPr>
  </w:style>
  <w:style w:type="paragraph" w:customStyle="1" w:styleId="xl97">
    <w:name w:val="xl97"/>
    <w:basedOn w:val="Normal"/>
    <w:rsid w:val="008B4713"/>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eastAsia="Times New Roman"/>
      <w:b/>
      <w:bCs/>
      <w:i/>
      <w:iCs/>
      <w:sz w:val="24"/>
      <w:szCs w:val="24"/>
      <w:lang w:eastAsia="en-GB"/>
    </w:rPr>
  </w:style>
  <w:style w:type="paragraph" w:customStyle="1" w:styleId="xl98">
    <w:name w:val="xl98"/>
    <w:basedOn w:val="Normal"/>
    <w:rsid w:val="008B4713"/>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b/>
      <w:bCs/>
      <w:i/>
      <w:iCs/>
      <w:sz w:val="24"/>
      <w:szCs w:val="24"/>
      <w:lang w:eastAsia="en-GB"/>
    </w:rPr>
  </w:style>
  <w:style w:type="paragraph" w:customStyle="1" w:styleId="xl99">
    <w:name w:val="xl99"/>
    <w:basedOn w:val="Normal"/>
    <w:rsid w:val="008B4713"/>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eastAsia="Times New Roman"/>
      <w:b/>
      <w:bCs/>
      <w:i/>
      <w:iCs/>
      <w:sz w:val="24"/>
      <w:szCs w:val="24"/>
      <w:lang w:eastAsia="en-GB"/>
    </w:rPr>
  </w:style>
  <w:style w:type="paragraph" w:customStyle="1" w:styleId="xl100">
    <w:name w:val="xl100"/>
    <w:basedOn w:val="Normal"/>
    <w:rsid w:val="008B4713"/>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b/>
      <w:bCs/>
      <w:i/>
      <w:iCs/>
      <w:sz w:val="24"/>
      <w:szCs w:val="24"/>
      <w:lang w:eastAsia="en-GB"/>
    </w:rPr>
  </w:style>
  <w:style w:type="paragraph" w:customStyle="1" w:styleId="xl101">
    <w:name w:val="xl101"/>
    <w:basedOn w:val="Normal"/>
    <w:rsid w:val="008B4713"/>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textAlignment w:val="center"/>
    </w:pPr>
    <w:rPr>
      <w:rFonts w:eastAsia="Times New Roman"/>
      <w:b/>
      <w:bCs/>
      <w:sz w:val="24"/>
      <w:szCs w:val="24"/>
      <w:lang w:eastAsia="en-GB"/>
    </w:rPr>
  </w:style>
  <w:style w:type="paragraph" w:customStyle="1" w:styleId="xl102">
    <w:name w:val="xl102"/>
    <w:basedOn w:val="Normal"/>
    <w:rsid w:val="008B4713"/>
    <w:pPr>
      <w:pBdr>
        <w:top w:val="single" w:sz="4" w:space="0" w:color="auto"/>
        <w:left w:val="single" w:sz="4" w:space="0" w:color="auto"/>
        <w:bottom w:val="single" w:sz="4" w:space="0" w:color="auto"/>
      </w:pBdr>
      <w:shd w:val="clear" w:color="000000" w:fill="FF0000"/>
      <w:spacing w:before="100" w:beforeAutospacing="1" w:after="100" w:afterAutospacing="1" w:line="240" w:lineRule="auto"/>
      <w:jc w:val="center"/>
      <w:textAlignment w:val="center"/>
    </w:pPr>
    <w:rPr>
      <w:rFonts w:eastAsia="Times New Roman"/>
      <w:b/>
      <w:bCs/>
      <w:i/>
      <w:iCs/>
      <w:sz w:val="24"/>
      <w:szCs w:val="24"/>
      <w:lang w:eastAsia="en-GB"/>
    </w:rPr>
  </w:style>
  <w:style w:type="paragraph" w:customStyle="1" w:styleId="xl103">
    <w:name w:val="xl103"/>
    <w:basedOn w:val="Normal"/>
    <w:rsid w:val="008B4713"/>
    <w:pPr>
      <w:pBdr>
        <w:top w:val="single" w:sz="4" w:space="0" w:color="auto"/>
        <w:bottom w:val="single" w:sz="4" w:space="0" w:color="auto"/>
        <w:right w:val="single" w:sz="4" w:space="0" w:color="auto"/>
      </w:pBdr>
      <w:shd w:val="clear" w:color="000000" w:fill="FF0000"/>
      <w:spacing w:before="100" w:beforeAutospacing="1" w:after="100" w:afterAutospacing="1" w:line="240" w:lineRule="auto"/>
      <w:jc w:val="center"/>
      <w:textAlignment w:val="center"/>
    </w:pPr>
    <w:rPr>
      <w:rFonts w:eastAsia="Times New Roman"/>
      <w:b/>
      <w:bCs/>
      <w:i/>
      <w:iCs/>
      <w:sz w:val="24"/>
      <w:szCs w:val="24"/>
      <w:lang w:eastAsia="en-GB"/>
    </w:rPr>
  </w:style>
  <w:style w:type="paragraph" w:customStyle="1" w:styleId="xl104">
    <w:name w:val="xl104"/>
    <w:basedOn w:val="Normal"/>
    <w:rsid w:val="008B4713"/>
    <w:pPr>
      <w:pBdr>
        <w:top w:val="single" w:sz="4" w:space="0" w:color="auto"/>
        <w:left w:val="single" w:sz="4" w:space="0" w:color="auto"/>
        <w:bottom w:val="single" w:sz="4" w:space="0" w:color="auto"/>
      </w:pBdr>
      <w:shd w:val="clear" w:color="000000" w:fill="FF0000"/>
      <w:spacing w:before="100" w:beforeAutospacing="1" w:after="100" w:afterAutospacing="1" w:line="240" w:lineRule="auto"/>
      <w:jc w:val="center"/>
      <w:textAlignment w:val="center"/>
    </w:pPr>
    <w:rPr>
      <w:rFonts w:eastAsia="Times New Roman"/>
      <w:b/>
      <w:bCs/>
      <w:sz w:val="24"/>
      <w:szCs w:val="24"/>
      <w:lang w:eastAsia="en-GB"/>
    </w:rPr>
  </w:style>
  <w:style w:type="paragraph" w:customStyle="1" w:styleId="xl105">
    <w:name w:val="xl105"/>
    <w:basedOn w:val="Normal"/>
    <w:rsid w:val="008B4713"/>
    <w:pPr>
      <w:pBdr>
        <w:top w:val="single" w:sz="4" w:space="0" w:color="auto"/>
        <w:bottom w:val="single" w:sz="4" w:space="0" w:color="auto"/>
        <w:right w:val="single" w:sz="4" w:space="0" w:color="auto"/>
      </w:pBdr>
      <w:shd w:val="clear" w:color="000000" w:fill="FF0000"/>
      <w:spacing w:before="100" w:beforeAutospacing="1" w:after="100" w:afterAutospacing="1" w:line="240" w:lineRule="auto"/>
      <w:jc w:val="center"/>
      <w:textAlignment w:val="center"/>
    </w:pPr>
    <w:rPr>
      <w:rFonts w:eastAsia="Times New Roman"/>
      <w:b/>
      <w:bCs/>
      <w:sz w:val="24"/>
      <w:szCs w:val="24"/>
      <w:lang w:eastAsia="en-GB"/>
    </w:rPr>
  </w:style>
  <w:style w:type="paragraph" w:customStyle="1" w:styleId="xl106">
    <w:name w:val="xl106"/>
    <w:basedOn w:val="Normal"/>
    <w:rsid w:val="008B4713"/>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eastAsia="Times New Roman"/>
      <w:b/>
      <w:bCs/>
      <w:i/>
      <w:iCs/>
      <w:sz w:val="24"/>
      <w:szCs w:val="24"/>
      <w:lang w:eastAsia="en-GB"/>
    </w:rPr>
  </w:style>
  <w:style w:type="paragraph" w:customStyle="1" w:styleId="xl107">
    <w:name w:val="xl107"/>
    <w:basedOn w:val="Normal"/>
    <w:rsid w:val="008B4713"/>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b/>
      <w:bCs/>
      <w:i/>
      <w:iCs/>
      <w:sz w:val="24"/>
      <w:szCs w:val="24"/>
      <w:lang w:eastAsia="en-GB"/>
    </w:rPr>
  </w:style>
  <w:style w:type="paragraph" w:styleId="Date">
    <w:name w:val="Date"/>
    <w:basedOn w:val="Normal"/>
    <w:next w:val="Normal"/>
    <w:link w:val="DateChar"/>
    <w:uiPriority w:val="99"/>
    <w:semiHidden/>
    <w:unhideWhenUsed/>
    <w:rsid w:val="00286DF4"/>
  </w:style>
  <w:style w:type="character" w:customStyle="1" w:styleId="DateChar">
    <w:name w:val="Date Char"/>
    <w:basedOn w:val="DefaultParagraphFont"/>
    <w:link w:val="Date"/>
    <w:uiPriority w:val="99"/>
    <w:semiHidden/>
    <w:rsid w:val="00286DF4"/>
    <w:rPr>
      <w:rFonts w:ascii="Times New Roman" w:eastAsiaTheme="minorHAnsi" w:hAnsi="Times New Roman" w:cs="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422704">
      <w:bodyDiv w:val="1"/>
      <w:marLeft w:val="0"/>
      <w:marRight w:val="0"/>
      <w:marTop w:val="0"/>
      <w:marBottom w:val="0"/>
      <w:divBdr>
        <w:top w:val="none" w:sz="0" w:space="0" w:color="auto"/>
        <w:left w:val="none" w:sz="0" w:space="0" w:color="auto"/>
        <w:bottom w:val="none" w:sz="0" w:space="0" w:color="auto"/>
        <w:right w:val="none" w:sz="0" w:space="0" w:color="auto"/>
      </w:divBdr>
    </w:div>
    <w:div w:id="225385399">
      <w:bodyDiv w:val="1"/>
      <w:marLeft w:val="0"/>
      <w:marRight w:val="0"/>
      <w:marTop w:val="0"/>
      <w:marBottom w:val="0"/>
      <w:divBdr>
        <w:top w:val="none" w:sz="0" w:space="0" w:color="auto"/>
        <w:left w:val="none" w:sz="0" w:space="0" w:color="auto"/>
        <w:bottom w:val="none" w:sz="0" w:space="0" w:color="auto"/>
        <w:right w:val="none" w:sz="0" w:space="0" w:color="auto"/>
      </w:divBdr>
      <w:divsChild>
        <w:div w:id="368771136">
          <w:marLeft w:val="0"/>
          <w:marRight w:val="0"/>
          <w:marTop w:val="0"/>
          <w:marBottom w:val="0"/>
          <w:divBdr>
            <w:top w:val="none" w:sz="0" w:space="0" w:color="auto"/>
            <w:left w:val="none" w:sz="0" w:space="0" w:color="auto"/>
            <w:bottom w:val="none" w:sz="0" w:space="0" w:color="auto"/>
            <w:right w:val="none" w:sz="0" w:space="0" w:color="auto"/>
          </w:divBdr>
          <w:divsChild>
            <w:div w:id="679308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909885">
      <w:bodyDiv w:val="1"/>
      <w:marLeft w:val="0"/>
      <w:marRight w:val="0"/>
      <w:marTop w:val="0"/>
      <w:marBottom w:val="0"/>
      <w:divBdr>
        <w:top w:val="none" w:sz="0" w:space="0" w:color="auto"/>
        <w:left w:val="none" w:sz="0" w:space="0" w:color="auto"/>
        <w:bottom w:val="none" w:sz="0" w:space="0" w:color="auto"/>
        <w:right w:val="none" w:sz="0" w:space="0" w:color="auto"/>
      </w:divBdr>
    </w:div>
    <w:div w:id="512186656">
      <w:bodyDiv w:val="1"/>
      <w:marLeft w:val="0"/>
      <w:marRight w:val="0"/>
      <w:marTop w:val="0"/>
      <w:marBottom w:val="0"/>
      <w:divBdr>
        <w:top w:val="none" w:sz="0" w:space="0" w:color="auto"/>
        <w:left w:val="none" w:sz="0" w:space="0" w:color="auto"/>
        <w:bottom w:val="none" w:sz="0" w:space="0" w:color="auto"/>
        <w:right w:val="none" w:sz="0" w:space="0" w:color="auto"/>
      </w:divBdr>
    </w:div>
    <w:div w:id="716007142">
      <w:bodyDiv w:val="1"/>
      <w:marLeft w:val="0"/>
      <w:marRight w:val="0"/>
      <w:marTop w:val="0"/>
      <w:marBottom w:val="0"/>
      <w:divBdr>
        <w:top w:val="none" w:sz="0" w:space="0" w:color="auto"/>
        <w:left w:val="none" w:sz="0" w:space="0" w:color="auto"/>
        <w:bottom w:val="none" w:sz="0" w:space="0" w:color="auto"/>
        <w:right w:val="none" w:sz="0" w:space="0" w:color="auto"/>
      </w:divBdr>
    </w:div>
    <w:div w:id="736899800">
      <w:bodyDiv w:val="1"/>
      <w:marLeft w:val="0"/>
      <w:marRight w:val="0"/>
      <w:marTop w:val="0"/>
      <w:marBottom w:val="0"/>
      <w:divBdr>
        <w:top w:val="none" w:sz="0" w:space="0" w:color="auto"/>
        <w:left w:val="none" w:sz="0" w:space="0" w:color="auto"/>
        <w:bottom w:val="none" w:sz="0" w:space="0" w:color="auto"/>
        <w:right w:val="none" w:sz="0" w:space="0" w:color="auto"/>
      </w:divBdr>
    </w:div>
    <w:div w:id="843521168">
      <w:bodyDiv w:val="1"/>
      <w:marLeft w:val="0"/>
      <w:marRight w:val="0"/>
      <w:marTop w:val="0"/>
      <w:marBottom w:val="0"/>
      <w:divBdr>
        <w:top w:val="none" w:sz="0" w:space="0" w:color="auto"/>
        <w:left w:val="none" w:sz="0" w:space="0" w:color="auto"/>
        <w:bottom w:val="none" w:sz="0" w:space="0" w:color="auto"/>
        <w:right w:val="none" w:sz="0" w:space="0" w:color="auto"/>
      </w:divBdr>
    </w:div>
    <w:div w:id="1269585285">
      <w:bodyDiv w:val="1"/>
      <w:marLeft w:val="0"/>
      <w:marRight w:val="0"/>
      <w:marTop w:val="0"/>
      <w:marBottom w:val="0"/>
      <w:divBdr>
        <w:top w:val="none" w:sz="0" w:space="0" w:color="auto"/>
        <w:left w:val="none" w:sz="0" w:space="0" w:color="auto"/>
        <w:bottom w:val="none" w:sz="0" w:space="0" w:color="auto"/>
        <w:right w:val="none" w:sz="0" w:space="0" w:color="auto"/>
      </w:divBdr>
      <w:divsChild>
        <w:div w:id="618226592">
          <w:marLeft w:val="0"/>
          <w:marRight w:val="0"/>
          <w:marTop w:val="0"/>
          <w:marBottom w:val="0"/>
          <w:divBdr>
            <w:top w:val="none" w:sz="0" w:space="0" w:color="auto"/>
            <w:left w:val="none" w:sz="0" w:space="0" w:color="auto"/>
            <w:bottom w:val="none" w:sz="0" w:space="0" w:color="auto"/>
            <w:right w:val="none" w:sz="0" w:space="0" w:color="auto"/>
          </w:divBdr>
          <w:divsChild>
            <w:div w:id="139107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208859">
      <w:bodyDiv w:val="1"/>
      <w:marLeft w:val="0"/>
      <w:marRight w:val="0"/>
      <w:marTop w:val="0"/>
      <w:marBottom w:val="0"/>
      <w:divBdr>
        <w:top w:val="none" w:sz="0" w:space="0" w:color="auto"/>
        <w:left w:val="none" w:sz="0" w:space="0" w:color="auto"/>
        <w:bottom w:val="none" w:sz="0" w:space="0" w:color="auto"/>
        <w:right w:val="none" w:sz="0" w:space="0" w:color="auto"/>
      </w:divBdr>
    </w:div>
    <w:div w:id="2038386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cda.go.ke/kcdp/" TargetMode="External"/><Relationship Id="rId21" Type="http://schemas.openxmlformats.org/officeDocument/2006/relationships/hyperlink" Target="http://www.smokefreeaction.org.uk/consultation-response/responses/ASH_DH_Consultation_tobacco_control_final.pdf" TargetMode="External"/><Relationship Id="rId42" Type="http://schemas.openxmlformats.org/officeDocument/2006/relationships/hyperlink" Target="http://www.researchcghe.org/publications/university-governance-in-flux-the-impact-of-external-and-internal-pressures-on-the-distribution-of-authority-within-british-universities-a-synoptic-view/" TargetMode="External"/><Relationship Id="rId63" Type="http://schemas.openxmlformats.org/officeDocument/2006/relationships/hyperlink" Target="http://www.uniqure.com/about/about-management-team-steve-zelenkofske.php" TargetMode="External"/><Relationship Id="rId84" Type="http://schemas.openxmlformats.org/officeDocument/2006/relationships/hyperlink" Target="https://results.ref.ac.uk/(S(5mhsdcrlek45dkop3v4uw5gx))/Submissions/Impact/1642" TargetMode="External"/><Relationship Id="rId138" Type="http://schemas.openxmlformats.org/officeDocument/2006/relationships/hyperlink" Target="https://greenlizardtechnologies.com" TargetMode="External"/><Relationship Id="rId159" Type="http://schemas.openxmlformats.org/officeDocument/2006/relationships/hyperlink" Target="https://gtr.ukri.org/projects?ref=PP%2FD001048%2F1" TargetMode="External"/><Relationship Id="rId170" Type="http://schemas.openxmlformats.org/officeDocument/2006/relationships/hyperlink" Target="https://www.gla.ac.uk/researchinstitutes/healthwellbeing/research/robertsoncentreforbiostatistics/" TargetMode="External"/><Relationship Id="rId191" Type="http://schemas.openxmlformats.org/officeDocument/2006/relationships/hyperlink" Target="https://results.ref.ac.uk/(S(5mhsdcrlek45dkop3v4uw5gx))/Submissions/Environment/517" TargetMode="External"/><Relationship Id="rId205" Type="http://schemas.openxmlformats.org/officeDocument/2006/relationships/hyperlink" Target="http://www.woundmarketconsulting.com/" TargetMode="External"/><Relationship Id="rId226" Type="http://schemas.openxmlformats.org/officeDocument/2006/relationships/hyperlink" Target="https://results.ref.ac.uk/(S(5mhsdcrlek45dkop3v4uw5gx))/Submissions/Impact/70" TargetMode="External"/><Relationship Id="rId107" Type="http://schemas.openxmlformats.org/officeDocument/2006/relationships/hyperlink" Target="https://results.ref.ac.uk/(S(5mhsdcrlek45dkop3v4uw5gx))/Submissions/Impact/451" TargetMode="External"/><Relationship Id="rId11" Type="http://schemas.openxmlformats.org/officeDocument/2006/relationships/image" Target="media/image2.png"/><Relationship Id="rId32" Type="http://schemas.openxmlformats.org/officeDocument/2006/relationships/hyperlink" Target="http://www.ncub.co.uk/reports/national-survey-of-academics.html" TargetMode="External"/><Relationship Id="rId53" Type="http://schemas.openxmlformats.org/officeDocument/2006/relationships/image" Target="media/image5.jpeg"/><Relationship Id="rId74" Type="http://schemas.openxmlformats.org/officeDocument/2006/relationships/hyperlink" Target="https://results.ref.ac.uk/(S(5mhsdcrlek45dkop3v4uw5gx))/Submissions/Impact/752" TargetMode="External"/><Relationship Id="rId128" Type="http://schemas.openxmlformats.org/officeDocument/2006/relationships/hyperlink" Target="https://pure.qub.ac.uk/portal/en/clippings/dna-of-innovation-volume-1(e3fc59c2-041f-4922-8e0a-aa945ebb41c6).html" TargetMode="External"/><Relationship Id="rId149" Type="http://schemas.openxmlformats.org/officeDocument/2006/relationships/hyperlink" Target="https://spie.org/" TargetMode="External"/><Relationship Id="rId5" Type="http://schemas.openxmlformats.org/officeDocument/2006/relationships/webSettings" Target="webSettings.xml"/><Relationship Id="rId95" Type="http://schemas.openxmlformats.org/officeDocument/2006/relationships/hyperlink" Target="https://zslpublications.onlinelibrary.wiley.com/journal/14697998" TargetMode="External"/><Relationship Id="rId160" Type="http://schemas.openxmlformats.org/officeDocument/2006/relationships/hyperlink" Target="https://www.linkedin.com/in/george-ford-2aa04383/" TargetMode="External"/><Relationship Id="rId181" Type="http://schemas.openxmlformats.org/officeDocument/2006/relationships/hyperlink" Target="https://results.ref.ac.uk/(S(5mhsdcrlek45dkop3v4uw5gx))/Submissions/Impact/265" TargetMode="External"/><Relationship Id="rId216" Type="http://schemas.openxmlformats.org/officeDocument/2006/relationships/hyperlink" Target="http://gow.epsrc.ac.uk/NGBOViewGrant.aspx?GrantRef=EP/P020690/1" TargetMode="External"/><Relationship Id="rId22" Type="http://schemas.openxmlformats.org/officeDocument/2006/relationships/hyperlink" Target="https://eric.ed.gov/?id=ED299902" TargetMode="External"/><Relationship Id="rId27" Type="http://schemas.openxmlformats.org/officeDocument/2006/relationships/hyperlink" Target="http://dera.ioe.ac.uk/6140/" TargetMode="External"/><Relationship Id="rId43" Type="http://schemas.openxmlformats.org/officeDocument/2006/relationships/hyperlink" Target="https://www.gov.uk/government/uploads/system/uploads/attachment_data/file/541338/ind-16-9-ref-stern-review.pdf" TargetMode="External"/><Relationship Id="rId48" Type="http://schemas.openxmlformats.org/officeDocument/2006/relationships/hyperlink" Target="http://www.leru.org/files/publications/LERU_Position_Paper_Societal_Impact.pdf" TargetMode="External"/><Relationship Id="rId64" Type="http://schemas.openxmlformats.org/officeDocument/2006/relationships/hyperlink" Target="https://globenewswire.com/news-release/2017/06/06/1008503/0/en/uniQure-Announces-Appointment-of-Steven-L-Zelenkofske-as-Chief-Medical-Officer.html" TargetMode="External"/><Relationship Id="rId69" Type="http://schemas.openxmlformats.org/officeDocument/2006/relationships/hyperlink" Target="https://results.ref.ac.uk/(S(5mhsdcrlek45dkop3v4uw5gx))/Submissions/Environment/752" TargetMode="External"/><Relationship Id="rId113" Type="http://schemas.openxmlformats.org/officeDocument/2006/relationships/hyperlink" Target="https://oatd.org/oatd/record?record=oai%5C%3Aethos.bl.uk%5C%3A534023" TargetMode="External"/><Relationship Id="rId118" Type="http://schemas.openxmlformats.org/officeDocument/2006/relationships/hyperlink" Target="https://www.researchgate.net/profile/Edward_Kimani2" TargetMode="External"/><Relationship Id="rId134" Type="http://schemas.openxmlformats.org/officeDocument/2006/relationships/hyperlink" Target="https://uk.linkedin.com/in/john-malone-a6b2a945" TargetMode="External"/><Relationship Id="rId139" Type="http://schemas.openxmlformats.org/officeDocument/2006/relationships/hyperlink" Target="https://results.ref.ac.uk/(S(5mhsdcrlek45dkop3v4uw5gx))/Submissions/Impact/1519" TargetMode="External"/><Relationship Id="rId80" Type="http://schemas.openxmlformats.org/officeDocument/2006/relationships/hyperlink" Target="http://www.smru.st-andrews.ac.uk/Instrumentation/Overview/" TargetMode="External"/><Relationship Id="rId85" Type="http://schemas.openxmlformats.org/officeDocument/2006/relationships/hyperlink" Target="https://results.ref.ac.uk/(S(5mhsdcrlek45dkop3v4uw5gx))/Submissions/Impact/1642" TargetMode="External"/><Relationship Id="rId150" Type="http://schemas.openxmlformats.org/officeDocument/2006/relationships/hyperlink" Target="https://www.osapublishing.org/ao/home.cfm" TargetMode="External"/><Relationship Id="rId155" Type="http://schemas.openxmlformats.org/officeDocument/2006/relationships/hyperlink" Target="https://gtr.ukri.org/person/AC6D77BC-8430-4ECA-A5A6-B17027410E71/" TargetMode="External"/><Relationship Id="rId171" Type="http://schemas.openxmlformats.org/officeDocument/2006/relationships/hyperlink" Target="https://results.ref.ac.uk/(S(5mhsdcrlek45dkop3v4uw5gx))/Submissions/Impact/567" TargetMode="External"/><Relationship Id="rId176" Type="http://schemas.openxmlformats.org/officeDocument/2006/relationships/hyperlink" Target="http://www.scot-ship.ac.uk/professor-ian-ford.html" TargetMode="External"/><Relationship Id="rId192" Type="http://schemas.openxmlformats.org/officeDocument/2006/relationships/hyperlink" Target="https://www.msm.cam.ac.uk/" TargetMode="External"/><Relationship Id="rId197" Type="http://schemas.openxmlformats.org/officeDocument/2006/relationships/hyperlink" Target="https://gow.epsrc.ukri.org/NGBOViewGrant.aspx?GrantRef=GR/N14620/01" TargetMode="External"/><Relationship Id="rId206" Type="http://schemas.openxmlformats.org/officeDocument/2006/relationships/hyperlink" Target="https://www.natroxwoundcare.com/" TargetMode="External"/><Relationship Id="rId227" Type="http://schemas.openxmlformats.org/officeDocument/2006/relationships/hyperlink" Target="https://podds.group.shef.ac.uk/" TargetMode="External"/><Relationship Id="rId201" Type="http://schemas.openxmlformats.org/officeDocument/2006/relationships/hyperlink" Target="https://www.journals.elsevier.com/solid-state-ionics" TargetMode="External"/><Relationship Id="rId222" Type="http://schemas.openxmlformats.org/officeDocument/2006/relationships/hyperlink" Target="http://gow.epsrc.ac.uk/NGBOViewGrant.aspx?GrantRef=GR/S14924/01" TargetMode="External"/><Relationship Id="rId12" Type="http://schemas.openxmlformats.org/officeDocument/2006/relationships/image" Target="media/image3.png"/><Relationship Id="rId17" Type="http://schemas.openxmlformats.org/officeDocument/2006/relationships/chart" Target="charts/chart4.xml"/><Relationship Id="rId33" Type="http://schemas.openxmlformats.org/officeDocument/2006/relationships/hyperlink" Target="http://www.ncub.co.uk/impact" TargetMode="External"/><Relationship Id="rId38" Type="http://schemas.openxmlformats.org/officeDocument/2006/relationships/hyperlink" Target="http://www.rcuk.ac.uk/Publications/archive/Increasingei/" TargetMode="External"/><Relationship Id="rId59" Type="http://schemas.openxmlformats.org/officeDocument/2006/relationships/hyperlink" Target="https://results.ref.ac.uk/(S(5mhsdcrlek45dkop3v4uw5gx))/Submissions/Impact/394" TargetMode="External"/><Relationship Id="rId103" Type="http://schemas.openxmlformats.org/officeDocument/2006/relationships/hyperlink" Target="https://www.bodc.ac.uk/projects/data_management/european/provess/" TargetMode="External"/><Relationship Id="rId108" Type="http://schemas.openxmlformats.org/officeDocument/2006/relationships/hyperlink" Target="http://staff.napier.ac.uk/services/dlte/meettheteam/Pages/MarkHuxham.aspx" TargetMode="External"/><Relationship Id="rId124" Type="http://schemas.openxmlformats.org/officeDocument/2006/relationships/hyperlink" Target="https://www.qub.ac.uk/Research/" TargetMode="External"/><Relationship Id="rId129" Type="http://schemas.openxmlformats.org/officeDocument/2006/relationships/hyperlink" Target="https://results.ref.ac.uk/(S(5mhsdcrlek45dkop3v4uw5gx))/Submissions/Impact/1519" TargetMode="External"/><Relationship Id="rId54" Type="http://schemas.openxmlformats.org/officeDocument/2006/relationships/hyperlink" Target="https://www.sheffield.ac.uk/rs/ethicsandintegrity/ethicspolicy/approval-procedure" TargetMode="External"/><Relationship Id="rId70" Type="http://schemas.openxmlformats.org/officeDocument/2006/relationships/hyperlink" Target="https://www.uel.ac.uk/research/drugs-and-addictive-behaviour" TargetMode="External"/><Relationship Id="rId75" Type="http://schemas.openxmlformats.org/officeDocument/2006/relationships/hyperlink" Target="https://results.ref.ac.uk/(S(5mhsdcrlek45dkop3v4uw5gx))/Submissions/Impact/752" TargetMode="External"/><Relationship Id="rId91" Type="http://schemas.openxmlformats.org/officeDocument/2006/relationships/hyperlink" Target="https://academic.oup.com/bioscience" TargetMode="External"/><Relationship Id="rId96" Type="http://schemas.openxmlformats.org/officeDocument/2006/relationships/hyperlink" Target="https://zslpublications.onlinelibrary.wiley.com/journal/14691795" TargetMode="External"/><Relationship Id="rId140" Type="http://schemas.openxmlformats.org/officeDocument/2006/relationships/hyperlink" Target="http://profiles.murdoch.edu.au/myprofile/james-speers/" TargetMode="External"/><Relationship Id="rId145" Type="http://schemas.openxmlformats.org/officeDocument/2006/relationships/hyperlink" Target="https://results.ref.ac.uk/(S(5mhsdcrlek45dkop3v4uw5gx))/Submissions/Impact/1638" TargetMode="External"/><Relationship Id="rId161" Type="http://schemas.openxmlformats.org/officeDocument/2006/relationships/hyperlink" Target="https://www.linkedin.com/in/robbie-auld-9958a340/" TargetMode="External"/><Relationship Id="rId166" Type="http://schemas.openxmlformats.org/officeDocument/2006/relationships/hyperlink" Target="http://www.astro.caltech.edu/~moncelsi/" TargetMode="External"/><Relationship Id="rId182" Type="http://schemas.openxmlformats.org/officeDocument/2006/relationships/hyperlink" Target="https://www.resuscitationjournal.com/" TargetMode="External"/><Relationship Id="rId187" Type="http://schemas.openxmlformats.org/officeDocument/2006/relationships/hyperlink" Target="https://www.chf.org.uk/research-projects.html" TargetMode="External"/><Relationship Id="rId217" Type="http://schemas.openxmlformats.org/officeDocument/2006/relationships/hyperlink" Target="http://gow.epsrc.ac.uk/NGBOViewGrant.aspx?GrantRef=EP/P020704/1" TargetMode="Externa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yperlink" Target="https://www.icevirtuallibrary.com/toc/jcien/current" TargetMode="External"/><Relationship Id="rId23" Type="http://schemas.openxmlformats.org/officeDocument/2006/relationships/hyperlink" Target="http://www.educationengland.org.uk/documents/jarratt1985/index.html" TargetMode="External"/><Relationship Id="rId28" Type="http://schemas.openxmlformats.org/officeDocument/2006/relationships/hyperlink" Target="http://www.rcuk.ac.uk/publications/reports/impact-of-doctoral-careers/" TargetMode="External"/><Relationship Id="rId49" Type="http://schemas.openxmlformats.org/officeDocument/2006/relationships/hyperlink" Target="mailto:ECOHEN1@SHEFFIELD.AC.UK" TargetMode="External"/><Relationship Id="rId114" Type="http://schemas.openxmlformats.org/officeDocument/2006/relationships/hyperlink" Target="https://www.researchgate.net/profile/Julian_Augley" TargetMode="External"/><Relationship Id="rId119" Type="http://schemas.openxmlformats.org/officeDocument/2006/relationships/hyperlink" Target="http://www.ocu.ac.lk/FacultyTangalle/Lecturers.aspx" TargetMode="External"/><Relationship Id="rId44" Type="http://schemas.openxmlformats.org/officeDocument/2006/relationships/hyperlink" Target="https://blogcheps.wordpress.com/2015/08/07/bridging-gaps-in-higher-education-studies-internal-structure-and-demand-conditions-mediating-university-third-mission-performance/" TargetMode="External"/><Relationship Id="rId60" Type="http://schemas.openxmlformats.org/officeDocument/2006/relationships/hyperlink" Target="https://results.ref.ac.uk/(S(5mhsdcrlek45dkop3v4uw5gx))/Submissions/Impact/394" TargetMode="External"/><Relationship Id="rId65" Type="http://schemas.openxmlformats.org/officeDocument/2006/relationships/hyperlink" Target="http://theconferenceforum.org/conferences/chief-medical-officer-summit/speakers/steven-zelenkofske-do-facc/" TargetMode="External"/><Relationship Id="rId81" Type="http://schemas.openxmlformats.org/officeDocument/2006/relationships/hyperlink" Target="https://synergy.st-andrews.ac.uk/soi/files/2017/07/SOIbrochure.pdf" TargetMode="External"/><Relationship Id="rId86" Type="http://schemas.openxmlformats.org/officeDocument/2006/relationships/hyperlink" Target="https://results.ref.ac.uk/(S(5mhsdcrlek45dkop3v4uw5gx))/Submissions/Impact/1642" TargetMode="External"/><Relationship Id="rId130" Type="http://schemas.openxmlformats.org/officeDocument/2006/relationships/hyperlink" Target="https://www.researchgate.net/scientific-contributions/39833505_Narain_D_Sharma" TargetMode="External"/><Relationship Id="rId135" Type="http://schemas.openxmlformats.org/officeDocument/2006/relationships/hyperlink" Target="https://results.ref.ac.uk/(S(5mhsdcrlek45dkop3v4uw5gx))/Submissions/Impact/1519" TargetMode="External"/><Relationship Id="rId151" Type="http://schemas.openxmlformats.org/officeDocument/2006/relationships/hyperlink" Target="http://www.irmmw-thz.org/" TargetMode="External"/><Relationship Id="rId156" Type="http://schemas.openxmlformats.org/officeDocument/2006/relationships/hyperlink" Target="https://gtr.ukri.org/projects?ref=ST%2FJ001538%2F1" TargetMode="External"/><Relationship Id="rId177" Type="http://schemas.openxmlformats.org/officeDocument/2006/relationships/hyperlink" Target="https://results.ref.ac.uk/(S(5mhsdcrlek45dkop3v4uw5gx))/Submissions/Impact/265" TargetMode="External"/><Relationship Id="rId198" Type="http://schemas.openxmlformats.org/officeDocument/2006/relationships/hyperlink" Target="https://gow.epsrc.ukri.org/NGBOViewPerson.aspx?PersonId=1352" TargetMode="External"/><Relationship Id="rId172" Type="http://schemas.openxmlformats.org/officeDocument/2006/relationships/hyperlink" Target="https://www.linkedin.com/in/mike-spence-3a26a260/" TargetMode="External"/><Relationship Id="rId193" Type="http://schemas.openxmlformats.org/officeDocument/2006/relationships/hyperlink" Target="https://results.ref.ac.uk/(S(5mhsdcrlek45dkop3v4uw5gx))/Submissions/Impact/517" TargetMode="External"/><Relationship Id="rId202" Type="http://schemas.openxmlformats.org/officeDocument/2006/relationships/hyperlink" Target="http://sinc.co.uk/article/innovate-uk-smart-awards-what-are-they-and-how-do-i-apply" TargetMode="External"/><Relationship Id="rId207" Type="http://schemas.openxmlformats.org/officeDocument/2006/relationships/hyperlink" Target="https://results.ref.ac.uk/(S(5mhsdcrlek45dkop3v4uw5gx))/Submissions/Impact/70" TargetMode="External"/><Relationship Id="rId223" Type="http://schemas.openxmlformats.org/officeDocument/2006/relationships/hyperlink" Target="http://gow.epsrc.ac.uk/NGBOViewGrant.aspx?GrantRef=GR/N38176/01" TargetMode="External"/><Relationship Id="rId228" Type="http://schemas.openxmlformats.org/officeDocument/2006/relationships/image" Target="media/image6.emf"/><Relationship Id="rId13" Type="http://schemas.openxmlformats.org/officeDocument/2006/relationships/image" Target="media/image4.png"/><Relationship Id="rId18" Type="http://schemas.openxmlformats.org/officeDocument/2006/relationships/chart" Target="charts/chart5.xml"/><Relationship Id="rId39" Type="http://schemas.openxmlformats.org/officeDocument/2006/relationships/hyperlink" Target="https://royalsociety.org/~/media/Royal_Society_Content/policy/publications/2010/4294970126.pdf" TargetMode="External"/><Relationship Id="rId109" Type="http://schemas.openxmlformats.org/officeDocument/2006/relationships/hyperlink" Target="http://gotw.nerc.ac.uk/list_med_pi.asp?sb=sd&amp;AZ.x=9&amp;AZ.y=6&amp;AZ=Ascending+%28A-Z%29&amp;pi=-245" TargetMode="External"/><Relationship Id="rId34" Type="http://schemas.openxmlformats.org/officeDocument/2006/relationships/hyperlink" Target="http://www.kcl.ac.uk/sspp/policy-institute/publications/Analysis-of-REF-impact.pdf" TargetMode="External"/><Relationship Id="rId50" Type="http://schemas.openxmlformats.org/officeDocument/2006/relationships/hyperlink" Target="mailto:ECOHEN1@SHEFFIELD.AC.UK" TargetMode="External"/><Relationship Id="rId55" Type="http://schemas.openxmlformats.org/officeDocument/2006/relationships/hyperlink" Target="https://results.ref.ac.uk/(S(5mhsdcrlek45dkop3v4uw5gx))/Submissions/Impact/394" TargetMode="External"/><Relationship Id="rId76" Type="http://schemas.openxmlformats.org/officeDocument/2006/relationships/hyperlink" Target="https://results.ref.ac.uk/(S(5mhsdcrlek45dkop3v4uw5gx))/Submissions/Impact/1642" TargetMode="External"/><Relationship Id="rId97" Type="http://schemas.openxmlformats.org/officeDocument/2006/relationships/hyperlink" Target="https://results.ref.ac.uk/(S(5mhsdcrlek45dkop3v4uw5gx))/Submissions/Impact/451" TargetMode="External"/><Relationship Id="rId104" Type="http://schemas.openxmlformats.org/officeDocument/2006/relationships/hyperlink" Target="http://cordis.europa.eu/project/rcn/52313" TargetMode="External"/><Relationship Id="rId120" Type="http://schemas.openxmlformats.org/officeDocument/2006/relationships/hyperlink" Target="http://www.aces-org.co.uk/about-aces/" TargetMode="External"/><Relationship Id="rId125" Type="http://schemas.openxmlformats.org/officeDocument/2006/relationships/hyperlink" Target="https://www.qub.ac.uk/Business/" TargetMode="External"/><Relationship Id="rId141" Type="http://schemas.openxmlformats.org/officeDocument/2006/relationships/hyperlink" Target="https://results.ref.ac.uk/(S(5mhsdcrlek45dkop3v4uw5gx))/Submissions/Impact/1638" TargetMode="External"/><Relationship Id="rId146" Type="http://schemas.openxmlformats.org/officeDocument/2006/relationships/hyperlink" Target="https://results.ref.ac.uk/(S(5mhsdcrlek45dkop3v4uw5gx))/Submissions/Impact/1638" TargetMode="External"/><Relationship Id="rId167" Type="http://schemas.openxmlformats.org/officeDocument/2006/relationships/hyperlink" Target="https://results.ref.ac.uk/(S(5mhsdcrlek45dkop3v4uw5gx))/Submissions/Impact/567" TargetMode="External"/><Relationship Id="rId188" Type="http://schemas.openxmlformats.org/officeDocument/2006/relationships/hyperlink" Target="https://docs.google.com/document/d/1f5TyWbq7DmYm9Tr_EqGmfmcK_END12fhmht4b66tpR8/preview" TargetMode="External"/><Relationship Id="rId7" Type="http://schemas.openxmlformats.org/officeDocument/2006/relationships/endnotes" Target="endnotes.xml"/><Relationship Id="rId71" Type="http://schemas.openxmlformats.org/officeDocument/2006/relationships/hyperlink" Target="https://sumresearchuel.wordpress.com/" TargetMode="External"/><Relationship Id="rId92" Type="http://schemas.openxmlformats.org/officeDocument/2006/relationships/hyperlink" Target="https://onlinelibrary.wiley.com/journal/15410420" TargetMode="External"/><Relationship Id="rId162" Type="http://schemas.openxmlformats.org/officeDocument/2006/relationships/hyperlink" Target="https://www.linkedin.com/in/naylon/" TargetMode="External"/><Relationship Id="rId183" Type="http://schemas.openxmlformats.org/officeDocument/2006/relationships/hyperlink" Target="http://vitalpac.com/about-us/" TargetMode="External"/><Relationship Id="rId213" Type="http://schemas.openxmlformats.org/officeDocument/2006/relationships/hyperlink" Target="https://www.journals.elsevier.com/advanced-engineering-informatics" TargetMode="External"/><Relationship Id="rId218" Type="http://schemas.openxmlformats.org/officeDocument/2006/relationships/hyperlink" Target="http://gow.epsrc.ac.uk/NGBOViewGrant.aspx?GrantRef=EP/G061130/1" TargetMode="External"/><Relationship Id="rId2" Type="http://schemas.openxmlformats.org/officeDocument/2006/relationships/numbering" Target="numbering.xml"/><Relationship Id="rId29" Type="http://schemas.openxmlformats.org/officeDocument/2006/relationships/hyperlink" Target="https://www.utwente.nl/bms/cheps/phdportal/CHEPS%20Alumni%20and%20Their%20Theses/thesisgornitzka.pdf" TargetMode="External"/><Relationship Id="rId24" Type="http://schemas.openxmlformats.org/officeDocument/2006/relationships/hyperlink" Target="https://www.gov.uk/government/publications/global-challenges-research-fund/global-challenges-research-fund-gcrf-how-the-fund-works" TargetMode="External"/><Relationship Id="rId40" Type="http://schemas.openxmlformats.org/officeDocument/2006/relationships/hyperlink" Target="http://www.researchcghe.org/publications/performance-assessment-in-science-and-academia-effects-of-the-raeref-on-academic-life/" TargetMode="External"/><Relationship Id="rId45" Type="http://schemas.openxmlformats.org/officeDocument/2006/relationships/hyperlink" Target="https://www.timeshighereducation.com/sites/default/files/Attachments/2014/12/17/g/o/l/sub-14-01.pdf" TargetMode="External"/><Relationship Id="rId66" Type="http://schemas.openxmlformats.org/officeDocument/2006/relationships/hyperlink" Target="https://www.linkedin.com/in/susan-watkins-34613323/" TargetMode="External"/><Relationship Id="rId87" Type="http://schemas.openxmlformats.org/officeDocument/2006/relationships/hyperlink" Target="https://www.comnap.aq/Members/SPR/SitePages/Home.aspx" TargetMode="External"/><Relationship Id="rId110" Type="http://schemas.openxmlformats.org/officeDocument/2006/relationships/hyperlink" Target="http://www.planvivo.org/project-network/mikoko-pamoja-kenya/" TargetMode="External"/><Relationship Id="rId115" Type="http://schemas.openxmlformats.org/officeDocument/2006/relationships/hyperlink" Target="http://www.polyomics.gla.ac.uk/biog-julesaugley.html" TargetMode="External"/><Relationship Id="rId131" Type="http://schemas.openxmlformats.org/officeDocument/2006/relationships/hyperlink" Target="https://www.almacgroup.com/subject-matter-excellence-tom-moody/" TargetMode="External"/><Relationship Id="rId136" Type="http://schemas.openxmlformats.org/officeDocument/2006/relationships/hyperlink" Target="https://www.almacgroup.com/news/almac-group-drives-biocatalysisleadership-7m-investment." TargetMode="External"/><Relationship Id="rId157" Type="http://schemas.openxmlformats.org/officeDocument/2006/relationships/hyperlink" Target="https://gtr.ukri.org/person/E687B953-614E-4FAA-BF68-6692A1038016" TargetMode="External"/><Relationship Id="rId178" Type="http://schemas.openxmlformats.org/officeDocument/2006/relationships/hyperlink" Target="https://results.ref.ac.uk/(S(5mhsdcrlek45dkop3v4uw5gx))/Submissions/Environment/265" TargetMode="External"/><Relationship Id="rId61" Type="http://schemas.openxmlformats.org/officeDocument/2006/relationships/hyperlink" Target="https://results.ref.ac.uk/(S(5mhsdcrlek45dkop3v4uw5gx))/Submissions/Impact/394" TargetMode="External"/><Relationship Id="rId82" Type="http://schemas.openxmlformats.org/officeDocument/2006/relationships/hyperlink" Target="https://soi.st-andrews.ac.uk/about/" TargetMode="External"/><Relationship Id="rId152" Type="http://schemas.openxmlformats.org/officeDocument/2006/relationships/hyperlink" Target="https://academic.oup.com/mnras" TargetMode="External"/><Relationship Id="rId173" Type="http://schemas.openxmlformats.org/officeDocument/2006/relationships/hyperlink" Target="https://www.linkedin.com/in/waynerjones/" TargetMode="External"/><Relationship Id="rId194" Type="http://schemas.openxmlformats.org/officeDocument/2006/relationships/hyperlink" Target="https://iopscience.iop.org/journal/1468-6996" TargetMode="External"/><Relationship Id="rId199" Type="http://schemas.openxmlformats.org/officeDocument/2006/relationships/hyperlink" Target="https://www.qinetiq.com/about-us/our-history" TargetMode="External"/><Relationship Id="rId203" Type="http://schemas.openxmlformats.org/officeDocument/2006/relationships/hyperlink" Target="http://www.ionscience.com/" TargetMode="External"/><Relationship Id="rId208" Type="http://schemas.openxmlformats.org/officeDocument/2006/relationships/hyperlink" Target="https://results.ref.ac.uk/(S(5mhsdcrlek45dkop3v4uw5gx))/Submissions/Environment/70" TargetMode="External"/><Relationship Id="rId229" Type="http://schemas.openxmlformats.org/officeDocument/2006/relationships/footer" Target="footer1.xml"/><Relationship Id="rId19" Type="http://schemas.openxmlformats.org/officeDocument/2006/relationships/hyperlink" Target="https://www.jbs.cam.ac.uk/fileadmin/user_upload/centre-for-business-research/downloads/special-reports/specialreport-knowledgeexchangeacademics.pdf" TargetMode="External"/><Relationship Id="rId224" Type="http://schemas.openxmlformats.org/officeDocument/2006/relationships/hyperlink" Target="http://www.exeter.ac.uk/news/featurednews/title_574555_en.html" TargetMode="External"/><Relationship Id="rId14" Type="http://schemas.openxmlformats.org/officeDocument/2006/relationships/chart" Target="charts/chart1.xml"/><Relationship Id="rId30" Type="http://schemas.openxmlformats.org/officeDocument/2006/relationships/hyperlink" Target="http://www.rhgraham.org/RHG/Recent_publications_files/MIT%3ASkoltech%20entrepreneurial%20ecosystems%20report%202014%20_1.pdf" TargetMode="External"/><Relationship Id="rId35" Type="http://schemas.openxmlformats.org/officeDocument/2006/relationships/hyperlink" Target="http://ahero.uwc.ac.za/index.php?module=cshe&amp;action=downloadfile&amp;fileid=18409092513365623383047" TargetMode="External"/><Relationship Id="rId56" Type="http://schemas.openxmlformats.org/officeDocument/2006/relationships/hyperlink" Target="https://results.ref.ac.uk/(S(5mhsdcrlek45dkop3v4uw5gx))/Submissions/Environment/394" TargetMode="External"/><Relationship Id="rId77" Type="http://schemas.openxmlformats.org/officeDocument/2006/relationships/hyperlink" Target="https://results.ref.ac.uk/(S(5mhsdcrlek45dkop3v4uw5gx))/Submissions/Environment/1642" TargetMode="External"/><Relationship Id="rId100" Type="http://schemas.openxmlformats.org/officeDocument/2006/relationships/hyperlink" Target="https://www.napier.ac.uk/research-and-innovation/research-search/centres/animal-and-plant-science-research-group" TargetMode="External"/><Relationship Id="rId105" Type="http://schemas.openxmlformats.org/officeDocument/2006/relationships/hyperlink" Target="http://www.npolar.no/en/projects/details?pid=851a0d2d-0f0f-5ab9-8675-4fe79340ab17" TargetMode="External"/><Relationship Id="rId126" Type="http://schemas.openxmlformats.org/officeDocument/2006/relationships/hyperlink" Target="https://www.qub.ac.uk/schools/SchoolofChemistryandChemicalEngineering/" TargetMode="External"/><Relationship Id="rId147" Type="http://schemas.openxmlformats.org/officeDocument/2006/relationships/hyperlink" Target="http://www.terahertz.co.uk/qmc-instruments-ltd" TargetMode="External"/><Relationship Id="rId168" Type="http://schemas.openxmlformats.org/officeDocument/2006/relationships/hyperlink" Target="https://results.ref.ac.uk/(S(5mhsdcrlek45dkop3v4uw5gx))/Submissions/Environment/567" TargetMode="External"/><Relationship Id="rId8" Type="http://schemas.openxmlformats.org/officeDocument/2006/relationships/image" Target="media/image1.png"/><Relationship Id="rId51" Type="http://schemas.openxmlformats.org/officeDocument/2006/relationships/hyperlink" Target="mailto:V.PAPATSIBA@SHEFFIELD.AC.UK" TargetMode="External"/><Relationship Id="rId72" Type="http://schemas.openxmlformats.org/officeDocument/2006/relationships/hyperlink" Target="https://www.drugabuse.gov/about-nida/organization/divisions/division-neuroscience-behavior-dnb" TargetMode="External"/><Relationship Id="rId93" Type="http://schemas.openxmlformats.org/officeDocument/2006/relationships/hyperlink" Target="https://esajournals.onlinelibrary.wiley.com/journal/19399170" TargetMode="External"/><Relationship Id="rId98" Type="http://schemas.openxmlformats.org/officeDocument/2006/relationships/hyperlink" Target="https://results.ref.ac.uk/(S(5mhsdcrlek45dkop3v4uw5gx))/Submissions/Environment/451" TargetMode="External"/><Relationship Id="rId121" Type="http://schemas.openxmlformats.org/officeDocument/2006/relationships/hyperlink" Target="https://www.espa.ac.uk/" TargetMode="External"/><Relationship Id="rId142" Type="http://schemas.openxmlformats.org/officeDocument/2006/relationships/hyperlink" Target="https://results.ref.ac.uk/(S(5mhsdcrlek45dkop3v4uw5gx))/Submissions/Environment/1638" TargetMode="External"/><Relationship Id="rId163" Type="http://schemas.openxmlformats.org/officeDocument/2006/relationships/hyperlink" Target="https://www.linkedin.com/in/tim-waskett-b55284102/" TargetMode="External"/><Relationship Id="rId184" Type="http://schemas.openxmlformats.org/officeDocument/2006/relationships/hyperlink" Target="https://www.porthosp.nhs.uk/PHTNEWS/researcherswinfuntohelp.htm" TargetMode="External"/><Relationship Id="rId189" Type="http://schemas.openxmlformats.org/officeDocument/2006/relationships/hyperlink" Target="https://www.emerald.com/insight/publication/issn/0143-991x" TargetMode="External"/><Relationship Id="rId219" Type="http://schemas.openxmlformats.org/officeDocument/2006/relationships/hyperlink" Target="http://gow.epsrc.ac.uk/NGBOViewGrant.aspx?GrantRef=EP/E018734/1" TargetMode="External"/><Relationship Id="rId3" Type="http://schemas.openxmlformats.org/officeDocument/2006/relationships/styles" Target="styles.xml"/><Relationship Id="rId214" Type="http://schemas.openxmlformats.org/officeDocument/2006/relationships/hyperlink" Target="https://www.journals.elsevier.com/journal-of-sound-and-vibration" TargetMode="External"/><Relationship Id="rId230" Type="http://schemas.openxmlformats.org/officeDocument/2006/relationships/fontTable" Target="fontTable.xml"/><Relationship Id="rId25" Type="http://schemas.openxmlformats.org/officeDocument/2006/relationships/hyperlink" Target="https://www.gov.uk/government/publications/uk-research-council-system-overview-of-economic-impact" TargetMode="External"/><Relationship Id="rId46" Type="http://schemas.openxmlformats.org/officeDocument/2006/relationships/hyperlink" Target="https://www.ucl.ac.uk/grand-challenges/the-grand-challenges-approach" TargetMode="External"/><Relationship Id="rId67" Type="http://schemas.openxmlformats.org/officeDocument/2006/relationships/hyperlink" Target="https://clinicaltrials.gov/ct2/show/NCT00412984" TargetMode="External"/><Relationship Id="rId116" Type="http://schemas.openxmlformats.org/officeDocument/2006/relationships/hyperlink" Target="http://www.kmfri.co.ke/index.php/divisions/marine-and-coastal-systems" TargetMode="External"/><Relationship Id="rId137" Type="http://schemas.openxmlformats.org/officeDocument/2006/relationships/hyperlink" Target="https://www.qub.ac.uk/schools/SchoolofChemistryandChemicalEngineering/Research/QUILL/" TargetMode="External"/><Relationship Id="rId158" Type="http://schemas.openxmlformats.org/officeDocument/2006/relationships/hyperlink" Target="https://gtr.ukri.org/person/2A5E4786-2B17-44FA-ABC8-9F0223F188DA" TargetMode="External"/><Relationship Id="rId20" Type="http://schemas.openxmlformats.org/officeDocument/2006/relationships/hyperlink" Target="http://www.leru.org/files/publications/LERU_Position_Paper_Societal_Impact.pdf" TargetMode="External"/><Relationship Id="rId41" Type="http://schemas.openxmlformats.org/officeDocument/2006/relationships/hyperlink" Target="http://www.publications.parliament.uk/pa/cm201213/cmselect/cmsctech/348/34802.htm" TargetMode="External"/><Relationship Id="rId62" Type="http://schemas.openxmlformats.org/officeDocument/2006/relationships/hyperlink" Target="https://www.linkedin.com/in/marc-henis-a171b716/" TargetMode="External"/><Relationship Id="rId83" Type="http://schemas.openxmlformats.org/officeDocument/2006/relationships/hyperlink" Target="https://results.ref.ac.uk/(S(5mhsdcrlek45dkop3v4uw5gx))/Submissions/Impact/1642" TargetMode="External"/><Relationship Id="rId88" Type="http://schemas.openxmlformats.org/officeDocument/2006/relationships/hyperlink" Target="https://www.journals.elsevier.com/biological-conservation" TargetMode="External"/><Relationship Id="rId111" Type="http://schemas.openxmlformats.org/officeDocument/2006/relationships/hyperlink" Target="https://www.researchgate.net/profile/Mp_Kumara" TargetMode="External"/><Relationship Id="rId132" Type="http://schemas.openxmlformats.org/officeDocument/2006/relationships/hyperlink" Target="https://uk.linkedin.com/in/acaru-carmen-31881249" TargetMode="External"/><Relationship Id="rId153" Type="http://schemas.openxmlformats.org/officeDocument/2006/relationships/hyperlink" Target="https://gtr.ukri.org/projects?ref=ST%2FH000453%2F1" TargetMode="External"/><Relationship Id="rId174" Type="http://schemas.openxmlformats.org/officeDocument/2006/relationships/hyperlink" Target="https://www.linkedin.com/in/dr-marco-giannitrapani-a9357aa/" TargetMode="External"/><Relationship Id="rId179" Type="http://schemas.openxmlformats.org/officeDocument/2006/relationships/hyperlink" Target="http://www.chmi.port.ac.uk/" TargetMode="External"/><Relationship Id="rId195" Type="http://schemas.openxmlformats.org/officeDocument/2006/relationships/hyperlink" Target="https://www.jstage.jst.go.jp/browse/isijinternational" TargetMode="External"/><Relationship Id="rId209" Type="http://schemas.openxmlformats.org/officeDocument/2006/relationships/hyperlink" Target="https://results.ref.ac.uk/(S(5mhsdcrlek45dkop3v4uw5gx))/Submissions/Impact/70" TargetMode="External"/><Relationship Id="rId190" Type="http://schemas.openxmlformats.org/officeDocument/2006/relationships/hyperlink" Target="https://results.ref.ac.uk/(S(5mhsdcrlek45dkop3v4uw5gx))/Submissions/Impact/517" TargetMode="External"/><Relationship Id="rId204" Type="http://schemas.openxmlformats.org/officeDocument/2006/relationships/hyperlink" Target="https://www.welding-alloys.com/" TargetMode="External"/><Relationship Id="rId220" Type="http://schemas.openxmlformats.org/officeDocument/2006/relationships/hyperlink" Target="http://gow.epsrc.ac.uk/NGBOViewGrant.aspx?GrantRef=EP/P020690/1" TargetMode="External"/><Relationship Id="rId225" Type="http://schemas.openxmlformats.org/officeDocument/2006/relationships/hyperlink" Target="http://gow.epsrc.ac.uk/NGBOViewGrant.aspx?GrantRef=GR/T03000/01" TargetMode="External"/><Relationship Id="rId15" Type="http://schemas.openxmlformats.org/officeDocument/2006/relationships/chart" Target="charts/chart2.xml"/><Relationship Id="rId36" Type="http://schemas.openxmlformats.org/officeDocument/2006/relationships/hyperlink" Target="http://www.educationengland.org.uk/documents/dearing1997/dearing1997.html" TargetMode="External"/><Relationship Id="rId57" Type="http://schemas.openxmlformats.org/officeDocument/2006/relationships/hyperlink" Target="https://results.ref.ac.uk/(S(5mhsdcrlek45dkop3v4uw5gx))/Submissions/Impact/394" TargetMode="External"/><Relationship Id="rId106" Type="http://schemas.openxmlformats.org/officeDocument/2006/relationships/hyperlink" Target="https://www.sams.ac.uk/people/researchers/tett-professor-paul/" TargetMode="External"/><Relationship Id="rId127" Type="http://schemas.openxmlformats.org/officeDocument/2006/relationships/hyperlink" Target="http://www.qub.ac.uk/home/media/Media,680809,en.pdf" TargetMode="External"/><Relationship Id="rId10" Type="http://schemas.openxmlformats.org/officeDocument/2006/relationships/hyperlink" Target="https://impact.ref.ac.uk/casestudies/t" TargetMode="External"/><Relationship Id="rId31" Type="http://schemas.openxmlformats.org/officeDocument/2006/relationships/hyperlink" Target="http://dera.ioe.ac.uk/9288/" TargetMode="External"/><Relationship Id="rId52" Type="http://schemas.openxmlformats.org/officeDocument/2006/relationships/hyperlink" Target="mailto:E.A.WOOD@SHEFFIELD.AC.UK" TargetMode="External"/><Relationship Id="rId73" Type="http://schemas.openxmlformats.org/officeDocument/2006/relationships/hyperlink" Target="https://us.sagepub.com/en-us/nam/journal/journal-psychopharmacology" TargetMode="External"/><Relationship Id="rId78" Type="http://schemas.openxmlformats.org/officeDocument/2006/relationships/hyperlink" Target="http://www.smru.st-andrews.ac.uk/" TargetMode="External"/><Relationship Id="rId94" Type="http://schemas.openxmlformats.org/officeDocument/2006/relationships/hyperlink" Target="http://www.ecography.org/" TargetMode="External"/><Relationship Id="rId99" Type="http://schemas.openxmlformats.org/officeDocument/2006/relationships/hyperlink" Target="https://www.napier.ac.uk/about-us/our-schools/school-of-applied-sciences" TargetMode="External"/><Relationship Id="rId101" Type="http://schemas.openxmlformats.org/officeDocument/2006/relationships/hyperlink" Target="https://www.napier.ac.uk/research-and-innovation/research-search/centres/animal-and-plant-science-research-group" TargetMode="External"/><Relationship Id="rId122" Type="http://schemas.openxmlformats.org/officeDocument/2006/relationships/hyperlink" Target="https://results.ref.ac.uk/(S(5mhsdcrlek45dkop3v4uw5gx))/Submissions/Impact/1519" TargetMode="External"/><Relationship Id="rId143" Type="http://schemas.openxmlformats.org/officeDocument/2006/relationships/hyperlink" Target="https://www.cardiff.ac.uk/physics-astronomy/" TargetMode="External"/><Relationship Id="rId148" Type="http://schemas.openxmlformats.org/officeDocument/2006/relationships/hyperlink" Target="https://www.aanda.org/" TargetMode="External"/><Relationship Id="rId164" Type="http://schemas.openxmlformats.org/officeDocument/2006/relationships/hyperlink" Target="https://www.cardiff.ac.uk/people/view/913900-dunscombe-christopher" TargetMode="External"/><Relationship Id="rId169" Type="http://schemas.openxmlformats.org/officeDocument/2006/relationships/hyperlink" Target="https://www.gla.ac.uk/schools/mathematicsstatistics/" TargetMode="External"/><Relationship Id="rId185" Type="http://schemas.openxmlformats.org/officeDocument/2006/relationships/hyperlink" Target="http://gow.epsrc.ac.uk/NGBOViewGrant.aspx?GrantRef=EP/F058845/1" TargetMode="External"/><Relationship Id="rId4" Type="http://schemas.openxmlformats.org/officeDocument/2006/relationships/settings" Target="settings.xml"/><Relationship Id="rId9" Type="http://schemas.openxmlformats.org/officeDocument/2006/relationships/hyperlink" Target="https://impact.ref.ac.uk/casestudies/" TargetMode="External"/><Relationship Id="rId180" Type="http://schemas.openxmlformats.org/officeDocument/2006/relationships/hyperlink" Target="http://www2.port.ac.uk/school-of-engineering/research/intelligent-and-networked-systems-research-group/" TargetMode="External"/><Relationship Id="rId210" Type="http://schemas.openxmlformats.org/officeDocument/2006/relationships/hyperlink" Target="http://fullscaledynamics.com/" TargetMode="External"/><Relationship Id="rId215" Type="http://schemas.openxmlformats.org/officeDocument/2006/relationships/hyperlink" Target="https://www.journals.elsevier.com/mechanical-systems-and-signal-processing" TargetMode="External"/><Relationship Id="rId26" Type="http://schemas.openxmlformats.org/officeDocument/2006/relationships/hyperlink" Target="https://www.gov.uk/government/publications/our-plan-for-growth-science-and-innovation-evidence" TargetMode="External"/><Relationship Id="rId231" Type="http://schemas.openxmlformats.org/officeDocument/2006/relationships/theme" Target="theme/theme1.xml"/><Relationship Id="rId47" Type="http://schemas.openxmlformats.org/officeDocument/2006/relationships/hyperlink" Target="http://impact.ref.ac.uk/CaseStudies/CaseStudy.aspx?Id=41149" TargetMode="External"/><Relationship Id="rId68" Type="http://schemas.openxmlformats.org/officeDocument/2006/relationships/hyperlink" Target="https://results.ref.ac.uk/(S(5mhsdcrlek45dkop3v4uw5gx))/Submissions/Impact/752" TargetMode="External"/><Relationship Id="rId89" Type="http://schemas.openxmlformats.org/officeDocument/2006/relationships/hyperlink" Target="https://academic.oup.com/icb" TargetMode="External"/><Relationship Id="rId112" Type="http://schemas.openxmlformats.org/officeDocument/2006/relationships/hyperlink" Target="http://mppkumara.blogspot.co.uk/" TargetMode="External"/><Relationship Id="rId133" Type="http://schemas.openxmlformats.org/officeDocument/2006/relationships/hyperlink" Target="https://www.linkedin.com/in/tayeb-belhocine-b210b440?originalSubdomain=uk" TargetMode="External"/><Relationship Id="rId154" Type="http://schemas.openxmlformats.org/officeDocument/2006/relationships/hyperlink" Target="http://herschel.cf.ac.uk/" TargetMode="External"/><Relationship Id="rId175" Type="http://schemas.openxmlformats.org/officeDocument/2006/relationships/hyperlink" Target="https://results.ref.ac.uk/(S(5mhsdcrlek45dkop3v4uw5gx))/Submissions/Impact/567" TargetMode="External"/><Relationship Id="rId196" Type="http://schemas.openxmlformats.org/officeDocument/2006/relationships/hyperlink" Target="https://www.tandfonline.com/loi/ymst20" TargetMode="External"/><Relationship Id="rId200" Type="http://schemas.openxmlformats.org/officeDocument/2006/relationships/hyperlink" Target="https://results.ref.ac.uk/(S(5mhsdcrlek45dkop3v4uw5gx))/Submissions/Impact/517" TargetMode="External"/><Relationship Id="rId16" Type="http://schemas.openxmlformats.org/officeDocument/2006/relationships/chart" Target="charts/chart3.xml"/><Relationship Id="rId221" Type="http://schemas.openxmlformats.org/officeDocument/2006/relationships/hyperlink" Target="http://gow.epsrc.ac.uk/NGBOViewGrant.aspx?GrantRef=GR/L68742/01" TargetMode="External"/><Relationship Id="rId37" Type="http://schemas.openxmlformats.org/officeDocument/2006/relationships/hyperlink" Target="https://www.gov.uk/government/publications/realising-our-potential-a-strategy-for-science-engineering-and-technology" TargetMode="External"/><Relationship Id="rId58" Type="http://schemas.openxmlformats.org/officeDocument/2006/relationships/hyperlink" Target="https://results.ref.ac.uk/(S(5mhsdcrlek45dkop3v4uw5gx))/Submissions/Impact/394" TargetMode="External"/><Relationship Id="rId79" Type="http://schemas.openxmlformats.org/officeDocument/2006/relationships/hyperlink" Target="https://risweb.st-andrews.ac.uk/portal/en/organisations/smru-consulting(01e7e9bd-c04f-4e6d-bd8d-7dd5023f404e).html" TargetMode="External"/><Relationship Id="rId102" Type="http://schemas.openxmlformats.org/officeDocument/2006/relationships/hyperlink" Target="https://results.ref.ac.uk/(S(5mhsdcrlek45dkop3v4uw5gx))/Submissions/Impact/451" TargetMode="External"/><Relationship Id="rId123" Type="http://schemas.openxmlformats.org/officeDocument/2006/relationships/hyperlink" Target="https://results.ref.ac.uk/(S(5mhsdcrlek45dkop3v4uw5gx))/Submissions/Environment/1519" TargetMode="External"/><Relationship Id="rId144" Type="http://schemas.openxmlformats.org/officeDocument/2006/relationships/hyperlink" Target="https://www.cardiff.ac.uk/research/impact-and-innovation/research-impact/seeing-the-science-in-space" TargetMode="External"/><Relationship Id="rId90" Type="http://schemas.openxmlformats.org/officeDocument/2006/relationships/hyperlink" Target="https://besjournals.onlinelibrary.wiley.com/journal/13652664" TargetMode="External"/><Relationship Id="rId165" Type="http://schemas.openxmlformats.org/officeDocument/2006/relationships/hyperlink" Target="http://scholar.ulethbridge.ca/lspencer/home" TargetMode="External"/><Relationship Id="rId186" Type="http://schemas.openxmlformats.org/officeDocument/2006/relationships/hyperlink" Target="https://results.ref.ac.uk/(S(5mhsdcrlek45dkop3v4uw5gx))/Submissions/Impact/265" TargetMode="External"/><Relationship Id="rId211" Type="http://schemas.openxmlformats.org/officeDocument/2006/relationships/hyperlink" Target="https://emps.exeter.ac.uk/engineering/research/ves/about/"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chromoscope.net/" TargetMode="External"/><Relationship Id="rId2" Type="http://schemas.openxmlformats.org/officeDocument/2006/relationships/hyperlink" Target="https://www.qub.ac.uk/schools/SchoolofChemistryandChemicalEngineering/Research/QUILL/" TargetMode="External"/><Relationship Id="rId1" Type="http://schemas.openxmlformats.org/officeDocument/2006/relationships/hyperlink" Target="https://www.nhs.uk/conditions/ssri-antidepressants/side-effects/" TargetMode="External"/><Relationship Id="rId5" Type="http://schemas.openxmlformats.org/officeDocument/2006/relationships/hyperlink" Target="https://www.theguardian.com/commentisfree/2019/sep/14/how-mit-was-complicit-in-allowing-jeffrey-epstein-to-launder-his-reputation" TargetMode="External"/><Relationship Id="rId4" Type="http://schemas.openxmlformats.org/officeDocument/2006/relationships/hyperlink" Target="http://herschel.cf.ac.uk/"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hase 1</c:v>
                </c:pt>
              </c:strCache>
            </c:strRef>
          </c:tx>
          <c:spPr>
            <a:pattFill prst="ltUpDiag">
              <a:fgClr>
                <a:schemeClr val="tx1"/>
              </a:fgClr>
              <a:bgClr>
                <a:schemeClr val="bg1"/>
              </a:bgClr>
            </a:pattFill>
            <a:ln>
              <a:solidFill>
                <a:schemeClr val="tx1"/>
              </a:solidFill>
            </a:ln>
            <a:effectLst/>
          </c:spPr>
          <c:invertIfNegative val="0"/>
          <c:cat>
            <c:strRef>
              <c:f>Sheet1!$A$2:$A$3</c:f>
              <c:strCache>
                <c:ptCount val="2"/>
                <c:pt idx="0">
                  <c:v>Frequency of 'collaboration'</c:v>
                </c:pt>
                <c:pt idx="1">
                  <c:v>Frequency of 'use-focused outputs'</c:v>
                </c:pt>
              </c:strCache>
            </c:strRef>
          </c:cat>
          <c:val>
            <c:numRef>
              <c:f>Sheet1!$B$2:$B$3</c:f>
              <c:numCache>
                <c:formatCode>General</c:formatCode>
                <c:ptCount val="2"/>
                <c:pt idx="0">
                  <c:v>8</c:v>
                </c:pt>
                <c:pt idx="1">
                  <c:v>6</c:v>
                </c:pt>
              </c:numCache>
            </c:numRef>
          </c:val>
          <c:extLst>
            <c:ext xmlns:c16="http://schemas.microsoft.com/office/drawing/2014/chart" uri="{C3380CC4-5D6E-409C-BE32-E72D297353CC}">
              <c16:uniqueId val="{00000000-75AE-4064-8AB2-169E0FA5C150}"/>
            </c:ext>
          </c:extLst>
        </c:ser>
        <c:ser>
          <c:idx val="1"/>
          <c:order val="1"/>
          <c:tx>
            <c:strRef>
              <c:f>Sheet1!$C$1</c:f>
              <c:strCache>
                <c:ptCount val="1"/>
                <c:pt idx="0">
                  <c:v>Phase 2</c:v>
                </c:pt>
              </c:strCache>
            </c:strRef>
          </c:tx>
          <c:spPr>
            <a:pattFill prst="pct50">
              <a:fgClr>
                <a:schemeClr val="tx1"/>
              </a:fgClr>
              <a:bgClr>
                <a:schemeClr val="bg1"/>
              </a:bgClr>
            </a:pattFill>
            <a:ln>
              <a:solidFill>
                <a:schemeClr val="tx1"/>
              </a:solidFill>
            </a:ln>
            <a:effectLst/>
          </c:spPr>
          <c:invertIfNegative val="0"/>
          <c:cat>
            <c:strRef>
              <c:f>Sheet1!$A$2:$A$3</c:f>
              <c:strCache>
                <c:ptCount val="2"/>
                <c:pt idx="0">
                  <c:v>Frequency of 'collaboration'</c:v>
                </c:pt>
                <c:pt idx="1">
                  <c:v>Frequency of 'use-focused outputs'</c:v>
                </c:pt>
              </c:strCache>
            </c:strRef>
          </c:cat>
          <c:val>
            <c:numRef>
              <c:f>Sheet1!$C$2:$C$3</c:f>
              <c:numCache>
                <c:formatCode>General</c:formatCode>
                <c:ptCount val="2"/>
                <c:pt idx="0">
                  <c:v>8</c:v>
                </c:pt>
                <c:pt idx="1">
                  <c:v>6</c:v>
                </c:pt>
              </c:numCache>
            </c:numRef>
          </c:val>
          <c:extLst>
            <c:ext xmlns:c16="http://schemas.microsoft.com/office/drawing/2014/chart" uri="{C3380CC4-5D6E-409C-BE32-E72D297353CC}">
              <c16:uniqueId val="{00000001-75AE-4064-8AB2-169E0FA5C150}"/>
            </c:ext>
          </c:extLst>
        </c:ser>
        <c:ser>
          <c:idx val="2"/>
          <c:order val="2"/>
          <c:tx>
            <c:strRef>
              <c:f>Sheet1!$D$1</c:f>
              <c:strCache>
                <c:ptCount val="1"/>
                <c:pt idx="0">
                  <c:v>Phase 3</c:v>
                </c:pt>
              </c:strCache>
            </c:strRef>
          </c:tx>
          <c:spPr>
            <a:solidFill>
              <a:schemeClr val="accent3"/>
            </a:solidFill>
            <a:ln>
              <a:solidFill>
                <a:schemeClr val="tx1"/>
              </a:solidFill>
            </a:ln>
            <a:effectLst/>
          </c:spPr>
          <c:invertIfNegative val="0"/>
          <c:cat>
            <c:strRef>
              <c:f>Sheet1!$A$2:$A$3</c:f>
              <c:strCache>
                <c:ptCount val="2"/>
                <c:pt idx="0">
                  <c:v>Frequency of 'collaboration'</c:v>
                </c:pt>
                <c:pt idx="1">
                  <c:v>Frequency of 'use-focused outputs'</c:v>
                </c:pt>
              </c:strCache>
            </c:strRef>
          </c:cat>
          <c:val>
            <c:numRef>
              <c:f>Sheet1!$D$2:$D$3</c:f>
              <c:numCache>
                <c:formatCode>General</c:formatCode>
                <c:ptCount val="2"/>
                <c:pt idx="0">
                  <c:v>9</c:v>
                </c:pt>
                <c:pt idx="1">
                  <c:v>7</c:v>
                </c:pt>
              </c:numCache>
            </c:numRef>
          </c:val>
          <c:extLst>
            <c:ext xmlns:c16="http://schemas.microsoft.com/office/drawing/2014/chart" uri="{C3380CC4-5D6E-409C-BE32-E72D297353CC}">
              <c16:uniqueId val="{00000002-75AE-4064-8AB2-169E0FA5C150}"/>
            </c:ext>
          </c:extLst>
        </c:ser>
        <c:dLbls>
          <c:showLegendKey val="0"/>
          <c:showVal val="0"/>
          <c:showCatName val="0"/>
          <c:showSerName val="0"/>
          <c:showPercent val="0"/>
          <c:showBubbleSize val="0"/>
        </c:dLbls>
        <c:gapWidth val="219"/>
        <c:overlap val="-27"/>
        <c:axId val="428657416"/>
        <c:axId val="428657744"/>
      </c:barChart>
      <c:catAx>
        <c:axId val="428657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57744"/>
        <c:crosses val="autoZero"/>
        <c:auto val="1"/>
        <c:lblAlgn val="ctr"/>
        <c:lblOffset val="100"/>
        <c:noMultiLvlLbl val="0"/>
      </c:catAx>
      <c:valAx>
        <c:axId val="428657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657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dvanced core research mission</c:v>
                </c:pt>
              </c:strCache>
            </c:strRef>
          </c:tx>
          <c:spPr>
            <a:pattFill prst="ltUpDiag">
              <a:fgClr>
                <a:schemeClr val="tx1"/>
              </a:fgClr>
              <a:bgClr>
                <a:schemeClr val="bg1"/>
              </a:bgClr>
            </a:pattFill>
            <a:ln>
              <a:solidFill>
                <a:schemeClr val="tx1"/>
              </a:solidFill>
            </a:ln>
            <a:effectLst/>
          </c:spPr>
          <c:invertIfNegative val="0"/>
          <c:cat>
            <c:strRef>
              <c:f>Sheet1!$A$2:$A$4</c:f>
              <c:strCache>
                <c:ptCount val="3"/>
                <c:pt idx="0">
                  <c:v>Boundary structure</c:v>
                </c:pt>
                <c:pt idx="1">
                  <c:v>Boundary-spanner</c:v>
                </c:pt>
                <c:pt idx="2">
                  <c:v>Outreach</c:v>
                </c:pt>
              </c:strCache>
            </c:strRef>
          </c:cat>
          <c:val>
            <c:numRef>
              <c:f>Sheet1!$B$2:$B$4</c:f>
              <c:numCache>
                <c:formatCode>General</c:formatCode>
                <c:ptCount val="3"/>
                <c:pt idx="0">
                  <c:v>78.900000000000006</c:v>
                </c:pt>
                <c:pt idx="1">
                  <c:v>47.8</c:v>
                </c:pt>
                <c:pt idx="2">
                  <c:v>44</c:v>
                </c:pt>
              </c:numCache>
            </c:numRef>
          </c:val>
          <c:extLst>
            <c:ext xmlns:c16="http://schemas.microsoft.com/office/drawing/2014/chart" uri="{C3380CC4-5D6E-409C-BE32-E72D297353CC}">
              <c16:uniqueId val="{00000000-FE5E-4B43-AC44-179E2324F26D}"/>
            </c:ext>
          </c:extLst>
        </c:ser>
        <c:ser>
          <c:idx val="1"/>
          <c:order val="1"/>
          <c:tx>
            <c:strRef>
              <c:f>Sheet1!$C$1</c:f>
              <c:strCache>
                <c:ptCount val="1"/>
                <c:pt idx="0">
                  <c:v>Advanced teaching/training mission</c:v>
                </c:pt>
              </c:strCache>
            </c:strRef>
          </c:tx>
          <c:spPr>
            <a:pattFill prst="pct50">
              <a:fgClr>
                <a:schemeClr val="tx1"/>
              </a:fgClr>
              <a:bgClr>
                <a:schemeClr val="bg1"/>
              </a:bgClr>
            </a:pattFill>
            <a:ln>
              <a:solidFill>
                <a:schemeClr val="tx1"/>
              </a:solidFill>
            </a:ln>
            <a:effectLst/>
          </c:spPr>
          <c:invertIfNegative val="0"/>
          <c:cat>
            <c:strRef>
              <c:f>Sheet1!$A$2:$A$4</c:f>
              <c:strCache>
                <c:ptCount val="3"/>
                <c:pt idx="0">
                  <c:v>Boundary structure</c:v>
                </c:pt>
                <c:pt idx="1">
                  <c:v>Boundary-spanner</c:v>
                </c:pt>
                <c:pt idx="2">
                  <c:v>Outreach</c:v>
                </c:pt>
              </c:strCache>
            </c:strRef>
          </c:cat>
          <c:val>
            <c:numRef>
              <c:f>Sheet1!$C$2:$C$4</c:f>
              <c:numCache>
                <c:formatCode>General</c:formatCode>
                <c:ptCount val="3"/>
                <c:pt idx="0">
                  <c:v>42.1</c:v>
                </c:pt>
                <c:pt idx="1">
                  <c:v>30.4</c:v>
                </c:pt>
                <c:pt idx="2">
                  <c:v>12</c:v>
                </c:pt>
              </c:numCache>
            </c:numRef>
          </c:val>
          <c:extLst>
            <c:ext xmlns:c16="http://schemas.microsoft.com/office/drawing/2014/chart" uri="{C3380CC4-5D6E-409C-BE32-E72D297353CC}">
              <c16:uniqueId val="{00000001-FE5E-4B43-AC44-179E2324F26D}"/>
            </c:ext>
          </c:extLst>
        </c:ser>
        <c:ser>
          <c:idx val="2"/>
          <c:order val="2"/>
          <c:tx>
            <c:strRef>
              <c:f>Sheet1!$D$1</c:f>
              <c:strCache>
                <c:ptCount val="1"/>
                <c:pt idx="0">
                  <c:v>Focused on 'third' mission</c:v>
                </c:pt>
              </c:strCache>
            </c:strRef>
          </c:tx>
          <c:spPr>
            <a:solidFill>
              <a:schemeClr val="accent3"/>
            </a:solidFill>
            <a:ln>
              <a:solidFill>
                <a:schemeClr val="tx1"/>
              </a:solidFill>
            </a:ln>
            <a:effectLst/>
          </c:spPr>
          <c:invertIfNegative val="0"/>
          <c:cat>
            <c:strRef>
              <c:f>Sheet1!$A$2:$A$4</c:f>
              <c:strCache>
                <c:ptCount val="3"/>
                <c:pt idx="0">
                  <c:v>Boundary structure</c:v>
                </c:pt>
                <c:pt idx="1">
                  <c:v>Boundary-spanner</c:v>
                </c:pt>
                <c:pt idx="2">
                  <c:v>Outreach</c:v>
                </c:pt>
              </c:strCache>
            </c:strRef>
          </c:cat>
          <c:val>
            <c:numRef>
              <c:f>Sheet1!$D$2:$D$4</c:f>
              <c:numCache>
                <c:formatCode>General</c:formatCode>
                <c:ptCount val="3"/>
                <c:pt idx="0">
                  <c:v>10.5</c:v>
                </c:pt>
                <c:pt idx="1">
                  <c:v>21.7</c:v>
                </c:pt>
                <c:pt idx="2">
                  <c:v>52</c:v>
                </c:pt>
              </c:numCache>
            </c:numRef>
          </c:val>
          <c:extLst>
            <c:ext xmlns:c16="http://schemas.microsoft.com/office/drawing/2014/chart" uri="{C3380CC4-5D6E-409C-BE32-E72D297353CC}">
              <c16:uniqueId val="{00000002-FE5E-4B43-AC44-179E2324F26D}"/>
            </c:ext>
          </c:extLst>
        </c:ser>
        <c:dLbls>
          <c:showLegendKey val="0"/>
          <c:showVal val="0"/>
          <c:showCatName val="0"/>
          <c:showSerName val="0"/>
          <c:showPercent val="0"/>
          <c:showBubbleSize val="0"/>
        </c:dLbls>
        <c:gapWidth val="219"/>
        <c:overlap val="-27"/>
        <c:axId val="45223440"/>
        <c:axId val="325588312"/>
      </c:barChart>
      <c:catAx>
        <c:axId val="45223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5588312"/>
        <c:crosses val="autoZero"/>
        <c:auto val="1"/>
        <c:lblAlgn val="ctr"/>
        <c:lblOffset val="100"/>
        <c:noMultiLvlLbl val="0"/>
      </c:catAx>
      <c:valAx>
        <c:axId val="32558831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ll i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223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llaboration</c:v>
                </c:pt>
              </c:strCache>
            </c:strRef>
          </c:tx>
          <c:spPr>
            <a:pattFill prst="ltUpDiag">
              <a:fgClr>
                <a:sysClr val="windowText" lastClr="000000"/>
              </a:fgClr>
              <a:bgClr>
                <a:schemeClr val="bg1"/>
              </a:bgClr>
            </a:pattFill>
            <a:ln>
              <a:solidFill>
                <a:schemeClr val="tx1"/>
              </a:solidFill>
            </a:ln>
            <a:effectLst/>
          </c:spPr>
          <c:invertIfNegative val="0"/>
          <c:cat>
            <c:strRef>
              <c:f>Sheet1!$A$2:$A$4</c:f>
              <c:strCache>
                <c:ptCount val="3"/>
                <c:pt idx="0">
                  <c:v> 'Less prestigious' dept.</c:v>
                </c:pt>
                <c:pt idx="1">
                  <c:v> 'More prestigious' dept.</c:v>
                </c:pt>
                <c:pt idx="2">
                  <c:v> 'Elite' dept.</c:v>
                </c:pt>
              </c:strCache>
            </c:strRef>
          </c:cat>
          <c:val>
            <c:numRef>
              <c:f>Sheet1!$B$2:$B$4</c:f>
              <c:numCache>
                <c:formatCode>General</c:formatCode>
                <c:ptCount val="3"/>
                <c:pt idx="0">
                  <c:v>50</c:v>
                </c:pt>
                <c:pt idx="1">
                  <c:v>75</c:v>
                </c:pt>
                <c:pt idx="2">
                  <c:v>25</c:v>
                </c:pt>
              </c:numCache>
            </c:numRef>
          </c:val>
          <c:extLst>
            <c:ext xmlns:c16="http://schemas.microsoft.com/office/drawing/2014/chart" uri="{C3380CC4-5D6E-409C-BE32-E72D297353CC}">
              <c16:uniqueId val="{00000000-078F-440B-B946-1783303600C4}"/>
            </c:ext>
          </c:extLst>
        </c:ser>
        <c:ser>
          <c:idx val="1"/>
          <c:order val="1"/>
          <c:tx>
            <c:strRef>
              <c:f>Sheet1!$C$1</c:f>
              <c:strCache>
                <c:ptCount val="1"/>
                <c:pt idx="0">
                  <c:v>Use-focused outputs</c:v>
                </c:pt>
              </c:strCache>
            </c:strRef>
          </c:tx>
          <c:spPr>
            <a:pattFill prst="pct50">
              <a:fgClr>
                <a:sysClr val="windowText" lastClr="000000"/>
              </a:fgClr>
              <a:bgClr>
                <a:schemeClr val="bg1"/>
              </a:bgClr>
            </a:pattFill>
            <a:ln>
              <a:solidFill>
                <a:schemeClr val="tx1"/>
              </a:solidFill>
            </a:ln>
            <a:effectLst/>
          </c:spPr>
          <c:invertIfNegative val="0"/>
          <c:cat>
            <c:strRef>
              <c:f>Sheet1!$A$2:$A$4</c:f>
              <c:strCache>
                <c:ptCount val="3"/>
                <c:pt idx="0">
                  <c:v> 'Less prestigious' dept.</c:v>
                </c:pt>
                <c:pt idx="1">
                  <c:v> 'More prestigious' dept.</c:v>
                </c:pt>
                <c:pt idx="2">
                  <c:v> 'Elite' dept.</c:v>
                </c:pt>
              </c:strCache>
            </c:strRef>
          </c:cat>
          <c:val>
            <c:numRef>
              <c:f>Sheet1!$C$2:$C$4</c:f>
              <c:numCache>
                <c:formatCode>General</c:formatCode>
                <c:ptCount val="3"/>
                <c:pt idx="0">
                  <c:v>50</c:v>
                </c:pt>
                <c:pt idx="1">
                  <c:v>38</c:v>
                </c:pt>
                <c:pt idx="2">
                  <c:v>100</c:v>
                </c:pt>
              </c:numCache>
            </c:numRef>
          </c:val>
          <c:extLst>
            <c:ext xmlns:c16="http://schemas.microsoft.com/office/drawing/2014/chart" uri="{C3380CC4-5D6E-409C-BE32-E72D297353CC}">
              <c16:uniqueId val="{00000001-078F-440B-B946-1783303600C4}"/>
            </c:ext>
          </c:extLst>
        </c:ser>
        <c:dLbls>
          <c:showLegendKey val="0"/>
          <c:showVal val="0"/>
          <c:showCatName val="0"/>
          <c:showSerName val="0"/>
          <c:showPercent val="0"/>
          <c:showBubbleSize val="0"/>
        </c:dLbls>
        <c:gapWidth val="219"/>
        <c:overlap val="-27"/>
        <c:axId val="340463112"/>
        <c:axId val="340460160"/>
      </c:barChart>
      <c:catAx>
        <c:axId val="340463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0460160"/>
        <c:crosses val="autoZero"/>
        <c:auto val="1"/>
        <c:lblAlgn val="ctr"/>
        <c:lblOffset val="100"/>
        <c:noMultiLvlLbl val="0"/>
      </c:catAx>
      <c:valAx>
        <c:axId val="34046016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ll</a:t>
                </a:r>
                <a:r>
                  <a:rPr lang="en-GB" baseline="0"/>
                  <a:t> values in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0463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Sheet1!$B$1</c:f>
              <c:strCache>
                <c:ptCount val="1"/>
                <c:pt idx="0">
                  <c:v>Collaborators include only doctorate holders</c:v>
                </c:pt>
              </c:strCache>
            </c:strRef>
          </c:tx>
          <c:spPr>
            <a:pattFill prst="lgCheck">
              <a:fgClr>
                <a:sysClr val="windowText" lastClr="000000"/>
              </a:fgClr>
              <a:bgClr>
                <a:schemeClr val="bg1"/>
              </a:bgClr>
            </a:pattFill>
            <a:ln>
              <a:solidFill>
                <a:schemeClr val="tx1"/>
              </a:solidFill>
            </a:ln>
            <a:effectLst/>
          </c:spPr>
          <c:invertIfNegative val="0"/>
          <c:cat>
            <c:strRef>
              <c:f>Sheet1!$A$2:$A$4</c:f>
              <c:strCache>
                <c:ptCount val="3"/>
                <c:pt idx="0">
                  <c:v>Life</c:v>
                </c:pt>
                <c:pt idx="1">
                  <c:v>Natural</c:v>
                </c:pt>
                <c:pt idx="2">
                  <c:v>Formal</c:v>
                </c:pt>
              </c:strCache>
            </c:strRef>
          </c:cat>
          <c:val>
            <c:numRef>
              <c:f>Sheet1!$B$2:$B$4</c:f>
              <c:numCache>
                <c:formatCode>General</c:formatCode>
                <c:ptCount val="3"/>
                <c:pt idx="0">
                  <c:v>3</c:v>
                </c:pt>
                <c:pt idx="1">
                  <c:v>5</c:v>
                </c:pt>
                <c:pt idx="2">
                  <c:v>7</c:v>
                </c:pt>
              </c:numCache>
            </c:numRef>
          </c:val>
          <c:extLst>
            <c:ext xmlns:c16="http://schemas.microsoft.com/office/drawing/2014/chart" uri="{C3380CC4-5D6E-409C-BE32-E72D297353CC}">
              <c16:uniqueId val="{00000000-3FB9-4E29-91C2-F056338122A2}"/>
            </c:ext>
          </c:extLst>
        </c:ser>
        <c:ser>
          <c:idx val="1"/>
          <c:order val="1"/>
          <c:tx>
            <c:strRef>
              <c:f>Sheet1!$C$1</c:f>
              <c:strCache>
                <c:ptCount val="1"/>
                <c:pt idx="0">
                  <c:v>Collaborators include non-doctorate holders</c:v>
                </c:pt>
              </c:strCache>
            </c:strRef>
          </c:tx>
          <c:spPr>
            <a:pattFill prst="ltHorz">
              <a:fgClr>
                <a:sysClr val="windowText" lastClr="000000"/>
              </a:fgClr>
              <a:bgClr>
                <a:schemeClr val="bg1"/>
              </a:bgClr>
            </a:pattFill>
            <a:ln>
              <a:solidFill>
                <a:schemeClr val="tx1"/>
              </a:solidFill>
            </a:ln>
            <a:effectLst/>
          </c:spPr>
          <c:invertIfNegative val="0"/>
          <c:cat>
            <c:strRef>
              <c:f>Sheet1!$A$2:$A$4</c:f>
              <c:strCache>
                <c:ptCount val="3"/>
                <c:pt idx="0">
                  <c:v>Life</c:v>
                </c:pt>
                <c:pt idx="1">
                  <c:v>Natural</c:v>
                </c:pt>
                <c:pt idx="2">
                  <c:v>Formal</c:v>
                </c:pt>
              </c:strCache>
            </c:strRef>
          </c:cat>
          <c:val>
            <c:numRef>
              <c:f>Sheet1!$C$2:$C$4</c:f>
              <c:numCache>
                <c:formatCode>General</c:formatCode>
                <c:ptCount val="3"/>
                <c:pt idx="0">
                  <c:v>4</c:v>
                </c:pt>
                <c:pt idx="1">
                  <c:v>3</c:v>
                </c:pt>
                <c:pt idx="2">
                  <c:v>1</c:v>
                </c:pt>
              </c:numCache>
            </c:numRef>
          </c:val>
          <c:extLst>
            <c:ext xmlns:c16="http://schemas.microsoft.com/office/drawing/2014/chart" uri="{C3380CC4-5D6E-409C-BE32-E72D297353CC}">
              <c16:uniqueId val="{00000001-3FB9-4E29-91C2-F056338122A2}"/>
            </c:ext>
          </c:extLst>
        </c:ser>
        <c:dLbls>
          <c:showLegendKey val="0"/>
          <c:showVal val="0"/>
          <c:showCatName val="0"/>
          <c:showSerName val="0"/>
          <c:showPercent val="0"/>
          <c:showBubbleSize val="0"/>
        </c:dLbls>
        <c:gapWidth val="150"/>
        <c:overlap val="100"/>
        <c:axId val="76255616"/>
        <c:axId val="76257152"/>
      </c:barChart>
      <c:catAx>
        <c:axId val="76255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57152"/>
        <c:crosses val="autoZero"/>
        <c:auto val="1"/>
        <c:lblAlgn val="ctr"/>
        <c:lblOffset val="100"/>
        <c:noMultiLvlLbl val="0"/>
      </c:catAx>
      <c:valAx>
        <c:axId val="762571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55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Boundary-spanner</c:v>
                </c:pt>
              </c:strCache>
            </c:strRef>
          </c:tx>
          <c:spPr>
            <a:pattFill prst="ltUpDiag">
              <a:fgClr>
                <a:schemeClr val="tx1"/>
              </a:fgClr>
              <a:bgClr>
                <a:schemeClr val="bg1"/>
              </a:bgClr>
            </a:pattFill>
            <a:ln>
              <a:solidFill>
                <a:schemeClr val="tx1"/>
              </a:solidFill>
            </a:ln>
            <a:effectLst/>
          </c:spPr>
          <c:invertIfNegative val="0"/>
          <c:cat>
            <c:strRef>
              <c:f>Sheet1!$A$2:$A$4</c:f>
              <c:strCache>
                <c:ptCount val="3"/>
                <c:pt idx="0">
                  <c:v>Basic</c:v>
                </c:pt>
                <c:pt idx="1">
                  <c:v>Applied</c:v>
                </c:pt>
                <c:pt idx="2">
                  <c:v>Basic/Applied</c:v>
                </c:pt>
              </c:strCache>
            </c:strRef>
          </c:cat>
          <c:val>
            <c:numRef>
              <c:f>Sheet1!$B$2:$B$4</c:f>
              <c:numCache>
                <c:formatCode>General</c:formatCode>
                <c:ptCount val="3"/>
                <c:pt idx="0">
                  <c:v>100</c:v>
                </c:pt>
                <c:pt idx="1">
                  <c:v>50</c:v>
                </c:pt>
                <c:pt idx="2">
                  <c:v>50</c:v>
                </c:pt>
              </c:numCache>
            </c:numRef>
          </c:val>
          <c:extLst>
            <c:ext xmlns:c16="http://schemas.microsoft.com/office/drawing/2014/chart" uri="{C3380CC4-5D6E-409C-BE32-E72D297353CC}">
              <c16:uniqueId val="{00000000-01D5-40A4-9ABE-5D263EF253F2}"/>
            </c:ext>
          </c:extLst>
        </c:ser>
        <c:ser>
          <c:idx val="1"/>
          <c:order val="1"/>
          <c:tx>
            <c:strRef>
              <c:f>Sheet1!$C$1</c:f>
              <c:strCache>
                <c:ptCount val="1"/>
                <c:pt idx="0">
                  <c:v>Outreach</c:v>
                </c:pt>
              </c:strCache>
            </c:strRef>
          </c:tx>
          <c:spPr>
            <a:pattFill prst="pct50">
              <a:fgClr>
                <a:schemeClr val="tx1"/>
              </a:fgClr>
              <a:bgClr>
                <a:schemeClr val="bg1"/>
              </a:bgClr>
            </a:pattFill>
            <a:ln>
              <a:solidFill>
                <a:schemeClr val="tx1"/>
              </a:solidFill>
            </a:ln>
            <a:effectLst/>
          </c:spPr>
          <c:invertIfNegative val="0"/>
          <c:cat>
            <c:strRef>
              <c:f>Sheet1!$A$2:$A$4</c:f>
              <c:strCache>
                <c:ptCount val="3"/>
                <c:pt idx="0">
                  <c:v>Basic</c:v>
                </c:pt>
                <c:pt idx="1">
                  <c:v>Applied</c:v>
                </c:pt>
                <c:pt idx="2">
                  <c:v>Basic/Applied</c:v>
                </c:pt>
              </c:strCache>
            </c:strRef>
          </c:cat>
          <c:val>
            <c:numRef>
              <c:f>Sheet1!$C$2:$C$4</c:f>
              <c:numCache>
                <c:formatCode>General</c:formatCode>
                <c:ptCount val="3"/>
                <c:pt idx="0">
                  <c:v>38</c:v>
                </c:pt>
                <c:pt idx="1">
                  <c:v>63</c:v>
                </c:pt>
                <c:pt idx="2">
                  <c:v>100</c:v>
                </c:pt>
              </c:numCache>
            </c:numRef>
          </c:val>
          <c:extLst>
            <c:ext xmlns:c16="http://schemas.microsoft.com/office/drawing/2014/chart" uri="{C3380CC4-5D6E-409C-BE32-E72D297353CC}">
              <c16:uniqueId val="{00000001-01D5-40A4-9ABE-5D263EF253F2}"/>
            </c:ext>
          </c:extLst>
        </c:ser>
        <c:dLbls>
          <c:showLegendKey val="0"/>
          <c:showVal val="0"/>
          <c:showCatName val="0"/>
          <c:showSerName val="0"/>
          <c:showPercent val="0"/>
          <c:showBubbleSize val="0"/>
        </c:dLbls>
        <c:gapWidth val="219"/>
        <c:overlap val="-27"/>
        <c:axId val="246678664"/>
        <c:axId val="246668496"/>
      </c:barChart>
      <c:catAx>
        <c:axId val="246678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668496"/>
        <c:crosses val="autoZero"/>
        <c:auto val="1"/>
        <c:lblAlgn val="ctr"/>
        <c:lblOffset val="100"/>
        <c:noMultiLvlLbl val="0"/>
      </c:catAx>
      <c:valAx>
        <c:axId val="24666849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ll values i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678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0D2FB29-20F1-41F5-9860-A86160DF0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64</Pages>
  <Words>156899</Words>
  <Characters>894326</Characters>
  <Application>Microsoft Office Word</Application>
  <DocSecurity>0</DocSecurity>
  <Lines>7452</Lines>
  <Paragraphs>20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hen</dc:creator>
  <cp:keywords/>
  <dc:description/>
  <cp:lastModifiedBy>Cohen, Eliel</cp:lastModifiedBy>
  <cp:revision>20</cp:revision>
  <cp:lastPrinted>2019-09-19T12:43:00Z</cp:lastPrinted>
  <dcterms:created xsi:type="dcterms:W3CDTF">2020-01-31T12:43:00Z</dcterms:created>
  <dcterms:modified xsi:type="dcterms:W3CDTF">2020-02-04T09:47:00Z</dcterms:modified>
</cp:coreProperties>
</file>